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05EEEBA0"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w:t>
      </w:r>
      <w:r w:rsidR="005248F7">
        <w:rPr>
          <w:rFonts w:ascii="Times New Roman" w:hAnsi="Times New Roman" w:cs="Times New Roman"/>
          <w:b/>
          <w:bCs/>
          <w:sz w:val="40"/>
          <w:szCs w:val="40"/>
        </w:rPr>
        <w:t>natural language processing techniques</w:t>
      </w:r>
      <w:r>
        <w:rPr>
          <w:rFonts w:ascii="Times New Roman" w:hAnsi="Times New Roman" w:cs="Times New Roman"/>
          <w:b/>
          <w:bCs/>
          <w:sz w:val="40"/>
          <w:szCs w:val="40"/>
        </w:rPr>
        <w:t xml:space="preserve"> and forecasting approaches </w:t>
      </w:r>
      <w:r w:rsidR="002353C7">
        <w:rPr>
          <w:rFonts w:ascii="Times New Roman" w:hAnsi="Times New Roman" w:cs="Times New Roman"/>
          <w:b/>
          <w:bCs/>
          <w:sz w:val="40"/>
          <w:szCs w:val="40"/>
        </w:rPr>
        <w:t>to</w:t>
      </w:r>
      <w:r>
        <w:rPr>
          <w:rFonts w:ascii="Times New Roman" w:hAnsi="Times New Roman" w:cs="Times New Roman"/>
          <w:b/>
          <w:bCs/>
          <w:sz w:val="40"/>
          <w:szCs w:val="40"/>
        </w:rPr>
        <w:t xml:space="preserve"> </w:t>
      </w:r>
      <w:r w:rsidR="0055209B">
        <w:rPr>
          <w:rFonts w:ascii="Times New Roman" w:hAnsi="Times New Roman" w:cs="Times New Roman"/>
          <w:b/>
          <w:bCs/>
          <w:sz w:val="40"/>
          <w:szCs w:val="40"/>
        </w:rPr>
        <w:t>C</w:t>
      </w:r>
      <w:r>
        <w:rPr>
          <w:rFonts w:ascii="Times New Roman" w:hAnsi="Times New Roman" w:cs="Times New Roman"/>
          <w:b/>
          <w:bCs/>
          <w:sz w:val="40"/>
          <w:szCs w:val="40"/>
        </w:rPr>
        <w:t>ovid</w:t>
      </w:r>
      <w:r w:rsidR="0055209B">
        <w:rPr>
          <w:rFonts w:ascii="Times New Roman" w:hAnsi="Times New Roman" w:cs="Times New Roman"/>
          <w:b/>
          <w:bCs/>
          <w:sz w:val="40"/>
          <w:szCs w:val="40"/>
        </w:rPr>
        <w:t>-</w:t>
      </w:r>
      <w:r>
        <w:rPr>
          <w:rFonts w:ascii="Times New Roman" w:hAnsi="Times New Roman" w:cs="Times New Roman"/>
          <w:b/>
          <w:bCs/>
          <w:sz w:val="40"/>
          <w:szCs w:val="40"/>
        </w:rPr>
        <w:t xml:space="preserve">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C7ACF2E" w:rsidR="00EA58FB" w:rsidRPr="005248F7" w:rsidRDefault="00EA58FB" w:rsidP="00EA58FB">
      <w:pPr>
        <w:spacing w:line="360" w:lineRule="auto"/>
        <w:rPr>
          <w:rFonts w:ascii="Times New Roman" w:hAnsi="Times New Roman" w:cs="Times New Roman"/>
          <w:color w:val="000000" w:themeColor="text1"/>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w:t>
      </w:r>
      <w:r w:rsidR="005248F7">
        <w:rPr>
          <w:rFonts w:ascii="Times New Roman" w:hAnsi="Times New Roman" w:cs="Times New Roman"/>
        </w:rPr>
        <w:t xml:space="preserve">and predict </w:t>
      </w:r>
      <w:r w:rsidRPr="0047446F">
        <w:rPr>
          <w:rFonts w:ascii="Times New Roman" w:hAnsi="Times New Roman" w:cs="Times New Roman"/>
        </w:rPr>
        <w:t xml:space="preserve">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005248F7">
        <w:rPr>
          <w:rFonts w:ascii="Times New Roman" w:hAnsi="Times New Roman" w:cs="Times New Roman"/>
        </w:rPr>
        <w:t xml:space="preserve"> analysi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w:t>
      </w:r>
      <w:r w:rsidR="005248F7">
        <w:rPr>
          <w:rFonts w:ascii="Times New Roman" w:hAnsi="Times New Roman" w:cs="Times New Roman"/>
        </w:rPr>
        <w:t xml:space="preserve"> in the form of a Vaccine awareness survey</w:t>
      </w:r>
      <w:r>
        <w:rPr>
          <w:rFonts w:ascii="Times New Roman" w:hAnsi="Times New Roman" w:cs="Times New Roman"/>
        </w:rPr>
        <w:t xml:space="preserve">. </w:t>
      </w:r>
      <w:r w:rsidR="004B30B7">
        <w:rPr>
          <w:rFonts w:ascii="Times New Roman" w:hAnsi="Times New Roman" w:cs="Times New Roman"/>
        </w:rPr>
        <w:t>The sentiment will be correlated with other factors collected during the primary research phase</w:t>
      </w:r>
      <w:r w:rsidR="005248F7">
        <w:rPr>
          <w:rFonts w:ascii="Times New Roman" w:hAnsi="Times New Roman" w:cs="Times New Roman"/>
          <w:color w:val="000000" w:themeColor="text1"/>
        </w:rPr>
        <w:t>. A comparative analysis of the sentiment collected from the primary research and the sentiment from the tweet data will be used to understand Irelands position versus the rest of the worl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780E1C43" w14:textId="77777777" w:rsidR="005248F7" w:rsidRDefault="005248F7" w:rsidP="00192FC2">
      <w:pPr>
        <w:rPr>
          <w:rFonts w:ascii="Times New Roman" w:hAnsi="Times New Roman" w:cs="Times New Roman"/>
          <w:b/>
          <w:bCs/>
          <w:u w:val="single"/>
        </w:rPr>
      </w:pPr>
    </w:p>
    <w:p w14:paraId="6BE25086" w14:textId="77777777" w:rsidR="005248F7" w:rsidRDefault="005248F7" w:rsidP="00192FC2">
      <w:pPr>
        <w:rPr>
          <w:rFonts w:ascii="Times New Roman" w:hAnsi="Times New Roman" w:cs="Times New Roman"/>
          <w:b/>
          <w:bCs/>
          <w:u w:val="single"/>
        </w:rPr>
      </w:pPr>
    </w:p>
    <w:p w14:paraId="17D3A765" w14:textId="505F1CD7"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12BFEFC3" w:rsidR="002E396A" w:rsidRPr="002E396A" w:rsidRDefault="002E396A" w:rsidP="00EA58FB">
      <w:pPr>
        <w:spacing w:line="360" w:lineRule="auto"/>
        <w:rPr>
          <w:rFonts w:ascii="Times New Roman" w:hAnsi="Times New Roman" w:cs="Times New Roman"/>
        </w:rPr>
      </w:pPr>
      <w:r>
        <w:rPr>
          <w:rFonts w:ascii="Times New Roman" w:hAnsi="Times New Roman" w:cs="Times New Roman"/>
        </w:rPr>
        <w:t>Can data analytic approaches</w:t>
      </w:r>
      <w:r w:rsidR="005248F7">
        <w:rPr>
          <w:rFonts w:ascii="Times New Roman" w:hAnsi="Times New Roman" w:cs="Times New Roman"/>
        </w:rPr>
        <w:t xml:space="preserve"> such as natural language processing and forecasting approaches</w:t>
      </w:r>
      <w:r>
        <w:rPr>
          <w:rFonts w:ascii="Times New Roman" w:hAnsi="Times New Roman" w:cs="Times New Roman"/>
        </w:rPr>
        <w:t xml:space="preserve">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1A35D26B"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w:t>
      </w:r>
      <w:r w:rsidR="005248F7">
        <w:rPr>
          <w:rFonts w:ascii="Times New Roman" w:hAnsi="Times New Roman" w:cs="Times New Roman"/>
          <w:b/>
          <w:bCs/>
        </w:rPr>
        <w:t xml:space="preserve"> </w:t>
      </w:r>
      <w:r w:rsidR="009B354C">
        <w:rPr>
          <w:rFonts w:ascii="Times New Roman" w:hAnsi="Times New Roman" w:cs="Times New Roman"/>
          <w:b/>
          <w:bCs/>
        </w:rPr>
        <w:t>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79C34AE6"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w:t>
      </w:r>
      <w:r w:rsidR="005248F7">
        <w:rPr>
          <w:rFonts w:ascii="Times New Roman" w:hAnsi="Times New Roman" w:cs="Times New Roman"/>
        </w:rPr>
        <w:t>T</w:t>
      </w:r>
      <w:r w:rsidRPr="00C87377">
        <w:rPr>
          <w:rFonts w:ascii="Times New Roman" w:hAnsi="Times New Roman" w:cs="Times New Roman"/>
        </w:rPr>
        <w:t>witter API before using natural language processing techniques to prepare and clean text data for polarity measurements using</w:t>
      </w:r>
      <w:r w:rsidR="005248F7">
        <w:rPr>
          <w:rFonts w:ascii="Times New Roman" w:hAnsi="Times New Roman" w:cs="Times New Roman"/>
        </w:rPr>
        <w:t xml:space="preserve"> methods such as</w:t>
      </w:r>
      <w:r w:rsidRPr="00C87377">
        <w:rPr>
          <w:rFonts w:ascii="Times New Roman" w:hAnsi="Times New Roman" w:cs="Times New Roman"/>
        </w:rPr>
        <w:t xml:space="preserve"> </w:t>
      </w:r>
      <w:proofErr w:type="spellStart"/>
      <w:r w:rsidRPr="00C87377">
        <w:rPr>
          <w:rFonts w:ascii="Times New Roman" w:hAnsi="Times New Roman" w:cs="Times New Roman"/>
        </w:rPr>
        <w:t>Textblob</w:t>
      </w:r>
      <w:proofErr w:type="spellEnd"/>
      <w:r w:rsidR="005248F7">
        <w:rPr>
          <w:rFonts w:ascii="Times New Roman" w:hAnsi="Times New Roman" w:cs="Times New Roman"/>
        </w:rPr>
        <w:t xml:space="preserve"> and VADER</w:t>
      </w:r>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 xml:space="preserve">The likely outcome will be </w:t>
      </w:r>
      <w:r w:rsidR="005248F7">
        <w:rPr>
          <w:rFonts w:ascii="Times New Roman" w:hAnsi="Times New Roman" w:cs="Times New Roman"/>
        </w:rPr>
        <w:t>N understanding of</w:t>
      </w:r>
      <w:r w:rsidRPr="00C87377">
        <w:rPr>
          <w:rFonts w:ascii="Times New Roman" w:hAnsi="Times New Roman" w:cs="Times New Roman"/>
        </w:rPr>
        <w:t xml:space="preserve"> the current state of opinion o</w:t>
      </w:r>
      <w:r w:rsidR="005248F7">
        <w:rPr>
          <w:rFonts w:ascii="Times New Roman" w:hAnsi="Times New Roman" w:cs="Times New Roman"/>
        </w:rPr>
        <w:t>n</w:t>
      </w:r>
      <w:r w:rsidRPr="00C87377">
        <w:rPr>
          <w:rFonts w:ascii="Times New Roman" w:hAnsi="Times New Roman" w:cs="Times New Roman"/>
        </w:rPr>
        <w:t xml:space="preserve"> vaccine</w:t>
      </w:r>
      <w:r w:rsidR="005248F7">
        <w:rPr>
          <w:rFonts w:ascii="Times New Roman" w:hAnsi="Times New Roman" w:cs="Times New Roman"/>
        </w:rPr>
        <w:t>s</w:t>
      </w:r>
      <w:r w:rsidRPr="00C87377">
        <w:rPr>
          <w:rFonts w:ascii="Times New Roman" w:hAnsi="Times New Roman" w:cs="Times New Roman"/>
        </w:rPr>
        <w:t>. In line with this</w:t>
      </w:r>
      <w:r w:rsidR="005248F7">
        <w:rPr>
          <w:rFonts w:ascii="Times New Roman" w:hAnsi="Times New Roman" w:cs="Times New Roman"/>
        </w:rPr>
        <w:t>,</w:t>
      </w:r>
      <w:r w:rsidRPr="00C87377">
        <w:rPr>
          <w:rFonts w:ascii="Times New Roman" w:hAnsi="Times New Roman" w:cs="Times New Roman"/>
        </w:rPr>
        <w:t xml:space="preserve"> the sentiment data will then be used to train a machine learning model</w:t>
      </w:r>
      <w:r w:rsidR="005248F7">
        <w:rPr>
          <w:rFonts w:ascii="Times New Roman" w:hAnsi="Times New Roman" w:cs="Times New Roman"/>
        </w:rPr>
        <w:t>s</w:t>
      </w:r>
      <w:r w:rsidRPr="00C87377">
        <w:rPr>
          <w:rFonts w:ascii="Times New Roman" w:hAnsi="Times New Roman" w:cs="Times New Roman"/>
        </w:rPr>
        <w:t xml:space="preserve">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w:t>
      </w:r>
      <w:r w:rsidR="00FB2144">
        <w:rPr>
          <w:rFonts w:ascii="Times New Roman" w:hAnsi="Times New Roman" w:cs="Times New Roman"/>
        </w:rPr>
        <w:t>2</w:t>
      </w:r>
      <w:r w:rsidRPr="00C87377">
        <w:rPr>
          <w:rFonts w:ascii="Times New Roman" w:hAnsi="Times New Roman" w:cs="Times New Roman"/>
        </w:rPr>
        <w:t xml:space="preserve">.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78C80A9F" w14:textId="13F4D08A" w:rsidR="00FB2144" w:rsidRDefault="00FB2144"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Understanding of current sentiment around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6F255C3C" w14:textId="77777777" w:rsidR="005248F7" w:rsidRDefault="005248F7" w:rsidP="00EA58FB">
      <w:pPr>
        <w:spacing w:line="360" w:lineRule="auto"/>
        <w:rPr>
          <w:rFonts w:ascii="Times New Roman" w:hAnsi="Times New Roman" w:cs="Times New Roman"/>
          <w:b/>
          <w:bCs/>
          <w:u w:val="single"/>
        </w:rPr>
      </w:pPr>
    </w:p>
    <w:p w14:paraId="01E23153" w14:textId="77777777" w:rsidR="00FB2144" w:rsidRDefault="00FB2144" w:rsidP="00EA58FB">
      <w:pPr>
        <w:spacing w:line="360" w:lineRule="auto"/>
        <w:rPr>
          <w:rFonts w:ascii="Times New Roman" w:hAnsi="Times New Roman" w:cs="Times New Roman"/>
          <w:b/>
          <w:bCs/>
          <w:u w:val="single"/>
        </w:rPr>
      </w:pPr>
    </w:p>
    <w:p w14:paraId="6B6E3646" w14:textId="18BCB2CD" w:rsidR="00FB2144" w:rsidRDefault="00FB2144" w:rsidP="00FB2144">
      <w:pPr>
        <w:spacing w:line="360" w:lineRule="auto"/>
        <w:rPr>
          <w:rFonts w:ascii="Times New Roman" w:hAnsi="Times New Roman" w:cs="Times New Roman"/>
          <w:b/>
          <w:bCs/>
          <w:u w:val="single"/>
        </w:rPr>
      </w:pPr>
      <w:r>
        <w:rPr>
          <w:rFonts w:ascii="Times New Roman" w:hAnsi="Times New Roman" w:cs="Times New Roman"/>
          <w:b/>
          <w:bCs/>
          <w:u w:val="single"/>
        </w:rPr>
        <w:lastRenderedPageBreak/>
        <w:t xml:space="preserve">1.2 </w:t>
      </w:r>
      <w:r w:rsidRPr="0047446F">
        <w:rPr>
          <w:rFonts w:ascii="Times New Roman" w:hAnsi="Times New Roman" w:cs="Times New Roman"/>
          <w:b/>
          <w:bCs/>
          <w:u w:val="single"/>
        </w:rPr>
        <w:t xml:space="preserve">Research objective </w:t>
      </w:r>
      <w:r>
        <w:rPr>
          <w:rFonts w:ascii="Times New Roman" w:hAnsi="Times New Roman" w:cs="Times New Roman"/>
          <w:b/>
          <w:bCs/>
          <w:u w:val="single"/>
        </w:rPr>
        <w:t>2</w:t>
      </w:r>
    </w:p>
    <w:p w14:paraId="4D91BF8C" w14:textId="77777777" w:rsidR="00FB2144" w:rsidRDefault="00FB2144" w:rsidP="00FB2144">
      <w:pPr>
        <w:spacing w:line="360" w:lineRule="auto"/>
        <w:rPr>
          <w:rFonts w:ascii="Times New Roman" w:hAnsi="Times New Roman" w:cs="Times New Roman"/>
          <w:b/>
          <w:bCs/>
        </w:rPr>
      </w:pPr>
    </w:p>
    <w:p w14:paraId="6F063987" w14:textId="0350CB3E" w:rsidR="00FB2144" w:rsidRDefault="00FB2144" w:rsidP="00FB2144">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5CD9D904" w14:textId="77777777" w:rsidR="00FB2144" w:rsidRDefault="00FB2144" w:rsidP="00FB2144">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Pr>
          <w:rFonts w:ascii="Times New Roman" w:hAnsi="Times New Roman" w:cs="Times New Roman"/>
        </w:rPr>
        <w:t>other metrics collected in the survey such as employment background</w:t>
      </w:r>
      <w:r w:rsidRPr="0047446F">
        <w:rPr>
          <w:rFonts w:ascii="Times New Roman" w:hAnsi="Times New Roman" w:cs="Times New Roman"/>
        </w:rPr>
        <w:t>.</w:t>
      </w:r>
      <w:r>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science/health background and non-science/health background.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 as mentioned abo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literature review on the factors which contribute to vaccine uptake and hesitancy.</w:t>
      </w:r>
    </w:p>
    <w:p w14:paraId="2C675ABA" w14:textId="77777777" w:rsidR="00FB2144" w:rsidRDefault="00FB2144" w:rsidP="00FB2144">
      <w:pPr>
        <w:spacing w:line="360" w:lineRule="auto"/>
        <w:rPr>
          <w:rFonts w:ascii="Times New Roman" w:hAnsi="Times New Roman" w:cs="Times New Roman"/>
        </w:rPr>
      </w:pPr>
    </w:p>
    <w:p w14:paraId="1410571B" w14:textId="77777777" w:rsidR="00FB2144" w:rsidRDefault="00FB2144" w:rsidP="00FB2144">
      <w:pPr>
        <w:spacing w:line="360" w:lineRule="auto"/>
        <w:rPr>
          <w:rFonts w:ascii="Times New Roman" w:hAnsi="Times New Roman" w:cs="Times New Roman"/>
          <w:b/>
          <w:bCs/>
        </w:rPr>
      </w:pPr>
      <w:r w:rsidRPr="00BA50D2">
        <w:rPr>
          <w:rFonts w:ascii="Times New Roman" w:hAnsi="Times New Roman" w:cs="Times New Roman"/>
          <w:b/>
          <w:bCs/>
        </w:rPr>
        <w:t>Deliverables:</w:t>
      </w:r>
    </w:p>
    <w:p w14:paraId="51EA6FDD"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29D24EF2"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042B75B5"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124F416D" w14:textId="77777777" w:rsidR="00FB2144" w:rsidRDefault="00FB2144" w:rsidP="00FB2144">
      <w:pPr>
        <w:spacing w:line="360" w:lineRule="auto"/>
        <w:rPr>
          <w:rFonts w:ascii="Times New Roman" w:hAnsi="Times New Roman" w:cs="Times New Roman"/>
        </w:rPr>
      </w:pPr>
    </w:p>
    <w:p w14:paraId="01ADBFD2" w14:textId="77777777" w:rsidR="00FB2144" w:rsidRDefault="00FB2144" w:rsidP="00EA58FB">
      <w:pPr>
        <w:spacing w:line="360" w:lineRule="auto"/>
        <w:rPr>
          <w:rFonts w:ascii="Times New Roman" w:hAnsi="Times New Roman" w:cs="Times New Roman"/>
          <w:b/>
          <w:bCs/>
          <w:u w:val="single"/>
        </w:rPr>
      </w:pPr>
    </w:p>
    <w:p w14:paraId="21A3DFC4" w14:textId="77777777" w:rsidR="00FB2144" w:rsidRDefault="00FB2144" w:rsidP="00EA58FB">
      <w:pPr>
        <w:spacing w:line="360" w:lineRule="auto"/>
        <w:rPr>
          <w:rFonts w:ascii="Times New Roman" w:hAnsi="Times New Roman" w:cs="Times New Roman"/>
          <w:b/>
          <w:bCs/>
          <w:u w:val="single"/>
        </w:rPr>
      </w:pPr>
    </w:p>
    <w:p w14:paraId="06098EBD" w14:textId="01A492E4" w:rsidR="00EA58FB"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lastRenderedPageBreak/>
        <w:t>1.</w:t>
      </w:r>
      <w:r w:rsidR="00FB2144">
        <w:rPr>
          <w:rFonts w:ascii="Times New Roman" w:hAnsi="Times New Roman" w:cs="Times New Roman"/>
          <w:b/>
          <w:bCs/>
          <w:u w:val="single"/>
        </w:rPr>
        <w:t>3</w:t>
      </w:r>
      <w:r>
        <w:rPr>
          <w:rFonts w:ascii="Times New Roman" w:hAnsi="Times New Roman" w:cs="Times New Roman"/>
          <w:b/>
          <w:bCs/>
          <w:u w:val="single"/>
        </w:rPr>
        <w:t xml:space="preserve"> </w:t>
      </w:r>
      <w:r w:rsidR="00EA58FB" w:rsidRPr="0047446F">
        <w:rPr>
          <w:rFonts w:ascii="Times New Roman" w:hAnsi="Times New Roman" w:cs="Times New Roman"/>
          <w:b/>
          <w:bCs/>
          <w:u w:val="single"/>
        </w:rPr>
        <w:t xml:space="preserve">Research objective </w:t>
      </w:r>
      <w:r w:rsidR="00FB2144">
        <w:rPr>
          <w:rFonts w:ascii="Times New Roman" w:hAnsi="Times New Roman" w:cs="Times New Roman"/>
          <w:b/>
          <w:bCs/>
          <w:u w:val="single"/>
        </w:rPr>
        <w:t>3</w:t>
      </w:r>
    </w:p>
    <w:p w14:paraId="35C84777" w14:textId="77777777" w:rsidR="00FB2144" w:rsidRPr="0047446F" w:rsidRDefault="00FB2144" w:rsidP="00EA58FB">
      <w:pPr>
        <w:spacing w:line="360" w:lineRule="auto"/>
        <w:rPr>
          <w:rFonts w:ascii="Times New Roman" w:hAnsi="Times New Roman" w:cs="Times New Roman"/>
          <w:b/>
          <w:bCs/>
          <w:u w:val="single"/>
        </w:rPr>
      </w:pP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7009DD02" w14:textId="77777777" w:rsidR="00EA58FB" w:rsidRPr="0047446F" w:rsidRDefault="00EA58FB" w:rsidP="00EA58FB">
      <w:pPr>
        <w:spacing w:line="360" w:lineRule="auto"/>
        <w:rPr>
          <w:rFonts w:ascii="Times New Roman" w:hAnsi="Times New Roman" w:cs="Times New Roman"/>
          <w:b/>
          <w:bCs/>
          <w:u w:val="single"/>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w:t>
      </w:r>
      <w:r w:rsidR="0078404F">
        <w:rPr>
          <w:rFonts w:ascii="Times New Roman" w:hAnsi="Times New Roman" w:cs="Times New Roman"/>
        </w:rPr>
        <w:lastRenderedPageBreak/>
        <w:t>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34912FC1" w14:textId="77777777" w:rsidR="00386497" w:rsidRDefault="00386497" w:rsidP="00EA58FB">
      <w:pPr>
        <w:spacing w:line="360" w:lineRule="auto"/>
        <w:rPr>
          <w:rFonts w:ascii="Times New Roman" w:hAnsi="Times New Roman" w:cs="Times New Roman"/>
        </w:rPr>
      </w:pPr>
    </w:p>
    <w:p w14:paraId="7A318DC6" w14:textId="51FB52D9"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02509F60" w:rsidR="00BC656A" w:rsidRDefault="00BC656A" w:rsidP="0018049C">
      <w:pPr>
        <w:spacing w:line="360" w:lineRule="auto"/>
        <w:rPr>
          <w:rFonts w:ascii="Times New Roman" w:hAnsi="Times New Roman" w:cs="Times New Roman"/>
        </w:rPr>
      </w:pPr>
      <w:r w:rsidRPr="0018049C">
        <w:rPr>
          <w:rFonts w:ascii="Times New Roman" w:hAnsi="Times New Roman" w:cs="Times New Roman"/>
        </w:rPr>
        <w:t xml:space="preserve">Figure </w:t>
      </w:r>
      <w:r w:rsidR="00FB2144">
        <w:rPr>
          <w:rFonts w:ascii="Times New Roman" w:hAnsi="Times New Roman" w:cs="Times New Roman"/>
        </w:rPr>
        <w:t>2.</w:t>
      </w:r>
      <w:r w:rsidRPr="0018049C">
        <w:rPr>
          <w:rFonts w:ascii="Times New Roman" w:hAnsi="Times New Roman" w:cs="Times New Roman"/>
        </w:rPr>
        <w:t>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lastRenderedPageBreak/>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FB2144">
        <w:rPr>
          <w:rFonts w:ascii="Times New Roman" w:hAnsi="Times New Roman" w:cs="Times New Roman"/>
          <w:b/>
          <w:bCs/>
          <w:noProof/>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5E5D85C4" w14:textId="77777777" w:rsidR="00FB2144" w:rsidRDefault="00FB2144" w:rsidP="00FB2144">
      <w:pPr>
        <w:rPr>
          <w:rFonts w:ascii="Times New Roman" w:hAnsi="Times New Roman" w:cs="Times New Roman"/>
          <w:b/>
          <w:bCs/>
          <w:u w:val="single"/>
        </w:rPr>
      </w:pPr>
    </w:p>
    <w:p w14:paraId="399A61CF" w14:textId="77B7B9BD" w:rsidR="0096591E" w:rsidRPr="0096591E" w:rsidRDefault="0096591E" w:rsidP="00FB2144">
      <w:pP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00FB2144">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4CA20B42"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872518">
        <w:rPr>
          <w:rFonts w:ascii="Times New Roman" w:hAnsi="Times New Roman" w:cs="Times New Roman"/>
        </w:rPr>
        <w:t xml:space="preserve">was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410B57E" w14:textId="77777777" w:rsidR="00B07984" w:rsidRPr="005B1D9F" w:rsidRDefault="00B07984" w:rsidP="0018049C">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The language of choice for the project was python. All code files and outputs are provided alongside this report. </w:t>
      </w:r>
    </w:p>
    <w:p w14:paraId="50A6D9C1" w14:textId="77777777" w:rsidR="0018049C" w:rsidRDefault="0018049C" w:rsidP="0018049C">
      <w:pPr>
        <w:spacing w:line="360" w:lineRule="auto"/>
        <w:rPr>
          <w:rFonts w:ascii="Times New Roman" w:hAnsi="Times New Roman" w:cs="Times New Roman"/>
          <w:b/>
          <w:bCs/>
          <w:u w:val="single"/>
        </w:rPr>
      </w:pPr>
    </w:p>
    <w:p w14:paraId="1BCABC62" w14:textId="77777777" w:rsidR="0018049C" w:rsidRDefault="0018049C" w:rsidP="0018049C">
      <w:pPr>
        <w:spacing w:line="360" w:lineRule="auto"/>
        <w:rPr>
          <w:rFonts w:ascii="Times New Roman" w:hAnsi="Times New Roman" w:cs="Times New Roman"/>
          <w:b/>
          <w:bCs/>
          <w:u w:val="single"/>
        </w:rPr>
      </w:pPr>
    </w:p>
    <w:p w14:paraId="479764F9" w14:textId="77777777" w:rsidR="0018049C" w:rsidRDefault="0018049C" w:rsidP="0018049C">
      <w:pPr>
        <w:spacing w:line="360" w:lineRule="auto"/>
        <w:rPr>
          <w:rFonts w:ascii="Times New Roman" w:hAnsi="Times New Roman" w:cs="Times New Roman"/>
          <w:b/>
          <w:bCs/>
          <w:u w:val="single"/>
        </w:rPr>
      </w:pPr>
    </w:p>
    <w:p w14:paraId="045EC55F" w14:textId="77777777" w:rsidR="0018049C" w:rsidRDefault="0018049C" w:rsidP="0018049C">
      <w:pPr>
        <w:spacing w:line="360" w:lineRule="auto"/>
        <w:rPr>
          <w:rFonts w:ascii="Times New Roman" w:hAnsi="Times New Roman" w:cs="Times New Roman"/>
          <w:b/>
          <w:bCs/>
          <w:u w:val="single"/>
        </w:rPr>
      </w:pPr>
    </w:p>
    <w:p w14:paraId="566BA345" w14:textId="77777777" w:rsidR="0018049C" w:rsidRDefault="0018049C" w:rsidP="0018049C">
      <w:pPr>
        <w:spacing w:line="360" w:lineRule="auto"/>
        <w:rPr>
          <w:rFonts w:ascii="Times New Roman" w:hAnsi="Times New Roman" w:cs="Times New Roman"/>
          <w:b/>
          <w:bCs/>
          <w:u w:val="single"/>
        </w:rPr>
      </w:pPr>
    </w:p>
    <w:p w14:paraId="42C1B712" w14:textId="1AAB86CB" w:rsidR="00B07984" w:rsidRPr="00B07984" w:rsidRDefault="00B07984" w:rsidP="0018049C">
      <w:pPr>
        <w:spacing w:line="360" w:lineRule="auto"/>
        <w:jc w:val="both"/>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sidRPr="00DE0FE7">
        <w:rPr>
          <w:rFonts w:ascii="Times New Roman" w:hAnsi="Times New Roman" w:cs="Times New Roman"/>
          <w:b/>
          <w:bCs/>
          <w:highlight w:val="yellow"/>
          <w:u w:val="single"/>
        </w:rPr>
        <w:t>2.</w:t>
      </w:r>
      <w:r w:rsidR="0018049C" w:rsidRPr="00DE0FE7">
        <w:rPr>
          <w:rFonts w:ascii="Times New Roman" w:hAnsi="Times New Roman" w:cs="Times New Roman"/>
          <w:b/>
          <w:bCs/>
          <w:highlight w:val="yellow"/>
          <w:u w:val="single"/>
        </w:rPr>
        <w:t>6</w:t>
      </w:r>
      <w:r w:rsidRPr="00DE0FE7">
        <w:rPr>
          <w:rFonts w:ascii="Times New Roman" w:hAnsi="Times New Roman" w:cs="Times New Roman"/>
          <w:b/>
          <w:bCs/>
          <w:highlight w:val="yellow"/>
          <w:u w:val="single"/>
        </w:rPr>
        <w:t xml:space="preserve"> Collection of Tweet data using Twitter API</w:t>
      </w:r>
      <w:r w:rsidR="0018049C" w:rsidRPr="00DE0FE7">
        <w:rPr>
          <w:rFonts w:ascii="Times New Roman" w:hAnsi="Times New Roman" w:cs="Times New Roman"/>
          <w:b/>
          <w:bCs/>
          <w:highlight w:val="yellow"/>
          <w:u w:val="single"/>
        </w:rPr>
        <w:t xml:space="preserve"> and </w:t>
      </w:r>
      <w:proofErr w:type="spellStart"/>
      <w:r w:rsidR="0018049C" w:rsidRPr="00DE0FE7">
        <w:rPr>
          <w:rFonts w:ascii="Times New Roman" w:hAnsi="Times New Roman" w:cs="Times New Roman"/>
          <w:b/>
          <w:bCs/>
          <w:highlight w:val="yellow"/>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39569BFF" w14:textId="63721A93" w:rsidR="000A28F2" w:rsidRDefault="000A28F2" w:rsidP="007968BA">
      <w:pPr>
        <w:spacing w:line="360" w:lineRule="auto"/>
        <w:rPr>
          <w:rFonts w:ascii="Times New Roman" w:hAnsi="Times New Roman" w:cs="Times New Roman"/>
        </w:rPr>
      </w:pPr>
      <w:r>
        <w:rPr>
          <w:rFonts w:ascii="Times New Roman" w:hAnsi="Times New Roman" w:cs="Times New Roman"/>
        </w:rPr>
        <w:t>A number of machine learning models were applied to the different datasets used in this project. For sentiment classification Random Forest Classifier, Multinomial Naïve Bayes Classifier, Support Vector Machine Classifier, Decision Tree Classifier, K-Nearest Neighbour Classifier, XG Boost Classifier, Extra Trees Classifier and LSTM models were used to predict sentiment.</w:t>
      </w:r>
    </w:p>
    <w:p w14:paraId="5FC19739" w14:textId="77777777" w:rsidR="000A28F2" w:rsidRPr="00F92396" w:rsidRDefault="000A28F2" w:rsidP="007968BA">
      <w:pPr>
        <w:spacing w:line="360" w:lineRule="auto"/>
        <w:rPr>
          <w:rFonts w:ascii="Times New Roman" w:hAnsi="Times New Roman" w:cs="Times New Roman"/>
          <w:b/>
          <w:bCs/>
        </w:rPr>
      </w:pPr>
    </w:p>
    <w:p w14:paraId="37DA822B" w14:textId="7A253246" w:rsidR="00F92396" w:rsidRPr="00DE0FE7" w:rsidRDefault="00F92396" w:rsidP="007968BA">
      <w:pPr>
        <w:spacing w:line="360" w:lineRule="auto"/>
        <w:rPr>
          <w:rFonts w:ascii="Times New Roman" w:hAnsi="Times New Roman" w:cs="Times New Roman"/>
          <w:b/>
          <w:bCs/>
          <w:u w:val="single"/>
        </w:rPr>
      </w:pPr>
      <w:r w:rsidRPr="00DE0FE7">
        <w:rPr>
          <w:rFonts w:ascii="Times New Roman" w:hAnsi="Times New Roman" w:cs="Times New Roman"/>
          <w:b/>
          <w:bCs/>
          <w:u w:val="single"/>
        </w:rPr>
        <w:t xml:space="preserve">2.7.1 Decision Tree and Random Forest Classifier </w:t>
      </w:r>
    </w:p>
    <w:p w14:paraId="1B50F87B" w14:textId="77777777" w:rsidR="00F92396" w:rsidRPr="00F92396" w:rsidRDefault="00F92396" w:rsidP="007968BA">
      <w:pPr>
        <w:spacing w:line="360" w:lineRule="auto"/>
        <w:rPr>
          <w:rFonts w:ascii="Times New Roman" w:hAnsi="Times New Roman" w:cs="Times New Roman"/>
          <w:b/>
          <w:bCs/>
        </w:rPr>
      </w:pPr>
    </w:p>
    <w:p w14:paraId="1CCC6FAD" w14:textId="3D2DB705" w:rsidR="001F756E" w:rsidRDefault="000A28F2" w:rsidP="007968BA">
      <w:pPr>
        <w:spacing w:line="360" w:lineRule="auto"/>
        <w:rPr>
          <w:rFonts w:ascii="Times New Roman" w:hAnsi="Times New Roman" w:cs="Times New Roman"/>
        </w:rPr>
      </w:pPr>
      <w:r>
        <w:rPr>
          <w:rFonts w:ascii="Times New Roman" w:hAnsi="Times New Roman" w:cs="Times New Roman"/>
        </w:rPr>
        <w:t xml:space="preserve">Random Forest </w:t>
      </w:r>
      <w:r w:rsidR="001F756E">
        <w:rPr>
          <w:rFonts w:ascii="Times New Roman" w:hAnsi="Times New Roman" w:cs="Times New Roman"/>
        </w:rPr>
        <w:t>C</w:t>
      </w:r>
      <w:r>
        <w:rPr>
          <w:rFonts w:ascii="Times New Roman" w:hAnsi="Times New Roman" w:cs="Times New Roman"/>
        </w:rPr>
        <w:t xml:space="preserve">lassifier is based on the Decision Tree model but instead of creating a single </w:t>
      </w:r>
      <w:r w:rsidR="00B93B9B">
        <w:rPr>
          <w:rFonts w:ascii="Times New Roman" w:hAnsi="Times New Roman" w:cs="Times New Roman"/>
        </w:rPr>
        <w:t xml:space="preserve">tree with multiple splits it creates a number of trees which operate as an ensemble, meaning the creation of more models to generate more accurate results </w:t>
      </w:r>
      <w:r w:rsidR="00B93B9B">
        <w:rPr>
          <w:rFonts w:ascii="Times New Roman" w:hAnsi="Times New Roman" w:cs="Times New Roman"/>
        </w:rPr>
        <w:fldChar w:fldCharType="begin" w:fldLock="1"/>
      </w:r>
      <w:r w:rsidR="001F756E">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B93B9B">
        <w:rPr>
          <w:rFonts w:ascii="Times New Roman" w:hAnsi="Times New Roman" w:cs="Times New Roman"/>
        </w:rPr>
        <w:fldChar w:fldCharType="separate"/>
      </w:r>
      <w:r w:rsidR="00B93B9B" w:rsidRPr="00B93B9B">
        <w:rPr>
          <w:rFonts w:ascii="Times New Roman" w:hAnsi="Times New Roman" w:cs="Times New Roman"/>
          <w:noProof/>
        </w:rPr>
        <w:t>(</w:t>
      </w:r>
      <w:r w:rsidR="00B93B9B" w:rsidRPr="00B93B9B">
        <w:rPr>
          <w:rFonts w:ascii="Times New Roman" w:hAnsi="Times New Roman" w:cs="Times New Roman"/>
          <w:i/>
          <w:noProof/>
        </w:rPr>
        <w:t>Random Forest Algorithm for Machine Learning | by Madison Schott | Capital One Tech | Medium</w:t>
      </w:r>
      <w:r w:rsidR="00B93B9B" w:rsidRPr="00B93B9B">
        <w:rPr>
          <w:rFonts w:ascii="Times New Roman" w:hAnsi="Times New Roman" w:cs="Times New Roman"/>
          <w:noProof/>
        </w:rPr>
        <w:t xml:space="preserve">, </w:t>
      </w:r>
      <w:r w:rsidR="00B93B9B">
        <w:rPr>
          <w:rFonts w:ascii="Times New Roman" w:hAnsi="Times New Roman" w:cs="Times New Roman"/>
          <w:noProof/>
        </w:rPr>
        <w:t>2019</w:t>
      </w:r>
      <w:r w:rsidR="00B93B9B" w:rsidRPr="00B93B9B">
        <w:rPr>
          <w:rFonts w:ascii="Times New Roman" w:hAnsi="Times New Roman" w:cs="Times New Roman"/>
          <w:noProof/>
        </w:rPr>
        <w:t>)</w:t>
      </w:r>
      <w:r w:rsidR="00B93B9B">
        <w:rPr>
          <w:rFonts w:ascii="Times New Roman" w:hAnsi="Times New Roman" w:cs="Times New Roman"/>
        </w:rPr>
        <w:fldChar w:fldCharType="end"/>
      </w:r>
      <w:r w:rsidR="00B93B9B">
        <w:rPr>
          <w:rFonts w:ascii="Times New Roman" w:hAnsi="Times New Roman" w:cs="Times New Roman"/>
        </w:rPr>
        <w:t xml:space="preserve">. </w:t>
      </w:r>
      <w:r w:rsidR="000D5446">
        <w:rPr>
          <w:rFonts w:ascii="Times New Roman" w:hAnsi="Times New Roman" w:cs="Times New Roman"/>
        </w:rPr>
        <w:t xml:space="preserve">Both are supervised machine learning techniques. </w:t>
      </w:r>
      <w:r w:rsidR="00B93B9B">
        <w:rPr>
          <w:rFonts w:ascii="Times New Roman" w:hAnsi="Times New Roman" w:cs="Times New Roman"/>
        </w:rPr>
        <w:t>Each Tree predicts the class being predicted and the majority predicted class becomes he models prediction for that class.</w:t>
      </w:r>
      <w:r w:rsidR="00ED14E2">
        <w:rPr>
          <w:rFonts w:ascii="Times New Roman" w:hAnsi="Times New Roman" w:cs="Times New Roman"/>
        </w:rPr>
        <w:t xml:space="preserve"> Like Decision Tree Classifier, Rand</w:t>
      </w:r>
      <w:r w:rsidR="001F756E">
        <w:rPr>
          <w:rFonts w:ascii="Times New Roman" w:hAnsi="Times New Roman" w:cs="Times New Roman"/>
        </w:rPr>
        <w:t>o</w:t>
      </w:r>
      <w:r w:rsidR="00ED14E2">
        <w:rPr>
          <w:rFonts w:ascii="Times New Roman" w:hAnsi="Times New Roman" w:cs="Times New Roman"/>
        </w:rPr>
        <w:t>m Forest  Classifier uses the Gini index to decide how each node branches in each of the decision trees shown in Eq.1</w:t>
      </w:r>
      <w:r w:rsidR="001F756E">
        <w:rPr>
          <w:rFonts w:ascii="Times New Roman" w:hAnsi="Times New Roman" w:cs="Times New Roman"/>
        </w:rPr>
        <w:t xml:space="preserve"> </w:t>
      </w:r>
      <w:r w:rsidR="001F756E">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1F756E">
        <w:rPr>
          <w:rFonts w:ascii="Times New Roman" w:hAnsi="Times New Roman" w:cs="Times New Roman"/>
        </w:rPr>
        <w:fldChar w:fldCharType="separate"/>
      </w:r>
      <w:r w:rsidR="001F756E" w:rsidRPr="001F756E">
        <w:rPr>
          <w:rFonts w:ascii="Times New Roman" w:hAnsi="Times New Roman" w:cs="Times New Roman"/>
          <w:noProof/>
        </w:rPr>
        <w:t>(</w:t>
      </w:r>
      <w:r w:rsidR="001F756E" w:rsidRPr="001F756E">
        <w:rPr>
          <w:rFonts w:ascii="Times New Roman" w:hAnsi="Times New Roman" w:cs="Times New Roman"/>
          <w:i/>
          <w:noProof/>
        </w:rPr>
        <w:t>Random Forest Algorithm for Machine Learning | by Madison Schott | Capital One Tech | Medium</w:t>
      </w:r>
      <w:r w:rsidR="001F756E" w:rsidRPr="001F756E">
        <w:rPr>
          <w:rFonts w:ascii="Times New Roman" w:hAnsi="Times New Roman" w:cs="Times New Roman"/>
          <w:noProof/>
        </w:rPr>
        <w:t xml:space="preserve">, </w:t>
      </w:r>
      <w:r w:rsidR="001F756E">
        <w:rPr>
          <w:rFonts w:ascii="Times New Roman" w:hAnsi="Times New Roman" w:cs="Times New Roman"/>
          <w:noProof/>
        </w:rPr>
        <w:t>2019</w:t>
      </w:r>
      <w:r w:rsidR="001F756E" w:rsidRPr="001F756E">
        <w:rPr>
          <w:rFonts w:ascii="Times New Roman" w:hAnsi="Times New Roman" w:cs="Times New Roman"/>
          <w:noProof/>
        </w:rPr>
        <w:t>)</w:t>
      </w:r>
      <w:r w:rsidR="001F756E">
        <w:rPr>
          <w:rFonts w:ascii="Times New Roman" w:hAnsi="Times New Roman" w:cs="Times New Roman"/>
        </w:rPr>
        <w:fldChar w:fldCharType="end"/>
      </w:r>
      <w:r w:rsidR="001F756E">
        <w:rPr>
          <w:rFonts w:ascii="Times New Roman" w:hAnsi="Times New Roman" w:cs="Times New Roman"/>
        </w:rPr>
        <w:t>.</w:t>
      </w:r>
    </w:p>
    <w:p w14:paraId="55B47ABB" w14:textId="77777777" w:rsidR="00F92396" w:rsidRDefault="00F92396" w:rsidP="007968BA">
      <w:pPr>
        <w:spacing w:line="360" w:lineRule="auto"/>
        <w:rPr>
          <w:rFonts w:ascii="Times New Roman" w:hAnsi="Times New Roman" w:cs="Times New Roman"/>
        </w:rPr>
      </w:pPr>
    </w:p>
    <w:p w14:paraId="17C6B768" w14:textId="77777777" w:rsidR="00F92396" w:rsidRDefault="00F92396" w:rsidP="007968BA">
      <w:pPr>
        <w:spacing w:line="360" w:lineRule="auto"/>
        <w:rPr>
          <w:rFonts w:ascii="Times New Roman" w:hAnsi="Times New Roman" w:cs="Times New Roman"/>
        </w:rPr>
      </w:pPr>
    </w:p>
    <w:p w14:paraId="13E8E065" w14:textId="77777777" w:rsidR="00F92396" w:rsidRDefault="00F92396" w:rsidP="007968BA">
      <w:pPr>
        <w:spacing w:line="360" w:lineRule="auto"/>
        <w:rPr>
          <w:rFonts w:ascii="Times New Roman" w:hAnsi="Times New Roman" w:cs="Times New Roman"/>
        </w:rPr>
      </w:pPr>
    </w:p>
    <w:p w14:paraId="0EB69012" w14:textId="082ADF27" w:rsidR="001F756E" w:rsidRDefault="001F756E" w:rsidP="001F756E">
      <w:pPr>
        <w:spacing w:line="360" w:lineRule="auto"/>
        <w:jc w:val="center"/>
        <w:rPr>
          <w:rFonts w:ascii="Times New Roman" w:hAnsi="Times New Roman" w:cs="Times New Roman"/>
        </w:rPr>
      </w:pPr>
      <w:r w:rsidRPr="001F756E">
        <w:rPr>
          <w:rFonts w:ascii="Times New Roman" w:hAnsi="Times New Roman" w:cs="Times New Roman"/>
          <w:noProof/>
        </w:rPr>
        <w:lastRenderedPageBreak/>
        <w:drawing>
          <wp:inline distT="0" distB="0" distL="0" distR="0" wp14:anchorId="6FBF88F2" wp14:editId="52EB0D3C">
            <wp:extent cx="2883050" cy="906920"/>
            <wp:effectExtent l="0" t="0" r="0" b="0"/>
            <wp:docPr id="187365118" name="Picture 1"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65118" name="Picture 1" descr="A mathematical equation with numbers and symbols&#10;&#10;Description automatically generated"/>
                    <pic:cNvPicPr/>
                  </pic:nvPicPr>
                  <pic:blipFill rotWithShape="1">
                    <a:blip r:embed="rId9"/>
                    <a:srcRect l="1" r="1853" b="15383"/>
                    <a:stretch/>
                  </pic:blipFill>
                  <pic:spPr bwMode="auto">
                    <a:xfrm>
                      <a:off x="0" y="0"/>
                      <a:ext cx="2942849" cy="925731"/>
                    </a:xfrm>
                    <a:prstGeom prst="rect">
                      <a:avLst/>
                    </a:prstGeom>
                    <a:ln>
                      <a:noFill/>
                    </a:ln>
                    <a:extLst>
                      <a:ext uri="{53640926-AAD7-44D8-BBD7-CCE9431645EC}">
                        <a14:shadowObscured xmlns:a14="http://schemas.microsoft.com/office/drawing/2010/main"/>
                      </a:ext>
                    </a:extLst>
                  </pic:spPr>
                </pic:pic>
              </a:graphicData>
            </a:graphic>
          </wp:inline>
        </w:drawing>
      </w:r>
    </w:p>
    <w:p w14:paraId="7795FC96" w14:textId="170FB171" w:rsidR="001F756E" w:rsidRDefault="001F756E" w:rsidP="001F756E">
      <w:pPr>
        <w:spacing w:line="360" w:lineRule="auto"/>
        <w:rPr>
          <w:rFonts w:ascii="Times New Roman" w:hAnsi="Times New Roman" w:cs="Times New Roman"/>
        </w:rPr>
      </w:pPr>
      <w:r>
        <w:rPr>
          <w:rFonts w:ascii="Times New Roman" w:hAnsi="Times New Roman" w:cs="Times New Roman"/>
        </w:rPr>
        <w:t>Equation 1: Gini index formula for calculating splits in decision tree classifier and multiple trees in Random Forest Classifier.</w:t>
      </w:r>
      <w:r w:rsidR="003C4A6A">
        <w:rPr>
          <w:rFonts w:ascii="Times New Roman" w:hAnsi="Times New Roman" w:cs="Times New Roman"/>
        </w:rPr>
        <w:t xml:space="preserve"> This formula uses the class and probability to determine which of the branches is more likely to occur .</w:t>
      </w:r>
    </w:p>
    <w:p w14:paraId="0364EED2" w14:textId="77777777" w:rsidR="00B93B9B" w:rsidRDefault="00B93B9B" w:rsidP="007968BA">
      <w:pPr>
        <w:spacing w:line="360" w:lineRule="auto"/>
        <w:rPr>
          <w:rFonts w:ascii="Times New Roman" w:hAnsi="Times New Roman" w:cs="Times New Roman"/>
        </w:rPr>
      </w:pPr>
    </w:p>
    <w:p w14:paraId="46E620E3" w14:textId="2D909453" w:rsidR="00B93B9B" w:rsidRDefault="00B93B9B" w:rsidP="00B93B9B">
      <w:pPr>
        <w:spacing w:line="360" w:lineRule="auto"/>
        <w:jc w:val="center"/>
        <w:rPr>
          <w:rFonts w:ascii="Times New Roman" w:hAnsi="Times New Roman" w:cs="Times New Roman"/>
        </w:rPr>
      </w:pPr>
      <w:r w:rsidRPr="00B93B9B">
        <w:rPr>
          <w:rFonts w:ascii="Times New Roman" w:hAnsi="Times New Roman" w:cs="Times New Roman"/>
          <w:noProof/>
        </w:rPr>
        <w:drawing>
          <wp:inline distT="0" distB="0" distL="0" distR="0" wp14:anchorId="1E970F31" wp14:editId="58BB1B81">
            <wp:extent cx="3589692" cy="1978586"/>
            <wp:effectExtent l="0" t="0" r="4445" b="3175"/>
            <wp:docPr id="401410196"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10196" name="Picture 1" descr="A diagram of a tree&#10;&#10;Description automatically generated"/>
                    <pic:cNvPicPr/>
                  </pic:nvPicPr>
                  <pic:blipFill>
                    <a:blip r:embed="rId10"/>
                    <a:stretch>
                      <a:fillRect/>
                    </a:stretch>
                  </pic:blipFill>
                  <pic:spPr>
                    <a:xfrm>
                      <a:off x="0" y="0"/>
                      <a:ext cx="3632080" cy="2001950"/>
                    </a:xfrm>
                    <a:prstGeom prst="rect">
                      <a:avLst/>
                    </a:prstGeom>
                  </pic:spPr>
                </pic:pic>
              </a:graphicData>
            </a:graphic>
          </wp:inline>
        </w:drawing>
      </w:r>
    </w:p>
    <w:p w14:paraId="3825B8C0" w14:textId="5376195C" w:rsidR="00B93B9B" w:rsidRPr="000A28F2" w:rsidRDefault="00B93B9B" w:rsidP="00B93B9B">
      <w:pPr>
        <w:spacing w:line="360" w:lineRule="auto"/>
        <w:jc w:val="center"/>
        <w:rPr>
          <w:rFonts w:ascii="Times New Roman" w:hAnsi="Times New Roman" w:cs="Times New Roman"/>
        </w:rPr>
      </w:pPr>
      <w:r>
        <w:rPr>
          <w:rFonts w:ascii="Times New Roman" w:hAnsi="Times New Roman" w:cs="Times New Roman"/>
        </w:rPr>
        <w:t xml:space="preserve">Figure 2.3: Schematic of random forest architecture and prediction method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analyticsvidhya.com/blog/2021/10/an-introduction-to-random-forest-algorithm-for-beginners/","accessed":{"date-parts":[["2023","8","26"]]},"id":"ITEM-1","issued":{"date-parts":[["0"]]},"title":"Random Forest Algorithm for Absolute Beginners in Data Science","type":"webpage"},"uris":["http://www.mendeley.com/documents/?uuid=fbf3a591-45ca-35a8-87e4-aba630bd53ce"]}],"mendeley":{"formattedCitation":"(&lt;i&gt;Random Forest Algorithm for Absolute Beginners in Data Science&lt;/i&gt;, no date)","manualFormatting":"(Random Forest Algorithm for Absolute Beginners in Data Science, 2022)","plainTextFormattedCitation":"(Random Forest Algorithm for Absolute Beginners in Data Science, no date)","previouslyFormattedCitation":"(&lt;i&gt;Random Forest Algorithm for Absolute Beginners in Data Science&lt;/i&gt;, no date)"},"properties":{"noteIndex":0},"schema":"https://github.com/citation-style-language/schema/raw/master/csl-citation.json"}</w:instrText>
      </w:r>
      <w:r>
        <w:rPr>
          <w:rFonts w:ascii="Times New Roman" w:hAnsi="Times New Roman" w:cs="Times New Roman"/>
        </w:rPr>
        <w:fldChar w:fldCharType="separate"/>
      </w:r>
      <w:r w:rsidRPr="00B93B9B">
        <w:rPr>
          <w:rFonts w:ascii="Times New Roman" w:hAnsi="Times New Roman" w:cs="Times New Roman"/>
          <w:noProof/>
        </w:rPr>
        <w:t>(</w:t>
      </w:r>
      <w:r w:rsidRPr="00B93B9B">
        <w:rPr>
          <w:rFonts w:ascii="Times New Roman" w:hAnsi="Times New Roman" w:cs="Times New Roman"/>
          <w:i/>
          <w:noProof/>
        </w:rPr>
        <w:t>Random Forest Algorithm for Absolute Beginners in Data Science</w:t>
      </w:r>
      <w:r w:rsidRPr="00B93B9B">
        <w:rPr>
          <w:rFonts w:ascii="Times New Roman" w:hAnsi="Times New Roman" w:cs="Times New Roman"/>
          <w:noProof/>
        </w:rPr>
        <w:t xml:space="preserve">, </w:t>
      </w:r>
      <w:r>
        <w:rPr>
          <w:rFonts w:ascii="Times New Roman" w:hAnsi="Times New Roman" w:cs="Times New Roman"/>
          <w:noProof/>
        </w:rPr>
        <w:t>2022</w:t>
      </w:r>
      <w:r w:rsidRPr="00B93B9B">
        <w:rPr>
          <w:rFonts w:ascii="Times New Roman" w:hAnsi="Times New Roman" w:cs="Times New Roman"/>
          <w:noProof/>
        </w:rPr>
        <w:t>)</w:t>
      </w:r>
      <w:r>
        <w:rPr>
          <w:rFonts w:ascii="Times New Roman" w:hAnsi="Times New Roman" w:cs="Times New Roman"/>
        </w:rPr>
        <w:fldChar w:fldCharType="end"/>
      </w:r>
    </w:p>
    <w:p w14:paraId="2E3536BA" w14:textId="77777777" w:rsidR="00192FC2" w:rsidRDefault="00192FC2" w:rsidP="007968BA">
      <w:pPr>
        <w:spacing w:line="360" w:lineRule="auto"/>
        <w:rPr>
          <w:rFonts w:ascii="Times New Roman" w:hAnsi="Times New Roman" w:cs="Times New Roman"/>
          <w:b/>
          <w:bCs/>
          <w:u w:val="single"/>
        </w:rPr>
      </w:pPr>
    </w:p>
    <w:p w14:paraId="49509192" w14:textId="64566D01" w:rsidR="00F92396" w:rsidRDefault="00F92396" w:rsidP="007968BA">
      <w:pPr>
        <w:spacing w:line="360" w:lineRule="auto"/>
        <w:rPr>
          <w:rFonts w:ascii="Times New Roman" w:hAnsi="Times New Roman" w:cs="Times New Roman"/>
          <w:b/>
          <w:bCs/>
          <w:u w:val="single"/>
        </w:rPr>
      </w:pPr>
      <w:r>
        <w:rPr>
          <w:rFonts w:ascii="Times New Roman" w:hAnsi="Times New Roman" w:cs="Times New Roman"/>
          <w:b/>
          <w:bCs/>
          <w:u w:val="single"/>
        </w:rPr>
        <w:t>2.7.2 Naïve Bayes Classifier</w:t>
      </w:r>
    </w:p>
    <w:p w14:paraId="46D4698B" w14:textId="77777777" w:rsidR="00F92396" w:rsidRDefault="00F92396" w:rsidP="007968BA">
      <w:pPr>
        <w:spacing w:line="360" w:lineRule="auto"/>
        <w:rPr>
          <w:rFonts w:ascii="Times New Roman" w:hAnsi="Times New Roman" w:cs="Times New Roman"/>
          <w:b/>
          <w:bCs/>
          <w:u w:val="single"/>
        </w:rPr>
      </w:pPr>
    </w:p>
    <w:p w14:paraId="655FF015" w14:textId="6CC83A70" w:rsidR="002A5BEA" w:rsidRDefault="000D5446" w:rsidP="007968BA">
      <w:pPr>
        <w:spacing w:line="360" w:lineRule="auto"/>
        <w:rPr>
          <w:rFonts w:ascii="Times New Roman" w:hAnsi="Times New Roman" w:cs="Times New Roman"/>
        </w:rPr>
      </w:pPr>
      <w:r>
        <w:rPr>
          <w:rFonts w:ascii="Times New Roman" w:hAnsi="Times New Roman" w:cs="Times New Roman"/>
        </w:rPr>
        <w:t>Naive bayes classifiers are based on Bayes Theorem assuming each point of data is completely independent taking into account whether probability of an event is True to make predictions about whether new data points are True.</w:t>
      </w:r>
      <w:r w:rsidR="002A5BEA">
        <w:rPr>
          <w:rFonts w:ascii="Times New Roman" w:hAnsi="Times New Roman" w:cs="Times New Roman"/>
        </w:rPr>
        <w:t xml:space="preserve"> Multinomial Naïve Bayes is often used for Text Classification tasks. It also relies on bayes theorem which calcu</w:t>
      </w:r>
      <w:r w:rsidR="00E7374B">
        <w:rPr>
          <w:rFonts w:ascii="Times New Roman" w:hAnsi="Times New Roman" w:cs="Times New Roman"/>
        </w:rPr>
        <w:t>la</w:t>
      </w:r>
      <w:r w:rsidR="002A5BEA">
        <w:rPr>
          <w:rFonts w:ascii="Times New Roman" w:hAnsi="Times New Roman" w:cs="Times New Roman"/>
        </w:rPr>
        <w:t xml:space="preserve">tes the probability of an event B occurring given A has already occurred, as shown in Equation 2 </w:t>
      </w:r>
      <w:r w:rsidR="002A5BEA">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sidR="002A5BEA">
        <w:rPr>
          <w:rFonts w:ascii="Times New Roman" w:hAnsi="Times New Roman" w:cs="Times New Roman"/>
        </w:rPr>
        <w:fldChar w:fldCharType="separate"/>
      </w:r>
      <w:r w:rsidR="002A5BEA" w:rsidRPr="002A5BEA">
        <w:rPr>
          <w:rFonts w:ascii="Times New Roman" w:hAnsi="Times New Roman" w:cs="Times New Roman"/>
          <w:noProof/>
        </w:rPr>
        <w:t>(</w:t>
      </w:r>
      <w:r w:rsidR="002A5BEA" w:rsidRPr="002A5BEA">
        <w:rPr>
          <w:rFonts w:ascii="Times New Roman" w:hAnsi="Times New Roman" w:cs="Times New Roman"/>
          <w:i/>
          <w:noProof/>
        </w:rPr>
        <w:t>Naives Bayes Classifiers for Machine Learning | by Madison Schott | Capital One Tech | Medium</w:t>
      </w:r>
      <w:r w:rsidR="002A5BEA" w:rsidRPr="002A5BEA">
        <w:rPr>
          <w:rFonts w:ascii="Times New Roman" w:hAnsi="Times New Roman" w:cs="Times New Roman"/>
          <w:noProof/>
        </w:rPr>
        <w:t xml:space="preserve">, </w:t>
      </w:r>
      <w:r w:rsidR="002A5BEA">
        <w:rPr>
          <w:rFonts w:ascii="Times New Roman" w:hAnsi="Times New Roman" w:cs="Times New Roman"/>
          <w:noProof/>
        </w:rPr>
        <w:t>2023</w:t>
      </w:r>
      <w:r w:rsidR="002A5BEA" w:rsidRPr="002A5BEA">
        <w:rPr>
          <w:rFonts w:ascii="Times New Roman" w:hAnsi="Times New Roman" w:cs="Times New Roman"/>
          <w:noProof/>
        </w:rPr>
        <w:t>)</w:t>
      </w:r>
      <w:r w:rsidR="002A5BEA">
        <w:rPr>
          <w:rFonts w:ascii="Times New Roman" w:hAnsi="Times New Roman" w:cs="Times New Roman"/>
        </w:rPr>
        <w:fldChar w:fldCharType="end"/>
      </w:r>
      <w:r w:rsidR="002A5BEA">
        <w:rPr>
          <w:rFonts w:ascii="Times New Roman" w:hAnsi="Times New Roman" w:cs="Times New Roman"/>
        </w:rPr>
        <w:t>.</w:t>
      </w:r>
    </w:p>
    <w:p w14:paraId="52001E91" w14:textId="61462F14" w:rsidR="002A5BEA" w:rsidRDefault="002A5BEA" w:rsidP="002A5BEA">
      <w:pPr>
        <w:spacing w:line="360" w:lineRule="auto"/>
        <w:jc w:val="center"/>
        <w:rPr>
          <w:rFonts w:ascii="Times New Roman" w:hAnsi="Times New Roman" w:cs="Times New Roman"/>
        </w:rPr>
      </w:pPr>
      <w:r w:rsidRPr="002A5BEA">
        <w:rPr>
          <w:rFonts w:ascii="Times New Roman" w:hAnsi="Times New Roman" w:cs="Times New Roman"/>
          <w:noProof/>
        </w:rPr>
        <w:drawing>
          <wp:inline distT="0" distB="0" distL="0" distR="0" wp14:anchorId="5C88ED4D" wp14:editId="2848B5FE">
            <wp:extent cx="3019425" cy="1171842"/>
            <wp:effectExtent l="0" t="0" r="3175" b="0"/>
            <wp:docPr id="1838250233" name="Picture 1" descr="A math equation with a circle and a circle with a circle in the mid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50233" name="Picture 1" descr="A math equation with a circle and a circle with a circle in the middle&#10;&#10;Description automatically generated with medium confidence"/>
                    <pic:cNvPicPr/>
                  </pic:nvPicPr>
                  <pic:blipFill>
                    <a:blip r:embed="rId11"/>
                    <a:stretch>
                      <a:fillRect/>
                    </a:stretch>
                  </pic:blipFill>
                  <pic:spPr>
                    <a:xfrm>
                      <a:off x="0" y="0"/>
                      <a:ext cx="3072642" cy="1192496"/>
                    </a:xfrm>
                    <a:prstGeom prst="rect">
                      <a:avLst/>
                    </a:prstGeom>
                  </pic:spPr>
                </pic:pic>
              </a:graphicData>
            </a:graphic>
          </wp:inline>
        </w:drawing>
      </w:r>
    </w:p>
    <w:p w14:paraId="7B5C2CBC" w14:textId="3E4E0646" w:rsidR="002A5BEA" w:rsidRDefault="002A5BEA" w:rsidP="002A5BEA">
      <w:pPr>
        <w:spacing w:line="360" w:lineRule="auto"/>
        <w:rPr>
          <w:rFonts w:ascii="Times New Roman" w:hAnsi="Times New Roman" w:cs="Times New Roman"/>
        </w:rPr>
      </w:pPr>
      <w:r>
        <w:rPr>
          <w:rFonts w:ascii="Times New Roman" w:hAnsi="Times New Roman" w:cs="Times New Roman"/>
        </w:rPr>
        <w:t xml:space="preserve">Equation 2: Naïve bayes probability calculation formula </w:t>
      </w:r>
      <w:r>
        <w:rPr>
          <w:rFonts w:ascii="Times New Roman" w:hAnsi="Times New Roman" w:cs="Times New Roman"/>
        </w:rPr>
        <w:fldChar w:fldCharType="begin" w:fldLock="1"/>
      </w:r>
      <w:r w:rsidR="00F92396">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Pr>
          <w:rFonts w:ascii="Times New Roman" w:hAnsi="Times New Roman" w:cs="Times New Roman"/>
        </w:rPr>
        <w:fldChar w:fldCharType="separate"/>
      </w:r>
      <w:r w:rsidRPr="002A5BEA">
        <w:rPr>
          <w:rFonts w:ascii="Times New Roman" w:hAnsi="Times New Roman" w:cs="Times New Roman"/>
          <w:noProof/>
        </w:rPr>
        <w:t>(</w:t>
      </w:r>
      <w:r w:rsidRPr="002A5BEA">
        <w:rPr>
          <w:rFonts w:ascii="Times New Roman" w:hAnsi="Times New Roman" w:cs="Times New Roman"/>
          <w:i/>
          <w:noProof/>
        </w:rPr>
        <w:t>Naives Bayes Classifiers for Machine Learning | by Madison Schott | Capital One Tech | Medium</w:t>
      </w:r>
      <w:r w:rsidRPr="002A5BEA">
        <w:rPr>
          <w:rFonts w:ascii="Times New Roman" w:hAnsi="Times New Roman" w:cs="Times New Roman"/>
          <w:noProof/>
        </w:rPr>
        <w:t xml:space="preserve">, </w:t>
      </w:r>
      <w:r>
        <w:rPr>
          <w:rFonts w:ascii="Times New Roman" w:hAnsi="Times New Roman" w:cs="Times New Roman"/>
          <w:noProof/>
        </w:rPr>
        <w:t>2023</w:t>
      </w:r>
      <w:r w:rsidRPr="002A5BEA">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6239B443" w14:textId="35E588C5" w:rsidR="00E7374B" w:rsidRDefault="00F92396" w:rsidP="002A5BEA">
      <w:pPr>
        <w:spacing w:line="360" w:lineRule="auto"/>
        <w:rPr>
          <w:rFonts w:ascii="Times New Roman" w:hAnsi="Times New Roman" w:cs="Times New Roman"/>
          <w:b/>
          <w:bCs/>
          <w:u w:val="single"/>
        </w:rPr>
      </w:pPr>
      <w:r w:rsidRPr="00F92396">
        <w:rPr>
          <w:rFonts w:ascii="Times New Roman" w:hAnsi="Times New Roman" w:cs="Times New Roman"/>
          <w:b/>
          <w:bCs/>
          <w:u w:val="single"/>
        </w:rPr>
        <w:lastRenderedPageBreak/>
        <w:t>2.7.3 Support Vector Machine</w:t>
      </w:r>
    </w:p>
    <w:p w14:paraId="7ECB1A06" w14:textId="77777777" w:rsidR="00F92396" w:rsidRPr="00F92396" w:rsidRDefault="00F92396" w:rsidP="002A5BEA">
      <w:pPr>
        <w:spacing w:line="360" w:lineRule="auto"/>
        <w:rPr>
          <w:rFonts w:ascii="Times New Roman" w:hAnsi="Times New Roman" w:cs="Times New Roman"/>
          <w:b/>
          <w:bCs/>
          <w:u w:val="single"/>
        </w:rPr>
      </w:pPr>
    </w:p>
    <w:p w14:paraId="62964305" w14:textId="662EF727" w:rsidR="00E7374B" w:rsidRDefault="00E7374B" w:rsidP="002A5BEA">
      <w:pPr>
        <w:spacing w:line="360" w:lineRule="auto"/>
        <w:rPr>
          <w:rFonts w:ascii="Times New Roman" w:hAnsi="Times New Roman" w:cs="Times New Roman"/>
        </w:rPr>
      </w:pPr>
      <w:r>
        <w:rPr>
          <w:rFonts w:ascii="Times New Roman" w:hAnsi="Times New Roman" w:cs="Times New Roman"/>
        </w:rPr>
        <w:t>Support Vector Machine or SVM is another excellent algorithm for classification tasks such as sentiment analysis. The algorithm generates a hyperplane in between data points in a dimensional space related to the number of features. The aim of algorithm is to generate a hyperplane with the largest margin meaning the largest threshold possible between similar groups of data points as shown in Figure 2.4</w:t>
      </w:r>
      <w:r w:rsidR="00F92396">
        <w:rPr>
          <w:rFonts w:ascii="Times New Roman" w:hAnsi="Times New Roman" w:cs="Times New Roman"/>
        </w:rPr>
        <w:t xml:space="preserve"> </w:t>
      </w:r>
      <w:r w:rsidR="00F92396">
        <w:rPr>
          <w:rFonts w:ascii="Times New Roman" w:hAnsi="Times New Roman" w:cs="Times New Roman"/>
        </w:rPr>
        <w:fldChar w:fldCharType="begin" w:fldLock="1"/>
      </w:r>
      <w:r w:rsidR="001B764A">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sidR="00F92396">
        <w:rPr>
          <w:rFonts w:ascii="Times New Roman" w:hAnsi="Times New Roman" w:cs="Times New Roman"/>
        </w:rPr>
        <w:fldChar w:fldCharType="separate"/>
      </w:r>
      <w:r w:rsidR="00F92396" w:rsidRPr="00F92396">
        <w:rPr>
          <w:rFonts w:ascii="Times New Roman" w:hAnsi="Times New Roman" w:cs="Times New Roman"/>
          <w:noProof/>
        </w:rPr>
        <w:t>(</w:t>
      </w:r>
      <w:r w:rsidR="00F92396" w:rsidRPr="00F92396">
        <w:rPr>
          <w:rFonts w:ascii="Times New Roman" w:hAnsi="Times New Roman" w:cs="Times New Roman"/>
          <w:i/>
          <w:noProof/>
        </w:rPr>
        <w:t>Support Vector Machine — Introduction to Machine Learning Algorithms | by Rohith Gandhi | Towards Data Science</w:t>
      </w:r>
      <w:r w:rsidR="00F92396" w:rsidRPr="00F92396">
        <w:rPr>
          <w:rFonts w:ascii="Times New Roman" w:hAnsi="Times New Roman" w:cs="Times New Roman"/>
          <w:noProof/>
        </w:rPr>
        <w:t xml:space="preserve">, </w:t>
      </w:r>
      <w:r w:rsidR="00F92396">
        <w:rPr>
          <w:rFonts w:ascii="Times New Roman" w:hAnsi="Times New Roman" w:cs="Times New Roman"/>
          <w:noProof/>
        </w:rPr>
        <w:t>2018</w:t>
      </w:r>
      <w:r w:rsidR="00F92396" w:rsidRPr="00F92396">
        <w:rPr>
          <w:rFonts w:ascii="Times New Roman" w:hAnsi="Times New Roman" w:cs="Times New Roman"/>
          <w:noProof/>
        </w:rPr>
        <w:t>)</w:t>
      </w:r>
      <w:r w:rsidR="00F92396">
        <w:rPr>
          <w:rFonts w:ascii="Times New Roman" w:hAnsi="Times New Roman" w:cs="Times New Roman"/>
        </w:rPr>
        <w:fldChar w:fldCharType="end"/>
      </w:r>
      <w:r>
        <w:rPr>
          <w:rFonts w:ascii="Times New Roman" w:hAnsi="Times New Roman" w:cs="Times New Roman"/>
        </w:rPr>
        <w:t>.</w:t>
      </w:r>
    </w:p>
    <w:p w14:paraId="36CDBAF9" w14:textId="77777777" w:rsidR="00F92396" w:rsidRDefault="00F92396" w:rsidP="002A5BEA">
      <w:pPr>
        <w:spacing w:line="360" w:lineRule="auto"/>
        <w:rPr>
          <w:rFonts w:ascii="Times New Roman" w:hAnsi="Times New Roman" w:cs="Times New Roman"/>
        </w:rPr>
      </w:pPr>
    </w:p>
    <w:p w14:paraId="1C7DD745" w14:textId="3799DF3E" w:rsidR="00F92396" w:rsidRDefault="00F92396" w:rsidP="00F92396">
      <w:pPr>
        <w:spacing w:line="360" w:lineRule="auto"/>
        <w:jc w:val="center"/>
        <w:rPr>
          <w:rFonts w:ascii="Times New Roman" w:hAnsi="Times New Roman" w:cs="Times New Roman"/>
        </w:rPr>
      </w:pPr>
      <w:r w:rsidRPr="00F92396">
        <w:rPr>
          <w:rFonts w:ascii="Times New Roman" w:hAnsi="Times New Roman" w:cs="Times New Roman"/>
          <w:noProof/>
        </w:rPr>
        <w:drawing>
          <wp:inline distT="0" distB="0" distL="0" distR="0" wp14:anchorId="251625A4" wp14:editId="6D1DDBBD">
            <wp:extent cx="4376046" cy="2189962"/>
            <wp:effectExtent l="0" t="0" r="0" b="0"/>
            <wp:docPr id="166520538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05383" name="Picture 1" descr="A diagram of a graph&#10;&#10;Description automatically generated with medium confidence"/>
                    <pic:cNvPicPr/>
                  </pic:nvPicPr>
                  <pic:blipFill>
                    <a:blip r:embed="rId12"/>
                    <a:stretch>
                      <a:fillRect/>
                    </a:stretch>
                  </pic:blipFill>
                  <pic:spPr>
                    <a:xfrm>
                      <a:off x="0" y="0"/>
                      <a:ext cx="4387656" cy="2195772"/>
                    </a:xfrm>
                    <a:prstGeom prst="rect">
                      <a:avLst/>
                    </a:prstGeom>
                  </pic:spPr>
                </pic:pic>
              </a:graphicData>
            </a:graphic>
          </wp:inline>
        </w:drawing>
      </w:r>
    </w:p>
    <w:p w14:paraId="0C9EAE74" w14:textId="643AD448" w:rsidR="00F92396" w:rsidRDefault="00F92396" w:rsidP="00F92396">
      <w:pPr>
        <w:spacing w:line="360" w:lineRule="auto"/>
        <w:rPr>
          <w:rFonts w:ascii="Times New Roman" w:hAnsi="Times New Roman" w:cs="Times New Roman"/>
        </w:rPr>
      </w:pPr>
      <w:r>
        <w:rPr>
          <w:rFonts w:ascii="Times New Roman" w:hAnsi="Times New Roman" w:cs="Times New Roman"/>
        </w:rPr>
        <w:t xml:space="preserve">Figure 2.4: Data segregation in N-dimensional space to create a hyperplane using the SVM algorithm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Pr>
          <w:rFonts w:ascii="Times New Roman" w:hAnsi="Times New Roman" w:cs="Times New Roman"/>
        </w:rPr>
        <w:fldChar w:fldCharType="separate"/>
      </w:r>
      <w:r w:rsidRPr="00F92396">
        <w:rPr>
          <w:rFonts w:ascii="Times New Roman" w:hAnsi="Times New Roman" w:cs="Times New Roman"/>
          <w:noProof/>
        </w:rPr>
        <w:t>(</w:t>
      </w:r>
      <w:r w:rsidRPr="00F92396">
        <w:rPr>
          <w:rFonts w:ascii="Times New Roman" w:hAnsi="Times New Roman" w:cs="Times New Roman"/>
          <w:i/>
          <w:noProof/>
        </w:rPr>
        <w:t>Support Vector Machine — Introduction to Machine Learning Algorithms | by Rohith Gandhi | Towards Data Science</w:t>
      </w:r>
      <w:r w:rsidRPr="00F92396">
        <w:rPr>
          <w:rFonts w:ascii="Times New Roman" w:hAnsi="Times New Roman" w:cs="Times New Roman"/>
          <w:noProof/>
        </w:rPr>
        <w:t xml:space="preserve">, </w:t>
      </w:r>
      <w:r>
        <w:rPr>
          <w:rFonts w:ascii="Times New Roman" w:hAnsi="Times New Roman" w:cs="Times New Roman"/>
          <w:noProof/>
        </w:rPr>
        <w:t>2018</w:t>
      </w:r>
      <w:r w:rsidRPr="00F92396">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642682A8" w14:textId="77777777" w:rsidR="00F92396" w:rsidRDefault="00F92396" w:rsidP="00F92396">
      <w:pPr>
        <w:spacing w:line="360" w:lineRule="auto"/>
        <w:rPr>
          <w:rFonts w:ascii="Times New Roman" w:hAnsi="Times New Roman" w:cs="Times New Roman"/>
        </w:rPr>
      </w:pPr>
    </w:p>
    <w:p w14:paraId="304B60CF" w14:textId="39EB6FBC" w:rsidR="00F92396" w:rsidRDefault="00F92396" w:rsidP="00F92396">
      <w:pPr>
        <w:spacing w:line="360" w:lineRule="auto"/>
        <w:rPr>
          <w:rFonts w:ascii="Times New Roman" w:hAnsi="Times New Roman" w:cs="Times New Roman"/>
          <w:b/>
          <w:bCs/>
          <w:u w:val="single"/>
        </w:rPr>
      </w:pPr>
      <w:r w:rsidRPr="00F92396">
        <w:rPr>
          <w:rFonts w:ascii="Times New Roman" w:hAnsi="Times New Roman" w:cs="Times New Roman"/>
          <w:b/>
          <w:bCs/>
          <w:u w:val="single"/>
        </w:rPr>
        <w:t>2.7.4 K-Nearest Neighbour Classifier</w:t>
      </w:r>
    </w:p>
    <w:p w14:paraId="295FFFC5" w14:textId="77777777" w:rsidR="00F92396" w:rsidRDefault="00F92396" w:rsidP="00F92396">
      <w:pPr>
        <w:spacing w:line="360" w:lineRule="auto"/>
        <w:rPr>
          <w:rFonts w:ascii="Times New Roman" w:hAnsi="Times New Roman" w:cs="Times New Roman"/>
          <w:b/>
          <w:bCs/>
          <w:u w:val="single"/>
        </w:rPr>
      </w:pPr>
    </w:p>
    <w:p w14:paraId="5FAD67EB" w14:textId="0C40F928" w:rsidR="00F92396" w:rsidRDefault="00F92396" w:rsidP="00F92396">
      <w:pPr>
        <w:spacing w:line="360" w:lineRule="auto"/>
        <w:rPr>
          <w:rFonts w:ascii="Times New Roman" w:hAnsi="Times New Roman" w:cs="Times New Roman"/>
        </w:rPr>
      </w:pPr>
      <w:r>
        <w:rPr>
          <w:rFonts w:ascii="Times New Roman" w:hAnsi="Times New Roman" w:cs="Times New Roman"/>
        </w:rPr>
        <w:t>K-Nearest Neighbour classifier is a simple supervised machine learning algorithm which classifies data based on proximity to other data points</w:t>
      </w:r>
      <w:r w:rsidR="00AC11E2">
        <w:rPr>
          <w:rFonts w:ascii="Times New Roman" w:hAnsi="Times New Roman" w:cs="Times New Roman"/>
        </w:rPr>
        <w:t xml:space="preserve"> </w:t>
      </w:r>
      <w:r w:rsidR="00AC11E2">
        <w:rPr>
          <w:rFonts w:ascii="Times New Roman" w:hAnsi="Times New Roman" w:cs="Times New Roman"/>
        </w:rPr>
        <w:fldChar w:fldCharType="begin" w:fldLock="1"/>
      </w:r>
      <w:r w:rsidR="00445BE8">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Müller and Guido, 2016)</w:t>
      </w:r>
      <w:r w:rsidR="00AC11E2">
        <w:rPr>
          <w:rFonts w:ascii="Times New Roman" w:hAnsi="Times New Roman" w:cs="Times New Roman"/>
        </w:rPr>
        <w:fldChar w:fldCharType="end"/>
      </w:r>
      <w:r>
        <w:rPr>
          <w:rFonts w:ascii="Times New Roman" w:hAnsi="Times New Roman" w:cs="Times New Roman"/>
        </w:rPr>
        <w:t xml:space="preserve">. The most important value to choose in KNN classifier is K the number of nearest data points or neighbours used to </w:t>
      </w:r>
      <w:r w:rsidR="001B764A">
        <w:rPr>
          <w:rFonts w:ascii="Times New Roman" w:hAnsi="Times New Roman" w:cs="Times New Roman"/>
        </w:rPr>
        <w:t xml:space="preserve">classify a point </w:t>
      </w:r>
      <w:r w:rsidR="001B764A">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18)","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sidR="001B764A">
        <w:rPr>
          <w:rFonts w:ascii="Times New Roman" w:hAnsi="Times New Roman" w:cs="Times New Roman"/>
        </w:rPr>
        <w:fldChar w:fldCharType="separate"/>
      </w:r>
      <w:r w:rsidR="001B764A" w:rsidRPr="001B764A">
        <w:rPr>
          <w:rFonts w:ascii="Times New Roman" w:hAnsi="Times New Roman" w:cs="Times New Roman"/>
          <w:noProof/>
        </w:rPr>
        <w:t>(</w:t>
      </w:r>
      <w:r w:rsidR="001B764A" w:rsidRPr="001B764A">
        <w:rPr>
          <w:rFonts w:ascii="Times New Roman" w:hAnsi="Times New Roman" w:cs="Times New Roman"/>
          <w:i/>
          <w:noProof/>
        </w:rPr>
        <w:t>Machine Learning Basics with the K-Nearest Neighbors Algorithm | by Onel Harrison | Towards Data Science</w:t>
      </w:r>
      <w:r w:rsidR="001B764A" w:rsidRPr="001B764A">
        <w:rPr>
          <w:rFonts w:ascii="Times New Roman" w:hAnsi="Times New Roman" w:cs="Times New Roman"/>
          <w:noProof/>
        </w:rPr>
        <w:t xml:space="preserve">, </w:t>
      </w:r>
      <w:r w:rsidR="001B764A">
        <w:rPr>
          <w:rFonts w:ascii="Times New Roman" w:hAnsi="Times New Roman" w:cs="Times New Roman"/>
          <w:noProof/>
        </w:rPr>
        <w:t>2018</w:t>
      </w:r>
      <w:r w:rsidR="001B764A" w:rsidRPr="001B764A">
        <w:rPr>
          <w:rFonts w:ascii="Times New Roman" w:hAnsi="Times New Roman" w:cs="Times New Roman"/>
          <w:noProof/>
        </w:rPr>
        <w:t>)</w:t>
      </w:r>
      <w:r w:rsidR="001B764A">
        <w:rPr>
          <w:rFonts w:ascii="Times New Roman" w:hAnsi="Times New Roman" w:cs="Times New Roman"/>
        </w:rPr>
        <w:fldChar w:fldCharType="end"/>
      </w:r>
      <w:r w:rsidR="001B764A">
        <w:rPr>
          <w:rFonts w:ascii="Times New Roman" w:hAnsi="Times New Roman" w:cs="Times New Roman"/>
        </w:rPr>
        <w:t>.</w:t>
      </w:r>
      <w:r w:rsidR="004C2D9C">
        <w:rPr>
          <w:rFonts w:ascii="Times New Roman" w:hAnsi="Times New Roman" w:cs="Times New Roman"/>
        </w:rPr>
        <w:t xml:space="preserve"> The KNN algorithm uses different equations for the measurement of distance between data points, the most commonly used is </w:t>
      </w:r>
      <w:r w:rsidR="00AC11E2">
        <w:rPr>
          <w:rFonts w:ascii="Times New Roman" w:hAnsi="Times New Roman" w:cs="Times New Roman"/>
        </w:rPr>
        <w:t>E</w:t>
      </w:r>
      <w:r w:rsidR="004C2D9C">
        <w:rPr>
          <w:rFonts w:ascii="Times New Roman" w:hAnsi="Times New Roman" w:cs="Times New Roman"/>
        </w:rPr>
        <w:t>uclidean distance</w:t>
      </w:r>
      <w:r w:rsidR="00AC11E2">
        <w:rPr>
          <w:rFonts w:ascii="Times New Roman" w:hAnsi="Times New Roman" w:cs="Times New Roman"/>
        </w:rPr>
        <w:t xml:space="preserve"> which measures the straight line distance between two points in Euclidean space. Other measures include Manhattan and </w:t>
      </w:r>
      <w:proofErr w:type="spellStart"/>
      <w:r w:rsidR="00AC11E2">
        <w:rPr>
          <w:rFonts w:ascii="Times New Roman" w:hAnsi="Times New Roman" w:cs="Times New Roman"/>
        </w:rPr>
        <w:t>Minkowski</w:t>
      </w:r>
      <w:proofErr w:type="spellEnd"/>
      <w:r w:rsidR="00AC11E2">
        <w:rPr>
          <w:rFonts w:ascii="Times New Roman" w:hAnsi="Times New Roman" w:cs="Times New Roman"/>
        </w:rPr>
        <w:t xml:space="preserve"> </w:t>
      </w:r>
      <w:r w:rsidR="00AC11E2">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www.kdnuggets.com/2020/11/most-popular-distance-metrics-knn.html","accessed":{"date-parts":[["2023","8","27"]]},"id":"ITEM-1","issued":{"date-parts":[["0"]]},"title":"Most Popular Distance Metrics Used in KNN and When to Use Them - KDnuggets","type":"webpage"},"uris":["http://www.mendeley.com/documents/?uuid=678ef494-2260-3014-9d11-b29b2d6ed812"]}],"mendeley":{"formattedCitation":"(&lt;i&gt;Most Popular Distance Metrics Used in KNN and When to Use Them - KDnuggets&lt;/i&gt;, no date)","manualFormatting":"(Most Popular Distance Metrics Used in KNN and When to Use Them - KDnuggets, 2023)","plainTextFormattedCitation":"(Most Popular Distance Metrics Used in KNN and When to Use Them - KDnuggets, no date)","previouslyFormattedCitation":"(&lt;i&gt;Most Popular Distance Metrics Used in KNN and When to Use Them - KDnuggets&lt;/i&gt;, no date)"},"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w:t>
      </w:r>
      <w:r w:rsidR="00AC11E2" w:rsidRPr="00AC11E2">
        <w:rPr>
          <w:rFonts w:ascii="Times New Roman" w:hAnsi="Times New Roman" w:cs="Times New Roman"/>
          <w:i/>
          <w:noProof/>
        </w:rPr>
        <w:t>Most Popular Distance Metrics Used in KNN and When to Use Them - KDnuggets</w:t>
      </w:r>
      <w:r w:rsidR="00AC11E2" w:rsidRPr="00AC11E2">
        <w:rPr>
          <w:rFonts w:ascii="Times New Roman" w:hAnsi="Times New Roman" w:cs="Times New Roman"/>
          <w:noProof/>
        </w:rPr>
        <w:t xml:space="preserve">, </w:t>
      </w:r>
      <w:r w:rsidR="00AC11E2">
        <w:rPr>
          <w:rFonts w:ascii="Times New Roman" w:hAnsi="Times New Roman" w:cs="Times New Roman"/>
          <w:noProof/>
        </w:rPr>
        <w:t>2023</w:t>
      </w:r>
      <w:r w:rsidR="00AC11E2" w:rsidRPr="00AC11E2">
        <w:rPr>
          <w:rFonts w:ascii="Times New Roman" w:hAnsi="Times New Roman" w:cs="Times New Roman"/>
          <w:noProof/>
        </w:rPr>
        <w:t>)</w:t>
      </w:r>
      <w:r w:rsidR="00AC11E2">
        <w:rPr>
          <w:rFonts w:ascii="Times New Roman" w:hAnsi="Times New Roman" w:cs="Times New Roman"/>
        </w:rPr>
        <w:fldChar w:fldCharType="end"/>
      </w:r>
      <w:r w:rsidR="00AC11E2">
        <w:rPr>
          <w:rFonts w:ascii="Times New Roman" w:hAnsi="Times New Roman" w:cs="Times New Roman"/>
        </w:rPr>
        <w:t>.</w:t>
      </w:r>
    </w:p>
    <w:p w14:paraId="3BF01B41" w14:textId="77777777" w:rsidR="00445BE8" w:rsidRDefault="00445BE8" w:rsidP="00F92396">
      <w:pPr>
        <w:spacing w:line="360" w:lineRule="auto"/>
        <w:rPr>
          <w:rFonts w:ascii="Times New Roman" w:hAnsi="Times New Roman" w:cs="Times New Roman"/>
        </w:rPr>
      </w:pPr>
    </w:p>
    <w:p w14:paraId="42AA7EE9" w14:textId="0F6E3209" w:rsidR="00445BE8" w:rsidRDefault="00445BE8" w:rsidP="00445BE8">
      <w:pPr>
        <w:spacing w:line="360" w:lineRule="auto"/>
        <w:jc w:val="center"/>
        <w:rPr>
          <w:rFonts w:ascii="Times New Roman" w:hAnsi="Times New Roman" w:cs="Times New Roman"/>
        </w:rPr>
      </w:pPr>
      <w:r w:rsidRPr="00445BE8">
        <w:rPr>
          <w:rFonts w:ascii="Times New Roman" w:hAnsi="Times New Roman" w:cs="Times New Roman"/>
          <w:noProof/>
        </w:rPr>
        <w:lastRenderedPageBreak/>
        <w:drawing>
          <wp:inline distT="0" distB="0" distL="0" distR="0" wp14:anchorId="118245BC" wp14:editId="3096F42D">
            <wp:extent cx="5215143" cy="2495480"/>
            <wp:effectExtent l="0" t="0" r="5080" b="0"/>
            <wp:docPr id="338267744" name="Picture 1" descr="A diagram of a diagram of a dat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67744" name="Picture 1" descr="A diagram of a diagram of a data point&#10;&#10;Description automatically generated with medium confidence"/>
                    <pic:cNvPicPr/>
                  </pic:nvPicPr>
                  <pic:blipFill>
                    <a:blip r:embed="rId13"/>
                    <a:stretch>
                      <a:fillRect/>
                    </a:stretch>
                  </pic:blipFill>
                  <pic:spPr>
                    <a:xfrm>
                      <a:off x="0" y="0"/>
                      <a:ext cx="5227883" cy="2501576"/>
                    </a:xfrm>
                    <a:prstGeom prst="rect">
                      <a:avLst/>
                    </a:prstGeom>
                  </pic:spPr>
                </pic:pic>
              </a:graphicData>
            </a:graphic>
          </wp:inline>
        </w:drawing>
      </w:r>
    </w:p>
    <w:p w14:paraId="40D17B79" w14:textId="546E2E88" w:rsidR="00445BE8" w:rsidRDefault="00445BE8" w:rsidP="00445BE8">
      <w:pPr>
        <w:spacing w:line="360" w:lineRule="auto"/>
        <w:rPr>
          <w:rFonts w:ascii="Times New Roman" w:hAnsi="Times New Roman" w:cs="Times New Roman"/>
        </w:rPr>
      </w:pPr>
      <w:r>
        <w:rPr>
          <w:rFonts w:ascii="Times New Roman" w:hAnsi="Times New Roman" w:cs="Times New Roman"/>
        </w:rPr>
        <w:t xml:space="preserve">Figure 2.5: Classification of data point using K-Nearest Neighbour algorithm </w:t>
      </w:r>
      <w:r>
        <w:rPr>
          <w:rFonts w:ascii="Times New Roman" w:hAnsi="Times New Roman" w:cs="Times New Roman"/>
        </w:rPr>
        <w:fldChar w:fldCharType="begin" w:fldLock="1"/>
      </w:r>
      <w:r w:rsidR="00CA47FF">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21)","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Pr>
          <w:rFonts w:ascii="Times New Roman" w:hAnsi="Times New Roman" w:cs="Times New Roman"/>
        </w:rPr>
        <w:fldChar w:fldCharType="separate"/>
      </w:r>
      <w:r w:rsidRPr="00445BE8">
        <w:rPr>
          <w:rFonts w:ascii="Times New Roman" w:hAnsi="Times New Roman" w:cs="Times New Roman"/>
          <w:noProof/>
        </w:rPr>
        <w:t>(</w:t>
      </w:r>
      <w:r w:rsidRPr="00445BE8">
        <w:rPr>
          <w:rFonts w:ascii="Times New Roman" w:hAnsi="Times New Roman" w:cs="Times New Roman"/>
          <w:i/>
          <w:noProof/>
        </w:rPr>
        <w:t>Machine Learning Basics with the K-Nearest Neighbors Algorithm | by Onel Harrison | Towards Data Science</w:t>
      </w:r>
      <w:r w:rsidRPr="00445BE8">
        <w:rPr>
          <w:rFonts w:ascii="Times New Roman" w:hAnsi="Times New Roman" w:cs="Times New Roman"/>
          <w:noProof/>
        </w:rPr>
        <w:t xml:space="preserve">, </w:t>
      </w:r>
      <w:r>
        <w:rPr>
          <w:rFonts w:ascii="Times New Roman" w:hAnsi="Times New Roman" w:cs="Times New Roman"/>
          <w:noProof/>
        </w:rPr>
        <w:t>2021</w:t>
      </w:r>
      <w:r w:rsidRPr="00445BE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7F62FF6C" w14:textId="77777777" w:rsidR="00DE0FE7" w:rsidRDefault="00DE0FE7" w:rsidP="00445BE8">
      <w:pPr>
        <w:spacing w:line="360" w:lineRule="auto"/>
        <w:rPr>
          <w:rFonts w:ascii="Times New Roman" w:hAnsi="Times New Roman" w:cs="Times New Roman"/>
        </w:rPr>
      </w:pPr>
    </w:p>
    <w:p w14:paraId="2D869983" w14:textId="2F0625D5" w:rsidR="00DE0FE7" w:rsidRDefault="00DE0FE7" w:rsidP="00DE0FE7">
      <w:pPr>
        <w:spacing w:line="360" w:lineRule="auto"/>
        <w:rPr>
          <w:rFonts w:ascii="Times New Roman" w:hAnsi="Times New Roman" w:cs="Times New Roman"/>
          <w:b/>
          <w:bCs/>
          <w:u w:val="single"/>
        </w:rPr>
      </w:pPr>
      <w:r w:rsidRPr="00F92396">
        <w:rPr>
          <w:rFonts w:ascii="Times New Roman" w:hAnsi="Times New Roman" w:cs="Times New Roman"/>
          <w:b/>
          <w:bCs/>
          <w:u w:val="single"/>
        </w:rPr>
        <w:t>2.7.</w:t>
      </w:r>
      <w:r w:rsidR="00817C9C">
        <w:rPr>
          <w:rFonts w:ascii="Times New Roman" w:hAnsi="Times New Roman" w:cs="Times New Roman"/>
          <w:b/>
          <w:bCs/>
          <w:u w:val="single"/>
        </w:rPr>
        <w:t>6</w:t>
      </w:r>
      <w:r>
        <w:rPr>
          <w:rFonts w:ascii="Times New Roman" w:hAnsi="Times New Roman" w:cs="Times New Roman"/>
          <w:b/>
          <w:bCs/>
          <w:u w:val="single"/>
        </w:rPr>
        <w:t xml:space="preserve"> </w:t>
      </w:r>
      <w:proofErr w:type="spellStart"/>
      <w:r w:rsidR="00817C9C">
        <w:rPr>
          <w:rFonts w:ascii="Times New Roman" w:hAnsi="Times New Roman" w:cs="Times New Roman"/>
          <w:b/>
          <w:bCs/>
          <w:u w:val="single"/>
        </w:rPr>
        <w:t>XGBoost</w:t>
      </w:r>
      <w:proofErr w:type="spellEnd"/>
      <w:r w:rsidR="00817C9C">
        <w:rPr>
          <w:rFonts w:ascii="Times New Roman" w:hAnsi="Times New Roman" w:cs="Times New Roman"/>
          <w:b/>
          <w:bCs/>
          <w:u w:val="single"/>
        </w:rPr>
        <w:t xml:space="preserve"> Classifier</w:t>
      </w:r>
    </w:p>
    <w:p w14:paraId="2B5406B7" w14:textId="77777777" w:rsidR="00817C9C" w:rsidRDefault="00817C9C" w:rsidP="00DE0FE7">
      <w:pPr>
        <w:spacing w:line="360" w:lineRule="auto"/>
        <w:rPr>
          <w:rFonts w:ascii="Times New Roman" w:hAnsi="Times New Roman" w:cs="Times New Roman"/>
          <w:b/>
          <w:bCs/>
          <w:u w:val="single"/>
        </w:rPr>
      </w:pPr>
    </w:p>
    <w:p w14:paraId="75553B35" w14:textId="26BBC515" w:rsidR="00817C9C" w:rsidRPr="00817C9C" w:rsidRDefault="00817C9C" w:rsidP="00DE0FE7">
      <w:pPr>
        <w:spacing w:line="360" w:lineRule="auto"/>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has gained massive popularity in the last number of years for classification tasks due to high precision, working on a similar premise to random forests, </w:t>
      </w:r>
      <w:proofErr w:type="spellStart"/>
      <w:r>
        <w:rPr>
          <w:rFonts w:ascii="Times New Roman" w:hAnsi="Times New Roman" w:cs="Times New Roman"/>
        </w:rPr>
        <w:t>XGBoost</w:t>
      </w:r>
      <w:proofErr w:type="spellEnd"/>
      <w:r>
        <w:rPr>
          <w:rFonts w:ascii="Times New Roman" w:hAnsi="Times New Roman" w:cs="Times New Roman"/>
        </w:rPr>
        <w:t xml:space="preserve"> is a form of ensemble learning that uses multiple models, also known as base learners (similar to Trees in random forest) to predict</w:t>
      </w:r>
      <w:r w:rsidR="00CA47FF">
        <w:rPr>
          <w:rFonts w:ascii="Times New Roman" w:hAnsi="Times New Roman" w:cs="Times New Roman"/>
        </w:rPr>
        <w:t xml:space="preserve"> </w:t>
      </w:r>
      <w:r w:rsidR="00CA47FF">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towardsdatascience.com/beginners-guide-to-xgboost-for-classification-problems-50f75aac5390","accessed":{"date-parts":[["2023","8","27"]]},"id":"ITEM-1","issued":{"date-parts":[["0"]]},"title":"Beginner’s Guide to XGBoost for Classification Problems | Towards Data Science","type":"webpage"},"uris":["http://www.mendeley.com/documents/?uuid=64335215-0bfd-3b3f-84eb-6a3b1b49dfb8"]}],"mendeley":{"formattedCitation":"(&lt;i&gt;Beginner’s Guide to XGBoost for Classification Problems | Towards Data Science&lt;/i&gt;, no date)","manualFormatting":"(Beginner’s Guide to XGBoost for Classification Problems | Towards Data Science, 2021)","plainTextFormattedCitation":"(Beginner’s Guide to XGBoost for Classification Problems | Towards Data Science, no date)","previouslyFormattedCitation":"(&lt;i&gt;Beginner’s Guide to XGBoost for Classification Problems | Towards Data Science&lt;/i&gt;, no date)"},"properties":{"noteIndex":0},"schema":"https://github.com/citation-style-language/schema/raw/master/csl-citation.json"}</w:instrText>
      </w:r>
      <w:r w:rsidR="00CA47FF">
        <w:rPr>
          <w:rFonts w:ascii="Times New Roman" w:hAnsi="Times New Roman" w:cs="Times New Roman"/>
        </w:rPr>
        <w:fldChar w:fldCharType="separate"/>
      </w:r>
      <w:r w:rsidR="00CA47FF" w:rsidRPr="00CA47FF">
        <w:rPr>
          <w:rFonts w:ascii="Times New Roman" w:hAnsi="Times New Roman" w:cs="Times New Roman"/>
          <w:noProof/>
        </w:rPr>
        <w:t>(</w:t>
      </w:r>
      <w:r w:rsidR="00CA47FF" w:rsidRPr="00CA47FF">
        <w:rPr>
          <w:rFonts w:ascii="Times New Roman" w:hAnsi="Times New Roman" w:cs="Times New Roman"/>
          <w:i/>
          <w:noProof/>
        </w:rPr>
        <w:t>Beginner’s Guide to XGBoost for Classification Problems | Towards Data Science</w:t>
      </w:r>
      <w:r w:rsidR="00CA47FF" w:rsidRPr="00CA47FF">
        <w:rPr>
          <w:rFonts w:ascii="Times New Roman" w:hAnsi="Times New Roman" w:cs="Times New Roman"/>
          <w:noProof/>
        </w:rPr>
        <w:t xml:space="preserve">, </w:t>
      </w:r>
      <w:r w:rsidR="00CA47FF">
        <w:rPr>
          <w:rFonts w:ascii="Times New Roman" w:hAnsi="Times New Roman" w:cs="Times New Roman"/>
          <w:noProof/>
        </w:rPr>
        <w:t>2021</w:t>
      </w:r>
      <w:r w:rsidR="00CA47FF" w:rsidRPr="00CA47FF">
        <w:rPr>
          <w:rFonts w:ascii="Times New Roman" w:hAnsi="Times New Roman" w:cs="Times New Roman"/>
          <w:noProof/>
        </w:rPr>
        <w:t>)</w:t>
      </w:r>
      <w:r w:rsidR="00CA47FF">
        <w:rPr>
          <w:rFonts w:ascii="Times New Roman" w:hAnsi="Times New Roman" w:cs="Times New Roman"/>
        </w:rPr>
        <w:fldChar w:fldCharType="end"/>
      </w:r>
      <w:r>
        <w:rPr>
          <w:rFonts w:ascii="Times New Roman" w:hAnsi="Times New Roman" w:cs="Times New Roman"/>
        </w:rPr>
        <w:t xml:space="preserve">. The Trees in </w:t>
      </w:r>
      <w:proofErr w:type="spellStart"/>
      <w:r>
        <w:rPr>
          <w:rFonts w:ascii="Times New Roman" w:hAnsi="Times New Roman" w:cs="Times New Roman"/>
        </w:rPr>
        <w:t>XGBoost</w:t>
      </w:r>
      <w:proofErr w:type="spellEnd"/>
      <w:r>
        <w:rPr>
          <w:rFonts w:ascii="Times New Roman" w:hAnsi="Times New Roman" w:cs="Times New Roman"/>
        </w:rPr>
        <w:t xml:space="preserve"> differ from those in random forest and are called CART Trees (Classification and regression trees)</w:t>
      </w:r>
      <w:r w:rsidR="000A3072">
        <w:rPr>
          <w:rFonts w:ascii="Times New Roman" w:hAnsi="Times New Roman" w:cs="Times New Roman"/>
        </w:rPr>
        <w:t xml:space="preserve">. </w:t>
      </w:r>
      <w:proofErr w:type="spellStart"/>
      <w:r w:rsidR="000A3072">
        <w:rPr>
          <w:rFonts w:ascii="Times New Roman" w:hAnsi="Times New Roman" w:cs="Times New Roman"/>
        </w:rPr>
        <w:t>XGBoost</w:t>
      </w:r>
      <w:proofErr w:type="spellEnd"/>
      <w:r w:rsidR="000A3072">
        <w:rPr>
          <w:rFonts w:ascii="Times New Roman" w:hAnsi="Times New Roman" w:cs="Times New Roman"/>
        </w:rPr>
        <w:t xml:space="preserve"> harnesses by altering decision making based on decisions made with other trees and using gradient descent to isolate and remove trees which are poorly performing trees are isolated and removed.</w:t>
      </w:r>
      <w:r w:rsidR="00CA47FF">
        <w:rPr>
          <w:rFonts w:ascii="Times New Roman" w:hAnsi="Times New Roman" w:cs="Times New Roman"/>
        </w:rPr>
        <w:t xml:space="preserve"> Through incorporating regularization </w:t>
      </w:r>
      <w:proofErr w:type="spellStart"/>
      <w:r w:rsidR="00CA47FF">
        <w:rPr>
          <w:rFonts w:ascii="Times New Roman" w:hAnsi="Times New Roman" w:cs="Times New Roman"/>
        </w:rPr>
        <w:t>XGBoost</w:t>
      </w:r>
      <w:proofErr w:type="spellEnd"/>
      <w:r w:rsidR="00CA47FF">
        <w:rPr>
          <w:rFonts w:ascii="Times New Roman" w:hAnsi="Times New Roman" w:cs="Times New Roman"/>
        </w:rPr>
        <w:t xml:space="preserve"> avoids overfitting, improving overall model performance, shown by consistently outperforming other machine learning models in predictive tasks.</w:t>
      </w:r>
      <w:r w:rsidR="00405F5D">
        <w:rPr>
          <w:rFonts w:ascii="Times New Roman" w:hAnsi="Times New Roman" w:cs="Times New Roman"/>
        </w:rPr>
        <w:t xml:space="preserve"> The speed at which the </w:t>
      </w:r>
      <w:proofErr w:type="spellStart"/>
      <w:r w:rsidR="00405F5D">
        <w:rPr>
          <w:rFonts w:ascii="Times New Roman" w:hAnsi="Times New Roman" w:cs="Times New Roman"/>
        </w:rPr>
        <w:t>XGBoost</w:t>
      </w:r>
      <w:proofErr w:type="spellEnd"/>
      <w:r w:rsidR="00405F5D">
        <w:rPr>
          <w:rFonts w:ascii="Times New Roman" w:hAnsi="Times New Roman" w:cs="Times New Roman"/>
        </w:rPr>
        <w:t xml:space="preserve"> algorithm work can be attributed to </w:t>
      </w:r>
      <w:proofErr w:type="spellStart"/>
      <w:r w:rsidR="00405F5D">
        <w:rPr>
          <w:rFonts w:ascii="Times New Roman" w:hAnsi="Times New Roman" w:cs="Times New Roman"/>
        </w:rPr>
        <w:t>parrallelization</w:t>
      </w:r>
      <w:proofErr w:type="spellEnd"/>
      <w:r w:rsidR="00405F5D">
        <w:rPr>
          <w:rFonts w:ascii="Times New Roman" w:hAnsi="Times New Roman" w:cs="Times New Roman"/>
        </w:rPr>
        <w:t xml:space="preserve"> which enables the boosting process to work in </w:t>
      </w:r>
      <w:proofErr w:type="spellStart"/>
      <w:r w:rsidR="00405F5D">
        <w:rPr>
          <w:rFonts w:ascii="Times New Roman" w:hAnsi="Times New Roman" w:cs="Times New Roman"/>
        </w:rPr>
        <w:t>parrellel</w:t>
      </w:r>
      <w:proofErr w:type="spellEnd"/>
      <w:r w:rsidR="00405F5D">
        <w:rPr>
          <w:rFonts w:ascii="Times New Roman" w:hAnsi="Times New Roman" w:cs="Times New Roman"/>
        </w:rPr>
        <w:t xml:space="preserve"> thus reducing the training time for the model </w:t>
      </w:r>
      <w:r w:rsidR="00405F5D">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sidR="00405F5D">
        <w:rPr>
          <w:rFonts w:ascii="Times New Roman" w:hAnsi="Times New Roman" w:cs="Times New Roman"/>
        </w:rPr>
        <w:fldChar w:fldCharType="separate"/>
      </w:r>
      <w:r w:rsidR="00405F5D" w:rsidRPr="00405F5D">
        <w:rPr>
          <w:rFonts w:ascii="Times New Roman" w:hAnsi="Times New Roman" w:cs="Times New Roman"/>
          <w:noProof/>
        </w:rPr>
        <w:t>(</w:t>
      </w:r>
      <w:r w:rsidR="00405F5D" w:rsidRPr="00405F5D">
        <w:rPr>
          <w:rFonts w:ascii="Times New Roman" w:hAnsi="Times New Roman" w:cs="Times New Roman"/>
          <w:i/>
          <w:noProof/>
        </w:rPr>
        <w:t>XGBoost: Everything You Need to Know</w:t>
      </w:r>
      <w:r w:rsidR="00405F5D" w:rsidRPr="00405F5D">
        <w:rPr>
          <w:rFonts w:ascii="Times New Roman" w:hAnsi="Times New Roman" w:cs="Times New Roman"/>
          <w:noProof/>
        </w:rPr>
        <w:t xml:space="preserve">, </w:t>
      </w:r>
      <w:r w:rsidR="00405F5D">
        <w:rPr>
          <w:rFonts w:ascii="Times New Roman" w:hAnsi="Times New Roman" w:cs="Times New Roman"/>
          <w:noProof/>
        </w:rPr>
        <w:t>2023</w:t>
      </w:r>
      <w:r w:rsidR="00405F5D" w:rsidRPr="00405F5D">
        <w:rPr>
          <w:rFonts w:ascii="Times New Roman" w:hAnsi="Times New Roman" w:cs="Times New Roman"/>
          <w:noProof/>
        </w:rPr>
        <w:t>)</w:t>
      </w:r>
      <w:r w:rsidR="00405F5D">
        <w:rPr>
          <w:rFonts w:ascii="Times New Roman" w:hAnsi="Times New Roman" w:cs="Times New Roman"/>
        </w:rPr>
        <w:fldChar w:fldCharType="end"/>
      </w:r>
      <w:r w:rsidR="00405F5D">
        <w:rPr>
          <w:rFonts w:ascii="Times New Roman" w:hAnsi="Times New Roman" w:cs="Times New Roman"/>
        </w:rPr>
        <w:t>.</w:t>
      </w:r>
    </w:p>
    <w:p w14:paraId="5A1B9C08" w14:textId="77777777" w:rsidR="00DE0FE7" w:rsidRDefault="00DE0FE7" w:rsidP="00DE0FE7">
      <w:pPr>
        <w:spacing w:line="360" w:lineRule="auto"/>
        <w:rPr>
          <w:rFonts w:ascii="Times New Roman" w:hAnsi="Times New Roman" w:cs="Times New Roman"/>
          <w:b/>
          <w:bCs/>
          <w:u w:val="single"/>
        </w:rPr>
      </w:pPr>
    </w:p>
    <w:p w14:paraId="2513AB6B" w14:textId="74B756BA" w:rsidR="00DE0FE7" w:rsidRDefault="00DE0FE7" w:rsidP="00445BE8">
      <w:pPr>
        <w:spacing w:line="360" w:lineRule="auto"/>
        <w:rPr>
          <w:rFonts w:ascii="Times New Roman" w:hAnsi="Times New Roman" w:cs="Times New Roman"/>
        </w:rPr>
      </w:pPr>
    </w:p>
    <w:p w14:paraId="3D64BF96" w14:textId="01EA6476" w:rsidR="004C2D9C" w:rsidRDefault="00405F5D" w:rsidP="00F92396">
      <w:pPr>
        <w:spacing w:line="360" w:lineRule="auto"/>
        <w:rPr>
          <w:rFonts w:ascii="Times New Roman" w:hAnsi="Times New Roman" w:cs="Times New Roman"/>
        </w:rPr>
      </w:pPr>
      <w:r w:rsidRPr="00405F5D">
        <w:rPr>
          <w:rFonts w:ascii="Times New Roman" w:hAnsi="Times New Roman" w:cs="Times New Roman"/>
          <w:noProof/>
        </w:rPr>
        <w:lastRenderedPageBreak/>
        <w:drawing>
          <wp:inline distT="0" distB="0" distL="0" distR="0" wp14:anchorId="181CA21D" wp14:editId="54F06B6C">
            <wp:extent cx="5731510" cy="3212465"/>
            <wp:effectExtent l="0" t="0" r="0" b="635"/>
            <wp:docPr id="46136547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65478" name="Picture 1" descr="A diagram of a data processing process&#10;&#10;Description automatically generated"/>
                    <pic:cNvPicPr/>
                  </pic:nvPicPr>
                  <pic:blipFill>
                    <a:blip r:embed="rId14"/>
                    <a:stretch>
                      <a:fillRect/>
                    </a:stretch>
                  </pic:blipFill>
                  <pic:spPr>
                    <a:xfrm>
                      <a:off x="0" y="0"/>
                      <a:ext cx="5731510" cy="3212465"/>
                    </a:xfrm>
                    <a:prstGeom prst="rect">
                      <a:avLst/>
                    </a:prstGeom>
                  </pic:spPr>
                </pic:pic>
              </a:graphicData>
            </a:graphic>
          </wp:inline>
        </w:drawing>
      </w:r>
    </w:p>
    <w:p w14:paraId="47C65D4F" w14:textId="1982287D" w:rsidR="00405F5D" w:rsidRPr="00F92396" w:rsidRDefault="00405F5D" w:rsidP="00F92396">
      <w:pPr>
        <w:spacing w:line="360" w:lineRule="auto"/>
        <w:rPr>
          <w:rFonts w:ascii="Times New Roman" w:hAnsi="Times New Roman" w:cs="Times New Roman"/>
        </w:rPr>
      </w:pPr>
      <w:r>
        <w:rPr>
          <w:rFonts w:ascii="Times New Roman" w:hAnsi="Times New Roman" w:cs="Times New Roman"/>
        </w:rPr>
        <w:t xml:space="preserve">Figure 2.6: Schematic of </w:t>
      </w:r>
      <w:proofErr w:type="spellStart"/>
      <w:r>
        <w:rPr>
          <w:rFonts w:ascii="Times New Roman" w:hAnsi="Times New Roman" w:cs="Times New Roman"/>
        </w:rPr>
        <w:t>XGBoost</w:t>
      </w:r>
      <w:proofErr w:type="spellEnd"/>
      <w:r>
        <w:rPr>
          <w:rFonts w:ascii="Times New Roman" w:hAnsi="Times New Roman" w:cs="Times New Roman"/>
        </w:rPr>
        <w:t xml:space="preserve"> algorithm </w:t>
      </w:r>
      <w:r>
        <w:rPr>
          <w:rFonts w:ascii="Times New Roman" w:hAnsi="Times New Roman" w:cs="Times New Roman"/>
        </w:rPr>
        <w:fldChar w:fldCharType="begin" w:fldLock="1"/>
      </w:r>
      <w:r w:rsidR="004928A7">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Pr>
          <w:rFonts w:ascii="Times New Roman" w:hAnsi="Times New Roman" w:cs="Times New Roman"/>
        </w:rPr>
        <w:fldChar w:fldCharType="separate"/>
      </w:r>
      <w:r w:rsidRPr="00405F5D">
        <w:rPr>
          <w:rFonts w:ascii="Times New Roman" w:hAnsi="Times New Roman" w:cs="Times New Roman"/>
          <w:noProof/>
        </w:rPr>
        <w:t>(</w:t>
      </w:r>
      <w:r w:rsidRPr="00405F5D">
        <w:rPr>
          <w:rFonts w:ascii="Times New Roman" w:hAnsi="Times New Roman" w:cs="Times New Roman"/>
          <w:i/>
          <w:noProof/>
        </w:rPr>
        <w:t>XGBoost: Everything You Need to Know</w:t>
      </w:r>
      <w:r w:rsidRPr="00405F5D">
        <w:rPr>
          <w:rFonts w:ascii="Times New Roman" w:hAnsi="Times New Roman" w:cs="Times New Roman"/>
          <w:noProof/>
        </w:rPr>
        <w:t xml:space="preserve">, </w:t>
      </w:r>
      <w:r>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w:t>
      </w:r>
    </w:p>
    <w:p w14:paraId="790A69F5" w14:textId="77777777" w:rsidR="00E7374B" w:rsidRPr="000D5446" w:rsidRDefault="00E7374B" w:rsidP="002A5BEA">
      <w:pPr>
        <w:spacing w:line="360" w:lineRule="auto"/>
        <w:rPr>
          <w:rFonts w:ascii="Times New Roman" w:hAnsi="Times New Roman" w:cs="Times New Roman"/>
        </w:rPr>
      </w:pPr>
    </w:p>
    <w:p w14:paraId="5AEF8A06" w14:textId="521254C3" w:rsidR="00192FC2" w:rsidRDefault="00610123" w:rsidP="007968BA">
      <w:pPr>
        <w:spacing w:line="360" w:lineRule="auto"/>
        <w:rPr>
          <w:rFonts w:ascii="Times New Roman" w:hAnsi="Times New Roman" w:cs="Times New Roman"/>
          <w:b/>
          <w:bCs/>
          <w:u w:val="single"/>
        </w:rPr>
      </w:pPr>
      <w:r>
        <w:rPr>
          <w:rFonts w:ascii="Times New Roman" w:hAnsi="Times New Roman" w:cs="Times New Roman"/>
          <w:b/>
          <w:bCs/>
          <w:u w:val="single"/>
        </w:rPr>
        <w:t xml:space="preserve">2.7.7 </w:t>
      </w:r>
      <w:proofErr w:type="spellStart"/>
      <w:r>
        <w:rPr>
          <w:rFonts w:ascii="Times New Roman" w:hAnsi="Times New Roman" w:cs="Times New Roman"/>
          <w:b/>
          <w:bCs/>
          <w:u w:val="single"/>
        </w:rPr>
        <w:t>ExtraTrees</w:t>
      </w:r>
      <w:proofErr w:type="spellEnd"/>
      <w:r>
        <w:rPr>
          <w:rFonts w:ascii="Times New Roman" w:hAnsi="Times New Roman" w:cs="Times New Roman"/>
          <w:b/>
          <w:bCs/>
          <w:u w:val="single"/>
        </w:rPr>
        <w:t xml:space="preserve"> Classifier</w:t>
      </w:r>
    </w:p>
    <w:p w14:paraId="03B1DDF7" w14:textId="77777777" w:rsidR="00610123" w:rsidRDefault="00610123" w:rsidP="007968BA">
      <w:pPr>
        <w:spacing w:line="360" w:lineRule="auto"/>
        <w:rPr>
          <w:rFonts w:ascii="Times New Roman" w:hAnsi="Times New Roman" w:cs="Times New Roman"/>
          <w:b/>
          <w:bCs/>
          <w:u w:val="single"/>
        </w:rPr>
      </w:pPr>
    </w:p>
    <w:p w14:paraId="78DB4EE1" w14:textId="35901AD1" w:rsidR="00610123" w:rsidRDefault="00610123" w:rsidP="007968BA">
      <w:pPr>
        <w:spacing w:line="360" w:lineRule="auto"/>
        <w:rPr>
          <w:rFonts w:ascii="Times New Roman" w:hAnsi="Times New Roman" w:cs="Times New Roman"/>
        </w:rPr>
      </w:pPr>
      <w:proofErr w:type="spellStart"/>
      <w:r>
        <w:rPr>
          <w:rFonts w:ascii="Times New Roman" w:hAnsi="Times New Roman" w:cs="Times New Roman"/>
        </w:rPr>
        <w:t>ExtraTrees</w:t>
      </w:r>
      <w:proofErr w:type="spellEnd"/>
      <w:r>
        <w:rPr>
          <w:rFonts w:ascii="Times New Roman" w:hAnsi="Times New Roman" w:cs="Times New Roman"/>
        </w:rPr>
        <w:t xml:space="preserve"> Classifier or ETC is a supervised ensemble learning technique closely related to Random Forest algorithms, except for two key differences which distinguish the algorithms. Random Forest uses bagging to create different decision trees by selecting different variations of the training data</w:t>
      </w:r>
      <w:r w:rsidR="00E466AB">
        <w:rPr>
          <w:rFonts w:ascii="Times New Roman" w:hAnsi="Times New Roman" w:cs="Times New Roman"/>
        </w:rPr>
        <w:t xml:space="preserve"> </w:t>
      </w:r>
      <w:r w:rsidR="00E466AB">
        <w:rPr>
          <w:rFonts w:ascii="Times New Roman" w:hAnsi="Times New Roman" w:cs="Times New Roman"/>
        </w:rPr>
        <w:fldChar w:fldCharType="begin" w:fldLock="1"/>
      </w:r>
      <w:r w:rsidR="00C82C43">
        <w:rPr>
          <w:rFonts w:ascii="Times New Roman" w:hAnsi="Times New Roman" w:cs="Times New Roman"/>
        </w:rPr>
        <w:instrText>ADDIN CSL_CITATION {"citationItems":[{"id":"ITEM-1","itemData":{"DOI":"10.1007/s10994-006-6226-1","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 Learn (","id":"ITEM-1","issued":{"date-parts":[["2006"]]},"title":"Extremely randomized trees","type":"article-journal"},"uris":["http://www.mendeley.com/documents/?uuid=b7485de3-2197-3156-be2e-cf3fe7f821a1"]}],"mendeley":{"formattedCitation":"(Geurts, Ernst and Wehenkel, 2006)","plainTextFormattedCitation":"(Geurts, Ernst and Wehenkel, 2006)","previouslyFormattedCitation":"(Geurts, Ernst and Wehenkel, 2006)"},"properties":{"noteIndex":0},"schema":"https://github.com/citation-style-language/schema/raw/master/csl-citation.json"}</w:instrText>
      </w:r>
      <w:r w:rsidR="00E466AB">
        <w:rPr>
          <w:rFonts w:ascii="Times New Roman" w:hAnsi="Times New Roman" w:cs="Times New Roman"/>
        </w:rPr>
        <w:fldChar w:fldCharType="separate"/>
      </w:r>
      <w:r w:rsidR="00E466AB" w:rsidRPr="00E466AB">
        <w:rPr>
          <w:rFonts w:ascii="Times New Roman" w:hAnsi="Times New Roman" w:cs="Times New Roman"/>
          <w:noProof/>
        </w:rPr>
        <w:t>(Geurts, Ernst and Wehenkel, 2006)</w:t>
      </w:r>
      <w:r w:rsidR="00E466AB">
        <w:rPr>
          <w:rFonts w:ascii="Times New Roman" w:hAnsi="Times New Roman" w:cs="Times New Roman"/>
        </w:rPr>
        <w:fldChar w:fldCharType="end"/>
      </w:r>
      <w:r>
        <w:rPr>
          <w:rFonts w:ascii="Times New Roman" w:hAnsi="Times New Roman" w:cs="Times New Roman"/>
        </w:rPr>
        <w:t>. In contrast, ETC uses the entire dataset to train the decision trees</w:t>
      </w:r>
      <w:r w:rsidR="00E466AB">
        <w:rPr>
          <w:rFonts w:ascii="Times New Roman" w:hAnsi="Times New Roman" w:cs="Times New Roman"/>
        </w:rPr>
        <w:t xml:space="preserve">, which reduces bias in the model, how the manner in which the model chooses the node splits of the Trees is random which resultingly increase bias and variance. For this reason the model is best suited to datasets which </w:t>
      </w:r>
      <w:r w:rsidR="00C82C43">
        <w:rPr>
          <w:rFonts w:ascii="Times New Roman" w:hAnsi="Times New Roman" w:cs="Times New Roman"/>
        </w:rPr>
        <w:t xml:space="preserve">do not contain many unnecessary features </w:t>
      </w:r>
      <w:r w:rsidR="00C82C43">
        <w:rPr>
          <w:rFonts w:ascii="Times New Roman" w:hAnsi="Times New Roman" w:cs="Times New Roman"/>
        </w:rPr>
        <w:fldChar w:fldCharType="begin" w:fldLock="1"/>
      </w:r>
      <w:r w:rsidR="008F3390">
        <w:rPr>
          <w:rFonts w:ascii="Times New Roman" w:hAnsi="Times New Roman" w:cs="Times New Roman"/>
        </w:rPr>
        <w:instrText>ADDIN CSL_CITATION {"citationItems":[{"id":"ITEM-1","itemData":{"URL":"https://towardsdatascience.com/what-when-how-extratrees-classifier-c939f905851c","accessed":{"date-parts":[["2023","8","27"]]},"id":"ITEM-1","issued":{"date-parts":[["0"]]},"title":"What? When? How?: ExtraTrees Classifier | by Karun Thankachan | Towards Data Science","type":"webpage"},"uris":["http://www.mendeley.com/documents/?uuid=8fdb8ac3-f107-368d-b6e9-b1242d209e41"]}],"mendeley":{"formattedCitation":"(&lt;i&gt;What? When? How?: ExtraTrees Classifier | by Karun Thankachan | Towards Data Science&lt;/i&gt;, no date)","manualFormatting":"(What? When? How?: ExtraTrees Classifier | by Karun Thankachan | Towards Data Science, 2022)","plainTextFormattedCitation":"(What? When? How?: ExtraTrees Classifier | by Karun Thankachan | Towards Data Science, no date)","previouslyFormattedCitation":"(&lt;i&gt;What? When? How?: ExtraTrees Classifier | by Karun Thankachan | Towards Data Science&lt;/i&gt;, no date)"},"properties":{"noteIndex":0},"schema":"https://github.com/citation-style-language/schema/raw/master/csl-citation.json"}</w:instrText>
      </w:r>
      <w:r w:rsidR="00C82C43">
        <w:rPr>
          <w:rFonts w:ascii="Times New Roman" w:hAnsi="Times New Roman" w:cs="Times New Roman"/>
        </w:rPr>
        <w:fldChar w:fldCharType="separate"/>
      </w:r>
      <w:r w:rsidR="00C82C43" w:rsidRPr="00C82C43">
        <w:rPr>
          <w:rFonts w:ascii="Times New Roman" w:hAnsi="Times New Roman" w:cs="Times New Roman"/>
          <w:noProof/>
        </w:rPr>
        <w:t>(</w:t>
      </w:r>
      <w:r w:rsidR="00C82C43" w:rsidRPr="00C82C43">
        <w:rPr>
          <w:rFonts w:ascii="Times New Roman" w:hAnsi="Times New Roman" w:cs="Times New Roman"/>
          <w:i/>
          <w:noProof/>
        </w:rPr>
        <w:t>What? When? How?: ExtraTrees Classifier | by Karun Thankachan | Towards Data Science</w:t>
      </w:r>
      <w:r w:rsidR="00C82C43" w:rsidRPr="00C82C43">
        <w:rPr>
          <w:rFonts w:ascii="Times New Roman" w:hAnsi="Times New Roman" w:cs="Times New Roman"/>
          <w:noProof/>
        </w:rPr>
        <w:t xml:space="preserve">, </w:t>
      </w:r>
      <w:r w:rsidR="00C82C43">
        <w:rPr>
          <w:rFonts w:ascii="Times New Roman" w:hAnsi="Times New Roman" w:cs="Times New Roman"/>
          <w:noProof/>
        </w:rPr>
        <w:t>2022</w:t>
      </w:r>
      <w:r w:rsidR="00C82C43" w:rsidRPr="00C82C43">
        <w:rPr>
          <w:rFonts w:ascii="Times New Roman" w:hAnsi="Times New Roman" w:cs="Times New Roman"/>
          <w:noProof/>
        </w:rPr>
        <w:t>)</w:t>
      </w:r>
      <w:r w:rsidR="00C82C43">
        <w:rPr>
          <w:rFonts w:ascii="Times New Roman" w:hAnsi="Times New Roman" w:cs="Times New Roman"/>
        </w:rPr>
        <w:fldChar w:fldCharType="end"/>
      </w:r>
      <w:r w:rsidR="00C82C43">
        <w:rPr>
          <w:rFonts w:ascii="Times New Roman" w:hAnsi="Times New Roman" w:cs="Times New Roman"/>
        </w:rPr>
        <w:t>.</w:t>
      </w:r>
      <w:r w:rsidR="000C3B6E">
        <w:rPr>
          <w:rFonts w:ascii="Times New Roman" w:hAnsi="Times New Roman" w:cs="Times New Roman"/>
        </w:rPr>
        <w:t xml:space="preserve"> Due to the randomised selection of node splitting based on features in the </w:t>
      </w:r>
      <w:proofErr w:type="spellStart"/>
      <w:r w:rsidR="000C3B6E">
        <w:rPr>
          <w:rFonts w:ascii="Times New Roman" w:hAnsi="Times New Roman" w:cs="Times New Roman"/>
        </w:rPr>
        <w:t>ExtraTrees</w:t>
      </w:r>
      <w:proofErr w:type="spellEnd"/>
      <w:r w:rsidR="000C3B6E">
        <w:rPr>
          <w:rFonts w:ascii="Times New Roman" w:hAnsi="Times New Roman" w:cs="Times New Roman"/>
        </w:rPr>
        <w:t xml:space="preserve"> Classifier the computational cost is greatly reduced in comparison to other ensemble methods such as Random Forest, which can be a key advantage.</w:t>
      </w:r>
    </w:p>
    <w:p w14:paraId="4A75A4AA" w14:textId="77777777" w:rsidR="000B4373" w:rsidRDefault="000B4373" w:rsidP="007968BA">
      <w:pPr>
        <w:spacing w:line="360" w:lineRule="auto"/>
        <w:rPr>
          <w:rFonts w:ascii="Times New Roman" w:hAnsi="Times New Roman" w:cs="Times New Roman"/>
        </w:rPr>
      </w:pPr>
    </w:p>
    <w:p w14:paraId="54580FD0" w14:textId="38131F71" w:rsidR="000B4373" w:rsidRPr="001462B7" w:rsidRDefault="000B4373" w:rsidP="007968BA">
      <w:pPr>
        <w:spacing w:line="360" w:lineRule="auto"/>
        <w:rPr>
          <w:rFonts w:ascii="Times New Roman" w:hAnsi="Times New Roman" w:cs="Times New Roman"/>
          <w:b/>
          <w:bCs/>
          <w:highlight w:val="yellow"/>
          <w:u w:val="single"/>
        </w:rPr>
      </w:pPr>
      <w:r w:rsidRPr="001462B7">
        <w:rPr>
          <w:rFonts w:ascii="Times New Roman" w:hAnsi="Times New Roman" w:cs="Times New Roman"/>
          <w:b/>
          <w:bCs/>
          <w:highlight w:val="yellow"/>
          <w:u w:val="single"/>
        </w:rPr>
        <w:t>2.7.8 Recurrent Neural Networks and Long Short Term memory</w:t>
      </w:r>
    </w:p>
    <w:p w14:paraId="429B9922" w14:textId="77777777" w:rsidR="000B4373" w:rsidRPr="001462B7" w:rsidRDefault="000B4373" w:rsidP="007968BA">
      <w:pPr>
        <w:spacing w:line="360" w:lineRule="auto"/>
        <w:rPr>
          <w:rFonts w:ascii="Times New Roman" w:hAnsi="Times New Roman" w:cs="Times New Roman"/>
          <w:b/>
          <w:bCs/>
          <w:highlight w:val="yellow"/>
          <w:u w:val="single"/>
        </w:rPr>
      </w:pPr>
    </w:p>
    <w:p w14:paraId="682F3C6E" w14:textId="77777777" w:rsidR="00086271" w:rsidRDefault="000B4373" w:rsidP="007968BA">
      <w:pPr>
        <w:spacing w:line="360" w:lineRule="auto"/>
        <w:rPr>
          <w:rFonts w:ascii="Times New Roman" w:hAnsi="Times New Roman" w:cs="Times New Roman"/>
          <w:b/>
          <w:bCs/>
          <w:u w:val="single"/>
        </w:rPr>
      </w:pPr>
      <w:r w:rsidRPr="001462B7">
        <w:rPr>
          <w:rFonts w:ascii="Times New Roman" w:hAnsi="Times New Roman" w:cs="Times New Roman"/>
          <w:b/>
          <w:bCs/>
          <w:highlight w:val="yellow"/>
          <w:u w:val="single"/>
        </w:rPr>
        <w:t>2.7.9 Auto Regressive moving average</w:t>
      </w:r>
    </w:p>
    <w:p w14:paraId="41D60FFF" w14:textId="77777777" w:rsidR="00086271" w:rsidRDefault="00086271" w:rsidP="007968BA">
      <w:pPr>
        <w:spacing w:line="360" w:lineRule="auto"/>
        <w:rPr>
          <w:rFonts w:ascii="Times New Roman" w:hAnsi="Times New Roman" w:cs="Times New Roman"/>
          <w:b/>
          <w:bCs/>
          <w:u w:val="single"/>
        </w:rPr>
      </w:pPr>
    </w:p>
    <w:p w14:paraId="41CBAC15" w14:textId="772E2F36" w:rsidR="007968BA" w:rsidRPr="00DE7010" w:rsidRDefault="00192FC2" w:rsidP="007968BA">
      <w:pPr>
        <w:spacing w:line="360" w:lineRule="auto"/>
        <w:rPr>
          <w:rFonts w:ascii="Times New Roman" w:hAnsi="Times New Roman" w:cs="Times New Roman"/>
          <w:b/>
          <w:bCs/>
          <w:u w:val="single"/>
        </w:rPr>
      </w:pPr>
      <w:r w:rsidRPr="00086271">
        <w:rPr>
          <w:rFonts w:ascii="Times New Roman" w:hAnsi="Times New Roman" w:cs="Times New Roman"/>
          <w:b/>
          <w:bCs/>
          <w:u w:val="single"/>
        </w:rPr>
        <w:lastRenderedPageBreak/>
        <w:t>2.</w:t>
      </w:r>
      <w:r w:rsidR="0018049C" w:rsidRPr="00086271">
        <w:rPr>
          <w:rFonts w:ascii="Times New Roman" w:hAnsi="Times New Roman" w:cs="Times New Roman"/>
          <w:b/>
          <w:bCs/>
          <w:u w:val="single"/>
        </w:rPr>
        <w:t>8</w:t>
      </w:r>
      <w:r w:rsidRPr="00086271">
        <w:rPr>
          <w:rFonts w:ascii="Times New Roman" w:hAnsi="Times New Roman" w:cs="Times New Roman"/>
          <w:b/>
          <w:bCs/>
          <w:u w:val="single"/>
        </w:rPr>
        <w:t xml:space="preserve"> </w:t>
      </w:r>
      <w:r w:rsidR="0018049C" w:rsidRPr="00086271">
        <w:rPr>
          <w:rFonts w:ascii="Times New Roman" w:hAnsi="Times New Roman" w:cs="Times New Roman"/>
          <w:b/>
          <w:bCs/>
          <w:u w:val="single"/>
        </w:rPr>
        <w:t>S</w:t>
      </w:r>
      <w:r w:rsidR="007968BA" w:rsidRPr="00086271">
        <w:rPr>
          <w:rFonts w:ascii="Times New Roman" w:hAnsi="Times New Roman" w:cs="Times New Roman"/>
          <w:b/>
          <w:bCs/>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47363C3C" w14:textId="5CD3BB55" w:rsidR="00D91010" w:rsidRDefault="007968BA" w:rsidP="007968BA">
      <w:pPr>
        <w:spacing w:line="360" w:lineRule="auto"/>
        <w:rPr>
          <w:rFonts w:ascii="Times New Roman" w:hAnsi="Times New Roman" w:cs="Times New Roman"/>
        </w:rPr>
      </w:pPr>
      <w:r w:rsidRPr="0047446F">
        <w:rPr>
          <w:rFonts w:ascii="Times New Roman" w:hAnsi="Times New Roman" w:cs="Times New Roman"/>
        </w:rPr>
        <w:t xml:space="preserve">The sampling strategy for the primary research carried out in this project </w:t>
      </w:r>
      <w:r w:rsidR="00337537">
        <w:rPr>
          <w:rFonts w:ascii="Times New Roman" w:hAnsi="Times New Roman" w:cs="Times New Roman"/>
        </w:rPr>
        <w:t>was</w:t>
      </w:r>
      <w:r w:rsidRPr="0047446F">
        <w:rPr>
          <w:rFonts w:ascii="Times New Roman" w:hAnsi="Times New Roman" w:cs="Times New Roman"/>
        </w:rPr>
        <w:t xml:space="preserv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The entire population of Ireland was affected by the covid</w:t>
      </w:r>
      <w:r w:rsidR="00337537">
        <w:rPr>
          <w:rFonts w:ascii="Times New Roman" w:hAnsi="Times New Roman" w:cs="Times New Roman"/>
        </w:rPr>
        <w:t xml:space="preserve"> </w:t>
      </w:r>
      <w:r>
        <w:rPr>
          <w:rFonts w:ascii="Times New Roman" w:hAnsi="Times New Roman" w:cs="Times New Roman"/>
        </w:rPr>
        <w:t xml:space="preserve">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should yield reflective data.</w:t>
      </w:r>
      <w:r w:rsidR="00E85578">
        <w:rPr>
          <w:rFonts w:ascii="Times New Roman" w:hAnsi="Times New Roman" w:cs="Times New Roman"/>
        </w:rPr>
        <w:t xml:space="preserve"> Convenience sampling allows to collect data from populations which are close at hand. Given the timeframe of the project and that the entire population of the country was effected by the topic area, convenience sampling was chosen to be the primary sampling type.</w:t>
      </w:r>
      <w:r>
        <w:rPr>
          <w:rFonts w:ascii="Times New Roman" w:hAnsi="Times New Roman" w:cs="Times New Roman"/>
        </w:rPr>
        <w:t xml:space="preserve"> </w:t>
      </w:r>
      <w:r w:rsidR="00D91010">
        <w:rPr>
          <w:rFonts w:ascii="Times New Roman" w:hAnsi="Times New Roman" w:cs="Times New Roman"/>
        </w:rPr>
        <w:t>The main aim of the survey is to collect peoples sentiment data about the opinion towards vaccine</w:t>
      </w:r>
      <w:r w:rsidR="00E85578">
        <w:rPr>
          <w:rFonts w:ascii="Times New Roman" w:hAnsi="Times New Roman" w:cs="Times New Roman"/>
        </w:rPr>
        <w:t>s</w:t>
      </w:r>
      <w:r w:rsidR="00D91010">
        <w:rPr>
          <w:rFonts w:ascii="Times New Roman" w:hAnsi="Times New Roman" w:cs="Times New Roman"/>
        </w:rPr>
        <w:t xml:space="preserve"> from a </w:t>
      </w:r>
      <w:r w:rsidR="00E85578">
        <w:rPr>
          <w:rFonts w:ascii="Times New Roman" w:hAnsi="Times New Roman" w:cs="Times New Roman"/>
        </w:rPr>
        <w:t xml:space="preserve">sample </w:t>
      </w:r>
      <w:r w:rsidR="00D91010">
        <w:rPr>
          <w:rFonts w:ascii="Times New Roman" w:hAnsi="Times New Roman" w:cs="Times New Roman"/>
        </w:rPr>
        <w:t>of the Irish population. Given the entire population was effected by the topic area being examined in this project people close to hand were chosen to complete the survey to acquire the data within the time frame of the project. It is the aim to acquire 40 responses to the survey. In total, 47 response were recorded to the survey.</w:t>
      </w:r>
    </w:p>
    <w:p w14:paraId="656FB1F3" w14:textId="77777777" w:rsidR="00D91010" w:rsidRDefault="00D91010" w:rsidP="007968BA">
      <w:pPr>
        <w:spacing w:line="360" w:lineRule="auto"/>
        <w:rPr>
          <w:rFonts w:ascii="Times New Roman" w:hAnsi="Times New Roman" w:cs="Times New Roman"/>
        </w:rPr>
      </w:pPr>
    </w:p>
    <w:p w14:paraId="34988647" w14:textId="3E89640A" w:rsidR="00845173" w:rsidRPr="00264E9D" w:rsidRDefault="00264E9D" w:rsidP="007968BA">
      <w:pPr>
        <w:spacing w:line="360" w:lineRule="auto"/>
        <w:rPr>
          <w:rFonts w:ascii="Times New Roman" w:hAnsi="Times New Roman" w:cs="Times New Roman"/>
        </w:rPr>
      </w:pPr>
      <w:r>
        <w:rPr>
          <w:rFonts w:ascii="Times New Roman" w:hAnsi="Times New Roman" w:cs="Times New Roman"/>
        </w:rPr>
        <w:t xml:space="preserve">A sub aim of the survey is to correlate different </w:t>
      </w:r>
      <w:r w:rsidR="00E85578">
        <w:rPr>
          <w:rFonts w:ascii="Times New Roman" w:hAnsi="Times New Roman" w:cs="Times New Roman"/>
        </w:rPr>
        <w:t>survey</w:t>
      </w:r>
      <w:r>
        <w:rPr>
          <w:rFonts w:ascii="Times New Roman" w:hAnsi="Times New Roman" w:cs="Times New Roman"/>
        </w:rPr>
        <w:t xml:space="preserve"> answers with vaccine sentiment such as employment area, and hesitancy to gain insights into potential drivers of sentiment and or vaccine hesitancy. Data analytical approaches were key during the pandemic for uncovering such correlations to inform decision making and vaccine awareness. Thus this quantitative analysis aims to contribute to the body of knowledge by using statistical and visualisation methods. In light of this</w:t>
      </w:r>
      <w:r w:rsidR="007968BA">
        <w:rPr>
          <w:rFonts w:ascii="Times New Roman" w:hAnsi="Times New Roman" w:cs="Times New Roman"/>
        </w:rPr>
        <w:t xml:space="preserve">, </w:t>
      </w:r>
      <w:r w:rsidR="00E85578">
        <w:rPr>
          <w:rFonts w:ascii="Times New Roman" w:hAnsi="Times New Roman" w:cs="Times New Roman"/>
          <w:b/>
          <w:bCs/>
        </w:rPr>
        <w:t>purposive</w:t>
      </w:r>
      <w:r w:rsidR="007968BA" w:rsidRPr="00E05D1C">
        <w:rPr>
          <w:rFonts w:ascii="Times New Roman" w:hAnsi="Times New Roman" w:cs="Times New Roman"/>
          <w:b/>
          <w:bCs/>
        </w:rPr>
        <w:t xml:space="preserve"> sampling</w:t>
      </w:r>
      <w:r w:rsidR="007968BA">
        <w:rPr>
          <w:rFonts w:ascii="Times New Roman" w:hAnsi="Times New Roman" w:cs="Times New Roman"/>
        </w:rPr>
        <w:t xml:space="preserve"> will also be incorporated into this sampling process, given a number will be selected from both scientific/health and non-scientific/health backgrounds to </w:t>
      </w:r>
      <w:r>
        <w:rPr>
          <w:rFonts w:ascii="Times New Roman" w:hAnsi="Times New Roman" w:cs="Times New Roman"/>
        </w:rPr>
        <w:t>acquire</w:t>
      </w:r>
      <w:r w:rsidR="007968BA">
        <w:rPr>
          <w:rFonts w:ascii="Times New Roman" w:hAnsi="Times New Roman" w:cs="Times New Roman"/>
        </w:rPr>
        <w:t xml:space="preserve"> survey responses.</w:t>
      </w:r>
      <w:r w:rsidR="00E85578">
        <w:rPr>
          <w:rFonts w:ascii="Times New Roman" w:hAnsi="Times New Roman" w:cs="Times New Roman"/>
        </w:rPr>
        <w:t xml:space="preserve"> Purposive sampling allows the researcher to purposefully choose subjects for the primary research which they believe align with the objectives of the study. It is primarily used in qualitative research to gain insight into the area of interest, however in this case, given it is known that the entire population was effected by the topic area, it could be hypothesized that the data collected could be reflective of the wider population</w:t>
      </w:r>
      <w:r w:rsidR="006021E5">
        <w:rPr>
          <w:rFonts w:ascii="Times New Roman" w:hAnsi="Times New Roman" w:cs="Times New Roman"/>
        </w:rPr>
        <w:t xml:space="preserve"> to generate some insight</w:t>
      </w:r>
      <w:r w:rsidR="00E85578">
        <w:rPr>
          <w:rFonts w:ascii="Times New Roman" w:hAnsi="Times New Roman" w:cs="Times New Roman"/>
        </w:rPr>
        <w:t>. Given the intended sampling size this cannot be confirmed, but in applying quantitative methods to the data collected some suggestive insights may be generated about the wider population in relations to vaccine sentiment and hesitancy.</w:t>
      </w:r>
      <w:r w:rsidR="0039056A">
        <w:rPr>
          <w:rFonts w:ascii="Times New Roman" w:hAnsi="Times New Roman" w:cs="Times New Roman"/>
        </w:rPr>
        <w:t xml:space="preserve"> </w:t>
      </w:r>
      <w:r w:rsidR="00512BAF">
        <w:rPr>
          <w:rFonts w:ascii="Times New Roman" w:hAnsi="Times New Roman" w:cs="Times New Roman"/>
        </w:rPr>
        <w:t xml:space="preserve">The hypothesis of this sub aim is that employment background may contribute to hesitancy and/or vaccine sentiment with relatively low amounts of literature citing employment background as a contributor to vaccine sentiment and hesitancy. </w:t>
      </w:r>
      <w:r w:rsidR="0039056A">
        <w:rPr>
          <w:rFonts w:ascii="Times New Roman" w:hAnsi="Times New Roman" w:cs="Times New Roman"/>
        </w:rPr>
        <w:t>Again purposive sampling, enables the quick and easy collection of data based</w:t>
      </w:r>
      <w:r w:rsidR="006021E5">
        <w:rPr>
          <w:rFonts w:ascii="Times New Roman" w:hAnsi="Times New Roman" w:cs="Times New Roman"/>
        </w:rPr>
        <w:t xml:space="preserve"> on particular things </w:t>
      </w:r>
      <w:r w:rsidR="006021E5">
        <w:rPr>
          <w:rFonts w:ascii="Times New Roman" w:hAnsi="Times New Roman" w:cs="Times New Roman"/>
        </w:rPr>
        <w:lastRenderedPageBreak/>
        <w:t>the research believes to be relevant to the populations at hand. This sampling methodology may be used in wider studies where the sample size can be expanded.</w:t>
      </w:r>
    </w:p>
    <w:p w14:paraId="6E1D887A" w14:textId="77777777" w:rsidR="00DE0FE7" w:rsidRDefault="00DE0FE7" w:rsidP="007968BA">
      <w:pPr>
        <w:spacing w:line="360" w:lineRule="auto"/>
        <w:rPr>
          <w:rFonts w:ascii="Times New Roman" w:hAnsi="Times New Roman" w:cs="Times New Roman"/>
          <w:b/>
          <w:bCs/>
          <w:u w:val="single"/>
        </w:rPr>
      </w:pPr>
    </w:p>
    <w:p w14:paraId="5D45A7F9" w14:textId="0FF61202" w:rsidR="007968BA" w:rsidRPr="00845173" w:rsidRDefault="00192FC2" w:rsidP="007968BA">
      <w:pPr>
        <w:spacing w:line="360" w:lineRule="auto"/>
        <w:rPr>
          <w:rFonts w:ascii="Times New Roman" w:eastAsia="Times New Roman" w:hAnsi="Times New Roman" w:cs="Times New Roman"/>
          <w:color w:val="000000"/>
          <w:lang w:eastAsia="en-GB"/>
        </w:rPr>
      </w:pPr>
      <w:r w:rsidRPr="00E803CC">
        <w:rPr>
          <w:rFonts w:ascii="Times New Roman" w:hAnsi="Times New Roman" w:cs="Times New Roman"/>
          <w:b/>
          <w:bCs/>
          <w:u w:val="single"/>
        </w:rPr>
        <w:t>2.</w:t>
      </w:r>
      <w:r w:rsidR="0018049C" w:rsidRPr="00E803CC">
        <w:rPr>
          <w:rFonts w:ascii="Times New Roman" w:hAnsi="Times New Roman" w:cs="Times New Roman"/>
          <w:b/>
          <w:bCs/>
          <w:u w:val="single"/>
        </w:rPr>
        <w:t>9</w:t>
      </w:r>
      <w:r w:rsidRPr="00E803CC">
        <w:rPr>
          <w:rFonts w:ascii="Times New Roman" w:hAnsi="Times New Roman" w:cs="Times New Roman"/>
          <w:b/>
          <w:bCs/>
          <w:u w:val="single"/>
        </w:rPr>
        <w:t xml:space="preserve"> </w:t>
      </w:r>
      <w:r w:rsidR="007968BA" w:rsidRPr="00E803CC">
        <w:rPr>
          <w:rFonts w:ascii="Times New Roman" w:hAnsi="Times New Roman" w:cs="Times New Roman"/>
          <w:b/>
          <w:bCs/>
          <w:u w:val="single"/>
        </w:rPr>
        <w:t>Primary research methodology</w:t>
      </w:r>
    </w:p>
    <w:p w14:paraId="5449E687" w14:textId="77777777" w:rsidR="007968BA" w:rsidRDefault="007968BA" w:rsidP="007968BA">
      <w:pPr>
        <w:spacing w:line="360" w:lineRule="auto"/>
        <w:rPr>
          <w:b/>
          <w:bCs/>
        </w:rPr>
      </w:pPr>
    </w:p>
    <w:p w14:paraId="321DB88A" w14:textId="53CE45D6"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t>
      </w:r>
      <w:r w:rsidR="00086271">
        <w:rPr>
          <w:rFonts w:ascii="Times New Roman" w:hAnsi="Times New Roman" w:cs="Times New Roman"/>
        </w:rPr>
        <w:t xml:space="preserve">was </w:t>
      </w:r>
      <w:r w:rsidRPr="000436A8">
        <w:rPr>
          <w:rFonts w:ascii="Times New Roman" w:hAnsi="Times New Roman" w:cs="Times New Roman"/>
        </w:rPr>
        <w:t xml:space="preserve">performed using a carefully designed and simple </w:t>
      </w:r>
      <w:r w:rsidR="00C4775E">
        <w:rPr>
          <w:rFonts w:ascii="Times New Roman" w:hAnsi="Times New Roman" w:cs="Times New Roman"/>
        </w:rPr>
        <w:t>survey</w:t>
      </w:r>
      <w:r w:rsidRPr="000436A8">
        <w:rPr>
          <w:rFonts w:ascii="Times New Roman" w:hAnsi="Times New Roman" w:cs="Times New Roman"/>
        </w:rPr>
        <w:t xml:space="preserve">. The preliminary considerations for the </w:t>
      </w:r>
      <w:r w:rsidR="00CD0CFB">
        <w:rPr>
          <w:rFonts w:ascii="Times New Roman" w:hAnsi="Times New Roman" w:cs="Times New Roman"/>
        </w:rPr>
        <w:t>survey</w:t>
      </w:r>
      <w:r w:rsidRPr="000436A8">
        <w:rPr>
          <w:rFonts w:ascii="Times New Roman" w:hAnsi="Times New Roman" w:cs="Times New Roman"/>
        </w:rPr>
        <w:t xml:space="preserve"> design </w:t>
      </w:r>
      <w:r w:rsidR="00086271">
        <w:rPr>
          <w:rFonts w:ascii="Times New Roman" w:hAnsi="Times New Roman" w:cs="Times New Roman"/>
        </w:rPr>
        <w:t xml:space="preserve">were, </w:t>
      </w:r>
      <w:r w:rsidRPr="000436A8">
        <w:rPr>
          <w:rFonts w:ascii="Times New Roman" w:hAnsi="Times New Roman" w:cs="Times New Roman"/>
        </w:rPr>
        <w:t>what information will be gathered that will help achieve  RO</w:t>
      </w:r>
      <w:r w:rsidR="00086271">
        <w:rPr>
          <w:rFonts w:ascii="Times New Roman" w:hAnsi="Times New Roman" w:cs="Times New Roman"/>
        </w:rPr>
        <w:t>2</w:t>
      </w:r>
      <w:r w:rsidRPr="000436A8">
        <w:rPr>
          <w:rFonts w:ascii="Times New Roman" w:hAnsi="Times New Roman" w:cs="Times New Roman"/>
        </w:rPr>
        <w:t xml:space="preserve"> of the project, which is to</w:t>
      </w:r>
      <w:r w:rsidR="00CD0CFB">
        <w:rPr>
          <w:rFonts w:ascii="Times New Roman" w:hAnsi="Times New Roman" w:cs="Times New Roman"/>
        </w:rPr>
        <w:t xml:space="preserve"> evaluate the current vaccine sentiment of a cohort of people in Ireland. Extending this </w:t>
      </w:r>
      <w:r w:rsidR="00086271">
        <w:rPr>
          <w:rFonts w:ascii="Times New Roman" w:hAnsi="Times New Roman" w:cs="Times New Roman"/>
        </w:rPr>
        <w:t>it was a sub</w:t>
      </w:r>
      <w:r w:rsidR="00CD0CFB">
        <w:rPr>
          <w:rFonts w:ascii="Times New Roman" w:hAnsi="Times New Roman" w:cs="Times New Roman"/>
        </w:rPr>
        <w:t xml:space="preserve"> aim to understand whether distinct subgroups</w:t>
      </w:r>
      <w:r w:rsidRPr="000436A8">
        <w:rPr>
          <w:rFonts w:ascii="Times New Roman" w:hAnsi="Times New Roman" w:cs="Times New Roman"/>
        </w:rPr>
        <w:t xml:space="preserve">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w:t>
      </w:r>
      <w:r w:rsidR="00CD0CFB">
        <w:rPr>
          <w:rFonts w:ascii="Times New Roman" w:hAnsi="Times New Roman" w:cs="Times New Roman"/>
        </w:rPr>
        <w:t>survey</w:t>
      </w:r>
      <w:r w:rsidRPr="000436A8">
        <w:rPr>
          <w:rFonts w:ascii="Times New Roman" w:hAnsi="Times New Roman" w:cs="Times New Roman"/>
        </w:rPr>
        <w:t xml:space="preserve"> completed by people from both non-scientific/health and scientific/health employment backgrounds to assess whether there are differences in their views on vaccines and/or the sentiment around vaccines.</w:t>
      </w:r>
      <w:r w:rsidR="00086271">
        <w:rPr>
          <w:rFonts w:ascii="Times New Roman" w:hAnsi="Times New Roman" w:cs="Times New Roman"/>
        </w:rPr>
        <w:t xml:space="preserve"> This is an example of the purposive sampling which was discussed in the last section to evaluate the hypothesis that employment background may contribute to vaccine uptake and hesitancy. The idea for this hypothesis comes from the fact that in most cases peoples working in science and health areas have a better understanding than those who are not in relation to vaccines, thus potentially contributing to their sentiment and hesitancy.</w:t>
      </w:r>
      <w:r w:rsidRPr="000436A8">
        <w:rPr>
          <w:rFonts w:ascii="Times New Roman" w:hAnsi="Times New Roman" w:cs="Times New Roman"/>
        </w:rPr>
        <w:t xml:space="preserve"> Given the type of information being asked could be considered sensitive, people will be asked if they are comfortable answering questions on the topic of covid19 vaccine prior to administering the questionnaire. Given the potential sensitivity of the topic the </w:t>
      </w:r>
      <w:r w:rsidR="00086271">
        <w:rPr>
          <w:rFonts w:ascii="Times New Roman" w:hAnsi="Times New Roman" w:cs="Times New Roman"/>
        </w:rPr>
        <w:t>survey</w:t>
      </w:r>
      <w:r w:rsidRPr="000436A8">
        <w:rPr>
          <w:rFonts w:ascii="Times New Roman" w:hAnsi="Times New Roman" w:cs="Times New Roman"/>
        </w:rPr>
        <w:t xml:space="preserve"> will be anonymous</w:t>
      </w:r>
      <w:r w:rsidR="00086271">
        <w:rPr>
          <w:rFonts w:ascii="Times New Roman" w:hAnsi="Times New Roman" w:cs="Times New Roman"/>
        </w:rPr>
        <w:t xml:space="preserve"> to allow people give reflective information and their identity safeguarded</w:t>
      </w:r>
      <w:r w:rsidRPr="000436A8">
        <w:rPr>
          <w:rFonts w:ascii="Times New Roman" w:hAnsi="Times New Roman" w:cs="Times New Roman"/>
        </w:rPr>
        <w:t xml:space="preserve">. The </w:t>
      </w:r>
      <w:r w:rsidR="00086271">
        <w:rPr>
          <w:rFonts w:ascii="Times New Roman" w:hAnsi="Times New Roman" w:cs="Times New Roman"/>
        </w:rPr>
        <w:t>survey was</w:t>
      </w:r>
      <w:r w:rsidRPr="000436A8">
        <w:rPr>
          <w:rFonts w:ascii="Times New Roman" w:hAnsi="Times New Roman" w:cs="Times New Roman"/>
        </w:rPr>
        <w:t xml:space="preserve"> developed on an online platform</w:t>
      </w:r>
      <w:r w:rsidR="00086271">
        <w:rPr>
          <w:rFonts w:ascii="Times New Roman" w:hAnsi="Times New Roman" w:cs="Times New Roman"/>
        </w:rPr>
        <w:t xml:space="preserve"> known as Survey Monkey</w:t>
      </w:r>
      <w:r w:rsidRPr="000436A8">
        <w:rPr>
          <w:rFonts w:ascii="Times New Roman" w:hAnsi="Times New Roman" w:cs="Times New Roman"/>
        </w:rPr>
        <w:t xml:space="preserve"> and sent out via email/message which could be completed on a computer or phone. The design </w:t>
      </w:r>
      <w:r w:rsidR="00F02654">
        <w:rPr>
          <w:rFonts w:ascii="Times New Roman" w:hAnsi="Times New Roman" w:cs="Times New Roman"/>
        </w:rPr>
        <w:t>was</w:t>
      </w:r>
      <w:r w:rsidRPr="000436A8">
        <w:rPr>
          <w:rFonts w:ascii="Times New Roman" w:hAnsi="Times New Roman" w:cs="Times New Roman"/>
        </w:rPr>
        <w:t xml:space="preserve"> simple but professional, with the length being kept to a minimum while also obtaining the level of information required by the study. The title </w:t>
      </w:r>
      <w:r w:rsidR="00F02654">
        <w:rPr>
          <w:rFonts w:ascii="Times New Roman" w:hAnsi="Times New Roman" w:cs="Times New Roman"/>
        </w:rPr>
        <w:t xml:space="preserve">was </w:t>
      </w:r>
      <w:r w:rsidRPr="000436A8">
        <w:rPr>
          <w:rFonts w:ascii="Times New Roman" w:hAnsi="Times New Roman" w:cs="Times New Roman"/>
        </w:rPr>
        <w:t>carefully chosen so not to dissuade or lead any potential responders</w:t>
      </w:r>
      <w:r w:rsidR="00F02654">
        <w:rPr>
          <w:rFonts w:ascii="Times New Roman" w:hAnsi="Times New Roman" w:cs="Times New Roman"/>
        </w:rPr>
        <w:t xml:space="preserve"> to bias the information gathered</w:t>
      </w:r>
      <w:r w:rsidRPr="000436A8">
        <w:rPr>
          <w:rFonts w:ascii="Times New Roman" w:hAnsi="Times New Roman" w:cs="Times New Roman"/>
        </w:rPr>
        <w:t>.</w:t>
      </w:r>
    </w:p>
    <w:p w14:paraId="393D4466" w14:textId="77777777" w:rsidR="007968BA" w:rsidRPr="000436A8" w:rsidRDefault="007968BA" w:rsidP="007968BA">
      <w:pPr>
        <w:spacing w:line="360" w:lineRule="auto"/>
        <w:rPr>
          <w:rFonts w:ascii="Times New Roman" w:hAnsi="Times New Roman" w:cs="Times New Roman"/>
        </w:rPr>
      </w:pPr>
    </w:p>
    <w:p w14:paraId="7E75D4B8" w14:textId="7D6312EC"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Each question </w:t>
      </w:r>
      <w:r w:rsidR="00AE7F8F">
        <w:rPr>
          <w:rFonts w:ascii="Times New Roman" w:hAnsi="Times New Roman" w:cs="Times New Roman"/>
        </w:rPr>
        <w:t>was</w:t>
      </w:r>
      <w:r w:rsidRPr="000436A8">
        <w:rPr>
          <w:rFonts w:ascii="Times New Roman" w:hAnsi="Times New Roman" w:cs="Times New Roman"/>
        </w:rPr>
        <w:t xml:space="preserve"> designed to add value to the information gathered to be used in the analysis of the data, comparisons and correlations can be made through gathering answers to 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t>
      </w:r>
      <w:r w:rsidRPr="000436A8">
        <w:rPr>
          <w:rFonts w:ascii="Times New Roman" w:hAnsi="Times New Roman" w:cs="Times New Roman"/>
        </w:rPr>
        <w:lastRenderedPageBreak/>
        <w:t xml:space="preserve">which the </w:t>
      </w:r>
      <w:r w:rsidR="00AE7F8F">
        <w:rPr>
          <w:rFonts w:ascii="Times New Roman" w:hAnsi="Times New Roman" w:cs="Times New Roman"/>
        </w:rPr>
        <w:t>survey</w:t>
      </w:r>
      <w:r w:rsidRPr="000436A8">
        <w:rPr>
          <w:rFonts w:ascii="Times New Roman" w:hAnsi="Times New Roman" w:cs="Times New Roman"/>
        </w:rPr>
        <w:t xml:space="preserve"> </w:t>
      </w:r>
      <w:r w:rsidR="00AE7F8F">
        <w:rPr>
          <w:rFonts w:ascii="Times New Roman" w:hAnsi="Times New Roman" w:cs="Times New Roman"/>
        </w:rPr>
        <w:t>was</w:t>
      </w:r>
      <w:r w:rsidRPr="000436A8">
        <w:rPr>
          <w:rFonts w:ascii="Times New Roman" w:hAnsi="Times New Roman" w:cs="Times New Roman"/>
        </w:rPr>
        <w:t xml:space="preserve"> administered to will be unable to answer any question. The response to the questions will be closed-ended and multiple choice so to stream line responses and gather consistent usable data. Some responses may be dichotomous, either yes or no. The closed ended response ma</w:t>
      </w:r>
      <w:r w:rsidR="00AE7F8F">
        <w:rPr>
          <w:rFonts w:ascii="Times New Roman" w:hAnsi="Times New Roman" w:cs="Times New Roman"/>
        </w:rPr>
        <w:t>de the</w:t>
      </w:r>
      <w:r w:rsidRPr="000436A8">
        <w:rPr>
          <w:rFonts w:ascii="Times New Roman" w:hAnsi="Times New Roman" w:cs="Times New Roman"/>
        </w:rPr>
        <w:t xml:space="preserve"> qualitative and quantitative analysis easier, and reduce</w:t>
      </w:r>
      <w:r w:rsidR="00AE7F8F">
        <w:rPr>
          <w:rFonts w:ascii="Times New Roman" w:hAnsi="Times New Roman" w:cs="Times New Roman"/>
        </w:rPr>
        <w:t>d</w:t>
      </w:r>
      <w:r w:rsidRPr="000436A8">
        <w:rPr>
          <w:rFonts w:ascii="Times New Roman" w:hAnsi="Times New Roman" w:cs="Times New Roman"/>
        </w:rPr>
        <w:t xml:space="preserve"> the introduction of any error, making all responses between subjects comparable. The questions w</w:t>
      </w:r>
      <w:r w:rsidR="00AE7F8F">
        <w:rPr>
          <w:rFonts w:ascii="Times New Roman" w:hAnsi="Times New Roman" w:cs="Times New Roman"/>
        </w:rPr>
        <w:t>ere</w:t>
      </w:r>
      <w:r w:rsidRPr="000436A8">
        <w:rPr>
          <w:rFonts w:ascii="Times New Roman" w:hAnsi="Times New Roman" w:cs="Times New Roman"/>
        </w:rPr>
        <w:t xml:space="preserve"> designed to be simple, non-leading, non-loaded and understandable for a wide audience to maximize the level of accurate responses. The sequence of questions will be considered so to guide the subject through the questionnaire in the most comfortable way possible. The most sensitive and important questions will be placed near the end and the subject will be thanked for their responses. After the </w:t>
      </w:r>
      <w:r w:rsidR="004C38A8">
        <w:rPr>
          <w:rFonts w:ascii="Times New Roman" w:hAnsi="Times New Roman" w:cs="Times New Roman"/>
        </w:rPr>
        <w:t>survey was</w:t>
      </w:r>
      <w:r w:rsidRPr="000436A8">
        <w:rPr>
          <w:rFonts w:ascii="Times New Roman" w:hAnsi="Times New Roman" w:cs="Times New Roman"/>
        </w:rPr>
        <w:t xml:space="preserve"> fully designed </w:t>
      </w:r>
      <w:r w:rsidR="004C38A8">
        <w:rPr>
          <w:rFonts w:ascii="Times New Roman" w:hAnsi="Times New Roman" w:cs="Times New Roman"/>
        </w:rPr>
        <w:t>was</w:t>
      </w:r>
      <w:r w:rsidRPr="000436A8">
        <w:rPr>
          <w:rFonts w:ascii="Times New Roman" w:hAnsi="Times New Roman" w:cs="Times New Roman"/>
        </w:rPr>
        <w:t xml:space="preserve"> 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39B0A0DB"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 xml:space="preserve">It </w:t>
      </w:r>
      <w:r w:rsidR="004C38A8">
        <w:rPr>
          <w:rFonts w:ascii="Times New Roman" w:hAnsi="Times New Roman" w:cs="Times New Roman"/>
        </w:rPr>
        <w:t xml:space="preserve">was the </w:t>
      </w:r>
      <w:r w:rsidRPr="00D15081">
        <w:rPr>
          <w:rFonts w:ascii="Times New Roman" w:hAnsi="Times New Roman" w:cs="Times New Roman"/>
        </w:rPr>
        <w:t xml:space="preserve">aim of this primary research section to gather at least 40 responses to the </w:t>
      </w:r>
      <w:r w:rsidR="004C38A8">
        <w:rPr>
          <w:rFonts w:ascii="Times New Roman" w:hAnsi="Times New Roman" w:cs="Times New Roman"/>
        </w:rPr>
        <w:t>survey, with 47 response recorded</w:t>
      </w:r>
      <w:r w:rsidRPr="00D15081">
        <w:rPr>
          <w:rFonts w:ascii="Times New Roman" w:hAnsi="Times New Roman" w:cs="Times New Roman"/>
        </w:rPr>
        <w:t xml:space="preserve">. The </w:t>
      </w:r>
      <w:r w:rsidR="004C38A8">
        <w:rPr>
          <w:rFonts w:ascii="Times New Roman" w:hAnsi="Times New Roman" w:cs="Times New Roman"/>
        </w:rPr>
        <w:t>survey</w:t>
      </w:r>
      <w:r w:rsidRPr="00D15081">
        <w:rPr>
          <w:rFonts w:ascii="Times New Roman" w:hAnsi="Times New Roman" w:cs="Times New Roman"/>
        </w:rPr>
        <w:t xml:space="preserve"> </w:t>
      </w:r>
      <w:r w:rsidR="004C38A8">
        <w:rPr>
          <w:rFonts w:ascii="Times New Roman" w:hAnsi="Times New Roman" w:cs="Times New Roman"/>
        </w:rPr>
        <w:t>was not sent</w:t>
      </w:r>
      <w:r w:rsidRPr="00D15081">
        <w:rPr>
          <w:rFonts w:ascii="Times New Roman" w:hAnsi="Times New Roman" w:cs="Times New Roman"/>
        </w:rPr>
        <w:t xml:space="preserve"> ou</w:t>
      </w:r>
      <w:r>
        <w:rPr>
          <w:rFonts w:ascii="Times New Roman" w:hAnsi="Times New Roman" w:cs="Times New Roman"/>
        </w:rPr>
        <w:t>t</w:t>
      </w:r>
      <w:r w:rsidRPr="00D15081">
        <w:rPr>
          <w:rFonts w:ascii="Times New Roman" w:hAnsi="Times New Roman" w:cs="Times New Roman"/>
        </w:rPr>
        <w:t xml:space="preserve"> cold </w:t>
      </w:r>
      <w:r w:rsidR="004C38A8">
        <w:rPr>
          <w:rFonts w:ascii="Times New Roman" w:hAnsi="Times New Roman" w:cs="Times New Roman"/>
        </w:rPr>
        <w:t xml:space="preserve"> as indicated by the sampling strategy and type, </w:t>
      </w:r>
      <w:r w:rsidRPr="00D15081">
        <w:rPr>
          <w:rFonts w:ascii="Times New Roman" w:hAnsi="Times New Roman" w:cs="Times New Roman"/>
        </w:rPr>
        <w:t xml:space="preserve">and </w:t>
      </w:r>
      <w:r w:rsidR="004C38A8">
        <w:rPr>
          <w:rFonts w:ascii="Times New Roman" w:hAnsi="Times New Roman" w:cs="Times New Roman"/>
        </w:rPr>
        <w:t>was</w:t>
      </w:r>
      <w:r w:rsidRPr="00D15081">
        <w:rPr>
          <w:rFonts w:ascii="Times New Roman" w:hAnsi="Times New Roman" w:cs="Times New Roman"/>
        </w:rPr>
        <w:t xml:space="preserv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lastRenderedPageBreak/>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15"/>
                    <a:stretch>
                      <a:fillRect/>
                    </a:stretch>
                  </pic:blipFill>
                  <pic:spPr>
                    <a:xfrm>
                      <a:off x="0" y="0"/>
                      <a:ext cx="5731510" cy="2413635"/>
                    </a:xfrm>
                    <a:prstGeom prst="rect">
                      <a:avLst/>
                    </a:prstGeom>
                  </pic:spPr>
                </pic:pic>
              </a:graphicData>
            </a:graphic>
          </wp:inline>
        </w:drawing>
      </w:r>
    </w:p>
    <w:p w14:paraId="2966C50B" w14:textId="77777777" w:rsidR="00FB2144" w:rsidRDefault="00FB2144" w:rsidP="00FB2144">
      <w:pPr>
        <w:spacing w:line="360" w:lineRule="auto"/>
        <w:rPr>
          <w:rFonts w:ascii="Times New Roman" w:hAnsi="Times New Roman" w:cs="Times New Roman"/>
        </w:rPr>
      </w:pPr>
    </w:p>
    <w:p w14:paraId="1C31E931" w14:textId="7964C1AB" w:rsidR="007968BA" w:rsidRDefault="0078404F" w:rsidP="00FB2144">
      <w:pPr>
        <w:spacing w:line="360" w:lineRule="auto"/>
        <w:rPr>
          <w:rFonts w:ascii="Times New Roman" w:hAnsi="Times New Roman" w:cs="Times New Roman"/>
        </w:rPr>
      </w:pPr>
      <w:r w:rsidRPr="0078404F">
        <w:rPr>
          <w:rFonts w:ascii="Times New Roman" w:hAnsi="Times New Roman" w:cs="Times New Roman"/>
        </w:rPr>
        <w:t>Figure 2</w:t>
      </w:r>
      <w:r w:rsidR="00FB2144">
        <w:rPr>
          <w:rFonts w:ascii="Times New Roman" w:hAnsi="Times New Roman" w:cs="Times New Roman"/>
        </w:rPr>
        <w:t>.3</w:t>
      </w:r>
      <w:r w:rsidRPr="0078404F">
        <w:rPr>
          <w:rFonts w:ascii="Times New Roman" w:hAnsi="Times New Roman" w:cs="Times New Roman"/>
        </w:rPr>
        <w:t>: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5E32146B" w14:textId="77777777" w:rsidR="00846F59" w:rsidRDefault="00846F59" w:rsidP="0078404F">
      <w:pPr>
        <w:spacing w:line="360" w:lineRule="auto"/>
        <w:jc w:val="center"/>
        <w:rPr>
          <w:rFonts w:ascii="Times New Roman" w:hAnsi="Times New Roman" w:cs="Times New Roman"/>
          <w:b/>
          <w:bCs/>
          <w:u w:val="single"/>
        </w:rPr>
      </w:pPr>
    </w:p>
    <w:p w14:paraId="189B420B" w14:textId="77777777" w:rsidR="00846F59" w:rsidRDefault="00846F59" w:rsidP="0078404F">
      <w:pPr>
        <w:spacing w:line="360" w:lineRule="auto"/>
        <w:jc w:val="center"/>
        <w:rPr>
          <w:rFonts w:ascii="Times New Roman" w:hAnsi="Times New Roman" w:cs="Times New Roman"/>
          <w:b/>
          <w:bCs/>
          <w:u w:val="single"/>
        </w:rPr>
      </w:pPr>
    </w:p>
    <w:p w14:paraId="3F714309" w14:textId="77777777" w:rsidR="00846F59" w:rsidRDefault="00846F59" w:rsidP="0078404F">
      <w:pPr>
        <w:spacing w:line="360" w:lineRule="auto"/>
        <w:jc w:val="center"/>
        <w:rPr>
          <w:rFonts w:ascii="Times New Roman" w:hAnsi="Times New Roman" w:cs="Times New Roman"/>
          <w:b/>
          <w:bCs/>
          <w:u w:val="single"/>
        </w:rPr>
      </w:pPr>
    </w:p>
    <w:p w14:paraId="760507C8" w14:textId="77777777" w:rsidR="00846F59" w:rsidRDefault="00846F59" w:rsidP="0078404F">
      <w:pPr>
        <w:spacing w:line="360" w:lineRule="auto"/>
        <w:jc w:val="center"/>
        <w:rPr>
          <w:rFonts w:ascii="Times New Roman" w:hAnsi="Times New Roman" w:cs="Times New Roman"/>
          <w:b/>
          <w:bCs/>
          <w:u w:val="single"/>
        </w:rPr>
      </w:pPr>
    </w:p>
    <w:p w14:paraId="716CFB0C" w14:textId="77777777" w:rsidR="00846F59" w:rsidRDefault="00846F59" w:rsidP="0078404F">
      <w:pPr>
        <w:spacing w:line="360" w:lineRule="auto"/>
        <w:jc w:val="center"/>
        <w:rPr>
          <w:rFonts w:ascii="Times New Roman" w:hAnsi="Times New Roman" w:cs="Times New Roman"/>
          <w:b/>
          <w:bCs/>
          <w:u w:val="single"/>
        </w:rPr>
      </w:pPr>
    </w:p>
    <w:p w14:paraId="6B262F92" w14:textId="77777777" w:rsidR="00846F59" w:rsidRDefault="00846F59" w:rsidP="0078404F">
      <w:pPr>
        <w:spacing w:line="360" w:lineRule="auto"/>
        <w:jc w:val="center"/>
        <w:rPr>
          <w:rFonts w:ascii="Times New Roman" w:hAnsi="Times New Roman" w:cs="Times New Roman"/>
          <w:b/>
          <w:bCs/>
          <w:u w:val="single"/>
        </w:rPr>
      </w:pPr>
    </w:p>
    <w:p w14:paraId="054ED1DD" w14:textId="77777777" w:rsidR="00846F59" w:rsidRDefault="00846F59" w:rsidP="0078404F">
      <w:pPr>
        <w:spacing w:line="360" w:lineRule="auto"/>
        <w:jc w:val="center"/>
        <w:rPr>
          <w:rFonts w:ascii="Times New Roman" w:hAnsi="Times New Roman" w:cs="Times New Roman"/>
          <w:b/>
          <w:bCs/>
          <w:u w:val="single"/>
        </w:rPr>
      </w:pPr>
    </w:p>
    <w:p w14:paraId="5286F04A" w14:textId="77777777" w:rsidR="00DE0FE7" w:rsidRDefault="00DE0FE7" w:rsidP="00846F59">
      <w:pPr>
        <w:spacing w:line="360" w:lineRule="auto"/>
        <w:rPr>
          <w:rFonts w:ascii="Times New Roman" w:hAnsi="Times New Roman" w:cs="Times New Roman"/>
          <w:b/>
          <w:bCs/>
          <w:u w:val="single"/>
        </w:rPr>
      </w:pPr>
    </w:p>
    <w:p w14:paraId="52FEE375" w14:textId="7E09A189"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78F8E613" w14:textId="2BFCA577"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w:t>
      </w:r>
      <w:r w:rsidR="0023670D">
        <w:rPr>
          <w:rFonts w:ascii="Times New Roman" w:hAnsi="Times New Roman" w:cs="Times New Roman"/>
        </w:rPr>
        <w:t>-</w:t>
      </w:r>
      <w:r w:rsidRPr="00047BCE">
        <w:rPr>
          <w:rFonts w:ascii="Times New Roman" w:hAnsi="Times New Roman" w:cs="Times New Roman"/>
        </w:rPr>
        <w:t>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w:t>
      </w:r>
      <w:r w:rsidR="0023670D">
        <w:rPr>
          <w:rFonts w:ascii="Times New Roman" w:hAnsi="Times New Roman" w:cs="Times New Roman"/>
        </w:rPr>
        <w:t xml:space="preserve"> </w:t>
      </w:r>
      <w:r w:rsidR="0023670D" w:rsidRPr="0023670D">
        <w:rPr>
          <w:rFonts w:ascii="Times New Roman" w:hAnsi="Times New Roman" w:cs="Times New Roman"/>
          <w:color w:val="FF0000"/>
          <w:highlight w:val="yellow"/>
        </w:rPr>
        <w:t>(refs)</w:t>
      </w:r>
      <w:r w:rsidRPr="0023670D">
        <w:rPr>
          <w:rFonts w:ascii="Times New Roman" w:hAnsi="Times New Roman" w:cs="Times New Roman"/>
          <w:color w:val="FF0000"/>
          <w:highlight w:val="yellow"/>
        </w:rPr>
        <w:t>.</w:t>
      </w:r>
      <w:r w:rsidRPr="0023670D">
        <w:rPr>
          <w:rFonts w:ascii="Times New Roman" w:hAnsi="Times New Roman" w:cs="Times New Roman"/>
          <w:color w:val="FF0000"/>
        </w:rPr>
        <w:t xml:space="preserve"> </w:t>
      </w:r>
      <w:r w:rsidRPr="00047BCE">
        <w:rPr>
          <w:rFonts w:ascii="Times New Roman" w:hAnsi="Times New Roman" w:cs="Times New Roman"/>
        </w:rPr>
        <w:t xml:space="preserve">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nothing of this magnitude has been seen or recorded before. Thus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and generate valuable insights and tools to combat the ongoing but subdued pandemic that brought the world to a standstill, highlighting areas relevant to this project. Key areas within the domain of data analytics which this review will focus on are </w:t>
      </w:r>
      <w:r w:rsidR="00704860">
        <w:rPr>
          <w:rFonts w:ascii="Times New Roman" w:hAnsi="Times New Roman" w:cs="Times New Roman"/>
        </w:rPr>
        <w:t xml:space="preserve">natural language processing, specifically </w:t>
      </w:r>
      <w:r w:rsidRPr="00047BCE">
        <w:rPr>
          <w:rFonts w:ascii="Times New Roman" w:hAnsi="Times New Roman" w:cs="Times New Roman"/>
        </w:rPr>
        <w:t>sentiment analysis</w:t>
      </w:r>
      <w:r w:rsidR="00704860">
        <w:rPr>
          <w:rFonts w:ascii="Times New Roman" w:hAnsi="Times New Roman" w:cs="Times New Roman"/>
        </w:rPr>
        <w:t>,</w:t>
      </w:r>
      <w:r w:rsidRPr="00047BCE">
        <w:rPr>
          <w:rFonts w:ascii="Times New Roman" w:hAnsi="Times New Roman" w:cs="Times New Roman"/>
        </w:rPr>
        <w:t xml:space="preserve"> and</w:t>
      </w:r>
      <w:r w:rsidR="00704860">
        <w:rPr>
          <w:rFonts w:ascii="Times New Roman" w:hAnsi="Times New Roman" w:cs="Times New Roman"/>
        </w:rPr>
        <w:t xml:space="preserve"> forecasting approaches such as </w:t>
      </w:r>
      <w:r w:rsidRPr="00047BCE">
        <w:rPr>
          <w:rFonts w:ascii="Times New Roman" w:hAnsi="Times New Roman" w:cs="Times New Roman"/>
        </w:rPr>
        <w:t xml:space="preserve"> time series forecasting as applied to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6C296B29"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w:t>
      </w:r>
      <w:r w:rsidR="00D63376" w:rsidRPr="00D63376">
        <w:rPr>
          <w:rFonts w:ascii="Times New Roman" w:hAnsi="Times New Roman" w:cs="Times New Roman"/>
          <w:noProof/>
        </w:rPr>
        <w:lastRenderedPageBreak/>
        <w:t>Savage, 2021)</w:t>
      </w:r>
      <w:r w:rsidRPr="00047BCE">
        <w:rPr>
          <w:rFonts w:ascii="Times New Roman" w:hAnsi="Times New Roman" w:cs="Times New Roman"/>
        </w:rPr>
        <w:fldChar w:fldCharType="end"/>
      </w:r>
      <w:r w:rsidRPr="00047BCE">
        <w:rPr>
          <w:rFonts w:ascii="Times New Roman" w:hAnsi="Times New Roman" w:cs="Times New Roman"/>
        </w:rPr>
        <w:t xml:space="preserve">. The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the pandemic was unfolding, through assessing parameters such as case numbers, severity, vaccine uptake and sentiment. Now with the height of the pandemic seemingly behind us, data generated during the pandemic can be a harnessed to generate deep insights and predictive models that may assist in the future.</w:t>
      </w:r>
      <w:r w:rsidR="00A0143E">
        <w:rPr>
          <w:rFonts w:ascii="Times New Roman" w:hAnsi="Times New Roman" w:cs="Times New Roman"/>
        </w:rPr>
        <w:t xml:space="preserve"> In line with the aims of this project</w:t>
      </w:r>
      <w:r w:rsidR="00F71EB3">
        <w:rPr>
          <w:rFonts w:ascii="Times New Roman" w:hAnsi="Times New Roman" w:cs="Times New Roman"/>
        </w:rPr>
        <w:t xml:space="preserve">, sentiment analysis and forecasting approaches will be harnessed, applied and explored using </w:t>
      </w:r>
      <w:r w:rsidR="0023670D">
        <w:rPr>
          <w:rFonts w:ascii="Times New Roman" w:hAnsi="Times New Roman" w:cs="Times New Roman"/>
        </w:rPr>
        <w:t>C</w:t>
      </w:r>
      <w:r w:rsidR="00F71EB3">
        <w:rPr>
          <w:rFonts w:ascii="Times New Roman" w:hAnsi="Times New Roman" w:cs="Times New Roman"/>
        </w:rPr>
        <w:t>ovid</w:t>
      </w:r>
      <w:r w:rsidR="0023670D">
        <w:rPr>
          <w:rFonts w:ascii="Times New Roman" w:hAnsi="Times New Roman" w:cs="Times New Roman"/>
        </w:rPr>
        <w:t>-</w:t>
      </w:r>
      <w:r w:rsidR="00F71EB3">
        <w:rPr>
          <w:rFonts w:ascii="Times New Roman" w:hAnsi="Times New Roman" w:cs="Times New Roman"/>
        </w:rPr>
        <w:t>19 data metrics, and thus this review will focus on the state of the art in these techniques, and their application to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1D41EA03" w:rsidR="00447EEC" w:rsidRDefault="001A1C5C"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2 </w:t>
      </w:r>
      <w:r w:rsidR="00447EEC">
        <w:rPr>
          <w:rFonts w:ascii="Times New Roman" w:hAnsi="Times New Roman" w:cs="Times New Roman"/>
          <w:b/>
          <w:bCs/>
          <w:u w:val="single"/>
        </w:rPr>
        <w:t>Natural language processing</w:t>
      </w:r>
    </w:p>
    <w:p w14:paraId="25991783" w14:textId="50B032A1" w:rsidR="00BB2286" w:rsidRPr="00047BCE" w:rsidRDefault="00447EEC" w:rsidP="00BB2286">
      <w:pPr>
        <w:spacing w:line="360" w:lineRule="auto"/>
        <w:rPr>
          <w:rFonts w:ascii="Times New Roman" w:hAnsi="Times New Roman" w:cs="Times New Roman"/>
        </w:rPr>
      </w:pPr>
      <w:r>
        <w:rPr>
          <w:rFonts w:ascii="Times New Roman" w:hAnsi="Times New Roman" w:cs="Times New Roman"/>
        </w:rPr>
        <w:t>Natural language processing</w:t>
      </w:r>
      <w:r w:rsidR="008F3390">
        <w:rPr>
          <w:rFonts w:ascii="Times New Roman" w:hAnsi="Times New Roman" w:cs="Times New Roman"/>
        </w:rPr>
        <w:t xml:space="preserve"> (NLP)</w:t>
      </w:r>
      <w:r>
        <w:rPr>
          <w:rFonts w:ascii="Times New Roman" w:hAnsi="Times New Roman" w:cs="Times New Roman"/>
        </w:rPr>
        <w:t xml:space="preserve"> is a sub field of AI and linguistics, stemming from the 1950s,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w:t>
      </w:r>
      <w:r w:rsidR="00BB2286"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00BB2286" w:rsidRPr="00047BCE">
        <w:rPr>
          <w:rFonts w:ascii="Times New Roman" w:hAnsi="Times New Roman" w:cs="Times New Roman"/>
        </w:rPr>
        <w:t>Dipanjan</w:t>
      </w:r>
      <w:proofErr w:type="spellEnd"/>
      <w:r w:rsidR="00BB2286" w:rsidRPr="00047BCE">
        <w:rPr>
          <w:rFonts w:ascii="Times New Roman" w:hAnsi="Times New Roman" w:cs="Times New Roman"/>
        </w:rPr>
        <w:t xml:space="preserve"> Sarkar’s book on </w:t>
      </w:r>
      <w:r w:rsidR="008F3390">
        <w:rPr>
          <w:rFonts w:ascii="Times New Roman" w:hAnsi="Times New Roman" w:cs="Times New Roman"/>
        </w:rPr>
        <w:t>t</w:t>
      </w:r>
      <w:r w:rsidR="00BB2286" w:rsidRPr="00047BCE">
        <w:rPr>
          <w:rFonts w:ascii="Times New Roman" w:hAnsi="Times New Roman" w:cs="Times New Roman"/>
        </w:rPr>
        <w:t xml:space="preserve">ext analytics from 2016, </w:t>
      </w:r>
      <w:r w:rsidR="008F3390">
        <w:rPr>
          <w:rFonts w:ascii="Times New Roman" w:hAnsi="Times New Roman" w:cs="Times New Roman"/>
        </w:rPr>
        <w:t>n</w:t>
      </w:r>
      <w:r w:rsidR="00BB2286" w:rsidRPr="00047BCE">
        <w:rPr>
          <w:rFonts w:ascii="Times New Roman" w:hAnsi="Times New Roman" w:cs="Times New Roman"/>
        </w:rPr>
        <w:t>atural language follows rules and syntax which can be exploited through commonalities and converted into data which can be analysed mathematically</w:t>
      </w:r>
      <w:r w:rsidR="00BB2286">
        <w:rPr>
          <w:rFonts w:ascii="Times New Roman" w:hAnsi="Times New Roman" w:cs="Times New Roman"/>
        </w:rPr>
        <w:t xml:space="preserve"> </w:t>
      </w:r>
      <w:r w:rsidR="00BB2286">
        <w:rPr>
          <w:rFonts w:ascii="Times New Roman" w:hAnsi="Times New Roman" w:cs="Times New Roman"/>
        </w:rPr>
        <w:fldChar w:fldCharType="begin" w:fldLock="1"/>
      </w:r>
      <w:r w:rsidR="00BB2286">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00BB2286">
        <w:rPr>
          <w:rFonts w:ascii="Times New Roman" w:hAnsi="Times New Roman" w:cs="Times New Roman"/>
        </w:rPr>
        <w:fldChar w:fldCharType="separate"/>
      </w:r>
      <w:r w:rsidR="00BB2286" w:rsidRPr="00D63376">
        <w:rPr>
          <w:rFonts w:ascii="Times New Roman" w:hAnsi="Times New Roman" w:cs="Times New Roman"/>
          <w:noProof/>
        </w:rPr>
        <w:t>(Sarkar, 2016)</w:t>
      </w:r>
      <w:r w:rsidR="00BB2286">
        <w:rPr>
          <w:rFonts w:ascii="Times New Roman" w:hAnsi="Times New Roman" w:cs="Times New Roman"/>
        </w:rPr>
        <w:fldChar w:fldCharType="end"/>
      </w:r>
      <w:r w:rsidR="00BB2286" w:rsidRPr="00047BCE">
        <w:rPr>
          <w:rFonts w:ascii="Times New Roman" w:hAnsi="Times New Roman" w:cs="Times New Roman"/>
        </w:rPr>
        <w:t>.</w:t>
      </w:r>
    </w:p>
    <w:p w14:paraId="7D27B588" w14:textId="77777777" w:rsidR="00BB2286" w:rsidRPr="00047BCE" w:rsidRDefault="00BB2286" w:rsidP="00BB2286">
      <w:pPr>
        <w:spacing w:line="360" w:lineRule="auto"/>
        <w:rPr>
          <w:rFonts w:ascii="Times New Roman" w:hAnsi="Times New Roman" w:cs="Times New Roman"/>
        </w:rPr>
      </w:pPr>
    </w:p>
    <w:p w14:paraId="776C2467" w14:textId="304A6EAF" w:rsidR="00BB2286" w:rsidRPr="00047BCE" w:rsidRDefault="00BB2286" w:rsidP="00BB2286">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w:t>
      </w:r>
      <w:r w:rsidR="008F3390">
        <w:rPr>
          <w:rFonts w:ascii="Times New Roman" w:hAnsi="Times New Roman" w:cs="Times New Roman"/>
        </w:rPr>
        <w:t xml:space="preserve"> </w:t>
      </w:r>
      <w:r>
        <w:rPr>
          <w:rFonts w:ascii="Times New Roman" w:hAnsi="Times New Roman" w:cs="Times New Roman"/>
        </w:rPr>
        <w:t>2016</w:t>
      </w:r>
    </w:p>
    <w:p w14:paraId="3A589747" w14:textId="77777777" w:rsidR="00BB2286" w:rsidRDefault="00BB2286" w:rsidP="00166D1A">
      <w:pPr>
        <w:spacing w:line="360" w:lineRule="auto"/>
        <w:rPr>
          <w:rFonts w:ascii="Times New Roman" w:hAnsi="Times New Roman" w:cs="Times New Roman"/>
        </w:rPr>
      </w:pPr>
    </w:p>
    <w:p w14:paraId="6923FABD" w14:textId="78F149B5" w:rsidR="00447EEC" w:rsidRDefault="00851FB7" w:rsidP="00166D1A">
      <w:pPr>
        <w:spacing w:line="360" w:lineRule="auto"/>
        <w:rPr>
          <w:rFonts w:ascii="Times New Roman" w:hAnsi="Times New Roman" w:cs="Times New Roman"/>
        </w:rPr>
      </w:pPr>
      <w:r>
        <w:rPr>
          <w:rFonts w:ascii="Times New Roman" w:hAnsi="Times New Roman" w:cs="Times New Roman"/>
        </w:rPr>
        <w:t>There are several applications for natural language processing including predictive text, email filtering, document analysis, social media monitoring, chatbots, language translation and sentiment analysis</w:t>
      </w:r>
      <w:r w:rsidR="00704860">
        <w:rPr>
          <w:rFonts w:ascii="Times New Roman" w:hAnsi="Times New Roman" w:cs="Times New Roman"/>
        </w:rPr>
        <w:t xml:space="preserve"> </w:t>
      </w:r>
      <w:r w:rsidR="008F3390">
        <w:rPr>
          <w:rFonts w:ascii="Times New Roman" w:hAnsi="Times New Roman" w:cs="Times New Roman"/>
        </w:rPr>
        <w:fldChar w:fldCharType="begin" w:fldLock="1"/>
      </w:r>
      <w:r w:rsidR="00BF6158">
        <w:rPr>
          <w:rFonts w:ascii="Times New Roman" w:hAnsi="Times New Roman" w:cs="Times New Roman"/>
        </w:rPr>
        <w:instrText>ADDIN CSL_CITATION {"citationItems":[{"id":"ITEM-1","itemData":{"URL":"https://datasciencedojo.com/blog/natural-language-processing-applications/","accessed":{"date-parts":[["2023","8","28"]]},"id":"ITEM-1","issued":{"date-parts":[["0"]]},"title":"Applications of Natural Language Processing  | Data Science Dojo","type":"webpage"},"uris":["http://www.mendeley.com/documents/?uuid=1ad91d5c-fdf7-3662-873f-3e5a34706bae"]}],"mendeley":{"formattedCitation":"(&lt;i&gt;Applications of Natural Language Processing  | Data Science Dojo&lt;/i&gt;, no date)","manualFormatting":"(Applications of Natural Language Processing  | Data Science Dojo, 2023","plainTextFormattedCitation":"(Applications of Natural Language Processing  | Data Science Dojo, no date)","previouslyFormattedCitation":"(&lt;i&gt;Applications of Natural Language Processing  | Data Science Dojo&lt;/i&gt;, no date)"},"properties":{"noteIndex":0},"schema":"https://github.com/citation-style-language/schema/raw/master/csl-citation.json"}</w:instrText>
      </w:r>
      <w:r w:rsidR="008F3390">
        <w:rPr>
          <w:rFonts w:ascii="Times New Roman" w:hAnsi="Times New Roman" w:cs="Times New Roman"/>
        </w:rPr>
        <w:fldChar w:fldCharType="separate"/>
      </w:r>
      <w:r w:rsidR="008F3390" w:rsidRPr="008F3390">
        <w:rPr>
          <w:rFonts w:ascii="Times New Roman" w:hAnsi="Times New Roman" w:cs="Times New Roman"/>
          <w:noProof/>
        </w:rPr>
        <w:t>(</w:t>
      </w:r>
      <w:r w:rsidR="008F3390" w:rsidRPr="008F3390">
        <w:rPr>
          <w:rFonts w:ascii="Times New Roman" w:hAnsi="Times New Roman" w:cs="Times New Roman"/>
          <w:i/>
          <w:noProof/>
        </w:rPr>
        <w:t>Applications of Natural Language Processing  | Data Science Dojo</w:t>
      </w:r>
      <w:r w:rsidR="008F3390" w:rsidRPr="008F3390">
        <w:rPr>
          <w:rFonts w:ascii="Times New Roman" w:hAnsi="Times New Roman" w:cs="Times New Roman"/>
          <w:noProof/>
        </w:rPr>
        <w:t>,</w:t>
      </w:r>
      <w:r w:rsidR="008F3390">
        <w:rPr>
          <w:rFonts w:ascii="Times New Roman" w:hAnsi="Times New Roman" w:cs="Times New Roman"/>
          <w:noProof/>
        </w:rPr>
        <w:t xml:space="preserve"> 2023</w:t>
      </w:r>
      <w:r w:rsidR="008F3390">
        <w:rPr>
          <w:rFonts w:ascii="Times New Roman" w:hAnsi="Times New Roman" w:cs="Times New Roman"/>
        </w:rPr>
        <w:fldChar w:fldCharType="end"/>
      </w:r>
      <w:r w:rsidR="008F3390">
        <w:rPr>
          <w:rFonts w:ascii="Times New Roman" w:hAnsi="Times New Roman" w:cs="Times New Roman"/>
        </w:rPr>
        <w:t>)</w:t>
      </w:r>
      <w:r>
        <w:rPr>
          <w:rFonts w:ascii="Times New Roman" w:hAnsi="Times New Roman" w:cs="Times New Roman"/>
        </w:rPr>
        <w:t xml:space="preserve">. More recently, a massive leap forward was made in using predictive text and NLP for the creation of </w:t>
      </w:r>
      <w:r w:rsidR="008F3390">
        <w:rPr>
          <w:rFonts w:ascii="Times New Roman" w:hAnsi="Times New Roman" w:cs="Times New Roman"/>
        </w:rPr>
        <w:t>l</w:t>
      </w:r>
      <w:r>
        <w:rPr>
          <w:rFonts w:ascii="Times New Roman" w:hAnsi="Times New Roman" w:cs="Times New Roman"/>
        </w:rPr>
        <w:t xml:space="preserve">arge language models such as Chat GPT-4 by Open AI. This technology harnesses several key processes of natural language processing to allow the user to input </w:t>
      </w:r>
      <w:r>
        <w:rPr>
          <w:rFonts w:ascii="Times New Roman" w:hAnsi="Times New Roman" w:cs="Times New Roman"/>
        </w:rPr>
        <w:lastRenderedPageBreak/>
        <w:t>information and receive relatively accurate output for various queries</w:t>
      </w:r>
      <w:r w:rsidR="00302967">
        <w:rPr>
          <w:rFonts w:ascii="Times New Roman" w:hAnsi="Times New Roman" w:cs="Times New Roman"/>
        </w:rPr>
        <w:t xml:space="preserve"> or prompts</w:t>
      </w:r>
      <w:r>
        <w:rPr>
          <w:rFonts w:ascii="Times New Roman" w:hAnsi="Times New Roman" w:cs="Times New Roman"/>
        </w:rPr>
        <w:t>.</w:t>
      </w:r>
      <w:r w:rsidR="001D6425">
        <w:rPr>
          <w:rFonts w:ascii="Times New Roman" w:hAnsi="Times New Roman" w:cs="Times New Roman"/>
        </w:rPr>
        <w:t xml:space="preserve"> Natural language processing was applied extensively during the </w:t>
      </w:r>
      <w:r w:rsidR="008F3390">
        <w:rPr>
          <w:rFonts w:ascii="Times New Roman" w:hAnsi="Times New Roman" w:cs="Times New Roman"/>
        </w:rPr>
        <w:t>C</w:t>
      </w:r>
      <w:r w:rsidR="001D6425">
        <w:rPr>
          <w:rFonts w:ascii="Times New Roman" w:hAnsi="Times New Roman" w:cs="Times New Roman"/>
        </w:rPr>
        <w:t>ovid</w:t>
      </w:r>
      <w:r w:rsidR="008F3390">
        <w:rPr>
          <w:rFonts w:ascii="Times New Roman" w:hAnsi="Times New Roman" w:cs="Times New Roman"/>
        </w:rPr>
        <w:t>-</w:t>
      </w:r>
      <w:r w:rsidR="001D6425">
        <w:rPr>
          <w:rFonts w:ascii="Times New Roman" w:hAnsi="Times New Roman" w:cs="Times New Roman"/>
        </w:rPr>
        <w:t xml:space="preserve">19 pandemic to assist in digesting massive amounts of text data from sources such as social media, electronic health records, scientific investigatio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r w:rsidR="00302967">
        <w:rPr>
          <w:rFonts w:ascii="Times New Roman" w:hAnsi="Times New Roman" w:cs="Times New Roman"/>
        </w:rPr>
        <w:t xml:space="preserve">. The various applications of NLP in covid </w:t>
      </w:r>
      <w:r w:rsidR="00704860">
        <w:rPr>
          <w:rFonts w:ascii="Times New Roman" w:hAnsi="Times New Roman" w:cs="Times New Roman"/>
        </w:rPr>
        <w:t>1</w:t>
      </w:r>
      <w:r w:rsidR="00302967">
        <w:rPr>
          <w:rFonts w:ascii="Times New Roman" w:hAnsi="Times New Roman" w:cs="Times New Roman"/>
        </w:rPr>
        <w:t>9 are shown in Figure 3.1.</w:t>
      </w:r>
    </w:p>
    <w:p w14:paraId="36F805B6" w14:textId="7ED43E87" w:rsidR="001D6425" w:rsidRDefault="001D6425" w:rsidP="001D6425">
      <w:pPr>
        <w:spacing w:line="360" w:lineRule="auto"/>
        <w:jc w:val="center"/>
        <w:rPr>
          <w:rFonts w:ascii="Times New Roman" w:hAnsi="Times New Roman" w:cs="Times New Roman"/>
        </w:rPr>
      </w:pPr>
      <w:r>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76CD728C">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6DE84BDF" w14:textId="75F5B16C" w:rsidR="001D6425" w:rsidRDefault="001D6425" w:rsidP="00166D1A">
      <w:pPr>
        <w:spacing w:line="360" w:lineRule="auto"/>
        <w:rPr>
          <w:rFonts w:ascii="Times New Roman" w:hAnsi="Times New Roman" w:cs="Times New Roman"/>
        </w:rPr>
      </w:pPr>
      <w:r w:rsidRPr="001D6425">
        <w:rPr>
          <w:rFonts w:ascii="Times New Roman" w:hAnsi="Times New Roman" w:cs="Times New Roman"/>
        </w:rPr>
        <w:t>Figure</w:t>
      </w:r>
      <w:r w:rsidR="00302967">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49BA50F7" w14:textId="77777777" w:rsidR="00DA4526" w:rsidRPr="001D6425" w:rsidRDefault="00DA4526" w:rsidP="00166D1A">
      <w:pPr>
        <w:spacing w:line="360" w:lineRule="auto"/>
        <w:rPr>
          <w:rFonts w:ascii="Times New Roman" w:hAnsi="Times New Roman" w:cs="Times New Roman"/>
        </w:rPr>
      </w:pPr>
    </w:p>
    <w:p w14:paraId="54D4E576" w14:textId="427AC052" w:rsidR="00846F59" w:rsidRPr="00EF7C8D" w:rsidRDefault="004E7F87" w:rsidP="00166D1A">
      <w:pPr>
        <w:spacing w:line="360" w:lineRule="auto"/>
        <w:rPr>
          <w:rFonts w:ascii="Times New Roman" w:hAnsi="Times New Roman" w:cs="Times New Roman"/>
        </w:rPr>
      </w:pPr>
      <w:r>
        <w:rPr>
          <w:rFonts w:ascii="Times New Roman" w:hAnsi="Times New Roman" w:cs="Times New Roman"/>
        </w:rPr>
        <w:t xml:space="preserve">A key area which is often used in NLP is </w:t>
      </w:r>
      <w:r w:rsidR="003C71B7">
        <w:rPr>
          <w:rFonts w:ascii="Times New Roman" w:hAnsi="Times New Roman" w:cs="Times New Roman"/>
        </w:rPr>
        <w:t>s</w:t>
      </w:r>
      <w:r>
        <w:rPr>
          <w:rFonts w:ascii="Times New Roman" w:hAnsi="Times New Roman" w:cs="Times New Roman"/>
        </w:rPr>
        <w:t>entiment analysis</w:t>
      </w:r>
      <w:r w:rsidR="000B2C68">
        <w:rPr>
          <w:rFonts w:ascii="Times New Roman" w:hAnsi="Times New Roman" w:cs="Times New Roman"/>
        </w:rPr>
        <w:t xml:space="preserve"> </w:t>
      </w:r>
      <w:r w:rsidR="000B2C68">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0B2C68">
        <w:rPr>
          <w:rFonts w:ascii="Times New Roman" w:hAnsi="Times New Roman" w:cs="Times New Roman"/>
        </w:rPr>
        <w:fldChar w:fldCharType="separate"/>
      </w:r>
      <w:r w:rsidR="000B2C68" w:rsidRPr="000B2C68">
        <w:rPr>
          <w:rFonts w:ascii="Times New Roman" w:hAnsi="Times New Roman" w:cs="Times New Roman"/>
          <w:noProof/>
        </w:rPr>
        <w:t xml:space="preserve">(Gonçalves </w:t>
      </w:r>
      <w:r w:rsidR="000B2C68" w:rsidRPr="000B2C68">
        <w:rPr>
          <w:rFonts w:ascii="Times New Roman" w:hAnsi="Times New Roman" w:cs="Times New Roman"/>
          <w:i/>
          <w:noProof/>
        </w:rPr>
        <w:t>et al.</w:t>
      </w:r>
      <w:r w:rsidR="000B2C68" w:rsidRPr="000B2C68">
        <w:rPr>
          <w:rFonts w:ascii="Times New Roman" w:hAnsi="Times New Roman" w:cs="Times New Roman"/>
          <w:noProof/>
        </w:rPr>
        <w:t>, 2013)</w:t>
      </w:r>
      <w:r w:rsidR="000B2C68">
        <w:rPr>
          <w:rFonts w:ascii="Times New Roman" w:hAnsi="Times New Roman" w:cs="Times New Roman"/>
        </w:rPr>
        <w:fldChar w:fldCharType="end"/>
      </w:r>
      <w:r>
        <w:rPr>
          <w:rFonts w:ascii="Times New Roman" w:hAnsi="Times New Roman" w:cs="Times New Roman"/>
        </w:rPr>
        <w:t xml:space="preserve">. </w:t>
      </w:r>
      <w:r w:rsidR="00EF7C8D">
        <w:rPr>
          <w:rFonts w:ascii="Times New Roman" w:hAnsi="Times New Roman" w:cs="Times New Roman"/>
        </w:rPr>
        <w:t xml:space="preserve">Several excellent machine learning and deep learning approaches have been used to develop pre trained models to carry out </w:t>
      </w:r>
      <w:r w:rsidR="008F3390">
        <w:rPr>
          <w:rFonts w:ascii="Times New Roman" w:hAnsi="Times New Roman" w:cs="Times New Roman"/>
        </w:rPr>
        <w:t>NLP</w:t>
      </w:r>
      <w:r w:rsidR="00EF7C8D">
        <w:rPr>
          <w:rFonts w:ascii="Times New Roman" w:hAnsi="Times New Roman" w:cs="Times New Roman"/>
        </w:rPr>
        <w:t xml:space="preserve"> tasks such</w:t>
      </w:r>
      <w:r>
        <w:rPr>
          <w:rFonts w:ascii="Times New Roman" w:hAnsi="Times New Roman" w:cs="Times New Roman"/>
        </w:rPr>
        <w:t xml:space="preserve"> sentiment analysis</w:t>
      </w:r>
      <w:r w:rsidR="00EF7C8D">
        <w:rPr>
          <w:rFonts w:ascii="Times New Roman" w:hAnsi="Times New Roman" w:cs="Times New Roman"/>
        </w:rPr>
        <w:t xml:space="preserve"> </w:t>
      </w:r>
      <w:r>
        <w:rPr>
          <w:rFonts w:ascii="Times New Roman" w:hAnsi="Times New Roman" w:cs="Times New Roman"/>
        </w:rPr>
        <w:t>like</w:t>
      </w:r>
      <w:r w:rsidR="00EF7C8D">
        <w:rPr>
          <w:rFonts w:ascii="Times New Roman" w:hAnsi="Times New Roman" w:cs="Times New Roman"/>
        </w:rPr>
        <w:t xml:space="preserve"> word2vec, </w:t>
      </w:r>
      <w:proofErr w:type="spellStart"/>
      <w:r w:rsidR="00EF7C8D">
        <w:rPr>
          <w:rFonts w:ascii="Times New Roman" w:hAnsi="Times New Roman" w:cs="Times New Roman"/>
        </w:rPr>
        <w:t>GloVe</w:t>
      </w:r>
      <w:proofErr w:type="spellEnd"/>
      <w:r w:rsidR="00EF7C8D">
        <w:rPr>
          <w:rFonts w:ascii="Times New Roman" w:hAnsi="Times New Roman" w:cs="Times New Roman"/>
        </w:rPr>
        <w:t xml:space="preserve">, BERT </w:t>
      </w:r>
      <w:r w:rsidR="00767EA6">
        <w:rPr>
          <w:rFonts w:ascii="Times New Roman" w:hAnsi="Times New Roman" w:cs="Times New Roman"/>
        </w:rPr>
        <w:fldChar w:fldCharType="begin" w:fldLock="1"/>
      </w:r>
      <w:r w:rsidR="0099489D">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r w:rsidR="009F1C1F">
        <w:rPr>
          <w:rFonts w:ascii="Times New Roman" w:hAnsi="Times New Roman" w:cs="Times New Roman"/>
        </w:rPr>
        <w:t>.</w:t>
      </w:r>
      <w:r w:rsidR="008A24DF">
        <w:rPr>
          <w:rFonts w:ascii="Times New Roman" w:hAnsi="Times New Roman" w:cs="Times New Roman"/>
        </w:rPr>
        <w:t xml:space="preserve"> </w:t>
      </w:r>
      <w:proofErr w:type="spellStart"/>
      <w:r w:rsidR="008A24DF">
        <w:rPr>
          <w:rFonts w:ascii="Times New Roman" w:hAnsi="Times New Roman" w:cs="Times New Roman"/>
        </w:rPr>
        <w:t>TextBlob</w:t>
      </w:r>
      <w:proofErr w:type="spellEnd"/>
      <w:r w:rsidR="008A24DF">
        <w:rPr>
          <w:rFonts w:ascii="Times New Roman" w:hAnsi="Times New Roman" w:cs="Times New Roman"/>
        </w:rPr>
        <w:t xml:space="preserve"> and VADAR, </w:t>
      </w:r>
      <w:r w:rsidR="007F72E7">
        <w:rPr>
          <w:rFonts w:ascii="Times New Roman" w:hAnsi="Times New Roman" w:cs="Times New Roman"/>
        </w:rPr>
        <w:t>are lexicon based NLP methods,</w:t>
      </w:r>
      <w:r w:rsidR="008A24DF">
        <w:rPr>
          <w:rFonts w:ascii="Times New Roman" w:hAnsi="Times New Roman" w:cs="Times New Roman"/>
        </w:rPr>
        <w:t xml:space="preserve"> non- machine learning model based methods, rely on a large dictionary of words</w:t>
      </w:r>
      <w:r w:rsidR="007F72E7">
        <w:rPr>
          <w:rFonts w:ascii="Times New Roman" w:hAnsi="Times New Roman" w:cs="Times New Roman"/>
        </w:rPr>
        <w:t xml:space="preserve"> which the algorithms already possess, and which the training data</w:t>
      </w:r>
      <w:r w:rsidR="00B70346">
        <w:rPr>
          <w:rFonts w:ascii="Times New Roman" w:hAnsi="Times New Roman" w:cs="Times New Roman"/>
        </w:rPr>
        <w:t xml:space="preserve"> provided is compared against to p</w:t>
      </w:r>
      <w:r w:rsidR="00F90188">
        <w:rPr>
          <w:rFonts w:ascii="Times New Roman" w:hAnsi="Times New Roman" w:cs="Times New Roman"/>
        </w:rPr>
        <w:t>erform</w:t>
      </w:r>
      <w:r w:rsidR="00B70346">
        <w:rPr>
          <w:rFonts w:ascii="Times New Roman" w:hAnsi="Times New Roman" w:cs="Times New Roman"/>
        </w:rPr>
        <w:t xml:space="preserve"> </w:t>
      </w:r>
      <w:r w:rsidR="008F3390">
        <w:rPr>
          <w:rFonts w:ascii="Times New Roman" w:hAnsi="Times New Roman" w:cs="Times New Roman"/>
        </w:rPr>
        <w:t>sentiment</w:t>
      </w:r>
      <w:r w:rsidR="00B70346">
        <w:rPr>
          <w:rFonts w:ascii="Times New Roman" w:hAnsi="Times New Roman" w:cs="Times New Roman"/>
        </w:rPr>
        <w:t xml:space="preserve"> task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00B70346" w:rsidRPr="004E7F87">
        <w:rPr>
          <w:rFonts w:ascii="Times New Roman" w:hAnsi="Times New Roman" w:cs="Times New Roman"/>
          <w:color w:val="000000" w:themeColor="text1"/>
        </w:rPr>
        <w:t>.</w:t>
      </w:r>
      <w:r w:rsidR="007F72E7" w:rsidRPr="004E7F87">
        <w:rPr>
          <w:rFonts w:ascii="Times New Roman" w:hAnsi="Times New Roman" w:cs="Times New Roman"/>
          <w:color w:val="000000" w:themeColor="text1"/>
        </w:rPr>
        <w:t xml:space="preserve"> </w:t>
      </w:r>
      <w:r w:rsidR="008A24DF" w:rsidRPr="004E7F87">
        <w:rPr>
          <w:rFonts w:ascii="Times New Roman" w:hAnsi="Times New Roman" w:cs="Times New Roman"/>
          <w:color w:val="000000" w:themeColor="text1"/>
        </w:rPr>
        <w:t xml:space="preserve"> </w:t>
      </w:r>
      <w:r w:rsidR="008A24DF">
        <w:rPr>
          <w:rFonts w:ascii="Times New Roman" w:hAnsi="Times New Roman" w:cs="Times New Roman"/>
        </w:rPr>
        <w:t xml:space="preserve">Given </w:t>
      </w:r>
      <w:r w:rsidR="008F3390">
        <w:rPr>
          <w:rFonts w:ascii="Times New Roman" w:hAnsi="Times New Roman" w:cs="Times New Roman"/>
        </w:rPr>
        <w:t>a key aim</w:t>
      </w:r>
      <w:r w:rsidR="008A24DF">
        <w:rPr>
          <w:rFonts w:ascii="Times New Roman" w:hAnsi="Times New Roman" w:cs="Times New Roman"/>
        </w:rPr>
        <w:t xml:space="preserve"> of this project is to mine sentiment from a new twitter dataset generated with the twitter API based on current </w:t>
      </w:r>
      <w:r w:rsidR="008F3390">
        <w:rPr>
          <w:rFonts w:ascii="Times New Roman" w:hAnsi="Times New Roman" w:cs="Times New Roman"/>
        </w:rPr>
        <w:t>C</w:t>
      </w:r>
      <w:r w:rsidR="008A24DF">
        <w:rPr>
          <w:rFonts w:ascii="Times New Roman" w:hAnsi="Times New Roman" w:cs="Times New Roman"/>
        </w:rPr>
        <w:t>ovid</w:t>
      </w:r>
      <w:r w:rsidR="008F3390">
        <w:rPr>
          <w:rFonts w:ascii="Times New Roman" w:hAnsi="Times New Roman" w:cs="Times New Roman"/>
        </w:rPr>
        <w:t>-</w:t>
      </w:r>
      <w:r w:rsidR="008A24DF">
        <w:rPr>
          <w:rFonts w:ascii="Times New Roman" w:hAnsi="Times New Roman" w:cs="Times New Roman"/>
        </w:rPr>
        <w:t xml:space="preserve">19 vaccination tweets, these </w:t>
      </w:r>
      <w:r w:rsidR="00704860">
        <w:rPr>
          <w:rFonts w:ascii="Times New Roman" w:hAnsi="Times New Roman" w:cs="Times New Roman"/>
        </w:rPr>
        <w:t>techniques</w:t>
      </w:r>
      <w:r w:rsidR="008A24DF">
        <w:rPr>
          <w:rFonts w:ascii="Times New Roman" w:hAnsi="Times New Roman" w:cs="Times New Roman"/>
        </w:rPr>
        <w:t xml:space="preserve"> will be explored and refined for their potential to generate the most accurate model possible for classification of sentiment</w:t>
      </w:r>
      <w:r w:rsidR="00F90188">
        <w:rPr>
          <w:rFonts w:ascii="Times New Roman" w:hAnsi="Times New Roman" w:cs="Times New Roman"/>
        </w:rPr>
        <w:t xml:space="preserve"> of the problem area dataset</w:t>
      </w:r>
      <w:r w:rsidR="008A24DF">
        <w:rPr>
          <w:rFonts w:ascii="Times New Roman" w:hAnsi="Times New Roman" w:cs="Times New Roman"/>
        </w:rPr>
        <w:t>.</w:t>
      </w:r>
    </w:p>
    <w:p w14:paraId="53866DD2"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5F330C70" w14:textId="655F5677" w:rsidR="003645C3" w:rsidRPr="00047BCE" w:rsidRDefault="003645C3" w:rsidP="00BB2286">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sidR="008F3390">
        <w:rPr>
          <w:rFonts w:ascii="Times New Roman" w:hAnsi="Times New Roman" w:cs="Times New Roman"/>
        </w:rPr>
        <w:t>NLP</w:t>
      </w:r>
      <w:r w:rsidRPr="00047BCE">
        <w:rPr>
          <w:rFonts w:ascii="Times New Roman" w:hAnsi="Times New Roman" w:cs="Times New Roman"/>
        </w:rPr>
        <w:t xml:space="preserve"> which enables the mining of opinion</w:t>
      </w:r>
      <w:r w:rsidR="004E7F87">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w:t>
      </w:r>
      <w:r w:rsidRPr="00047BCE">
        <w:rPr>
          <w:rFonts w:ascii="Times New Roman" w:hAnsi="Times New Roman" w:cs="Times New Roman"/>
        </w:rPr>
        <w:lastRenderedPageBreak/>
        <w:t>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section.</w:t>
      </w:r>
      <w:r w:rsidRPr="00047BCE">
        <w:rPr>
          <w:rFonts w:ascii="Times New Roman" w:hAnsi="Times New Roman" w:cs="Times New Roman"/>
        </w:rPr>
        <w:t xml:space="preserve"> </w:t>
      </w:r>
      <w:r w:rsidR="003C71B7">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sidR="00C96C72">
        <w:rPr>
          <w:rFonts w:ascii="Times New Roman" w:hAnsi="Times New Roman" w:cs="Times New Roman"/>
        </w:rPr>
        <w:t>digested and quantified by various</w:t>
      </w:r>
      <w:r w:rsidRPr="00047BCE">
        <w:rPr>
          <w:rFonts w:ascii="Times New Roman" w:hAnsi="Times New Roman" w:cs="Times New Roman"/>
        </w:rPr>
        <w:t xml:space="preserve"> algorithms</w:t>
      </w:r>
      <w:r w:rsidR="00C96C72">
        <w:rPr>
          <w:rFonts w:ascii="Times New Roman" w:hAnsi="Times New Roman" w:cs="Times New Roman"/>
        </w:rPr>
        <w:t xml:space="preserve">, such as the ones mentioned in </w:t>
      </w:r>
      <w:r w:rsidR="00C96C72" w:rsidRPr="00B5293F">
        <w:rPr>
          <w:rFonts w:ascii="Times New Roman" w:hAnsi="Times New Roman" w:cs="Times New Roman"/>
          <w:color w:val="000000" w:themeColor="text1"/>
        </w:rPr>
        <w:t>Section</w:t>
      </w:r>
      <w:r w:rsidR="00B5293F" w:rsidRPr="00B5293F">
        <w:rPr>
          <w:rFonts w:ascii="Times New Roman" w:hAnsi="Times New Roman" w:cs="Times New Roman"/>
          <w:color w:val="000000" w:themeColor="text1"/>
        </w:rPr>
        <w:t xml:space="preserve"> 3.2</w:t>
      </w:r>
      <w:r w:rsidR="00B5293F">
        <w:rPr>
          <w:rFonts w:ascii="Times New Roman" w:hAnsi="Times New Roman" w:cs="Times New Roman"/>
        </w:rPr>
        <w:t xml:space="preserve"> </w:t>
      </w:r>
      <w:r w:rsidR="00B5293F">
        <w:rPr>
          <w:rFonts w:ascii="Times New Roman" w:hAnsi="Times New Roman" w:cs="Times New Roman"/>
        </w:rPr>
        <w:fldChar w:fldCharType="begin" w:fldLock="1"/>
      </w:r>
      <w:r w:rsidR="00B958D6">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B5293F">
        <w:rPr>
          <w:rFonts w:ascii="Times New Roman" w:hAnsi="Times New Roman" w:cs="Times New Roman"/>
        </w:rPr>
        <w:fldChar w:fldCharType="separate"/>
      </w:r>
      <w:r w:rsidR="00B5293F" w:rsidRPr="00B5293F">
        <w:rPr>
          <w:rFonts w:ascii="Times New Roman" w:hAnsi="Times New Roman" w:cs="Times New Roman"/>
          <w:noProof/>
        </w:rPr>
        <w:t xml:space="preserve">(Gonçalves </w:t>
      </w:r>
      <w:r w:rsidR="00B5293F" w:rsidRPr="00B5293F">
        <w:rPr>
          <w:rFonts w:ascii="Times New Roman" w:hAnsi="Times New Roman" w:cs="Times New Roman"/>
          <w:i/>
          <w:noProof/>
        </w:rPr>
        <w:t>et al.</w:t>
      </w:r>
      <w:r w:rsidR="00B5293F" w:rsidRPr="00B5293F">
        <w:rPr>
          <w:rFonts w:ascii="Times New Roman" w:hAnsi="Times New Roman" w:cs="Times New Roman"/>
          <w:noProof/>
        </w:rPr>
        <w:t>, 2013)</w:t>
      </w:r>
      <w:r w:rsidR="00B5293F">
        <w:rPr>
          <w:rFonts w:ascii="Times New Roman" w:hAnsi="Times New Roman" w:cs="Times New Roman"/>
        </w:rPr>
        <w:fldChar w:fldCharType="end"/>
      </w:r>
      <w:r w:rsidR="00B5293F">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 xml:space="preserve">Sentiment analysis is an area of </w:t>
      </w:r>
      <w:r w:rsidR="006633F9">
        <w:rPr>
          <w:rFonts w:ascii="Times New Roman" w:hAnsi="Times New Roman" w:cs="Times New Roman"/>
        </w:rPr>
        <w:t>NLP</w:t>
      </w:r>
      <w:r w:rsidRPr="00047BCE">
        <w:rPr>
          <w:rFonts w:ascii="Times New Roman" w:hAnsi="Times New Roman" w:cs="Times New Roman"/>
        </w:rPr>
        <w:t xml:space="preserve"> which can determine the positivity, negativity and neutrality of textual data</w:t>
      </w:r>
      <w:r w:rsidR="00B958D6">
        <w:rPr>
          <w:rFonts w:ascii="Times New Roman" w:hAnsi="Times New Roman" w:cs="Times New Roman"/>
        </w:rPr>
        <w:t xml:space="preserve"> to understand the overriding feeling and opinion o</w:t>
      </w:r>
      <w:r w:rsidR="006633F9">
        <w:rPr>
          <w:rFonts w:ascii="Times New Roman" w:hAnsi="Times New Roman" w:cs="Times New Roman"/>
        </w:rPr>
        <w:t>n</w:t>
      </w:r>
      <w:r w:rsidR="00B958D6">
        <w:rPr>
          <w:rFonts w:ascii="Times New Roman" w:hAnsi="Times New Roman" w:cs="Times New Roman"/>
        </w:rPr>
        <w:t xml:space="preserve"> a certain topic</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sidR="00F97D43">
        <w:rPr>
          <w:rFonts w:ascii="Times New Roman" w:hAnsi="Times New Roman" w:cs="Times New Roman"/>
        </w:rPr>
        <w:t xml:space="preserve"> </w:t>
      </w:r>
      <w:r w:rsidR="00B958D6">
        <w:rPr>
          <w:rFonts w:ascii="Times New Roman" w:hAnsi="Times New Roman" w:cs="Times New Roman"/>
        </w:rPr>
        <w:fldChar w:fldCharType="begin" w:fldLock="1"/>
      </w:r>
      <w:r w:rsidR="00DA4526">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00B958D6">
        <w:rPr>
          <w:rFonts w:ascii="Times New Roman" w:hAnsi="Times New Roman" w:cs="Times New Roman"/>
        </w:rPr>
        <w:fldChar w:fldCharType="separate"/>
      </w:r>
      <w:r w:rsidR="00B958D6" w:rsidRPr="00B958D6">
        <w:rPr>
          <w:rFonts w:ascii="Times New Roman" w:hAnsi="Times New Roman" w:cs="Times New Roman"/>
          <w:noProof/>
        </w:rPr>
        <w:t xml:space="preserve">(Gonçalves </w:t>
      </w:r>
      <w:r w:rsidR="00B958D6" w:rsidRPr="00B958D6">
        <w:rPr>
          <w:rFonts w:ascii="Times New Roman" w:hAnsi="Times New Roman" w:cs="Times New Roman"/>
          <w:i/>
          <w:noProof/>
        </w:rPr>
        <w:t>et al.</w:t>
      </w:r>
      <w:r w:rsidR="00B958D6" w:rsidRPr="00B958D6">
        <w:rPr>
          <w:rFonts w:ascii="Times New Roman" w:hAnsi="Times New Roman" w:cs="Times New Roman"/>
          <w:noProof/>
        </w:rPr>
        <w:t xml:space="preserve">, 2013; Fang and Zhan, 2015; Cepeda and Jaiswal, 2022; Rodríguez-Ibánez </w:t>
      </w:r>
      <w:r w:rsidR="00B958D6" w:rsidRPr="00B958D6">
        <w:rPr>
          <w:rFonts w:ascii="Times New Roman" w:hAnsi="Times New Roman" w:cs="Times New Roman"/>
          <w:i/>
          <w:noProof/>
        </w:rPr>
        <w:t>et al.</w:t>
      </w:r>
      <w:r w:rsidR="00B958D6" w:rsidRPr="00B958D6">
        <w:rPr>
          <w:rFonts w:ascii="Times New Roman" w:hAnsi="Times New Roman" w:cs="Times New Roman"/>
          <w:noProof/>
        </w:rPr>
        <w:t>, 2023)</w:t>
      </w:r>
      <w:r w:rsidR="00B958D6">
        <w:rPr>
          <w:rFonts w:ascii="Times New Roman" w:hAnsi="Times New Roman" w:cs="Times New Roman"/>
        </w:rPr>
        <w:fldChar w:fldCharType="end"/>
      </w:r>
      <w:r w:rsidR="00B958D6">
        <w:rPr>
          <w:rFonts w:ascii="Times New Roman" w:hAnsi="Times New Roman" w:cs="Times New Roman"/>
        </w:rPr>
        <w:t>.</w:t>
      </w:r>
      <w:r w:rsidR="00F97D43">
        <w:rPr>
          <w:rFonts w:ascii="Times New Roman" w:hAnsi="Times New Roman" w:cs="Times New Roman"/>
        </w:rPr>
        <w:t xml:space="preserve"> </w:t>
      </w:r>
    </w:p>
    <w:p w14:paraId="669DEE73" w14:textId="77777777" w:rsidR="00D63376" w:rsidRDefault="00D63376" w:rsidP="00166D1A">
      <w:pPr>
        <w:spacing w:line="360" w:lineRule="auto"/>
        <w:rPr>
          <w:rFonts w:ascii="Times New Roman" w:hAnsi="Times New Roman" w:cs="Times New Roman"/>
        </w:rPr>
      </w:pPr>
    </w:p>
    <w:p w14:paraId="28E316EC" w14:textId="77777777" w:rsidR="00CA587C" w:rsidRDefault="008B6288" w:rsidP="00166D1A">
      <w:pPr>
        <w:spacing w:line="360" w:lineRule="auto"/>
        <w:rPr>
          <w:rFonts w:ascii="Times New Roman" w:hAnsi="Times New Roman" w:cs="Times New Roman"/>
        </w:rPr>
      </w:pPr>
      <w:r>
        <w:rPr>
          <w:rFonts w:ascii="Times New Roman" w:hAnsi="Times New Roman" w:cs="Times New Roman"/>
        </w:rPr>
        <w:t xml:space="preserve">The pipeline for performing sentiment analysis involves a number of key NLP tasks and is generally similar across different methods, with a few alterations depending on the model being applied. </w:t>
      </w:r>
      <w:r w:rsidR="00CA587C">
        <w:rPr>
          <w:rFonts w:ascii="Times New Roman" w:hAnsi="Times New Roman" w:cs="Times New Roman"/>
        </w:rPr>
        <w:t>A critical step common to most sentiment analysis approaches is the cleaning and preparation of the data. A typical pipeline for cleaning and preparing data for sentiment analysis is shown below:</w:t>
      </w:r>
    </w:p>
    <w:p w14:paraId="1621946A" w14:textId="77777777" w:rsidR="00DA4526" w:rsidRDefault="00DA4526" w:rsidP="00166D1A">
      <w:pPr>
        <w:spacing w:line="360" w:lineRule="auto"/>
        <w:rPr>
          <w:rFonts w:ascii="Times New Roman" w:hAnsi="Times New Roman" w:cs="Times New Roman"/>
        </w:rPr>
      </w:pPr>
    </w:p>
    <w:p w14:paraId="4B22B566" w14:textId="1C1C2B5D" w:rsidR="00DA4526" w:rsidRDefault="00DA4526" w:rsidP="00DA4526">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2AACC850" wp14:editId="13CFD1AA">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0CBB65BD" w14:textId="112D06FC" w:rsidR="00DA4526" w:rsidRPr="00DA4526" w:rsidRDefault="00DA4526" w:rsidP="00DA4526">
      <w:pPr>
        <w:spacing w:line="360" w:lineRule="auto"/>
        <w:jc w:val="center"/>
        <w:rPr>
          <w:rFonts w:ascii="Times New Roman" w:hAnsi="Times New Roman" w:cs="Times New Roman"/>
        </w:rPr>
      </w:pPr>
      <w:r>
        <w:rPr>
          <w:rFonts w:ascii="Times New Roman" w:hAnsi="Times New Roman" w:cs="Times New Roman"/>
        </w:rPr>
        <w:t xml:space="preserve">Figure </w:t>
      </w:r>
      <w:r w:rsidR="006633F9">
        <w:rPr>
          <w:rFonts w:ascii="Times New Roman" w:hAnsi="Times New Roman" w:cs="Times New Roman"/>
        </w:rPr>
        <w:t>3.2</w:t>
      </w:r>
      <w:r>
        <w:rPr>
          <w:rFonts w:ascii="Times New Roman" w:hAnsi="Times New Roman" w:cs="Times New Roman"/>
        </w:rPr>
        <w:t xml:space="preserve">: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sidR="00A560D2">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4BC34375" w14:textId="77777777" w:rsidR="00CA587C" w:rsidRDefault="00CA587C" w:rsidP="00166D1A">
      <w:pPr>
        <w:spacing w:line="360" w:lineRule="auto"/>
        <w:rPr>
          <w:rFonts w:ascii="Times New Roman" w:hAnsi="Times New Roman" w:cs="Times New Roman"/>
        </w:rPr>
      </w:pPr>
    </w:p>
    <w:p w14:paraId="3F400E67" w14:textId="503C0251" w:rsidR="003645C3" w:rsidRDefault="00013087" w:rsidP="00166D1A">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w:t>
      </w:r>
      <w:r w:rsidR="00B7052B">
        <w:rPr>
          <w:rFonts w:ascii="Times New Roman" w:hAnsi="Times New Roman" w:cs="Times New Roman"/>
        </w:rPr>
        <w:t>a number of python libraries</w:t>
      </w:r>
      <w:r w:rsidR="00704860">
        <w:rPr>
          <w:rFonts w:ascii="Times New Roman" w:hAnsi="Times New Roman" w:cs="Times New Roman"/>
        </w:rPr>
        <w:t>,</w:t>
      </w:r>
      <w:r w:rsidR="00B7052B">
        <w:rPr>
          <w:rFonts w:ascii="Times New Roman" w:hAnsi="Times New Roman" w:cs="Times New Roman"/>
        </w:rPr>
        <w:t xml:space="preserve"> the most prominent of which being Natural language processing toolkit, abbreviated as NLTK </w:t>
      </w:r>
      <w:r w:rsidR="00B7052B">
        <w:rPr>
          <w:rFonts w:ascii="Times New Roman" w:hAnsi="Times New Roman" w:cs="Times New Roman"/>
        </w:rPr>
        <w:fldChar w:fldCharType="begin" w:fldLock="1"/>
      </w:r>
      <w:r w:rsidR="0033070B">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sidR="00B7052B">
        <w:rPr>
          <w:rFonts w:ascii="Times New Roman" w:hAnsi="Times New Roman" w:cs="Times New Roman"/>
        </w:rPr>
        <w:fldChar w:fldCharType="separate"/>
      </w:r>
      <w:r w:rsidR="00B7052B" w:rsidRPr="00B7052B">
        <w:rPr>
          <w:rFonts w:ascii="Times New Roman" w:hAnsi="Times New Roman" w:cs="Times New Roman"/>
          <w:noProof/>
        </w:rPr>
        <w:t>(Wang and Hu, 2021)</w:t>
      </w:r>
      <w:r w:rsidR="00B7052B">
        <w:rPr>
          <w:rFonts w:ascii="Times New Roman" w:hAnsi="Times New Roman" w:cs="Times New Roman"/>
        </w:rPr>
        <w:fldChar w:fldCharType="end"/>
      </w:r>
      <w:r w:rsidR="00FA2851">
        <w:rPr>
          <w:rFonts w:ascii="Times New Roman" w:hAnsi="Times New Roman" w:cs="Times New Roman"/>
        </w:rPr>
        <w:t xml:space="preserve">. </w:t>
      </w:r>
      <w:r w:rsidR="00447EEC">
        <w:rPr>
          <w:rFonts w:ascii="Times New Roman" w:hAnsi="Times New Roman" w:cs="Times New Roman"/>
        </w:rPr>
        <w:t>Sentiment analysis</w:t>
      </w:r>
      <w:r w:rsidR="003645C3" w:rsidRPr="00047BCE">
        <w:rPr>
          <w:rFonts w:ascii="Times New Roman" w:hAnsi="Times New Roman" w:cs="Times New Roman"/>
        </w:rPr>
        <w:t xml:space="preserve"> involves processing </w:t>
      </w:r>
      <w:r w:rsidR="003645C3" w:rsidRPr="00047BCE">
        <w:rPr>
          <w:rFonts w:ascii="Times New Roman" w:hAnsi="Times New Roman" w:cs="Times New Roman"/>
        </w:rPr>
        <w:lastRenderedPageBreak/>
        <w:t xml:space="preserve">text data by removing noise from the data which takes the form of </w:t>
      </w:r>
      <w:r w:rsidR="009A6E18">
        <w:rPr>
          <w:rFonts w:ascii="Times New Roman" w:hAnsi="Times New Roman" w:cs="Times New Roman"/>
        </w:rPr>
        <w:t xml:space="preserve">single characters, punctuation, unnecessary spaces and </w:t>
      </w:r>
      <w:r w:rsidR="003645C3" w:rsidRPr="00047BCE">
        <w:rPr>
          <w:rFonts w:ascii="Times New Roman" w:hAnsi="Times New Roman" w:cs="Times New Roman"/>
        </w:rPr>
        <w:t>stop words, such as ‘and’ which don’t add much value in terms of identification to a body of text, thus they are removed</w:t>
      </w:r>
      <w:r w:rsidR="009A6E18">
        <w:rPr>
          <w:rFonts w:ascii="Times New Roman" w:hAnsi="Times New Roman" w:cs="Times New Roman"/>
        </w:rPr>
        <w:t xml:space="preserve"> in the initial phases of text data cleaning</w:t>
      </w:r>
      <w:r w:rsidR="003645C3" w:rsidRPr="00047BCE">
        <w:rPr>
          <w:rFonts w:ascii="Times New Roman" w:hAnsi="Times New Roman" w:cs="Times New Roman"/>
        </w:rPr>
        <w:t>. Another technique used is stemming</w:t>
      </w:r>
      <w:r w:rsidR="00DB198D">
        <w:rPr>
          <w:rFonts w:ascii="Times New Roman" w:hAnsi="Times New Roman" w:cs="Times New Roman"/>
        </w:rPr>
        <w:t xml:space="preserve"> </w:t>
      </w:r>
      <w:r w:rsidR="003645C3" w:rsidRPr="00047BCE">
        <w:rPr>
          <w:rFonts w:ascii="Times New Roman" w:hAnsi="Times New Roman" w:cs="Times New Roman"/>
        </w:rPr>
        <w:t>which reduces similar words to a common rudiment in order to group them together for comparative purposes again reducing the noise</w:t>
      </w:r>
      <w:r w:rsidR="00B7052B">
        <w:rPr>
          <w:rFonts w:ascii="Times New Roman" w:hAnsi="Times New Roman" w:cs="Times New Roman"/>
        </w:rPr>
        <w:t>, taking the words playing, play and playful, and combining them into a single representative wor</w:t>
      </w:r>
      <w:r w:rsidR="00704860">
        <w:rPr>
          <w:rFonts w:ascii="Times New Roman" w:hAnsi="Times New Roman" w:cs="Times New Roman"/>
        </w:rPr>
        <w:t>d</w:t>
      </w:r>
      <w:r w:rsidR="00B7052B">
        <w:rPr>
          <w:rFonts w:ascii="Times New Roman" w:hAnsi="Times New Roman" w:cs="Times New Roman"/>
        </w:rPr>
        <w:t xml:space="preserve"> of play </w:t>
      </w:r>
      <w:r w:rsidR="00BF6158">
        <w:rPr>
          <w:rFonts w:ascii="Times New Roman" w:hAnsi="Times New Roman" w:cs="Times New Roman"/>
        </w:rPr>
        <w:fldChar w:fldCharType="begin" w:fldLock="1"/>
      </w:r>
      <w:r w:rsidR="00242F8A">
        <w:rPr>
          <w:rFonts w:ascii="Times New Roman" w:hAnsi="Times New Roman" w:cs="Times New Roman"/>
        </w:rPr>
        <w:instrText>ADDIN CSL_CITATION {"citationItems":[{"id":"ITEM-1","itemData":{"URL":"https://nlp.stanford.edu/IR-book/html/htmledition/stemming-and-lemmatization-1.html","accessed":{"date-parts":[["2023","8","28"]]},"id":"ITEM-1","issued":{"date-parts":[["0"]]},"title":"Stemming and lemmatization","type":"webpage"},"uris":["http://www.mendeley.com/documents/?uuid=d4e5656c-6f53-30da-ac6d-246cf996d517"]}],"mendeley":{"formattedCitation":"(&lt;i&gt;Stemming and lemmatization&lt;/i&gt;, no date)","manualFormatting":"(Stemming and lemmatization, 2023)","plainTextFormattedCitation":"(Stemming and lemmatization, no date)","previouslyFormattedCitation":"(&lt;i&gt;Stemming and lemmatization&lt;/i&gt;, no date)"},"properties":{"noteIndex":0},"schema":"https://github.com/citation-style-language/schema/raw/master/csl-citation.json"}</w:instrText>
      </w:r>
      <w:r w:rsidR="00BF6158">
        <w:rPr>
          <w:rFonts w:ascii="Times New Roman" w:hAnsi="Times New Roman" w:cs="Times New Roman"/>
        </w:rPr>
        <w:fldChar w:fldCharType="separate"/>
      </w:r>
      <w:r w:rsidR="00BF6158" w:rsidRPr="00BF6158">
        <w:rPr>
          <w:rFonts w:ascii="Times New Roman" w:hAnsi="Times New Roman" w:cs="Times New Roman"/>
          <w:noProof/>
        </w:rPr>
        <w:t>(</w:t>
      </w:r>
      <w:r w:rsidR="00BF6158" w:rsidRPr="00BF6158">
        <w:rPr>
          <w:rFonts w:ascii="Times New Roman" w:hAnsi="Times New Roman" w:cs="Times New Roman"/>
          <w:i/>
          <w:noProof/>
        </w:rPr>
        <w:t>Stemming and lemmatization</w:t>
      </w:r>
      <w:r w:rsidR="00BF6158" w:rsidRPr="00BF6158">
        <w:rPr>
          <w:rFonts w:ascii="Times New Roman" w:hAnsi="Times New Roman" w:cs="Times New Roman"/>
          <w:noProof/>
        </w:rPr>
        <w:t xml:space="preserve">, </w:t>
      </w:r>
      <w:r w:rsidR="00BF6158">
        <w:rPr>
          <w:rFonts w:ascii="Times New Roman" w:hAnsi="Times New Roman" w:cs="Times New Roman"/>
          <w:noProof/>
        </w:rPr>
        <w:t>2023</w:t>
      </w:r>
      <w:r w:rsidR="00BF6158" w:rsidRPr="00BF6158">
        <w:rPr>
          <w:rFonts w:ascii="Times New Roman" w:hAnsi="Times New Roman" w:cs="Times New Roman"/>
          <w:noProof/>
        </w:rPr>
        <w:t>)</w:t>
      </w:r>
      <w:r w:rsidR="00BF6158">
        <w:rPr>
          <w:rFonts w:ascii="Times New Roman" w:hAnsi="Times New Roman" w:cs="Times New Roman"/>
        </w:rPr>
        <w:fldChar w:fldCharType="end"/>
      </w:r>
      <w:r w:rsidR="003645C3" w:rsidRPr="00047BCE">
        <w:rPr>
          <w:rFonts w:ascii="Times New Roman" w:hAnsi="Times New Roman" w:cs="Times New Roman"/>
        </w:rPr>
        <w:t>.</w:t>
      </w:r>
      <w:r w:rsidR="003645C3">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Following this Tokenization, the process of splitting a body of text into individual components is performed</w:t>
      </w:r>
      <w:r w:rsidR="00704860">
        <w:rPr>
          <w:rFonts w:ascii="Times New Roman" w:hAnsi="Times New Roman" w:cs="Times New Roman"/>
        </w:rPr>
        <w:t xml:space="preserve">, followed by vectorising the words or phrases so they may be </w:t>
      </w:r>
      <w:r w:rsidR="00242F8A">
        <w:rPr>
          <w:rFonts w:ascii="Times New Roman" w:hAnsi="Times New Roman" w:cs="Times New Roman"/>
        </w:rPr>
        <w:t xml:space="preserve">used in machine learning algorithms </w:t>
      </w:r>
      <w:r w:rsidR="00242F8A">
        <w:rPr>
          <w:rFonts w:ascii="Times New Roman" w:hAnsi="Times New Roman" w:cs="Times New Roman"/>
        </w:rPr>
        <w:fldChar w:fldCharType="begin" w:fldLock="1"/>
      </w:r>
      <w:r w:rsidR="00B56A40">
        <w:rPr>
          <w:rFonts w:ascii="Times New Roman" w:hAnsi="Times New Roman" w:cs="Times New Roman"/>
        </w:rPr>
        <w:instrText>ADDIN CSL_CITATION {"citationItems":[{"id":"ITEM-1","itemData":{"URL":"https://neptune.ai/blog/tokenization-in-nlp","accessed":{"date-parts":[["2023","8","28"]]},"id":"ITEM-1","issued":{"date-parts":[["0"]]},"title":"Tokenization in NLP: Types, Challenges, Examples, Tools","type":"webpage"},"uris":["http://www.mendeley.com/documents/?uuid=538ecf1d-5bd2-3076-b67f-2011ea1987cf"]}],"mendeley":{"formattedCitation":"(&lt;i&gt;Tokenization in NLP: Types, Challenges, Examples, Tools&lt;/i&gt;, no date)","manualFormatting":"(Tokenization in NLP: Types, Challenges, Examples, Tools, 2023)","plainTextFormattedCitation":"(Tokenization in NLP: Types, Challenges, Examples, Tools, no date)","previouslyFormattedCitation":"(&lt;i&gt;Tokenization in NLP: Types, Challenges, Examples, Tools&lt;/i&gt;, no date)"},"properties":{"noteIndex":0},"schema":"https://github.com/citation-style-language/schema/raw/master/csl-citation.json"}</w:instrText>
      </w:r>
      <w:r w:rsidR="00242F8A">
        <w:rPr>
          <w:rFonts w:ascii="Times New Roman" w:hAnsi="Times New Roman" w:cs="Times New Roman"/>
        </w:rPr>
        <w:fldChar w:fldCharType="separate"/>
      </w:r>
      <w:r w:rsidR="00242F8A" w:rsidRPr="00242F8A">
        <w:rPr>
          <w:rFonts w:ascii="Times New Roman" w:hAnsi="Times New Roman" w:cs="Times New Roman"/>
          <w:noProof/>
        </w:rPr>
        <w:t>(</w:t>
      </w:r>
      <w:r w:rsidR="00242F8A" w:rsidRPr="00242F8A">
        <w:rPr>
          <w:rFonts w:ascii="Times New Roman" w:hAnsi="Times New Roman" w:cs="Times New Roman"/>
          <w:i/>
          <w:noProof/>
        </w:rPr>
        <w:t>Tokenization in NLP: Types, Challenges, Examples, Tools</w:t>
      </w:r>
      <w:r w:rsidR="00242F8A" w:rsidRPr="00242F8A">
        <w:rPr>
          <w:rFonts w:ascii="Times New Roman" w:hAnsi="Times New Roman" w:cs="Times New Roman"/>
          <w:noProof/>
        </w:rPr>
        <w:t xml:space="preserve">, </w:t>
      </w:r>
      <w:r w:rsidR="00242F8A">
        <w:rPr>
          <w:rFonts w:ascii="Times New Roman" w:hAnsi="Times New Roman" w:cs="Times New Roman"/>
          <w:noProof/>
        </w:rPr>
        <w:t>2023</w:t>
      </w:r>
      <w:r w:rsidR="00242F8A" w:rsidRPr="00242F8A">
        <w:rPr>
          <w:rFonts w:ascii="Times New Roman" w:hAnsi="Times New Roman" w:cs="Times New Roman"/>
          <w:noProof/>
        </w:rPr>
        <w:t>)</w:t>
      </w:r>
      <w:r w:rsidR="00242F8A">
        <w:rPr>
          <w:rFonts w:ascii="Times New Roman" w:hAnsi="Times New Roman" w:cs="Times New Roman"/>
        </w:rPr>
        <w:fldChar w:fldCharType="end"/>
      </w:r>
      <w:r w:rsidR="003645C3">
        <w:rPr>
          <w:rFonts w:ascii="Times New Roman" w:hAnsi="Times New Roman" w:cs="Times New Roman"/>
        </w:rPr>
        <w:t xml:space="preserve">. Finally, and most importantly, tools such as </w:t>
      </w:r>
      <w:proofErr w:type="spellStart"/>
      <w:r w:rsidR="003645C3">
        <w:rPr>
          <w:rFonts w:ascii="Times New Roman" w:hAnsi="Times New Roman" w:cs="Times New Roman"/>
        </w:rPr>
        <w:t>TextBlob</w:t>
      </w:r>
      <w:proofErr w:type="spellEnd"/>
      <w:r w:rsidR="00704860">
        <w:rPr>
          <w:rFonts w:ascii="Times New Roman" w:hAnsi="Times New Roman" w:cs="Times New Roman"/>
        </w:rPr>
        <w:t xml:space="preserve"> and </w:t>
      </w:r>
      <w:r w:rsidR="007D5A09">
        <w:rPr>
          <w:rFonts w:ascii="Times New Roman" w:hAnsi="Times New Roman" w:cs="Times New Roman"/>
        </w:rPr>
        <w:t>VADER</w:t>
      </w:r>
      <w:r w:rsidR="003645C3">
        <w:rPr>
          <w:rFonts w:ascii="Times New Roman" w:hAnsi="Times New Roman" w:cs="Times New Roman"/>
        </w:rPr>
        <w:t>, python librar</w:t>
      </w:r>
      <w:r w:rsidR="00242F8A">
        <w:rPr>
          <w:rFonts w:ascii="Times New Roman" w:hAnsi="Times New Roman" w:cs="Times New Roman"/>
        </w:rPr>
        <w:t>ies</w:t>
      </w:r>
      <w:r w:rsidR="003645C3">
        <w:rPr>
          <w:rFonts w:ascii="Times New Roman" w:hAnsi="Times New Roman" w:cs="Times New Roman"/>
        </w:rPr>
        <w:t xml:space="preserve"> can be used to gauge the polarity,</w:t>
      </w:r>
      <w:r w:rsidR="00242F8A">
        <w:rPr>
          <w:rFonts w:ascii="Times New Roman" w:hAnsi="Times New Roman" w:cs="Times New Roman"/>
        </w:rPr>
        <w:t xml:space="preserve"> or machine learning models such as BERT,</w:t>
      </w:r>
      <w:r w:rsidR="003645C3">
        <w:rPr>
          <w:rFonts w:ascii="Times New Roman" w:hAnsi="Times New Roman" w:cs="Times New Roman"/>
        </w:rPr>
        <w:t xml:space="preserve"> which </w:t>
      </w:r>
      <w:r w:rsidR="00242F8A">
        <w:rPr>
          <w:rFonts w:ascii="Times New Roman" w:hAnsi="Times New Roman" w:cs="Times New Roman"/>
        </w:rPr>
        <w:t>provide</w:t>
      </w:r>
      <w:r w:rsidR="003645C3">
        <w:rPr>
          <w:rFonts w:ascii="Times New Roman" w:hAnsi="Times New Roman" w:cs="Times New Roman"/>
        </w:rPr>
        <w:t xml:space="preserve">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0297D106" w:rsidR="003645C3" w:rsidRDefault="00A560D2" w:rsidP="00166D1A">
      <w:pPr>
        <w:spacing w:line="360" w:lineRule="auto"/>
        <w:rPr>
          <w:rFonts w:ascii="Times New Roman" w:hAnsi="Times New Roman" w:cs="Times New Roman"/>
        </w:rPr>
      </w:pPr>
      <w:r>
        <w:rPr>
          <w:rFonts w:ascii="Times New Roman" w:hAnsi="Times New Roman" w:cs="Times New Roman"/>
        </w:rPr>
        <w:t>As previously mentioned, t</w:t>
      </w:r>
      <w:r w:rsidR="003645C3">
        <w:rPr>
          <w:rFonts w:ascii="Times New Roman" w:hAnsi="Times New Roman" w:cs="Times New Roman"/>
        </w:rPr>
        <w:t xml:space="preserve">here are two </w:t>
      </w:r>
      <w:r>
        <w:rPr>
          <w:rFonts w:ascii="Times New Roman" w:hAnsi="Times New Roman" w:cs="Times New Roman"/>
        </w:rPr>
        <w:t>methods</w:t>
      </w:r>
      <w:r w:rsidR="003645C3">
        <w:rPr>
          <w:rFonts w:ascii="Times New Roman" w:hAnsi="Times New Roman" w:cs="Times New Roman"/>
        </w:rPr>
        <w:t xml:space="preserve"> used for sentiment analysis: Lexicon</w:t>
      </w:r>
      <w:r w:rsidR="000F6703">
        <w:rPr>
          <w:rFonts w:ascii="Times New Roman" w:hAnsi="Times New Roman" w:cs="Times New Roman"/>
        </w:rPr>
        <w:t>-</w:t>
      </w:r>
      <w:r w:rsidR="003645C3">
        <w:rPr>
          <w:rFonts w:ascii="Times New Roman" w:hAnsi="Times New Roman" w:cs="Times New Roman"/>
        </w:rPr>
        <w:t>based and machine learning based. Lexicon-based uses a dictionary of words that are compared against the text being analysed enabling the assignment of polarity measurements associated with positive, negative or neutral words</w:t>
      </w:r>
      <w:r>
        <w:rPr>
          <w:rFonts w:ascii="Times New Roman" w:hAnsi="Times New Roman" w:cs="Times New Roman"/>
        </w:rPr>
        <w:t xml:space="preserve"> </w:t>
      </w:r>
      <w:r>
        <w:rPr>
          <w:rFonts w:ascii="Times New Roman" w:hAnsi="Times New Roman" w:cs="Times New Roman"/>
        </w:rPr>
        <w:fldChar w:fldCharType="begin" w:fldLock="1"/>
      </w:r>
      <w:r w:rsidR="00B7052B">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sidR="003645C3">
        <w:rPr>
          <w:rFonts w:ascii="Times New Roman" w:hAnsi="Times New Roman" w:cs="Times New Roman"/>
        </w:rPr>
        <w:t xml:space="preserve">. This method which is used by </w:t>
      </w:r>
      <w:proofErr w:type="spellStart"/>
      <w:r w:rsidR="003645C3">
        <w:rPr>
          <w:rFonts w:ascii="Times New Roman" w:hAnsi="Times New Roman" w:cs="Times New Roman"/>
        </w:rPr>
        <w:t>TextBlob</w:t>
      </w:r>
      <w:proofErr w:type="spellEnd"/>
      <w:r>
        <w:rPr>
          <w:rFonts w:ascii="Times New Roman" w:hAnsi="Times New Roman" w:cs="Times New Roman"/>
        </w:rPr>
        <w:t xml:space="preserve"> and VAD</w:t>
      </w:r>
      <w:r w:rsidR="00066BCE">
        <w:rPr>
          <w:rFonts w:ascii="Times New Roman" w:hAnsi="Times New Roman" w:cs="Times New Roman"/>
        </w:rPr>
        <w:t>E</w:t>
      </w:r>
      <w:r>
        <w:rPr>
          <w:rFonts w:ascii="Times New Roman" w:hAnsi="Times New Roman" w:cs="Times New Roman"/>
        </w:rPr>
        <w:t>R</w:t>
      </w:r>
      <w:r w:rsidR="003645C3">
        <w:rPr>
          <w:rFonts w:ascii="Times New Roman" w:hAnsi="Times New Roman" w:cs="Times New Roman"/>
        </w:rPr>
        <w:t>,  is commonly used</w:t>
      </w:r>
      <w:r w:rsidR="00066BCE">
        <w:rPr>
          <w:rFonts w:ascii="Times New Roman" w:hAnsi="Times New Roman" w:cs="Times New Roman"/>
        </w:rPr>
        <w:t>.</w:t>
      </w:r>
      <w:r>
        <w:rPr>
          <w:rFonts w:ascii="Times New Roman" w:hAnsi="Times New Roman" w:cs="Times New Roman"/>
        </w:rPr>
        <w:t xml:space="preserve"> </w:t>
      </w:r>
      <w:r w:rsidR="003645C3" w:rsidRPr="00A560D2">
        <w:rPr>
          <w:rFonts w:ascii="Times New Roman" w:hAnsi="Times New Roman" w:cs="Times New Roman"/>
          <w:color w:val="FF0000"/>
        </w:rPr>
        <w:t xml:space="preserve"> </w:t>
      </w:r>
      <w:r w:rsidR="003645C3">
        <w:rPr>
          <w:rFonts w:ascii="Times New Roman" w:hAnsi="Times New Roman" w:cs="Times New Roman"/>
        </w:rPr>
        <w:t>The second</w:t>
      </w:r>
      <w:r w:rsidR="003A5191">
        <w:rPr>
          <w:rFonts w:ascii="Times New Roman" w:hAnsi="Times New Roman" w:cs="Times New Roman"/>
        </w:rPr>
        <w:t xml:space="preserve"> method</w:t>
      </w:r>
      <w:r w:rsidR="003645C3">
        <w:rPr>
          <w:rFonts w:ascii="Times New Roman" w:hAnsi="Times New Roman" w:cs="Times New Roman"/>
        </w:rPr>
        <w:t xml:space="preserve"> is machine learning based,</w:t>
      </w:r>
      <w:r w:rsidR="00376E72">
        <w:rPr>
          <w:rFonts w:ascii="Times New Roman" w:hAnsi="Times New Roman" w:cs="Times New Roman"/>
        </w:rPr>
        <w:t xml:space="preserve"> with examples being methods such as BERT</w:t>
      </w:r>
      <w:r w:rsidR="003645C3">
        <w:rPr>
          <w:rFonts w:ascii="Times New Roman" w:hAnsi="Times New Roman" w:cs="Times New Roman"/>
        </w:rPr>
        <w:t xml:space="preserve">. </w:t>
      </w:r>
      <w:r w:rsidR="00D71143">
        <w:rPr>
          <w:rFonts w:ascii="Times New Roman" w:hAnsi="Times New Roman" w:cs="Times New Roman"/>
        </w:rPr>
        <w:t>BERT uses a multi-layer bidirectional transformer encoder</w:t>
      </w:r>
      <w:r w:rsidR="008F190C">
        <w:rPr>
          <w:rFonts w:ascii="Times New Roman" w:hAnsi="Times New Roman" w:cs="Times New Roman"/>
        </w:rPr>
        <w:t xml:space="preserve"> which represents the input text in high dimensional space, enabling understanding of the entire context of each word</w:t>
      </w:r>
      <w:r w:rsidR="0033070B">
        <w:rPr>
          <w:rFonts w:ascii="Times New Roman" w:hAnsi="Times New Roman" w:cs="Times New Roman"/>
        </w:rPr>
        <w:t xml:space="preserve"> in a collection of text such as a tweet </w:t>
      </w:r>
      <w:r w:rsidR="0033070B">
        <w:rPr>
          <w:rFonts w:ascii="Times New Roman" w:hAnsi="Times New Roman" w:cs="Times New Roman"/>
        </w:rPr>
        <w:fldChar w:fldCharType="begin" w:fldLock="1"/>
      </w:r>
      <w:r w:rsidR="00653A7F">
        <w:rPr>
          <w:rFonts w:ascii="Times New Roman" w:hAnsi="Times New Roman" w:cs="Times New Roman"/>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sidR="0033070B">
        <w:rPr>
          <w:rFonts w:ascii="Times New Roman" w:hAnsi="Times New Roman" w:cs="Times New Roman"/>
        </w:rPr>
        <w:fldChar w:fldCharType="separate"/>
      </w:r>
      <w:r w:rsidR="0033070B" w:rsidRPr="0033070B">
        <w:rPr>
          <w:rFonts w:ascii="Times New Roman" w:hAnsi="Times New Roman" w:cs="Times New Roman"/>
          <w:noProof/>
        </w:rPr>
        <w:t>(</w:t>
      </w:r>
      <w:r w:rsidR="0033070B" w:rsidRPr="0033070B">
        <w:rPr>
          <w:rFonts w:ascii="Times New Roman" w:hAnsi="Times New Roman" w:cs="Times New Roman"/>
          <w:i/>
          <w:noProof/>
        </w:rPr>
        <w:t>Text Classification with BERT. In this tutorial, we will use BERT to… | by Khang Pham | Medium</w:t>
      </w:r>
      <w:r w:rsidR="0033070B" w:rsidRPr="0033070B">
        <w:rPr>
          <w:rFonts w:ascii="Times New Roman" w:hAnsi="Times New Roman" w:cs="Times New Roman"/>
          <w:noProof/>
        </w:rPr>
        <w:t xml:space="preserve">, </w:t>
      </w:r>
      <w:r w:rsidR="0033070B">
        <w:rPr>
          <w:rFonts w:ascii="Times New Roman" w:hAnsi="Times New Roman" w:cs="Times New Roman"/>
          <w:noProof/>
        </w:rPr>
        <w:t>2023</w:t>
      </w:r>
      <w:r w:rsidR="0033070B" w:rsidRPr="0033070B">
        <w:rPr>
          <w:rFonts w:ascii="Times New Roman" w:hAnsi="Times New Roman" w:cs="Times New Roman"/>
          <w:noProof/>
        </w:rPr>
        <w:t>)</w:t>
      </w:r>
      <w:r w:rsidR="0033070B">
        <w:rPr>
          <w:rFonts w:ascii="Times New Roman" w:hAnsi="Times New Roman" w:cs="Times New Roman"/>
        </w:rPr>
        <w:fldChar w:fldCharType="end"/>
      </w:r>
      <w:r w:rsidR="00D71143">
        <w:rPr>
          <w:rFonts w:ascii="Times New Roman" w:hAnsi="Times New Roman" w:cs="Times New Roman"/>
        </w:rPr>
        <w:t xml:space="preserve"> </w:t>
      </w:r>
      <w:r w:rsidR="003645C3">
        <w:rPr>
          <w:rFonts w:ascii="Times New Roman" w:hAnsi="Times New Roman" w:cs="Times New Roman"/>
        </w:rPr>
        <w:t xml:space="preserve">When the model is trained, new text can be given to the model and the model can make predictions based on its training. </w:t>
      </w:r>
      <w:r w:rsidR="00D71143">
        <w:rPr>
          <w:rFonts w:ascii="Times New Roman" w:hAnsi="Times New Roman" w:cs="Times New Roman"/>
        </w:rPr>
        <w:t>Many pre</w:t>
      </w:r>
      <w:r w:rsidR="00066BCE">
        <w:rPr>
          <w:rFonts w:ascii="Times New Roman" w:hAnsi="Times New Roman" w:cs="Times New Roman"/>
        </w:rPr>
        <w:t>-</w:t>
      </w:r>
      <w:r w:rsidR="00D71143">
        <w:rPr>
          <w:rFonts w:ascii="Times New Roman" w:hAnsi="Times New Roman" w:cs="Times New Roman"/>
        </w:rPr>
        <w:t xml:space="preserve">trained models exist </w:t>
      </w:r>
      <w:r w:rsidR="00B72943">
        <w:rPr>
          <w:rFonts w:ascii="Times New Roman" w:hAnsi="Times New Roman" w:cs="Times New Roman"/>
        </w:rPr>
        <w:t xml:space="preserve">for </w:t>
      </w:r>
      <w:r w:rsidR="00D71143">
        <w:rPr>
          <w:rFonts w:ascii="Times New Roman" w:hAnsi="Times New Roman" w:cs="Times New Roman"/>
        </w:rPr>
        <w:t xml:space="preserve">machine learning based approaches such as BERT. </w:t>
      </w:r>
      <w:r w:rsidR="003645C3">
        <w:rPr>
          <w:rFonts w:ascii="Times New Roman" w:hAnsi="Times New Roman" w:cs="Times New Roman"/>
        </w:rPr>
        <w:t xml:space="preserve">The two techniques can be used together, and often are, whereby </w:t>
      </w:r>
      <w:r w:rsidR="003645C3">
        <w:rPr>
          <w:rFonts w:ascii="Times New Roman" w:hAnsi="Times New Roman" w:cs="Times New Roman"/>
        </w:rPr>
        <w:lastRenderedPageBreak/>
        <w:t xml:space="preserve">text data is assigned a sentiment using Lexicon-based approaches and then a </w:t>
      </w:r>
      <w:r w:rsidR="00066BCE">
        <w:rPr>
          <w:rFonts w:ascii="Times New Roman" w:hAnsi="Times New Roman" w:cs="Times New Roman"/>
        </w:rPr>
        <w:t xml:space="preserve">BERT </w:t>
      </w:r>
      <w:r w:rsidR="003645C3">
        <w:rPr>
          <w:rFonts w:ascii="Times New Roman" w:hAnsi="Times New Roman" w:cs="Times New Roman"/>
        </w:rPr>
        <w:t xml:space="preserve">model is trained with this data to enable predictions of new data. </w:t>
      </w:r>
      <w:r w:rsidR="00066BCE">
        <w:rPr>
          <w:rFonts w:ascii="Times New Roman" w:hAnsi="Times New Roman" w:cs="Times New Roman"/>
        </w:rPr>
        <w:t xml:space="preserve">Aside from advanced techniques such as BERT, sentiment classification models can be trained by combining lexicon or pre-trained machine learning models to classify sentiment of cleaned text data, followed by training of classification or deep learning models with the aim of generating a model which can predict sentiment of new data. </w:t>
      </w:r>
      <w:r w:rsidR="003645C3">
        <w:rPr>
          <w:rFonts w:ascii="Times New Roman" w:hAnsi="Times New Roman" w:cs="Times New Roman"/>
        </w:rPr>
        <w:t xml:space="preserve">Within this project it is the aim to do this using </w:t>
      </w:r>
      <w:r w:rsidR="008E52FB">
        <w:rPr>
          <w:rFonts w:ascii="Times New Roman" w:hAnsi="Times New Roman" w:cs="Times New Roman"/>
        </w:rPr>
        <w:t>C</w:t>
      </w:r>
      <w:r w:rsidR="003645C3">
        <w:rPr>
          <w:rFonts w:ascii="Times New Roman" w:hAnsi="Times New Roman" w:cs="Times New Roman"/>
        </w:rPr>
        <w:t>ovid</w:t>
      </w:r>
      <w:r w:rsidR="008E52FB">
        <w:rPr>
          <w:rFonts w:ascii="Times New Roman" w:hAnsi="Times New Roman" w:cs="Times New Roman"/>
        </w:rPr>
        <w:t>-</w:t>
      </w:r>
      <w:r w:rsidR="003645C3">
        <w:rPr>
          <w:rFonts w:ascii="Times New Roman" w:hAnsi="Times New Roman" w:cs="Times New Roman"/>
        </w:rPr>
        <w:t>19 vaccine related tweets</w:t>
      </w:r>
      <w:r w:rsidR="008E52FB">
        <w:rPr>
          <w:rFonts w:ascii="Times New Roman" w:hAnsi="Times New Roman" w:cs="Times New Roman"/>
        </w:rPr>
        <w:t>,</w:t>
      </w:r>
      <w:r w:rsidR="003645C3">
        <w:rPr>
          <w:rFonts w:ascii="Times New Roman" w:hAnsi="Times New Roman" w:cs="Times New Roman"/>
        </w:rPr>
        <w:t xml:space="preserve"> </w:t>
      </w:r>
      <w:r w:rsidR="00B72943">
        <w:rPr>
          <w:rFonts w:ascii="Times New Roman" w:hAnsi="Times New Roman" w:cs="Times New Roman"/>
        </w:rPr>
        <w:t xml:space="preserve">to </w:t>
      </w:r>
      <w:r w:rsidR="003645C3">
        <w:rPr>
          <w:rFonts w:ascii="Times New Roman" w:hAnsi="Times New Roman" w:cs="Times New Roman"/>
        </w:rPr>
        <w:t>generate a predictive machine learning model which could be used to assign sentiment to new data of the same topic.</w:t>
      </w:r>
    </w:p>
    <w:p w14:paraId="36B51926" w14:textId="77777777" w:rsidR="00B72943" w:rsidRDefault="00B72943" w:rsidP="00166D1A">
      <w:pPr>
        <w:spacing w:line="360" w:lineRule="auto"/>
        <w:rPr>
          <w:rFonts w:ascii="Times New Roman" w:hAnsi="Times New Roman" w:cs="Times New Roman"/>
        </w:rPr>
      </w:pPr>
    </w:p>
    <w:p w14:paraId="7E63800B" w14:textId="5839CA39" w:rsidR="00B72943" w:rsidRPr="00047BCE" w:rsidRDefault="00B72943" w:rsidP="00166D1A">
      <w:pPr>
        <w:spacing w:line="360" w:lineRule="auto"/>
        <w:rPr>
          <w:rFonts w:ascii="Times New Roman" w:hAnsi="Times New Roman" w:cs="Times New Roman"/>
        </w:rPr>
      </w:pPr>
      <w:r>
        <w:rPr>
          <w:rFonts w:ascii="Times New Roman" w:hAnsi="Times New Roman" w:cs="Times New Roman"/>
        </w:rPr>
        <w:t>Many different machine learning models have been applied to perform sentiment analysis. Given that sentiment is a classification task for understanding the relative positivity or negativ</w:t>
      </w:r>
      <w:r w:rsidR="00DA2882">
        <w:rPr>
          <w:rFonts w:ascii="Times New Roman" w:hAnsi="Times New Roman" w:cs="Times New Roman"/>
        </w:rPr>
        <w:t>ity</w:t>
      </w:r>
      <w:r>
        <w:rPr>
          <w:rFonts w:ascii="Times New Roman" w:hAnsi="Times New Roman" w:cs="Times New Roman"/>
        </w:rPr>
        <w:t xml:space="preserve"> of textual data many classification models such as Random Forest Classifier</w:t>
      </w:r>
      <w:r w:rsidR="00DA2882">
        <w:rPr>
          <w:rFonts w:ascii="Times New Roman" w:hAnsi="Times New Roman" w:cs="Times New Roman"/>
        </w:rPr>
        <w:t xml:space="preserve"> (RF Classifier) </w:t>
      </w:r>
      <w:r w:rsidR="00DA288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Iwendi </w:t>
      </w:r>
      <w:r w:rsidR="00DA2882" w:rsidRPr="00DA2882">
        <w:rPr>
          <w:rFonts w:ascii="Times New Roman" w:hAnsi="Times New Roman" w:cs="Times New Roman"/>
          <w:i/>
          <w:noProof/>
        </w:rPr>
        <w:t>et al.</w:t>
      </w:r>
      <w:r w:rsidR="00DA2882" w:rsidRPr="00DA2882">
        <w:rPr>
          <w:rFonts w:ascii="Times New Roman" w:hAnsi="Times New Roman" w:cs="Times New Roman"/>
          <w:noProof/>
        </w:rPr>
        <w:t>, 2020)</w:t>
      </w:r>
      <w:r w:rsidR="00DA2882">
        <w:rPr>
          <w:rFonts w:ascii="Times New Roman" w:hAnsi="Times New Roman" w:cs="Times New Roman"/>
        </w:rPr>
        <w:fldChar w:fldCharType="end"/>
      </w:r>
      <w:r>
        <w:rPr>
          <w:rFonts w:ascii="Times New Roman" w:hAnsi="Times New Roman" w:cs="Times New Roman"/>
        </w:rPr>
        <w:t>, Decision Tree Classifier</w:t>
      </w:r>
      <w:r w:rsidR="00DA2882">
        <w:rPr>
          <w:rFonts w:ascii="Times New Roman" w:hAnsi="Times New Roman" w:cs="Times New Roman"/>
        </w:rPr>
        <w:t xml:space="preserve"> (</w:t>
      </w:r>
      <w:proofErr w:type="spellStart"/>
      <w:r w:rsidR="00DA2882">
        <w:rPr>
          <w:rFonts w:ascii="Times New Roman" w:hAnsi="Times New Roman" w:cs="Times New Roman"/>
        </w:rPr>
        <w:t>DT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Chinnasamy </w:t>
      </w:r>
      <w:r w:rsidR="00C02172" w:rsidRPr="00C02172">
        <w:rPr>
          <w:rFonts w:ascii="Times New Roman" w:hAnsi="Times New Roman" w:cs="Times New Roman"/>
          <w:i/>
          <w:noProof/>
        </w:rPr>
        <w:t>et al.</w:t>
      </w:r>
      <w:r w:rsidR="00C02172" w:rsidRPr="00C02172">
        <w:rPr>
          <w:rFonts w:ascii="Times New Roman" w:hAnsi="Times New Roman" w:cs="Times New Roman"/>
          <w:noProof/>
        </w:rPr>
        <w:t>, 2022)</w:t>
      </w:r>
      <w:r w:rsidR="00C02172">
        <w:rPr>
          <w:rFonts w:ascii="Times New Roman" w:hAnsi="Times New Roman" w:cs="Times New Roman"/>
        </w:rPr>
        <w:fldChar w:fldCharType="end"/>
      </w:r>
      <w:r>
        <w:rPr>
          <w:rFonts w:ascii="Times New Roman" w:hAnsi="Times New Roman" w:cs="Times New Roman"/>
        </w:rPr>
        <w:t>, Support Vector Machine</w:t>
      </w:r>
      <w:r w:rsidR="00DA2882">
        <w:rPr>
          <w:rFonts w:ascii="Times New Roman" w:hAnsi="Times New Roman" w:cs="Times New Roman"/>
        </w:rPr>
        <w:t xml:space="preserve"> (SVM)</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Binti, Nasir and Palanichamy, 2022)</w:t>
      </w:r>
      <w:r w:rsidR="00C02172">
        <w:rPr>
          <w:rFonts w:ascii="Times New Roman" w:hAnsi="Times New Roman" w:cs="Times New Roman"/>
        </w:rPr>
        <w:fldChar w:fldCharType="end"/>
      </w:r>
      <w:r>
        <w:rPr>
          <w:rFonts w:ascii="Times New Roman" w:hAnsi="Times New Roman" w:cs="Times New Roman"/>
        </w:rPr>
        <w:t>, Naïve Bayes Classifier</w:t>
      </w:r>
      <w:r w:rsidR="00DA2882">
        <w:rPr>
          <w:rFonts w:ascii="Times New Roman" w:hAnsi="Times New Roman" w:cs="Times New Roman"/>
        </w:rPr>
        <w:t xml:space="preserve"> (</w:t>
      </w:r>
      <w:proofErr w:type="spellStart"/>
      <w:r w:rsidR="00DA2882">
        <w:rPr>
          <w:rFonts w:ascii="Times New Roman" w:hAnsi="Times New Roman" w:cs="Times New Roman"/>
        </w:rPr>
        <w:t>N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Iksan </w:t>
      </w:r>
      <w:r w:rsidR="00C02172" w:rsidRPr="00C02172">
        <w:rPr>
          <w:rFonts w:ascii="Times New Roman" w:hAnsi="Times New Roman" w:cs="Times New Roman"/>
          <w:i/>
          <w:noProof/>
        </w:rPr>
        <w:t>et al.</w:t>
      </w:r>
      <w:r w:rsidR="00C02172" w:rsidRPr="00C02172">
        <w:rPr>
          <w:rFonts w:ascii="Times New Roman" w:hAnsi="Times New Roman" w:cs="Times New Roman"/>
          <w:noProof/>
        </w:rPr>
        <w:t>, 2021)</w:t>
      </w:r>
      <w:r w:rsidR="00C0217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lassifier</w:t>
      </w:r>
      <w:r w:rsidR="00DA2882">
        <w:rPr>
          <w:rFonts w:ascii="Times New Roman" w:hAnsi="Times New Roman" w:cs="Times New Roman"/>
        </w:rPr>
        <w:t xml:space="preserve"> (</w:t>
      </w:r>
      <w:proofErr w:type="spellStart"/>
      <w:r w:rsidR="00DA2882">
        <w:rPr>
          <w:rFonts w:ascii="Times New Roman" w:hAnsi="Times New Roman" w:cs="Times New Roman"/>
        </w:rPr>
        <w:t>XG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3313ED">
        <w:rPr>
          <w:rFonts w:ascii="Times New Roman" w:hAnsi="Times New Roman" w:cs="Times New Roman"/>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Huang and Wang, 2023)</w:t>
      </w:r>
      <w:r w:rsidR="00C02172">
        <w:rPr>
          <w:rFonts w:ascii="Times New Roman" w:hAnsi="Times New Roman" w:cs="Times New Roman"/>
        </w:rPr>
        <w:fldChar w:fldCharType="end"/>
      </w:r>
      <w:r w:rsidR="00DA2882">
        <w:rPr>
          <w:rFonts w:ascii="Times New Roman" w:hAnsi="Times New Roman" w:cs="Times New Roman"/>
        </w:rPr>
        <w:t xml:space="preserve"> </w:t>
      </w:r>
      <w:r w:rsidR="00B56A40">
        <w:rPr>
          <w:rFonts w:ascii="Times New Roman" w:hAnsi="Times New Roman" w:cs="Times New Roman"/>
        </w:rPr>
        <w:t xml:space="preserve">and more recently </w:t>
      </w:r>
      <w:proofErr w:type="spellStart"/>
      <w:r w:rsidR="00B56A40">
        <w:rPr>
          <w:rFonts w:ascii="Times New Roman" w:hAnsi="Times New Roman" w:cs="Times New Roman"/>
        </w:rPr>
        <w:t>ExtraTrees</w:t>
      </w:r>
      <w:proofErr w:type="spellEnd"/>
      <w:r w:rsidR="00B56A40">
        <w:rPr>
          <w:rFonts w:ascii="Times New Roman" w:hAnsi="Times New Roman" w:cs="Times New Roman"/>
        </w:rPr>
        <w:t xml:space="preserve"> </w:t>
      </w:r>
      <w:proofErr w:type="spellStart"/>
      <w:r w:rsidR="00B56A40">
        <w:rPr>
          <w:rFonts w:ascii="Times New Roman" w:hAnsi="Times New Roman" w:cs="Times New Roman"/>
        </w:rPr>
        <w:t>Classifer</w:t>
      </w:r>
      <w:proofErr w:type="spellEnd"/>
      <w:r w:rsidR="00B56A40">
        <w:rPr>
          <w:rFonts w:ascii="Times New Roman" w:hAnsi="Times New Roman" w:cs="Times New Roman"/>
        </w:rPr>
        <w:t xml:space="preserve"> </w:t>
      </w:r>
      <w:r w:rsidR="00B56A40">
        <w:rPr>
          <w:rFonts w:ascii="Times New Roman" w:hAnsi="Times New Roman" w:cs="Times New Roman"/>
        </w:rPr>
        <w:fldChar w:fldCharType="begin" w:fldLock="1"/>
      </w:r>
      <w:r w:rsidR="00B56A40">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B56A40">
        <w:rPr>
          <w:rFonts w:ascii="Times New Roman" w:hAnsi="Times New Roman" w:cs="Times New Roman"/>
        </w:rPr>
        <w:fldChar w:fldCharType="separate"/>
      </w:r>
      <w:r w:rsidR="00B56A40" w:rsidRPr="00B56A40">
        <w:rPr>
          <w:rFonts w:ascii="Times New Roman" w:hAnsi="Times New Roman" w:cs="Times New Roman"/>
          <w:noProof/>
        </w:rPr>
        <w:t xml:space="preserve">(Rustam </w:t>
      </w:r>
      <w:r w:rsidR="00B56A40" w:rsidRPr="00B56A40">
        <w:rPr>
          <w:rFonts w:ascii="Times New Roman" w:hAnsi="Times New Roman" w:cs="Times New Roman"/>
          <w:i/>
          <w:noProof/>
        </w:rPr>
        <w:t>et al.</w:t>
      </w:r>
      <w:r w:rsidR="00B56A40" w:rsidRPr="00B56A40">
        <w:rPr>
          <w:rFonts w:ascii="Times New Roman" w:hAnsi="Times New Roman" w:cs="Times New Roman"/>
          <w:noProof/>
        </w:rPr>
        <w:t>, 2021)</w:t>
      </w:r>
      <w:r w:rsidR="00B56A40">
        <w:rPr>
          <w:rFonts w:ascii="Times New Roman" w:hAnsi="Times New Roman" w:cs="Times New Roman"/>
        </w:rPr>
        <w:fldChar w:fldCharType="end"/>
      </w:r>
      <w:r>
        <w:rPr>
          <w:rFonts w:ascii="Times New Roman" w:hAnsi="Times New Roman" w:cs="Times New Roman"/>
        </w:rPr>
        <w:t xml:space="preserve">. As well as these machine learning models, deep learning techniques have been applied to sentiment analysis such as the popular </w:t>
      </w:r>
      <w:r w:rsidR="00DA2882">
        <w:rPr>
          <w:rFonts w:ascii="Times New Roman" w:hAnsi="Times New Roman" w:cs="Times New Roman"/>
        </w:rPr>
        <w:t>Recurrent neural network (</w:t>
      </w:r>
      <w:r>
        <w:rPr>
          <w:rFonts w:ascii="Times New Roman" w:hAnsi="Times New Roman" w:cs="Times New Roman"/>
        </w:rPr>
        <w:t>RNN</w:t>
      </w:r>
      <w:r w:rsidR="00DA2882">
        <w:rPr>
          <w:rFonts w:ascii="Times New Roman" w:hAnsi="Times New Roman" w:cs="Times New Roman"/>
        </w:rPr>
        <w:t>)</w:t>
      </w:r>
      <w:r>
        <w:rPr>
          <w:rFonts w:ascii="Times New Roman" w:hAnsi="Times New Roman" w:cs="Times New Roman"/>
        </w:rPr>
        <w:t xml:space="preserve"> model known as </w:t>
      </w:r>
      <w:r w:rsidR="00DA2882">
        <w:rPr>
          <w:rFonts w:ascii="Times New Roman" w:hAnsi="Times New Roman" w:cs="Times New Roman"/>
        </w:rPr>
        <w:t xml:space="preserve">Long short term memory or </w:t>
      </w:r>
      <w:r>
        <w:rPr>
          <w:rFonts w:ascii="Times New Roman" w:hAnsi="Times New Roman" w:cs="Times New Roman"/>
        </w:rPr>
        <w:t>LSTM and the relatively new BERT model</w:t>
      </w:r>
      <w:r w:rsidR="00B56A40">
        <w:rPr>
          <w:rFonts w:ascii="Times New Roman" w:hAnsi="Times New Roman" w:cs="Times New Roman"/>
        </w:rPr>
        <w:t xml:space="preserve"> </w:t>
      </w:r>
      <w:r w:rsidR="00B56A40">
        <w:rPr>
          <w:rFonts w:ascii="Times New Roman" w:hAnsi="Times New Roman" w:cs="Times New Roman"/>
        </w:rPr>
        <w:fldChar w:fldCharType="begin" w:fldLock="1"/>
      </w:r>
      <w:r w:rsidR="00AB6D72">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id":"ITEM-2","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2","issued":{"date-parts":[["2021","3","22"]]},"title":"BERT: A Review of Applications in Natural Language Processing and Understanding","type":"article-journal"},"uris":["http://www.mendeley.com/documents/?uuid=40e72d18-fccb-3588-90b3-30cbe7268da1"]}],"mendeley":{"formattedCitation":"(Mansoor &lt;i&gt;et al.&lt;/i&gt;, 2020; Koroteev, 2021)","plainTextFormattedCitation":"(Mansoor et al., 2020; Koroteev, 2021)","previouslyFormattedCitation":"(Mansoor &lt;i&gt;et al.&lt;/i&gt;, 2020; Koroteev, 2021)"},"properties":{"noteIndex":0},"schema":"https://github.com/citation-style-language/schema/raw/master/csl-citation.json"}</w:instrText>
      </w:r>
      <w:r w:rsidR="00B56A40">
        <w:rPr>
          <w:rFonts w:ascii="Times New Roman" w:hAnsi="Times New Roman" w:cs="Times New Roman"/>
        </w:rPr>
        <w:fldChar w:fldCharType="separate"/>
      </w:r>
      <w:r w:rsidR="00B56A40" w:rsidRPr="00B56A40">
        <w:rPr>
          <w:rFonts w:ascii="Times New Roman" w:hAnsi="Times New Roman" w:cs="Times New Roman"/>
          <w:noProof/>
        </w:rPr>
        <w:t xml:space="preserve">(Mansoor </w:t>
      </w:r>
      <w:r w:rsidR="00B56A40" w:rsidRPr="00B56A40">
        <w:rPr>
          <w:rFonts w:ascii="Times New Roman" w:hAnsi="Times New Roman" w:cs="Times New Roman"/>
          <w:i/>
          <w:noProof/>
        </w:rPr>
        <w:t>et al.</w:t>
      </w:r>
      <w:r w:rsidR="00B56A40" w:rsidRPr="00B56A40">
        <w:rPr>
          <w:rFonts w:ascii="Times New Roman" w:hAnsi="Times New Roman" w:cs="Times New Roman"/>
          <w:noProof/>
        </w:rPr>
        <w:t>, 2020; Koroteev, 2021)</w:t>
      </w:r>
      <w:r w:rsidR="00B56A40">
        <w:rPr>
          <w:rFonts w:ascii="Times New Roman" w:hAnsi="Times New Roman" w:cs="Times New Roman"/>
        </w:rPr>
        <w:fldChar w:fldCharType="end"/>
      </w:r>
      <w:r>
        <w:rPr>
          <w:rFonts w:ascii="Times New Roman" w:hAnsi="Times New Roman" w:cs="Times New Roman"/>
        </w:rPr>
        <w:t>.</w:t>
      </w:r>
      <w:r w:rsidR="006855B6">
        <w:rPr>
          <w:rFonts w:ascii="Times New Roman" w:hAnsi="Times New Roman" w:cs="Times New Roman"/>
        </w:rPr>
        <w:t xml:space="preserve"> These models have shown excellent accuracies for classifying sentiment in the literatu</w:t>
      </w:r>
      <w:r w:rsidR="00DA2882">
        <w:rPr>
          <w:rFonts w:ascii="Times New Roman" w:hAnsi="Times New Roman" w:cs="Times New Roman"/>
        </w:rPr>
        <w:t>r</w:t>
      </w:r>
      <w:r w:rsidR="006855B6">
        <w:rPr>
          <w:rFonts w:ascii="Times New Roman" w:hAnsi="Times New Roman" w:cs="Times New Roman"/>
        </w:rPr>
        <w:t>e</w:t>
      </w:r>
      <w:r w:rsidR="00DA2882">
        <w:rPr>
          <w:rFonts w:ascii="Times New Roman" w:hAnsi="Times New Roman" w:cs="Times New Roman"/>
        </w:rPr>
        <w:t xml:space="preserve">, and importantly for this project, have been applied to mine sentiment for </w:t>
      </w:r>
      <w:r w:rsidR="00B56A40">
        <w:rPr>
          <w:rFonts w:ascii="Times New Roman" w:hAnsi="Times New Roman" w:cs="Times New Roman"/>
        </w:rPr>
        <w:t>C</w:t>
      </w:r>
      <w:r w:rsidR="00DA2882">
        <w:rPr>
          <w:rFonts w:ascii="Times New Roman" w:hAnsi="Times New Roman" w:cs="Times New Roman"/>
        </w:rPr>
        <w:t>ovid</w:t>
      </w:r>
      <w:r w:rsidR="00B56A40">
        <w:rPr>
          <w:rFonts w:ascii="Times New Roman" w:hAnsi="Times New Roman" w:cs="Times New Roman"/>
        </w:rPr>
        <w:t>-</w:t>
      </w:r>
      <w:r w:rsidR="00DA2882">
        <w:rPr>
          <w:rFonts w:ascii="Times New Roman" w:hAnsi="Times New Roman" w:cs="Times New Roman"/>
        </w:rPr>
        <w:t>19 related text data. As well as this</w:t>
      </w:r>
      <w:r w:rsidR="00B56A40">
        <w:rPr>
          <w:rFonts w:ascii="Times New Roman" w:hAnsi="Times New Roman" w:cs="Times New Roman"/>
        </w:rPr>
        <w:t>,</w:t>
      </w:r>
      <w:r w:rsidR="00DA2882">
        <w:rPr>
          <w:rFonts w:ascii="Times New Roman" w:hAnsi="Times New Roman" w:cs="Times New Roman"/>
        </w:rPr>
        <w:t xml:space="preserve"> combinations of sentiment mining techniques, vectorization techniques and different machine learning models have been applied to achieve optimal accuracy metrics </w:t>
      </w:r>
      <w:r w:rsidR="00DA2882">
        <w:rPr>
          <w:rFonts w:ascii="Times New Roman" w:hAnsi="Times New Roman" w:cs="Times New Roman"/>
        </w:rPr>
        <w:fldChar w:fldCharType="begin" w:fldLock="1"/>
      </w:r>
      <w:r w:rsidR="00DA2882">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Qorib </w:t>
      </w:r>
      <w:r w:rsidR="00DA2882" w:rsidRPr="00DA2882">
        <w:rPr>
          <w:rFonts w:ascii="Times New Roman" w:hAnsi="Times New Roman" w:cs="Times New Roman"/>
          <w:i/>
          <w:noProof/>
        </w:rPr>
        <w:t>et al.</w:t>
      </w:r>
      <w:r w:rsidR="00DA2882" w:rsidRPr="00DA2882">
        <w:rPr>
          <w:rFonts w:ascii="Times New Roman" w:hAnsi="Times New Roman" w:cs="Times New Roman"/>
          <w:noProof/>
        </w:rPr>
        <w:t>, 2023)</w:t>
      </w:r>
      <w:r w:rsidR="00DA2882">
        <w:rPr>
          <w:rFonts w:ascii="Times New Roman" w:hAnsi="Times New Roman" w:cs="Times New Roman"/>
        </w:rPr>
        <w:fldChar w:fldCharType="end"/>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04D782EC"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4 Sentiment analysis and </w:t>
      </w:r>
      <w:r w:rsidR="00DF55CB">
        <w:rPr>
          <w:rFonts w:ascii="Times New Roman" w:hAnsi="Times New Roman" w:cs="Times New Roman"/>
          <w:b/>
          <w:bCs/>
          <w:u w:val="single"/>
        </w:rPr>
        <w:t>C</w:t>
      </w:r>
      <w:r>
        <w:rPr>
          <w:rFonts w:ascii="Times New Roman" w:hAnsi="Times New Roman" w:cs="Times New Roman"/>
          <w:b/>
          <w:bCs/>
          <w:u w:val="single"/>
        </w:rPr>
        <w:t>ovid</w:t>
      </w:r>
      <w:r w:rsidR="00DF55CB">
        <w:rPr>
          <w:rFonts w:ascii="Times New Roman" w:hAnsi="Times New Roman" w:cs="Times New Roman"/>
          <w:b/>
          <w:bCs/>
          <w:u w:val="single"/>
        </w:rPr>
        <w:t>-</w:t>
      </w:r>
      <w:r>
        <w:rPr>
          <w:rFonts w:ascii="Times New Roman" w:hAnsi="Times New Roman" w:cs="Times New Roman"/>
          <w:b/>
          <w:bCs/>
          <w:u w:val="single"/>
        </w:rPr>
        <w:t>19</w:t>
      </w:r>
    </w:p>
    <w:p w14:paraId="6B3A78E7" w14:textId="6660089D"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w:t>
      </w:r>
      <w:r w:rsidR="00183B77">
        <w:rPr>
          <w:rFonts w:ascii="Times New Roman" w:hAnsi="Times New Roman" w:cs="Times New Roman"/>
        </w:rPr>
        <w:t>C</w:t>
      </w:r>
      <w:r>
        <w:rPr>
          <w:rFonts w:ascii="Times New Roman" w:hAnsi="Times New Roman" w:cs="Times New Roman"/>
        </w:rPr>
        <w:t>ovid</w:t>
      </w:r>
      <w:r w:rsidR="00183B77">
        <w:rPr>
          <w:rFonts w:ascii="Times New Roman" w:hAnsi="Times New Roman" w:cs="Times New Roman"/>
        </w:rPr>
        <w:t>-</w:t>
      </w:r>
      <w:r>
        <w:rPr>
          <w:rFonts w:ascii="Times New Roman" w:hAnsi="Times New Roman" w:cs="Times New Roman"/>
        </w:rPr>
        <w:t xml:space="preserve">19 pandemic, </w:t>
      </w:r>
      <w:r w:rsidR="00183B77">
        <w:rPr>
          <w:rFonts w:ascii="Times New Roman" w:hAnsi="Times New Roman" w:cs="Times New Roman"/>
        </w:rPr>
        <w:t xml:space="preserve">related to </w:t>
      </w:r>
      <w:r>
        <w:rPr>
          <w:rFonts w:ascii="Times New Roman" w:hAnsi="Times New Roman" w:cs="Times New Roman"/>
        </w:rPr>
        <w:t>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07631814" w14:textId="77777777" w:rsidR="00E409E8" w:rsidRDefault="00E409E8" w:rsidP="00166D1A">
      <w:pPr>
        <w:spacing w:line="360" w:lineRule="auto"/>
        <w:rPr>
          <w:rFonts w:ascii="Times New Roman" w:hAnsi="Times New Roman" w:cs="Times New Roman"/>
        </w:rPr>
      </w:pPr>
    </w:p>
    <w:p w14:paraId="213F132A" w14:textId="21D317A5" w:rsidR="00E409E8" w:rsidRDefault="00E409E8" w:rsidP="00166D1A">
      <w:pPr>
        <w:spacing w:line="360" w:lineRule="auto"/>
        <w:rPr>
          <w:rFonts w:ascii="Times New Roman" w:hAnsi="Times New Roman" w:cs="Times New Roman"/>
        </w:rPr>
      </w:pPr>
      <w:r w:rsidRPr="00047BCE">
        <w:rPr>
          <w:rFonts w:ascii="Times New Roman" w:hAnsi="Times New Roman" w:cs="Times New Roman"/>
        </w:rPr>
        <w:lastRenderedPageBreak/>
        <w:t>In one particularly interesting study</w:t>
      </w:r>
      <w:r w:rsidR="001114D2">
        <w:rPr>
          <w:rFonts w:ascii="Times New Roman" w:hAnsi="Times New Roman" w:cs="Times New Roman"/>
        </w:rPr>
        <w:t>,</w:t>
      </w:r>
      <w:r w:rsidRPr="00047BCE">
        <w:rPr>
          <w:rFonts w:ascii="Times New Roman" w:hAnsi="Times New Roman" w:cs="Times New Roman"/>
        </w:rPr>
        <w:t xml:space="preserve"> the sentiment of </w:t>
      </w:r>
      <w:r w:rsidR="001114D2">
        <w:rPr>
          <w:rFonts w:ascii="Times New Roman" w:hAnsi="Times New Roman" w:cs="Times New Roman"/>
        </w:rPr>
        <w:t>C</w:t>
      </w:r>
      <w:r w:rsidRPr="00047BCE">
        <w:rPr>
          <w:rFonts w:ascii="Times New Roman" w:hAnsi="Times New Roman" w:cs="Times New Roman"/>
        </w:rPr>
        <w:t>ovid</w:t>
      </w:r>
      <w:r w:rsidR="001114D2">
        <w:rPr>
          <w:rFonts w:ascii="Times New Roman" w:hAnsi="Times New Roman" w:cs="Times New Roman"/>
        </w:rPr>
        <w:t>-</w:t>
      </w:r>
      <w:r w:rsidRPr="00047BCE">
        <w:rPr>
          <w:rFonts w:ascii="Times New Roman" w:hAnsi="Times New Roman" w:cs="Times New Roman"/>
        </w:rPr>
        <w:t xml:space="preserve">19 was compared between twitter and reddit, two popular social media outlet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Ahmad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r w:rsidR="006D62A1">
        <w:rPr>
          <w:rFonts w:ascii="Times New Roman" w:hAnsi="Times New Roman" w:cs="Times New Roman"/>
        </w:rPr>
        <w:t>.</w:t>
      </w:r>
    </w:p>
    <w:p w14:paraId="0B4AE9D4" w14:textId="77777777" w:rsidR="007B26BC" w:rsidRDefault="007B26BC" w:rsidP="00166D1A">
      <w:pPr>
        <w:spacing w:line="360" w:lineRule="auto"/>
        <w:rPr>
          <w:rFonts w:ascii="Times New Roman" w:hAnsi="Times New Roman" w:cs="Times New Roman"/>
        </w:rPr>
      </w:pPr>
    </w:p>
    <w:p w14:paraId="455DAA78" w14:textId="53502386" w:rsidR="007B26BC" w:rsidRPr="0070060B" w:rsidRDefault="007B26BC" w:rsidP="007B26BC">
      <w:pPr>
        <w:spacing w:line="360" w:lineRule="auto"/>
        <w:rPr>
          <w:rFonts w:ascii="Times New Roman" w:hAnsi="Times New Roman" w:cs="Times New Roman"/>
        </w:rPr>
      </w:pPr>
      <w:r>
        <w:rPr>
          <w:rFonts w:ascii="Times New Roman" w:hAnsi="Times New Roman" w:cs="Times New Roman"/>
        </w:rPr>
        <w:t xml:space="preserve">A number of models have been applied to mine </w:t>
      </w:r>
      <w:r w:rsidR="001114D2">
        <w:rPr>
          <w:rFonts w:ascii="Times New Roman" w:hAnsi="Times New Roman" w:cs="Times New Roman"/>
        </w:rPr>
        <w:t>C</w:t>
      </w:r>
      <w:r>
        <w:rPr>
          <w:rFonts w:ascii="Times New Roman" w:hAnsi="Times New Roman" w:cs="Times New Roman"/>
        </w:rPr>
        <w:t>ovid</w:t>
      </w:r>
      <w:r w:rsidR="001114D2">
        <w:rPr>
          <w:rFonts w:ascii="Times New Roman" w:hAnsi="Times New Roman" w:cs="Times New Roman"/>
        </w:rPr>
        <w:t>-</w:t>
      </w:r>
      <w:r>
        <w:rPr>
          <w:rFonts w:ascii="Times New Roman" w:hAnsi="Times New Roman" w:cs="Times New Roman"/>
        </w:rPr>
        <w:t xml:space="preserve">19 </w:t>
      </w:r>
      <w:r w:rsidR="001114D2">
        <w:rPr>
          <w:rFonts w:ascii="Times New Roman" w:hAnsi="Times New Roman" w:cs="Times New Roman"/>
        </w:rPr>
        <w:t xml:space="preserve">vaccine </w:t>
      </w:r>
      <w:r>
        <w:rPr>
          <w:rFonts w:ascii="Times New Roman" w:hAnsi="Times New Roman" w:cs="Times New Roman"/>
        </w:rPr>
        <w:t xml:space="preserve">sentiment and related topics. For sentiment analysis, it is common practice to apply classification models such as Naïve bayes Classifier. A study in 2021 by </w:t>
      </w:r>
      <w:proofErr w:type="spellStart"/>
      <w:r>
        <w:rPr>
          <w:rFonts w:ascii="Times New Roman" w:hAnsi="Times New Roman" w:cs="Times New Roman"/>
        </w:rPr>
        <w:t>Iksan</w:t>
      </w:r>
      <w:proofErr w:type="spellEnd"/>
      <w:r>
        <w:rPr>
          <w:rFonts w:ascii="Times New Roman" w:hAnsi="Times New Roman" w:cs="Times New Roman"/>
        </w:rPr>
        <w:t xml:space="preserve"> </w:t>
      </w:r>
      <w:r w:rsidRPr="007B26BC">
        <w:rPr>
          <w:rFonts w:ascii="Times New Roman" w:hAnsi="Times New Roman" w:cs="Times New Roman"/>
          <w:i/>
          <w:iCs/>
        </w:rPr>
        <w:t>et al</w:t>
      </w:r>
      <w:r>
        <w:rPr>
          <w:rFonts w:ascii="Times New Roman" w:hAnsi="Times New Roman" w:cs="Times New Roman"/>
          <w:i/>
          <w:iCs/>
        </w:rPr>
        <w:t>.</w:t>
      </w:r>
      <w:r>
        <w:rPr>
          <w:rFonts w:ascii="Times New Roman" w:hAnsi="Times New Roman" w:cs="Times New Roman"/>
        </w:rPr>
        <w:t xml:space="preserve"> mined sentiment from a public tweet dataset based on </w:t>
      </w:r>
      <w:r w:rsidR="001114D2">
        <w:rPr>
          <w:rFonts w:ascii="Times New Roman" w:hAnsi="Times New Roman" w:cs="Times New Roman"/>
        </w:rPr>
        <w:t>C</w:t>
      </w:r>
      <w:r>
        <w:rPr>
          <w:rFonts w:ascii="Times New Roman" w:hAnsi="Times New Roman" w:cs="Times New Roman"/>
        </w:rPr>
        <w:t>ovid</w:t>
      </w:r>
      <w:r w:rsidR="001114D2">
        <w:rPr>
          <w:rFonts w:ascii="Times New Roman" w:hAnsi="Times New Roman" w:cs="Times New Roman"/>
        </w:rPr>
        <w:t>-</w:t>
      </w:r>
      <w:r>
        <w:rPr>
          <w:rFonts w:ascii="Times New Roman" w:hAnsi="Times New Roman" w:cs="Times New Roman"/>
        </w:rPr>
        <w:t xml:space="preserve">19. Their experimental results showed the model accuracy </w:t>
      </w:r>
      <w:r w:rsidR="0070060B">
        <w:rPr>
          <w:rFonts w:ascii="Times New Roman" w:hAnsi="Times New Roman" w:cs="Times New Roman"/>
        </w:rPr>
        <w:t xml:space="preserve">was 0.86 or 86%, with a precision of 0.827, recall of  </w:t>
      </w:r>
      <w:r w:rsidR="0070060B" w:rsidRPr="0070060B">
        <w:rPr>
          <w:rFonts w:ascii="Times New Roman" w:hAnsi="Times New Roman" w:cs="Times New Roman"/>
        </w:rPr>
        <w:t>0.687</w:t>
      </w:r>
      <w:r w:rsidR="0070060B">
        <w:rPr>
          <w:rFonts w:ascii="Times New Roman" w:hAnsi="Times New Roman" w:cs="Times New Roman"/>
        </w:rPr>
        <w:t xml:space="preserve">, and an F-score of 0.749 </w:t>
      </w:r>
      <w:r w:rsidR="0070060B">
        <w:rPr>
          <w:rFonts w:ascii="Times New Roman" w:hAnsi="Times New Roman" w:cs="Times New Roman"/>
        </w:rPr>
        <w:fldChar w:fldCharType="begin" w:fldLock="1"/>
      </w:r>
      <w:r w:rsidR="00A6511E">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70060B">
        <w:rPr>
          <w:rFonts w:ascii="Times New Roman" w:hAnsi="Times New Roman" w:cs="Times New Roman"/>
        </w:rPr>
        <w:fldChar w:fldCharType="separate"/>
      </w:r>
      <w:r w:rsidR="0070060B" w:rsidRPr="0070060B">
        <w:rPr>
          <w:rFonts w:ascii="Times New Roman" w:hAnsi="Times New Roman" w:cs="Times New Roman"/>
          <w:noProof/>
        </w:rPr>
        <w:t xml:space="preserve">(Iksan </w:t>
      </w:r>
      <w:r w:rsidR="0070060B" w:rsidRPr="0070060B">
        <w:rPr>
          <w:rFonts w:ascii="Times New Roman" w:hAnsi="Times New Roman" w:cs="Times New Roman"/>
          <w:i/>
          <w:noProof/>
        </w:rPr>
        <w:t>et al.</w:t>
      </w:r>
      <w:r w:rsidR="0070060B" w:rsidRPr="0070060B">
        <w:rPr>
          <w:rFonts w:ascii="Times New Roman" w:hAnsi="Times New Roman" w:cs="Times New Roman"/>
          <w:noProof/>
        </w:rPr>
        <w:t>, 2021)</w:t>
      </w:r>
      <w:r w:rsidR="0070060B">
        <w:rPr>
          <w:rFonts w:ascii="Times New Roman" w:hAnsi="Times New Roman" w:cs="Times New Roman"/>
        </w:rPr>
        <w:fldChar w:fldCharType="end"/>
      </w:r>
      <w:r w:rsidR="0070060B">
        <w:rPr>
          <w:rFonts w:ascii="Times New Roman" w:hAnsi="Times New Roman" w:cs="Times New Roman"/>
        </w:rPr>
        <w:t xml:space="preserve">. Another study by </w:t>
      </w:r>
      <w:proofErr w:type="spellStart"/>
      <w:r w:rsidR="00A6511E">
        <w:rPr>
          <w:rFonts w:ascii="Times New Roman" w:hAnsi="Times New Roman" w:cs="Times New Roman"/>
        </w:rPr>
        <w:t>Ressan</w:t>
      </w:r>
      <w:proofErr w:type="spellEnd"/>
      <w:r w:rsidR="0070060B">
        <w:rPr>
          <w:rFonts w:ascii="Times New Roman" w:hAnsi="Times New Roman" w:cs="Times New Roman"/>
        </w:rPr>
        <w:t xml:space="preserve"> </w:t>
      </w:r>
      <w:r w:rsidR="0070060B" w:rsidRPr="0070060B">
        <w:rPr>
          <w:rFonts w:ascii="Times New Roman" w:hAnsi="Times New Roman" w:cs="Times New Roman"/>
          <w:i/>
          <w:iCs/>
        </w:rPr>
        <w:t>et al.</w:t>
      </w:r>
      <w:r w:rsidR="0070060B">
        <w:rPr>
          <w:rFonts w:ascii="Times New Roman" w:hAnsi="Times New Roman" w:cs="Times New Roman"/>
        </w:rPr>
        <w:t xml:space="preserve"> in 202</w:t>
      </w:r>
      <w:r w:rsidR="00A6511E">
        <w:rPr>
          <w:rFonts w:ascii="Times New Roman" w:hAnsi="Times New Roman" w:cs="Times New Roman"/>
        </w:rPr>
        <w:t>2</w:t>
      </w:r>
      <w:r w:rsidR="0070060B">
        <w:rPr>
          <w:rFonts w:ascii="Times New Roman" w:hAnsi="Times New Roman" w:cs="Times New Roman"/>
        </w:rPr>
        <w:t xml:space="preserve"> used multinomial Naïve </w:t>
      </w:r>
      <w:r w:rsidR="001114D2">
        <w:rPr>
          <w:rFonts w:ascii="Times New Roman" w:hAnsi="Times New Roman" w:cs="Times New Roman"/>
        </w:rPr>
        <w:t>B</w:t>
      </w:r>
      <w:r w:rsidR="0070060B">
        <w:rPr>
          <w:rFonts w:ascii="Times New Roman" w:hAnsi="Times New Roman" w:cs="Times New Roman"/>
        </w:rPr>
        <w:t xml:space="preserve">ayes </w:t>
      </w:r>
      <w:r w:rsidR="001114D2">
        <w:rPr>
          <w:rFonts w:ascii="Times New Roman" w:hAnsi="Times New Roman" w:cs="Times New Roman"/>
        </w:rPr>
        <w:t>C</w:t>
      </w:r>
      <w:r w:rsidR="0070060B">
        <w:rPr>
          <w:rFonts w:ascii="Times New Roman" w:hAnsi="Times New Roman" w:cs="Times New Roman"/>
        </w:rPr>
        <w:t xml:space="preserve">lassifier on a </w:t>
      </w:r>
      <w:r w:rsidR="001114D2">
        <w:rPr>
          <w:rFonts w:ascii="Times New Roman" w:hAnsi="Times New Roman" w:cs="Times New Roman"/>
        </w:rPr>
        <w:t>C</w:t>
      </w:r>
      <w:r w:rsidR="0070060B">
        <w:rPr>
          <w:rFonts w:ascii="Times New Roman" w:hAnsi="Times New Roman" w:cs="Times New Roman"/>
        </w:rPr>
        <w:t>ovid</w:t>
      </w:r>
      <w:r w:rsidR="001114D2">
        <w:rPr>
          <w:rFonts w:ascii="Times New Roman" w:hAnsi="Times New Roman" w:cs="Times New Roman"/>
        </w:rPr>
        <w:t>-</w:t>
      </w:r>
      <w:r w:rsidR="0070060B">
        <w:rPr>
          <w:rFonts w:ascii="Times New Roman" w:hAnsi="Times New Roman" w:cs="Times New Roman"/>
        </w:rPr>
        <w:t xml:space="preserve">19 tweet dataset consisting of 10,000 tweets. Their model achieved an high accuracy of 91.6% which highlights the power of the </w:t>
      </w:r>
      <w:r w:rsidR="001114D2">
        <w:rPr>
          <w:rFonts w:ascii="Times New Roman" w:hAnsi="Times New Roman" w:cs="Times New Roman"/>
        </w:rPr>
        <w:t>M</w:t>
      </w:r>
      <w:r w:rsidR="0070060B">
        <w:rPr>
          <w:rFonts w:ascii="Times New Roman" w:hAnsi="Times New Roman" w:cs="Times New Roman"/>
        </w:rPr>
        <w:t xml:space="preserve">ultinomial </w:t>
      </w:r>
      <w:r w:rsidR="001114D2">
        <w:rPr>
          <w:rFonts w:ascii="Times New Roman" w:hAnsi="Times New Roman" w:cs="Times New Roman"/>
        </w:rPr>
        <w:t>N</w:t>
      </w:r>
      <w:r w:rsidR="0070060B">
        <w:rPr>
          <w:rFonts w:ascii="Times New Roman" w:hAnsi="Times New Roman" w:cs="Times New Roman"/>
        </w:rPr>
        <w:t xml:space="preserve">aïve </w:t>
      </w:r>
      <w:r w:rsidR="001114D2">
        <w:rPr>
          <w:rFonts w:ascii="Times New Roman" w:hAnsi="Times New Roman" w:cs="Times New Roman"/>
        </w:rPr>
        <w:t>B</w:t>
      </w:r>
      <w:r w:rsidR="0070060B">
        <w:rPr>
          <w:rFonts w:ascii="Times New Roman" w:hAnsi="Times New Roman" w:cs="Times New Roman"/>
        </w:rPr>
        <w:t xml:space="preserve">ayes </w:t>
      </w:r>
      <w:r w:rsidR="001114D2">
        <w:rPr>
          <w:rFonts w:ascii="Times New Roman" w:hAnsi="Times New Roman" w:cs="Times New Roman"/>
        </w:rPr>
        <w:t>C</w:t>
      </w:r>
      <w:r w:rsidR="0070060B">
        <w:rPr>
          <w:rFonts w:ascii="Times New Roman" w:hAnsi="Times New Roman" w:cs="Times New Roman"/>
        </w:rPr>
        <w:t xml:space="preserve">lassifier in sentiment classification tasks. The authors </w:t>
      </w:r>
      <w:r w:rsidR="001114D2">
        <w:rPr>
          <w:rFonts w:ascii="Times New Roman" w:hAnsi="Times New Roman" w:cs="Times New Roman"/>
        </w:rPr>
        <w:t>c</w:t>
      </w:r>
      <w:r w:rsidR="0070060B">
        <w:rPr>
          <w:rFonts w:ascii="Times New Roman" w:hAnsi="Times New Roman" w:cs="Times New Roman"/>
        </w:rPr>
        <w:t xml:space="preserve">ite that enhanced </w:t>
      </w:r>
      <w:r w:rsidR="001114D2">
        <w:rPr>
          <w:rFonts w:ascii="Times New Roman" w:hAnsi="Times New Roman" w:cs="Times New Roman"/>
        </w:rPr>
        <w:t xml:space="preserve">model </w:t>
      </w:r>
      <w:r w:rsidR="0070060B">
        <w:rPr>
          <w:rFonts w:ascii="Times New Roman" w:hAnsi="Times New Roman" w:cs="Times New Roman"/>
        </w:rPr>
        <w:t>accuracy could be reached with a larger dataset</w:t>
      </w:r>
      <w:r w:rsidR="00A6511E">
        <w:rPr>
          <w:rFonts w:ascii="Times New Roman" w:hAnsi="Times New Roman" w:cs="Times New Roman"/>
        </w:rPr>
        <w:t xml:space="preserve"> </w:t>
      </w:r>
      <w:r w:rsidR="00A6511E">
        <w:rPr>
          <w:rFonts w:ascii="Times New Roman" w:hAnsi="Times New Roman" w:cs="Times New Roman"/>
        </w:rPr>
        <w:fldChar w:fldCharType="begin" w:fldLock="1"/>
      </w:r>
      <w:r w:rsidR="001416C6">
        <w:rPr>
          <w:rFonts w:ascii="Times New Roman" w:hAnsi="Times New Roman" w:cs="Times New Roman"/>
        </w:rPr>
        <w:instrText>ADDIN CSL_CITATION {"citationItems":[{"id":"ITEM-1","itemData":{"DOI":"10.11591/IJEECS.V28.I1.PP375-383","ISSN":"2502-4760","abstract":"This paper proposes a system to analyze the sentiments of tweeters. It is to build an accurate model to detect different emotions in a tweet. The analysis takes place through several stages (i.e., pre-processing, feature extraction, and training more than one machine learning (ML)). Naïve Bayes, Multinomial Naïve Bayes and Bernoulli Naïve Bayes were selected as supervised machine learning for sentiment analysis using a dataset of 3,057 tweets with users ranging from fear to happiness, anger, and sadness because this method is suitable for solving a problem of this type. This system was also applied to another dataset of 10,000 Tweets (5,000 positive and 5,000 negatives). This approach, consisting of three Naïve Bayes classification models, was applied to two datasets to analyze the sentiment used in them and classify each category separately. The Multinomial Naïve Bayes model outperformed the other models Where it achieved an accuracy of (91.6%) when applied to the first dataset and accuracy (87.6%) when applied to the second dataset. The researchers aim to continue this research with larger data by using other methods of sentiment analysis to predict users' thoughts about COVID-19 or any other problem and to obtain higher accuracy for the models used.","author":[{"dropping-particle":"","family":"Ressan","given":"Murtadha B.","non-dropping-particle":"","parse-names":false,"suffix":""},{"dropping-particle":"","family":"Hassan","given":"Rehab F.","non-dropping-particle":"","parse-names":false,"suffix":""}],"container-title":"Indonesian Journal of Electrical Engineering and Computer Science","id":"ITEM-1","issue":"1","issued":{"date-parts":[["2022","10","1"]]},"page":"375-383","publisher":"Institute of Advanced Engineering and Science","title":"Naïve-Bayes family for sentiment analysis during COVID-19  pandemic and classification tweets","type":"article-journal","volume":"28"},"uris":["http://www.mendeley.com/documents/?uuid=ec6ab416-affd-3db1-a23b-cc8408874e85"]}],"mendeley":{"formattedCitation":"(Ressan and Hassan, 2022)","plainTextFormattedCitation":"(Ressan and Hassan, 2022)","previouslyFormattedCitation":"(Ressan and Hassan, 2022)"},"properties":{"noteIndex":0},"schema":"https://github.com/citation-style-language/schema/raw/master/csl-citation.json"}</w:instrText>
      </w:r>
      <w:r w:rsidR="00A6511E">
        <w:rPr>
          <w:rFonts w:ascii="Times New Roman" w:hAnsi="Times New Roman" w:cs="Times New Roman"/>
        </w:rPr>
        <w:fldChar w:fldCharType="separate"/>
      </w:r>
      <w:r w:rsidR="00A6511E" w:rsidRPr="00A6511E">
        <w:rPr>
          <w:rFonts w:ascii="Times New Roman" w:hAnsi="Times New Roman" w:cs="Times New Roman"/>
          <w:noProof/>
        </w:rPr>
        <w:t>(Ressan and Hassan, 2022)</w:t>
      </w:r>
      <w:r w:rsidR="00A6511E">
        <w:rPr>
          <w:rFonts w:ascii="Times New Roman" w:hAnsi="Times New Roman" w:cs="Times New Roman"/>
        </w:rPr>
        <w:fldChar w:fldCharType="end"/>
      </w:r>
      <w:r w:rsidR="00A6511E">
        <w:rPr>
          <w:rFonts w:ascii="Times New Roman" w:hAnsi="Times New Roman" w:cs="Times New Roman"/>
        </w:rPr>
        <w:t xml:space="preserve">. Taken together these results show promise in using </w:t>
      </w:r>
      <w:r w:rsidR="001114D2">
        <w:rPr>
          <w:rFonts w:ascii="Times New Roman" w:hAnsi="Times New Roman" w:cs="Times New Roman"/>
        </w:rPr>
        <w:t>N</w:t>
      </w:r>
      <w:r w:rsidR="00A6511E">
        <w:rPr>
          <w:rFonts w:ascii="Times New Roman" w:hAnsi="Times New Roman" w:cs="Times New Roman"/>
        </w:rPr>
        <w:t xml:space="preserve">aïve </w:t>
      </w:r>
      <w:r w:rsidR="001114D2">
        <w:rPr>
          <w:rFonts w:ascii="Times New Roman" w:hAnsi="Times New Roman" w:cs="Times New Roman"/>
        </w:rPr>
        <w:t>B</w:t>
      </w:r>
      <w:r w:rsidR="00A6511E">
        <w:rPr>
          <w:rFonts w:ascii="Times New Roman" w:hAnsi="Times New Roman" w:cs="Times New Roman"/>
        </w:rPr>
        <w:t xml:space="preserve">ayes </w:t>
      </w:r>
      <w:r w:rsidR="001114D2">
        <w:rPr>
          <w:rFonts w:ascii="Times New Roman" w:hAnsi="Times New Roman" w:cs="Times New Roman"/>
        </w:rPr>
        <w:t>C</w:t>
      </w:r>
      <w:r w:rsidR="00A6511E">
        <w:rPr>
          <w:rFonts w:ascii="Times New Roman" w:hAnsi="Times New Roman" w:cs="Times New Roman"/>
        </w:rPr>
        <w:t>lassifier</w:t>
      </w:r>
      <w:r w:rsidR="001114D2">
        <w:rPr>
          <w:rFonts w:ascii="Times New Roman" w:hAnsi="Times New Roman" w:cs="Times New Roman"/>
        </w:rPr>
        <w:t>s</w:t>
      </w:r>
      <w:r w:rsidR="00A6511E">
        <w:rPr>
          <w:rFonts w:ascii="Times New Roman" w:hAnsi="Times New Roman" w:cs="Times New Roman"/>
        </w:rPr>
        <w:t xml:space="preserve"> and </w:t>
      </w:r>
      <w:r w:rsidR="001114D2">
        <w:rPr>
          <w:rFonts w:ascii="Times New Roman" w:hAnsi="Times New Roman" w:cs="Times New Roman"/>
        </w:rPr>
        <w:t>M</w:t>
      </w:r>
      <w:r w:rsidR="00A6511E">
        <w:rPr>
          <w:rFonts w:ascii="Times New Roman" w:hAnsi="Times New Roman" w:cs="Times New Roman"/>
        </w:rPr>
        <w:t xml:space="preserve">ultinomial </w:t>
      </w:r>
      <w:r w:rsidR="001114D2">
        <w:rPr>
          <w:rFonts w:ascii="Times New Roman" w:hAnsi="Times New Roman" w:cs="Times New Roman"/>
        </w:rPr>
        <w:t>C</w:t>
      </w:r>
      <w:r w:rsidR="00A6511E">
        <w:rPr>
          <w:rFonts w:ascii="Times New Roman" w:hAnsi="Times New Roman" w:cs="Times New Roman"/>
        </w:rPr>
        <w:t xml:space="preserve">lassifier for sentiment prediction, and specifically in relation to </w:t>
      </w:r>
      <w:r w:rsidR="001114D2">
        <w:rPr>
          <w:rFonts w:ascii="Times New Roman" w:hAnsi="Times New Roman" w:cs="Times New Roman"/>
        </w:rPr>
        <w:t>C</w:t>
      </w:r>
      <w:r w:rsidR="00A6511E">
        <w:rPr>
          <w:rFonts w:ascii="Times New Roman" w:hAnsi="Times New Roman" w:cs="Times New Roman"/>
        </w:rPr>
        <w:t>ovid</w:t>
      </w:r>
      <w:r w:rsidR="001114D2">
        <w:rPr>
          <w:rFonts w:ascii="Times New Roman" w:hAnsi="Times New Roman" w:cs="Times New Roman"/>
        </w:rPr>
        <w:t>-</w:t>
      </w:r>
      <w:r w:rsidR="00A6511E">
        <w:rPr>
          <w:rFonts w:ascii="Times New Roman" w:hAnsi="Times New Roman" w:cs="Times New Roman"/>
        </w:rPr>
        <w:t>19.</w:t>
      </w:r>
    </w:p>
    <w:p w14:paraId="1903E465" w14:textId="77777777" w:rsidR="007B26BC" w:rsidRDefault="007B26BC" w:rsidP="00166D1A">
      <w:pPr>
        <w:spacing w:line="360" w:lineRule="auto"/>
        <w:rPr>
          <w:rFonts w:ascii="Times New Roman" w:hAnsi="Times New Roman" w:cs="Times New Roman"/>
        </w:rPr>
      </w:pPr>
    </w:p>
    <w:p w14:paraId="3B65DE8C" w14:textId="606D61DA" w:rsidR="003313ED" w:rsidRDefault="001416C6" w:rsidP="00166D1A">
      <w:pPr>
        <w:spacing w:line="360" w:lineRule="auto"/>
        <w:rPr>
          <w:rFonts w:ascii="Times New Roman" w:hAnsi="Times New Roman" w:cs="Times New Roman"/>
        </w:rPr>
      </w:pPr>
      <w:r>
        <w:rPr>
          <w:rFonts w:ascii="Times New Roman" w:hAnsi="Times New Roman" w:cs="Times New Roman"/>
        </w:rPr>
        <w:t xml:space="preserve">Other models which have been applied to mine sentiment on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 xml:space="preserve">19 based tweets are </w:t>
      </w:r>
      <w:r w:rsidR="00ED0A45">
        <w:rPr>
          <w:rFonts w:ascii="Times New Roman" w:hAnsi="Times New Roman" w:cs="Times New Roman"/>
        </w:rPr>
        <w:t>R</w:t>
      </w:r>
      <w:r>
        <w:rPr>
          <w:rFonts w:ascii="Times New Roman" w:hAnsi="Times New Roman" w:cs="Times New Roman"/>
        </w:rPr>
        <w:t xml:space="preserve">andom </w:t>
      </w:r>
      <w:r w:rsidR="00ED0A45">
        <w:rPr>
          <w:rFonts w:ascii="Times New Roman" w:hAnsi="Times New Roman" w:cs="Times New Roman"/>
        </w:rPr>
        <w:t>F</w:t>
      </w:r>
      <w:r>
        <w:rPr>
          <w:rFonts w:ascii="Times New Roman" w:hAnsi="Times New Roman" w:cs="Times New Roman"/>
        </w:rPr>
        <w:t xml:space="preserve">orest, </w:t>
      </w:r>
      <w:r w:rsidR="00ED0A45">
        <w:rPr>
          <w:rFonts w:ascii="Times New Roman" w:hAnsi="Times New Roman" w:cs="Times New Roman"/>
        </w:rPr>
        <w:t>L</w:t>
      </w:r>
      <w:r>
        <w:rPr>
          <w:rFonts w:ascii="Times New Roman" w:hAnsi="Times New Roman" w:cs="Times New Roman"/>
        </w:rPr>
        <w:t xml:space="preserve">ogistic </w:t>
      </w:r>
      <w:r w:rsidR="00ED0A45">
        <w:rPr>
          <w:rFonts w:ascii="Times New Roman" w:hAnsi="Times New Roman" w:cs="Times New Roman"/>
        </w:rPr>
        <w:t>R</w:t>
      </w:r>
      <w:r>
        <w:rPr>
          <w:rFonts w:ascii="Times New Roman" w:hAnsi="Times New Roman" w:cs="Times New Roman"/>
        </w:rPr>
        <w:t xml:space="preserve">egression, </w:t>
      </w:r>
      <w:r w:rsidR="00ED0A45">
        <w:rPr>
          <w:rFonts w:ascii="Times New Roman" w:hAnsi="Times New Roman" w:cs="Times New Roman"/>
        </w:rPr>
        <w:t>D</w:t>
      </w:r>
      <w:r>
        <w:rPr>
          <w:rFonts w:ascii="Times New Roman" w:hAnsi="Times New Roman" w:cs="Times New Roman"/>
        </w:rPr>
        <w:t xml:space="preserve">ecision </w:t>
      </w:r>
      <w:r w:rsidR="00ED0A45">
        <w:rPr>
          <w:rFonts w:ascii="Times New Roman" w:hAnsi="Times New Roman" w:cs="Times New Roman"/>
        </w:rPr>
        <w:t>T</w:t>
      </w:r>
      <w:r>
        <w:rPr>
          <w:rFonts w:ascii="Times New Roman" w:hAnsi="Times New Roman" w:cs="Times New Roman"/>
        </w:rPr>
        <w:t>ree</w:t>
      </w:r>
      <w:r w:rsidR="00122079">
        <w:rPr>
          <w:rFonts w:ascii="Times New Roman" w:hAnsi="Times New Roman" w:cs="Times New Roman"/>
        </w:rPr>
        <w:t xml:space="preserve"> and </w:t>
      </w:r>
      <w:r w:rsidR="00ED0A45">
        <w:rPr>
          <w:rFonts w:ascii="Times New Roman" w:hAnsi="Times New Roman" w:cs="Times New Roman"/>
        </w:rPr>
        <w:t>L</w:t>
      </w:r>
      <w:r>
        <w:rPr>
          <w:rFonts w:ascii="Times New Roman" w:hAnsi="Times New Roman" w:cs="Times New Roman"/>
        </w:rPr>
        <w:t>inear S</w:t>
      </w:r>
      <w:r w:rsidR="00ED0A45">
        <w:rPr>
          <w:rFonts w:ascii="Times New Roman" w:hAnsi="Times New Roman" w:cs="Times New Roman"/>
        </w:rPr>
        <w:t xml:space="preserve">upport </w:t>
      </w:r>
      <w:r>
        <w:rPr>
          <w:rFonts w:ascii="Times New Roman" w:hAnsi="Times New Roman" w:cs="Times New Roman"/>
        </w:rPr>
        <w:t>V</w:t>
      </w:r>
      <w:r w:rsidR="00ED0A45">
        <w:rPr>
          <w:rFonts w:ascii="Times New Roman" w:hAnsi="Times New Roman" w:cs="Times New Roman"/>
        </w:rPr>
        <w:t>ector Machine Classifier</w:t>
      </w:r>
      <w:r>
        <w:rPr>
          <w:rFonts w:ascii="Times New Roman" w:hAnsi="Times New Roman" w:cs="Times New Roman"/>
        </w:rPr>
        <w:t xml:space="preserve">. In a paper published in 2023, </w:t>
      </w:r>
      <w:proofErr w:type="spellStart"/>
      <w:r>
        <w:rPr>
          <w:rFonts w:ascii="Times New Roman" w:hAnsi="Times New Roman" w:cs="Times New Roman"/>
        </w:rPr>
        <w:t>Qorib</w:t>
      </w:r>
      <w:proofErr w:type="spellEnd"/>
      <w:r>
        <w:rPr>
          <w:rFonts w:ascii="Times New Roman" w:hAnsi="Times New Roman" w:cs="Times New Roman"/>
        </w:rPr>
        <w:t xml:space="preserve"> </w:t>
      </w:r>
      <w:r w:rsidRPr="001416C6">
        <w:rPr>
          <w:rFonts w:ascii="Times New Roman" w:hAnsi="Times New Roman" w:cs="Times New Roman"/>
          <w:i/>
          <w:iCs/>
        </w:rPr>
        <w:t>et al</w:t>
      </w:r>
      <w:r>
        <w:rPr>
          <w:rFonts w:ascii="Times New Roman" w:hAnsi="Times New Roman" w:cs="Times New Roman"/>
          <w:i/>
          <w:iCs/>
        </w:rPr>
        <w:t xml:space="preserve">. </w:t>
      </w:r>
      <w:r>
        <w:rPr>
          <w:rFonts w:ascii="Times New Roman" w:hAnsi="Times New Roman" w:cs="Times New Roman"/>
        </w:rPr>
        <w:t>performed a comparative analysis of the aforementioned models</w:t>
      </w:r>
      <w:r w:rsidR="00122079">
        <w:rPr>
          <w:rFonts w:ascii="Times New Roman" w:hAnsi="Times New Roman" w:cs="Times New Roman"/>
        </w:rPr>
        <w:t>, including Multinomial Naïve Bayes,</w:t>
      </w:r>
      <w:r>
        <w:rPr>
          <w:rFonts w:ascii="Times New Roman" w:hAnsi="Times New Roman" w:cs="Times New Roman"/>
        </w:rPr>
        <w:t xml:space="preserve"> along with </w:t>
      </w:r>
      <w:r w:rsidR="00122079">
        <w:rPr>
          <w:rFonts w:ascii="Times New Roman" w:hAnsi="Times New Roman" w:cs="Times New Roman"/>
        </w:rPr>
        <w:t xml:space="preserve">different combinations of </w:t>
      </w:r>
      <w:r>
        <w:rPr>
          <w:rFonts w:ascii="Times New Roman" w:hAnsi="Times New Roman" w:cs="Times New Roman"/>
        </w:rPr>
        <w:t xml:space="preserve">sentiment classification techniques such as Azure machine learning, VADER and </w:t>
      </w:r>
      <w:proofErr w:type="spellStart"/>
      <w:r>
        <w:rPr>
          <w:rFonts w:ascii="Times New Roman" w:hAnsi="Times New Roman" w:cs="Times New Roman"/>
        </w:rPr>
        <w:t>Textblob</w:t>
      </w:r>
      <w:proofErr w:type="spellEnd"/>
      <w:r>
        <w:rPr>
          <w:rFonts w:ascii="Times New Roman" w:hAnsi="Times New Roman" w:cs="Times New Roman"/>
        </w:rPr>
        <w:t xml:space="preserve">, while also varying the vectorization methods Doc2Vec, </w:t>
      </w:r>
      <w:proofErr w:type="spellStart"/>
      <w:r>
        <w:rPr>
          <w:rFonts w:ascii="Times New Roman" w:hAnsi="Times New Roman" w:cs="Times New Roman"/>
        </w:rPr>
        <w:t>CountVectorizer</w:t>
      </w:r>
      <w:proofErr w:type="spellEnd"/>
      <w:r>
        <w:rPr>
          <w:rFonts w:ascii="Times New Roman" w:hAnsi="Times New Roman" w:cs="Times New Roman"/>
        </w:rPr>
        <w:t xml:space="preserve"> and TF-IDF </w:t>
      </w:r>
      <w:r>
        <w:rPr>
          <w:rFonts w:ascii="Times New Roman" w:hAnsi="Times New Roman" w:cs="Times New Roman"/>
        </w:rPr>
        <w:fldChar w:fldCharType="begin" w:fldLock="1"/>
      </w:r>
      <w:r w:rsidR="003C6DD1">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1416C6">
        <w:rPr>
          <w:rFonts w:ascii="Times New Roman" w:hAnsi="Times New Roman" w:cs="Times New Roman"/>
          <w:noProof/>
        </w:rPr>
        <w:t xml:space="preserve">(Qorib </w:t>
      </w:r>
      <w:r w:rsidRPr="001416C6">
        <w:rPr>
          <w:rFonts w:ascii="Times New Roman" w:hAnsi="Times New Roman" w:cs="Times New Roman"/>
          <w:i/>
          <w:noProof/>
        </w:rPr>
        <w:t>et al.</w:t>
      </w:r>
      <w:r w:rsidRPr="001416C6">
        <w:rPr>
          <w:rFonts w:ascii="Times New Roman" w:hAnsi="Times New Roman" w:cs="Times New Roman"/>
          <w:noProof/>
        </w:rPr>
        <w:t>, 2023)</w:t>
      </w:r>
      <w:r>
        <w:rPr>
          <w:rFonts w:ascii="Times New Roman" w:hAnsi="Times New Roman" w:cs="Times New Roman"/>
        </w:rPr>
        <w:fldChar w:fldCharType="end"/>
      </w:r>
      <w:r w:rsidR="003C6DD1">
        <w:rPr>
          <w:rFonts w:ascii="Times New Roman" w:hAnsi="Times New Roman" w:cs="Times New Roman"/>
        </w:rPr>
        <w:t>. They acquired data daily from September 26, 2021 to November 7, 2021, com</w:t>
      </w:r>
      <w:r w:rsidR="002E5063">
        <w:rPr>
          <w:rFonts w:ascii="Times New Roman" w:hAnsi="Times New Roman" w:cs="Times New Roman"/>
        </w:rPr>
        <w:t>bin</w:t>
      </w:r>
      <w:r w:rsidR="003C6DD1">
        <w:rPr>
          <w:rFonts w:ascii="Times New Roman" w:hAnsi="Times New Roman" w:cs="Times New Roman"/>
        </w:rPr>
        <w:t xml:space="preserve">ing the collected tweets into a dataset of 42,790 </w:t>
      </w:r>
      <w:r w:rsidR="003C6DD1">
        <w:rPr>
          <w:rFonts w:ascii="Times New Roman" w:hAnsi="Times New Roman" w:cs="Times New Roman"/>
        </w:rPr>
        <w:lastRenderedPageBreak/>
        <w:t xml:space="preserve">tweets. The best model post stemming consisted of combining </w:t>
      </w:r>
      <w:proofErr w:type="spellStart"/>
      <w:r w:rsidR="003C6DD1">
        <w:rPr>
          <w:rFonts w:ascii="Times New Roman" w:hAnsi="Times New Roman" w:cs="Times New Roman"/>
        </w:rPr>
        <w:t>TextBlob+TF-IDF+LinearSVC</w:t>
      </w:r>
      <w:proofErr w:type="spellEnd"/>
      <w:r w:rsidR="003C6DD1">
        <w:rPr>
          <w:rFonts w:ascii="Times New Roman" w:hAnsi="Times New Roman" w:cs="Times New Roman"/>
        </w:rPr>
        <w:t xml:space="preserve">, with an accuracy of 0.94860, approximately 95%, with the second best being </w:t>
      </w:r>
      <w:proofErr w:type="spellStart"/>
      <w:r w:rsidR="003C6DD1">
        <w:rPr>
          <w:rFonts w:ascii="Times New Roman" w:hAnsi="Times New Roman" w:cs="Times New Roman"/>
        </w:rPr>
        <w:t>TextBlob+CountVectorizer+TF-IDF+LinearSVC</w:t>
      </w:r>
      <w:proofErr w:type="spellEnd"/>
      <w:r w:rsidR="003C6DD1">
        <w:rPr>
          <w:rFonts w:ascii="Times New Roman" w:hAnsi="Times New Roman" w:cs="Times New Roman"/>
        </w:rPr>
        <w:t xml:space="preserve"> </w:t>
      </w:r>
      <w:r w:rsidR="003C6DD1">
        <w:rPr>
          <w:rFonts w:ascii="Times New Roman" w:hAnsi="Times New Roman" w:cs="Times New Roman"/>
        </w:rPr>
        <w:fldChar w:fldCharType="begin" w:fldLock="1"/>
      </w:r>
      <w:r w:rsidR="00DD4F1A">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3C6DD1">
        <w:rPr>
          <w:rFonts w:ascii="Times New Roman" w:hAnsi="Times New Roman" w:cs="Times New Roman"/>
        </w:rPr>
        <w:fldChar w:fldCharType="separate"/>
      </w:r>
      <w:r w:rsidR="003C6DD1" w:rsidRPr="003C6DD1">
        <w:rPr>
          <w:rFonts w:ascii="Times New Roman" w:hAnsi="Times New Roman" w:cs="Times New Roman"/>
          <w:noProof/>
        </w:rPr>
        <w:t xml:space="preserve">(Qorib </w:t>
      </w:r>
      <w:r w:rsidR="003C6DD1" w:rsidRPr="003C6DD1">
        <w:rPr>
          <w:rFonts w:ascii="Times New Roman" w:hAnsi="Times New Roman" w:cs="Times New Roman"/>
          <w:i/>
          <w:noProof/>
        </w:rPr>
        <w:t>et al.</w:t>
      </w:r>
      <w:r w:rsidR="003C6DD1" w:rsidRPr="003C6DD1">
        <w:rPr>
          <w:rFonts w:ascii="Times New Roman" w:hAnsi="Times New Roman" w:cs="Times New Roman"/>
          <w:noProof/>
        </w:rPr>
        <w:t>, 2023)</w:t>
      </w:r>
      <w:r w:rsidR="003C6DD1">
        <w:rPr>
          <w:rFonts w:ascii="Times New Roman" w:hAnsi="Times New Roman" w:cs="Times New Roman"/>
        </w:rPr>
        <w:fldChar w:fldCharType="end"/>
      </w:r>
      <w:r w:rsidR="003C6DD1">
        <w:rPr>
          <w:rFonts w:ascii="Times New Roman" w:hAnsi="Times New Roman" w:cs="Times New Roman"/>
        </w:rPr>
        <w:t>. The lowest performing model was a combination of Azure+Doc2Vec+DecisionTree with an accuracy of 41.42% and a precision of 0.38715.</w:t>
      </w:r>
      <w:r w:rsidR="00E124C1">
        <w:rPr>
          <w:rFonts w:ascii="Times New Roman" w:hAnsi="Times New Roman" w:cs="Times New Roman"/>
        </w:rPr>
        <w:t xml:space="preserve"> Comparing model results between stemming and lemmatisation, the authors observed an increase in accuracy and precision upon lemmatisa</w:t>
      </w:r>
      <w:r w:rsidR="00C23E63">
        <w:rPr>
          <w:rFonts w:ascii="Times New Roman" w:hAnsi="Times New Roman" w:cs="Times New Roman"/>
        </w:rPr>
        <w:t>ti</w:t>
      </w:r>
      <w:r w:rsidR="00E124C1">
        <w:rPr>
          <w:rFonts w:ascii="Times New Roman" w:hAnsi="Times New Roman" w:cs="Times New Roman"/>
        </w:rPr>
        <w:t xml:space="preserve">on with the </w:t>
      </w:r>
      <w:proofErr w:type="spellStart"/>
      <w:r w:rsidR="00E124C1">
        <w:rPr>
          <w:rFonts w:ascii="Times New Roman" w:hAnsi="Times New Roman" w:cs="Times New Roman"/>
        </w:rPr>
        <w:t>TextBlob+TF-IDF+LinearSVC</w:t>
      </w:r>
      <w:proofErr w:type="spellEnd"/>
      <w:r w:rsidR="00E124C1">
        <w:rPr>
          <w:rFonts w:ascii="Times New Roman" w:hAnsi="Times New Roman" w:cs="Times New Roman"/>
        </w:rPr>
        <w:t xml:space="preserve"> , with an </w:t>
      </w:r>
      <w:r w:rsidR="00122079">
        <w:rPr>
          <w:rFonts w:ascii="Times New Roman" w:hAnsi="Times New Roman" w:cs="Times New Roman"/>
        </w:rPr>
        <w:t>accuracy</w:t>
      </w:r>
      <w:r w:rsidR="00E124C1">
        <w:rPr>
          <w:rFonts w:ascii="Times New Roman" w:hAnsi="Times New Roman" w:cs="Times New Roman"/>
        </w:rPr>
        <w:t xml:space="preserve"> of 0.96529 or 96.5%. Finally combining stemming and lem</w:t>
      </w:r>
      <w:r w:rsidR="00C23E63">
        <w:rPr>
          <w:rFonts w:ascii="Times New Roman" w:hAnsi="Times New Roman" w:cs="Times New Roman"/>
        </w:rPr>
        <w:t>m</w:t>
      </w:r>
      <w:r w:rsidR="00E124C1">
        <w:rPr>
          <w:rFonts w:ascii="Times New Roman" w:hAnsi="Times New Roman" w:cs="Times New Roman"/>
        </w:rPr>
        <w:t xml:space="preserve">atisation, furtherly increased the accuracy of the </w:t>
      </w:r>
      <w:proofErr w:type="spellStart"/>
      <w:r w:rsidR="00E124C1">
        <w:rPr>
          <w:rFonts w:ascii="Times New Roman" w:hAnsi="Times New Roman" w:cs="Times New Roman"/>
        </w:rPr>
        <w:t>TextBlob+TF-IDF+LinearSVC</w:t>
      </w:r>
      <w:proofErr w:type="spellEnd"/>
      <w:r w:rsidR="00DD4F1A">
        <w:rPr>
          <w:rFonts w:ascii="Times New Roman" w:hAnsi="Times New Roman" w:cs="Times New Roman"/>
        </w:rPr>
        <w:t xml:space="preserve"> from 0.96472 to 0.96752 </w:t>
      </w:r>
      <w:r w:rsidR="00DD4F1A">
        <w:rPr>
          <w:rFonts w:ascii="Times New Roman" w:hAnsi="Times New Roman" w:cs="Times New Roman"/>
        </w:rPr>
        <w:fldChar w:fldCharType="begin" w:fldLock="1"/>
      </w:r>
      <w:r w:rsidR="002A03BE">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D4F1A">
        <w:rPr>
          <w:rFonts w:ascii="Times New Roman" w:hAnsi="Times New Roman" w:cs="Times New Roman"/>
        </w:rPr>
        <w:fldChar w:fldCharType="separate"/>
      </w:r>
      <w:r w:rsidR="00DD4F1A" w:rsidRPr="00DD4F1A">
        <w:rPr>
          <w:rFonts w:ascii="Times New Roman" w:hAnsi="Times New Roman" w:cs="Times New Roman"/>
          <w:noProof/>
        </w:rPr>
        <w:t xml:space="preserve">(Qorib </w:t>
      </w:r>
      <w:r w:rsidR="00DD4F1A" w:rsidRPr="00DD4F1A">
        <w:rPr>
          <w:rFonts w:ascii="Times New Roman" w:hAnsi="Times New Roman" w:cs="Times New Roman"/>
          <w:i/>
          <w:noProof/>
        </w:rPr>
        <w:t>et al.</w:t>
      </w:r>
      <w:r w:rsidR="00DD4F1A" w:rsidRPr="00DD4F1A">
        <w:rPr>
          <w:rFonts w:ascii="Times New Roman" w:hAnsi="Times New Roman" w:cs="Times New Roman"/>
          <w:noProof/>
        </w:rPr>
        <w:t>, 2023)</w:t>
      </w:r>
      <w:r w:rsidR="00DD4F1A">
        <w:rPr>
          <w:rFonts w:ascii="Times New Roman" w:hAnsi="Times New Roman" w:cs="Times New Roman"/>
        </w:rPr>
        <w:fldChar w:fldCharType="end"/>
      </w:r>
      <w:r w:rsidR="00DD4F1A">
        <w:rPr>
          <w:rFonts w:ascii="Times New Roman" w:hAnsi="Times New Roman" w:cs="Times New Roman"/>
        </w:rPr>
        <w:t>.</w:t>
      </w:r>
      <w:r w:rsidR="00435CB1">
        <w:rPr>
          <w:rFonts w:ascii="Times New Roman" w:hAnsi="Times New Roman" w:cs="Times New Roman"/>
        </w:rPr>
        <w:t xml:space="preserve"> Taken together these results indicate that the combination of sentiment classification methods, vectorisation techniques and model choice can have a marked effect on the overall accuracy of sentiment classification models.</w:t>
      </w:r>
    </w:p>
    <w:p w14:paraId="037AF39D" w14:textId="77777777" w:rsidR="00BF1656" w:rsidRDefault="00BF1656" w:rsidP="00166D1A">
      <w:pPr>
        <w:spacing w:line="360" w:lineRule="auto"/>
        <w:rPr>
          <w:rFonts w:ascii="Times New Roman" w:hAnsi="Times New Roman" w:cs="Times New Roman"/>
        </w:rPr>
      </w:pPr>
    </w:p>
    <w:p w14:paraId="0C985350" w14:textId="79524305" w:rsidR="00AE05DC" w:rsidRDefault="003313ED" w:rsidP="00166D1A">
      <w:pPr>
        <w:spacing w:line="360" w:lineRule="auto"/>
        <w:rPr>
          <w:rFonts w:ascii="Times New Roman" w:hAnsi="Times New Roman" w:cs="Times New Roman"/>
        </w:rPr>
      </w:pPr>
      <w:r>
        <w:rPr>
          <w:rFonts w:ascii="Times New Roman" w:hAnsi="Times New Roman" w:cs="Times New Roman"/>
        </w:rPr>
        <w:t xml:space="preserve">Many studies have taken advantage of the multiple sentiment analysis techniques mentioned in the previous sections. Rustam et al. 2021 give a comprehensive overview and compare methods used </w:t>
      </w:r>
      <w:r w:rsidR="00CD0CFB">
        <w:rPr>
          <w:rFonts w:ascii="Times New Roman" w:hAnsi="Times New Roman" w:cs="Times New Roman"/>
        </w:rPr>
        <w:t xml:space="preserve">in </w:t>
      </w:r>
      <w:r w:rsidR="006E70AF">
        <w:rPr>
          <w:rFonts w:ascii="Times New Roman" w:hAnsi="Times New Roman" w:cs="Times New Roman"/>
        </w:rPr>
        <w:t>C</w:t>
      </w:r>
      <w:r w:rsidR="00CD0CFB">
        <w:rPr>
          <w:rFonts w:ascii="Times New Roman" w:hAnsi="Times New Roman" w:cs="Times New Roman"/>
        </w:rPr>
        <w:t>ovid-19</w:t>
      </w:r>
      <w:r>
        <w:rPr>
          <w:rFonts w:ascii="Times New Roman" w:hAnsi="Times New Roman" w:cs="Times New Roman"/>
        </w:rPr>
        <w:t xml:space="preserve"> tweet sentiment modelling </w:t>
      </w:r>
      <w:r>
        <w:rPr>
          <w:rFonts w:ascii="Times New Roman" w:hAnsi="Times New Roman" w:cs="Times New Roman"/>
        </w:rPr>
        <w:fldChar w:fldCharType="begin" w:fldLock="1"/>
      </w:r>
      <w:r w:rsidR="00CD0CF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3313ED">
        <w:rPr>
          <w:rFonts w:ascii="Times New Roman" w:hAnsi="Times New Roman" w:cs="Times New Roman"/>
          <w:noProof/>
        </w:rPr>
        <w:t xml:space="preserve">(Rustam </w:t>
      </w:r>
      <w:r w:rsidRPr="003313ED">
        <w:rPr>
          <w:rFonts w:ascii="Times New Roman" w:hAnsi="Times New Roman" w:cs="Times New Roman"/>
          <w:i/>
          <w:noProof/>
        </w:rPr>
        <w:t>et al.</w:t>
      </w:r>
      <w:r w:rsidRPr="003313ED">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They make use of the tweet ID</w:t>
      </w:r>
      <w:r w:rsidR="00AB6D72">
        <w:rPr>
          <w:rFonts w:ascii="Times New Roman" w:hAnsi="Times New Roman" w:cs="Times New Roman"/>
        </w:rPr>
        <w:t>’</w:t>
      </w:r>
      <w:r>
        <w:rPr>
          <w:rFonts w:ascii="Times New Roman" w:hAnsi="Times New Roman" w:cs="Times New Roman"/>
        </w:rPr>
        <w:t>s provided by the IEEE data port to scrape tweets with their own in house Twitter scraper</w:t>
      </w:r>
      <w:r w:rsidR="008B00B0">
        <w:rPr>
          <w:rFonts w:ascii="Times New Roman" w:hAnsi="Times New Roman" w:cs="Times New Roman"/>
        </w:rPr>
        <w:t xml:space="preserve"> and measure tweet polarity</w:t>
      </w:r>
      <w:r w:rsidR="002E5063">
        <w:rPr>
          <w:rFonts w:ascii="Times New Roman" w:hAnsi="Times New Roman" w:cs="Times New Roman"/>
        </w:rPr>
        <w:t>,</w:t>
      </w:r>
      <w:r w:rsidR="008B00B0">
        <w:rPr>
          <w:rFonts w:ascii="Times New Roman" w:hAnsi="Times New Roman" w:cs="Times New Roman"/>
        </w:rPr>
        <w:t xml:space="preserve"> applying a number machine learning methods such as </w:t>
      </w:r>
      <w:proofErr w:type="spellStart"/>
      <w:r w:rsidR="008B00B0">
        <w:rPr>
          <w:rFonts w:ascii="Times New Roman" w:hAnsi="Times New Roman" w:cs="Times New Roman"/>
        </w:rPr>
        <w:t>RFClassifier</w:t>
      </w:r>
      <w:proofErr w:type="spellEnd"/>
      <w:r w:rsidR="008B00B0">
        <w:rPr>
          <w:rFonts w:ascii="Times New Roman" w:hAnsi="Times New Roman" w:cs="Times New Roman"/>
        </w:rPr>
        <w:t xml:space="preserve"> (accuracy = 0.86), </w:t>
      </w:r>
      <w:proofErr w:type="spellStart"/>
      <w:r w:rsidR="008B00B0">
        <w:rPr>
          <w:rFonts w:ascii="Times New Roman" w:hAnsi="Times New Roman" w:cs="Times New Roman"/>
        </w:rPr>
        <w:t>XGBoost</w:t>
      </w:r>
      <w:proofErr w:type="spellEnd"/>
      <w:r w:rsidR="008B00B0">
        <w:rPr>
          <w:rFonts w:ascii="Times New Roman" w:hAnsi="Times New Roman" w:cs="Times New Roman"/>
        </w:rPr>
        <w:t xml:space="preserve"> Classifier (accuracy = 0.85), SVC (accuracy = 0.85), Extra trees Classifier (ETC)</w:t>
      </w:r>
      <w:r w:rsidR="008B00B0" w:rsidRPr="008B00B0">
        <w:rPr>
          <w:rFonts w:ascii="Times New Roman" w:hAnsi="Times New Roman" w:cs="Times New Roman"/>
        </w:rPr>
        <w:t xml:space="preserve"> </w:t>
      </w:r>
      <w:r w:rsidR="008B00B0">
        <w:rPr>
          <w:rFonts w:ascii="Times New Roman" w:hAnsi="Times New Roman" w:cs="Times New Roman"/>
        </w:rPr>
        <w:t xml:space="preserve">(accuracy = 0.88*),  and </w:t>
      </w:r>
      <w:proofErr w:type="spellStart"/>
      <w:r w:rsidR="008B00B0">
        <w:rPr>
          <w:rFonts w:ascii="Times New Roman" w:hAnsi="Times New Roman" w:cs="Times New Roman"/>
        </w:rPr>
        <w:t>DTClassifier</w:t>
      </w:r>
      <w:proofErr w:type="spellEnd"/>
      <w:r w:rsidR="008B00B0">
        <w:rPr>
          <w:rFonts w:ascii="Times New Roman" w:hAnsi="Times New Roman" w:cs="Times New Roman"/>
        </w:rPr>
        <w:t xml:space="preserve"> (accuracy = 0.83).</w:t>
      </w:r>
      <w:r w:rsidR="00AE05DC">
        <w:rPr>
          <w:rFonts w:ascii="Times New Roman" w:hAnsi="Times New Roman" w:cs="Times New Roman"/>
        </w:rPr>
        <w:t xml:space="preserve">  They compare their own sentiment classification (SS2) vs that of the sentiment calculated in the IEEE data port repository (SS1) and conclude the performance of the models used were similar with </w:t>
      </w:r>
      <w:r w:rsidR="00AB6D72">
        <w:rPr>
          <w:rFonts w:ascii="Times New Roman" w:hAnsi="Times New Roman" w:cs="Times New Roman"/>
        </w:rPr>
        <w:t>both the SS1 and SS2</w:t>
      </w:r>
      <w:r w:rsidR="00AE05DC">
        <w:rPr>
          <w:rFonts w:ascii="Times New Roman" w:hAnsi="Times New Roman" w:cs="Times New Roman"/>
        </w:rPr>
        <w:t xml:space="preserve"> sentiment classifications</w:t>
      </w:r>
      <w:r w:rsidR="00AB6D72">
        <w:rPr>
          <w:rFonts w:ascii="Times New Roman" w:hAnsi="Times New Roman" w:cs="Times New Roman"/>
        </w:rPr>
        <w:t xml:space="preserve"> </w:t>
      </w:r>
      <w:r w:rsidR="00AB6D72">
        <w:rPr>
          <w:rFonts w:ascii="Times New Roman" w:hAnsi="Times New Roman" w:cs="Times New Roman"/>
        </w:rPr>
        <w:fldChar w:fldCharType="begin" w:fldLock="1"/>
      </w:r>
      <w:r w:rsidR="006E70AF">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AB6D72">
        <w:rPr>
          <w:rFonts w:ascii="Times New Roman" w:hAnsi="Times New Roman" w:cs="Times New Roman"/>
        </w:rPr>
        <w:fldChar w:fldCharType="separate"/>
      </w:r>
      <w:r w:rsidR="00AB6D72" w:rsidRPr="00AB6D72">
        <w:rPr>
          <w:rFonts w:ascii="Times New Roman" w:hAnsi="Times New Roman" w:cs="Times New Roman"/>
          <w:noProof/>
        </w:rPr>
        <w:t xml:space="preserve">(Rustam </w:t>
      </w:r>
      <w:r w:rsidR="00AB6D72" w:rsidRPr="00AB6D72">
        <w:rPr>
          <w:rFonts w:ascii="Times New Roman" w:hAnsi="Times New Roman" w:cs="Times New Roman"/>
          <w:i/>
          <w:noProof/>
        </w:rPr>
        <w:t>et al.</w:t>
      </w:r>
      <w:r w:rsidR="00AB6D72" w:rsidRPr="00AB6D72">
        <w:rPr>
          <w:rFonts w:ascii="Times New Roman" w:hAnsi="Times New Roman" w:cs="Times New Roman"/>
          <w:noProof/>
        </w:rPr>
        <w:t>, 2021)</w:t>
      </w:r>
      <w:r w:rsidR="00AB6D72">
        <w:rPr>
          <w:rFonts w:ascii="Times New Roman" w:hAnsi="Times New Roman" w:cs="Times New Roman"/>
        </w:rPr>
        <w:fldChar w:fldCharType="end"/>
      </w:r>
      <w:r w:rsidR="00AE05DC">
        <w:rPr>
          <w:rFonts w:ascii="Times New Roman" w:hAnsi="Times New Roman" w:cs="Times New Roman"/>
        </w:rPr>
        <w:t>. Interestingly, they concatenated the results of the Bag of words (</w:t>
      </w:r>
      <w:proofErr w:type="spellStart"/>
      <w:r w:rsidR="00AE05DC">
        <w:rPr>
          <w:rFonts w:ascii="Times New Roman" w:hAnsi="Times New Roman" w:cs="Times New Roman"/>
        </w:rPr>
        <w:t>BoW</w:t>
      </w:r>
      <w:proofErr w:type="spellEnd"/>
      <w:r w:rsidR="00AE05DC">
        <w:rPr>
          <w:rFonts w:ascii="Times New Roman" w:hAnsi="Times New Roman" w:cs="Times New Roman"/>
        </w:rPr>
        <w:t>) and TF</w:t>
      </w:r>
      <w:r w:rsidR="002E5063">
        <w:rPr>
          <w:rFonts w:ascii="Times New Roman" w:hAnsi="Times New Roman" w:cs="Times New Roman"/>
        </w:rPr>
        <w:t>-</w:t>
      </w:r>
      <w:r w:rsidR="00AE05DC">
        <w:rPr>
          <w:rFonts w:ascii="Times New Roman" w:hAnsi="Times New Roman" w:cs="Times New Roman"/>
        </w:rPr>
        <w:t>IDF</w:t>
      </w:r>
      <w:r w:rsidR="00CD0CFB">
        <w:rPr>
          <w:rFonts w:ascii="Times New Roman" w:hAnsi="Times New Roman" w:cs="Times New Roman"/>
        </w:rPr>
        <w:t>, two</w:t>
      </w:r>
      <w:r w:rsidR="00AE05DC">
        <w:rPr>
          <w:rFonts w:ascii="Times New Roman" w:hAnsi="Times New Roman" w:cs="Times New Roman"/>
        </w:rPr>
        <w:t xml:space="preserve"> word to vector algorithms</w:t>
      </w:r>
      <w:r w:rsidR="00CD0CFB">
        <w:rPr>
          <w:rFonts w:ascii="Times New Roman" w:hAnsi="Times New Roman" w:cs="Times New Roman"/>
        </w:rPr>
        <w:t>,</w:t>
      </w:r>
      <w:r w:rsidR="00AE05DC">
        <w:rPr>
          <w:rFonts w:ascii="Times New Roman" w:hAnsi="Times New Roman" w:cs="Times New Roman"/>
        </w:rPr>
        <w:t xml:space="preserve"> and saw an overall increase in the performance of each model use</w:t>
      </w:r>
      <w:r w:rsidR="00CD0CFB">
        <w:rPr>
          <w:rFonts w:ascii="Times New Roman" w:hAnsi="Times New Roman" w:cs="Times New Roman"/>
        </w:rPr>
        <w:t>d</w:t>
      </w:r>
      <w:r w:rsidR="00AE05DC">
        <w:rPr>
          <w:rFonts w:ascii="Times New Roman" w:hAnsi="Times New Roman" w:cs="Times New Roman"/>
        </w:rPr>
        <w:t>, for example the ETC model went from an accuracy of 0.92 to 0.93</w:t>
      </w:r>
      <w:r w:rsidR="002E5063">
        <w:rPr>
          <w:rFonts w:ascii="Times New Roman" w:hAnsi="Times New Roman" w:cs="Times New Roman"/>
        </w:rPr>
        <w:t>,</w:t>
      </w:r>
      <w:r w:rsidR="00AE05DC">
        <w:rPr>
          <w:rFonts w:ascii="Times New Roman" w:hAnsi="Times New Roman" w:cs="Times New Roman"/>
        </w:rPr>
        <w:t xml:space="preserve"> thus increasing the accuracy of the model. This is an interesting finding in that creating more dimensions in the data by vectorizing the data by two methods</w:t>
      </w:r>
      <w:r w:rsidR="00AB6D72">
        <w:rPr>
          <w:rFonts w:ascii="Times New Roman" w:hAnsi="Times New Roman" w:cs="Times New Roman"/>
        </w:rPr>
        <w:t xml:space="preserve"> and combining them,</w:t>
      </w:r>
      <w:r w:rsidR="00AE05DC">
        <w:rPr>
          <w:rFonts w:ascii="Times New Roman" w:hAnsi="Times New Roman" w:cs="Times New Roman"/>
        </w:rPr>
        <w:t xml:space="preserve"> can be used to increase the accuracy of a model. Also within this study, LSTM is used for sentiment classification and saw an overall decrease in accuracy </w:t>
      </w:r>
      <w:r w:rsidR="00ED2ADA">
        <w:rPr>
          <w:rFonts w:ascii="Times New Roman" w:hAnsi="Times New Roman" w:cs="Times New Roman"/>
        </w:rPr>
        <w:t>&lt;0.8.</w:t>
      </w:r>
      <w:r w:rsidR="00AE05DC">
        <w:rPr>
          <w:rFonts w:ascii="Times New Roman" w:hAnsi="Times New Roman" w:cs="Times New Roman"/>
        </w:rPr>
        <w:t xml:space="preserve"> </w:t>
      </w:r>
      <w:r w:rsidR="00CD0CFB">
        <w:rPr>
          <w:rFonts w:ascii="Times New Roman" w:hAnsi="Times New Roman" w:cs="Times New Roman"/>
        </w:rPr>
        <w:t xml:space="preserve">Rustam </w:t>
      </w:r>
      <w:r w:rsidR="00CD0CFB" w:rsidRPr="00CD0CFB">
        <w:rPr>
          <w:rFonts w:ascii="Times New Roman" w:hAnsi="Times New Roman" w:cs="Times New Roman"/>
          <w:i/>
          <w:iCs/>
        </w:rPr>
        <w:t>et al</w:t>
      </w:r>
      <w:r w:rsidR="00CD0CFB">
        <w:rPr>
          <w:rFonts w:ascii="Times New Roman" w:hAnsi="Times New Roman" w:cs="Times New Roman"/>
        </w:rPr>
        <w:t>.</w:t>
      </w:r>
      <w:r w:rsidR="00AE05DC">
        <w:rPr>
          <w:rFonts w:ascii="Times New Roman" w:hAnsi="Times New Roman" w:cs="Times New Roman"/>
        </w:rPr>
        <w:t xml:space="preserve"> conclude the study by stating that the ETC model is of the highest accuracy with an accuracy score of 0.93</w:t>
      </w:r>
      <w:r w:rsidR="00CD0CFB">
        <w:rPr>
          <w:rFonts w:ascii="Times New Roman" w:hAnsi="Times New Roman" w:cs="Times New Roman"/>
        </w:rPr>
        <w:t xml:space="preserve"> </w:t>
      </w:r>
      <w:r w:rsidR="00CD0CFB">
        <w:rPr>
          <w:rFonts w:ascii="Times New Roman" w:hAnsi="Times New Roman" w:cs="Times New Roman"/>
        </w:rPr>
        <w:fldChar w:fldCharType="begin" w:fldLock="1"/>
      </w:r>
      <w:r w:rsidR="0070060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CD0CFB">
        <w:rPr>
          <w:rFonts w:ascii="Times New Roman" w:hAnsi="Times New Roman" w:cs="Times New Roman"/>
        </w:rPr>
        <w:fldChar w:fldCharType="separate"/>
      </w:r>
      <w:r w:rsidR="00CD0CFB" w:rsidRPr="00CD0CFB">
        <w:rPr>
          <w:rFonts w:ascii="Times New Roman" w:hAnsi="Times New Roman" w:cs="Times New Roman"/>
          <w:noProof/>
        </w:rPr>
        <w:t xml:space="preserve">(Rustam </w:t>
      </w:r>
      <w:r w:rsidR="00CD0CFB" w:rsidRPr="00CD0CFB">
        <w:rPr>
          <w:rFonts w:ascii="Times New Roman" w:hAnsi="Times New Roman" w:cs="Times New Roman"/>
          <w:i/>
          <w:noProof/>
        </w:rPr>
        <w:t>et al.</w:t>
      </w:r>
      <w:r w:rsidR="00CD0CFB" w:rsidRPr="00CD0CFB">
        <w:rPr>
          <w:rFonts w:ascii="Times New Roman" w:hAnsi="Times New Roman" w:cs="Times New Roman"/>
          <w:noProof/>
        </w:rPr>
        <w:t>, 2021)</w:t>
      </w:r>
      <w:r w:rsidR="00CD0CFB">
        <w:rPr>
          <w:rFonts w:ascii="Times New Roman" w:hAnsi="Times New Roman" w:cs="Times New Roman"/>
        </w:rPr>
        <w:fldChar w:fldCharType="end"/>
      </w:r>
      <w:r w:rsidR="00AE05DC">
        <w:rPr>
          <w:rFonts w:ascii="Times New Roman" w:hAnsi="Times New Roman" w:cs="Times New Roman"/>
        </w:rPr>
        <w:t xml:space="preserve">. </w:t>
      </w:r>
    </w:p>
    <w:p w14:paraId="26DCD4A3" w14:textId="77777777" w:rsidR="007B26BC" w:rsidRDefault="007B26BC" w:rsidP="00166D1A">
      <w:pPr>
        <w:spacing w:line="360" w:lineRule="auto"/>
        <w:rPr>
          <w:rFonts w:ascii="Times New Roman" w:hAnsi="Times New Roman" w:cs="Times New Roman"/>
        </w:rPr>
      </w:pPr>
    </w:p>
    <w:p w14:paraId="3D3D3020" w14:textId="53EED619" w:rsidR="003645C3" w:rsidRDefault="00BF1656" w:rsidP="00166D1A">
      <w:pPr>
        <w:spacing w:line="360" w:lineRule="auto"/>
        <w:rPr>
          <w:rFonts w:ascii="Times New Roman" w:hAnsi="Times New Roman" w:cs="Times New Roman"/>
        </w:rPr>
      </w:pPr>
      <w:r>
        <w:rPr>
          <w:rFonts w:ascii="Times New Roman" w:hAnsi="Times New Roman" w:cs="Times New Roman"/>
        </w:rPr>
        <w:lastRenderedPageBreak/>
        <w:t xml:space="preserve">Apart from classical classification models, and combinations of sentiment calculation and vectorisation, deep learning methods have been applied to predict sentiment in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19 from different platforms providing textual data</w:t>
      </w:r>
      <w:r w:rsidR="002E5063">
        <w:rPr>
          <w:rFonts w:ascii="Times New Roman" w:hAnsi="Times New Roman" w:cs="Times New Roman"/>
        </w:rPr>
        <w:t>.</w:t>
      </w:r>
      <w:r>
        <w:rPr>
          <w:rFonts w:ascii="Times New Roman" w:hAnsi="Times New Roman" w:cs="Times New Roman"/>
        </w:rPr>
        <w:t xml:space="preserve"> Mansoor </w:t>
      </w:r>
      <w:r w:rsidRPr="00BF1656">
        <w:rPr>
          <w:rFonts w:ascii="Times New Roman" w:hAnsi="Times New Roman" w:cs="Times New Roman"/>
          <w:i/>
          <w:iCs/>
        </w:rPr>
        <w:t>et al.</w:t>
      </w:r>
      <w:r>
        <w:rPr>
          <w:rFonts w:ascii="Times New Roman" w:hAnsi="Times New Roman" w:cs="Times New Roman"/>
        </w:rPr>
        <w:t xml:space="preserve"> 2020, used </w:t>
      </w:r>
      <w:proofErr w:type="spellStart"/>
      <w:r>
        <w:rPr>
          <w:rFonts w:ascii="Times New Roman" w:hAnsi="Times New Roman" w:cs="Times New Roman"/>
        </w:rPr>
        <w:t>TwitterScraper</w:t>
      </w:r>
      <w:proofErr w:type="spellEnd"/>
      <w:r>
        <w:rPr>
          <w:rFonts w:ascii="Times New Roman" w:hAnsi="Times New Roman" w:cs="Times New Roman"/>
        </w:rPr>
        <w:t xml:space="preserve"> to collect tweet datasets on different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 xml:space="preserve">19 related topics such as </w:t>
      </w:r>
      <w:r w:rsidR="002A03BE">
        <w:rPr>
          <w:rFonts w:ascii="Times New Roman" w:hAnsi="Times New Roman" w:cs="Times New Roman"/>
        </w:rPr>
        <w:t xml:space="preserve">general coronavirus tweets, online learning tweets and work from </w:t>
      </w:r>
      <w:r w:rsidR="006E70AF">
        <w:rPr>
          <w:rFonts w:ascii="Times New Roman" w:hAnsi="Times New Roman" w:cs="Times New Roman"/>
        </w:rPr>
        <w:t xml:space="preserve">home </w:t>
      </w:r>
      <w:r w:rsidR="002A03BE">
        <w:rPr>
          <w:rFonts w:ascii="Times New Roman" w:hAnsi="Times New Roman" w:cs="Times New Roman"/>
        </w:rPr>
        <w:t xml:space="preserve">tweets. The coronavirus tweets dataset was used to train an LSTM model and an ANN model along with VADER to calculate tweet polarity. The LSTM showed superior accuracy of 84.5%, while the ANN showed an accuracy of 76%, showing that these models can be efficiently implemented to perform sentiment classification tasks </w:t>
      </w:r>
      <w:r w:rsidR="002A03BE">
        <w:rPr>
          <w:rFonts w:ascii="Times New Roman" w:hAnsi="Times New Roman" w:cs="Times New Roman"/>
        </w:rPr>
        <w:fldChar w:fldCharType="begin" w:fldLock="1"/>
      </w:r>
      <w:r w:rsidR="002A03BE">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e authors collected tweets over a</w:t>
      </w:r>
      <w:r w:rsidR="002E5063">
        <w:rPr>
          <w:rFonts w:ascii="Times New Roman" w:hAnsi="Times New Roman" w:cs="Times New Roman"/>
        </w:rPr>
        <w:t xml:space="preserve">n extended time period </w:t>
      </w:r>
      <w:r w:rsidR="002A03BE">
        <w:rPr>
          <w:rFonts w:ascii="Times New Roman" w:hAnsi="Times New Roman" w:cs="Times New Roman"/>
        </w:rPr>
        <w:t xml:space="preserve">analysing sentiment over the course of several months. An interesting finding was there was a marked change in the ratio of negative to positive tweets about coronavirus, in favour of negative tweet sentiment, with a more even ratio in the later months of the study </w:t>
      </w:r>
      <w:r w:rsidR="002E5063">
        <w:rPr>
          <w:rFonts w:ascii="Times New Roman" w:hAnsi="Times New Roman" w:cs="Times New Roman"/>
        </w:rPr>
        <w:t xml:space="preserve">for the year 2020 </w:t>
      </w:r>
      <w:r w:rsidR="002A03BE">
        <w:rPr>
          <w:rFonts w:ascii="Times New Roman" w:hAnsi="Times New Roman" w:cs="Times New Roman"/>
        </w:rPr>
        <w:fldChar w:fldCharType="begin" w:fldLock="1"/>
      </w:r>
      <w:r w:rsidR="00B86515">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is study highlights not only that deep learning techniques can be applied for sentiment classification tasks but sentiment analysis can be harnessed to evaluate opinion on a certain topic over time.</w:t>
      </w:r>
    </w:p>
    <w:p w14:paraId="04657111" w14:textId="79E22828" w:rsidR="000F1E2A" w:rsidRDefault="000F1E2A" w:rsidP="00166D1A">
      <w:pPr>
        <w:spacing w:line="360" w:lineRule="auto"/>
        <w:rPr>
          <w:rFonts w:ascii="Times New Roman" w:hAnsi="Times New Roman" w:cs="Times New Roman"/>
        </w:rPr>
      </w:pPr>
    </w:p>
    <w:p w14:paraId="6F6C1F5A" w14:textId="0F1864D5" w:rsidR="003645C3" w:rsidRDefault="000F1E2A" w:rsidP="00166D1A">
      <w:pPr>
        <w:spacing w:line="360" w:lineRule="auto"/>
        <w:rPr>
          <w:rFonts w:ascii="Times New Roman" w:hAnsi="Times New Roman" w:cs="Times New Roman"/>
        </w:rPr>
      </w:pPr>
      <w:r>
        <w:rPr>
          <w:rFonts w:ascii="Times New Roman" w:hAnsi="Times New Roman" w:cs="Times New Roman"/>
        </w:rPr>
        <w:t xml:space="preserve">A start of the art deep learning method for sentiment analysis was introduced in 2019 by </w:t>
      </w:r>
      <w:r w:rsidR="006E70AF">
        <w:rPr>
          <w:rFonts w:ascii="Times New Roman" w:hAnsi="Times New Roman" w:cs="Times New Roman"/>
        </w:rPr>
        <w:t>G</w:t>
      </w:r>
      <w:r>
        <w:rPr>
          <w:rFonts w:ascii="Times New Roman" w:hAnsi="Times New Roman" w:cs="Times New Roman"/>
        </w:rPr>
        <w:t>oogle known as BERT</w:t>
      </w:r>
      <w:r w:rsidR="006E70AF">
        <w:rPr>
          <w:rFonts w:ascii="Times New Roman" w:hAnsi="Times New Roman" w:cs="Times New Roman"/>
        </w:rPr>
        <w:t xml:space="preserve"> </w:t>
      </w:r>
      <w:r w:rsidR="006E70AF">
        <w:rPr>
          <w:rFonts w:ascii="Times New Roman" w:hAnsi="Times New Roman" w:cs="Times New Roman"/>
        </w:rPr>
        <w:fldChar w:fldCharType="begin" w:fldLock="1"/>
      </w:r>
      <w:r w:rsidR="006E70AF">
        <w:rPr>
          <w:rFonts w:ascii="Times New Roman" w:hAnsi="Times New Roman" w:cs="Times New Roman"/>
        </w:rPr>
        <w:instrText>ADDIN CSL_CITATION {"citationItems":[{"id":"ITEM-1","itemData":{"ISBN":"9781950737130","abstract":"We introduce a new language representation model called BERT, which stands\nfor Bidirectional Encoder Representations from Transformers. Unlike recent\nlanguage representation models, BERT is designed to pre-train deep\nbidirectional representations from unlabeled text by jointly conditioning on\nboth left and right context in all layers. As a result, the pre-trained BERT\nmodel can be fine-tuned with just one additional output layer to create\nstate-of-the-art models for a wide range of tasks, such as question answering\nand language inference, without substantial task-specific architecture\nmodifications. BERT is conceptually simple and empirically powerful. It obtains new\nstate-of-the-art results on eleven natural language processing tasks, including\npushing the GLUE score to 80.5% (7.7% point absolute improvement), MultiNLI\naccuracy to 86.7% (4.6% absolute improvement), SQuAD v1.1 question answering\nTest F1 to 93.2 (1.5 point absolute improvement) and SQuAD v2.0 Test F1 to 83.1\n(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8","10","11"]]},"page":"4171-4186","publisher":"Association for Computational Linguistics (ACL)","title":"BERT: Pre-training of Deep Bidirectional Transformers for Language Understanding","type":"article-journal","volume":"1"},"uris":["http://www.mendeley.com/documents/?uuid=5a2b3fed-df18-30fa-9caa-d7b8966a1073"]}],"mendeley":{"formattedCitation":"(Devlin &lt;i&gt;et al.&lt;/i&gt;, 2018)","plainTextFormattedCitation":"(Devlin et al., 2018)","previouslyFormattedCitation":"(Devlin &lt;i&gt;et al.&lt;/i&gt;, 2018)"},"properties":{"noteIndex":0},"schema":"https://github.com/citation-style-language/schema/raw/master/csl-citation.json"}</w:instrText>
      </w:r>
      <w:r w:rsidR="006E70AF">
        <w:rPr>
          <w:rFonts w:ascii="Times New Roman" w:hAnsi="Times New Roman" w:cs="Times New Roman"/>
        </w:rPr>
        <w:fldChar w:fldCharType="separate"/>
      </w:r>
      <w:r w:rsidR="006E70AF" w:rsidRPr="006E70AF">
        <w:rPr>
          <w:rFonts w:ascii="Times New Roman" w:hAnsi="Times New Roman" w:cs="Times New Roman"/>
          <w:noProof/>
        </w:rPr>
        <w:t xml:space="preserve">(Devlin </w:t>
      </w:r>
      <w:r w:rsidR="006E70AF" w:rsidRPr="006E70AF">
        <w:rPr>
          <w:rFonts w:ascii="Times New Roman" w:hAnsi="Times New Roman" w:cs="Times New Roman"/>
          <w:i/>
          <w:noProof/>
        </w:rPr>
        <w:t>et al.</w:t>
      </w:r>
      <w:r w:rsidR="006E70AF" w:rsidRPr="006E70AF">
        <w:rPr>
          <w:rFonts w:ascii="Times New Roman" w:hAnsi="Times New Roman" w:cs="Times New Roman"/>
          <w:noProof/>
        </w:rPr>
        <w:t>, 2018)</w:t>
      </w:r>
      <w:r w:rsidR="006E70AF">
        <w:rPr>
          <w:rFonts w:ascii="Times New Roman" w:hAnsi="Times New Roman" w:cs="Times New Roman"/>
        </w:rPr>
        <w:fldChar w:fldCharType="end"/>
      </w:r>
      <w:r>
        <w:rPr>
          <w:rFonts w:ascii="Times New Roman" w:hAnsi="Times New Roman" w:cs="Times New Roman"/>
        </w:rPr>
        <w:t xml:space="preserve">. One particular study carried out by </w:t>
      </w:r>
      <w:r w:rsidRPr="000F1E2A">
        <w:rPr>
          <w:rFonts w:ascii="Times New Roman" w:hAnsi="Times New Roman" w:cs="Times New Roman"/>
        </w:rPr>
        <w:t>Muller</w:t>
      </w:r>
      <w:r w:rsidRPr="000F1E2A">
        <w:rPr>
          <w:rFonts w:ascii="Times New Roman" w:hAnsi="Times New Roman" w:cs="Times New Roman"/>
          <w:i/>
          <w:iCs/>
        </w:rPr>
        <w:t xml:space="preserve"> et al.</w:t>
      </w:r>
      <w:r>
        <w:rPr>
          <w:rFonts w:ascii="Times New Roman" w:hAnsi="Times New Roman" w:cs="Times New Roman"/>
          <w:i/>
          <w:iCs/>
        </w:rPr>
        <w:t xml:space="preserve"> </w:t>
      </w:r>
      <w:r>
        <w:rPr>
          <w:rFonts w:ascii="Times New Roman" w:hAnsi="Times New Roman" w:cs="Times New Roman"/>
        </w:rPr>
        <w:t xml:space="preserve">in 2023 developed a BERT model trained on a large corpus of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19 related tweets ( 160 million)</w:t>
      </w:r>
      <w:r w:rsidR="006E70AF">
        <w:rPr>
          <w:rFonts w:ascii="Times New Roman" w:hAnsi="Times New Roman" w:cs="Times New Roman"/>
        </w:rPr>
        <w:t>,</w:t>
      </w:r>
      <w:r>
        <w:rPr>
          <w:rFonts w:ascii="Times New Roman" w:hAnsi="Times New Roman" w:cs="Times New Roman"/>
        </w:rPr>
        <w:t xml:space="preserve"> specifically designed for use in social media evaluating the performance on 5 different classification datasets, known as COVID-Twitter-BERT (CT-BERT)</w:t>
      </w:r>
      <w:r w:rsidR="006E70AF">
        <w:rPr>
          <w:rFonts w:ascii="Times New Roman" w:hAnsi="Times New Roman" w:cs="Times New Roman"/>
        </w:rPr>
        <w:t xml:space="preserve"> </w:t>
      </w:r>
      <w:r w:rsidR="006E70AF">
        <w:rPr>
          <w:rFonts w:ascii="Times New Roman" w:hAnsi="Times New Roman" w:cs="Times New Roman"/>
        </w:rPr>
        <w:fldChar w:fldCharType="begin" w:fldLock="1"/>
      </w:r>
      <w:r w:rsidR="00C27CF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6E70AF">
        <w:rPr>
          <w:rFonts w:ascii="Times New Roman" w:hAnsi="Times New Roman" w:cs="Times New Roman"/>
        </w:rPr>
        <w:fldChar w:fldCharType="separate"/>
      </w:r>
      <w:r w:rsidR="006E70AF" w:rsidRPr="006E70AF">
        <w:rPr>
          <w:rFonts w:ascii="Times New Roman" w:hAnsi="Times New Roman" w:cs="Times New Roman"/>
          <w:noProof/>
        </w:rPr>
        <w:t>(Müller, Salathé and Kummervold, 2023)</w:t>
      </w:r>
      <w:r w:rsidR="006E70AF">
        <w:rPr>
          <w:rFonts w:ascii="Times New Roman" w:hAnsi="Times New Roman" w:cs="Times New Roman"/>
        </w:rPr>
        <w:fldChar w:fldCharType="end"/>
      </w:r>
      <w:r>
        <w:rPr>
          <w:rFonts w:ascii="Times New Roman" w:hAnsi="Times New Roman" w:cs="Times New Roman"/>
        </w:rPr>
        <w:t>. The models performance was measured against BERT-LARGE, a pre-trained, English language model. The model consistently outperformed BERT</w:t>
      </w:r>
      <w:r w:rsidR="00B86515">
        <w:rPr>
          <w:rFonts w:ascii="Times New Roman" w:hAnsi="Times New Roman" w:cs="Times New Roman"/>
        </w:rPr>
        <w:t xml:space="preserve">-LARGE and particularly when used on </w:t>
      </w:r>
      <w:r w:rsidR="00BD6C21">
        <w:rPr>
          <w:rFonts w:ascii="Times New Roman" w:hAnsi="Times New Roman" w:cs="Times New Roman"/>
        </w:rPr>
        <w:t>C</w:t>
      </w:r>
      <w:r w:rsidR="00B86515">
        <w:rPr>
          <w:rFonts w:ascii="Times New Roman" w:hAnsi="Times New Roman" w:cs="Times New Roman"/>
        </w:rPr>
        <w:t>ovid</w:t>
      </w:r>
      <w:r w:rsidR="00BD6C21">
        <w:rPr>
          <w:rFonts w:ascii="Times New Roman" w:hAnsi="Times New Roman" w:cs="Times New Roman"/>
        </w:rPr>
        <w:t>-</w:t>
      </w:r>
      <w:r w:rsidR="00B86515">
        <w:rPr>
          <w:rFonts w:ascii="Times New Roman" w:hAnsi="Times New Roman" w:cs="Times New Roman"/>
        </w:rPr>
        <w:t xml:space="preserve">19 specific datasets </w:t>
      </w:r>
      <w:r w:rsidR="00B86515">
        <w:rPr>
          <w:rFonts w:ascii="Times New Roman" w:hAnsi="Times New Roman" w:cs="Times New Roman"/>
        </w:rPr>
        <w:fldChar w:fldCharType="begin" w:fldLock="1"/>
      </w:r>
      <w:r w:rsidR="0033281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B86515">
        <w:rPr>
          <w:rFonts w:ascii="Times New Roman" w:hAnsi="Times New Roman" w:cs="Times New Roman"/>
        </w:rPr>
        <w:fldChar w:fldCharType="separate"/>
      </w:r>
      <w:r w:rsidR="00B86515" w:rsidRPr="00B86515">
        <w:rPr>
          <w:rFonts w:ascii="Times New Roman" w:hAnsi="Times New Roman" w:cs="Times New Roman"/>
          <w:noProof/>
        </w:rPr>
        <w:t>(Müller, Salathé and Kummervold, 2023)</w:t>
      </w:r>
      <w:r w:rsidR="00B86515">
        <w:rPr>
          <w:rFonts w:ascii="Times New Roman" w:hAnsi="Times New Roman" w:cs="Times New Roman"/>
        </w:rPr>
        <w:fldChar w:fldCharType="end"/>
      </w:r>
      <w:r w:rsidR="00B86515">
        <w:rPr>
          <w:rFonts w:ascii="Times New Roman" w:hAnsi="Times New Roman" w:cs="Times New Roman"/>
        </w:rPr>
        <w:t>. Compelling, a small subset of tweets from 2020 sampled from the CT-BERT train dataset was used to evaluate model performance against BERT-LARGE where they observed an increase in accuracy from 0.931 to 0.949</w:t>
      </w:r>
      <w:r w:rsidR="00446814">
        <w:rPr>
          <w:rFonts w:ascii="Times New Roman" w:hAnsi="Times New Roman" w:cs="Times New Roman"/>
        </w:rPr>
        <w:t>.</w:t>
      </w:r>
      <w:r w:rsidR="00F61CEE">
        <w:rPr>
          <w:rFonts w:ascii="Times New Roman" w:hAnsi="Times New Roman" w:cs="Times New Roman"/>
        </w:rPr>
        <w:t xml:space="preserve"> The development of these domain specific models, such as CT-BERT for covid 19 classification tasks, will undoubtedly be a valuable tool for sentiment analysis in the future, reducing computational costs for training large models from scratch</w:t>
      </w:r>
      <w:r w:rsidR="003645C3" w:rsidRPr="00047BCE">
        <w:rPr>
          <w:rFonts w:ascii="Times New Roman" w:hAnsi="Times New Roman" w:cs="Times New Roman"/>
        </w:rPr>
        <w:t>.</w:t>
      </w:r>
    </w:p>
    <w:p w14:paraId="005CC201" w14:textId="77777777" w:rsidR="00846F59" w:rsidRDefault="00846F59" w:rsidP="00166D1A">
      <w:pPr>
        <w:spacing w:line="360" w:lineRule="auto"/>
        <w:rPr>
          <w:rFonts w:ascii="Times New Roman" w:hAnsi="Times New Roman" w:cs="Times New Roman"/>
          <w:b/>
          <w:bCs/>
          <w:u w:val="single"/>
        </w:rPr>
      </w:pPr>
    </w:p>
    <w:p w14:paraId="595B6DEF" w14:textId="69DC0F38"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5 Forecasting models</w:t>
      </w:r>
    </w:p>
    <w:p w14:paraId="11138179" w14:textId="1C909116"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w:t>
      </w:r>
      <w:r w:rsidR="00C27CFE">
        <w:rPr>
          <w:rFonts w:ascii="Times New Roman" w:hAnsi="Times New Roman" w:cs="Times New Roman"/>
        </w:rPr>
        <w:t xml:space="preserve"> </w:t>
      </w:r>
      <w:r w:rsidR="00C27CFE">
        <w:rPr>
          <w:rFonts w:ascii="Times New Roman" w:hAnsi="Times New Roman" w:cs="Times New Roman"/>
        </w:rPr>
        <w:fldChar w:fldCharType="begin" w:fldLock="1"/>
      </w:r>
      <w:r w:rsidR="00C27CFE">
        <w:rPr>
          <w:rFonts w:ascii="Times New Roman" w:hAnsi="Times New Roman" w:cs="Times New Roman"/>
        </w:rPr>
        <w:instrText>ADDIN CSL_CITATION {"citationItems":[{"id":"ITEM-1","itemData":{"URL":"https://towardsdatascience.com/how-to-choose-a-forecasting-model-fa9c4a2e75b8","accessed":{"date-parts":[["2023","8","28"]]},"id":"ITEM-1","issued":{"date-parts":[["0"]]},"title":"How to Choose a Forecasting Model | by Gosia Komor | Towards Data Science","type":"webpage"},"uris":["http://www.mendeley.com/documents/?uuid=5fa70175-e8ae-3de6-aecd-2e56befd51f7"]}],"mendeley":{"formattedCitation":"(&lt;i&gt;How to Choose a Forecasting Model | by Gosia Komor | Towards Data Science&lt;/i&gt;, no date)","manualFormatting":"(How to Choose a Forecasting Model | by Gosia Komor | Towards Data Science, 2022)","plainTextFormattedCitation":"(How to Choose a Forecasting Model | by Gosia Komor | Towards Data Science, no date)","previouslyFormattedCitation":"(&lt;i&gt;How to Choose a Forecasting Model | by Gosia Komor | Towards Data Science&lt;/i&gt;, no date)"},"properties":{"noteIndex":0},"schema":"https://github.com/citation-style-language/schema/raw/master/csl-citation.json"}</w:instrText>
      </w:r>
      <w:r w:rsidR="00C27CFE">
        <w:rPr>
          <w:rFonts w:ascii="Times New Roman" w:hAnsi="Times New Roman" w:cs="Times New Roman"/>
        </w:rPr>
        <w:fldChar w:fldCharType="separate"/>
      </w:r>
      <w:r w:rsidR="00C27CFE" w:rsidRPr="00C27CFE">
        <w:rPr>
          <w:rFonts w:ascii="Times New Roman" w:hAnsi="Times New Roman" w:cs="Times New Roman"/>
          <w:noProof/>
        </w:rPr>
        <w:t>(</w:t>
      </w:r>
      <w:r w:rsidR="00C27CFE" w:rsidRPr="00C27CFE">
        <w:rPr>
          <w:rFonts w:ascii="Times New Roman" w:hAnsi="Times New Roman" w:cs="Times New Roman"/>
          <w:i/>
          <w:noProof/>
        </w:rPr>
        <w:t xml:space="preserve">How to Choose a Forecasting Model | by </w:t>
      </w:r>
      <w:r w:rsidR="00C27CFE" w:rsidRPr="00C27CFE">
        <w:rPr>
          <w:rFonts w:ascii="Times New Roman" w:hAnsi="Times New Roman" w:cs="Times New Roman"/>
          <w:i/>
          <w:noProof/>
        </w:rPr>
        <w:lastRenderedPageBreak/>
        <w:t>Gosia Komor | Towards Data Science</w:t>
      </w:r>
      <w:r w:rsidR="00C27CFE" w:rsidRPr="00C27CFE">
        <w:rPr>
          <w:rFonts w:ascii="Times New Roman" w:hAnsi="Times New Roman" w:cs="Times New Roman"/>
          <w:noProof/>
        </w:rPr>
        <w:t xml:space="preserve">, </w:t>
      </w:r>
      <w:r w:rsidR="00C27CFE">
        <w:rPr>
          <w:rFonts w:ascii="Times New Roman" w:hAnsi="Times New Roman" w:cs="Times New Roman"/>
          <w:noProof/>
        </w:rPr>
        <w:t>2022</w:t>
      </w:r>
      <w:r w:rsidR="00C27CFE" w:rsidRPr="00C27CFE">
        <w:rPr>
          <w:rFonts w:ascii="Times New Roman" w:hAnsi="Times New Roman" w:cs="Times New Roman"/>
          <w:noProof/>
        </w:rPr>
        <w:t>)</w:t>
      </w:r>
      <w:r w:rsidR="00C27CFE">
        <w:rPr>
          <w:rFonts w:ascii="Times New Roman" w:hAnsi="Times New Roman" w:cs="Times New Roman"/>
        </w:rPr>
        <w:fldChar w:fldCharType="end"/>
      </w:r>
      <w:r>
        <w:rPr>
          <w:rFonts w:ascii="Times New Roman" w:hAnsi="Times New Roman" w:cs="Times New Roman"/>
        </w:rPr>
        <w:t xml:space="preserve">.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w:t>
      </w:r>
      <w:r w:rsidR="00C27CFE">
        <w:rPr>
          <w:rFonts w:ascii="Times New Roman" w:hAnsi="Times New Roman" w:cs="Times New Roman"/>
        </w:rPr>
        <w:t>C</w:t>
      </w:r>
      <w:r>
        <w:rPr>
          <w:rFonts w:ascii="Times New Roman" w:hAnsi="Times New Roman" w:cs="Times New Roman"/>
        </w:rPr>
        <w:t>ovid</w:t>
      </w:r>
      <w:r w:rsidR="00C27CFE">
        <w:rPr>
          <w:rFonts w:ascii="Times New Roman" w:hAnsi="Times New Roman" w:cs="Times New Roman"/>
        </w:rPr>
        <w:t>-</w:t>
      </w:r>
      <w:r>
        <w:rPr>
          <w:rFonts w:ascii="Times New Roman" w:hAnsi="Times New Roman" w:cs="Times New Roman"/>
        </w:rPr>
        <w:t>19 pandemic for instance, in predicting important metrics such as case numbers, new waves, vaccine uptake levels and economic metrics</w:t>
      </w:r>
      <w:r w:rsidR="00101E82">
        <w:rPr>
          <w:rFonts w:ascii="Times New Roman" w:hAnsi="Times New Roman" w:cs="Times New Roman"/>
        </w:rPr>
        <w:t xml:space="preserve"> </w:t>
      </w:r>
      <w:r w:rsidR="00C27CFE">
        <w:rPr>
          <w:rFonts w:ascii="Times New Roman" w:hAnsi="Times New Roman" w:cs="Times New Roman"/>
        </w:rPr>
        <w:fldChar w:fldCharType="begin" w:fldLock="1"/>
      </w:r>
      <w:r w:rsidR="00AC4C08">
        <w:rPr>
          <w:rFonts w:ascii="Times New Roman" w:hAnsi="Times New Roman" w:cs="Times New Roman"/>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92c1c763-4e11-31c2-8808-1a3e5c176872"]}],"mendeley":{"formattedCitation":"(Shinde &lt;i&gt;et al.&lt;/i&gt;, 2020)","plainTextFormattedCitation":"(Shinde et al., 2020)","previouslyFormattedCitation":"(Shinde &lt;i&gt;et al.&lt;/i&gt;, 2020)"},"properties":{"noteIndex":0},"schema":"https://github.com/citation-style-language/schema/raw/master/csl-citation.json"}</w:instrText>
      </w:r>
      <w:r w:rsidR="00C27CFE">
        <w:rPr>
          <w:rFonts w:ascii="Times New Roman" w:hAnsi="Times New Roman" w:cs="Times New Roman"/>
        </w:rPr>
        <w:fldChar w:fldCharType="separate"/>
      </w:r>
      <w:r w:rsidR="00C27CFE" w:rsidRPr="00C27CFE">
        <w:rPr>
          <w:rFonts w:ascii="Times New Roman" w:hAnsi="Times New Roman" w:cs="Times New Roman"/>
          <w:noProof/>
        </w:rPr>
        <w:t xml:space="preserve">(Shinde </w:t>
      </w:r>
      <w:r w:rsidR="00C27CFE" w:rsidRPr="00C27CFE">
        <w:rPr>
          <w:rFonts w:ascii="Times New Roman" w:hAnsi="Times New Roman" w:cs="Times New Roman"/>
          <w:i/>
          <w:noProof/>
        </w:rPr>
        <w:t>et al.</w:t>
      </w:r>
      <w:r w:rsidR="00C27CFE" w:rsidRPr="00C27CFE">
        <w:rPr>
          <w:rFonts w:ascii="Times New Roman" w:hAnsi="Times New Roman" w:cs="Times New Roman"/>
          <w:noProof/>
        </w:rPr>
        <w:t>, 2020)</w:t>
      </w:r>
      <w:r w:rsidR="00C27CFE">
        <w:rPr>
          <w:rFonts w:ascii="Times New Roman" w:hAnsi="Times New Roman" w:cs="Times New Roman"/>
        </w:rPr>
        <w:fldChar w:fldCharType="end"/>
      </w:r>
      <w:r>
        <w:rPr>
          <w:rFonts w:ascii="Times New Roman" w:hAnsi="Times New Roman" w:cs="Times New Roman"/>
        </w:rPr>
        <w:t>. This enabled informed 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w:t>
      </w:r>
      <w:r w:rsidR="0094792F">
        <w:rPr>
          <w:rFonts w:ascii="Times New Roman" w:hAnsi="Times New Roman" w:cs="Times New Roman"/>
        </w:rPr>
        <w:t>-</w:t>
      </w:r>
      <w:r w:rsidR="00832935">
        <w:rPr>
          <w:rFonts w:ascii="Times New Roman" w:hAnsi="Times New Roman" w:cs="Times New Roman"/>
        </w:rPr>
        <w:t>pandemic</w:t>
      </w:r>
      <w:r w:rsidR="00101E82">
        <w:rPr>
          <w:rFonts w:ascii="Times New Roman" w:hAnsi="Times New Roman" w:cs="Times New Roman"/>
        </w:rPr>
        <w:t>,</w:t>
      </w:r>
      <w:r w:rsidR="00832935">
        <w:rPr>
          <w:rFonts w:ascii="Times New Roman" w:hAnsi="Times New Roman" w:cs="Times New Roman"/>
        </w:rPr>
        <w:t xml:space="preserve"> using the vast quantity of available datasets it is possible to fine tune forecasting models for the prediction of pandemic metrics in order to </w:t>
      </w:r>
      <w:r w:rsidR="00101E82">
        <w:rPr>
          <w:rFonts w:ascii="Times New Roman" w:hAnsi="Times New Roman" w:cs="Times New Roman"/>
        </w:rPr>
        <w:t>obtain</w:t>
      </w:r>
      <w:r w:rsidR="00832935">
        <w:rPr>
          <w:rFonts w:ascii="Times New Roman" w:hAnsi="Times New Roman" w:cs="Times New Roman"/>
        </w:rPr>
        <w:t xml:space="preserve"> models which are best suited for prediction. Given this project aims to use for</w:t>
      </w:r>
      <w:r w:rsidR="00CD0CFB">
        <w:rPr>
          <w:rFonts w:ascii="Times New Roman" w:hAnsi="Times New Roman" w:cs="Times New Roman"/>
        </w:rPr>
        <w:t>e</w:t>
      </w:r>
      <w:r w:rsidR="00832935">
        <w:rPr>
          <w:rFonts w:ascii="Times New Roman" w:hAnsi="Times New Roman" w:cs="Times New Roman"/>
        </w:rPr>
        <w:t xml:space="preserve">casting models for the prediction of vaccination levels during </w:t>
      </w:r>
      <w:r w:rsidR="0094792F">
        <w:rPr>
          <w:rFonts w:ascii="Times New Roman" w:hAnsi="Times New Roman" w:cs="Times New Roman"/>
        </w:rPr>
        <w:t>C</w:t>
      </w:r>
      <w:r w:rsidR="00832935">
        <w:rPr>
          <w:rFonts w:ascii="Times New Roman" w:hAnsi="Times New Roman" w:cs="Times New Roman"/>
        </w:rPr>
        <w:t>ovid</w:t>
      </w:r>
      <w:r w:rsidR="0094792F">
        <w:rPr>
          <w:rFonts w:ascii="Times New Roman" w:hAnsi="Times New Roman" w:cs="Times New Roman"/>
        </w:rPr>
        <w:t>-</w:t>
      </w:r>
      <w:r w:rsidR="00832935">
        <w:rPr>
          <w:rFonts w:ascii="Times New Roman" w:hAnsi="Times New Roman" w:cs="Times New Roman"/>
        </w:rPr>
        <w:t xml:space="preserve">19 and compare to real data to evaluate accuracy, the best models can highlighted and 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4B2B18FD" w14:textId="7ED07CA7"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3.6 Time series analysis </w:t>
      </w:r>
    </w:p>
    <w:p w14:paraId="511113D6" w14:textId="4E57E405" w:rsidR="003645C3"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The benefit of these models is the ability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w:t>
      </w:r>
      <w:r w:rsidR="00774AE7">
        <w:rPr>
          <w:rFonts w:ascii="Times New Roman" w:hAnsi="Times New Roman" w:cs="Times New Roman"/>
        </w:rPr>
        <w:t xml:space="preserve"> such as </w:t>
      </w:r>
      <w:r>
        <w:rPr>
          <w:rFonts w:ascii="Times New Roman" w:hAnsi="Times New Roman" w:cs="Times New Roman"/>
        </w:rPr>
        <w:t xml:space="preserve">autoregressive moving average models </w:t>
      </w:r>
      <w:r w:rsidR="00774AE7">
        <w:rPr>
          <w:rFonts w:ascii="Times New Roman" w:hAnsi="Times New Roman" w:cs="Times New Roman"/>
        </w:rPr>
        <w:t>or</w:t>
      </w:r>
      <w:r>
        <w:rPr>
          <w:rFonts w:ascii="Times New Roman" w:hAnsi="Times New Roman" w:cs="Times New Roman"/>
        </w:rPr>
        <w:t xml:space="preserve"> ARIMA, and recurrent neural network based models such as Long short term memory (LSTM) models and gradient recurrent unit (GRU)</w:t>
      </w:r>
      <w:r w:rsidR="00AC4C08">
        <w:rPr>
          <w:rFonts w:ascii="Times New Roman" w:hAnsi="Times New Roman" w:cs="Times New Roman"/>
        </w:rPr>
        <w:t xml:space="preserve"> </w:t>
      </w:r>
      <w:r w:rsidR="00AC4C08">
        <w:rPr>
          <w:rFonts w:ascii="Times New Roman" w:hAnsi="Times New Roman" w:cs="Times New Roman"/>
        </w:rPr>
        <w:fldChar w:fldCharType="begin" w:fldLock="1"/>
      </w:r>
      <w:r w:rsidR="00AC4C08">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operties":{"noteIndex":0},"schema":"https://github.com/citation-style-language/schema/raw/master/csl-citation.json"}</w:instrText>
      </w:r>
      <w:r w:rsidR="00AC4C08">
        <w:rPr>
          <w:rFonts w:ascii="Times New Roman" w:hAnsi="Times New Roman" w:cs="Times New Roman"/>
        </w:rPr>
        <w:fldChar w:fldCharType="separate"/>
      </w:r>
      <w:r w:rsidR="00AC4C08" w:rsidRPr="00AC4C08">
        <w:rPr>
          <w:rFonts w:ascii="Times New Roman" w:hAnsi="Times New Roman" w:cs="Times New Roman"/>
          <w:noProof/>
        </w:rPr>
        <w:t>(Yamak, Yujian and Gadosey, 2019)</w:t>
      </w:r>
      <w:r w:rsidR="00AC4C08">
        <w:rPr>
          <w:rFonts w:ascii="Times New Roman" w:hAnsi="Times New Roman" w:cs="Times New Roman"/>
        </w:rPr>
        <w:fldChar w:fldCharType="end"/>
      </w:r>
      <w:r>
        <w:rPr>
          <w:rFonts w:ascii="Times New Roman" w:hAnsi="Times New Roman" w:cs="Times New Roman"/>
        </w:rPr>
        <w:t xml:space="preserve">. Neural network approaches such as LSTMs and GRU models have gained popularity in recent years as the most accurate models when it comes to time series forecasting, however there is also strong basis for hybrid models and models </w:t>
      </w:r>
      <w:r>
        <w:rPr>
          <w:rFonts w:ascii="Times New Roman" w:hAnsi="Times New Roman" w:cs="Times New Roman"/>
        </w:rPr>
        <w:lastRenderedPageBreak/>
        <w:t xml:space="preserve">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r w:rsidR="001C66E5">
        <w:rPr>
          <w:rFonts w:ascii="Times New Roman" w:hAnsi="Times New Roman" w:cs="Times New Roman"/>
        </w:rPr>
        <w:t xml:space="preserve"> In line with research objective 3 of this project, forecasting approaches such as Time series analysis will be explored to predict Covid-19 vaccination levels in Ireland. Before this an extensive literature search on the models being used in this area</w:t>
      </w:r>
      <w:r w:rsidR="00774AE7">
        <w:rPr>
          <w:rFonts w:ascii="Times New Roman" w:hAnsi="Times New Roman" w:cs="Times New Roman"/>
        </w:rPr>
        <w:t xml:space="preserve"> as well as the state of the art in this area</w:t>
      </w:r>
      <w:r w:rsidR="001C66E5">
        <w:rPr>
          <w:rFonts w:ascii="Times New Roman" w:hAnsi="Times New Roman" w:cs="Times New Roman"/>
        </w:rPr>
        <w:t xml:space="preserve"> was performed and detailed in the following section.</w:t>
      </w:r>
    </w:p>
    <w:p w14:paraId="153FC98D" w14:textId="77777777" w:rsidR="003645C3" w:rsidRDefault="003645C3" w:rsidP="00166D1A">
      <w:pPr>
        <w:spacing w:line="360" w:lineRule="auto"/>
        <w:rPr>
          <w:rFonts w:ascii="Times New Roman" w:hAnsi="Times New Roman" w:cs="Times New Roman"/>
        </w:rPr>
      </w:pPr>
    </w:p>
    <w:p w14:paraId="5BBD08C6" w14:textId="77777777" w:rsidR="000324CA" w:rsidRDefault="000324CA" w:rsidP="00166D1A">
      <w:pPr>
        <w:spacing w:line="360" w:lineRule="auto"/>
        <w:rPr>
          <w:rFonts w:ascii="Times New Roman" w:hAnsi="Times New Roman" w:cs="Times New Roman"/>
          <w:b/>
          <w:bCs/>
          <w:u w:val="single"/>
        </w:rPr>
      </w:pPr>
    </w:p>
    <w:p w14:paraId="5B42E6FB" w14:textId="77777777" w:rsidR="000324CA" w:rsidRDefault="000324CA" w:rsidP="00166D1A">
      <w:pPr>
        <w:spacing w:line="360" w:lineRule="auto"/>
        <w:rPr>
          <w:rFonts w:ascii="Times New Roman" w:hAnsi="Times New Roman" w:cs="Times New Roman"/>
          <w:b/>
          <w:bCs/>
          <w:u w:val="single"/>
        </w:rPr>
      </w:pPr>
    </w:p>
    <w:p w14:paraId="3DFD6211" w14:textId="6F968362"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t xml:space="preserve">3.7 Time series analysis in </w:t>
      </w:r>
      <w:r w:rsidR="00FE1478">
        <w:rPr>
          <w:rFonts w:ascii="Times New Roman" w:hAnsi="Times New Roman" w:cs="Times New Roman"/>
          <w:b/>
          <w:bCs/>
          <w:u w:val="single"/>
        </w:rPr>
        <w:t>C</w:t>
      </w:r>
      <w:r>
        <w:rPr>
          <w:rFonts w:ascii="Times New Roman" w:hAnsi="Times New Roman" w:cs="Times New Roman"/>
          <w:b/>
          <w:bCs/>
          <w:u w:val="single"/>
        </w:rPr>
        <w:t>ovid</w:t>
      </w:r>
      <w:r w:rsidR="00FE1478">
        <w:rPr>
          <w:rFonts w:ascii="Times New Roman" w:hAnsi="Times New Roman" w:cs="Times New Roman"/>
          <w:b/>
          <w:bCs/>
          <w:u w:val="single"/>
        </w:rPr>
        <w:t>-</w:t>
      </w:r>
      <w:r>
        <w:rPr>
          <w:rFonts w:ascii="Times New Roman" w:hAnsi="Times New Roman" w:cs="Times New Roman"/>
          <w:b/>
          <w:bCs/>
          <w:u w:val="single"/>
        </w:rPr>
        <w:t>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w:t>
      </w:r>
      <w:proofErr w:type="spellStart"/>
      <w:r w:rsidR="00D63376" w:rsidRPr="00D63376">
        <w:rPr>
          <w:rFonts w:ascii="Times New Roman" w:hAnsi="Times New Roman" w:cs="Times New Roman"/>
          <w:noProof/>
        </w:rPr>
        <w:t>Syeda</w:t>
      </w:r>
      <w:proofErr w:type="spellEnd"/>
      <w:r w:rsidR="00D63376" w:rsidRPr="00D63376">
        <w:rPr>
          <w:rFonts w:ascii="Times New Roman" w:hAnsi="Times New Roman" w:cs="Times New Roman"/>
          <w:noProof/>
        </w:rPr>
        <w:t xml:space="preserve">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the opportunity for retrospective studies harnessing the large datasets generated during the 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w:t>
      </w:r>
      <w:r>
        <w:rPr>
          <w:rFonts w:ascii="Times New Roman" w:hAnsi="Times New Roman" w:cs="Times New Roman"/>
          <w:color w:val="000000" w:themeColor="text1"/>
          <w:shd w:val="clear" w:color="auto" w:fill="FFFFFF"/>
        </w:rPr>
        <w:lastRenderedPageBreak/>
        <w:t xml:space="preserve">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47FA7DCC" w14:textId="4CBAC6A4" w:rsidR="003645C3" w:rsidRDefault="003645C3" w:rsidP="00166D1A">
      <w:pPr>
        <w:tabs>
          <w:tab w:val="center" w:pos="4513"/>
        </w:tabs>
        <w:spacing w:line="360" w:lineRule="auto"/>
        <w:rPr>
          <w:rFonts w:ascii="Times New Roman" w:hAnsi="Times New Roman" w:cs="Times New Roman"/>
          <w:b/>
          <w:bCs/>
          <w:u w:val="single"/>
        </w:rPr>
      </w:pPr>
    </w:p>
    <w:p w14:paraId="4DF5CC9A" w14:textId="77777777" w:rsidR="00E123E0" w:rsidRDefault="00E123E0" w:rsidP="00166D1A">
      <w:pPr>
        <w:spacing w:line="360" w:lineRule="auto"/>
        <w:rPr>
          <w:rFonts w:ascii="Times New Roman" w:hAnsi="Times New Roman" w:cs="Times New Roman"/>
          <w:b/>
          <w:bCs/>
          <w:u w:val="single"/>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3F062022" w14:textId="5DB0EA45"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w:t>
      </w:r>
      <w:r w:rsidRPr="00047BCE">
        <w:rPr>
          <w:rFonts w:ascii="Times New Roman" w:hAnsi="Times New Roman" w:cs="Times New Roman"/>
        </w:rPr>
        <w:lastRenderedPageBreak/>
        <w:t xml:space="preserve">approximately 400,000 migrants in EU or EEA countries are </w:t>
      </w:r>
      <w:proofErr w:type="spellStart"/>
      <w:r w:rsidRPr="00047BCE">
        <w:rPr>
          <w:rFonts w:ascii="Times New Roman" w:hAnsi="Times New Roman" w:cs="Times New Roman"/>
        </w:rPr>
        <w:t>underimmunised</w:t>
      </w:r>
      <w:proofErr w:type="spellEnd"/>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4AC223E9" w:rsidR="003645C3" w:rsidRPr="00047BCE" w:rsidRDefault="003645C3" w:rsidP="00166D1A">
      <w:pPr>
        <w:spacing w:line="360" w:lineRule="auto"/>
        <w:rPr>
          <w:rFonts w:ascii="Times New Roman" w:hAnsi="Times New Roman" w:cs="Times New Roman"/>
        </w:rPr>
      </w:pPr>
      <w:r>
        <w:rPr>
          <w:rFonts w:ascii="Times New Roman" w:hAnsi="Times New Roman" w:cs="Times New Roman"/>
        </w:rPr>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p>
    <w:p w14:paraId="233BD746" w14:textId="77777777" w:rsidR="003645C3" w:rsidRPr="00047BCE" w:rsidRDefault="003645C3" w:rsidP="00166D1A">
      <w:pPr>
        <w:spacing w:line="360" w:lineRule="auto"/>
        <w:rPr>
          <w:rFonts w:ascii="Times New Roman" w:hAnsi="Times New Roman" w:cs="Times New Roman"/>
        </w:rPr>
      </w:pPr>
    </w:p>
    <w:p w14:paraId="179EB804" w14:textId="77777777" w:rsidR="003645C3" w:rsidRDefault="003645C3" w:rsidP="00166D1A">
      <w:pPr>
        <w:spacing w:line="360" w:lineRule="auto"/>
        <w:rPr>
          <w:rFonts w:ascii="Times New Roman" w:hAnsi="Times New Roman" w:cs="Times New Roman"/>
          <w:b/>
          <w:bCs/>
          <w:u w:val="single"/>
        </w:rPr>
      </w:pPr>
    </w:p>
    <w:p w14:paraId="071E7F3B" w14:textId="4FCE7806"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3982082E" w14:textId="77777777" w:rsidR="00166D1A" w:rsidRPr="00047BCE" w:rsidRDefault="00166D1A" w:rsidP="00166D1A">
      <w:pPr>
        <w:spacing w:line="360" w:lineRule="auto"/>
        <w:rPr>
          <w:rFonts w:ascii="Times New Roman" w:hAnsi="Times New Roman" w:cs="Times New Roman"/>
        </w:rPr>
      </w:pPr>
      <w:r w:rsidRPr="00047BCE">
        <w:rPr>
          <w:rFonts w:ascii="Times New Roman" w:hAnsi="Times New Roman" w:cs="Times New Roman"/>
        </w:rPr>
        <w:t xml:space="preserve">This short review has highlighted key areas which </w:t>
      </w:r>
      <w:r>
        <w:rPr>
          <w:rFonts w:ascii="Times New Roman" w:hAnsi="Times New Roman" w:cs="Times New Roman"/>
        </w:rPr>
        <w:t>data analytics</w:t>
      </w:r>
      <w:r w:rsidRPr="00047BCE">
        <w:rPr>
          <w:rFonts w:ascii="Times New Roman" w:hAnsi="Times New Roman" w:cs="Times New Roman"/>
        </w:rPr>
        <w:t xml:space="preserve"> is proving invaluable in addressing and strengthening the effort to alleviate the covid19 pandemic. </w:t>
      </w:r>
      <w:r>
        <w:rPr>
          <w:rFonts w:ascii="Times New Roman" w:hAnsi="Times New Roman" w:cs="Times New Roman"/>
        </w:rPr>
        <w:t>Firstly opinion mining using sentiment has yielded deep insights into the public views on key pandemic related topics such as vaccines. Understanding public views on this area has proved invaluable for policy making and increasing awareness.</w:t>
      </w:r>
      <w:r w:rsidRPr="00047BCE">
        <w:rPr>
          <w:rFonts w:ascii="Times New Roman" w:hAnsi="Times New Roman" w:cs="Times New Roman"/>
        </w:rPr>
        <w:t xml:space="preserve"> </w:t>
      </w:r>
      <w:r>
        <w:rPr>
          <w:rFonts w:ascii="Times New Roman" w:hAnsi="Times New Roman" w:cs="Times New Roman"/>
        </w:rPr>
        <w:t xml:space="preserve">The pandemic has generated datasets which will be studied in great detail for years to come such as case numbers and vaccination rates. Developing predictive models from these datasets will prove valuable for analysing future trends in pandemic related metrics such as cases and vaccinations. Time series analysis has been used previously for modelling case numbers and vaccination rates in order to predict </w:t>
      </w:r>
      <w:r>
        <w:rPr>
          <w:rFonts w:ascii="Times New Roman" w:hAnsi="Times New Roman" w:cs="Times New Roman"/>
        </w:rPr>
        <w:lastRenderedPageBreak/>
        <w:t xml:space="preserve">future trends. Now that the pandemic has dimmed and we now possess more complete datasets we may be able to achieve models with higher accuracy that may be useful in the future. Finally, a key area of study during and now after the pandemic are contributors to the vaccine hesitancy and uptake. Key drivers of vaccine hesitancy and uptake are still being uncovered.  It is imperative and therefore an aim of this project to attempt to understand other areas which contribute to vaccine hesitancy, uptake and awareness. </w:t>
      </w:r>
      <w:r w:rsidRPr="00047BCE">
        <w:rPr>
          <w:rFonts w:ascii="Times New Roman" w:hAnsi="Times New Roman" w:cs="Times New Roman"/>
        </w:rPr>
        <w:t>Thus, in conclusion</w:t>
      </w:r>
      <w:r>
        <w:rPr>
          <w:rFonts w:ascii="Times New Roman" w:hAnsi="Times New Roman" w:cs="Times New Roman"/>
        </w:rPr>
        <w:t>,</w:t>
      </w:r>
      <w:r w:rsidRPr="00047BCE">
        <w:rPr>
          <w:rFonts w:ascii="Times New Roman" w:hAnsi="Times New Roman" w:cs="Times New Roman"/>
        </w:rPr>
        <w:t xml:space="preserve"> developing ways to both predict the spread and other pandemic associated parameters such as spatiotemporal vaccination levels for instance, alongside understanding public opinion and the key drivers of vaccine hesitancy and uptake, will prove invaluable in bringing about the most efficient trajectory out of, and in avoidance of pandemic level disease spread occurring again.</w:t>
      </w:r>
    </w:p>
    <w:p w14:paraId="41822995" w14:textId="77777777" w:rsidR="00166D1A" w:rsidRDefault="00166D1A" w:rsidP="00166D1A">
      <w:pPr>
        <w:spacing w:line="360" w:lineRule="auto"/>
        <w:rPr>
          <w:rFonts w:ascii="Times New Roman" w:hAnsi="Times New Roman" w:cs="Times New Roman"/>
          <w:b/>
          <w:bCs/>
          <w:u w:val="single"/>
        </w:rPr>
      </w:pP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3EEA675" w14:textId="77777777" w:rsidR="00F83CC9" w:rsidRDefault="00F83CC9" w:rsidP="00F83CC9">
      <w:pPr>
        <w:spacing w:line="360" w:lineRule="auto"/>
        <w:rPr>
          <w:rFonts w:ascii="Times New Roman" w:hAnsi="Times New Roman" w:cs="Times New Roman"/>
          <w:b/>
          <w:bCs/>
          <w:u w:val="single"/>
        </w:rPr>
      </w:pPr>
    </w:p>
    <w:p w14:paraId="209CA19D" w14:textId="77777777" w:rsidR="00510C19" w:rsidRDefault="00510C19" w:rsidP="00F83CC9">
      <w:pPr>
        <w:spacing w:line="360" w:lineRule="auto"/>
        <w:rPr>
          <w:rFonts w:ascii="Times New Roman" w:hAnsi="Times New Roman" w:cs="Times New Roman"/>
          <w:b/>
          <w:bCs/>
          <w:sz w:val="28"/>
          <w:szCs w:val="28"/>
          <w:u w:val="single"/>
        </w:rPr>
      </w:pPr>
    </w:p>
    <w:p w14:paraId="327D6066" w14:textId="77777777" w:rsidR="002C6220" w:rsidRDefault="002C6220" w:rsidP="00F83CC9">
      <w:pPr>
        <w:spacing w:line="360" w:lineRule="auto"/>
        <w:rPr>
          <w:rFonts w:ascii="Times New Roman" w:hAnsi="Times New Roman" w:cs="Times New Roman"/>
          <w:b/>
          <w:bCs/>
          <w:sz w:val="28"/>
          <w:szCs w:val="28"/>
          <w:u w:val="single"/>
        </w:rPr>
      </w:pPr>
    </w:p>
    <w:p w14:paraId="71E1499B" w14:textId="77777777" w:rsidR="002C6220" w:rsidRDefault="002C6220" w:rsidP="00F83CC9">
      <w:pPr>
        <w:spacing w:line="360" w:lineRule="auto"/>
        <w:rPr>
          <w:rFonts w:ascii="Times New Roman" w:hAnsi="Times New Roman" w:cs="Times New Roman"/>
          <w:b/>
          <w:bCs/>
          <w:sz w:val="28"/>
          <w:szCs w:val="28"/>
          <w:u w:val="single"/>
        </w:rPr>
      </w:pPr>
    </w:p>
    <w:p w14:paraId="558A94E4" w14:textId="490003BF" w:rsidR="00767EA6" w:rsidRDefault="00F83CC9" w:rsidP="00F83CC9">
      <w:pPr>
        <w:spacing w:line="360" w:lineRule="auto"/>
        <w:rPr>
          <w:rFonts w:ascii="Times New Roman" w:hAnsi="Times New Roman" w:cs="Times New Roman"/>
          <w:b/>
          <w:bCs/>
          <w:sz w:val="28"/>
          <w:szCs w:val="28"/>
          <w:u w:val="single"/>
        </w:rPr>
      </w:pPr>
      <w:r w:rsidRPr="00F83CC9">
        <w:rPr>
          <w:rFonts w:ascii="Times New Roman" w:hAnsi="Times New Roman" w:cs="Times New Roman"/>
          <w:b/>
          <w:bCs/>
          <w:sz w:val="28"/>
          <w:szCs w:val="28"/>
          <w:u w:val="single"/>
        </w:rPr>
        <w:t>4.Results</w:t>
      </w:r>
      <w:r w:rsidR="006C61AD">
        <w:rPr>
          <w:rFonts w:ascii="Times New Roman" w:hAnsi="Times New Roman" w:cs="Times New Roman"/>
          <w:b/>
          <w:bCs/>
          <w:sz w:val="28"/>
          <w:szCs w:val="28"/>
          <w:u w:val="single"/>
        </w:rPr>
        <w:t xml:space="preserve"> (2000-2500 words)</w:t>
      </w:r>
    </w:p>
    <w:p w14:paraId="3452930C" w14:textId="2F8D54F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1 Sentiment analysis of covid 19 tweets</w:t>
      </w:r>
    </w:p>
    <w:p w14:paraId="5BDFE775" w14:textId="76D166CD" w:rsidR="00653A7F" w:rsidRPr="00653A7F" w:rsidRDefault="00653A7F" w:rsidP="00F83CC9">
      <w:pPr>
        <w:spacing w:line="360" w:lineRule="auto"/>
        <w:rPr>
          <w:rFonts w:ascii="Times New Roman" w:hAnsi="Times New Roman" w:cs="Times New Roman"/>
          <w:b/>
          <w:bCs/>
        </w:rPr>
      </w:pPr>
      <w:r w:rsidRPr="00653A7F">
        <w:rPr>
          <w:rFonts w:ascii="Times New Roman" w:hAnsi="Times New Roman" w:cs="Times New Roman"/>
          <w:b/>
          <w:bCs/>
        </w:rPr>
        <w:t>4.1.1 Collection and pre</w:t>
      </w:r>
      <w:r>
        <w:rPr>
          <w:rFonts w:ascii="Times New Roman" w:hAnsi="Times New Roman" w:cs="Times New Roman"/>
          <w:b/>
          <w:bCs/>
        </w:rPr>
        <w:t>-</w:t>
      </w:r>
      <w:r w:rsidRPr="00653A7F">
        <w:rPr>
          <w:rFonts w:ascii="Times New Roman" w:hAnsi="Times New Roman" w:cs="Times New Roman"/>
          <w:b/>
          <w:bCs/>
        </w:rPr>
        <w:t>processing of Tweet data</w:t>
      </w:r>
    </w:p>
    <w:p w14:paraId="00EA206C" w14:textId="6AD1C581" w:rsidR="00510C19" w:rsidRPr="002C6220" w:rsidRDefault="00510C19" w:rsidP="00F83CC9">
      <w:pPr>
        <w:spacing w:line="360" w:lineRule="auto"/>
        <w:rPr>
          <w:rFonts w:ascii="Times New Roman" w:hAnsi="Times New Roman" w:cs="Times New Roman"/>
        </w:rPr>
      </w:pPr>
      <w:proofErr w:type="spellStart"/>
      <w:r>
        <w:rPr>
          <w:rFonts w:ascii="Times New Roman" w:hAnsi="Times New Roman" w:cs="Times New Roman"/>
        </w:rPr>
        <w:t>Tweepy</w:t>
      </w:r>
      <w:proofErr w:type="spellEnd"/>
      <w:r>
        <w:rPr>
          <w:rFonts w:ascii="Times New Roman" w:hAnsi="Times New Roman" w:cs="Times New Roman"/>
        </w:rPr>
        <w:t xml:space="preserve"> was used to extract tweets from </w:t>
      </w:r>
      <w:r w:rsidR="00307F98">
        <w:rPr>
          <w:rFonts w:ascii="Times New Roman" w:hAnsi="Times New Roman" w:cs="Times New Roman"/>
        </w:rPr>
        <w:t>Twitter on covid 19 vaccines. The query was “ covid</w:t>
      </w:r>
      <w:r w:rsidR="0033281E">
        <w:rPr>
          <w:rFonts w:ascii="Times New Roman" w:hAnsi="Times New Roman" w:cs="Times New Roman"/>
        </w:rPr>
        <w:t>-</w:t>
      </w:r>
      <w:r w:rsidR="00307F98">
        <w:rPr>
          <w:rFonts w:ascii="Times New Roman" w:hAnsi="Times New Roman" w:cs="Times New Roman"/>
        </w:rPr>
        <w:t>19 vaccine”.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w:t>
      </w:r>
      <w:r w:rsidR="0033281E">
        <w:rPr>
          <w:rFonts w:ascii="Times New Roman" w:hAnsi="Times New Roman" w:cs="Times New Roman"/>
        </w:rPr>
        <w:t>, setting the limit to 10,000</w:t>
      </w:r>
      <w:r w:rsidR="00307F98">
        <w:rPr>
          <w:rFonts w:ascii="Times New Roman" w:hAnsi="Times New Roman" w:cs="Times New Roman"/>
        </w:rPr>
        <w:t xml:space="preserve">. This enabled the collection of </w:t>
      </w:r>
      <w:r w:rsidR="0033281E">
        <w:rPr>
          <w:rFonts w:ascii="Times New Roman" w:hAnsi="Times New Roman" w:cs="Times New Roman"/>
        </w:rPr>
        <w:t>5,620</w:t>
      </w:r>
      <w:r w:rsidR="00307F98">
        <w:rPr>
          <w:rFonts w:ascii="Times New Roman" w:hAnsi="Times New Roman" w:cs="Times New Roman"/>
        </w:rPr>
        <w:t xml:space="preserve"> tweets. </w:t>
      </w:r>
      <w:r w:rsidR="0033281E">
        <w:rPr>
          <w:rFonts w:ascii="Times New Roman" w:hAnsi="Times New Roman" w:cs="Times New Roman"/>
        </w:rPr>
        <w:t xml:space="preserve">Before preparing and cleaning the tweet data for sentiment analysis, the dataset was explored to remove null values or duplicated tweets. The dataset was reduced from 5,620 to 5,515 after removal of duplicates present. </w:t>
      </w:r>
      <w:r w:rsidR="00307F98">
        <w:rPr>
          <w:rFonts w:ascii="Times New Roman" w:hAnsi="Times New Roman" w:cs="Times New Roman"/>
        </w:rPr>
        <w:t xml:space="preserve">The tweet data was prepared for sentiment analysis by performing a number of operations to clean the textual data. These included removing converting to lowercase, removing special characters such as hashtags, removing stop words, removing URLs, converting multiple spaces into single spaces. The removal of stop words </w:t>
      </w:r>
      <w:r w:rsidR="00307F98">
        <w:rPr>
          <w:rFonts w:ascii="Times New Roman" w:hAnsi="Times New Roman" w:cs="Times New Roman"/>
        </w:rPr>
        <w:lastRenderedPageBreak/>
        <w:t xml:space="preserve">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49728643" w14:textId="5163CFA7" w:rsidR="00510C19" w:rsidRDefault="00510C19" w:rsidP="00510C19">
      <w:pPr>
        <w:spacing w:line="360" w:lineRule="auto"/>
        <w:jc w:val="center"/>
        <w:rPr>
          <w:rFonts w:ascii="Times New Roman" w:hAnsi="Times New Roman" w:cs="Times New Roman"/>
          <w:sz w:val="28"/>
          <w:szCs w:val="28"/>
        </w:rPr>
      </w:pPr>
      <w:r w:rsidRPr="00510C19">
        <w:rPr>
          <w:rFonts w:ascii="Times New Roman" w:hAnsi="Times New Roman" w:cs="Times New Roman"/>
          <w:noProof/>
          <w:sz w:val="28"/>
          <w:szCs w:val="28"/>
        </w:rPr>
        <w:drawing>
          <wp:inline distT="0" distB="0" distL="0" distR="0" wp14:anchorId="7D2213CE" wp14:editId="55D906D4">
            <wp:extent cx="1968453" cy="1941263"/>
            <wp:effectExtent l="0" t="0" r="635" b="1905"/>
            <wp:docPr id="1386070177"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70177" name="Picture 1" descr="A screenshot of a social media post&#10;&#10;Description automatically generated"/>
                    <pic:cNvPicPr/>
                  </pic:nvPicPr>
                  <pic:blipFill>
                    <a:blip r:embed="rId18"/>
                    <a:stretch>
                      <a:fillRect/>
                    </a:stretch>
                  </pic:blipFill>
                  <pic:spPr>
                    <a:xfrm>
                      <a:off x="0" y="0"/>
                      <a:ext cx="2018617" cy="1990734"/>
                    </a:xfrm>
                    <a:prstGeom prst="rect">
                      <a:avLst/>
                    </a:prstGeom>
                  </pic:spPr>
                </pic:pic>
              </a:graphicData>
            </a:graphic>
          </wp:inline>
        </w:drawing>
      </w:r>
    </w:p>
    <w:p w14:paraId="38F8F310" w14:textId="7AA1100A" w:rsidR="00307F98" w:rsidRDefault="00307F98" w:rsidP="00510C19">
      <w:pPr>
        <w:spacing w:line="360" w:lineRule="auto"/>
        <w:jc w:val="center"/>
        <w:rPr>
          <w:rFonts w:ascii="Times New Roman" w:hAnsi="Times New Roman" w:cs="Times New Roman"/>
          <w:sz w:val="28"/>
          <w:szCs w:val="28"/>
        </w:rPr>
      </w:pPr>
      <w:r w:rsidRPr="00307F98">
        <w:rPr>
          <w:rFonts w:ascii="Times New Roman" w:hAnsi="Times New Roman" w:cs="Times New Roman"/>
          <w:noProof/>
          <w:sz w:val="28"/>
          <w:szCs w:val="28"/>
        </w:rPr>
        <w:drawing>
          <wp:inline distT="0" distB="0" distL="0" distR="0" wp14:anchorId="0FF1577B" wp14:editId="0C8E2CCA">
            <wp:extent cx="1956391" cy="2074788"/>
            <wp:effectExtent l="0" t="0" r="0" b="0"/>
            <wp:docPr id="1651614211" name="Picture 1" descr="A screenshot of a medical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14211" name="Picture 1" descr="A screenshot of a medical checklist&#10;&#10;Description automatically generated"/>
                    <pic:cNvPicPr/>
                  </pic:nvPicPr>
                  <pic:blipFill>
                    <a:blip r:embed="rId19"/>
                    <a:stretch>
                      <a:fillRect/>
                    </a:stretch>
                  </pic:blipFill>
                  <pic:spPr>
                    <a:xfrm>
                      <a:off x="0" y="0"/>
                      <a:ext cx="1997766" cy="2118667"/>
                    </a:xfrm>
                    <a:prstGeom prst="rect">
                      <a:avLst/>
                    </a:prstGeom>
                  </pic:spPr>
                </pic:pic>
              </a:graphicData>
            </a:graphic>
          </wp:inline>
        </w:drawing>
      </w:r>
    </w:p>
    <w:p w14:paraId="322293B2" w14:textId="77777777" w:rsidR="002C6220" w:rsidRDefault="003B067F" w:rsidP="002C6220">
      <w:pPr>
        <w:spacing w:line="360" w:lineRule="auto"/>
        <w:jc w:val="center"/>
        <w:rPr>
          <w:rFonts w:ascii="Times New Roman" w:hAnsi="Times New Roman" w:cs="Times New Roman"/>
        </w:rPr>
      </w:pPr>
      <w:r w:rsidRPr="003B067F">
        <w:rPr>
          <w:rFonts w:ascii="Times New Roman" w:hAnsi="Times New Roman" w:cs="Times New Roman"/>
        </w:rPr>
        <w:t>Figure 4.1: Unclean vs clean tweet data after pre-proc</w:t>
      </w:r>
      <w:r>
        <w:rPr>
          <w:rFonts w:ascii="Times New Roman" w:hAnsi="Times New Roman" w:cs="Times New Roman"/>
        </w:rPr>
        <w:t>e</w:t>
      </w:r>
      <w:r w:rsidRPr="003B067F">
        <w:rPr>
          <w:rFonts w:ascii="Times New Roman" w:hAnsi="Times New Roman" w:cs="Times New Roman"/>
        </w:rPr>
        <w:t>ssing with NLP technique</w:t>
      </w:r>
      <w:r w:rsidR="002C6220">
        <w:rPr>
          <w:rFonts w:ascii="Times New Roman" w:hAnsi="Times New Roman" w:cs="Times New Roman"/>
        </w:rPr>
        <w:t>s</w:t>
      </w:r>
    </w:p>
    <w:p w14:paraId="14C1756F" w14:textId="1886BF29" w:rsidR="00653A7F" w:rsidRPr="002C6220" w:rsidRDefault="00653A7F" w:rsidP="002C6220">
      <w:pPr>
        <w:spacing w:line="360" w:lineRule="auto"/>
        <w:rPr>
          <w:rFonts w:ascii="Times New Roman" w:hAnsi="Times New Roman" w:cs="Times New Roman"/>
        </w:rPr>
      </w:pPr>
      <w:r w:rsidRPr="00653A7F">
        <w:rPr>
          <w:rFonts w:ascii="Times New Roman" w:hAnsi="Times New Roman" w:cs="Times New Roman"/>
          <w:b/>
          <w:bCs/>
        </w:rPr>
        <w:t xml:space="preserve">4.1.2 Calculating tweet polarity using </w:t>
      </w:r>
      <w:proofErr w:type="spellStart"/>
      <w:r w:rsidRPr="00653A7F">
        <w:rPr>
          <w:rFonts w:ascii="Times New Roman" w:hAnsi="Times New Roman" w:cs="Times New Roman"/>
          <w:b/>
          <w:bCs/>
        </w:rPr>
        <w:t>TextBlob</w:t>
      </w:r>
      <w:proofErr w:type="spellEnd"/>
      <w:r w:rsidRPr="00653A7F">
        <w:rPr>
          <w:rFonts w:ascii="Times New Roman" w:hAnsi="Times New Roman" w:cs="Times New Roman"/>
          <w:b/>
          <w:bCs/>
        </w:rPr>
        <w:t xml:space="preserve"> and V</w:t>
      </w:r>
      <w:r w:rsidR="00190C19">
        <w:rPr>
          <w:rFonts w:ascii="Times New Roman" w:hAnsi="Times New Roman" w:cs="Times New Roman"/>
          <w:b/>
          <w:bCs/>
        </w:rPr>
        <w:t>ADER</w:t>
      </w:r>
    </w:p>
    <w:p w14:paraId="090377C1" w14:textId="66D5E75A" w:rsidR="00307F98" w:rsidRPr="00653A7F" w:rsidRDefault="00653A7F" w:rsidP="00307F98">
      <w:pPr>
        <w:spacing w:line="360" w:lineRule="auto"/>
        <w:rPr>
          <w:rFonts w:ascii="Times New Roman" w:hAnsi="Times New Roman" w:cs="Times New Roman"/>
        </w:rPr>
      </w:pPr>
      <w:r>
        <w:rPr>
          <w:rFonts w:ascii="Times New Roman" w:hAnsi="Times New Roman" w:cs="Times New Roman"/>
        </w:rPr>
        <w:t xml:space="preserve">After the necessary text </w:t>
      </w:r>
      <w:proofErr w:type="spellStart"/>
      <w:r>
        <w:rPr>
          <w:rFonts w:ascii="Times New Roman" w:hAnsi="Times New Roman" w:cs="Times New Roman"/>
        </w:rPr>
        <w:t>preprocessing</w:t>
      </w:r>
      <w:proofErr w:type="spellEnd"/>
      <w:r>
        <w:rPr>
          <w:rFonts w:ascii="Times New Roman" w:hAnsi="Times New Roman" w:cs="Times New Roman"/>
        </w:rPr>
        <w:t xml:space="preserve"> steps,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190C19">
        <w:rPr>
          <w:rFonts w:ascii="Times New Roman" w:hAnsi="Times New Roman" w:cs="Times New Roman"/>
        </w:rPr>
        <w:t>ADER</w:t>
      </w:r>
      <w:r>
        <w:rPr>
          <w:rFonts w:ascii="Times New Roman" w:hAnsi="Times New Roman" w:cs="Times New Roman"/>
        </w:rPr>
        <w:t xml:space="preserve"> were used to assess the polarity of the cleaned textual data. Both are lexicon based methods however </w:t>
      </w:r>
      <w:r w:rsidR="00190C19">
        <w:rPr>
          <w:rFonts w:ascii="Times New Roman" w:hAnsi="Times New Roman" w:cs="Times New Roman"/>
        </w:rPr>
        <w:t>VADER</w:t>
      </w:r>
      <w:r>
        <w:rPr>
          <w:rFonts w:ascii="Times New Roman" w:hAnsi="Times New Roman" w:cs="Times New Roman"/>
        </w:rPr>
        <w:t xml:space="preserve"> is said to be more accurate for calculating polarity of social media content </w:t>
      </w:r>
      <w:r>
        <w:rPr>
          <w:rFonts w:ascii="Times New Roman" w:hAnsi="Times New Roman" w:cs="Times New Roman"/>
        </w:rPr>
        <w:fldChar w:fldCharType="begin" w:fldLock="1"/>
      </w:r>
      <w:r w:rsidR="00DA2882">
        <w:rPr>
          <w:rFonts w:ascii="Times New Roman" w:hAnsi="Times New Roman" w:cs="Times New Roman"/>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Pr>
          <w:rFonts w:ascii="Times New Roman" w:hAnsi="Times New Roman" w:cs="Times New Roman"/>
        </w:rPr>
        <w:fldChar w:fldCharType="separate"/>
      </w:r>
      <w:r w:rsidRPr="00653A7F">
        <w:rPr>
          <w:rFonts w:ascii="Times New Roman" w:hAnsi="Times New Roman" w:cs="Times New Roman"/>
          <w:noProof/>
        </w:rPr>
        <w:t>(</w:t>
      </w:r>
      <w:r w:rsidRPr="00653A7F">
        <w:rPr>
          <w:rFonts w:ascii="Times New Roman" w:hAnsi="Times New Roman" w:cs="Times New Roman"/>
          <w:i/>
          <w:noProof/>
        </w:rPr>
        <w:t>TextBlob vs. VADER for Sentiment Analysis Using Python | by Amy @GrabNGoInfo | Towards AI</w:t>
      </w:r>
      <w:r w:rsidRPr="00653A7F">
        <w:rPr>
          <w:rFonts w:ascii="Times New Roman" w:hAnsi="Times New Roman" w:cs="Times New Roman"/>
          <w:noProof/>
        </w:rPr>
        <w:t xml:space="preserve">, </w:t>
      </w:r>
      <w:r>
        <w:rPr>
          <w:rFonts w:ascii="Times New Roman" w:hAnsi="Times New Roman" w:cs="Times New Roman"/>
          <w:noProof/>
        </w:rPr>
        <w:t>2022</w:t>
      </w:r>
      <w:r w:rsidRPr="00653A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B067F">
        <w:rPr>
          <w:rFonts w:ascii="Times New Roman" w:hAnsi="Times New Roman" w:cs="Times New Roman"/>
        </w:rPr>
        <w:t xml:space="preserve"> As shown in Figure 4.2, the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d </w:t>
      </w:r>
      <w:r w:rsidR="00190C19">
        <w:rPr>
          <w:rFonts w:ascii="Times New Roman" w:hAnsi="Times New Roman" w:cs="Times New Roman"/>
        </w:rPr>
        <w:t>VADER</w:t>
      </w:r>
      <w:r w:rsidR="003B067F">
        <w:rPr>
          <w:rFonts w:ascii="Times New Roman" w:hAnsi="Times New Roman" w:cs="Times New Roman"/>
        </w:rPr>
        <w:t xml:space="preserve"> polarity measurements differ greatly particularly in the magnitude of positive and negative polarity. </w:t>
      </w:r>
      <w:r w:rsidR="00190C19">
        <w:rPr>
          <w:rFonts w:ascii="Times New Roman" w:hAnsi="Times New Roman" w:cs="Times New Roman"/>
        </w:rPr>
        <w:t>VADER</w:t>
      </w:r>
      <w:r w:rsidR="003B067F">
        <w:rPr>
          <w:rFonts w:ascii="Times New Roman" w:hAnsi="Times New Roman" w:cs="Times New Roman"/>
        </w:rPr>
        <w:t xml:space="preserve"> appears in most cases to accentuate the magnitude of positive and negative polarity as compared with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 interesting difference, which could be connected with the enhanced ability of </w:t>
      </w:r>
      <w:r w:rsidR="00190C19">
        <w:rPr>
          <w:rFonts w:ascii="Times New Roman" w:hAnsi="Times New Roman" w:cs="Times New Roman"/>
        </w:rPr>
        <w:t>VADER</w:t>
      </w:r>
      <w:r w:rsidR="003B067F">
        <w:rPr>
          <w:rFonts w:ascii="Times New Roman" w:hAnsi="Times New Roman" w:cs="Times New Roman"/>
        </w:rPr>
        <w:t xml:space="preserve"> to calculate polarity of social media data.</w:t>
      </w:r>
    </w:p>
    <w:p w14:paraId="44941FC5" w14:textId="77777777" w:rsidR="00510C19" w:rsidRDefault="00510C19" w:rsidP="00F83CC9">
      <w:pPr>
        <w:spacing w:line="360" w:lineRule="auto"/>
        <w:rPr>
          <w:rFonts w:ascii="Times New Roman" w:hAnsi="Times New Roman" w:cs="Times New Roman"/>
          <w:b/>
          <w:bCs/>
          <w:sz w:val="28"/>
          <w:szCs w:val="28"/>
          <w:u w:val="single"/>
        </w:rPr>
      </w:pPr>
    </w:p>
    <w:p w14:paraId="1842FC06" w14:textId="08D316F2" w:rsidR="00510C19" w:rsidRDefault="00900B85" w:rsidP="00F83CC9">
      <w:pPr>
        <w:spacing w:line="360" w:lineRule="auto"/>
        <w:rPr>
          <w:rFonts w:ascii="Times New Roman" w:hAnsi="Times New Roman" w:cs="Times New Roman"/>
          <w:b/>
          <w:bCs/>
          <w:sz w:val="28"/>
          <w:szCs w:val="28"/>
          <w:u w:val="single"/>
        </w:rPr>
      </w:pPr>
      <w:r w:rsidRPr="00900B85">
        <w:rPr>
          <w:rFonts w:ascii="Times New Roman" w:hAnsi="Times New Roman" w:cs="Times New Roman"/>
          <w:b/>
          <w:bCs/>
          <w:noProof/>
          <w:sz w:val="28"/>
          <w:szCs w:val="28"/>
        </w:rPr>
        <w:lastRenderedPageBreak/>
        <w:drawing>
          <wp:inline distT="0" distB="0" distL="0" distR="0" wp14:anchorId="25240A72" wp14:editId="7C6A3F47">
            <wp:extent cx="5731510" cy="4502150"/>
            <wp:effectExtent l="0" t="0" r="0" b="6350"/>
            <wp:docPr id="3" name="Picture 2" descr="A graph of a graph showing a number of text&#10;&#10;Description automatically generated with medium confidence">
              <a:extLst xmlns:a="http://schemas.openxmlformats.org/drawingml/2006/main">
                <a:ext uri="{FF2B5EF4-FFF2-40B4-BE49-F238E27FC236}">
                  <a16:creationId xmlns:a16="http://schemas.microsoft.com/office/drawing/2014/main" id="{B4BD8A44-034E-ADFB-308C-71040C1D3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 showing a number of text&#10;&#10;Description automatically generated with medium confidence">
                      <a:extLst>
                        <a:ext uri="{FF2B5EF4-FFF2-40B4-BE49-F238E27FC236}">
                          <a16:creationId xmlns:a16="http://schemas.microsoft.com/office/drawing/2014/main" id="{B4BD8A44-034E-ADFB-308C-71040C1D392E}"/>
                        </a:ext>
                      </a:extLst>
                    </pic:cNvPr>
                    <pic:cNvPicPr>
                      <a:picLocks noChangeAspect="1"/>
                    </pic:cNvPicPr>
                  </pic:nvPicPr>
                  <pic:blipFill>
                    <a:blip r:embed="rId20"/>
                    <a:stretch>
                      <a:fillRect/>
                    </a:stretch>
                  </pic:blipFill>
                  <pic:spPr>
                    <a:xfrm>
                      <a:off x="0" y="0"/>
                      <a:ext cx="5731510" cy="4502150"/>
                    </a:xfrm>
                    <a:prstGeom prst="rect">
                      <a:avLst/>
                    </a:prstGeom>
                  </pic:spPr>
                </pic:pic>
              </a:graphicData>
            </a:graphic>
          </wp:inline>
        </w:drawing>
      </w:r>
    </w:p>
    <w:p w14:paraId="56B8782F" w14:textId="5B742F4A" w:rsidR="003B067F" w:rsidRDefault="003B067F" w:rsidP="00F83CC9">
      <w:pPr>
        <w:spacing w:line="360" w:lineRule="auto"/>
        <w:rPr>
          <w:rFonts w:ascii="Times New Roman" w:hAnsi="Times New Roman" w:cs="Times New Roman"/>
        </w:rPr>
      </w:pPr>
      <w:r w:rsidRPr="003B067F">
        <w:rPr>
          <w:rFonts w:ascii="Times New Roman" w:hAnsi="Times New Roman" w:cs="Times New Roman"/>
        </w:rPr>
        <w:t>Figure</w:t>
      </w:r>
      <w:r>
        <w:rPr>
          <w:rFonts w:ascii="Times New Roman" w:hAnsi="Times New Roman" w:cs="Times New Roman"/>
        </w:rPr>
        <w:t xml:space="preserve"> 4.2: Comparison of polarity measurement of covid 19 tweets using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900B85">
        <w:rPr>
          <w:rFonts w:ascii="Times New Roman" w:hAnsi="Times New Roman" w:cs="Times New Roman"/>
        </w:rPr>
        <w:t>ADER</w:t>
      </w:r>
      <w:r>
        <w:rPr>
          <w:rFonts w:ascii="Times New Roman" w:hAnsi="Times New Roman" w:cs="Times New Roman"/>
        </w:rPr>
        <w:t>.</w:t>
      </w:r>
    </w:p>
    <w:p w14:paraId="2917B9D1" w14:textId="77777777" w:rsidR="00F72EAC" w:rsidRDefault="00F72EAC" w:rsidP="00F83CC9">
      <w:pPr>
        <w:spacing w:line="360" w:lineRule="auto"/>
        <w:rPr>
          <w:rFonts w:ascii="Times New Roman" w:hAnsi="Times New Roman" w:cs="Times New Roman"/>
        </w:rPr>
      </w:pPr>
    </w:p>
    <w:p w14:paraId="628013E9" w14:textId="77777777" w:rsidR="002C6220" w:rsidRDefault="002C6220" w:rsidP="00F83CC9">
      <w:pPr>
        <w:spacing w:line="360" w:lineRule="auto"/>
        <w:rPr>
          <w:rFonts w:ascii="Times New Roman" w:hAnsi="Times New Roman" w:cs="Times New Roman"/>
        </w:rPr>
      </w:pPr>
    </w:p>
    <w:p w14:paraId="29E77988" w14:textId="77777777" w:rsidR="00900B85" w:rsidRDefault="00900B85" w:rsidP="00DA06B5">
      <w:pPr>
        <w:spacing w:line="360" w:lineRule="auto"/>
        <w:rPr>
          <w:rFonts w:ascii="Times New Roman" w:hAnsi="Times New Roman" w:cs="Times New Roman"/>
        </w:rPr>
      </w:pPr>
    </w:p>
    <w:p w14:paraId="7FC0F2EC" w14:textId="13471B1A" w:rsidR="00DA06B5" w:rsidRDefault="00DA06B5" w:rsidP="00DA06B5">
      <w:pPr>
        <w:spacing w:line="360" w:lineRule="auto"/>
        <w:rPr>
          <w:rFonts w:ascii="Times New Roman" w:hAnsi="Times New Roman" w:cs="Times New Roman"/>
          <w:b/>
          <w:bCs/>
        </w:rPr>
      </w:pPr>
      <w:r w:rsidRPr="00653A7F">
        <w:rPr>
          <w:rFonts w:ascii="Times New Roman" w:hAnsi="Times New Roman" w:cs="Times New Roman"/>
          <w:b/>
          <w:bCs/>
        </w:rPr>
        <w:t>4.1.</w:t>
      </w:r>
      <w:r>
        <w:rPr>
          <w:rFonts w:ascii="Times New Roman" w:hAnsi="Times New Roman" w:cs="Times New Roman"/>
          <w:b/>
          <w:bCs/>
        </w:rPr>
        <w:t>3</w:t>
      </w:r>
      <w:r w:rsidRPr="00653A7F">
        <w:rPr>
          <w:rFonts w:ascii="Times New Roman" w:hAnsi="Times New Roman" w:cs="Times New Roman"/>
          <w:b/>
          <w:bCs/>
        </w:rPr>
        <w:t xml:space="preserve"> </w:t>
      </w:r>
      <w:r>
        <w:rPr>
          <w:rFonts w:ascii="Times New Roman" w:hAnsi="Times New Roman" w:cs="Times New Roman"/>
          <w:b/>
          <w:bCs/>
        </w:rPr>
        <w:t>Assessing the weight of positive, negative and neutral tweets in the dataset</w:t>
      </w:r>
    </w:p>
    <w:p w14:paraId="5D50F2BA" w14:textId="4FD3FEEC" w:rsidR="00DA06B5" w:rsidRPr="00DA06B5" w:rsidRDefault="00DA06B5" w:rsidP="00DA06B5">
      <w:pPr>
        <w:spacing w:line="360" w:lineRule="auto"/>
        <w:rPr>
          <w:rFonts w:ascii="Times New Roman" w:hAnsi="Times New Roman" w:cs="Times New Roman"/>
        </w:rPr>
      </w:pPr>
      <w:r>
        <w:rPr>
          <w:rFonts w:ascii="Times New Roman" w:hAnsi="Times New Roman" w:cs="Times New Roman"/>
        </w:rPr>
        <w:t>After pre-processing the tweet data</w:t>
      </w:r>
      <w:r w:rsidR="00CD62FC">
        <w:rPr>
          <w:rFonts w:ascii="Times New Roman" w:hAnsi="Times New Roman" w:cs="Times New Roman"/>
        </w:rPr>
        <w:t xml:space="preserve"> and calculating the polarity of the cleaned tweet data using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n in depth analysis to understand the distribution of positive negative and neutral sentiment amongst the tweets was performed. To do this a number of visualisation were generated using </w:t>
      </w:r>
      <w:proofErr w:type="spellStart"/>
      <w:r w:rsidR="00CD62FC">
        <w:rPr>
          <w:rFonts w:ascii="Times New Roman" w:hAnsi="Times New Roman" w:cs="Times New Roman"/>
        </w:rPr>
        <w:t>plotly</w:t>
      </w:r>
      <w:proofErr w:type="spellEnd"/>
      <w:r w:rsidR="00CD62FC">
        <w:rPr>
          <w:rFonts w:ascii="Times New Roman" w:hAnsi="Times New Roman" w:cs="Times New Roman"/>
        </w:rPr>
        <w:t xml:space="preserve"> and </w:t>
      </w:r>
      <w:proofErr w:type="spellStart"/>
      <w:r w:rsidR="00CD62FC">
        <w:rPr>
          <w:rFonts w:ascii="Times New Roman" w:hAnsi="Times New Roman" w:cs="Times New Roman"/>
        </w:rPr>
        <w:t>WordCloud</w:t>
      </w:r>
      <w:proofErr w:type="spellEnd"/>
      <w:r w:rsidR="00CD62FC">
        <w:rPr>
          <w:rFonts w:ascii="Times New Roman" w:hAnsi="Times New Roman" w:cs="Times New Roman"/>
        </w:rPr>
        <w:t xml:space="preserve">. Figure 4.3 and 4.4 show a bar graph and pie chart which highlights the number and percentage of positive, negative and neutral tweets as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s shown in Figure 4.3, the overriding sentiment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is neutral (45.3%), followed by positive (34.6%), with negative (20.1) being the lowest sentiment class. In sharp contrast Figure 4.4 shows the distributions of sentiment as calculated by VADER with negative (48.5%) being the overriding sentiment, followed by positive (26.3%), followed by neutral (25.2%). This is </w:t>
      </w:r>
      <w:r w:rsidR="00CD62FC">
        <w:rPr>
          <w:rFonts w:ascii="Times New Roman" w:hAnsi="Times New Roman" w:cs="Times New Roman"/>
        </w:rPr>
        <w:lastRenderedPageBreak/>
        <w:t xml:space="preserve">an interesting distinction, and shows that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differ in their sentiment </w:t>
      </w:r>
      <w:proofErr w:type="spellStart"/>
      <w:r w:rsidR="00CD62FC">
        <w:rPr>
          <w:rFonts w:ascii="Times New Roman" w:hAnsi="Times New Roman" w:cs="Times New Roman"/>
        </w:rPr>
        <w:t>caluclations</w:t>
      </w:r>
      <w:proofErr w:type="spellEnd"/>
      <w:r w:rsidR="00CD62FC">
        <w:rPr>
          <w:rFonts w:ascii="Times New Roman" w:hAnsi="Times New Roman" w:cs="Times New Roman"/>
        </w:rPr>
        <w:t xml:space="preserve"> this covid 19 tweet dataset.</w:t>
      </w:r>
      <w:r w:rsidR="00871EDE">
        <w:rPr>
          <w:rFonts w:ascii="Times New Roman" w:hAnsi="Times New Roman" w:cs="Times New Roman"/>
        </w:rPr>
        <w:t xml:space="preserve"> Upon inspection of the word clouds generated for both sentiment polarity calculation methods, shown in Figure 4.5 and 4.4, it can be seen that there is a clear distinction in the words which are being identified as positive, negative and neutral between the two methods. </w:t>
      </w:r>
    </w:p>
    <w:p w14:paraId="4AB85644" w14:textId="739DD3EF" w:rsidR="003B067F" w:rsidRDefault="003B067F" w:rsidP="00F83CC9">
      <w:pPr>
        <w:spacing w:line="360" w:lineRule="auto"/>
        <w:rPr>
          <w:rFonts w:ascii="Times New Roman" w:hAnsi="Times New Roman" w:cs="Times New Roman"/>
          <w:b/>
          <w:bCs/>
          <w:sz w:val="28"/>
          <w:szCs w:val="28"/>
          <w:u w:val="single"/>
        </w:rPr>
      </w:pPr>
    </w:p>
    <w:p w14:paraId="3215A41F" w14:textId="18C75A17" w:rsidR="00CD62FC" w:rsidRDefault="00CD62FC" w:rsidP="00F83CC9">
      <w:pPr>
        <w:spacing w:line="360" w:lineRule="auto"/>
        <w:rPr>
          <w:rFonts w:ascii="Times New Roman" w:hAnsi="Times New Roman" w:cs="Times New Roman"/>
          <w:b/>
          <w:bCs/>
          <w:sz w:val="28"/>
          <w:szCs w:val="28"/>
          <w:u w:val="single"/>
        </w:rPr>
      </w:pPr>
    </w:p>
    <w:p w14:paraId="321B40D6" w14:textId="71A9CB71" w:rsidR="00CD62FC" w:rsidRDefault="00CD62FC" w:rsidP="00F83CC9">
      <w:pPr>
        <w:spacing w:line="360" w:lineRule="auto"/>
        <w:rPr>
          <w:rFonts w:ascii="Times New Roman" w:hAnsi="Times New Roman" w:cs="Times New Roman"/>
          <w:b/>
          <w:bCs/>
          <w:sz w:val="28"/>
          <w:szCs w:val="28"/>
          <w:u w:val="single"/>
        </w:rPr>
      </w:pPr>
    </w:p>
    <w:p w14:paraId="56A36DDA" w14:textId="0DD4EB48" w:rsidR="00CD62FC" w:rsidRDefault="00CD62FC" w:rsidP="00F83CC9">
      <w:pPr>
        <w:spacing w:line="360" w:lineRule="auto"/>
        <w:rPr>
          <w:rFonts w:ascii="Times New Roman" w:hAnsi="Times New Roman" w:cs="Times New Roman"/>
          <w:b/>
          <w:bCs/>
          <w:sz w:val="28"/>
          <w:szCs w:val="28"/>
          <w:u w:val="single"/>
        </w:rPr>
      </w:pPr>
    </w:p>
    <w:p w14:paraId="3EFC3B79" w14:textId="0BD1C765" w:rsidR="00CD62FC" w:rsidRDefault="00CD62FC" w:rsidP="00F83CC9">
      <w:pPr>
        <w:spacing w:line="360" w:lineRule="auto"/>
        <w:rPr>
          <w:rFonts w:ascii="Times New Roman" w:hAnsi="Times New Roman" w:cs="Times New Roman"/>
          <w:b/>
          <w:bCs/>
          <w:sz w:val="28"/>
          <w:szCs w:val="28"/>
          <w:u w:val="single"/>
        </w:rPr>
      </w:pPr>
    </w:p>
    <w:p w14:paraId="402DDB6F" w14:textId="506D8CE8" w:rsidR="00CD62FC" w:rsidRDefault="00CD62FC" w:rsidP="00F83CC9">
      <w:pPr>
        <w:spacing w:line="360" w:lineRule="auto"/>
        <w:rPr>
          <w:rFonts w:ascii="Times New Roman" w:hAnsi="Times New Roman" w:cs="Times New Roman"/>
          <w:b/>
          <w:bCs/>
          <w:sz w:val="28"/>
          <w:szCs w:val="28"/>
          <w:u w:val="single"/>
        </w:rPr>
      </w:pPr>
    </w:p>
    <w:p w14:paraId="7B2B818B" w14:textId="6687038D" w:rsidR="00CD62FC" w:rsidRDefault="00CD62FC" w:rsidP="00F83CC9">
      <w:pPr>
        <w:spacing w:line="360" w:lineRule="auto"/>
        <w:rPr>
          <w:rFonts w:ascii="Times New Roman" w:hAnsi="Times New Roman" w:cs="Times New Roman"/>
          <w:b/>
          <w:bCs/>
          <w:sz w:val="28"/>
          <w:szCs w:val="28"/>
          <w:u w:val="single"/>
        </w:rPr>
      </w:pPr>
    </w:p>
    <w:p w14:paraId="0EBC2CDD" w14:textId="02869E1A" w:rsidR="00CD62FC" w:rsidRDefault="00CD62FC" w:rsidP="00F83CC9">
      <w:pPr>
        <w:spacing w:line="360" w:lineRule="auto"/>
        <w:rPr>
          <w:rFonts w:ascii="Times New Roman" w:hAnsi="Times New Roman" w:cs="Times New Roman"/>
          <w:b/>
          <w:bCs/>
          <w:sz w:val="28"/>
          <w:szCs w:val="28"/>
          <w:u w:val="single"/>
        </w:rPr>
      </w:pPr>
    </w:p>
    <w:p w14:paraId="1A90DDB2" w14:textId="5D2AB3CD" w:rsidR="00CD62FC" w:rsidRDefault="00CD62FC" w:rsidP="00F83CC9">
      <w:pPr>
        <w:spacing w:line="360" w:lineRule="auto"/>
        <w:rPr>
          <w:rFonts w:ascii="Times New Roman" w:hAnsi="Times New Roman" w:cs="Times New Roman"/>
          <w:b/>
          <w:bCs/>
          <w:sz w:val="28"/>
          <w:szCs w:val="28"/>
          <w:u w:val="single"/>
        </w:rPr>
      </w:pPr>
    </w:p>
    <w:p w14:paraId="0369B18A" w14:textId="2D4E3F08" w:rsidR="00CD62FC" w:rsidRDefault="00CD62FC" w:rsidP="00F83CC9">
      <w:pPr>
        <w:spacing w:line="360" w:lineRule="auto"/>
        <w:rPr>
          <w:rFonts w:ascii="Times New Roman" w:hAnsi="Times New Roman" w:cs="Times New Roman"/>
          <w:b/>
          <w:bCs/>
          <w:sz w:val="28"/>
          <w:szCs w:val="28"/>
          <w:u w:val="single"/>
        </w:rPr>
      </w:pPr>
    </w:p>
    <w:p w14:paraId="2C766953" w14:textId="6204A71F" w:rsidR="00CD62FC" w:rsidRDefault="00CD62FC" w:rsidP="00F83CC9">
      <w:pPr>
        <w:spacing w:line="360" w:lineRule="auto"/>
        <w:rPr>
          <w:rFonts w:ascii="Times New Roman" w:hAnsi="Times New Roman" w:cs="Times New Roman"/>
          <w:b/>
          <w:bCs/>
          <w:sz w:val="28"/>
          <w:szCs w:val="28"/>
          <w:u w:val="single"/>
        </w:rPr>
      </w:pPr>
    </w:p>
    <w:p w14:paraId="5C26A0F1" w14:textId="2B028B87" w:rsidR="00CD62FC" w:rsidRDefault="00CD62FC" w:rsidP="00F83CC9">
      <w:pPr>
        <w:spacing w:line="360" w:lineRule="auto"/>
        <w:rPr>
          <w:rFonts w:ascii="Times New Roman" w:hAnsi="Times New Roman" w:cs="Times New Roman"/>
          <w:b/>
          <w:bCs/>
          <w:sz w:val="28"/>
          <w:szCs w:val="28"/>
          <w:u w:val="single"/>
        </w:rPr>
      </w:pPr>
    </w:p>
    <w:p w14:paraId="7F3F8648" w14:textId="7E24F64F" w:rsidR="00CD62FC" w:rsidRDefault="00CD62FC" w:rsidP="00F83CC9">
      <w:pPr>
        <w:spacing w:line="360" w:lineRule="auto"/>
        <w:rPr>
          <w:rFonts w:ascii="Times New Roman" w:hAnsi="Times New Roman" w:cs="Times New Roman"/>
          <w:b/>
          <w:bCs/>
          <w:sz w:val="28"/>
          <w:szCs w:val="28"/>
          <w:u w:val="single"/>
        </w:rPr>
      </w:pPr>
    </w:p>
    <w:p w14:paraId="41FF64F6" w14:textId="6D77A7EF" w:rsidR="00CD62FC" w:rsidRDefault="00CD62FC" w:rsidP="00F83CC9">
      <w:pPr>
        <w:spacing w:line="360" w:lineRule="auto"/>
        <w:rPr>
          <w:rFonts w:ascii="Times New Roman" w:hAnsi="Times New Roman" w:cs="Times New Roman"/>
          <w:b/>
          <w:bCs/>
          <w:sz w:val="28"/>
          <w:szCs w:val="28"/>
          <w:u w:val="single"/>
        </w:rPr>
      </w:pPr>
    </w:p>
    <w:p w14:paraId="2660AF4D" w14:textId="77777777" w:rsidR="00871EDE" w:rsidRDefault="00871EDE" w:rsidP="00F83CC9">
      <w:pPr>
        <w:spacing w:line="360" w:lineRule="auto"/>
        <w:rPr>
          <w:rFonts w:ascii="Times New Roman" w:hAnsi="Times New Roman" w:cs="Times New Roman"/>
          <w:b/>
          <w:bCs/>
          <w:sz w:val="28"/>
          <w:szCs w:val="28"/>
          <w:u w:val="single"/>
        </w:rPr>
      </w:pPr>
    </w:p>
    <w:p w14:paraId="22866163" w14:textId="77777777" w:rsidR="00871EDE" w:rsidRDefault="00871EDE" w:rsidP="00F83CC9">
      <w:pPr>
        <w:spacing w:line="360" w:lineRule="auto"/>
        <w:rPr>
          <w:rFonts w:ascii="Times New Roman" w:hAnsi="Times New Roman" w:cs="Times New Roman"/>
          <w:b/>
          <w:bCs/>
          <w:sz w:val="28"/>
          <w:szCs w:val="28"/>
          <w:u w:val="single"/>
        </w:rPr>
      </w:pPr>
    </w:p>
    <w:p w14:paraId="73F59579" w14:textId="315D0CF9" w:rsidR="00900B85" w:rsidRDefault="00900B85" w:rsidP="00F83CC9">
      <w:pPr>
        <w:spacing w:line="360" w:lineRule="auto"/>
        <w:rPr>
          <w:rFonts w:ascii="Times New Roman" w:hAnsi="Times New Roman" w:cs="Times New Roman"/>
          <w:b/>
          <w:bCs/>
          <w:sz w:val="28"/>
          <w:szCs w:val="28"/>
          <w:u w:val="single"/>
        </w:rPr>
      </w:pPr>
    </w:p>
    <w:p w14:paraId="511974D7" w14:textId="0C3DCADE" w:rsidR="00900B85" w:rsidRDefault="00CD62FC"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59264" behindDoc="0" locked="0" layoutInCell="1" allowOverlap="1" wp14:anchorId="7D29EB78" wp14:editId="41089AB8">
            <wp:simplePos x="0" y="0"/>
            <wp:positionH relativeFrom="column">
              <wp:posOffset>0</wp:posOffset>
            </wp:positionH>
            <wp:positionV relativeFrom="paragraph">
              <wp:posOffset>-635</wp:posOffset>
            </wp:positionV>
            <wp:extent cx="5731510" cy="2871470"/>
            <wp:effectExtent l="0" t="0" r="0" b="0"/>
            <wp:wrapNone/>
            <wp:docPr id="5" name="Picture 4" descr="A graph showing different colored squares&#10;&#10;Description automatically generated">
              <a:extLst xmlns:a="http://schemas.openxmlformats.org/drawingml/2006/main">
                <a:ext uri="{FF2B5EF4-FFF2-40B4-BE49-F238E27FC236}">
                  <a16:creationId xmlns:a16="http://schemas.microsoft.com/office/drawing/2014/main" id="{F97C34DE-EFF4-6DEF-1E08-1317C29760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different colored squares&#10;&#10;Description automatically generated">
                      <a:extLst>
                        <a:ext uri="{FF2B5EF4-FFF2-40B4-BE49-F238E27FC236}">
                          <a16:creationId xmlns:a16="http://schemas.microsoft.com/office/drawing/2014/main" id="{F97C34DE-EFF4-6DEF-1E08-1317C2976001}"/>
                        </a:ext>
                      </a:extLst>
                    </pic:cNvPr>
                    <pic:cNvPicPr>
                      <a:picLocks noChangeAspect="1"/>
                    </pic:cNvPicPr>
                  </pic:nvPicPr>
                  <pic:blipFill>
                    <a:blip r:embed="rId21"/>
                    <a:stretch>
                      <a:fillRect/>
                    </a:stretch>
                  </pic:blipFill>
                  <pic:spPr>
                    <a:xfrm>
                      <a:off x="0" y="0"/>
                      <a:ext cx="5731510" cy="2871470"/>
                    </a:xfrm>
                    <a:prstGeom prst="rect">
                      <a:avLst/>
                    </a:prstGeom>
                  </pic:spPr>
                </pic:pic>
              </a:graphicData>
            </a:graphic>
            <wp14:sizeRelH relativeFrom="margin">
              <wp14:pctWidth>0</wp14:pctWidth>
            </wp14:sizeRelH>
            <wp14:sizeRelV relativeFrom="margin">
              <wp14:pctHeight>0</wp14:pctHeight>
            </wp14:sizeRelV>
          </wp:anchor>
        </w:drawing>
      </w:r>
      <w:r w:rsidR="006D72F2" w:rsidRPr="006D72F2">
        <w:rPr>
          <w:rFonts w:ascii="Times New Roman" w:hAnsi="Times New Roman" w:cs="Times New Roman"/>
          <w:b/>
          <w:bCs/>
          <w:noProof/>
          <w:sz w:val="28"/>
          <w:szCs w:val="28"/>
          <w:u w:val="single"/>
        </w:rPr>
        <w:drawing>
          <wp:anchor distT="0" distB="0" distL="114300" distR="114300" simplePos="0" relativeHeight="251660288" behindDoc="0" locked="0" layoutInCell="1" allowOverlap="1" wp14:anchorId="1D814590" wp14:editId="42295409">
            <wp:simplePos x="0" y="0"/>
            <wp:positionH relativeFrom="column">
              <wp:posOffset>951230</wp:posOffset>
            </wp:positionH>
            <wp:positionV relativeFrom="paragraph">
              <wp:posOffset>3309620</wp:posOffset>
            </wp:positionV>
            <wp:extent cx="4131532" cy="3090141"/>
            <wp:effectExtent l="0" t="0" r="5715" b="0"/>
            <wp:wrapNone/>
            <wp:docPr id="6" name="Picture 5" descr="A pie chart with numbers and a few red and blue squares&#10;&#10;Description automatically generated">
              <a:extLst xmlns:a="http://schemas.openxmlformats.org/drawingml/2006/main">
                <a:ext uri="{FF2B5EF4-FFF2-40B4-BE49-F238E27FC236}">
                  <a16:creationId xmlns:a16="http://schemas.microsoft.com/office/drawing/2014/main" id="{2922E5B6-43FF-E78C-D38B-B07E5DC2D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e chart with numbers and a few red and blue squares&#10;&#10;Description automatically generated">
                      <a:extLst>
                        <a:ext uri="{FF2B5EF4-FFF2-40B4-BE49-F238E27FC236}">
                          <a16:creationId xmlns:a16="http://schemas.microsoft.com/office/drawing/2014/main" id="{2922E5B6-43FF-E78C-D38B-B07E5DC2DFDD}"/>
                        </a:ext>
                      </a:extLst>
                    </pic:cNvPr>
                    <pic:cNvPicPr>
                      <a:picLocks noChangeAspect="1"/>
                    </pic:cNvPicPr>
                  </pic:nvPicPr>
                  <pic:blipFill>
                    <a:blip r:embed="rId22"/>
                    <a:stretch>
                      <a:fillRect/>
                    </a:stretch>
                  </pic:blipFill>
                  <pic:spPr>
                    <a:xfrm>
                      <a:off x="0" y="0"/>
                      <a:ext cx="4131532" cy="3090141"/>
                    </a:xfrm>
                    <a:prstGeom prst="rect">
                      <a:avLst/>
                    </a:prstGeom>
                  </pic:spPr>
                </pic:pic>
              </a:graphicData>
            </a:graphic>
            <wp14:sizeRelH relativeFrom="margin">
              <wp14:pctWidth>0</wp14:pctWidth>
            </wp14:sizeRelH>
            <wp14:sizeRelV relativeFrom="margin">
              <wp14:pctHeight>0</wp14:pctHeight>
            </wp14:sizeRelV>
          </wp:anchor>
        </w:drawing>
      </w:r>
    </w:p>
    <w:p w14:paraId="5493ED1C" w14:textId="14D06223" w:rsidR="00900B85" w:rsidRDefault="00900B85" w:rsidP="00F83CC9">
      <w:pPr>
        <w:spacing w:line="360" w:lineRule="auto"/>
        <w:rPr>
          <w:rFonts w:ascii="Times New Roman" w:hAnsi="Times New Roman" w:cs="Times New Roman"/>
          <w:b/>
          <w:bCs/>
          <w:sz w:val="28"/>
          <w:szCs w:val="28"/>
          <w:u w:val="single"/>
        </w:rPr>
      </w:pPr>
    </w:p>
    <w:p w14:paraId="635C556A" w14:textId="77777777" w:rsidR="006D72F2" w:rsidRDefault="006D72F2" w:rsidP="00F83CC9">
      <w:pPr>
        <w:spacing w:line="360" w:lineRule="auto"/>
        <w:rPr>
          <w:rFonts w:ascii="Times New Roman" w:hAnsi="Times New Roman" w:cs="Times New Roman"/>
          <w:b/>
          <w:bCs/>
          <w:sz w:val="28"/>
          <w:szCs w:val="28"/>
          <w:u w:val="single"/>
        </w:rPr>
      </w:pPr>
    </w:p>
    <w:p w14:paraId="7AFF6359" w14:textId="77777777" w:rsidR="006D72F2" w:rsidRDefault="006D72F2" w:rsidP="00F83CC9">
      <w:pPr>
        <w:spacing w:line="360" w:lineRule="auto"/>
        <w:rPr>
          <w:rFonts w:ascii="Times New Roman" w:hAnsi="Times New Roman" w:cs="Times New Roman"/>
          <w:b/>
          <w:bCs/>
          <w:sz w:val="28"/>
          <w:szCs w:val="28"/>
          <w:u w:val="single"/>
        </w:rPr>
      </w:pPr>
    </w:p>
    <w:p w14:paraId="598801B4" w14:textId="77777777" w:rsidR="006D72F2" w:rsidRDefault="006D72F2" w:rsidP="00F83CC9">
      <w:pPr>
        <w:spacing w:line="360" w:lineRule="auto"/>
        <w:rPr>
          <w:rFonts w:ascii="Times New Roman" w:hAnsi="Times New Roman" w:cs="Times New Roman"/>
          <w:b/>
          <w:bCs/>
          <w:sz w:val="28"/>
          <w:szCs w:val="28"/>
          <w:u w:val="single"/>
        </w:rPr>
      </w:pPr>
    </w:p>
    <w:p w14:paraId="5692EB86" w14:textId="77777777" w:rsidR="006D72F2" w:rsidRDefault="006D72F2" w:rsidP="00F83CC9">
      <w:pPr>
        <w:spacing w:line="360" w:lineRule="auto"/>
        <w:rPr>
          <w:rFonts w:ascii="Times New Roman" w:hAnsi="Times New Roman" w:cs="Times New Roman"/>
          <w:b/>
          <w:bCs/>
          <w:sz w:val="28"/>
          <w:szCs w:val="28"/>
          <w:u w:val="single"/>
        </w:rPr>
      </w:pPr>
    </w:p>
    <w:p w14:paraId="23582A0C" w14:textId="77777777" w:rsidR="006D72F2" w:rsidRDefault="006D72F2" w:rsidP="00F83CC9">
      <w:pPr>
        <w:spacing w:line="360" w:lineRule="auto"/>
        <w:rPr>
          <w:rFonts w:ascii="Times New Roman" w:hAnsi="Times New Roman" w:cs="Times New Roman"/>
          <w:b/>
          <w:bCs/>
          <w:sz w:val="28"/>
          <w:szCs w:val="28"/>
          <w:u w:val="single"/>
        </w:rPr>
      </w:pPr>
    </w:p>
    <w:p w14:paraId="437D60CD" w14:textId="77777777" w:rsidR="006D72F2" w:rsidRDefault="006D72F2" w:rsidP="00F83CC9">
      <w:pPr>
        <w:spacing w:line="360" w:lineRule="auto"/>
        <w:rPr>
          <w:rFonts w:ascii="Times New Roman" w:hAnsi="Times New Roman" w:cs="Times New Roman"/>
          <w:b/>
          <w:bCs/>
          <w:sz w:val="28"/>
          <w:szCs w:val="28"/>
          <w:u w:val="single"/>
        </w:rPr>
      </w:pPr>
    </w:p>
    <w:p w14:paraId="20B2442C" w14:textId="77777777" w:rsidR="006D72F2" w:rsidRDefault="006D72F2" w:rsidP="00F83CC9">
      <w:pPr>
        <w:spacing w:line="360" w:lineRule="auto"/>
        <w:rPr>
          <w:rFonts w:ascii="Times New Roman" w:hAnsi="Times New Roman" w:cs="Times New Roman"/>
          <w:b/>
          <w:bCs/>
          <w:sz w:val="28"/>
          <w:szCs w:val="28"/>
          <w:u w:val="single"/>
        </w:rPr>
      </w:pPr>
    </w:p>
    <w:p w14:paraId="57A6C767" w14:textId="77777777" w:rsidR="006D72F2" w:rsidRDefault="006D72F2" w:rsidP="00F83CC9">
      <w:pPr>
        <w:spacing w:line="360" w:lineRule="auto"/>
        <w:rPr>
          <w:rFonts w:ascii="Times New Roman" w:hAnsi="Times New Roman" w:cs="Times New Roman"/>
          <w:b/>
          <w:bCs/>
          <w:sz w:val="28"/>
          <w:szCs w:val="28"/>
          <w:u w:val="single"/>
        </w:rPr>
      </w:pPr>
    </w:p>
    <w:p w14:paraId="1349F711" w14:textId="62F5D6C9" w:rsidR="006D72F2" w:rsidRDefault="006D72F2" w:rsidP="00F83CC9">
      <w:pPr>
        <w:spacing w:line="360" w:lineRule="auto"/>
        <w:rPr>
          <w:rFonts w:ascii="Times New Roman" w:hAnsi="Times New Roman" w:cs="Times New Roman"/>
          <w:b/>
          <w:bCs/>
          <w:sz w:val="28"/>
          <w:szCs w:val="28"/>
          <w:u w:val="single"/>
        </w:rPr>
      </w:pPr>
    </w:p>
    <w:p w14:paraId="3B8BF4F2" w14:textId="4AE5558C" w:rsidR="006D72F2" w:rsidRDefault="006D72F2" w:rsidP="00F83CC9">
      <w:pPr>
        <w:spacing w:line="360" w:lineRule="auto"/>
        <w:rPr>
          <w:rFonts w:ascii="Times New Roman" w:hAnsi="Times New Roman" w:cs="Times New Roman"/>
          <w:b/>
          <w:bCs/>
          <w:sz w:val="28"/>
          <w:szCs w:val="28"/>
          <w:u w:val="single"/>
        </w:rPr>
      </w:pPr>
    </w:p>
    <w:p w14:paraId="652AE83C" w14:textId="12D10B37" w:rsidR="006D72F2" w:rsidRDefault="006D72F2" w:rsidP="00F83CC9">
      <w:pPr>
        <w:spacing w:line="360" w:lineRule="auto"/>
        <w:rPr>
          <w:rFonts w:ascii="Times New Roman" w:hAnsi="Times New Roman" w:cs="Times New Roman"/>
          <w:b/>
          <w:bCs/>
          <w:sz w:val="28"/>
          <w:szCs w:val="28"/>
          <w:u w:val="single"/>
        </w:rPr>
      </w:pPr>
    </w:p>
    <w:p w14:paraId="64E24E48" w14:textId="3E091FEE" w:rsidR="006D72F2" w:rsidRDefault="006D72F2" w:rsidP="00F83CC9">
      <w:pPr>
        <w:spacing w:line="360" w:lineRule="auto"/>
        <w:rPr>
          <w:rFonts w:ascii="Times New Roman" w:hAnsi="Times New Roman" w:cs="Times New Roman"/>
          <w:b/>
          <w:bCs/>
          <w:sz w:val="28"/>
          <w:szCs w:val="28"/>
          <w:u w:val="single"/>
        </w:rPr>
      </w:pPr>
    </w:p>
    <w:p w14:paraId="75ACDED7" w14:textId="77777777" w:rsidR="006D72F2" w:rsidRDefault="006D72F2" w:rsidP="00F83CC9">
      <w:pPr>
        <w:spacing w:line="360" w:lineRule="auto"/>
        <w:rPr>
          <w:rFonts w:ascii="Times New Roman" w:hAnsi="Times New Roman" w:cs="Times New Roman"/>
          <w:b/>
          <w:bCs/>
          <w:sz w:val="28"/>
          <w:szCs w:val="28"/>
          <w:u w:val="single"/>
        </w:rPr>
      </w:pPr>
    </w:p>
    <w:p w14:paraId="580EA784" w14:textId="77777777" w:rsidR="006D72F2" w:rsidRDefault="006D72F2" w:rsidP="00F83CC9">
      <w:pPr>
        <w:spacing w:line="360" w:lineRule="auto"/>
        <w:rPr>
          <w:rFonts w:ascii="Times New Roman" w:hAnsi="Times New Roman" w:cs="Times New Roman"/>
          <w:b/>
          <w:bCs/>
          <w:sz w:val="28"/>
          <w:szCs w:val="28"/>
          <w:u w:val="single"/>
        </w:rPr>
      </w:pPr>
    </w:p>
    <w:p w14:paraId="5D69E5E3" w14:textId="77777777" w:rsidR="006D72F2" w:rsidRDefault="006D72F2" w:rsidP="00F83CC9">
      <w:pPr>
        <w:spacing w:line="360" w:lineRule="auto"/>
        <w:rPr>
          <w:rFonts w:ascii="Times New Roman" w:hAnsi="Times New Roman" w:cs="Times New Roman"/>
          <w:b/>
          <w:bCs/>
          <w:sz w:val="28"/>
          <w:szCs w:val="28"/>
          <w:u w:val="single"/>
        </w:rPr>
      </w:pPr>
    </w:p>
    <w:p w14:paraId="55B2A22F" w14:textId="77777777" w:rsidR="006D72F2" w:rsidRDefault="006D72F2" w:rsidP="00F83CC9">
      <w:pPr>
        <w:spacing w:line="360" w:lineRule="auto"/>
        <w:rPr>
          <w:rFonts w:ascii="Times New Roman" w:hAnsi="Times New Roman" w:cs="Times New Roman"/>
          <w:b/>
          <w:bCs/>
          <w:sz w:val="28"/>
          <w:szCs w:val="28"/>
          <w:u w:val="single"/>
        </w:rPr>
      </w:pPr>
    </w:p>
    <w:p w14:paraId="6CCC97CF" w14:textId="77777777" w:rsidR="006D72F2" w:rsidRDefault="006D72F2" w:rsidP="00F83CC9">
      <w:pPr>
        <w:spacing w:line="360" w:lineRule="auto"/>
        <w:rPr>
          <w:rFonts w:ascii="Times New Roman" w:hAnsi="Times New Roman" w:cs="Times New Roman"/>
          <w:b/>
          <w:bCs/>
          <w:sz w:val="28"/>
          <w:szCs w:val="28"/>
          <w:u w:val="single"/>
        </w:rPr>
      </w:pPr>
    </w:p>
    <w:p w14:paraId="21691E73" w14:textId="77777777" w:rsidR="006D72F2" w:rsidRDefault="006D72F2" w:rsidP="00F83CC9">
      <w:pPr>
        <w:spacing w:line="360" w:lineRule="auto"/>
        <w:rPr>
          <w:rFonts w:ascii="Times New Roman" w:hAnsi="Times New Roman" w:cs="Times New Roman"/>
          <w:b/>
          <w:bCs/>
          <w:sz w:val="28"/>
          <w:szCs w:val="28"/>
          <w:u w:val="single"/>
        </w:rPr>
      </w:pPr>
    </w:p>
    <w:p w14:paraId="1A35CE29" w14:textId="77777777" w:rsidR="00900B85" w:rsidRDefault="00900B85" w:rsidP="00F83CC9">
      <w:pPr>
        <w:spacing w:line="360" w:lineRule="auto"/>
        <w:rPr>
          <w:rFonts w:ascii="Times New Roman" w:hAnsi="Times New Roman" w:cs="Times New Roman"/>
          <w:b/>
          <w:bCs/>
          <w:sz w:val="28"/>
          <w:szCs w:val="28"/>
          <w:u w:val="single"/>
        </w:rPr>
      </w:pPr>
    </w:p>
    <w:p w14:paraId="3FCABC7B" w14:textId="77777777" w:rsidR="00900B85" w:rsidRDefault="00900B85" w:rsidP="00F83CC9">
      <w:pPr>
        <w:spacing w:line="360" w:lineRule="auto"/>
        <w:rPr>
          <w:rFonts w:ascii="Times New Roman" w:hAnsi="Times New Roman" w:cs="Times New Roman"/>
          <w:b/>
          <w:bCs/>
          <w:sz w:val="28"/>
          <w:szCs w:val="28"/>
          <w:u w:val="single"/>
        </w:rPr>
      </w:pPr>
    </w:p>
    <w:p w14:paraId="213609B5" w14:textId="61EB165D" w:rsidR="00900B85"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3: Distribution of Positive, negative and neutral tweets using </w:t>
      </w:r>
      <w:proofErr w:type="spellStart"/>
      <w:r>
        <w:rPr>
          <w:rFonts w:ascii="Times New Roman" w:hAnsi="Times New Roman" w:cs="Times New Roman"/>
        </w:rPr>
        <w:t>TextBlob</w:t>
      </w:r>
      <w:proofErr w:type="spellEnd"/>
      <w:r>
        <w:rPr>
          <w:rFonts w:ascii="Times New Roman" w:hAnsi="Times New Roman" w:cs="Times New Roman"/>
        </w:rPr>
        <w:t>.</w:t>
      </w:r>
    </w:p>
    <w:p w14:paraId="4B0D6478" w14:textId="77777777" w:rsidR="003B067F" w:rsidRDefault="003B067F" w:rsidP="00F83CC9">
      <w:pPr>
        <w:spacing w:line="360" w:lineRule="auto"/>
        <w:rPr>
          <w:rFonts w:ascii="Times New Roman" w:hAnsi="Times New Roman" w:cs="Times New Roman"/>
          <w:b/>
          <w:bCs/>
          <w:sz w:val="28"/>
          <w:szCs w:val="28"/>
          <w:u w:val="single"/>
        </w:rPr>
      </w:pPr>
    </w:p>
    <w:p w14:paraId="74E1BD85" w14:textId="77777777" w:rsidR="003B067F" w:rsidRDefault="003B067F" w:rsidP="00F83CC9">
      <w:pPr>
        <w:spacing w:line="360" w:lineRule="auto"/>
        <w:rPr>
          <w:rFonts w:ascii="Times New Roman" w:hAnsi="Times New Roman" w:cs="Times New Roman"/>
          <w:b/>
          <w:bCs/>
          <w:sz w:val="28"/>
          <w:szCs w:val="28"/>
          <w:u w:val="single"/>
        </w:rPr>
      </w:pPr>
    </w:p>
    <w:p w14:paraId="4942218E" w14:textId="77777777" w:rsidR="006D72F2" w:rsidRDefault="006D72F2" w:rsidP="00F83CC9">
      <w:pPr>
        <w:spacing w:line="360" w:lineRule="auto"/>
        <w:rPr>
          <w:rFonts w:ascii="Times New Roman" w:hAnsi="Times New Roman" w:cs="Times New Roman"/>
          <w:b/>
          <w:bCs/>
          <w:sz w:val="28"/>
          <w:szCs w:val="28"/>
          <w:u w:val="single"/>
        </w:rPr>
      </w:pPr>
    </w:p>
    <w:p w14:paraId="00A32B64" w14:textId="77777777" w:rsidR="006D72F2" w:rsidRDefault="006D72F2" w:rsidP="00F83CC9">
      <w:pPr>
        <w:spacing w:line="360" w:lineRule="auto"/>
        <w:rPr>
          <w:rFonts w:ascii="Times New Roman" w:hAnsi="Times New Roman" w:cs="Times New Roman"/>
          <w:b/>
          <w:bCs/>
          <w:sz w:val="28"/>
          <w:szCs w:val="28"/>
          <w:u w:val="single"/>
        </w:rPr>
      </w:pPr>
    </w:p>
    <w:p w14:paraId="3E7921D9" w14:textId="77777777" w:rsidR="00871EDE" w:rsidRDefault="00871EDE" w:rsidP="00F83CC9">
      <w:pPr>
        <w:spacing w:line="360" w:lineRule="auto"/>
        <w:rPr>
          <w:rFonts w:ascii="Times New Roman" w:hAnsi="Times New Roman" w:cs="Times New Roman"/>
          <w:b/>
          <w:bCs/>
          <w:sz w:val="28"/>
          <w:szCs w:val="28"/>
          <w:u w:val="single"/>
        </w:rPr>
      </w:pPr>
    </w:p>
    <w:p w14:paraId="4E671A2B" w14:textId="77777777" w:rsidR="00871EDE" w:rsidRDefault="00871EDE" w:rsidP="00F83CC9">
      <w:pPr>
        <w:spacing w:line="360" w:lineRule="auto"/>
        <w:rPr>
          <w:rFonts w:ascii="Times New Roman" w:hAnsi="Times New Roman" w:cs="Times New Roman"/>
          <w:b/>
          <w:bCs/>
          <w:sz w:val="28"/>
          <w:szCs w:val="28"/>
          <w:u w:val="single"/>
        </w:rPr>
      </w:pPr>
    </w:p>
    <w:p w14:paraId="48939648" w14:textId="090E320F"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62336" behindDoc="0" locked="0" layoutInCell="1" allowOverlap="1" wp14:anchorId="2F734A25" wp14:editId="74F02AF5">
            <wp:simplePos x="0" y="0"/>
            <wp:positionH relativeFrom="column">
              <wp:posOffset>0</wp:posOffset>
            </wp:positionH>
            <wp:positionV relativeFrom="paragraph">
              <wp:posOffset>0</wp:posOffset>
            </wp:positionV>
            <wp:extent cx="5731510" cy="2900680"/>
            <wp:effectExtent l="0" t="0" r="0" b="0"/>
            <wp:wrapNone/>
            <wp:docPr id="1570424789" name="Picture 1570424789" descr="A graph of different colored squares&#10;&#10;Description automatically generated">
              <a:extLst xmlns:a="http://schemas.openxmlformats.org/drawingml/2006/main">
                <a:ext uri="{FF2B5EF4-FFF2-40B4-BE49-F238E27FC236}">
                  <a16:creationId xmlns:a16="http://schemas.microsoft.com/office/drawing/2014/main" id="{E722B174-87AD-CC9F-48FA-020CF950F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4789" name="Picture 1570424789" descr="A graph of different colored squares&#10;&#10;Description automatically generated">
                      <a:extLst>
                        <a:ext uri="{FF2B5EF4-FFF2-40B4-BE49-F238E27FC236}">
                          <a16:creationId xmlns:a16="http://schemas.microsoft.com/office/drawing/2014/main" id="{E722B174-87AD-CC9F-48FA-020CF950F1D3}"/>
                        </a:ext>
                      </a:extLst>
                    </pic:cNvPr>
                    <pic:cNvPicPr>
                      <a:picLocks noChangeAspect="1"/>
                    </pic:cNvPicPr>
                  </pic:nvPicPr>
                  <pic:blipFill>
                    <a:blip r:embed="rId23"/>
                    <a:stretch>
                      <a:fillRect/>
                    </a:stretch>
                  </pic:blipFill>
                  <pic:spPr>
                    <a:xfrm>
                      <a:off x="0" y="0"/>
                      <a:ext cx="5731510" cy="2900680"/>
                    </a:xfrm>
                    <a:prstGeom prst="rect">
                      <a:avLst/>
                    </a:prstGeom>
                  </pic:spPr>
                </pic:pic>
              </a:graphicData>
            </a:graphic>
          </wp:anchor>
        </w:drawing>
      </w:r>
      <w:r w:rsidRPr="006D72F2">
        <w:rPr>
          <w:rFonts w:ascii="Times New Roman" w:hAnsi="Times New Roman" w:cs="Times New Roman"/>
          <w:b/>
          <w:bCs/>
          <w:noProof/>
          <w:sz w:val="28"/>
          <w:szCs w:val="28"/>
          <w:u w:val="single"/>
        </w:rPr>
        <w:drawing>
          <wp:anchor distT="0" distB="0" distL="114300" distR="114300" simplePos="0" relativeHeight="251663360" behindDoc="0" locked="0" layoutInCell="1" allowOverlap="1" wp14:anchorId="3CACE337" wp14:editId="4F958DEB">
            <wp:simplePos x="0" y="0"/>
            <wp:positionH relativeFrom="column">
              <wp:posOffset>309245</wp:posOffset>
            </wp:positionH>
            <wp:positionV relativeFrom="paragraph">
              <wp:posOffset>3187700</wp:posOffset>
            </wp:positionV>
            <wp:extent cx="5731510" cy="2825115"/>
            <wp:effectExtent l="0" t="0" r="0" b="0"/>
            <wp:wrapNone/>
            <wp:docPr id="2138921551" name="Picture 2138921551" descr="A pie chart with numbers and a red circle&#10;&#10;Description automatically generated">
              <a:extLst xmlns:a="http://schemas.openxmlformats.org/drawingml/2006/main">
                <a:ext uri="{FF2B5EF4-FFF2-40B4-BE49-F238E27FC236}">
                  <a16:creationId xmlns:a16="http://schemas.microsoft.com/office/drawing/2014/main" id="{EF8D6C05-A268-EA02-EEF8-1015870685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21551" name="Picture 2138921551" descr="A pie chart with numbers and a red circle&#10;&#10;Description automatically generated">
                      <a:extLst>
                        <a:ext uri="{FF2B5EF4-FFF2-40B4-BE49-F238E27FC236}">
                          <a16:creationId xmlns:a16="http://schemas.microsoft.com/office/drawing/2014/main" id="{EF8D6C05-A268-EA02-EEF8-1015870685C7}"/>
                        </a:ext>
                      </a:extLst>
                    </pic:cNvPr>
                    <pic:cNvPicPr>
                      <a:picLocks noChangeAspect="1"/>
                    </pic:cNvPicPr>
                  </pic:nvPicPr>
                  <pic:blipFill>
                    <a:blip r:embed="rId24"/>
                    <a:stretch>
                      <a:fillRect/>
                    </a:stretch>
                  </pic:blipFill>
                  <pic:spPr>
                    <a:xfrm>
                      <a:off x="0" y="0"/>
                      <a:ext cx="5731510" cy="2825115"/>
                    </a:xfrm>
                    <a:prstGeom prst="rect">
                      <a:avLst/>
                    </a:prstGeom>
                  </pic:spPr>
                </pic:pic>
              </a:graphicData>
            </a:graphic>
          </wp:anchor>
        </w:drawing>
      </w:r>
    </w:p>
    <w:p w14:paraId="0A3D2890" w14:textId="77777777" w:rsidR="006D72F2" w:rsidRDefault="006D72F2" w:rsidP="00F83CC9">
      <w:pPr>
        <w:spacing w:line="360" w:lineRule="auto"/>
        <w:rPr>
          <w:rFonts w:ascii="Times New Roman" w:hAnsi="Times New Roman" w:cs="Times New Roman"/>
          <w:b/>
          <w:bCs/>
          <w:sz w:val="28"/>
          <w:szCs w:val="28"/>
          <w:u w:val="single"/>
        </w:rPr>
      </w:pPr>
    </w:p>
    <w:p w14:paraId="18644B26" w14:textId="77777777" w:rsidR="006D72F2" w:rsidRDefault="006D72F2" w:rsidP="00F83CC9">
      <w:pPr>
        <w:spacing w:line="360" w:lineRule="auto"/>
        <w:rPr>
          <w:rFonts w:ascii="Times New Roman" w:hAnsi="Times New Roman" w:cs="Times New Roman"/>
          <w:b/>
          <w:bCs/>
          <w:sz w:val="28"/>
          <w:szCs w:val="28"/>
          <w:u w:val="single"/>
        </w:rPr>
      </w:pPr>
    </w:p>
    <w:p w14:paraId="54B0FB01" w14:textId="77777777" w:rsidR="006D72F2" w:rsidRDefault="006D72F2" w:rsidP="00F83CC9">
      <w:pPr>
        <w:spacing w:line="360" w:lineRule="auto"/>
        <w:rPr>
          <w:rFonts w:ascii="Times New Roman" w:hAnsi="Times New Roman" w:cs="Times New Roman"/>
          <w:b/>
          <w:bCs/>
          <w:sz w:val="28"/>
          <w:szCs w:val="28"/>
          <w:u w:val="single"/>
        </w:rPr>
      </w:pPr>
    </w:p>
    <w:p w14:paraId="4E0E21A7" w14:textId="77777777" w:rsidR="006D72F2" w:rsidRDefault="006D72F2" w:rsidP="00F83CC9">
      <w:pPr>
        <w:spacing w:line="360" w:lineRule="auto"/>
        <w:rPr>
          <w:rFonts w:ascii="Times New Roman" w:hAnsi="Times New Roman" w:cs="Times New Roman"/>
          <w:b/>
          <w:bCs/>
          <w:sz w:val="28"/>
          <w:szCs w:val="28"/>
          <w:u w:val="single"/>
        </w:rPr>
      </w:pPr>
    </w:p>
    <w:p w14:paraId="6CBFFF98" w14:textId="77777777" w:rsidR="006D72F2" w:rsidRDefault="006D72F2" w:rsidP="00F83CC9">
      <w:pPr>
        <w:spacing w:line="360" w:lineRule="auto"/>
        <w:rPr>
          <w:rFonts w:ascii="Times New Roman" w:hAnsi="Times New Roman" w:cs="Times New Roman"/>
          <w:b/>
          <w:bCs/>
          <w:sz w:val="28"/>
          <w:szCs w:val="28"/>
          <w:u w:val="single"/>
        </w:rPr>
      </w:pPr>
    </w:p>
    <w:p w14:paraId="29EAA015" w14:textId="77777777" w:rsidR="006D72F2" w:rsidRDefault="006D72F2" w:rsidP="00F83CC9">
      <w:pPr>
        <w:spacing w:line="360" w:lineRule="auto"/>
        <w:rPr>
          <w:rFonts w:ascii="Times New Roman" w:hAnsi="Times New Roman" w:cs="Times New Roman"/>
          <w:b/>
          <w:bCs/>
          <w:sz w:val="28"/>
          <w:szCs w:val="28"/>
          <w:u w:val="single"/>
        </w:rPr>
      </w:pPr>
    </w:p>
    <w:p w14:paraId="5070B827" w14:textId="77777777" w:rsidR="006D72F2" w:rsidRDefault="006D72F2" w:rsidP="00F83CC9">
      <w:pPr>
        <w:spacing w:line="360" w:lineRule="auto"/>
        <w:rPr>
          <w:rFonts w:ascii="Times New Roman" w:hAnsi="Times New Roman" w:cs="Times New Roman"/>
          <w:b/>
          <w:bCs/>
          <w:sz w:val="28"/>
          <w:szCs w:val="28"/>
          <w:u w:val="single"/>
        </w:rPr>
      </w:pPr>
    </w:p>
    <w:p w14:paraId="62B87C93" w14:textId="77777777" w:rsidR="006D72F2" w:rsidRDefault="006D72F2" w:rsidP="00F83CC9">
      <w:pPr>
        <w:spacing w:line="360" w:lineRule="auto"/>
        <w:rPr>
          <w:rFonts w:ascii="Times New Roman" w:hAnsi="Times New Roman" w:cs="Times New Roman"/>
          <w:b/>
          <w:bCs/>
          <w:sz w:val="28"/>
          <w:szCs w:val="28"/>
          <w:u w:val="single"/>
        </w:rPr>
      </w:pPr>
    </w:p>
    <w:p w14:paraId="5FE345CE" w14:textId="77777777" w:rsidR="006D72F2" w:rsidRDefault="006D72F2" w:rsidP="00F83CC9">
      <w:pPr>
        <w:spacing w:line="360" w:lineRule="auto"/>
        <w:rPr>
          <w:rFonts w:ascii="Times New Roman" w:hAnsi="Times New Roman" w:cs="Times New Roman"/>
          <w:b/>
          <w:bCs/>
          <w:sz w:val="28"/>
          <w:szCs w:val="28"/>
          <w:u w:val="single"/>
        </w:rPr>
      </w:pPr>
    </w:p>
    <w:p w14:paraId="06E895F2" w14:textId="77777777" w:rsidR="006D72F2" w:rsidRDefault="006D72F2" w:rsidP="00F83CC9">
      <w:pPr>
        <w:spacing w:line="360" w:lineRule="auto"/>
        <w:rPr>
          <w:rFonts w:ascii="Times New Roman" w:hAnsi="Times New Roman" w:cs="Times New Roman"/>
          <w:b/>
          <w:bCs/>
          <w:sz w:val="28"/>
          <w:szCs w:val="28"/>
          <w:u w:val="single"/>
        </w:rPr>
      </w:pPr>
    </w:p>
    <w:p w14:paraId="0C813946" w14:textId="77777777" w:rsidR="006D72F2" w:rsidRDefault="006D72F2" w:rsidP="00F83CC9">
      <w:pPr>
        <w:spacing w:line="360" w:lineRule="auto"/>
        <w:rPr>
          <w:rFonts w:ascii="Times New Roman" w:hAnsi="Times New Roman" w:cs="Times New Roman"/>
          <w:b/>
          <w:bCs/>
          <w:sz w:val="28"/>
          <w:szCs w:val="28"/>
          <w:u w:val="single"/>
        </w:rPr>
      </w:pPr>
    </w:p>
    <w:p w14:paraId="233E2758" w14:textId="77777777" w:rsidR="006D72F2" w:rsidRDefault="006D72F2" w:rsidP="00F83CC9">
      <w:pPr>
        <w:spacing w:line="360" w:lineRule="auto"/>
        <w:rPr>
          <w:rFonts w:ascii="Times New Roman" w:hAnsi="Times New Roman" w:cs="Times New Roman"/>
          <w:b/>
          <w:bCs/>
          <w:sz w:val="28"/>
          <w:szCs w:val="28"/>
          <w:u w:val="single"/>
        </w:rPr>
      </w:pPr>
    </w:p>
    <w:p w14:paraId="74980885" w14:textId="77777777" w:rsidR="006D72F2" w:rsidRDefault="006D72F2" w:rsidP="00F83CC9">
      <w:pPr>
        <w:spacing w:line="360" w:lineRule="auto"/>
        <w:rPr>
          <w:rFonts w:ascii="Times New Roman" w:hAnsi="Times New Roman" w:cs="Times New Roman"/>
          <w:b/>
          <w:bCs/>
          <w:sz w:val="28"/>
          <w:szCs w:val="28"/>
          <w:u w:val="single"/>
        </w:rPr>
      </w:pPr>
    </w:p>
    <w:p w14:paraId="1A2A6412" w14:textId="77777777" w:rsidR="006D72F2" w:rsidRDefault="006D72F2" w:rsidP="00F83CC9">
      <w:pPr>
        <w:spacing w:line="360" w:lineRule="auto"/>
        <w:rPr>
          <w:rFonts w:ascii="Times New Roman" w:hAnsi="Times New Roman" w:cs="Times New Roman"/>
          <w:b/>
          <w:bCs/>
          <w:sz w:val="28"/>
          <w:szCs w:val="28"/>
          <w:u w:val="single"/>
        </w:rPr>
      </w:pPr>
    </w:p>
    <w:p w14:paraId="2C1C9AAB" w14:textId="77777777" w:rsidR="006D72F2" w:rsidRDefault="006D72F2" w:rsidP="00F83CC9">
      <w:pPr>
        <w:spacing w:line="360" w:lineRule="auto"/>
        <w:rPr>
          <w:rFonts w:ascii="Times New Roman" w:hAnsi="Times New Roman" w:cs="Times New Roman"/>
          <w:b/>
          <w:bCs/>
          <w:sz w:val="28"/>
          <w:szCs w:val="28"/>
          <w:u w:val="single"/>
        </w:rPr>
      </w:pPr>
    </w:p>
    <w:p w14:paraId="53FAF188" w14:textId="77777777" w:rsidR="006D72F2" w:rsidRDefault="006D72F2" w:rsidP="00F83CC9">
      <w:pPr>
        <w:spacing w:line="360" w:lineRule="auto"/>
        <w:rPr>
          <w:rFonts w:ascii="Times New Roman" w:hAnsi="Times New Roman" w:cs="Times New Roman"/>
          <w:b/>
          <w:bCs/>
          <w:sz w:val="28"/>
          <w:szCs w:val="28"/>
          <w:u w:val="single"/>
        </w:rPr>
      </w:pPr>
    </w:p>
    <w:p w14:paraId="673B11EE" w14:textId="77777777" w:rsidR="006D72F2" w:rsidRDefault="006D72F2" w:rsidP="00F83CC9">
      <w:pPr>
        <w:spacing w:line="360" w:lineRule="auto"/>
        <w:rPr>
          <w:rFonts w:ascii="Times New Roman" w:hAnsi="Times New Roman" w:cs="Times New Roman"/>
          <w:b/>
          <w:bCs/>
          <w:sz w:val="28"/>
          <w:szCs w:val="28"/>
          <w:u w:val="single"/>
        </w:rPr>
      </w:pPr>
    </w:p>
    <w:p w14:paraId="41DBE6F4" w14:textId="77777777" w:rsidR="006D72F2" w:rsidRDefault="006D72F2" w:rsidP="00F83CC9">
      <w:pPr>
        <w:spacing w:line="360" w:lineRule="auto"/>
        <w:rPr>
          <w:rFonts w:ascii="Times New Roman" w:hAnsi="Times New Roman" w:cs="Times New Roman"/>
          <w:b/>
          <w:bCs/>
          <w:sz w:val="28"/>
          <w:szCs w:val="28"/>
          <w:u w:val="single"/>
        </w:rPr>
      </w:pPr>
    </w:p>
    <w:p w14:paraId="0C0178B1" w14:textId="1CCB6277" w:rsidR="006D72F2" w:rsidRDefault="006D72F2" w:rsidP="00F83CC9">
      <w:pPr>
        <w:spacing w:line="360" w:lineRule="auto"/>
        <w:rPr>
          <w:rFonts w:ascii="Times New Roman" w:hAnsi="Times New Roman" w:cs="Times New Roman"/>
          <w:b/>
          <w:bCs/>
          <w:sz w:val="28"/>
          <w:szCs w:val="28"/>
          <w:u w:val="single"/>
        </w:rPr>
      </w:pPr>
    </w:p>
    <w:p w14:paraId="5EAA293A" w14:textId="7E759EDD" w:rsidR="006D72F2" w:rsidRDefault="006D72F2" w:rsidP="00F83CC9">
      <w:pPr>
        <w:spacing w:line="360" w:lineRule="auto"/>
        <w:rPr>
          <w:rFonts w:ascii="Times New Roman" w:hAnsi="Times New Roman" w:cs="Times New Roman"/>
        </w:rPr>
      </w:pPr>
      <w:r w:rsidRPr="006D72F2">
        <w:rPr>
          <w:rFonts w:ascii="Times New Roman" w:hAnsi="Times New Roman" w:cs="Times New Roman"/>
        </w:rPr>
        <w:t xml:space="preserve">Figure </w:t>
      </w:r>
      <w:r>
        <w:rPr>
          <w:rFonts w:ascii="Times New Roman" w:hAnsi="Times New Roman" w:cs="Times New Roman"/>
        </w:rPr>
        <w:t>4.4: Distribution of Positive, negative and neutral tweets with VADER.</w:t>
      </w:r>
    </w:p>
    <w:p w14:paraId="5200A770" w14:textId="77777777" w:rsidR="006D72F2" w:rsidRDefault="006D72F2" w:rsidP="00F83CC9">
      <w:pPr>
        <w:spacing w:line="360" w:lineRule="auto"/>
        <w:rPr>
          <w:rFonts w:ascii="Times New Roman" w:hAnsi="Times New Roman" w:cs="Times New Roman"/>
        </w:rPr>
      </w:pPr>
    </w:p>
    <w:p w14:paraId="518E3360" w14:textId="77777777" w:rsidR="006D72F2" w:rsidRDefault="006D72F2" w:rsidP="00F83CC9">
      <w:pPr>
        <w:spacing w:line="360" w:lineRule="auto"/>
        <w:rPr>
          <w:rFonts w:ascii="Times New Roman" w:hAnsi="Times New Roman" w:cs="Times New Roman"/>
        </w:rPr>
      </w:pPr>
    </w:p>
    <w:p w14:paraId="13C2ECCE" w14:textId="77777777" w:rsidR="006D72F2" w:rsidRDefault="006D72F2" w:rsidP="00F83CC9">
      <w:pPr>
        <w:spacing w:line="360" w:lineRule="auto"/>
        <w:rPr>
          <w:rFonts w:ascii="Times New Roman" w:hAnsi="Times New Roman" w:cs="Times New Roman"/>
        </w:rPr>
      </w:pPr>
    </w:p>
    <w:p w14:paraId="7497C56F" w14:textId="77777777" w:rsidR="006D72F2" w:rsidRDefault="006D72F2" w:rsidP="00F83CC9">
      <w:pPr>
        <w:spacing w:line="360" w:lineRule="auto"/>
        <w:rPr>
          <w:rFonts w:ascii="Times New Roman" w:hAnsi="Times New Roman" w:cs="Times New Roman"/>
        </w:rPr>
      </w:pPr>
    </w:p>
    <w:p w14:paraId="6D80144E" w14:textId="77777777" w:rsidR="006D72F2" w:rsidRDefault="006D72F2" w:rsidP="00F83CC9">
      <w:pPr>
        <w:spacing w:line="360" w:lineRule="auto"/>
        <w:rPr>
          <w:rFonts w:ascii="Times New Roman" w:hAnsi="Times New Roman" w:cs="Times New Roman"/>
        </w:rPr>
      </w:pPr>
    </w:p>
    <w:p w14:paraId="0F42BE44" w14:textId="77777777" w:rsidR="006D72F2" w:rsidRDefault="006D72F2" w:rsidP="00F83CC9">
      <w:pPr>
        <w:spacing w:line="360" w:lineRule="auto"/>
        <w:rPr>
          <w:rFonts w:ascii="Times New Roman" w:hAnsi="Times New Roman" w:cs="Times New Roman"/>
        </w:rPr>
      </w:pPr>
    </w:p>
    <w:p w14:paraId="1D74C692" w14:textId="77777777" w:rsidR="006D72F2" w:rsidRDefault="006D72F2" w:rsidP="00F83CC9">
      <w:pPr>
        <w:spacing w:line="360" w:lineRule="auto"/>
        <w:rPr>
          <w:rFonts w:ascii="Times New Roman" w:hAnsi="Times New Roman" w:cs="Times New Roman"/>
        </w:rPr>
      </w:pPr>
    </w:p>
    <w:p w14:paraId="2B26A0E0" w14:textId="1D59606F" w:rsidR="006D72F2" w:rsidRDefault="006D72F2" w:rsidP="00F83CC9">
      <w:pPr>
        <w:spacing w:line="360" w:lineRule="auto"/>
        <w:rPr>
          <w:rFonts w:ascii="Times New Roman" w:hAnsi="Times New Roman" w:cs="Times New Roman"/>
        </w:rPr>
      </w:pPr>
      <w:r w:rsidRPr="006D72F2">
        <w:rPr>
          <w:rFonts w:ascii="Times New Roman" w:hAnsi="Times New Roman" w:cs="Times New Roman"/>
          <w:noProof/>
        </w:rPr>
        <w:drawing>
          <wp:anchor distT="0" distB="0" distL="114300" distR="114300" simplePos="0" relativeHeight="251665408" behindDoc="0" locked="0" layoutInCell="1" allowOverlap="1" wp14:anchorId="40B97904" wp14:editId="2A8A6941">
            <wp:simplePos x="0" y="0"/>
            <wp:positionH relativeFrom="column">
              <wp:posOffset>889635</wp:posOffset>
            </wp:positionH>
            <wp:positionV relativeFrom="paragraph">
              <wp:posOffset>238760</wp:posOffset>
            </wp:positionV>
            <wp:extent cx="3804138" cy="2159609"/>
            <wp:effectExtent l="0" t="0" r="0" b="0"/>
            <wp:wrapNone/>
            <wp:docPr id="1910460260" name="Picture 1910460260" descr="A close-up of words&#10;&#10;Description automatically generated">
              <a:extLst xmlns:a="http://schemas.openxmlformats.org/drawingml/2006/main">
                <a:ext uri="{FF2B5EF4-FFF2-40B4-BE49-F238E27FC236}">
                  <a16:creationId xmlns:a16="http://schemas.microsoft.com/office/drawing/2014/main" id="{E2D58683-BA61-DD4F-82F9-DB8912E60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60260" name="Picture 1910460260" descr="A close-up of words&#10;&#10;Description automatically generated">
                      <a:extLst>
                        <a:ext uri="{FF2B5EF4-FFF2-40B4-BE49-F238E27FC236}">
                          <a16:creationId xmlns:a16="http://schemas.microsoft.com/office/drawing/2014/main" id="{E2D58683-BA61-DD4F-82F9-DB8912E60B77}"/>
                        </a:ext>
                      </a:extLst>
                    </pic:cNvPr>
                    <pic:cNvPicPr>
                      <a:picLocks noChangeAspect="1"/>
                    </pic:cNvPicPr>
                  </pic:nvPicPr>
                  <pic:blipFill>
                    <a:blip r:embed="rId25"/>
                    <a:stretch>
                      <a:fillRect/>
                    </a:stretch>
                  </pic:blipFill>
                  <pic:spPr>
                    <a:xfrm>
                      <a:off x="0" y="0"/>
                      <a:ext cx="3804138" cy="2159609"/>
                    </a:xfrm>
                    <a:prstGeom prst="rect">
                      <a:avLst/>
                    </a:prstGeom>
                  </pic:spPr>
                </pic:pic>
              </a:graphicData>
            </a:graphic>
          </wp:anchor>
        </w:drawing>
      </w:r>
    </w:p>
    <w:p w14:paraId="20E65595" w14:textId="075079B9" w:rsidR="006D72F2" w:rsidRPr="006D72F2" w:rsidRDefault="006D72F2" w:rsidP="00F83CC9">
      <w:pPr>
        <w:spacing w:line="360" w:lineRule="auto"/>
        <w:rPr>
          <w:rFonts w:ascii="Times New Roman" w:hAnsi="Times New Roman" w:cs="Times New Roman"/>
        </w:rPr>
      </w:pPr>
    </w:p>
    <w:p w14:paraId="07E18147" w14:textId="77777777" w:rsidR="006D72F2" w:rsidRDefault="006D72F2" w:rsidP="00F83CC9">
      <w:pPr>
        <w:spacing w:line="360" w:lineRule="auto"/>
        <w:rPr>
          <w:rFonts w:ascii="Times New Roman" w:hAnsi="Times New Roman" w:cs="Times New Roman"/>
          <w:b/>
          <w:bCs/>
          <w:sz w:val="28"/>
          <w:szCs w:val="28"/>
          <w:u w:val="single"/>
        </w:rPr>
      </w:pPr>
    </w:p>
    <w:p w14:paraId="5400B5A9" w14:textId="77777777" w:rsidR="006D72F2" w:rsidRDefault="006D72F2" w:rsidP="00F83CC9">
      <w:pPr>
        <w:spacing w:line="360" w:lineRule="auto"/>
        <w:rPr>
          <w:rFonts w:ascii="Times New Roman" w:hAnsi="Times New Roman" w:cs="Times New Roman"/>
          <w:b/>
          <w:bCs/>
          <w:sz w:val="28"/>
          <w:szCs w:val="28"/>
          <w:u w:val="single"/>
        </w:rPr>
      </w:pPr>
    </w:p>
    <w:p w14:paraId="4E106289" w14:textId="77777777" w:rsidR="006D72F2" w:rsidRDefault="006D72F2" w:rsidP="00F83CC9">
      <w:pPr>
        <w:spacing w:line="360" w:lineRule="auto"/>
        <w:rPr>
          <w:rFonts w:ascii="Times New Roman" w:hAnsi="Times New Roman" w:cs="Times New Roman"/>
          <w:b/>
          <w:bCs/>
          <w:sz w:val="28"/>
          <w:szCs w:val="28"/>
          <w:u w:val="single"/>
        </w:rPr>
      </w:pPr>
    </w:p>
    <w:p w14:paraId="6D684FC1" w14:textId="77777777" w:rsidR="006D72F2" w:rsidRDefault="006D72F2" w:rsidP="00F83CC9">
      <w:pPr>
        <w:spacing w:line="360" w:lineRule="auto"/>
        <w:rPr>
          <w:rFonts w:ascii="Times New Roman" w:hAnsi="Times New Roman" w:cs="Times New Roman"/>
          <w:b/>
          <w:bCs/>
          <w:sz w:val="28"/>
          <w:szCs w:val="28"/>
          <w:u w:val="single"/>
        </w:rPr>
      </w:pPr>
    </w:p>
    <w:p w14:paraId="0902A14D" w14:textId="77777777" w:rsidR="006D72F2" w:rsidRDefault="006D72F2" w:rsidP="00F83CC9">
      <w:pPr>
        <w:spacing w:line="360" w:lineRule="auto"/>
        <w:rPr>
          <w:rFonts w:ascii="Times New Roman" w:hAnsi="Times New Roman" w:cs="Times New Roman"/>
          <w:b/>
          <w:bCs/>
          <w:sz w:val="28"/>
          <w:szCs w:val="28"/>
          <w:u w:val="single"/>
        </w:rPr>
      </w:pPr>
    </w:p>
    <w:p w14:paraId="30CD6998" w14:textId="18AFD9D7" w:rsidR="006D72F2" w:rsidRDefault="006D72F2" w:rsidP="00F83CC9">
      <w:pPr>
        <w:spacing w:line="360" w:lineRule="auto"/>
        <w:rPr>
          <w:rFonts w:ascii="Times New Roman" w:hAnsi="Times New Roman" w:cs="Times New Roman"/>
          <w:b/>
          <w:bCs/>
          <w:sz w:val="28"/>
          <w:szCs w:val="28"/>
          <w:u w:val="single"/>
        </w:rPr>
      </w:pPr>
    </w:p>
    <w:p w14:paraId="0EBEAA1E" w14:textId="2D44BBF0" w:rsidR="006D72F2" w:rsidRDefault="00E017ED"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6432" behindDoc="0" locked="0" layoutInCell="1" allowOverlap="1" wp14:anchorId="74835C9B" wp14:editId="7397E612">
            <wp:simplePos x="0" y="0"/>
            <wp:positionH relativeFrom="column">
              <wp:posOffset>889635</wp:posOffset>
            </wp:positionH>
            <wp:positionV relativeFrom="paragraph">
              <wp:posOffset>33903</wp:posOffset>
            </wp:positionV>
            <wp:extent cx="3804138" cy="2140612"/>
            <wp:effectExtent l="0" t="0" r="6350" b="5715"/>
            <wp:wrapNone/>
            <wp:docPr id="4" name="Picture 3" descr="A close-up of words&#10;&#10;Description automatically generated">
              <a:extLst xmlns:a="http://schemas.openxmlformats.org/drawingml/2006/main">
                <a:ext uri="{FF2B5EF4-FFF2-40B4-BE49-F238E27FC236}">
                  <a16:creationId xmlns:a16="http://schemas.microsoft.com/office/drawing/2014/main" id="{952A7926-4BBA-5582-A691-966C4A44C2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words&#10;&#10;Description automatically generated">
                      <a:extLst>
                        <a:ext uri="{FF2B5EF4-FFF2-40B4-BE49-F238E27FC236}">
                          <a16:creationId xmlns:a16="http://schemas.microsoft.com/office/drawing/2014/main" id="{952A7926-4BBA-5582-A691-966C4A44C289}"/>
                        </a:ext>
                      </a:extLst>
                    </pic:cNvPr>
                    <pic:cNvPicPr>
                      <a:picLocks noChangeAspect="1"/>
                    </pic:cNvPicPr>
                  </pic:nvPicPr>
                  <pic:blipFill>
                    <a:blip r:embed="rId26"/>
                    <a:stretch>
                      <a:fillRect/>
                    </a:stretch>
                  </pic:blipFill>
                  <pic:spPr>
                    <a:xfrm>
                      <a:off x="0" y="0"/>
                      <a:ext cx="3804138" cy="2140612"/>
                    </a:xfrm>
                    <a:prstGeom prst="rect">
                      <a:avLst/>
                    </a:prstGeom>
                  </pic:spPr>
                </pic:pic>
              </a:graphicData>
            </a:graphic>
          </wp:anchor>
        </w:drawing>
      </w:r>
    </w:p>
    <w:p w14:paraId="2BAB30A9" w14:textId="77777777" w:rsidR="006D72F2" w:rsidRDefault="006D72F2" w:rsidP="00F83CC9">
      <w:pPr>
        <w:spacing w:line="360" w:lineRule="auto"/>
        <w:rPr>
          <w:rFonts w:ascii="Times New Roman" w:hAnsi="Times New Roman" w:cs="Times New Roman"/>
          <w:b/>
          <w:bCs/>
          <w:sz w:val="28"/>
          <w:szCs w:val="28"/>
          <w:u w:val="single"/>
        </w:rPr>
      </w:pPr>
    </w:p>
    <w:p w14:paraId="1B3C1DD9" w14:textId="77777777" w:rsidR="006D72F2" w:rsidRDefault="006D72F2" w:rsidP="00F83CC9">
      <w:pPr>
        <w:spacing w:line="360" w:lineRule="auto"/>
        <w:rPr>
          <w:rFonts w:ascii="Times New Roman" w:hAnsi="Times New Roman" w:cs="Times New Roman"/>
          <w:b/>
          <w:bCs/>
          <w:sz w:val="28"/>
          <w:szCs w:val="28"/>
          <w:u w:val="single"/>
        </w:rPr>
      </w:pPr>
    </w:p>
    <w:p w14:paraId="17A2A32D" w14:textId="77777777" w:rsidR="006D72F2" w:rsidRDefault="006D72F2" w:rsidP="00F83CC9">
      <w:pPr>
        <w:spacing w:line="360" w:lineRule="auto"/>
        <w:rPr>
          <w:rFonts w:ascii="Times New Roman" w:hAnsi="Times New Roman" w:cs="Times New Roman"/>
          <w:b/>
          <w:bCs/>
          <w:sz w:val="28"/>
          <w:szCs w:val="28"/>
          <w:u w:val="single"/>
        </w:rPr>
      </w:pPr>
    </w:p>
    <w:p w14:paraId="12FCED77" w14:textId="77777777" w:rsidR="006D72F2" w:rsidRDefault="006D72F2" w:rsidP="00F83CC9">
      <w:pPr>
        <w:spacing w:line="360" w:lineRule="auto"/>
        <w:rPr>
          <w:rFonts w:ascii="Times New Roman" w:hAnsi="Times New Roman" w:cs="Times New Roman"/>
          <w:b/>
          <w:bCs/>
          <w:sz w:val="28"/>
          <w:szCs w:val="28"/>
          <w:u w:val="single"/>
        </w:rPr>
      </w:pPr>
    </w:p>
    <w:p w14:paraId="01933EE3" w14:textId="77777777" w:rsidR="006D72F2" w:rsidRDefault="006D72F2" w:rsidP="00F83CC9">
      <w:pPr>
        <w:spacing w:line="360" w:lineRule="auto"/>
        <w:rPr>
          <w:rFonts w:ascii="Times New Roman" w:hAnsi="Times New Roman" w:cs="Times New Roman"/>
          <w:b/>
          <w:bCs/>
          <w:sz w:val="28"/>
          <w:szCs w:val="28"/>
          <w:u w:val="single"/>
        </w:rPr>
      </w:pPr>
    </w:p>
    <w:p w14:paraId="37F39F72" w14:textId="531B7ED3" w:rsidR="006D72F2" w:rsidRDefault="006D72F2" w:rsidP="00F83CC9">
      <w:pPr>
        <w:spacing w:line="360" w:lineRule="auto"/>
        <w:rPr>
          <w:rFonts w:ascii="Times New Roman" w:hAnsi="Times New Roman" w:cs="Times New Roman"/>
          <w:b/>
          <w:bCs/>
          <w:sz w:val="28"/>
          <w:szCs w:val="28"/>
          <w:u w:val="single"/>
        </w:rPr>
      </w:pPr>
    </w:p>
    <w:p w14:paraId="52D4A0E8" w14:textId="355A50D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7456" behindDoc="0" locked="0" layoutInCell="1" allowOverlap="1" wp14:anchorId="70511437" wp14:editId="30D71A82">
            <wp:simplePos x="0" y="0"/>
            <wp:positionH relativeFrom="column">
              <wp:posOffset>889635</wp:posOffset>
            </wp:positionH>
            <wp:positionV relativeFrom="paragraph">
              <wp:posOffset>38100</wp:posOffset>
            </wp:positionV>
            <wp:extent cx="3952856" cy="2159609"/>
            <wp:effectExtent l="0" t="0" r="0" b="0"/>
            <wp:wrapNone/>
            <wp:docPr id="76277000" name="Picture 76277000" descr="A close-up of words&#10;&#10;Description automatically generated">
              <a:extLst xmlns:a="http://schemas.openxmlformats.org/drawingml/2006/main">
                <a:ext uri="{FF2B5EF4-FFF2-40B4-BE49-F238E27FC236}">
                  <a16:creationId xmlns:a16="http://schemas.microsoft.com/office/drawing/2014/main" id="{6DA50281-6E3D-AADB-48AA-7174C4F3E8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7000" name="Picture 76277000" descr="A close-up of words&#10;&#10;Description automatically generated">
                      <a:extLst>
                        <a:ext uri="{FF2B5EF4-FFF2-40B4-BE49-F238E27FC236}">
                          <a16:creationId xmlns:a16="http://schemas.microsoft.com/office/drawing/2014/main" id="{6DA50281-6E3D-AADB-48AA-7174C4F3E858}"/>
                        </a:ext>
                      </a:extLst>
                    </pic:cNvPr>
                    <pic:cNvPicPr>
                      <a:picLocks noChangeAspect="1"/>
                    </pic:cNvPicPr>
                  </pic:nvPicPr>
                  <pic:blipFill>
                    <a:blip r:embed="rId27"/>
                    <a:stretch>
                      <a:fillRect/>
                    </a:stretch>
                  </pic:blipFill>
                  <pic:spPr>
                    <a:xfrm>
                      <a:off x="0" y="0"/>
                      <a:ext cx="3952856" cy="2159609"/>
                    </a:xfrm>
                    <a:prstGeom prst="rect">
                      <a:avLst/>
                    </a:prstGeom>
                  </pic:spPr>
                </pic:pic>
              </a:graphicData>
            </a:graphic>
          </wp:anchor>
        </w:drawing>
      </w:r>
    </w:p>
    <w:p w14:paraId="6FB57F00" w14:textId="77777777" w:rsidR="006D72F2" w:rsidRDefault="006D72F2" w:rsidP="00F83CC9">
      <w:pPr>
        <w:spacing w:line="360" w:lineRule="auto"/>
        <w:rPr>
          <w:rFonts w:ascii="Times New Roman" w:hAnsi="Times New Roman" w:cs="Times New Roman"/>
          <w:b/>
          <w:bCs/>
          <w:sz w:val="28"/>
          <w:szCs w:val="28"/>
          <w:u w:val="single"/>
        </w:rPr>
      </w:pPr>
    </w:p>
    <w:p w14:paraId="50622709" w14:textId="77777777" w:rsidR="006D72F2" w:rsidRDefault="006D72F2" w:rsidP="00F83CC9">
      <w:pPr>
        <w:spacing w:line="360" w:lineRule="auto"/>
        <w:rPr>
          <w:rFonts w:ascii="Times New Roman" w:hAnsi="Times New Roman" w:cs="Times New Roman"/>
          <w:b/>
          <w:bCs/>
          <w:sz w:val="28"/>
          <w:szCs w:val="28"/>
          <w:u w:val="single"/>
        </w:rPr>
      </w:pPr>
    </w:p>
    <w:p w14:paraId="3947F718" w14:textId="77777777" w:rsidR="006D72F2" w:rsidRDefault="006D72F2" w:rsidP="00F83CC9">
      <w:pPr>
        <w:spacing w:line="360" w:lineRule="auto"/>
        <w:rPr>
          <w:rFonts w:ascii="Times New Roman" w:hAnsi="Times New Roman" w:cs="Times New Roman"/>
          <w:b/>
          <w:bCs/>
          <w:sz w:val="28"/>
          <w:szCs w:val="28"/>
          <w:u w:val="single"/>
        </w:rPr>
      </w:pPr>
    </w:p>
    <w:p w14:paraId="41825F8C" w14:textId="77777777" w:rsidR="006D72F2" w:rsidRDefault="006D72F2" w:rsidP="00F83CC9">
      <w:pPr>
        <w:spacing w:line="360" w:lineRule="auto"/>
        <w:rPr>
          <w:rFonts w:ascii="Times New Roman" w:hAnsi="Times New Roman" w:cs="Times New Roman"/>
          <w:b/>
          <w:bCs/>
          <w:sz w:val="28"/>
          <w:szCs w:val="28"/>
          <w:u w:val="single"/>
        </w:rPr>
      </w:pPr>
    </w:p>
    <w:p w14:paraId="0E438A5D" w14:textId="77777777" w:rsidR="006D72F2" w:rsidRDefault="006D72F2" w:rsidP="00F83CC9">
      <w:pPr>
        <w:spacing w:line="360" w:lineRule="auto"/>
        <w:rPr>
          <w:rFonts w:ascii="Times New Roman" w:hAnsi="Times New Roman" w:cs="Times New Roman"/>
          <w:b/>
          <w:bCs/>
          <w:sz w:val="28"/>
          <w:szCs w:val="28"/>
          <w:u w:val="single"/>
        </w:rPr>
      </w:pPr>
    </w:p>
    <w:p w14:paraId="6F637B8D" w14:textId="77777777" w:rsidR="006D72F2" w:rsidRDefault="006D72F2" w:rsidP="00F83CC9">
      <w:pPr>
        <w:spacing w:line="360" w:lineRule="auto"/>
        <w:rPr>
          <w:rFonts w:ascii="Times New Roman" w:hAnsi="Times New Roman" w:cs="Times New Roman"/>
          <w:b/>
          <w:bCs/>
          <w:sz w:val="28"/>
          <w:szCs w:val="28"/>
          <w:u w:val="single"/>
        </w:rPr>
      </w:pPr>
    </w:p>
    <w:p w14:paraId="305FB949" w14:textId="77777777" w:rsidR="006D72F2" w:rsidRDefault="006D72F2" w:rsidP="00F83CC9">
      <w:pPr>
        <w:spacing w:line="360" w:lineRule="auto"/>
        <w:rPr>
          <w:rFonts w:ascii="Times New Roman" w:hAnsi="Times New Roman" w:cs="Times New Roman"/>
          <w:b/>
          <w:bCs/>
          <w:sz w:val="28"/>
          <w:szCs w:val="28"/>
          <w:u w:val="single"/>
        </w:rPr>
      </w:pPr>
    </w:p>
    <w:p w14:paraId="241A1067" w14:textId="77777777" w:rsidR="006D72F2" w:rsidRDefault="006D72F2" w:rsidP="00F83CC9">
      <w:pPr>
        <w:spacing w:line="360" w:lineRule="auto"/>
        <w:rPr>
          <w:rFonts w:ascii="Times New Roman" w:hAnsi="Times New Roman" w:cs="Times New Roman"/>
          <w:b/>
          <w:bCs/>
          <w:sz w:val="28"/>
          <w:szCs w:val="28"/>
          <w:u w:val="single"/>
        </w:rPr>
      </w:pPr>
    </w:p>
    <w:p w14:paraId="2C2F3986" w14:textId="29B11BD7" w:rsidR="006D72F2" w:rsidRPr="006D72F2" w:rsidRDefault="006D72F2" w:rsidP="00F83CC9">
      <w:pPr>
        <w:spacing w:line="360" w:lineRule="auto"/>
        <w:rPr>
          <w:rFonts w:ascii="Times New Roman" w:hAnsi="Times New Roman" w:cs="Times New Roman"/>
        </w:rPr>
      </w:pPr>
      <w:r w:rsidRPr="006D72F2">
        <w:rPr>
          <w:rFonts w:ascii="Times New Roman" w:hAnsi="Times New Roman" w:cs="Times New Roman"/>
        </w:rPr>
        <w:t>Figure</w:t>
      </w:r>
      <w:r>
        <w:rPr>
          <w:rFonts w:ascii="Times New Roman" w:hAnsi="Times New Roman" w:cs="Times New Roman"/>
        </w:rPr>
        <w:t xml:space="preserve"> 4.5: </w:t>
      </w:r>
      <w:proofErr w:type="spellStart"/>
      <w:r>
        <w:rPr>
          <w:rFonts w:ascii="Times New Roman" w:hAnsi="Times New Roman" w:cs="Times New Roman"/>
        </w:rPr>
        <w:t>WorldCloud</w:t>
      </w:r>
      <w:proofErr w:type="spellEnd"/>
      <w:r>
        <w:rPr>
          <w:rFonts w:ascii="Times New Roman" w:hAnsi="Times New Roman" w:cs="Times New Roman"/>
        </w:rPr>
        <w:t xml:space="preserve"> of Positive, negative and neutral tweets with </w:t>
      </w:r>
      <w:proofErr w:type="spellStart"/>
      <w:r>
        <w:rPr>
          <w:rFonts w:ascii="Times New Roman" w:hAnsi="Times New Roman" w:cs="Times New Roman"/>
        </w:rPr>
        <w:t>TextBlob</w:t>
      </w:r>
      <w:proofErr w:type="spellEnd"/>
      <w:r>
        <w:rPr>
          <w:rFonts w:ascii="Times New Roman" w:hAnsi="Times New Roman" w:cs="Times New Roman"/>
        </w:rPr>
        <w:t>.</w:t>
      </w:r>
    </w:p>
    <w:p w14:paraId="6ACB4292" w14:textId="77777777" w:rsidR="006D72F2" w:rsidRDefault="006D72F2" w:rsidP="00F83CC9">
      <w:pPr>
        <w:spacing w:line="360" w:lineRule="auto"/>
        <w:rPr>
          <w:rFonts w:ascii="Times New Roman" w:hAnsi="Times New Roman" w:cs="Times New Roman"/>
          <w:b/>
          <w:bCs/>
          <w:sz w:val="28"/>
          <w:szCs w:val="28"/>
          <w:u w:val="single"/>
        </w:rPr>
      </w:pPr>
    </w:p>
    <w:p w14:paraId="46CFC0DE" w14:textId="77777777" w:rsidR="006D72F2" w:rsidRDefault="006D72F2" w:rsidP="00F83CC9">
      <w:pPr>
        <w:spacing w:line="360" w:lineRule="auto"/>
        <w:rPr>
          <w:rFonts w:ascii="Times New Roman" w:hAnsi="Times New Roman" w:cs="Times New Roman"/>
          <w:b/>
          <w:bCs/>
          <w:sz w:val="28"/>
          <w:szCs w:val="28"/>
          <w:u w:val="single"/>
        </w:rPr>
      </w:pPr>
    </w:p>
    <w:p w14:paraId="0AB6EFAB" w14:textId="77777777" w:rsidR="006D72F2" w:rsidRDefault="006D72F2" w:rsidP="00F83CC9">
      <w:pPr>
        <w:spacing w:line="360" w:lineRule="auto"/>
        <w:rPr>
          <w:rFonts w:ascii="Times New Roman" w:hAnsi="Times New Roman" w:cs="Times New Roman"/>
          <w:b/>
          <w:bCs/>
          <w:sz w:val="28"/>
          <w:szCs w:val="28"/>
          <w:u w:val="single"/>
        </w:rPr>
      </w:pPr>
    </w:p>
    <w:p w14:paraId="73CAB0C0" w14:textId="77777777" w:rsidR="006D72F2" w:rsidRDefault="006D72F2" w:rsidP="00F83CC9">
      <w:pPr>
        <w:spacing w:line="360" w:lineRule="auto"/>
        <w:rPr>
          <w:rFonts w:ascii="Times New Roman" w:hAnsi="Times New Roman" w:cs="Times New Roman"/>
          <w:b/>
          <w:bCs/>
          <w:sz w:val="28"/>
          <w:szCs w:val="28"/>
          <w:u w:val="single"/>
        </w:rPr>
      </w:pPr>
    </w:p>
    <w:p w14:paraId="1B2A10DC" w14:textId="66EEB1E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69504" behindDoc="0" locked="0" layoutInCell="1" allowOverlap="1" wp14:anchorId="7D206289" wp14:editId="0374AC4B">
            <wp:simplePos x="0" y="0"/>
            <wp:positionH relativeFrom="column">
              <wp:posOffset>842963</wp:posOffset>
            </wp:positionH>
            <wp:positionV relativeFrom="paragraph">
              <wp:posOffset>-2857</wp:posOffset>
            </wp:positionV>
            <wp:extent cx="3928741" cy="2103653"/>
            <wp:effectExtent l="0" t="0" r="0" b="5080"/>
            <wp:wrapNone/>
            <wp:docPr id="2126505324" name="Picture 2126505324" descr="A close-up of words&#10;&#10;Description automatically generated">
              <a:extLst xmlns:a="http://schemas.openxmlformats.org/drawingml/2006/main">
                <a:ext uri="{FF2B5EF4-FFF2-40B4-BE49-F238E27FC236}">
                  <a16:creationId xmlns:a16="http://schemas.microsoft.com/office/drawing/2014/main" id="{E3E4AE5E-7CBA-BA56-61F7-4EE59C822A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05324" name="Picture 2126505324" descr="A close-up of words&#10;&#10;Description automatically generated">
                      <a:extLst>
                        <a:ext uri="{FF2B5EF4-FFF2-40B4-BE49-F238E27FC236}">
                          <a16:creationId xmlns:a16="http://schemas.microsoft.com/office/drawing/2014/main" id="{E3E4AE5E-7CBA-BA56-61F7-4EE59C822A67}"/>
                        </a:ext>
                      </a:extLst>
                    </pic:cNvPr>
                    <pic:cNvPicPr>
                      <a:picLocks noChangeAspect="1"/>
                    </pic:cNvPicPr>
                  </pic:nvPicPr>
                  <pic:blipFill>
                    <a:blip r:embed="rId28"/>
                    <a:stretch>
                      <a:fillRect/>
                    </a:stretch>
                  </pic:blipFill>
                  <pic:spPr>
                    <a:xfrm>
                      <a:off x="0" y="0"/>
                      <a:ext cx="3928741" cy="2103653"/>
                    </a:xfrm>
                    <a:prstGeom prst="rect">
                      <a:avLst/>
                    </a:prstGeom>
                  </pic:spPr>
                </pic:pic>
              </a:graphicData>
            </a:graphic>
          </wp:anchor>
        </w:drawing>
      </w:r>
    </w:p>
    <w:p w14:paraId="133DE18E" w14:textId="77777777" w:rsidR="006D72F2" w:rsidRDefault="006D72F2" w:rsidP="00F83CC9">
      <w:pPr>
        <w:spacing w:line="360" w:lineRule="auto"/>
        <w:rPr>
          <w:rFonts w:ascii="Times New Roman" w:hAnsi="Times New Roman" w:cs="Times New Roman"/>
          <w:b/>
          <w:bCs/>
          <w:sz w:val="28"/>
          <w:szCs w:val="28"/>
          <w:u w:val="single"/>
        </w:rPr>
      </w:pPr>
    </w:p>
    <w:p w14:paraId="2B47F064" w14:textId="77777777" w:rsidR="006D72F2" w:rsidRDefault="006D72F2" w:rsidP="00F83CC9">
      <w:pPr>
        <w:spacing w:line="360" w:lineRule="auto"/>
        <w:rPr>
          <w:rFonts w:ascii="Times New Roman" w:hAnsi="Times New Roman" w:cs="Times New Roman"/>
          <w:b/>
          <w:bCs/>
          <w:sz w:val="28"/>
          <w:szCs w:val="28"/>
          <w:u w:val="single"/>
        </w:rPr>
      </w:pPr>
    </w:p>
    <w:p w14:paraId="3C21227E" w14:textId="77777777" w:rsidR="006D72F2" w:rsidRDefault="006D72F2" w:rsidP="00F83CC9">
      <w:pPr>
        <w:spacing w:line="360" w:lineRule="auto"/>
        <w:rPr>
          <w:rFonts w:ascii="Times New Roman" w:hAnsi="Times New Roman" w:cs="Times New Roman"/>
          <w:b/>
          <w:bCs/>
          <w:sz w:val="28"/>
          <w:szCs w:val="28"/>
          <w:u w:val="single"/>
        </w:rPr>
      </w:pPr>
    </w:p>
    <w:p w14:paraId="37205E7A" w14:textId="77777777" w:rsidR="006D72F2" w:rsidRDefault="006D72F2" w:rsidP="00F83CC9">
      <w:pPr>
        <w:spacing w:line="360" w:lineRule="auto"/>
        <w:rPr>
          <w:rFonts w:ascii="Times New Roman" w:hAnsi="Times New Roman" w:cs="Times New Roman"/>
          <w:b/>
          <w:bCs/>
          <w:sz w:val="28"/>
          <w:szCs w:val="28"/>
          <w:u w:val="single"/>
        </w:rPr>
      </w:pPr>
    </w:p>
    <w:p w14:paraId="61F978B0" w14:textId="77777777" w:rsidR="006D72F2" w:rsidRDefault="006D72F2" w:rsidP="00F83CC9">
      <w:pPr>
        <w:spacing w:line="360" w:lineRule="auto"/>
        <w:rPr>
          <w:rFonts w:ascii="Times New Roman" w:hAnsi="Times New Roman" w:cs="Times New Roman"/>
          <w:b/>
          <w:bCs/>
          <w:sz w:val="28"/>
          <w:szCs w:val="28"/>
          <w:u w:val="single"/>
        </w:rPr>
      </w:pPr>
    </w:p>
    <w:p w14:paraId="714B6370" w14:textId="445F1840"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0528" behindDoc="0" locked="0" layoutInCell="1" allowOverlap="1" wp14:anchorId="31F264A8" wp14:editId="7ECBC3A3">
            <wp:simplePos x="0" y="0"/>
            <wp:positionH relativeFrom="column">
              <wp:posOffset>927405</wp:posOffset>
            </wp:positionH>
            <wp:positionV relativeFrom="paragraph">
              <wp:posOffset>262890</wp:posOffset>
            </wp:positionV>
            <wp:extent cx="3842290" cy="2084442"/>
            <wp:effectExtent l="0" t="0" r="0" b="0"/>
            <wp:wrapNone/>
            <wp:docPr id="7" name="Picture 6" descr="A close-up of words&#10;&#10;Description automatically generated">
              <a:extLst xmlns:a="http://schemas.openxmlformats.org/drawingml/2006/main">
                <a:ext uri="{FF2B5EF4-FFF2-40B4-BE49-F238E27FC236}">
                  <a16:creationId xmlns:a16="http://schemas.microsoft.com/office/drawing/2014/main" id="{AB8DAAF2-EAAD-BFB8-ADAD-03AC7328D6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words&#10;&#10;Description automatically generated">
                      <a:extLst>
                        <a:ext uri="{FF2B5EF4-FFF2-40B4-BE49-F238E27FC236}">
                          <a16:creationId xmlns:a16="http://schemas.microsoft.com/office/drawing/2014/main" id="{AB8DAAF2-EAAD-BFB8-ADAD-03AC7328D6A4}"/>
                        </a:ext>
                      </a:extLst>
                    </pic:cNvPr>
                    <pic:cNvPicPr>
                      <a:picLocks noChangeAspect="1"/>
                    </pic:cNvPicPr>
                  </pic:nvPicPr>
                  <pic:blipFill>
                    <a:blip r:embed="rId29"/>
                    <a:stretch>
                      <a:fillRect/>
                    </a:stretch>
                  </pic:blipFill>
                  <pic:spPr>
                    <a:xfrm>
                      <a:off x="0" y="0"/>
                      <a:ext cx="3842290" cy="2084442"/>
                    </a:xfrm>
                    <a:prstGeom prst="rect">
                      <a:avLst/>
                    </a:prstGeom>
                  </pic:spPr>
                </pic:pic>
              </a:graphicData>
            </a:graphic>
          </wp:anchor>
        </w:drawing>
      </w:r>
    </w:p>
    <w:p w14:paraId="5AFB13EF" w14:textId="77777777" w:rsidR="006D72F2" w:rsidRDefault="006D72F2" w:rsidP="00F83CC9">
      <w:pPr>
        <w:spacing w:line="360" w:lineRule="auto"/>
        <w:rPr>
          <w:rFonts w:ascii="Times New Roman" w:hAnsi="Times New Roman" w:cs="Times New Roman"/>
          <w:b/>
          <w:bCs/>
          <w:sz w:val="28"/>
          <w:szCs w:val="28"/>
          <w:u w:val="single"/>
        </w:rPr>
      </w:pPr>
    </w:p>
    <w:p w14:paraId="311E9711" w14:textId="77777777" w:rsidR="006D72F2" w:rsidRDefault="006D72F2" w:rsidP="00F83CC9">
      <w:pPr>
        <w:spacing w:line="360" w:lineRule="auto"/>
        <w:rPr>
          <w:rFonts w:ascii="Times New Roman" w:hAnsi="Times New Roman" w:cs="Times New Roman"/>
          <w:b/>
          <w:bCs/>
          <w:sz w:val="28"/>
          <w:szCs w:val="28"/>
          <w:u w:val="single"/>
        </w:rPr>
      </w:pPr>
    </w:p>
    <w:p w14:paraId="041BB83D" w14:textId="77777777" w:rsidR="006D72F2" w:rsidRDefault="006D72F2" w:rsidP="00F83CC9">
      <w:pPr>
        <w:spacing w:line="360" w:lineRule="auto"/>
        <w:rPr>
          <w:rFonts w:ascii="Times New Roman" w:hAnsi="Times New Roman" w:cs="Times New Roman"/>
          <w:b/>
          <w:bCs/>
          <w:sz w:val="28"/>
          <w:szCs w:val="28"/>
          <w:u w:val="single"/>
        </w:rPr>
      </w:pPr>
    </w:p>
    <w:p w14:paraId="2854D4FE" w14:textId="77777777" w:rsidR="006D72F2" w:rsidRDefault="006D72F2" w:rsidP="00F83CC9">
      <w:pPr>
        <w:spacing w:line="360" w:lineRule="auto"/>
        <w:rPr>
          <w:rFonts w:ascii="Times New Roman" w:hAnsi="Times New Roman" w:cs="Times New Roman"/>
          <w:b/>
          <w:bCs/>
          <w:sz w:val="28"/>
          <w:szCs w:val="28"/>
          <w:u w:val="single"/>
        </w:rPr>
      </w:pPr>
    </w:p>
    <w:p w14:paraId="7FEC7CEA" w14:textId="77777777" w:rsidR="006D72F2" w:rsidRDefault="006D72F2" w:rsidP="00F83CC9">
      <w:pPr>
        <w:spacing w:line="360" w:lineRule="auto"/>
        <w:rPr>
          <w:rFonts w:ascii="Times New Roman" w:hAnsi="Times New Roman" w:cs="Times New Roman"/>
          <w:b/>
          <w:bCs/>
          <w:sz w:val="28"/>
          <w:szCs w:val="28"/>
          <w:u w:val="single"/>
        </w:rPr>
      </w:pPr>
    </w:p>
    <w:p w14:paraId="2958FD3B" w14:textId="77777777" w:rsidR="006D72F2" w:rsidRDefault="006D72F2" w:rsidP="00F83CC9">
      <w:pPr>
        <w:spacing w:line="360" w:lineRule="auto"/>
        <w:rPr>
          <w:rFonts w:ascii="Times New Roman" w:hAnsi="Times New Roman" w:cs="Times New Roman"/>
          <w:b/>
          <w:bCs/>
          <w:sz w:val="28"/>
          <w:szCs w:val="28"/>
          <w:u w:val="single"/>
        </w:rPr>
      </w:pPr>
    </w:p>
    <w:p w14:paraId="12431684" w14:textId="6E2B4813"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1552" behindDoc="0" locked="0" layoutInCell="1" allowOverlap="1" wp14:anchorId="608EB6A5" wp14:editId="428389ED">
            <wp:simplePos x="0" y="0"/>
            <wp:positionH relativeFrom="column">
              <wp:posOffset>962343</wp:posOffset>
            </wp:positionH>
            <wp:positionV relativeFrom="paragraph">
              <wp:posOffset>194628</wp:posOffset>
            </wp:positionV>
            <wp:extent cx="3755838" cy="2065231"/>
            <wp:effectExtent l="0" t="0" r="3810" b="5080"/>
            <wp:wrapNone/>
            <wp:docPr id="8" name="Picture 7" descr="A close up of words&#10;&#10;Description automatically generated">
              <a:extLst xmlns:a="http://schemas.openxmlformats.org/drawingml/2006/main">
                <a:ext uri="{FF2B5EF4-FFF2-40B4-BE49-F238E27FC236}">
                  <a16:creationId xmlns:a16="http://schemas.microsoft.com/office/drawing/2014/main" id="{102A560B-77DE-1751-D94D-42CB4DB04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words&#10;&#10;Description automatically generated">
                      <a:extLst>
                        <a:ext uri="{FF2B5EF4-FFF2-40B4-BE49-F238E27FC236}">
                          <a16:creationId xmlns:a16="http://schemas.microsoft.com/office/drawing/2014/main" id="{102A560B-77DE-1751-D94D-42CB4DB04721}"/>
                        </a:ext>
                      </a:extLst>
                    </pic:cNvPr>
                    <pic:cNvPicPr>
                      <a:picLocks noChangeAspect="1"/>
                    </pic:cNvPicPr>
                  </pic:nvPicPr>
                  <pic:blipFill>
                    <a:blip r:embed="rId30"/>
                    <a:stretch>
                      <a:fillRect/>
                    </a:stretch>
                  </pic:blipFill>
                  <pic:spPr>
                    <a:xfrm>
                      <a:off x="0" y="0"/>
                      <a:ext cx="3755838" cy="2065231"/>
                    </a:xfrm>
                    <a:prstGeom prst="rect">
                      <a:avLst/>
                    </a:prstGeom>
                  </pic:spPr>
                </pic:pic>
              </a:graphicData>
            </a:graphic>
          </wp:anchor>
        </w:drawing>
      </w:r>
    </w:p>
    <w:p w14:paraId="121E8B3A" w14:textId="77777777" w:rsidR="006D72F2" w:rsidRDefault="006D72F2" w:rsidP="00F83CC9">
      <w:pPr>
        <w:spacing w:line="360" w:lineRule="auto"/>
        <w:rPr>
          <w:rFonts w:ascii="Times New Roman" w:hAnsi="Times New Roman" w:cs="Times New Roman"/>
          <w:b/>
          <w:bCs/>
          <w:sz w:val="28"/>
          <w:szCs w:val="28"/>
          <w:u w:val="single"/>
        </w:rPr>
      </w:pPr>
    </w:p>
    <w:p w14:paraId="1D7B3F74" w14:textId="77777777" w:rsidR="006D72F2" w:rsidRDefault="006D72F2" w:rsidP="00F83CC9">
      <w:pPr>
        <w:spacing w:line="360" w:lineRule="auto"/>
        <w:rPr>
          <w:rFonts w:ascii="Times New Roman" w:hAnsi="Times New Roman" w:cs="Times New Roman"/>
          <w:b/>
          <w:bCs/>
          <w:sz w:val="28"/>
          <w:szCs w:val="28"/>
          <w:u w:val="single"/>
        </w:rPr>
      </w:pPr>
    </w:p>
    <w:p w14:paraId="109175E9" w14:textId="77777777" w:rsidR="006D72F2" w:rsidRDefault="006D72F2" w:rsidP="00F83CC9">
      <w:pPr>
        <w:spacing w:line="360" w:lineRule="auto"/>
        <w:rPr>
          <w:rFonts w:ascii="Times New Roman" w:hAnsi="Times New Roman" w:cs="Times New Roman"/>
          <w:b/>
          <w:bCs/>
          <w:sz w:val="28"/>
          <w:szCs w:val="28"/>
          <w:u w:val="single"/>
        </w:rPr>
      </w:pPr>
    </w:p>
    <w:p w14:paraId="3D875883" w14:textId="77777777" w:rsidR="006D72F2" w:rsidRDefault="006D72F2" w:rsidP="00F83CC9">
      <w:pPr>
        <w:spacing w:line="360" w:lineRule="auto"/>
        <w:rPr>
          <w:rFonts w:ascii="Times New Roman" w:hAnsi="Times New Roman" w:cs="Times New Roman"/>
          <w:b/>
          <w:bCs/>
          <w:sz w:val="28"/>
          <w:szCs w:val="28"/>
          <w:u w:val="single"/>
        </w:rPr>
      </w:pPr>
    </w:p>
    <w:p w14:paraId="2A4B8170" w14:textId="77777777" w:rsidR="006D72F2" w:rsidRDefault="006D72F2" w:rsidP="00F83CC9">
      <w:pPr>
        <w:spacing w:line="360" w:lineRule="auto"/>
        <w:rPr>
          <w:rFonts w:ascii="Times New Roman" w:hAnsi="Times New Roman" w:cs="Times New Roman"/>
          <w:b/>
          <w:bCs/>
          <w:sz w:val="28"/>
          <w:szCs w:val="28"/>
          <w:u w:val="single"/>
        </w:rPr>
      </w:pPr>
    </w:p>
    <w:p w14:paraId="0B4B68AE" w14:textId="77777777" w:rsidR="006D72F2" w:rsidRDefault="006D72F2" w:rsidP="00F83CC9">
      <w:pPr>
        <w:spacing w:line="360" w:lineRule="auto"/>
        <w:rPr>
          <w:rFonts w:ascii="Times New Roman" w:hAnsi="Times New Roman" w:cs="Times New Roman"/>
          <w:b/>
          <w:bCs/>
          <w:sz w:val="28"/>
          <w:szCs w:val="28"/>
          <w:u w:val="single"/>
        </w:rPr>
      </w:pPr>
    </w:p>
    <w:p w14:paraId="30D73DB2" w14:textId="77777777" w:rsidR="006D72F2" w:rsidRDefault="006D72F2" w:rsidP="00F83CC9">
      <w:pPr>
        <w:spacing w:line="360" w:lineRule="auto"/>
        <w:rPr>
          <w:rFonts w:ascii="Times New Roman" w:hAnsi="Times New Roman" w:cs="Times New Roman"/>
          <w:b/>
          <w:bCs/>
          <w:sz w:val="28"/>
          <w:szCs w:val="28"/>
          <w:u w:val="single"/>
        </w:rPr>
      </w:pPr>
    </w:p>
    <w:p w14:paraId="7382F947" w14:textId="77777777" w:rsidR="002C6220" w:rsidRDefault="002C6220" w:rsidP="00F83CC9">
      <w:pPr>
        <w:spacing w:line="360" w:lineRule="auto"/>
        <w:rPr>
          <w:rFonts w:ascii="Times New Roman" w:hAnsi="Times New Roman" w:cs="Times New Roman"/>
          <w:b/>
          <w:bCs/>
          <w:sz w:val="28"/>
          <w:szCs w:val="28"/>
          <w:u w:val="single"/>
        </w:rPr>
      </w:pPr>
    </w:p>
    <w:p w14:paraId="1044D742" w14:textId="1D8EDA0A" w:rsidR="006D72F2"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6: </w:t>
      </w:r>
      <w:proofErr w:type="spellStart"/>
      <w:r>
        <w:rPr>
          <w:rFonts w:ascii="Times New Roman" w:hAnsi="Times New Roman" w:cs="Times New Roman"/>
        </w:rPr>
        <w:t>WordCloud</w:t>
      </w:r>
      <w:proofErr w:type="spellEnd"/>
      <w:r>
        <w:rPr>
          <w:rFonts w:ascii="Times New Roman" w:hAnsi="Times New Roman" w:cs="Times New Roman"/>
        </w:rPr>
        <w:t xml:space="preserve"> of Positive, negative and neutral tweets with VADER.</w:t>
      </w:r>
    </w:p>
    <w:p w14:paraId="5A02BA1A" w14:textId="77777777" w:rsidR="006D72F2" w:rsidRDefault="006D72F2" w:rsidP="00F83CC9">
      <w:pPr>
        <w:spacing w:line="360" w:lineRule="auto"/>
        <w:rPr>
          <w:rFonts w:ascii="Times New Roman" w:hAnsi="Times New Roman" w:cs="Times New Roman"/>
          <w:b/>
          <w:bCs/>
          <w:sz w:val="28"/>
          <w:szCs w:val="28"/>
          <w:u w:val="single"/>
        </w:rPr>
      </w:pPr>
    </w:p>
    <w:p w14:paraId="63FFB80A" w14:textId="77777777" w:rsidR="006D72F2" w:rsidRDefault="006D72F2" w:rsidP="00F83CC9">
      <w:pPr>
        <w:spacing w:line="360" w:lineRule="auto"/>
        <w:rPr>
          <w:rFonts w:ascii="Times New Roman" w:hAnsi="Times New Roman" w:cs="Times New Roman"/>
          <w:b/>
          <w:bCs/>
          <w:sz w:val="28"/>
          <w:szCs w:val="28"/>
          <w:u w:val="single"/>
        </w:rPr>
      </w:pPr>
    </w:p>
    <w:p w14:paraId="2B88EE53" w14:textId="77777777" w:rsidR="006D72F2" w:rsidRDefault="006D72F2" w:rsidP="00F83CC9">
      <w:pPr>
        <w:spacing w:line="360" w:lineRule="auto"/>
        <w:rPr>
          <w:rFonts w:ascii="Times New Roman" w:hAnsi="Times New Roman" w:cs="Times New Roman"/>
          <w:b/>
          <w:bCs/>
          <w:sz w:val="28"/>
          <w:szCs w:val="28"/>
          <w:u w:val="single"/>
        </w:rPr>
      </w:pPr>
    </w:p>
    <w:p w14:paraId="4B1E566B" w14:textId="77777777" w:rsidR="006D72F2" w:rsidRDefault="006D72F2" w:rsidP="00F83CC9">
      <w:pPr>
        <w:spacing w:line="360" w:lineRule="auto"/>
        <w:rPr>
          <w:rFonts w:ascii="Times New Roman" w:hAnsi="Times New Roman" w:cs="Times New Roman"/>
          <w:b/>
          <w:bCs/>
          <w:sz w:val="28"/>
          <w:szCs w:val="28"/>
          <w:u w:val="single"/>
        </w:rPr>
      </w:pPr>
    </w:p>
    <w:p w14:paraId="57AC2C59" w14:textId="77777777" w:rsidR="00871EDE" w:rsidRDefault="00871EDE" w:rsidP="00F83CC9">
      <w:pPr>
        <w:spacing w:line="360" w:lineRule="auto"/>
        <w:rPr>
          <w:rFonts w:ascii="Times New Roman" w:hAnsi="Times New Roman" w:cs="Times New Roman"/>
          <w:b/>
          <w:bCs/>
          <w:sz w:val="28"/>
          <w:szCs w:val="28"/>
          <w:u w:val="single"/>
        </w:rPr>
      </w:pPr>
    </w:p>
    <w:p w14:paraId="16EA137D" w14:textId="74064663" w:rsidR="00792C8C" w:rsidRDefault="00792C8C"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 xml:space="preserve">4.1.4 Implementation of machine learning models for tweet sentiment classification using </w:t>
      </w:r>
      <w:proofErr w:type="spellStart"/>
      <w:r>
        <w:rPr>
          <w:rFonts w:ascii="Times New Roman" w:hAnsi="Times New Roman" w:cs="Times New Roman"/>
          <w:b/>
          <w:bCs/>
          <w:sz w:val="28"/>
          <w:szCs w:val="28"/>
          <w:u w:val="single"/>
        </w:rPr>
        <w:t>TextBlob</w:t>
      </w:r>
      <w:proofErr w:type="spellEnd"/>
      <w:r w:rsidR="006309E5">
        <w:rPr>
          <w:rFonts w:ascii="Times New Roman" w:hAnsi="Times New Roman" w:cs="Times New Roman"/>
          <w:b/>
          <w:bCs/>
          <w:sz w:val="28"/>
          <w:szCs w:val="28"/>
          <w:u w:val="single"/>
        </w:rPr>
        <w:t xml:space="preserve"> and VADER</w:t>
      </w:r>
      <w:r>
        <w:rPr>
          <w:rFonts w:ascii="Times New Roman" w:hAnsi="Times New Roman" w:cs="Times New Roman"/>
          <w:b/>
          <w:bCs/>
          <w:sz w:val="28"/>
          <w:szCs w:val="28"/>
          <w:u w:val="single"/>
        </w:rPr>
        <w:t xml:space="preserve"> sentiment </w:t>
      </w:r>
      <w:r w:rsidR="006309E5">
        <w:rPr>
          <w:rFonts w:ascii="Times New Roman" w:hAnsi="Times New Roman" w:cs="Times New Roman"/>
          <w:b/>
          <w:bCs/>
          <w:sz w:val="28"/>
          <w:szCs w:val="28"/>
          <w:u w:val="single"/>
        </w:rPr>
        <w:t>datasets</w:t>
      </w:r>
    </w:p>
    <w:p w14:paraId="3528C9B4" w14:textId="77777777" w:rsidR="00237EA7" w:rsidRDefault="00237EA7" w:rsidP="00F83CC9">
      <w:pPr>
        <w:spacing w:line="360" w:lineRule="auto"/>
        <w:rPr>
          <w:rFonts w:ascii="Times New Roman" w:hAnsi="Times New Roman" w:cs="Times New Roman"/>
          <w:b/>
          <w:bCs/>
          <w:sz w:val="28"/>
          <w:szCs w:val="28"/>
          <w:u w:val="single"/>
        </w:rPr>
      </w:pPr>
    </w:p>
    <w:p w14:paraId="1467C6FC" w14:textId="77777777" w:rsidR="00A22B2B" w:rsidRDefault="00237EA7" w:rsidP="00F83CC9">
      <w:pPr>
        <w:spacing w:line="360" w:lineRule="auto"/>
        <w:rPr>
          <w:rFonts w:ascii="Times New Roman" w:hAnsi="Times New Roman" w:cs="Times New Roman"/>
        </w:rPr>
      </w:pPr>
      <w:r>
        <w:rPr>
          <w:rFonts w:ascii="Times New Roman" w:hAnsi="Times New Roman" w:cs="Times New Roman"/>
        </w:rPr>
        <w:t xml:space="preserve">After calculating he sentiment polarity scores with </w:t>
      </w:r>
      <w:proofErr w:type="spellStart"/>
      <w:r>
        <w:rPr>
          <w:rFonts w:ascii="Times New Roman" w:hAnsi="Times New Roman" w:cs="Times New Roman"/>
        </w:rPr>
        <w:t>TextBlob</w:t>
      </w:r>
      <w:proofErr w:type="spellEnd"/>
      <w:r>
        <w:rPr>
          <w:rFonts w:ascii="Times New Roman" w:hAnsi="Times New Roman" w:cs="Times New Roman"/>
        </w:rPr>
        <w:t xml:space="preserve"> and VADER and assigning positive, negative and neutral sentiment to each tweet in the dataset. Machine learning models were explored and implemented to generate accurate classification models trained on the covid 19 tweet dataset to predict sentiment. To do this, a number of machine learning models were trained using the dataset, firstly on the </w:t>
      </w:r>
      <w:proofErr w:type="spellStart"/>
      <w:r>
        <w:rPr>
          <w:rFonts w:ascii="Times New Roman" w:hAnsi="Times New Roman" w:cs="Times New Roman"/>
        </w:rPr>
        <w:t>TextBlob</w:t>
      </w:r>
      <w:proofErr w:type="spellEnd"/>
      <w:r>
        <w:rPr>
          <w:rFonts w:ascii="Times New Roman" w:hAnsi="Times New Roman" w:cs="Times New Roman"/>
        </w:rPr>
        <w:t xml:space="preserve"> sentiment classification method. As shown in section 4.1.3, the overriding sentiment in the </w:t>
      </w:r>
      <w:proofErr w:type="spellStart"/>
      <w:r>
        <w:rPr>
          <w:rFonts w:ascii="Times New Roman" w:hAnsi="Times New Roman" w:cs="Times New Roman"/>
        </w:rPr>
        <w:t>TextBlob</w:t>
      </w:r>
      <w:proofErr w:type="spellEnd"/>
      <w:r>
        <w:rPr>
          <w:rFonts w:ascii="Times New Roman" w:hAnsi="Times New Roman" w:cs="Times New Roman"/>
        </w:rPr>
        <w:t xml:space="preserve"> dataset was neutral, followed by positive, with the lowest being negative. To train the machine learning classification models the cleaned tweet data was vectorised using the TF-IDF vectorization </w:t>
      </w:r>
      <w:r>
        <w:rPr>
          <w:rFonts w:ascii="Times New Roman" w:hAnsi="Times New Roman" w:cs="Times New Roman"/>
        </w:rPr>
        <w:lastRenderedPageBreak/>
        <w:t xml:space="preserve">technique from </w:t>
      </w:r>
      <w:proofErr w:type="spellStart"/>
      <w:r>
        <w:rPr>
          <w:rFonts w:ascii="Times New Roman" w:hAnsi="Times New Roman" w:cs="Times New Roman"/>
        </w:rPr>
        <w:t>sklearn</w:t>
      </w:r>
      <w:proofErr w:type="spellEnd"/>
      <w:r>
        <w:rPr>
          <w:rFonts w:ascii="Times New Roman" w:hAnsi="Times New Roman" w:cs="Times New Roman"/>
        </w:rPr>
        <w:t xml:space="preserve">  to represent works as numeric type. To implement the TF-IDF</w:t>
      </w:r>
      <w:r w:rsidR="00766116">
        <w:rPr>
          <w:rFonts w:ascii="Times New Roman" w:hAnsi="Times New Roman" w:cs="Times New Roman"/>
        </w:rPr>
        <w:t xml:space="preserve">, the data was split, labelling the tweet text data as ‘X’ and the sentiment as ‘y’. The sentiment was encoded using a lambda function to assign a value of 0 to neutral, 1 to negative and 2 to positive to allow use in the machine learning model. TF-IDF was applied to the clean tweet data using a </w:t>
      </w:r>
      <w:proofErr w:type="spellStart"/>
      <w:r w:rsidR="00766116">
        <w:rPr>
          <w:rFonts w:ascii="Times New Roman" w:hAnsi="Times New Roman" w:cs="Times New Roman"/>
        </w:rPr>
        <w:t>max_features</w:t>
      </w:r>
      <w:proofErr w:type="spellEnd"/>
      <w:r w:rsidR="00766116">
        <w:rPr>
          <w:rFonts w:ascii="Times New Roman" w:hAnsi="Times New Roman" w:cs="Times New Roman"/>
        </w:rPr>
        <w:t xml:space="preserve"> = 3000, </w:t>
      </w:r>
      <w:proofErr w:type="spellStart"/>
      <w:r w:rsidR="00766116">
        <w:rPr>
          <w:rFonts w:ascii="Times New Roman" w:hAnsi="Times New Roman" w:cs="Times New Roman"/>
        </w:rPr>
        <w:t>analyzer</w:t>
      </w:r>
      <w:proofErr w:type="spellEnd"/>
      <w:r w:rsidR="00766116">
        <w:rPr>
          <w:rFonts w:ascii="Times New Roman" w:hAnsi="Times New Roman" w:cs="Times New Roman"/>
        </w:rPr>
        <w:t xml:space="preserve"> = word, </w:t>
      </w:r>
      <w:proofErr w:type="spellStart"/>
      <w:r w:rsidR="00766116">
        <w:rPr>
          <w:rFonts w:ascii="Times New Roman" w:hAnsi="Times New Roman" w:cs="Times New Roman"/>
        </w:rPr>
        <w:t>ngram_range</w:t>
      </w:r>
      <w:proofErr w:type="spellEnd"/>
      <w:r w:rsidR="00766116">
        <w:rPr>
          <w:rFonts w:ascii="Times New Roman" w:hAnsi="Times New Roman" w:cs="Times New Roman"/>
        </w:rPr>
        <w:t xml:space="preserve"> = (1,3) and </w:t>
      </w:r>
      <w:proofErr w:type="spellStart"/>
      <w:r w:rsidR="00766116">
        <w:rPr>
          <w:rFonts w:ascii="Times New Roman" w:hAnsi="Times New Roman" w:cs="Times New Roman"/>
        </w:rPr>
        <w:t>stop_words</w:t>
      </w:r>
      <w:proofErr w:type="spellEnd"/>
      <w:r w:rsidR="00766116">
        <w:rPr>
          <w:rFonts w:ascii="Times New Roman" w:hAnsi="Times New Roman" w:cs="Times New Roman"/>
        </w:rPr>
        <w:t xml:space="preserve"> = English. After vectorization he data was partitioned into training and testing data using </w:t>
      </w:r>
      <w:proofErr w:type="spellStart"/>
      <w:r w:rsidR="00766116">
        <w:rPr>
          <w:rFonts w:ascii="Times New Roman" w:hAnsi="Times New Roman" w:cs="Times New Roman"/>
        </w:rPr>
        <w:t>sklearns</w:t>
      </w:r>
      <w:proofErr w:type="spellEnd"/>
      <w:r w:rsidR="00766116">
        <w:rPr>
          <w:rFonts w:ascii="Times New Roman" w:hAnsi="Times New Roman" w:cs="Times New Roman"/>
        </w:rPr>
        <w:t xml:space="preserve"> </w:t>
      </w:r>
      <w:proofErr w:type="spellStart"/>
      <w:r w:rsidR="00766116">
        <w:rPr>
          <w:rFonts w:ascii="Times New Roman" w:hAnsi="Times New Roman" w:cs="Times New Roman"/>
        </w:rPr>
        <w:t>train_test_split</w:t>
      </w:r>
      <w:proofErr w:type="spellEnd"/>
      <w:r w:rsidR="00766116">
        <w:rPr>
          <w:rFonts w:ascii="Times New Roman" w:hAnsi="Times New Roman" w:cs="Times New Roman"/>
        </w:rPr>
        <w:t xml:space="preserve">, with a test size of 0.1 or 10% and a </w:t>
      </w:r>
      <w:proofErr w:type="spellStart"/>
      <w:r w:rsidR="00766116">
        <w:rPr>
          <w:rFonts w:ascii="Times New Roman" w:hAnsi="Times New Roman" w:cs="Times New Roman"/>
        </w:rPr>
        <w:t>random_state</w:t>
      </w:r>
      <w:proofErr w:type="spellEnd"/>
      <w:r w:rsidR="00766116">
        <w:rPr>
          <w:rFonts w:ascii="Times New Roman" w:hAnsi="Times New Roman" w:cs="Times New Roman"/>
        </w:rPr>
        <w:t xml:space="preserve"> =0. A for loop was created to apply seven different classification models to the data and make predictions. The for loop included print statements to produce the relevant model metrics to assess the accuracy, precision, </w:t>
      </w:r>
      <w:proofErr w:type="spellStart"/>
      <w:r w:rsidR="00766116">
        <w:rPr>
          <w:rFonts w:ascii="Times New Roman" w:hAnsi="Times New Roman" w:cs="Times New Roman"/>
        </w:rPr>
        <w:t>recal</w:t>
      </w:r>
      <w:proofErr w:type="spellEnd"/>
      <w:r w:rsidR="00766116">
        <w:rPr>
          <w:rFonts w:ascii="Times New Roman" w:hAnsi="Times New Roman" w:cs="Times New Roman"/>
        </w:rPr>
        <w:t xml:space="preserve"> and F1-score of the models.</w:t>
      </w:r>
      <w:r w:rsidR="0032721A">
        <w:rPr>
          <w:rFonts w:ascii="Times New Roman" w:hAnsi="Times New Roman" w:cs="Times New Roman"/>
        </w:rPr>
        <w:t xml:space="preserve"> The models applied to the data were Random Forest Classifier, Multinomial Naïve Bayes Classifier,</w:t>
      </w:r>
      <w:r w:rsidR="0013358C">
        <w:rPr>
          <w:rFonts w:ascii="Times New Roman" w:hAnsi="Times New Roman" w:cs="Times New Roman"/>
        </w:rPr>
        <w:t xml:space="preserve"> Support Vector Machine Classifier, Decision Tree Classifier, K-Nearest Neighbour Classifier, XG Boost Classifier and Extra Trees Classifier.</w:t>
      </w:r>
      <w:r w:rsidR="004C287A">
        <w:rPr>
          <w:rFonts w:ascii="Times New Roman" w:hAnsi="Times New Roman" w:cs="Times New Roman"/>
        </w:rPr>
        <w:t xml:space="preserve"> Classification reports were printed for each of the models and recorded as seen in Table 4.1.</w:t>
      </w:r>
      <w:r w:rsidR="001C2A26">
        <w:rPr>
          <w:rFonts w:ascii="Times New Roman" w:hAnsi="Times New Roman" w:cs="Times New Roman"/>
        </w:rPr>
        <w:t xml:space="preserve"> </w:t>
      </w:r>
      <w:r w:rsidR="00F44790">
        <w:rPr>
          <w:rFonts w:ascii="Times New Roman" w:hAnsi="Times New Roman" w:cs="Times New Roman"/>
        </w:rPr>
        <w:t xml:space="preserve">Confusion matrices were generated for the predictions of each model as shown in Figure 4.7. </w:t>
      </w:r>
      <w:r w:rsidR="00D401D2">
        <w:rPr>
          <w:rFonts w:ascii="Times New Roman" w:hAnsi="Times New Roman" w:cs="Times New Roman"/>
        </w:rPr>
        <w:t xml:space="preserve">Figure 4.8 shows the summary of model accuracies obtained for each model after training and prediction with the </w:t>
      </w:r>
      <w:proofErr w:type="spellStart"/>
      <w:r w:rsidR="00D401D2">
        <w:rPr>
          <w:rFonts w:ascii="Times New Roman" w:hAnsi="Times New Roman" w:cs="Times New Roman"/>
        </w:rPr>
        <w:t>TextBlob</w:t>
      </w:r>
      <w:proofErr w:type="spellEnd"/>
      <w:r w:rsidR="00D401D2">
        <w:rPr>
          <w:rFonts w:ascii="Times New Roman" w:hAnsi="Times New Roman" w:cs="Times New Roman"/>
        </w:rPr>
        <w:t xml:space="preserve"> sentiment dataset. </w:t>
      </w:r>
      <w:r w:rsidR="001C2A26">
        <w:rPr>
          <w:rFonts w:ascii="Times New Roman" w:hAnsi="Times New Roman" w:cs="Times New Roman"/>
        </w:rPr>
        <w:t>The model with the highest accuracy of 0.91 or 91% was the Extra Tress Classifier followed by the XG Boost Classifier.</w:t>
      </w:r>
      <w:r w:rsidR="00946F4C">
        <w:rPr>
          <w:rFonts w:ascii="Times New Roman" w:hAnsi="Times New Roman" w:cs="Times New Roman"/>
        </w:rPr>
        <w:t xml:space="preserve"> </w:t>
      </w:r>
    </w:p>
    <w:p w14:paraId="557EF6D1" w14:textId="77777777" w:rsidR="00A22B2B" w:rsidRDefault="00A22B2B" w:rsidP="00F83CC9">
      <w:pPr>
        <w:spacing w:line="360" w:lineRule="auto"/>
        <w:rPr>
          <w:rFonts w:ascii="Times New Roman" w:hAnsi="Times New Roman" w:cs="Times New Roman"/>
        </w:rPr>
      </w:pPr>
    </w:p>
    <w:p w14:paraId="339FA7BC" w14:textId="308082F0" w:rsidR="00237EA7" w:rsidRDefault="00946F4C" w:rsidP="00F83CC9">
      <w:pPr>
        <w:spacing w:line="360" w:lineRule="auto"/>
        <w:rPr>
          <w:rFonts w:ascii="Times New Roman" w:hAnsi="Times New Roman" w:cs="Times New Roman"/>
        </w:rPr>
      </w:pPr>
      <w:r>
        <w:rPr>
          <w:rFonts w:ascii="Times New Roman" w:hAnsi="Times New Roman" w:cs="Times New Roman"/>
        </w:rPr>
        <w:t>To evaluate whether deep learning techniques such as LSTM which have been extensively applied in the literature for sentiment classification could achieve a greater accuracy than the previously implemented models, the data was prepared for implementation into a</w:t>
      </w:r>
      <w:r w:rsidR="00A22B2B">
        <w:rPr>
          <w:rFonts w:ascii="Times New Roman" w:hAnsi="Times New Roman" w:cs="Times New Roman"/>
        </w:rPr>
        <w:t>n</w:t>
      </w:r>
      <w:r>
        <w:rPr>
          <w:rFonts w:ascii="Times New Roman" w:hAnsi="Times New Roman" w:cs="Times New Roman"/>
        </w:rPr>
        <w:t xml:space="preserve"> LSTM model.</w:t>
      </w:r>
      <w:r w:rsidR="004E746E">
        <w:rPr>
          <w:rFonts w:ascii="Times New Roman" w:hAnsi="Times New Roman" w:cs="Times New Roman"/>
        </w:rPr>
        <w:t xml:space="preserve"> To use the data to train an LSTM model, further processing steps were required including </w:t>
      </w:r>
      <w:proofErr w:type="spellStart"/>
      <w:r w:rsidR="004E746E">
        <w:rPr>
          <w:rFonts w:ascii="Times New Roman" w:hAnsi="Times New Roman" w:cs="Times New Roman"/>
        </w:rPr>
        <w:t>tolkeni</w:t>
      </w:r>
      <w:r w:rsidR="00B52881">
        <w:rPr>
          <w:rFonts w:ascii="Times New Roman" w:hAnsi="Times New Roman" w:cs="Times New Roman"/>
        </w:rPr>
        <w:t>z</w:t>
      </w:r>
      <w:r w:rsidR="004E746E">
        <w:rPr>
          <w:rFonts w:ascii="Times New Roman" w:hAnsi="Times New Roman" w:cs="Times New Roman"/>
        </w:rPr>
        <w:t>ing</w:t>
      </w:r>
      <w:proofErr w:type="spellEnd"/>
      <w:r w:rsidR="004E746E">
        <w:rPr>
          <w:rFonts w:ascii="Times New Roman" w:hAnsi="Times New Roman" w:cs="Times New Roman"/>
        </w:rPr>
        <w:t xml:space="preserve"> the tweet into lists of single words, following this the length of each tweet was assessed to include a pad sequence to define the limit for all input texts, as the LSTM requires all to be the same leng</w:t>
      </w:r>
      <w:r w:rsidR="00B52881">
        <w:rPr>
          <w:rFonts w:ascii="Times New Roman" w:hAnsi="Times New Roman" w:cs="Times New Roman"/>
        </w:rPr>
        <w:t xml:space="preserve">th. </w:t>
      </w:r>
      <w:r w:rsidR="00A22B2B">
        <w:rPr>
          <w:rFonts w:ascii="Times New Roman" w:hAnsi="Times New Roman" w:cs="Times New Roman"/>
        </w:rPr>
        <w:t>The assessment of tweet length can be seen in Figure 4.9 using descriptive statistics and histograms to visualize the length of positive, negative and neutral tweets. A max word length of 50 was chosen for the LSTM implementation.</w:t>
      </w:r>
      <w:r w:rsidR="006D70E6">
        <w:rPr>
          <w:rFonts w:ascii="Times New Roman" w:hAnsi="Times New Roman" w:cs="Times New Roman"/>
        </w:rPr>
        <w:t xml:space="preserve"> </w:t>
      </w:r>
      <w:proofErr w:type="spellStart"/>
      <w:r w:rsidR="006D70E6">
        <w:rPr>
          <w:rFonts w:ascii="Times New Roman" w:hAnsi="Times New Roman" w:cs="Times New Roman"/>
        </w:rPr>
        <w:t>Dummie</w:t>
      </w:r>
      <w:proofErr w:type="spellEnd"/>
      <w:r w:rsidR="006D70E6">
        <w:rPr>
          <w:rFonts w:ascii="Times New Roman" w:hAnsi="Times New Roman" w:cs="Times New Roman"/>
        </w:rPr>
        <w:t xml:space="preserve"> variables were used to enumerate each sentiment class by using </w:t>
      </w:r>
      <w:proofErr w:type="spellStart"/>
      <w:r w:rsidR="006D70E6">
        <w:rPr>
          <w:rFonts w:ascii="Times New Roman" w:hAnsi="Times New Roman" w:cs="Times New Roman"/>
        </w:rPr>
        <w:t>get_dummies</w:t>
      </w:r>
      <w:proofErr w:type="spellEnd"/>
      <w:r w:rsidR="006D70E6">
        <w:rPr>
          <w:rFonts w:ascii="Times New Roman" w:hAnsi="Times New Roman" w:cs="Times New Roman"/>
        </w:rPr>
        <w:t xml:space="preserve">. The data was split as before with </w:t>
      </w:r>
      <w:proofErr w:type="spellStart"/>
      <w:r w:rsidR="006D70E6">
        <w:rPr>
          <w:rFonts w:ascii="Times New Roman" w:hAnsi="Times New Roman" w:cs="Times New Roman"/>
        </w:rPr>
        <w:t>sklearn</w:t>
      </w:r>
      <w:proofErr w:type="spellEnd"/>
      <w:r w:rsidR="006D70E6">
        <w:rPr>
          <w:rFonts w:ascii="Times New Roman" w:hAnsi="Times New Roman" w:cs="Times New Roman"/>
        </w:rPr>
        <w:t xml:space="preserve"> </w:t>
      </w:r>
      <w:proofErr w:type="spellStart"/>
      <w:r w:rsidR="006D70E6">
        <w:rPr>
          <w:rFonts w:ascii="Times New Roman" w:hAnsi="Times New Roman" w:cs="Times New Roman"/>
        </w:rPr>
        <w:t>train_test_split</w:t>
      </w:r>
      <w:proofErr w:type="spellEnd"/>
      <w:r w:rsidR="006D70E6">
        <w:rPr>
          <w:rFonts w:ascii="Times New Roman" w:hAnsi="Times New Roman" w:cs="Times New Roman"/>
        </w:rPr>
        <w:t xml:space="preserve"> with a test size of 10% and a </w:t>
      </w:r>
      <w:proofErr w:type="spellStart"/>
      <w:r w:rsidR="006D70E6">
        <w:rPr>
          <w:rFonts w:ascii="Times New Roman" w:hAnsi="Times New Roman" w:cs="Times New Roman"/>
        </w:rPr>
        <w:t>random_state</w:t>
      </w:r>
      <w:proofErr w:type="spellEnd"/>
      <w:r w:rsidR="006D70E6">
        <w:rPr>
          <w:rFonts w:ascii="Times New Roman" w:hAnsi="Times New Roman" w:cs="Times New Roman"/>
        </w:rPr>
        <w:t xml:space="preserve"> = 0. TF-IDF was used to vectorize the tweet data and pad sequences were </w:t>
      </w:r>
      <w:proofErr w:type="spellStart"/>
      <w:r w:rsidR="006D70E6">
        <w:rPr>
          <w:rFonts w:ascii="Times New Roman" w:hAnsi="Times New Roman" w:cs="Times New Roman"/>
        </w:rPr>
        <w:t>tolkenized</w:t>
      </w:r>
      <w:proofErr w:type="spellEnd"/>
      <w:r w:rsidR="006D70E6">
        <w:rPr>
          <w:rFonts w:ascii="Times New Roman" w:hAnsi="Times New Roman" w:cs="Times New Roman"/>
        </w:rPr>
        <w:t xml:space="preserve"> using </w:t>
      </w:r>
      <w:proofErr w:type="spellStart"/>
      <w:r w:rsidR="006D70E6">
        <w:rPr>
          <w:rFonts w:ascii="Times New Roman" w:hAnsi="Times New Roman" w:cs="Times New Roman"/>
        </w:rPr>
        <w:t>sklearn.tolkenizer</w:t>
      </w:r>
      <w:proofErr w:type="spellEnd"/>
      <w:r w:rsidR="006D70E6">
        <w:rPr>
          <w:rFonts w:ascii="Times New Roman" w:hAnsi="Times New Roman" w:cs="Times New Roman"/>
        </w:rPr>
        <w:t xml:space="preserve">. At this point the train, test and validation sets were generated. The LSTM architecture consisted of an embedding layer, including the vocab size, embedding size and input length corresponding to the max word </w:t>
      </w:r>
      <w:proofErr w:type="spellStart"/>
      <w:r w:rsidR="006D70E6">
        <w:rPr>
          <w:rFonts w:ascii="Times New Roman" w:hAnsi="Times New Roman" w:cs="Times New Roman"/>
        </w:rPr>
        <w:t>length.The</w:t>
      </w:r>
      <w:proofErr w:type="spellEnd"/>
      <w:r w:rsidR="006D70E6">
        <w:rPr>
          <w:rFonts w:ascii="Times New Roman" w:hAnsi="Times New Roman" w:cs="Times New Roman"/>
        </w:rPr>
        <w:t xml:space="preserve"> embedding layer </w:t>
      </w:r>
      <w:r w:rsidR="006D70E6">
        <w:rPr>
          <w:rFonts w:ascii="Times New Roman" w:hAnsi="Times New Roman" w:cs="Times New Roman"/>
        </w:rPr>
        <w:lastRenderedPageBreak/>
        <w:t>is necessary to transform high-dimensional categorical data into a lower dimensional format allowing the model to learn more easily.</w:t>
      </w:r>
      <w:r w:rsidR="00C5053A">
        <w:rPr>
          <w:rFonts w:ascii="Times New Roman" w:hAnsi="Times New Roman" w:cs="Times New Roman"/>
        </w:rPr>
        <w:t xml:space="preserve"> Next was a Convolutional 1 D layer to smoothen the input  with 32 filters and an activation of </w:t>
      </w:r>
      <w:proofErr w:type="spellStart"/>
      <w:r w:rsidR="00C5053A">
        <w:rPr>
          <w:rFonts w:ascii="Times New Roman" w:hAnsi="Times New Roman" w:cs="Times New Roman"/>
        </w:rPr>
        <w:t>relu</w:t>
      </w:r>
      <w:proofErr w:type="spellEnd"/>
      <w:r w:rsidR="00C5053A">
        <w:rPr>
          <w:rFonts w:ascii="Times New Roman" w:hAnsi="Times New Roman" w:cs="Times New Roman"/>
        </w:rPr>
        <w:t xml:space="preserve">. A max pooling layer was included, followed by a Bidirectional LSTM layer with 32 neurons. A dropout of 0.4 was chosen for accounting for errors in the model and a final dense output layer of 3, with a </w:t>
      </w:r>
      <w:proofErr w:type="spellStart"/>
      <w:r w:rsidR="00C5053A">
        <w:rPr>
          <w:rFonts w:ascii="Times New Roman" w:hAnsi="Times New Roman" w:cs="Times New Roman"/>
        </w:rPr>
        <w:t>softmax</w:t>
      </w:r>
      <w:proofErr w:type="spellEnd"/>
      <w:r w:rsidR="00C5053A">
        <w:rPr>
          <w:rFonts w:ascii="Times New Roman" w:hAnsi="Times New Roman" w:cs="Times New Roman"/>
        </w:rPr>
        <w:t xml:space="preserve"> activation. The compiling step specified the loss function of ‘categorical _</w:t>
      </w:r>
      <w:proofErr w:type="spellStart"/>
      <w:r w:rsidR="00C5053A">
        <w:rPr>
          <w:rFonts w:ascii="Times New Roman" w:hAnsi="Times New Roman" w:cs="Times New Roman"/>
        </w:rPr>
        <w:t>crossenthropy</w:t>
      </w:r>
      <w:proofErr w:type="spellEnd"/>
      <w:r w:rsidR="00C5053A">
        <w:rPr>
          <w:rFonts w:ascii="Times New Roman" w:hAnsi="Times New Roman" w:cs="Times New Roman"/>
        </w:rPr>
        <w:t>’, and the optimizer which included the vocab size related to the corpus used to train the model and the learn rate. The model was run over 20 epochs with a batch size of 32. The LSTM achieved an accuracy of 0.9 or 90%. The confusion matrix and model accuracy/loss curves can be seen in Figure 4.10.</w:t>
      </w:r>
      <w:r w:rsidR="00E75DFB">
        <w:rPr>
          <w:rFonts w:ascii="Times New Roman" w:hAnsi="Times New Roman" w:cs="Times New Roman"/>
        </w:rPr>
        <w:t xml:space="preserve"> </w:t>
      </w:r>
    </w:p>
    <w:p w14:paraId="2E67D4F0" w14:textId="77777777" w:rsidR="00E75DFB" w:rsidRDefault="00E75DFB" w:rsidP="00F83CC9">
      <w:pPr>
        <w:spacing w:line="360" w:lineRule="auto"/>
        <w:rPr>
          <w:rFonts w:ascii="Times New Roman" w:hAnsi="Times New Roman" w:cs="Times New Roman"/>
        </w:rPr>
      </w:pPr>
    </w:p>
    <w:p w14:paraId="7E7FF7B6" w14:textId="6E2A0CC4" w:rsidR="00E75DFB" w:rsidRDefault="00E75DFB" w:rsidP="00F83CC9">
      <w:pPr>
        <w:spacing w:line="360" w:lineRule="auto"/>
        <w:rPr>
          <w:rFonts w:ascii="Times New Roman" w:hAnsi="Times New Roman" w:cs="Times New Roman"/>
        </w:rPr>
      </w:pPr>
      <w:r>
        <w:rPr>
          <w:rFonts w:ascii="Times New Roman" w:hAnsi="Times New Roman" w:cs="Times New Roman"/>
        </w:rPr>
        <w:t xml:space="preserve">Taken together these results indicate that the Extra trees Classifier model had the highest accuracy for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7A4CF6">
        <w:rPr>
          <w:rFonts w:ascii="Times New Roman" w:hAnsi="Times New Roman" w:cs="Times New Roman"/>
        </w:rPr>
        <w:t xml:space="preserve">, followed by the </w:t>
      </w:r>
      <w:proofErr w:type="spellStart"/>
      <w:r w:rsidR="007A4CF6">
        <w:rPr>
          <w:rFonts w:ascii="Times New Roman" w:hAnsi="Times New Roman" w:cs="Times New Roman"/>
        </w:rPr>
        <w:t>XGBoost</w:t>
      </w:r>
      <w:proofErr w:type="spellEnd"/>
      <w:r w:rsidR="007A4CF6">
        <w:rPr>
          <w:rFonts w:ascii="Times New Roman" w:hAnsi="Times New Roman" w:cs="Times New Roman"/>
        </w:rPr>
        <w:t xml:space="preserve"> Classifier and LSTM.</w:t>
      </w:r>
    </w:p>
    <w:p w14:paraId="49E64B43" w14:textId="77777777" w:rsidR="00C5053A" w:rsidRDefault="00C5053A" w:rsidP="00F83CC9">
      <w:pPr>
        <w:spacing w:line="360" w:lineRule="auto"/>
        <w:rPr>
          <w:rFonts w:ascii="Times New Roman" w:hAnsi="Times New Roman" w:cs="Times New Roman"/>
        </w:rPr>
      </w:pPr>
    </w:p>
    <w:p w14:paraId="565005B2" w14:textId="77777777" w:rsidR="00C5053A" w:rsidRDefault="00C5053A" w:rsidP="00F83CC9">
      <w:pPr>
        <w:spacing w:line="360" w:lineRule="auto"/>
        <w:rPr>
          <w:rFonts w:ascii="Times New Roman" w:hAnsi="Times New Roman" w:cs="Times New Roman"/>
        </w:rPr>
      </w:pPr>
    </w:p>
    <w:p w14:paraId="6AF2F560" w14:textId="77777777" w:rsidR="00C5053A" w:rsidRDefault="00C5053A" w:rsidP="00F83CC9">
      <w:pPr>
        <w:spacing w:line="360" w:lineRule="auto"/>
        <w:rPr>
          <w:rFonts w:ascii="Times New Roman" w:hAnsi="Times New Roman" w:cs="Times New Roman"/>
        </w:rPr>
      </w:pPr>
    </w:p>
    <w:p w14:paraId="26B72C42" w14:textId="77777777" w:rsidR="00C5053A" w:rsidRDefault="00C5053A" w:rsidP="00F83CC9">
      <w:pPr>
        <w:spacing w:line="360" w:lineRule="auto"/>
        <w:rPr>
          <w:rFonts w:ascii="Times New Roman" w:hAnsi="Times New Roman" w:cs="Times New Roman"/>
        </w:rPr>
      </w:pPr>
    </w:p>
    <w:p w14:paraId="431BAE87" w14:textId="77777777" w:rsidR="00C5053A" w:rsidRDefault="00C5053A" w:rsidP="00F83CC9">
      <w:pPr>
        <w:spacing w:line="360" w:lineRule="auto"/>
        <w:rPr>
          <w:rFonts w:ascii="Times New Roman" w:hAnsi="Times New Roman" w:cs="Times New Roman"/>
        </w:rPr>
      </w:pPr>
    </w:p>
    <w:p w14:paraId="501D8021" w14:textId="77777777" w:rsidR="00C5053A" w:rsidRDefault="00C5053A" w:rsidP="00F83CC9">
      <w:pPr>
        <w:spacing w:line="360" w:lineRule="auto"/>
        <w:rPr>
          <w:rFonts w:ascii="Times New Roman" w:hAnsi="Times New Roman" w:cs="Times New Roman"/>
        </w:rPr>
      </w:pPr>
    </w:p>
    <w:p w14:paraId="42ED7B82" w14:textId="77777777" w:rsidR="00C5053A" w:rsidRDefault="00C5053A" w:rsidP="00F83CC9">
      <w:pPr>
        <w:spacing w:line="360" w:lineRule="auto"/>
        <w:rPr>
          <w:rFonts w:ascii="Times New Roman" w:hAnsi="Times New Roman" w:cs="Times New Roman"/>
        </w:rPr>
      </w:pPr>
    </w:p>
    <w:p w14:paraId="66AB3D9D" w14:textId="77777777" w:rsidR="00C5053A" w:rsidRDefault="00C5053A" w:rsidP="00F83CC9">
      <w:pPr>
        <w:spacing w:line="360" w:lineRule="auto"/>
        <w:rPr>
          <w:rFonts w:ascii="Times New Roman" w:hAnsi="Times New Roman" w:cs="Times New Roman"/>
        </w:rPr>
      </w:pPr>
    </w:p>
    <w:p w14:paraId="6D85157A" w14:textId="77777777" w:rsidR="00C5053A" w:rsidRDefault="00C5053A" w:rsidP="00F83CC9">
      <w:pPr>
        <w:spacing w:line="360" w:lineRule="auto"/>
        <w:rPr>
          <w:rFonts w:ascii="Times New Roman" w:hAnsi="Times New Roman" w:cs="Times New Roman"/>
        </w:rPr>
      </w:pPr>
    </w:p>
    <w:p w14:paraId="703E417E" w14:textId="77777777" w:rsidR="00F44790" w:rsidRDefault="00F44790" w:rsidP="00F83CC9">
      <w:pPr>
        <w:spacing w:line="360" w:lineRule="auto"/>
        <w:rPr>
          <w:rFonts w:ascii="Times New Roman" w:hAnsi="Times New Roman" w:cs="Times New Roman"/>
        </w:rPr>
      </w:pPr>
    </w:p>
    <w:p w14:paraId="45C35D4F" w14:textId="77777777" w:rsidR="00F44790" w:rsidRDefault="00F44790" w:rsidP="00F83CC9">
      <w:pPr>
        <w:spacing w:line="360" w:lineRule="auto"/>
        <w:rPr>
          <w:rFonts w:ascii="Times New Roman" w:hAnsi="Times New Roman" w:cs="Times New Roman"/>
        </w:rPr>
      </w:pPr>
    </w:p>
    <w:p w14:paraId="04AAB943" w14:textId="77777777" w:rsidR="00F44790" w:rsidRPr="00237EA7" w:rsidRDefault="00F44790" w:rsidP="00F83CC9">
      <w:pPr>
        <w:spacing w:line="360" w:lineRule="auto"/>
        <w:rPr>
          <w:rFonts w:ascii="Times New Roman" w:hAnsi="Times New Roman" w:cs="Times New Roman"/>
        </w:rPr>
      </w:pPr>
    </w:p>
    <w:p w14:paraId="1D333AD1" w14:textId="77777777" w:rsidR="00792C8C" w:rsidRDefault="00792C8C" w:rsidP="00F83CC9">
      <w:pPr>
        <w:spacing w:line="360" w:lineRule="auto"/>
        <w:rPr>
          <w:rFonts w:ascii="Times New Roman" w:hAnsi="Times New Roman" w:cs="Times New Roman"/>
          <w:b/>
          <w:bCs/>
          <w:sz w:val="28"/>
          <w:szCs w:val="28"/>
          <w:u w:val="single"/>
        </w:rPr>
      </w:pPr>
    </w:p>
    <w:p w14:paraId="49BB09B1" w14:textId="2CFA664C"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u w:val="single"/>
        </w:rPr>
        <mc:AlternateContent>
          <mc:Choice Requires="wpg">
            <w:drawing>
              <wp:anchor distT="0" distB="0" distL="114300" distR="114300" simplePos="0" relativeHeight="251673600" behindDoc="0" locked="0" layoutInCell="1" allowOverlap="1" wp14:anchorId="045935F6" wp14:editId="6D77DFA1">
                <wp:simplePos x="0" y="0"/>
                <wp:positionH relativeFrom="column">
                  <wp:posOffset>0</wp:posOffset>
                </wp:positionH>
                <wp:positionV relativeFrom="paragraph">
                  <wp:posOffset>0</wp:posOffset>
                </wp:positionV>
                <wp:extent cx="5830184" cy="6007180"/>
                <wp:effectExtent l="0" t="0" r="0" b="0"/>
                <wp:wrapNone/>
                <wp:docPr id="17" name="Group 16">
                  <a:extLst xmlns:a="http://schemas.openxmlformats.org/drawingml/2006/main">
                    <a:ext uri="{FF2B5EF4-FFF2-40B4-BE49-F238E27FC236}">
                      <a16:creationId xmlns:a16="http://schemas.microsoft.com/office/drawing/2014/main" id="{88F672AD-FB0B-8DAD-CF0E-619497C8E19E}"/>
                    </a:ext>
                  </a:extLst>
                </wp:docPr>
                <wp:cNvGraphicFramePr/>
                <a:graphic xmlns:a="http://schemas.openxmlformats.org/drawingml/2006/main">
                  <a:graphicData uri="http://schemas.microsoft.com/office/word/2010/wordprocessingGroup">
                    <wpg:wgp>
                      <wpg:cNvGrpSpPr/>
                      <wpg:grpSpPr>
                        <a:xfrm>
                          <a:off x="0" y="0"/>
                          <a:ext cx="5830184" cy="6007180"/>
                          <a:chOff x="0" y="0"/>
                          <a:chExt cx="5830184" cy="6007180"/>
                        </a:xfrm>
                      </wpg:grpSpPr>
                      <pic:pic xmlns:pic="http://schemas.openxmlformats.org/drawingml/2006/picture">
                        <pic:nvPicPr>
                          <pic:cNvPr id="575386462" name="Picture 575386462">
                            <a:extLst>
                              <a:ext uri="{FF2B5EF4-FFF2-40B4-BE49-F238E27FC236}">
                                <a16:creationId xmlns:a16="http://schemas.microsoft.com/office/drawing/2014/main" id="{CD5D6B5E-DBF0-9D94-66F4-9D0D92D0EB37}"/>
                              </a:ext>
                            </a:extLst>
                          </pic:cNvPr>
                          <pic:cNvPicPr>
                            <a:picLocks noChangeAspect="1"/>
                          </pic:cNvPicPr>
                        </pic:nvPicPr>
                        <pic:blipFill>
                          <a:blip r:embed="rId31"/>
                          <a:stretch>
                            <a:fillRect/>
                          </a:stretch>
                        </pic:blipFill>
                        <pic:spPr>
                          <a:xfrm>
                            <a:off x="283249" y="297234"/>
                            <a:ext cx="1818277" cy="1847138"/>
                          </a:xfrm>
                          <a:prstGeom prst="rect">
                            <a:avLst/>
                          </a:prstGeom>
                        </pic:spPr>
                      </pic:pic>
                      <pic:pic xmlns:pic="http://schemas.openxmlformats.org/drawingml/2006/picture">
                        <pic:nvPicPr>
                          <pic:cNvPr id="17332326" name="Picture 17332326">
                            <a:extLst>
                              <a:ext uri="{FF2B5EF4-FFF2-40B4-BE49-F238E27FC236}">
                                <a16:creationId xmlns:a16="http://schemas.microsoft.com/office/drawing/2014/main" id="{BE746433-4361-9C17-44D3-A8FFFDC5AAC5}"/>
                              </a:ext>
                            </a:extLst>
                          </pic:cNvPr>
                          <pic:cNvPicPr>
                            <a:picLocks noChangeAspect="1"/>
                          </pic:cNvPicPr>
                        </pic:nvPicPr>
                        <pic:blipFill>
                          <a:blip r:embed="rId32"/>
                          <a:stretch>
                            <a:fillRect/>
                          </a:stretch>
                        </pic:blipFill>
                        <pic:spPr>
                          <a:xfrm>
                            <a:off x="2225917" y="297234"/>
                            <a:ext cx="1731692" cy="1826523"/>
                          </a:xfrm>
                          <a:prstGeom prst="rect">
                            <a:avLst/>
                          </a:prstGeom>
                        </pic:spPr>
                      </pic:pic>
                      <pic:pic xmlns:pic="http://schemas.openxmlformats.org/drawingml/2006/picture">
                        <pic:nvPicPr>
                          <pic:cNvPr id="1185418742" name="Picture 1185418742">
                            <a:extLst>
                              <a:ext uri="{FF2B5EF4-FFF2-40B4-BE49-F238E27FC236}">
                                <a16:creationId xmlns:a16="http://schemas.microsoft.com/office/drawing/2014/main" id="{5D4CBF9F-35AF-336A-B4C9-E6630DC59E1C}"/>
                              </a:ext>
                            </a:extLst>
                          </pic:cNvPr>
                          <pic:cNvPicPr>
                            <a:picLocks noChangeAspect="1"/>
                          </pic:cNvPicPr>
                        </pic:nvPicPr>
                        <pic:blipFill>
                          <a:blip r:embed="rId33"/>
                          <a:stretch>
                            <a:fillRect/>
                          </a:stretch>
                        </pic:blipFill>
                        <pic:spPr>
                          <a:xfrm>
                            <a:off x="4131477" y="314901"/>
                            <a:ext cx="1698707" cy="1822400"/>
                          </a:xfrm>
                          <a:prstGeom prst="rect">
                            <a:avLst/>
                          </a:prstGeom>
                        </pic:spPr>
                      </pic:pic>
                      <pic:pic xmlns:pic="http://schemas.openxmlformats.org/drawingml/2006/picture">
                        <pic:nvPicPr>
                          <pic:cNvPr id="477338444" name="Picture 477338444">
                            <a:extLst>
                              <a:ext uri="{FF2B5EF4-FFF2-40B4-BE49-F238E27FC236}">
                                <a16:creationId xmlns:a16="http://schemas.microsoft.com/office/drawing/2014/main" id="{AF15382A-8AE0-5854-1CBB-7FCC44771534}"/>
                              </a:ext>
                            </a:extLst>
                          </pic:cNvPr>
                          <pic:cNvPicPr>
                            <a:picLocks noChangeAspect="1"/>
                          </pic:cNvPicPr>
                        </pic:nvPicPr>
                        <pic:blipFill>
                          <a:blip r:embed="rId34"/>
                          <a:stretch>
                            <a:fillRect/>
                          </a:stretch>
                        </pic:blipFill>
                        <pic:spPr>
                          <a:xfrm>
                            <a:off x="299742" y="2262364"/>
                            <a:ext cx="1744061" cy="1838892"/>
                          </a:xfrm>
                          <a:prstGeom prst="rect">
                            <a:avLst/>
                          </a:prstGeom>
                        </pic:spPr>
                      </pic:pic>
                      <pic:pic xmlns:pic="http://schemas.openxmlformats.org/drawingml/2006/picture">
                        <pic:nvPicPr>
                          <pic:cNvPr id="192919796" name="Picture 192919796">
                            <a:extLst>
                              <a:ext uri="{FF2B5EF4-FFF2-40B4-BE49-F238E27FC236}">
                                <a16:creationId xmlns:a16="http://schemas.microsoft.com/office/drawing/2014/main" id="{B807F221-F031-9CAC-375D-E000658CBF98}"/>
                              </a:ext>
                            </a:extLst>
                          </pic:cNvPr>
                          <pic:cNvPicPr>
                            <a:picLocks noChangeAspect="1"/>
                          </pic:cNvPicPr>
                        </pic:nvPicPr>
                        <pic:blipFill>
                          <a:blip r:embed="rId35"/>
                          <a:stretch>
                            <a:fillRect/>
                          </a:stretch>
                        </pic:blipFill>
                        <pic:spPr>
                          <a:xfrm>
                            <a:off x="2242409" y="2268227"/>
                            <a:ext cx="1702830" cy="1838892"/>
                          </a:xfrm>
                          <a:prstGeom prst="rect">
                            <a:avLst/>
                          </a:prstGeom>
                        </pic:spPr>
                      </pic:pic>
                      <pic:pic xmlns:pic="http://schemas.openxmlformats.org/drawingml/2006/picture">
                        <pic:nvPicPr>
                          <pic:cNvPr id="1120870572" name="Picture 1120870572">
                            <a:extLst>
                              <a:ext uri="{FF2B5EF4-FFF2-40B4-BE49-F238E27FC236}">
                                <a16:creationId xmlns:a16="http://schemas.microsoft.com/office/drawing/2014/main" id="{A230235F-07DB-F5AC-35B2-805007123A76}"/>
                              </a:ext>
                            </a:extLst>
                          </pic:cNvPr>
                          <pic:cNvPicPr>
                            <a:picLocks noChangeAspect="1"/>
                          </pic:cNvPicPr>
                        </pic:nvPicPr>
                        <pic:blipFill>
                          <a:blip r:embed="rId36"/>
                          <a:stretch>
                            <a:fillRect/>
                          </a:stretch>
                        </pic:blipFill>
                        <pic:spPr>
                          <a:xfrm>
                            <a:off x="4147969" y="2246770"/>
                            <a:ext cx="1682215" cy="1822400"/>
                          </a:xfrm>
                          <a:prstGeom prst="rect">
                            <a:avLst/>
                          </a:prstGeom>
                        </pic:spPr>
                      </pic:pic>
                      <pic:pic xmlns:pic="http://schemas.openxmlformats.org/drawingml/2006/picture">
                        <pic:nvPicPr>
                          <pic:cNvPr id="293798988" name="Picture 293798988">
                            <a:extLst>
                              <a:ext uri="{FF2B5EF4-FFF2-40B4-BE49-F238E27FC236}">
                                <a16:creationId xmlns:a16="http://schemas.microsoft.com/office/drawing/2014/main" id="{89F57D40-D8D5-B87A-7494-9BDC29287C91}"/>
                              </a:ext>
                            </a:extLst>
                          </pic:cNvPr>
                          <pic:cNvPicPr>
                            <a:picLocks noChangeAspect="1"/>
                          </pic:cNvPicPr>
                        </pic:nvPicPr>
                        <pic:blipFill>
                          <a:blip r:embed="rId37"/>
                          <a:stretch>
                            <a:fillRect/>
                          </a:stretch>
                        </pic:blipFill>
                        <pic:spPr>
                          <a:xfrm>
                            <a:off x="2246532" y="4188903"/>
                            <a:ext cx="1682215" cy="1818277"/>
                          </a:xfrm>
                          <a:prstGeom prst="rect">
                            <a:avLst/>
                          </a:prstGeom>
                        </pic:spPr>
                      </pic:pic>
                      <wps:wsp>
                        <wps:cNvPr id="85282557" name="TextBox 9">
                          <a:extLst>
                            <a:ext uri="{FF2B5EF4-FFF2-40B4-BE49-F238E27FC236}">
                              <a16:creationId xmlns:a16="http://schemas.microsoft.com/office/drawing/2014/main" id="{B33795C3-D55C-C96C-25EF-A2A7BF71198B}"/>
                            </a:ext>
                          </a:extLst>
                        </wps:cNvPr>
                        <wps:cNvSpPr txBox="1"/>
                        <wps:spPr>
                          <a:xfrm>
                            <a:off x="0" y="0"/>
                            <a:ext cx="317716" cy="369332"/>
                          </a:xfrm>
                          <a:prstGeom prst="rect">
                            <a:avLst/>
                          </a:prstGeom>
                          <a:noFill/>
                        </wps:spPr>
                        <wps:txbx>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598349671" name="TextBox 10">
                          <a:extLst>
                            <a:ext uri="{FF2B5EF4-FFF2-40B4-BE49-F238E27FC236}">
                              <a16:creationId xmlns:a16="http://schemas.microsoft.com/office/drawing/2014/main" id="{0B80421B-B088-17CE-892E-F27C9E30EA40}"/>
                            </a:ext>
                          </a:extLst>
                        </wps:cNvPr>
                        <wps:cNvSpPr txBox="1"/>
                        <wps:spPr>
                          <a:xfrm>
                            <a:off x="2022156" y="18892"/>
                            <a:ext cx="309700" cy="369332"/>
                          </a:xfrm>
                          <a:prstGeom prst="rect">
                            <a:avLst/>
                          </a:prstGeom>
                          <a:noFill/>
                        </wps:spPr>
                        <wps:txbx>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74100573" name="TextBox 11">
                          <a:extLst>
                            <a:ext uri="{FF2B5EF4-FFF2-40B4-BE49-F238E27FC236}">
                              <a16:creationId xmlns:a16="http://schemas.microsoft.com/office/drawing/2014/main" id="{99983740-543E-A486-4C67-386245209552}"/>
                            </a:ext>
                          </a:extLst>
                        </wps:cNvPr>
                        <wps:cNvSpPr txBox="1"/>
                        <wps:spPr>
                          <a:xfrm>
                            <a:off x="3890494" y="18892"/>
                            <a:ext cx="308098" cy="369332"/>
                          </a:xfrm>
                          <a:prstGeom prst="rect">
                            <a:avLst/>
                          </a:prstGeom>
                          <a:noFill/>
                        </wps:spPr>
                        <wps:txbx>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550646577" name="TextBox 12">
                          <a:extLst>
                            <a:ext uri="{FF2B5EF4-FFF2-40B4-BE49-F238E27FC236}">
                              <a16:creationId xmlns:a16="http://schemas.microsoft.com/office/drawing/2014/main" id="{623F099C-32E2-1245-6FE3-6E41803AFD87}"/>
                            </a:ext>
                          </a:extLst>
                        </wps:cNvPr>
                        <wps:cNvSpPr txBox="1"/>
                        <wps:spPr>
                          <a:xfrm>
                            <a:off x="38253" y="2049928"/>
                            <a:ext cx="327334" cy="369332"/>
                          </a:xfrm>
                          <a:prstGeom prst="rect">
                            <a:avLst/>
                          </a:prstGeom>
                          <a:noFill/>
                        </wps:spPr>
                        <wps:txbx>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742568164" name="TextBox 13">
                          <a:extLst>
                            <a:ext uri="{FF2B5EF4-FFF2-40B4-BE49-F238E27FC236}">
                              <a16:creationId xmlns:a16="http://schemas.microsoft.com/office/drawing/2014/main" id="{B26C3064-36DF-66FA-5694-3C6F4B813320}"/>
                            </a:ext>
                          </a:extLst>
                        </wps:cNvPr>
                        <wps:cNvSpPr txBox="1"/>
                        <wps:spPr>
                          <a:xfrm>
                            <a:off x="2060409" y="2068820"/>
                            <a:ext cx="296876" cy="369332"/>
                          </a:xfrm>
                          <a:prstGeom prst="rect">
                            <a:avLst/>
                          </a:prstGeom>
                          <a:noFill/>
                        </wps:spPr>
                        <wps:txbx>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1839504141" name="TextBox 14">
                          <a:extLst>
                            <a:ext uri="{FF2B5EF4-FFF2-40B4-BE49-F238E27FC236}">
                              <a16:creationId xmlns:a16="http://schemas.microsoft.com/office/drawing/2014/main" id="{EDFB599C-1DD6-E100-F750-529936F35BA6}"/>
                            </a:ext>
                          </a:extLst>
                        </wps:cNvPr>
                        <wps:cNvSpPr txBox="1"/>
                        <wps:spPr>
                          <a:xfrm>
                            <a:off x="3928747" y="2068820"/>
                            <a:ext cx="290464" cy="369332"/>
                          </a:xfrm>
                          <a:prstGeom prst="rect">
                            <a:avLst/>
                          </a:prstGeom>
                          <a:noFill/>
                        </wps:spPr>
                        <wps:txbx>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1237261630" name="TextBox 15">
                          <a:extLst>
                            <a:ext uri="{FF2B5EF4-FFF2-40B4-BE49-F238E27FC236}">
                              <a16:creationId xmlns:a16="http://schemas.microsoft.com/office/drawing/2014/main" id="{27638D4E-F9C8-D949-DE06-99CC9C0840A1}"/>
                            </a:ext>
                          </a:extLst>
                        </wps:cNvPr>
                        <wps:cNvSpPr txBox="1"/>
                        <wps:spPr>
                          <a:xfrm>
                            <a:off x="2034980" y="4122351"/>
                            <a:ext cx="330540" cy="369332"/>
                          </a:xfrm>
                          <a:prstGeom prst="rect">
                            <a:avLst/>
                          </a:prstGeom>
                          <a:noFill/>
                        </wps:spPr>
                        <wps:txbx>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45935F6" id="Group 16" o:spid="_x0000_s1026" style="position:absolute;margin-left:0;margin-top:0;width:459.05pt;height:473pt;z-index:251673600" coordsize="58301,600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dQO8CtPsAALT7AAAUAAAAZHJzL21lZGlhL2ltYWdlMi5wbmeJUE5HDQoa&#13;&#10;CgAAAA1JSERSAAADSAAAA3YIBgAAAMOXqQ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NIoAMABAAAAAEA&#13;&#10;AAN2AAAAAEFTQ0lJAAAAU2NyZWVuc2hvdJLthdI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4NDA8L2V4aWY6&#13;&#10;UGl4ZWxYRGltZW5zaW9uPgogICAgICAgICA8ZXhpZjpQaXhlbFlEaW1lbnNpb24+ODg2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f6fvwgAAQABJ&#13;&#10;REFUeAHsvflzHEl6v5e8T5AEb/AET/DmzOystPtdfbUrhWyFwpIdGw5H+E/0Lw5F+Ac7FBuyVtoZ&#13;&#10;rUdz7ZDD+77v+76dT4LJ7WmigQbQ1chqPMkodqO6KvPNJ6uB/NT75lsz3sUSLBKQgAQkIAEJSEAC&#13;&#10;EpCABCQQZspAAhKQgAQkIAEJSEACEpCABIYJKJC8EiQgAQlIQAISkIAEJCABCbwnoEDyUpCABCQg&#13;&#10;AQlIQAISkIAEJPCegALJS0ECEpCABCQgAQlIQAISkMB7AgokLwUJSEACEpCABCQgAQlIQALvCSiQ&#13;&#10;vBQkIAEJSEACEpCABCQgAQm8J6BA8lKQgAQkIAEJSEACEpCABCTwnoACyUtBAhKQgAQkIAEJSEAC&#13;&#10;EpDAewIKJC8FCUhAAhKQgAQkIAEJSEAC7wkokLwUJCABCUhAAhKQgAQkIAEJvCegQPJSkIAEJCAB&#13;&#10;CUhAAhKQgAQk8J6AAslLQQISkIAEJCABCUhAAhKQwHsCCiQvBQlIQAISkIAEJCABCUhAAu8JKJC8&#13;&#10;FCQgAQlIQAISkIAEJCABCbwnoEDyUpCABCQgAQlIQAISkIAEJPCegALJS0ECEpCABCQgAQlIQAIS&#13;&#10;kMB7AgokLwUJSKBnCbx79y6wWSQgAQlIQAISkEC7BGa3e6DHSUACvUng6dOn4datW+HRo0fhxYsX&#13;&#10;qZNz584NfX19YdWqVWHRokVtdfzZs2fh7t27qR7qnDFjRli4cGGqp7+/PyxYsKCtesY6iHbu3bsX&#13;&#10;njx5kuydP39+WLt2bVi8eHE69fXr14Fjnj9/HrBjzpw5obH9N2/epPMePnwYbt++nc5ZuXJlWLJk&#13;&#10;SZg3b16YNWvWWCZMi8/hc+XKlcQKNmxcEzDqZGnVDuPGWPH5jRs30lg2X5dcY63KWOPMuY31P378&#13;&#10;uFVVaf/MmTMDG3ZxzfG9gAnXNftHs2XUiv1QAhKQgASKI6BAKm5INEgC3SWAOPrDH/4Qjh8/noQS&#13;&#10;HpcVK1aEXbt2hV//+tdtCyTE0ddffx2OHTsWLl++nCaMmzdvTvX87Gc/65hAQhx9++234cyZM0ng&#13;&#10;DAwMhL//+78P27dvT+AQR9euXQtXr15NG8Lp888//9A+IpA+Y+cXX3yRzvmrv/qrsHv37iQIEXWW&#13;&#10;kMTRP//zPydWsMlbpwUSImykdpYuXZpE8KlTp8K//Mu/pGtq2bJl6Xr6zW9+E7Zs2ZKGqZUwGWuc&#13;&#10;ETqI7Fz/6dOnRxx26mfjePqOXQhy2t+zZ0/g+lNYj4jOnRKQgARqS0CBVNuh03AJdIYAXpaLFy+G&#13;&#10;H3/8MU2K8cAsX748vH37Nuzfvz+sX78+eVW4Sz5SyWFs3OlHZCGSLl26FLjbjxeHCSWvnSrUhQA6&#13;&#10;efJkspdJ7q9+9asP1ef+MOFl8r1mzZo0kc0HYC99e/XqVfJKsJ/37DMcL1MKybuC2IQnzDOjPx/R&#13;&#10;mXd4LhGrjBVCA2/e1q1bP4zRnTt3wpEjR8KJEycCAgnhg/DGm8W11UqwcR1j+/Xr18Phw4eTsYho&#13;&#10;zuUzPIX0KdfPtUudCGQ8RLNnD/95zAKM659zsJebAVzvXC8vX75M3xG8SRYJSEACEugNAgqk3hhH&#13;&#10;eyGBjhBgMsiEjwkgXpYHDx6kcLUcRjRSI0wSCVUiRAnhwoSUCTUCaSoKdiCOmFAzwWfSi3254Alg&#13;&#10;or1jx44Pk2C8AezjM8swAcIr8SAiQFevXp2EZrvhllUwRMzcv38/iW8EEyIGL2crgTReG7hOhoaG&#13;&#10;wuDg4E9CNrOgRpghuPhenDt3Lok2vicIrL/5m79J4XbjbdPjJSABCUigTAIKpDLHRask0HUC3B1n&#13;&#10;0slElI075UwGmQQyWW4lHrgbz7GEvmVBlUOS8t33bnYmC7y8vgj78A7lgmcALwFhUnnCz+QYEZi9&#13;&#10;BvnY6fyKR4SwOq4F2LBNlehlHLLXj+sRjxNjiLeJsePabOXhbHcMufYJl0Mk4cFi3Rol3wBAIHGd&#13;&#10;nz9/Pt0MIIz07NmziQmeVs7thB3t2utxEpCABCRQHQEFUnVsrVkCtSLA5A4vCiKB8CEmhKzjIfSJ&#13;&#10;dTxZTDR3Kq/5wXOEOGESjTBiwlliwoMs3phQ5wk/fcfWqRB0zTxL+Rk2OdQSNnmbKvsYL8YJ7yTe&#13;&#10;QexDyLBeDjE3WU8S1z3XOcIIjxn15pJFEmKb7wgsuL4PHTqUPKaIcb4znbAjt+mrBCQgAQlMHQEF&#13;&#10;0tSxt2UJFEWASV8OpWMyyoSR7GEIpE2bNrW0lQkrQurmzZtp0soEEq9D8910JpDUhfBiIsnG3f/m&#13;&#10;iW2+U8/xbHzOOiiOH63k8Cfu6uP54lwKwo31VYTZ4XHISRg4PnuZGrPYZY8YoXocAxfWuiCesoeM&#13;&#10;Yyh5okw/mFxTN/1uLHlyjZDEJuqEWfZsZcEGe+qhDt43e7M4F36wzeGACFJ4UXe2ifapA3uwm8K5&#13;&#10;uT+cT6F+Jvm0yXG02SgQCa0bbbzgSV20jWeFfmELdtBnShah1I3AzmuGaKexrXTwGP9xHTBO1JlD&#13;&#10;7RBKXBfbtm37IMzHqKblx1mAwSTza3Uw1wHhpHi1Mlf63uipbHWu+yUgAQlIoHwCCqTyx0gLJdAV&#13;&#10;AkxYmTSzMWnmlfUVhBIxCW5VmBhzDKFPeBwQDQgrJpyNhcn2SNnKmgUSk21CqPJGeN9vf/vbMQUS&#13;&#10;oohsfGS4yxn5aJ/JNG0TLka2OhbpUy5cuDBiFjv6Q9tkySN5BZP7AwcOpAk9a1+oCxsRAUykG8Oy&#13;&#10;qDuLktRI/A8hgSBiQn306NEUooWYRLQgcODMJB8RmNfAUCdj0FgyP0IZP/nkk9QO76kLgcpEnTGk&#13;&#10;/Y0bN6Y1Vnv37k376A/rsugzk3tsp37aYS3WwYMH03vGLguX3B5ccwY7XvN4IY6oi+OoH1ZcL9jB&#13;&#10;Z9SDlwePDH1DxGAPSTMa22ns42jvsXfnzp2JF8KIdr7//vvUDm0gGinZ/tHqmsxnWUjRt3yN02bV&#13;&#10;7U7GZs+VgAQkIIHxEVAgjY+XR0ugZwnkSR6CAKHDJJfJLx6YPOllYpsnhUyy2RAUTNCZrG/YsCFN&#13;&#10;vBEQ3FFvLFn4UGf2BhAi1Vw4j0k5nqAffvghTa7/7u/+rvmwj37m7n32qGB7TszAPmxkYz8/80q/&#13;&#10;Rspu1tg+E3/6TF1wQQgiAhCM1EObCEP4IILwkuCBwIsDT85DoCEeECgIJIQSx3J+9vrADsGE1wZO&#13;&#10;nLdu3bokwLJHKvMjQyDnIRyph/2cjw3YjmDCRsQL/WQiTyprbM+hYPk4joULoorjeMV+Sm6vebwY&#13;&#10;89wvMglSd/baNfaLYzgWW2gH+xCUCELETG7no4FssYNrBnGFZ4x+UScsEcMIJ2xHaGYB16Katndj&#13;&#10;ey68Z6zhDhf6xHgxNgg3+kW7+buRz/NVAhKQgATqSUCBVM9x02oJVEYAIcAdfybOTOoRK0zy+ZmJ&#13;&#10;YJ4EMmlkosqEkYkqr0zaEQZ4KpiEd7Mw6cYTQvuIj2wnyRjwuOD9IFsd/aM/YxUmxFmAfPfddymp&#13;&#10;Ax6XHM5FfxEGTNQRcvzMBJ6JOpNmhBUMEDT/+q//mibyWSSQbpo1LogFRBECE/HyzTffpOOxH4GB&#13;&#10;J4j6GgvCB08WrFkrwyvZ3DieccgbAhBhhmiACeLt008/TVUxwec4xom2YIe9eLDGEi60Axf69W//&#13;&#10;9m/J04ZQoA6eC5Tbo19cO7RD//L1gy3YO1Y7jX3mPfZlkQRf+sa4YEfOaof9ExVIXM95Y+zZKHkf&#13;&#10;Y8n4ITQR1udjsgba4ppoTBaRTvI/CUhAAhKoNQEFUq2HT+Ml0HkCCAi8F0z4ERm8MtHFU8KEPns0&#13;&#10;EEdM1tnPMUwkmaxzzHgnv53oBeKNEDcmsYRgZRGEQNq3b18SSEyss6gbq00myIgHjqfgucDjhZeM&#13;&#10;tug7rCgIJMQG3hbEJRNn2CGeEFFM4BEJTKYHYxppQs14z3GwY4KNzdTDhB9PEwwJHWsWSJk7QgTe&#13;&#10;eE+wCeFBG7TFJJ4wR+rGHo7BdvjgKUIg4XnBXsaPNhF3o601Sx2N/+FFgTF1cD6eFML0EH28Ivzo&#13;&#10;OwIJkUY/EEkIwPNRVNDXHOaY62znlf4hkhBiCEfGgPqwAy8WP09GqCD6sJNxwEOYuXNd52uBfiPM&#13;&#10;8Jzxnu8J/cbjOlFh1k7fPUYCEpCABLpLQIHUXd62JoHiCTChRVQgJhAFTICZODIZZl/OZsckkgk5&#13;&#10;E3EmkHzGhJ3JMZPwbpcc7sTEFuGSbcBeJu1sHMPEHRvHKkyM8ZbQLzwveKFy1jREIB4RJuu0w6SZ&#13;&#10;CTaCgA1hAxMm7kymmcRTzy9/+csP6334GTsQHIgmvEHUwaSf86gXYcMkHHGQS+4nYubnP/95En5Z&#13;&#10;qHEsIgKBlRNQwOPzzz9PoozxpE0EChN6nueDmGKMsRFBOFZBoHE84w9bvHI8qBevEDy4frCXfmUh&#13;&#10;QxtsiErsmox3kb4iCLEfcYLNMKNf2IJYQTyOtxCmiEcqi618I4B6skiiT9jONQRrhC7r0+i3RQIS&#13;&#10;kIAEeoeAAql3xtKeSKAjBJj8M8FkAoqoYCKcs9k13vlnP6IJ7xKTYsQRE0UmkUzSu12YIGMzG5Pb&#13;&#10;bAPv8S6wUTiuUXC0sjNPijmPiTfhW3hZskDklY3+M2ln0oxwwGsDA8QOogBGCC0m7ggeQv04r3EC&#13;&#10;jg2cg7cpr1nCq4OgYELeeCzvET2IWEQSYoGCvQgzBBriCw7YxT6ECmNHv3PfEUR8hpeLscQjgg1j&#13;&#10;FfhxjTDWMKENQuuyFws7cj2MAfZm+xGVcMqfj9XWSJ/TNv2jTlhSX/a8IUa5dgmD5LjxFOxG/MEb&#13;&#10;RtlzSB35WmAcsT3/zBjTPhscsClfd+Np22MlIAEJSKAsAuP7C1KW7VojAQlUQIDJIZM8JvGEgeVw&#13;&#10;Kib7TKRz4T37mGgjpJggM0lEIPRSwZODuGHLXin6ByP6y8Z7Js2NE2g8G3hLEE2wxEOEIOH9SJNo&#13;&#10;hBhCBoEDV7gjluDZ6BHBBng325OFD8IAcYS3iGNok5/5PB+D/Qgd6mJSj90IArxeYxXqyskSEGj0&#13;&#10;hTbofxZA2I7dCDzWscEBMYGQbqeNsWzgcwQaXj1sR4Qi9PAA0UfsQbBjU7sF0YXgGozePMQn/CjU&#13;&#10;wcZ4cs0jiBGy9O/LL7/84EHNonGksW3XBo+TgAQkIIEyCCiQyhgHrZBAMQTyRJoJO+tXEECEkDFx&#13;&#10;Z1LIRJFjmAQTYscknjv2CCTO4ZheKkx8ETXNwgaBgbhg4z2TaCb/bLxHcMCCSTUiCpHDK8ePVLIQ&#13;&#10;Y3JPfXgyEBycT9u5tLKHz/PYMUlHyHAeY8I5fNZY+JnjGm3H7rEKdbFlIYAARDBwPbBlm7GbjfBM&#13;&#10;PCyNbNppZyw7YMn1iQgj9BEBRlusrWItFP3jWm23UB83BPCKUR/jQMHWPJ70DW8q4gxvFRvjjB0I&#13;&#10;KsYQEWiRgAQkIIF6E1Ag1Xv8tF4ClRHIE1CEERNBvADZo8EEmck/k0Umxdytzx6kygyaooqzkEAQ&#13;&#10;jCQyGs3Kk2n2IQiYoOPhQBQxcc6iovGc/B6hwjEImyxamHw3e3awoVGY5fObXzkuC5lmu5uPHe/P&#13;&#10;9BNhQkIIrg2eGYVnBVHHZ9jH9YNoQLjAgD510g5YZm8Wa8Rol+ciIeZZgwW3RmE5Vh+pDzGJ+CHZ&#13;&#10;AxuFeimMJ/3IiTa45lm3xA0E0sFzLl5CvHYWCUhAAhKoNwEFUr3HT+slUBkBJrgsRCfci8kjgohJ&#13;&#10;MIKJO+VkP8MzwMSXySKTw3bvnudJ50jG81mjt2GkY7q9jz6yjVQ6OelvVX9jG7zP9jTub3Uux451&#13;&#10;3EjnttqHCMJrRIKHQ4cOpaQGXAvsz0IQYcI6KbwwXCMICca0k3ZQFwIwr4WinfMxWQO2INpYK8Ta&#13;&#10;MUQqbbcav9xPPsd+RBdip5W4ol+IJ74PtE1oH98JvKl4zCwSkIAEJFB/Agqk+o+hPZBAJQQQO6w1&#13;&#10;4Y45ngA8BoQwMXlEIOE9YlJJ6BgTRibDTDDHKgigxq35eD7jTn1eDN/8eV1+hg2cEJd4M7InpZX9&#13;&#10;TOI5hi1P6JmsU8dYk/tWdVaxH2GAACExAh4bRAEhbSSB4FrhOsieMGxHSHEOQgUWnS4IedZu0Qbr&#13;&#10;nWgHoYRgon3s41rifSdKFmb0kXVLvDJmtEc7FglIQAISqD8BBVL9x9AeSKASAtydZwJIyFDOZocH&#13;&#10;icJkkwlpDitCJDFRHKsw0WeCyUQy39lvPofPCNur+4QTsQg/JvBM0vG68IpYQig0ix48MIRrZW9L&#13;&#10;9mRwfhXCopl7uz/TBzLsIUIIu6SPrEEjYQJrcfCq0HfGGaHLOHItMa7sRwB3slAnG22TTY91Qni2&#13;&#10;8HxiC2KTfZ0SSNn20UR+PsZXCUhAAhKoJwEFUj3HTaslUDkBJrhM4hFBhNox0SV8CU8Sk00mpTl7&#13;&#10;HceMVaiLc6iXO+5MtJlANxeEE+0gFng/3kL9eev0ZHw8tsAIzxriEWFJKBbiB46EbzULpCw8CNVi&#13;&#10;Uo/XjnN5RWCUUrKQ4zpAxJHxjecREc6GmMtjzNjSJ4Q0/eb4KoUeYqgxqx0P7mVtEHYgTvm8E4Vr&#13;&#10;CpFL3+gTr3wPGNOSxqkTfbUOCUhAAtOVQDl/dafrCNhvCRRMAKGB+OHuPKKFSSeTTSaChN/xcFDC&#13;&#10;m5gYj1WYODPh51gmzazbIEwPDwT1MZHlTj9t8BmTTyai4y3YzEScVwQWddIeXilEC+10QzjBjcQV&#13;&#10;9IU+5bUx9J9QNPqNSMKzgo2Eh5ENDjHBZB7mrHfBZvpSUmn0niDmskcQGxFQ/AxzRGFO8IEoZj/H&#13;&#10;V8EfrvDmusGjxXUKc8a9nesIuzgOOxkPzmss2JyvUcaIsaJ+CuvvGNN2vKiNdfpeAhKQgATKJKBA&#13;&#10;KnNctEoCxRDIE33EDCmUmfAzseeOORPDnN57LIOZPOJt4HxCs06cOJFEFpNSvCTciScDGRNqQrgm&#13;&#10;GmKHmMheDCa6tMXaKe7yIzyY5DIZrrrQJzwrTNTpK56hP/7xj0k07Nu3L02o8cAwEaffHMPGRPzA&#13;&#10;gQMpXAyBVJo4QrARdkn/sJtnEJHNDqbsR+zSJ/bjwWE8uXYQR3mrQiAhiuGJcMeTRFtff/11Epzt&#13;&#10;tMfx2I34Qdg1iyo+R/xx/TJOfBc4DqHLGiw23lskIAEJSKD+BBRI9R9DeyCBSgkgbLg7jhhCGHGH&#13;&#10;nUkwG6KDMDImzWMVBFW+s08aZu70M9FEQDCxZAJKKBqhdbSJOKCt8RYmydjEZJ3JLnf5aY8yGB8C&#13;&#10;iuBrnvyOt412jscOmPFMHR5AitBB9OF5YMKOYIIbIg4Bh5DL57CWhgk3IqS0kj01jBXChz6RiIGx&#13;&#10;QoByXSB24c46IN7jOWR8Eaf8jGeP981hhpPpK3xpGxt4lhF2IeBITU+bYxXsZxwYA67NZvbYi91c&#13;&#10;n+ffZ8vj+uea2rlzZ9ue1LHs8HMJSEACEph6AgqkqR8DLZBA0QSYMJLGG+8PQgaBwYYAYWMfHpux&#13;&#10;CoJn//796Vi8DUwyCSs7depUEgoIqFwn4WXcnZ+IQKIeRAnCizq444/nhtdf/OIXaSJb5VqYzIE2&#13;&#10;EHp42P72b/82vSLUmITjWUEwUDgOfmR/Y6KNiEQgse6LvpRWGG/sRJAwPjwDCbaIEfbRH4Rfvka4&#13;&#10;bhAXCAuEFIIFUYhIbee6GW//aZewT7xBXF9cBzAfqxASiGDHe8m4IbYo9ImCmGOjf3yGp2rwvThC&#13;&#10;kCGW+K5YJCABCUig/gQUSPUfQ3sggUkRYEK5adOmD3Xwnn25MBnkbjpeJELDeM/neDjw1DRPCvmc&#13;&#10;0DIm93ye12bgeUD4UAhVwqvAxJo7/Uw8EVB8jtcFsYD3h/14BJiU55I9WkyyEVTU33i3P7fD5J26&#13;&#10;qYv32MPEnY1jmLgj2Ci8p0/0NQtCRBZ2Ig4b28925Fc+w0NEXzmH46kjezRonzZz+/QT4cYEHqHI&#13;&#10;Z7nvCI+cLru5zVbtZDvyayv++fP8Ota4t2ov80H0wJd+4Q3La8YYM/giGBCHjDMsEEjUCQ/OyaVV&#13;&#10;O9SDgKKevXv3JlGF8OF6gFmrwjnwpG1CFfkZgcS10jjOzfU3X8e5/iyQspDFdmzgWmW8+L4w5o3f&#13;&#10;mXyurxKQgAQkUE8CM2KoR2dzrtaTg1ZLYNoSQGgQLsUrhYle84SPXxM5sQKTYiaLTGwRM42TXc5n&#13;&#10;4o/wQZQw6eRzJsUIGybVhDsxmeY4jsGTwiSUiSwTa85hAkw4E94G9jMZZaJN4XzEE3YgYKiXiW8W&#13;&#10;SdTHfj7nOPpFu9SLHfQP+6mHsDYK4ob6OYbz6SueBzb2NbafTmj4j2NYb5NFH/XAhvMoiKDGfme7&#13;&#10;aQeueaJO3zkP+3ifPRi5qbHayce14k+djWWscR+tPexm7PI4whKPUP5zAl/6T5uMH4XxhCs/I2rp&#13;&#10;K31n30j8OA5u2JHXMDF+8IVRrrexT43vsQlRxvnYyjXVOM5cc431w220wvHYS9+oi75xzWELfW0e&#13;&#10;r9Hq8jMJSEACEiibgAKp7PHROglIQAISkIAEJCABCUigiwRmdrEtm5KABCQgAQlIQAISkIAEJFA0&#13;&#10;AQVS0cOjcRKQgAQkIAEJSEACEpBANwkokLpJ27YkIAEJSEACEpCABCQggaIJKJCKHh6Nk4AEJCAB&#13;&#10;CUhAAhKQgAS6SUCB1E3atiUBCUhAAhKQgAQkIAEJFE1AgVT08GicBCQgAQlIQAISkIAEJNBNAgqk&#13;&#10;btK2LQlIQAISkIAEJCABCUigaAIKpKKHR+MkIAEJSEACEpCABCQggW4SUCB1k7ZtSUACEpCABCQg&#13;&#10;AQlIQAJFE1AgFT08GicBCUhAAhKQgAQkIAEJdJOAAqmbtG1LAhKQgAQkIAEJSEACEiiagAKp6OHR&#13;&#10;OAlIQAISkIAEJCABCUigmwQUSN2kbVsSkIAEJCABCUhAAhKQQNEEZhdt3QSNe/Doabh09U548OjZ&#13;&#10;BGvwNAlMPwJL+xaEDQMrwpK+hdOv8/ZYAhMk8O5dCO/if2wWCUhgfARmzJgRZs2cEeJLUaXUeSR/&#13;&#10;pzeuWxGW+ne68uulJwUS4uj/+L/+GH48eblygDYggV4hsHfHhvC//dMvw96dCqReGVP7UT2BN2/f&#13;&#10;hVev34Y3b99W35gtSKDHCMyeNTPMnzMzzJ5VlkIqdR65b+eG8L//z78MS4f8O131V6EnBRKeI8TR&#13;&#10;l9+crJqf9UugZwhwA/x/ePgsxPmeRQISaJNAEkhvEEh+cdpE5mESaCDwNrybjTgqSyCVPI80Oqrh&#13;&#10;8qnwrWuQKoRr1RKQgAQkIAEJSEACEpBAvQgokOo1XlorAQlIQAISkIAEJCABCVRIoCdD7CrkZdUS&#13;&#10;kIAEJCABCUhAAr1OgMwRpWWPKM2eHr4GFEg9PLh2TQISkIAEJCABCUhgvATyuqiy1kYNr9Uqzabx&#13;&#10;sq3H8QqkeoyTVkpAAhKQgAQkIAEJdJOAHptu0i6qLdcgFTUcGiMBCUhAAhKQgAQkIAEJTCUBBdJU&#13;&#10;0rdtCUhAAhKQgAQkIAEJSKAoAgqkooZDYyQgAQlIQAISkIAEppLAcH6G8tb6zIiGGfXXnSvDNUjd&#13;&#10;4WwrEpCABCQgAQlIQAI1IoAgsUxPAgqk6Tnu9loCEpCABCQgAQlIoCUBxFFpAqk0e1rCq/0HCqTa&#13;&#10;D6EdkIAEJCABCUhAAhLoKIGkjwoTJIWZ01HehVXmGqTCBkRzJCABCUhAAhKQgAQkIIGpI6BAmjr2&#13;&#10;tiwBCUhAAhKQgAQkIAEJFEZAgVTYgGiOBCQgAQlIQAISkMBUEkjxdVNpQIu2S7Wrhbk13u0apBoP&#13;&#10;nqZLQAISkIAEJCABCXSewHBK7bIW/ZhVr/Pj3KpGBVIrMu6XgAQkIAEJSEACEpi+BEzzPW3HXoE0&#13;&#10;bYfejktAAhKQgAQkIAEJjEwgeo+KE0hlebRG5tYbe12D1BvjaC8kIAEJSEACEpCABCQggQ4QUCB1&#13;&#10;AKJVSEACEpCABCQgAQlIQAK9QUCB1BvjaC8kIAEJSEACEpCABDpBoNRkcaXa1QnmhdXhGqTCBkRz&#13;&#10;JCABCUhAAhKQgASmksB7JVLkGiTXIXXjylAgdYOybUhAAhKQgAQkIAEJ1IyAYqRmA9YxcxVIHUNp&#13;&#10;RRKQgAQkIAEJSEACvUDA5yD1wihOvA+uQZo4O8+UgAQkIAEJSEACEpCABHqMgAKpxwbU7khAAhKQ&#13;&#10;gAQkIAEJSEACEyegQJo4O8+UgAQkIAEJSEACEpCABHqMgGuQemxA7Y4EJCABCUhAAhKQwCQJpAx2&#13;&#10;hSVpKC6r3iQZF3y6AqngwdE0CUhAAhKQgAQkIIFuEzDNd7eJl9aeAqm0EdEeCUhAAhKQgAQkIIEp&#13;&#10;J0AmO8v0JOAapOk57vZaAhKQgAQkIAEJSEACEhiBgAJpBCjukoAEJCABCUhAAhKQgASmJwEF0vQc&#13;&#10;d3stAQlIQAISkIAEJDASgbQEqcDwOkL+CjRrJIR13+capLqPoPZLQAISkIAEJCABCVRAQDVSAdRa&#13;&#10;VKlAqsUwaaQEJCABCUhAAhKQQDcIIItm4KopLEkDNinZunEFhKBA6g5nW5GABCQgAQlIQAISqAuB&#13;&#10;pI8KkyOFmVOXoZyIna5Bmgg1z5GABCQgAQlIQAISkIAEepKAAqknh9VOSUACEpCABCQgAQlIQAIT&#13;&#10;IaBAmgg1z5GABCQgAQlIQAIS6FECxLKVGM9Wql29dxm4Bqn3xtQeSUACEpCABCQgAQlMhkBKqV2Y&#13;&#10;SCosacRk8JZ+rgKp9BHSPglIQAISkIAEJCCBKSBQmECaAgLTtUkF0nQdefstAQlIQAISkIAEJNCC&#13;&#10;QBRHxXlsFGwtBqvjuxVIHUdqhRKQgAQkIAEJSEAC9SegIKn/GE6sByZpmBg3z5KABCQgAQlIQAIS&#13;&#10;kIAEepCAAqkHB9UuSUACEpCABCQgAQlMkECJCRroSql2TRBzyacZYlfy6GibBCQgAQlIQAISkEDX&#13;&#10;CQxrkbJC7IpbEtX1Uelegwqk7rG2JQlIQAISkIAEJCCBuhAoSx/VhVpP2KlA6olhtBMSkIAEJCAB&#13;&#10;CUhAAp0iMCO6a9hKKqXZUxKbTtviGqROE7U+CUhAAhKQgAQkIAEJSKC2BBRItR06DZeABCQgAQlI&#13;&#10;QAISkIAEOk1AgdRpotYnAQlIQAISkIAEJCABCdSWgGuQajt0Gi4BCUhAAhKQgAQkUA2BuP6osDVI&#13;&#10;0aBqumqtHxHQg/QREndIQAISkIAEJCABCUxbAuiQErVIqXb14IWiB6kHB9UuSUACEpCABCQgAQlM&#13;&#10;lMCwEol57CZaQUXnqZAqAvtRtQqkj5C4QwISkIAEJCABCUhg2hMoLsRu2o9I1wAYYtc11DYkAQlI&#13;&#10;QAISkIAEJCABCZROQIFU+ghpnwQkIAEJSEACEpCABCTQNQKG2HUNtQ1JQAISkIAEJCABCdSCAOF1&#13;&#10;pYXYlWZPLQZyYkbqQZoYN8+SgAQkIAEJSEACEpCABHqQgB6kHhxUuyQBCUhAAhKQgAQkMAkCepAm&#13;&#10;Aa/+pyqQ6j+G9kACEpCABCQgAQlIoOMESkvz3fEOWmELAobYtQDjbglIQAISkIAEJCABCUhg+hFQ&#13;&#10;IE2/MbfHEpCABCQgAQlIQAItCPCA2PIeEhtzRhRqVwuMtd5tiF2th0/jJSABCUhAAhKQgASqIDDD&#13;&#10;rHFVYK1FnXqQajFMGikBCUhAAhKQgAQk0BUCLD0qURylxBFdITDtG9GDNO0vAQFIQAISkIAEJCAB&#13;&#10;CXxEoESR9JGR7qiCgAKpCqrWKQEJSEACEpCABCRQYwLJjVSY/WbV69aAGGLXLdK2IwEJSEACEpCA&#13;&#10;BCQgAQkUT0CBVPwQaaAEJCABCUhAAhKQgAQk0C0Chth1i7TtSEACEpCABCQgAQnUgkDKh1DYGqTC&#13;&#10;zKnFOE7USD1IEyXneRKQgAQkIAEJSEACPUigxPVHYC7Vrt67BPQg9d6Y2iMJSEACEpCABCQggckQ&#13;&#10;GHYhTaaGzp+rC6nzTFvUqEBqAcbdEpCABCQgAQlIQALTmcD0yhr35s2b8OrVq/Ds2bPw4MGD8PTp&#13;&#10;0/Dy5cvw9u3bdBHMnj07zJ8/PyxatCgsXbo0LFiwIMycOTN9znFPnjz5cB71vHv3Ln3OOX19fWHx&#13;&#10;4sXp3Dlz5vzkouJY2nr8+HF49OhReP78ecAWHtRLmwsXLgzLli1L586dOzfMmjXrJ+dX8YMCqQqq&#13;&#10;1ikBCUhAAhKQgAQkIIEaEUCoIIwuXboUDh8+HC5evBju37+fBAtCCIGzevXqsHXr1rB///6wbt26&#13;&#10;MG/evCSi7t27F86dOxcOHTqUznv48GESOQiaNWvWhF27doVt27aFwcHBJHYasSCOLly4EM6cORNO&#13;&#10;nDgRrl+//qFNhNWmTZvCwYMH07krVqxIwqzx/CreK5CqoGqdEpCABCQgAQlIQAISqAEBPD1seG9O&#13;&#10;nToVTp8+ncTO3bt3k8jBg5Q/x7vz+vXrJIx4Xbt2bRIzCBvORVQhlvAAcQ6i68aNG+lnvEx4nxBV&#13;&#10;CCfKixcv0udHjx4NZ8+eDbdu3UrepNxm9kThNeL8vXv3pvPxLrFVVRRIVZG1XglIQAISkIAEJCCB&#13;&#10;WhKI0+9KJ+ATgYJNVRSEDIIGIfPll18mD1J/f38SI1u2bEnhdHyOZ+fHH39MxyFsEFB/8Rd/kULr&#13;&#10;vvjii3Dt2rXkVdq5c2fYsGFDIJQOsYR3CAGEVwkPECKJ+mkXQYSw+vrrr1M9eKY2btyY2kSMIbiu&#13;&#10;Xr0afvjhh3Dnzp2wcuXKsHz58hRmp0Cq4mqwTglIQAISkIAEJCABCTQTQIdUo0WaWxrfzxXZhbcG&#13;&#10;7wweJEQQa4GGhobC7t27U2gcYgZv0fnz55Mo4jhED+cQZoeQ4WfWLn322Wcp/A5hhZfo9u3baR0S&#13;&#10;HibE0uXLl5PAYf0S7SJ+COlD/LDWaPPmzeHAgQPpGOpj7RHHnTx5MrWBfQMDA2HJkiXJkzQ+gO0f&#13;&#10;rQepfVYeKQEJSEACEpCABCTQ8wTeK5EKQ7gmhrAahYR3iHVAhLPlRAp4chBICBE8QYS44blh/REC&#13;&#10;CW8RwoZ1R3hyqIPPt2/fntYa4SVi3RJrlhA97OccNtpgXRIeJEQXnivORWzhPcJLhLii3R07diTb&#13;&#10;jhw5kjxMnE+dfEaoXlVFgVQVWeuVgAQkIAEJSEACEqgxgRLdSJ3HicBBzCCGECSIEzxAq1atSuIn&#13;&#10;f05GOTbEEuIGzxEeoryfzHaIGzxOufAZ4gevD54pvEg5CQPHII5IDEHbHMO5eJIonIsIwg7qpj3C&#13;&#10;+m7evJmOTQdV9J8CqSKwVisBCUhAAhKQgAQkIIHSCSBEyBY3ODiYBApiibVCCCO2XAh5IySOdUMI&#13;&#10;F45jH+cTMoeIwbPTXHL9HIM4QhDhraLgjaIOPEqIJI5tLtTJZ6xhyqnE8/nNx3bq54+t6FTN1iMB&#13;&#10;CUhAAhKQgAQkIIFaEvizMCjJfDw3OcPbaHZlcdMocFodj9DBa8TGmp/mQkIGxAkJEwipI/U3giaL&#13;&#10;JNYicS7POxrpGUXsQxwhdDiWcD5C8iiIo3w+x7Q6n7rz+ZyTz2+2tVM/K5A6RdJ6JCABCUhAAhKQ&#13;&#10;gAR6g0DUR+2Ii2529l1sDHFEwoTRRBJ2I3oQG7xOph8IMjw+ZKHjGUckS6BekjHg1UE0EfZGO3h/&#13;&#10;RmqLfdkWhA0b9VLoCz9ne9s5P/c/VVDRfwqkisBarQQkIAEJSEACEpBAXQngQSrLi/TyxctwO4a3&#13;&#10;nT37LIkW1uSMVPC2EO6GN4iNn8dTEC9seHpYM3Q+JlLID47FU0QyBdYq4UFiDRICaaIlC6WJnl/V&#13;&#10;eQqkqsharwQkIAEJSEACEpBAPQkkfVSWQHr4+FE4ET041848DMeOHUtrgUaCS1IDMtDt2bMnvU5E&#13;&#10;ILHGh2QI3377bWoLTxH1fP7556nObdu2paQL7MP7g0er0TPUaBciiM84Bk9So6eJ9xM5n3OqLAqk&#13;&#10;KulatwQkIAEJSEACEpCABDpCoFrBlsP38vOQTp8+ncQRmeYQQps2bQr79u1L3iM8VBxPOm+8SqxR&#13;&#10;wqOFEGou7GPdEKKLYxvXGlEv+/iM86mzuXA+n410fvOxnfpZgdQpktYjAQlIQAISkIAEJCCBigiQ&#13;&#10;aW5o51AY2rgofPrpp0k0jNQUoiOH2HFOu4W1PWSJIxHDF198kV5J0EDq7oMHDyZhRCrunK0uZ5cj&#13;&#10;LTcCCJFEHc2FfTlbHceydolz8SzxnqQP+XxEUHNhH3VzTD5/pGx3zedN5mcF0mToea4EJCABCUhA&#13;&#10;AhKQQI8RSPF1xfWJNT8rV62MD2sdSJ6WVut3SHSQkx60E4pGPXhuECFnz55NCRnOnDmTQuhYbzQ0&#13;&#10;NBR4cCweJGwgTI6S7IniiXVOiCDWK+VnFOFZ4jgEFmuUeMAr9SOueNAr51LIhsd+No7hWFKM8zme&#13;&#10;IwQbacURUbRBWwi2fH6qpIL/FEgVQLVKCUhAAhKQgAQkIIE6E4giqeEZQCX0ZFj4DK/haSWOsp0c&#13;&#10;m7e8r9Ur4ggvDc84+o//+I8kkhBWO3fuDD//+c/D9u3b08NeESWNggtPFQKKEDzaImHDiRMnkpdn&#13;&#10;69atKSzvzp07KdMd4XqEyZHcYfPmzSk0jz7wnix5eK1ICsHniCBEEscj2MicRz14j9auXZvaJEyv&#13;&#10;yqJAqpKudUtAAhKQgAQkIAEJ1IoAumhYG1W75me8UIYF0rB3aLznjnY8zyHCc0MiBpI/XLp0KXl5&#13;&#10;8NQgWvDgIH6aC4IFIUPYHUIHDxAepB9//DGJHtYW4VWiXrxB/f39YePGjUngIK4o69evT8cgoB4/&#13;&#10;fhzOx4x5CDZEEnZxLg+XxfOEGEMg8RkhelUWBVKVdK1bAhKQgAQkIAEJSKCGBIY9MGUZXo1gQwQh&#13;&#10;RPDWIITw1rDeB3GDcEHMIM6aC96ef/zHf0zC5a//+q/DqVOnkifom2++CV999VUSOpyHkCI8D08U&#13;&#10;G1n2cogc7/FUEUpH+wikI0eOpHNpD48Vwoo1V7SHSEJ4NXqymu3qxM8KpE5QtA4JSEACEpCABCQg&#13;&#10;AQnUkMCwZ2pm8tLkELf8YNeRhFHuIiKF4/DosE4J0YP3h3NYU8SaIfaxzmjXrl2B1OB4gFiflAvJ&#13;&#10;Fvh87969SYgRoofHCIFG/SRxQFzx+ZYtW5KNeQ1UrqOKVwVSFVStUwISkIAEJCABCUhAAjUgsHjx&#13;&#10;4uSdQah88sknKbECImc0cUS3yJCHR4dwN7w8eHaoA48Ua5pYY4TIwQPFsbSDN6m5sI/Qu+XLlych&#13;&#10;xdojQvIo1M3nhNjllOLN51fxswKpCqrWKQEJSEACEpCABCQggRoQQNggTtgmWvDqIIRYkzTegghC&#13;&#10;ALGVUhRIpYyEdkhAAhKQgAQkIAEJFEDgfZaGEdbdTKlxyZ6P1wJNqU092rgCqUcH1m5JQAISkIAE&#13;&#10;JCABCUyGgGJkMvTqfK4Cqc6jp+0SkIAEJCABCUhAAh0n0M4anI43OkaFY60JGuN0Px4HgZnjONZD&#13;&#10;JSABCUhAAhKQgAQkIAEJ9DQBBVJPD6+dk4AEJCABCUhAAhKQgATGQ0CBNB5aHisBCUhAAhKQgAQk&#13;&#10;IAEJ9DQB1yD19PDaOQlIQAISkIAEJCCB8RKITwEa8zlA461zssdjk6U7BPQgdYezrUhAAhKQgAQk&#13;&#10;IAEJ1IEAOqRELVKqXXUY03HaqAdpnMA8XAISkIAEJCABCUhgGhAo7TlI0wB5KV3Ug1TKSGiHBCQg&#13;&#10;AQlIQAISkIAEJDDlBBRIUz4EGiABCUhAAhKQgAQkIAEJlEJAgVTKSGiHBCQgAQlIQAISkIAEJDDl&#13;&#10;BFyDNOVDoAESkIAEJCABCUhAAkURiAkRiluCVGLiiKIGrXPG6EHqHEtrkoAEJCABCUhAAhKoPYFS&#13;&#10;08WValftB/yjDuhB+giJOyQgAQlIQAISkIAEpjWBpEUKc9kUZk4vXx96kHp5dO2bBCQgAQlIQAIS&#13;&#10;kIAEJDAuAgqkceHyYAlIQAISkIAEJCABCUiglwkokHp5dO2bBCQgAQlIQAISkMC4CJS60qdUu8YF&#13;&#10;tyYHuwapJgOlmRKQgAQkIAEJSEAC3SIwI2axK23RT2n2dGssut+OHqTuM7dFCUhAAhKQgAQkIIFS&#13;&#10;CZTqqinVrlLHcRJ26UGaBDxPlYAEJCABCUhAAhLoPQLRf1ScBwmbLN0hoAepO5xtRQISkIAEJCAB&#13;&#10;CUhAAhKoAQEFUg0GSRMlIAEJSEACEpCABCQgge4QMMSuO5w70srMmTPDnDmzwuKF88KyJQvDovg6&#13;&#10;d87sMCvuf/fuXXj9+m14/uJlePT0ebj34Gl49vxlePv2XfpsNAOoY9GieWHJovmhb9GCMH/enDBr&#13;&#10;1rB2fvOGOl+FR0+eh8dx4/Xlq9ejVdf1z7AXHn2LF4RFC+aFeXNnJ7f46zdvwov3tt998CQ8ffYy&#13;&#10;0B9YUari2XUANthTBN7G6/bVq1fxen0WHj54EJ4+fRp/jtfu27cpuGL27Nlh3vz58Tu7KCxZsjQs&#13;&#10;WLAgXcvlLSbuqWGxM4US4Pf52/jdePLkcbhz+3Z8/yYsXbosfj8Wh7nz5sW/ZbOS5a9fv45/D56n&#13;&#10;79Pjhw/j38dn4c3rN/Gzd2FW/E7Nj9+pxYv7wsL4vZo/f0Hge2aRgASmLwF/A9Ro7BFHCIHBjavC&#13;&#10;J3s2h63xdfnSxUnQMHl69Ph5uH7rfjh14Xr4/siFcPna3fDy5esoCoYFQauuIo62b14TdmxZG4a2&#13;&#10;DoS1q5aFBfPnpsOfP3+V6jxx9lo4df56OHP+Rrhz/3Grqrq+n0lh/9JF4cDuTdH2dWHLxpVhxbLF&#13;&#10;6Y/i0+cvwo3bD8LJc9fDN4fOhgtX7iTB9Dr9UQxJbFbBs+sQbLCnCCCOHkRhdOnSpXDkyOFw6eLF&#13;&#10;cP/+/TS5Q9QvWrw4rF69Ogxu2Rr27dsfBgbWhXkNE8GegmFnJDAGAcTRixcvwpXLl8Ifv/iP+Dfv&#13;&#10;Rdh34JP4/dgWVqxYGRYsXJhqQBzdvHkjXLpwPpw8fixcu3Y1PH3yJH72Lh6zKKxdOxC27xwKmzdv&#13;&#10;CWsGBpJYGqNpP+5xAiSwK+3GU3FJ9Xr4GlAg1WRw+ZIu61sQdm1fF3ZuGQjbNq8OK/uXhNnR08Nn&#13;&#10;3CXDgzJv/pwwOwopvD54lq5cvxeF07MRezl79qwkhDasXR7279qURNLyZYvSvuxBWrBgblizamkU&#13;&#10;E/EO27y5qd5X8Q73s+iNefVeaIxY+QR2IgDxAC1eGO+OR+/Yq+ipunHnYXjy9MWItc3DcxSZbNm0&#13;&#10;KuzZuSFs3bQ69MXzsHXGzBmxjvlh47o56f3j6FWD06Wrd8LDR8/S+07zHNFId0qgTQLcCWd7+OhR&#13;&#10;OH36VDhz+nQ4f+5cuHv3brzJ8SZ+9jZ5hB/Hz188f56+HwgjPE6IpMV9fW225GESqD8BvhMvX8aI&#13;&#10;iYcPkvA5Fm8m/On7b5M3dU0UO6vXrg1L3yxL3x1uOuBdQhidP3cmXI/iiO/R2/h9mzljZvx79jTc&#13;&#10;unUz/cx3a2b8ezpr5qyfeKDqT8weSEAC4yGgQBoPrSk6lon9zCiE1kTPzt/8YnfYvH5luH3vcfjh&#13;&#10;2IVwOnp07j98moTSujX94eCeTWHt6mXhF3N3hP4li8K//3/HWgokvETr1/YncfGLT7cnT9R3P54L&#13;&#10;5y7finewn8ZbJyEsjXVsiZ6qn+3bElYu7wt4ZV7HMLXL1+6EV1FodLIgjvCObYlCZ+vG1eF+DIv7&#13;&#10;t/88Es4+vTViM0uiIEQY7R3aEL1Ha5Nd//7V8XDlxt0UbrhyxZJwYGhjWLZ0Yfj5ga0xhHBBDK94&#13;&#10;kTxtVfAc0Uh3SqBNAogjJn234l3uP/7nl+Fy9CAt64/fzz17w5YtW8KSpUvT5zduXI+epR/TpPDb&#13;&#10;b16Eh/cfhPm/WqBAapOzh/UGAcTRvXt3wrmzZ8KfvvsmnDh2NHpbL4RVq1bHvwWEzg2XYY/s/SiM&#13;&#10;zoav/vOLdM6m6CXavWdfWDuwPsydOzc8jCF3V69cCsePHQk34/eL0Lw5c+b8xAOV6/N1GhEoMaW2&#13;&#10;Sey6dgFOSiDlO564uHlPSZP56Lnglc0yeQIzozdkblxXsyR6SwZW9ydP0ZFTV8LhE5fC0ZNXklia&#13;&#10;E71BeJVWLF+cPkdkvIvrj747fL6lAaw9Wh7D0XKY3tO4ZunUhRvhhxiedycKMATSyv7hu9Kf7R2M&#13;&#10;7xeHDQPLo1fnQbhz9+EHTwxrfpZG2xbHNUyIHGzlrlwKfYheoCfRe8MaoCdPWQP0Jt0FH8koPD/L&#13;&#10;Yrgcoo1wv1vRe7QweoRalSWL5ydv2vZNa2K8+Kxw7cb9cPTU5XA8hgO+evUmIBjnxjuBe4fWJ1GJ&#13;&#10;R+3w8Uvh2q0HaY1Vp3m2stP9EmiHAN+XdEc83tlGBD2Oayp2DA2FXXt2h6Gdu0L/8v4o/F+HCzFE&#13;&#10;CK8Sd8AvXbiQPMUHDn7SThMeI4HaE0Dw4PG5c/tWuBi/CxfOnw23b95Ma5Cex3VFL+N6Pb5LuRBy&#13;&#10;x7HXrl4JN65fiwF175LHdc/e/WH9xk1JIN27dy/OV0IUWUfC3Tu3482Ji+mGBOuRcohers9XCUhg&#13;&#10;ehCYtEDilxV/tNkoLGxk4+6LAqkzFxHhbgtjqBsi4NGTZ4Fwse+PnA9HTlwODx49TaLjXfyDcC+u&#13;&#10;DToV19uQaIGwuVXRgzJvXushJjwPL9KrOHasMbpz71E4f+lWEkc5EcPtuO/q9bvhUvQYITjw2qxe&#13;&#10;viScnjs8vowxombvzvVhx+DaMLhhVVoDhPh68fJVEm9nLt4I30bP1PnLt+MfsRfxj1dnkjwQirc9&#13;&#10;ikL6efLs9XD45OVw49bD5CUiOQUC65vDZ1OI3a64PmnjwIokIBFzeJA6zbMzo20t05UANw+Y+PE7&#13;&#10;lQXmTM5YY7Rr1+6YjCGG084meUpch7hsediydWsSSNeuxe9tnNAxCbRIYDoQ4DuCd/XM6ZPhyOEf&#13;&#10;wrOYxGRtDDGdH5OVPIqeoObyPCY7uXb1agqxQ+z0L18Rtm7fGTZuHowJThamkLwVK1aE9es3BNYt&#13;&#10;sTYJL+7F831RSK0Py+PxFglIYPoRaD17HoEFCyEfP34cJ7lP0uuz+IvneYzX5a5no0DCZU1sPNmV&#13;&#10;yLS0OC4q7ovx8eyzTJBAnPA/jGLo+JmrkffrcObCzXDz9sMPnru4QiGOwdu0kakN4YLnabSHipGs&#13;&#10;gPVJV2/cCzejV+je/SdRYDxI2e+wkjpoC7H0NtaZ97G+B+8Sa4CWR3GEt2rPjvjHZcPKtH5oDh6k&#13;&#10;6K2ZH8XXqpVLQvQvpjrmRVFFSOC96E2aFetAbA3EsMHFMUkEZVkM5xuMoXUbB1Ymz9XsWMf+XRtT&#13;&#10;1j4+fxFtYf3Qw/cZ9dL6qJVLoyCcH25Fj9bFmIThQewP3iMKWfcuxjVHeL0oeIwQc4tju2S36zTP&#13;&#10;1Ij/SWCCBNJ3NnpeEUPbd+yIN5nmxglbDG1duSp9F/k85l5MN6C4CcU6ifgLIN0tzx78CTbtaRKo&#13;&#10;DQEiI97Em3pc8/PmzU8iZ+v2HeH+vbvh2NEfP+oHc5PHj2LWuiis5s6dlzLcLY+CiEx3ufB96osZ&#13;&#10;IZf1L48epDuxrnvhdlyT9DLOeSzTlQC/b9lKK6XaVRqnydvTtkDil9GjGNJxOi4cPnPmTDh79mwM&#13;&#10;A7mRxBICKf+B5o84AmlhvFNDpqXNmzeH7du3h6EYKrJy5Uq9ShMYsyRk4mT/7MVbaV0O3pGbdx99&#13;&#10;YJ6rxMu0MYqBtTGpAum+ETzZE5SPaXwlZTdZ6UhcMDOO24sohBoTOiCwEEEIGTLbLetbmDxUhMu9&#13;&#10;jCKEn/fH7HF7dqyPoW5r074/fnc6XI5rgF5G7xHnbYmCZ2DNsvDffrYzebUQLXjAqJcwun/49cGw&#13;&#10;fXBNMmtuFFCIHTxgfTF8DttXR4GVbboV+3w0hhaeOHctCS3Sey+KxxOaR1/wppHYIRc4IYRIKEHS&#13;&#10;CrxaSxYtTILrYVy31WmeuV1fJTARAkzSSLSwOd7ZXrasP3o+Z8Y1ECsaxNFwrYQRXY13xG/fupXW&#13;&#10;SixbtizMib9zLRKYDgS40boyrjOaH+cY26Iw4nuD2Dl54niMiFiQ0nc3cmBukucnKflCvLEwfLOh&#13;&#10;8ajh99yDeP0mCqp4I/jx40cfbvx+fKR7pguBVtfKdOn/dO5nWwIJLxFpZi/GdLPHjsUsMOfPx4wv&#13;&#10;t5JgIhyEeN98EfGLiDs2OfQOrxPvEU0ctzQuNOZ5A5b2CTDRT56c6EEhcUFzydncNkcPzraYrpu0&#13;&#10;19dvPogCIMZlt8gARx0IkJFSdjOWs2bNiOuKFob1UXBRJxnyEEXXo4fp+s37ycu0Joa27d42nFWP&#13;&#10;MMAbV++Go6evxLTa16Jn8VVMErEwtT83ZqfbHdOHz48CaCAmkLh5h+xBf44Rb+7PWD8j5lhzxVon&#13;&#10;1j/x8/MoyJ4+exHDDf9cL9ciKc7xKMEvYox/QOekbHxci7DsJM+x7PZzCYxGAK8rvyfZlkbR01z4&#13;&#10;XcpictJ+Xzh/Ljx4eD+sXrMmbNo0mG5INR/vzxLoRQKzY/g+CUv6oqeV7woCib9ZrDHisxBvIDQW&#13;&#10;Pic1/vwF88PrmzHrXbzR+yDOZ1jDx/PEOJfnjD2KXibmOQ8e3E/rmfi+vYnPVLJMTwLxsojXRnl9&#13;&#10;L9Wu8khN3qK2BBLP5Dh8+HA4fvx4OHfuXFrzsiWGfnB3kxC6/EsKcxBH/GLh4Ya3Y1rNSzFW+OjR&#13;&#10;o0kkcVdm3759CqTJj9tPaiBd9b4YivZZzDSHN4dQu6/+dCZ8F9cpEc423oI4QnRtWLciZs3bE3bv&#13;&#10;WJeSGly8cjucjkkcLsRXHrpKUgbWHa2K2e2+OXQu/Clm1bsWw/WG1xnFNVGx7R/jOqkFsa5Poqdp&#13;&#10;0cKYNW/N8iSyrsaECqyXehyf3dQcYkfI3ra4IV7+9T9/DOei0KPkELtn0RvEc59YQ8Qft2Eh9Da8&#13;&#10;iuKItK3NJX+OKGISOnt2fAjuKL/5Os2z2R5/lsB4CXANP4zpjI/F36WHDx8Kp06ejA+3nBU++eSz&#13;&#10;sP/AgZ+EC423bo+XQJ0IsA4vh+vz+5y/AWytCg99Je0364qO/ng4zU0uXDiXBNaaNQPpe3T//r0o&#13;&#10;sC6nhA9Xr1xOVSGO+N5ZpjOB0a+tqSHT+lqfGnt6t9W2BBLC5tSpU8lzxC+igfgQtV27doUNGzak&#13;&#10;eHk8QtyloSCQ8Dhxp/Py5cvJa4RQwuvEL7bBwcEUete7SKvvGX8LGIeFMWMcD0XdGhMV8ODYwZj+&#13;&#10;m1Cyy/HZRyRdOBcTLjyOXpV2C14gwtDwQK0fiOmFt8fQuZg+m2QIiKIfY9a8y++fI4TXhvZXRy/S&#13;&#10;GtYBxZA41iMRarc+htQ1llUxqQPPJMLjsyJmwhv2cN0Pt+/GJ5+TLe99IdnC8+jVmj1nZsqKR5IF&#13;&#10;ss4hshoLIXVkt2N9Ff+Gy7v4bmJ/zKri2Wiz7yUwXgJMzthYhE6WrQsxY9eROMEjwxY3pQbWrYvh&#13;&#10;yzvCxk2b9CCNF67H15YAf/vyfKOdTpCye+WqVSmRA68kckAEzYzPOeLBsXPjWr+nT5+kRA7c3EV0&#13;&#10;8adkRlwPOJrwaqdtj5GABOpLoC2BhDcITxCvv/zlL5M4WhsfwjacWWl2Ej75Fwl/0MnGhHdp+fLl&#13;&#10;SQydOHEifPXVVylEjzoskyMw/AdiVnre0V8e3JaeA8Szip7FNN1//P50OBKzueGdIQlBTljQTouI&#13;&#10;IwQMD6P965/vCoTsITkI1aPeE6evxvC4hymkDbEzP4ar8cqap//+86GwLz6TiLVPrJlqLEtiqB5Z&#13;&#10;9fAoEarHQ2AJkZtoSddYbIN28BjNin/IEN+z44Zway7wQvyxpgrPU7IvnpdLVTxz/b5KYCIEuM4J&#13;&#10;T75x82b4/rtvw4n4kMtLURzNjwvTf/azz8NQzG63deu2+HuYBznH0CKLBCTwEQFuJvT3r4iZH7eF&#13;&#10;pzHBFM9DuhW/U4SpUubFxA2s/eNvSH9M0oBgwqM0nIk3iiWLBCQwLQm0JZD4I02YHa/r18d0zjHD&#13;&#10;Ug6tG40aiRrIXkfMb2Mdo53jZ60JMMHnlzjZ2OwQf5sAAEAASURBVEi5jXdn364NaV3P8yiOSNH9&#13;&#10;w9ELMdPdtSSOSFDQTsEjg2hB6GyLCRN2xfVCG9evSA+fRRyRPpuU4qT6JoMQdgwX3M/D7whfY2vQ&#13;&#10;HR+aZh0U3iwyzZElj0QNr5pE1IeD23jDmizOZw0VySAICZwf+0DKcoRQLsPCiKQhMSQjrn/iziBr&#13;&#10;owgP5GG3VfHM7fsqgYkQ4HtElq6H8ffmjevXY1Kc0zG8+Vh8gOWNFJ68MT67Ze/efWFb/D2MOMrh&#13;&#10;RhNpy3Mk0OsE+L2PSFoaE59s3rI1JT9h3+3bt+JygOcxxC7+7YjpvjkGccQz/LjJu3DhohTG3et8&#13;&#10;7J8EJDAygbYEEncy8/oNwunYmKiPVfIvJv6AM1mlHjbLxAjAfFFMiU3ShL/5xe6U/Q0vDum+vz18&#13;&#10;LpyIwuhKfGbReD1HiCM8UKTU/m+f7QhLY3KFazERAxnuDh2/mJ5fRCgc4mj4WhheD4QAI3EDx/6/&#13;&#10;fzyaPFd343HPnv80rC9lp0tJHl7H9UcxtC4maUAkTbRgA54xRCEPoWUtEtnseL7RnZjpLpe8lmpB&#13;&#10;DAVcsCAKpHgNPnr67H22uzfpGq6CZ27fVwlMhADiiEcpnI/rPf/4n1+Ec/FO94v4nSIL6IGDMetj&#13;&#10;DKtbG8Oc9RxNhK7nTDcCzF24QcvfDZ4ttmXrtrB12/bhv2VRCJEtkvTfd2Ja70M/fB+TnzxIHiUy&#13;&#10;45Fq3zKNCXAHON8FLgVDafaUwqUCO9oSSMT74g0iPI4nuN+M7un+/v60j0k74qexDE+i36bjWX/E&#13;&#10;OYglnovUjrBqrMv3w+uNYIxwISX2/qGN0Xs0kNb9XL4WM8fF1Nd/ip4jvDRka2vM5DYaP8LceJYQ&#13;&#10;qcEP7t4cEzysS88JwuNzMq5hOhTX/yC6eIBsY2F8aeNpnLTdfi9ISLGNh+hUfGAr6bhTEgUEXRQn&#13;&#10;q1b0pVTcUV6lrHaPY/14cJoLKbpJzHAlrqGaF0OGeP90hCx8tM+GJ+hGFIcsVmct1Ka4BgshR/38&#13;&#10;UWTd07q4HmpdzJwHP1KB33/wNL2SRa/TPJv7488SGA+B/HvzQVwjQRjQsWNH4+MUzqSUw6w32hkf&#13;&#10;lbB33/6AB4mbTv4uHQ9dj52uBIYfwPwsZai7duVK+nsxOLg18CwkHr7M3wpS5/OsJG5MvIhrqAfW&#13;&#10;rQ9r1qyN3zMz7k7X68Z+S6AtgYTrmbuXPHuDjHQ892j//v0p3I4/1M0LJvmFw2JHnpP0pz/9KT07&#13;&#10;iXjeVXGBpOEg47/omNzPiamyN6ztD3/3q70pcxxrb46duhr++N2pJGZuRxGTUllHL0+7BXG0YWBF&#13;&#10;9BxtCn/9l7tSNrnDxy8Pp+o+ezVcvX4/iomfpkz9UHdsn2x1Zy/eSKFq2zevTQkTyEpHYohnMZQN&#13;&#10;z9TghmHP1K9+tiNeE6/D//3vf0qJJAiRa16r9CSeR5ggHqajMaQPwXQjrnlqVRByhADOnTc7PaQW&#13;&#10;DxHerPvxYbKE3pFd72dk9otro17G9nggbvJwxXZg2mmerex0vwTaIZDvdF+Pv2e/+MN/hHPxWXPc&#13;&#10;3d6+Y2f4/POfx2e+bE/rOvkdyg0niwQkMDaBN/G5Rk+fPA6XLkSP7Jd/SN+dd79+m0LrWALAfOb6&#13;&#10;tavx+3YmXIzeWm5UkPVu0+CW5HEauwWP6FUCcZrwkQNgqvuKTZbuEGhLIC2OzxDYtm1b+sWBNyin&#13;&#10;7UYw4RVCQDHhpPDLBXf2s2fPwvUYP09qcO7KkNRh69atgbos4yPAs36Wx+QJg4TBRe8RrwgBQusQ&#13;&#10;IatjFjkeqJoyKjRUzQNWL0UPEwUvESLrbnx47IO4n2cG9UUPS/ZIse4IaXX6/M30vKI1K5aGRfPn&#13;&#10;pXPzf4gaRMnDeD4Pi+X12Jmr6bxN61aG9VHA7dmxIXmhSMmN92h9TM6wZdOqmPyh7723aUa8Yxdb&#13;&#10;itdJcyFs7v6rp+F+fIhrOwXxxkNj50Q+tEsWPDLv8YBabEUgkXCCh8+ev3wrnIzesLtRSJL5bnnM&#13;&#10;/jdRnvTbIoFOE2Cidu/e3XAxJmI4Hp83d+nypXhTaXVYEW9O4b3nwbB45Jv/PrLAfGAgXufx1SIB&#13;&#10;CfyUAHOT7G19ET1FfJfOnD4Vb9S9iH8/F6X5yu0YXodI4jlKJGpYt35DTDC1JiZE+enfwJ/W7E8S&#13;&#10;kEAvE2hLIPGk9k8//TSF1H399dcx7ONsIDMddzFZj4RAyl6k/JBYBBJ3RNm/cePG5HEiNTh1WcZH&#13;&#10;IK8R4plDq6NwYeJPQgJSfO+KD2p9GtfipNKkOY7F0Lv/8//5Kn30v/7DX8aQsgXh60NnU0geabtJ&#13;&#10;9rAvCot9Q1HUxPA9kjWQjQ4RNpyN7qdhcPcfxnUR8TxC+r6N9dyLP//pyIW4pid6bKK42Ryfm/Tf&#13;&#10;/2Io/lGZE/8gDadIRQchKHhG0smYWe/M+espdG482fVa0aLdozGBBKnNWVjLOqq/+nxnvB7jw2Pj&#13;&#10;tYlYx0t1Oa7L+vbH8zFc8Gq4FQXSZHkeif23SKDTBJi4XbxwMXmObt+Jocl37qTQHzJqnTl9Ot6M&#13;&#10;ItynWR6FsHPnUPif/umfokAa6rRJ1ieB2hNgHdGyuCRg46bNYf/BT1P46qmTx9N6I+YoRB7MmjU7&#13;&#10;renbvWdvSuSwafNguuGQHjxbewJ2QAISmAiBtgQS64945hGxvHiQEEGEz+EZwlvUeIeGXzhsTE45&#13;&#10;b0180jvep+0xPIQMeIbYjX+YEBl4XR5EzwqTfNJlv45jkTwxVNckjNptAfGAeGEdE6FxpPl+ncav&#13;&#10;vQrJCEfYGuPNw2DfxPo2RZE0q39R/KMzJ9b1Jq0Hov7DJy+lpA+sGULQdKK8iGF01Mf1h+h5HUMp&#13;&#10;eBYU3qHZ8Q8eac9v3HkQU55fS0LqYnyGE4kl5iyZXQnPTvTJOqYvgeHfozPDkqVLUyIGbiZx53s4&#13;&#10;nO5jYTR9SdlzCXxMAE/qjnizgBsNeH8WLohZ6OLfAb5Ds2YtiMsEVsd1fLtTQoYzZ04lj+yrly/S&#13;&#10;54sW94W1cZ3f0K49YdPmzWl9Es9PskhAAtOXQFsCiT/QCBsEzq9//evkDeLBhaT+5iGyPBgW8UTh&#13;&#10;lxHHEkq3NP6h51lIeWP/8B/76Qt8Ij1PoWQxPOxGDKsjW938mLKaNUhZGaW3I1TcGGKHJ6k5xO7a&#13;&#10;rbfhX/79h7SOiYQNpL2mLsTtSKU5xI7jojZKYXukFz974UZ6eOzcGMr3wYMTkzEgVEji8CiuWeJ9&#13;&#10;p8qwme9SuN+ho/HO+4WbSSgh9JhskkjieRRRZMy7E0MLEUeIyk7w7FQfrEcCmUAKZY4Z6lbHm0qf&#13;&#10;fPJJWsfJdcw2WskhdqMd42cS6HUCAwPrwz/84/+S5iLLV6yMSYz64vrUP4scMtht2rwlhqyuCrui&#13;&#10;p4h10tzc4/tFpMv8+QtC35Il6cauN3J7/Wppr3/85h3j1297FXXwqNH/GnSwIasKbQkkfoEgfHgw&#13;&#10;LNu6eKcF7xHi6GHMuEQ4HV4lJsz8omFdEscRE9/O85Ich9EJkHzhzstHH2WTG/2sn346UlgYYW6n&#13;&#10;JpFumxYYc0QP2/X4jKNuF0QSnqzrzx+03X4neHa7n7bX+wQIVc43k3q/t/ZQAp0lkDxIfbtaVkqi&#13;&#10;qKXRK8tmkcCYBFBGpakjjC7VrjGB1u+AtgRSc7cQQQgf7rLgJcJ7xJ0YShZT/DLiODaLBCQgAQlI&#13;&#10;QAISkIAEakWgRJFUK4D1NXZC6oXwKe52slkkIAEJSEACEpCABCQgAQn0CgEfptErI2k/JCABCUhA&#13;&#10;AhKQgAQkIIFJE1AgTRqhFUhAAhKQgAQkIAEJSEACvUJgQiF2vdJ5+yEBCUhAAhKQgAQkIIGPCMT1&#13;&#10;R2NlEf3onKp3uCaqasIf6teD9AGFbyQgAQlIQAISkIAEpjuBktNpl2xbL103epB6aTTtiwQkIAEJ&#13;&#10;SEACEpDA5AngQYr/iip6kLo2HHqQuobahiQgAQlIQAISkIAEJCCB0gkokEofIe2TgAQkIAEJSEAC&#13;&#10;EpCABLpGQIHUNdQ2JAEJSEACEpCABCQgAQmUTsA1SKWPkPZJQAISkIAEJCABCXSVAB6E0pb86NXo&#13;&#10;3iUg6+6xtiUJSEACEpCABCQggdIJkJuhsPwMCVmpdpU+nhOwTw/SBKB5igQkIAEJSEACEpBAjxMo&#13;&#10;zYXU47hL6p4epJJGQ1skIAEJSEACEpCABCQggSkloECaUvw2LgEJSEACEpCABCQgAQmURECBVNJo&#13;&#10;aIsEJCABCUhAAhKQwBQTmBHeFbgIadimEhdHTfFwVdC8a5AqgGqVEpCABCQgAQlIQAL1JcDyoxmF&#13;&#10;rUEqzJz6Dm4blutBagOSh0hAAhKQgAQkIAEJSEAC04OAHqTpMc72UgISkIAEJCABCUigXQLRXVOa&#13;&#10;B6m4BzO1y7KGx+lBquGgabIEJCABCUhAAhKQgAQkUA0BBVI1XK1VAhKQgAQkIAEJSEACEqghAQVS&#13;&#10;DQdNkyUgAQlIQAISkIAEqiFAnrgSJ8jYZA67asa8uVbXIDUT8WcJSEACEpCABCQggWlOoMA1SMqj&#13;&#10;rl2TCqSuobYhCUhAAhKQgAQkIAEJ1IPAu3fvwtu3b8Pjx4/DrVu3wps3b0J/f39YvHhxmDdvXnj1&#13;&#10;6lW4f/9+ePToUXj69Gn6uVXPqGvWrFnpvCVLloQVK1aEhQsXpsOfPHkSbty4kep5/fp14NiRyqJF&#13;&#10;i8KqVatCX19fmDNnTpg5szo/nwJppBFwnwQkIAEJSEACEpCABKYxAcTRixcvwsWLF8Pvf//79P6z&#13;&#10;zz4L27ZtS0Ll4cOH4fvvvw8nTpwIly5dCvw8UqEexBWCCIGze/fu8Ktf/eqDQEIc/e53v0v1ILQQ&#13;&#10;SZTmLIKDg4PhN7/5TRgaGkoiCZFWVVEgVUXWeiUgAQlIQAISkIAEJFAzAogZhNGDBw+SZ+fQoUPh&#13;&#10;m2++SYJl3bp1YWBg4IOIGa1rCJ3nz58n4XT79u2ABwivD3XTBp4iNrxQx44dC8ePHw94lxYsWBBm&#13;&#10;z579kUAara1Of6ZA6jRR65OABCQgAQlIQAISkEBNCSBg7ty5E06fPh2+/vrrcOTIkXD+/PmwevXq&#13;&#10;nwijZcuWhU8//TRs3759xBC7HDp38uTJ8F//9V9h/vz54eDBg2H//v1h6dKlSRwRpvfs2bMkovAw&#13;&#10;ZQ8R7wmjayzNIXaNn3X6vQKp00StTwISkIAEJCABCUigvgRIFVdiuriK7UKsEOJ28+bNcO7cuXD2&#13;&#10;7NnkQWINEiLm5cuXaU1SHlgEz9q1a9OW9/GKV4iwuuvXr6fzEDvr168PCKqdO3eGjRs3pvA6PEy0&#13;&#10;h5BClHEcn3/++efpfbNAamyj6vcKpKoJW78EJCABCUhAAhKQQO0INK+BqV0HxmkwYuXChQtpLdAP&#13;&#10;P/yQhAvCBuFCuF27Ja9dQiB99dVXSSht2LAhrR1CHBFGh/hBdN27dy/VDWtC60gAQXskdJjKokCa&#13;&#10;Svq2LQEJSEACEpCABCRQGIGKXTWT6G32zvA6WkFw5G204xo/Q9jkLHIkQMgenbt37wbWIbVbED4k&#13;&#10;XiAs78qVK8mbRIKFXbt2pex1ObkCHinWHyG+6A9tI6oIycObxT7WIuGpQlQRYsd79lVdqm+h6h5Y&#13;&#10;vwQkIAEJSEACEpCABDpIYGbUSCV6kLKI4bWVSMJukiHgheG13X4gPtasWZOEEZniECKExZFAAbGE&#13;&#10;h6mdQja7H3/8MQkd2icMj8x3ObQu14EIwoOESKI/vP/DH/4Qvvvuu7QmiX20S2IIMt8hskgQgZep&#13;&#10;6qJAqpqw9UtAAhKQgAQkIAEJSGCSBF7GdTq3bt0OZ2c8SF4XMsSNVBA6JEFA3LDxczuFsDfOw1uD&#13;&#10;lydnksML1I7XBkFDdjo8TniBrl69GpYvX57EESKJuhsLx+JtQijRHoKPOvAs8Rn72diX1ysh+tjm&#13;&#10;zp1baRieAqlxpHwvAQlIQAISkIAEJCCBAgk8jA9kPXkyPnPo6O3k1eHhrSOV/KyhPXv2JM9LuwIJ&#13;&#10;4ZGPzZ6ndr1P2IGoIeECKb1J8kByB7LW7d279yNxlO2mfsQOD6BlDdKBAweSxwixhseKUD2ew0Qm&#13;&#10;PQQX9iGmEF4cX1VRIFVF1nolIAEJSEACEpCABCTQMQKsjaquIFba8RS1soBMdIg2RA3iiLpI8kBo&#13;&#10;3UhiBmG0YsWKsHnz5uS16uvrS2KKkDpC6/Au4b1CeCGQrl27Fi5fvpzSjbMeaaQ6W9k23v0KpPES&#13;&#10;83gJSEACEpCABCQggd4mEMXCeLwn3YCxZElfGNq5LmxdvS89f6idEDtER7cK3iOy4CFk8PSsXLky&#13;&#10;4M0itG6klN3YtmPHjkCGO8LqOCY/KDaH0m3atCmJLUL2EF88nwnRRMge4YNVFQVSVWStVwISkIAE&#13;&#10;JCABCUhAAh0iMDeGlq2MgmPr1uVpXU67SRo61PyY1eDxuXTpUhIyCJ387KMctteqAjxJeIR4zWuf&#13;&#10;ODavNSKcjvrIdkcbeKdYk1RlUSBVSde6JSABCUhAAhKQgAQk0AECMR9dykpH6ForcZSbwfuVt7yv&#13;&#10;6lfEC+uEyEqH56c5a11z+4/imqpTp06ltUZ4mQi3w+PUHOaXkzfwmrPzVe3dUyA1j5Y/S0ACEpCA&#13;&#10;BCQgAQlIoDQC71OPIxJKKlnAkFSBMDg8PHh9SMk9mveINUusV7p582Y6juMRR4Ta4T1i7RF1ElaH&#13;&#10;94iMdoTlEVo3UsheJ5kokDpJ07okIAEJSEACEpCABHqDQLU5EXqDUewFabgRO6xBQsiwnggRwxok&#13;&#10;QuZaFQQQXifWLJEanHVFhNLlBAyIIzLY4WUidA/RxDEkdSCJQ5VFgVQlXeuWgAQkIAEJSEACEqgV&#13;&#10;gRidFsPTyjO5VLsQOiSMQNCwUXiYK2JnNE8Pn5HeG6/Q9evX08ZDaQm9w/OUxRNhe2SsQ3CR0IEw&#13;&#10;vNGEVydGToHUCYrWIQEJSEACEpCABCTQQwTKy2IXZVuRfEmYgPeIDbFEsgUEDqIGr0+rwrqjffv2&#13;&#10;JW8Qa4rwFn311Vfhyy+/TF4p9nE+3iiej7R9+/bkPcLD1LxOqVUbE92vQJooOc+TgAQkIAEJSEAC&#13;&#10;EpBAjxPAw7N79+7kHSLEjfC2RoHCmih+xhvEcXh38PbgIRotmQIiivo4Bm8R5/GcI5I8sN6I82mb&#13;&#10;ZA8IqcHBwZTIAQFWdVEgVU3Y+iUgAQlIQAISkIAEJFBTAqTr/u1vf5u8QwgfQucaQ9xyqBwiZvXq&#13;&#10;1cnrw8Ne8f6MJpD4DHGFsDp48GDYtm1bEkqsYSLxA59TN54ovE14jhrbrRKnAqlKutYtAQlIQAIS&#13;&#10;kIAEJCCBGhNAELG1KgghNjxCCKTxFEQQAohtzZo14zm10mMVSJXitXIJSEACEpCABCQggboRiPP2&#13;&#10;Ub0fU9EfbLJ0h0BZidS702dbkYAEJCABCUhAAhKQQAsCKJES1UipdrXAWOPdepBqPHiaLgEJSEAC&#13;&#10;EpCABCTQeQJ6kDrPtE416kGq02hpqwQkIAEJSEACEpCABCRQKQEFUqV4rVwCEpCABCQgAQlIQAIS&#13;&#10;qBMBBVKdRktbJSABCUhAAhKQgAQkIIFKCbgGqVK8Vi4BCUhAAhKQgAQkUD8CMSFCcWnjSkwcUb+R&#13;&#10;bcdiPUjtUPIYCUhAAhKQgAQkIIHpQaDUZHGl2tWDV4UepB4cVLskAQlIQAISkIAEJDA5AsU5kCbX&#13;&#10;Hc8eBwE9SOOA5aESkIAEJCABCUhAAhKQQG8TUCD19vjaOwlIQAISkIAEJCABCUhgHAQUSOOA5aES&#13;&#10;kIAEJCABCUhAAr1NoNSlPqXa1YtXg2uQenFU7ZMEJCABCUhAAhKQwMQJxAVIM0pbhFSaPROnW/yZ&#13;&#10;epCKHyINlIAEJCABCUhAAhKQgAS6RUAPUrdI244EJCABCUhAAhKQQC0I4KwpzYOkA6l7l44epO6x&#13;&#10;tiUJSEACEpCABCQgAQlIoHACCqTCB0jzJCABCUhAAhKQgAQkIIHuEVAgdY+1LUlAAhKQgAQkIAEJ&#13;&#10;SEAChRNwDVLhA6R5EpCABCQgAQlIQAJTQIC82pZpSUAP0rQcdjstAQlIQAISkIAEJDAigeEMDSN+&#13;&#10;NKU7S7VrSqFU07gepGq4WqsEJCABCUhAAhKQQE0JpIeyFpY2TodW9y4mPUjdY21LEpCABCQgAQlI&#13;&#10;QAISkEDhBBRIhQ+Q5klAAhKQgAQkIAEJSEAC3SOgQOoea1uSgAQkIAEJSEACEpCABAon4BqkwgdI&#13;&#10;8yQgAQlIQAISkIAEukwgLvgpbAlSNKjLDKZxc3qQpvHg23UJSEACEpCABCQggZ8SSAkafrqriJ9K&#13;&#10;tasIOB02Qg9Sh4FanQQkIAEJSEACEpBAzQlE99GM0lxIpdlT8yEezXw9SKPR8TMJSEACEpCABCQg&#13;&#10;AQlIYFoRUCBNq+G2sxKQgAQkIAEJSEACEpDAaAQUSKPR8TMJSEACEpCABCQgAQlIYFoRcA3StBpu&#13;&#10;OysBCUhAAhKQgAQkMBaBlBChsKxxhZkzFsJaf64HqdbDp/ESkIAEJCABCUhAAh0lUGq6uFLt6ij8&#13;&#10;MirTg1TGOGiFBCQgAQlIQAISkEAhBMhgV1oWu9LsKWSoKjFDgVQJViuVgAQkIAEJSEACEqgzAbNq&#13;&#10;13n0Jme7IXaT4+fZEpCABCQgAQlIQAISkEAPEVAg9dBg2hUJSEACEpCABCQgAQlIYHIEDLGbHD/P&#13;&#10;loAEJCABCUhAAhLoNQIlJkQwjV3XrjI9SF1DbUMSkIAEJCABCUhAAqUTKFEbwaxUu0ofz4nYpwdp&#13;&#10;ItQ8RwISkIAEJCABCUigpwmYNa6nh3fUzulBGhWPH0pAAhKQgAQkIAEJSEAC04mAAmk6jbZ9lYAE&#13;&#10;JCABCUhAAhKQgARGJaBAGhWPH0pAAhKQgAQkIAEJTCsCpS72KdWuHrw4XIPUg4NqlyQgAQlIQAIS&#13;&#10;kIAEJk4gaRH+K6gUZk5BZDpvih6kzjO1RglIQAISkIAEJCCB2hKYEd6lnHFldWDYJmVSN0ZFD1I3&#13;&#10;KNuGBCQgAQlIQAISkEBtCMyMOqS0LHbYZOkOAT1I3eFsKxKQgAQkIAEJSEACEpBADQgokGowSJoo&#13;&#10;AQlIQAISkIAEJCABCXSHgAKpO5xtRQISkIAEJCABCUhAAhKoAQHXINVgkDRRAhKQgAQkIAEJSKCL&#13;&#10;BGbMKG4NUjSoiwCmd1N6kKb3+Nt7CUhAAhKQgAQkIIEGAsiQEqVIqXY1oOuZt3qQemYo7YgEJCAB&#13;&#10;CUhAAhKQQKcI6LDpFMn61aMHqX5jpsUSkIAEJCABCUhAAhKQQEUEFEgVgbVaCUhAAhKQgAQkIAEJ&#13;&#10;SKB+BBRI9RszLZaABCQgAQlIQAISqIpAqYt9SrWrqnGYwnpdgzSF8G1aAhKQgAQkIAEJSKA8AjGH&#13;&#10;XXFZ7LDJ0h0CepC6w9lWJCABCUhAAhKQgAQkIIEaENCDVINB0kQJSEACEpCABCQgge4RIINdaVns&#13;&#10;SrOne6PR/Zb0IHWfuS1KQAISkIAEJCABCUhAAoUSUCAVOjCaJQEJSEACEpCABCQgAQl0n4ACqfvM&#13;&#10;bVECEpCABCQgAQlIQAISKJSAa5AKHRjNkoAEJCABCUhAAhKYIgJpDVJhWeMKM2eKRqYrzepB6gpm&#13;&#10;G5GABCQgAQlIQAISqAMBdEiJWqRUu+owpuO1UQ/SeIl5vAQkIAEJSEACEpBAzxMwa1zPD3HLDupB&#13;&#10;aonGDyQgAQlIQAISkIAEJCCB6UZAgTTdRtz+SkACEpCABCQgAQlIQAItCRhi1xKNH0hAAhKQgAQk&#13;&#10;IAEJTDsCJT4llkHosl3v3r0Lb9++DY8fPw63bt0Kb968Cf39/WHx4sVh3rx5YdasWenSeP78ebh/&#13;&#10;/3549OhRePLkSXj16lU09eNVXPPnzw9Lly4NfX19YdGiRWHOnDnpfI5/+vRpaoc6qI+2qGP27Nlh&#13;&#10;4cKFYdmyZemcuXPnfmg3nVzRfwqkisBarQQkIAEJSEACEpBAjQmMMMmvcW/GbTri6MWLF+HixYvh&#13;&#10;97//fXr/2WefhW3btoVVq1Yl4UKliKPvv/8+nDhxIly4cCE8ePAgzJw58yORtHr16rB///4wNDQU&#13;&#10;tmzZkkQP5yOOOO/MmTOpjuvXryeRRB2IqU2bNoWDBw+GwcHBsGLFirBgwQJOq7QokCrFa+USkIAE&#13;&#10;JCABCUhAAhKoDwG8NwgjhM6NGzfCoUOHwjfffJMEz7p168LAwEB4/fr1hw7hNTp//nw4efJkuH37&#13;&#10;dvL+4GXC2zNaye3QxtGjR8PZs2eTpwrBhDjDg4V3iVe8VS9fvgx79+5N3iu8SyN5qUZrbzyfKZDG&#13;&#10;Q8tjJSABCUhAAhKQgAR6ngDOI7aSSrfsQRzduXMnnD59Onz99dfhyJEjSQDhAWoURpkNwuXevXtJ&#13;&#10;yOzbty9s2LAhbN68OYXT5WN4bQ6xox1C906dOpXaQWjhYdq4cWM6l1A7vFdXr14NP/zwQ7Jp5cqV&#13;&#10;Yfny5UkwKZAa6fpeAhKQgAQkIAEJSEACEugogbwW6ObNm+HcuXPJo4N3hzVIz549Sx4cPDuNBe8O&#13;&#10;AokwO8QT4giRQxgeQma08vDhwyR+Ll26lMQPa40QVgcOHEjn0iZrj2gT7xRheITf4cFasmRJ8iSN&#13;&#10;Vv9kPtODNBl6nisBCUhAAhKQgAQkIIEeIJDXArGWCI8NHp3169entUaE2zWXnMQhh+MhaEi+QCKH&#13;&#10;scLrqCuH5iHCEFOE7+E9wkvE+SRx2LFjR1qjhBeL469duxbwZPEZiSKqKgqkqsharwQkIAEJSEAC&#13;&#10;EpCABGpCAE8NXiCED+IDj87OnTvD3bt30zqk5m6whogwOIQLG54mhBQihpA7MtCRaAGxQ12sS8oZ&#13;&#10;8KgLYYU44hw8QniGEFccS+F87CAhBNnvaAtb8HBxbJVFgVQlXeuWgAQkIAEJSEACEqgdgaqTAEwE&#13;&#10;SJVrbrCHNUJr1qxJAoVMcwgUQtyOHTuW9uFhaiyE5CFuCK8jzI73HItAInyOz/H04B0idG7r1q1J&#13;&#10;cCGY6Aufk9YbzxPtIpJos7lQB59RJ0KMdji3yvKxFVW2Zt0SkIAEJCABCUhAAhKQwIQI5LA2Xkcr&#13;&#10;WeCNR1QhRPDU5PU9iBXOv3LlyojCBQ8SoglPEKIHgUVhf/ZG4ZEiEQMiiC2HxZG+m+PYh7jifNJ3&#13;&#10;52crNfaNfdSNfRzLOZxbZVEgVUnXuiUgAQlIQAISkIAEakmgW1nj2oWTxRGiAwHSSiQhaghtQ1iM&#13;&#10;9DyiVu1lIcLn+bzRBBY24MnhWLxEiJ7du3cnbxGhdNiH14dMdIcPH06eJupD5BC6x+f0BbGT7R2p&#13;&#10;PfblvnBs7n+rfnRif08KpMWL5oftWwbCk+d/ztHeCVjWIYFeJjC4eW2YFe/OPH5erdu6lxnat2lK&#13;&#10;IN7ILW0iNU1Hwm7XjECaDPvlaXvUXr58EZ8zdCucfXk7hZmxJmekktNpEx7Hlj07Ix3buI/xGCnE&#13;&#10;rfGYxveIFrw+JE0gvTfn79q1Kz3YFcGE6CH8Ds8PWfHwJJ2Pz0sikQPJHyitRF5jO1PxvicF0trV&#13;&#10;/eF//M3PwoH9Q1PB1DYlUEsCfYsXhLkLFoYb957V0n6NlsBUEJg3Z1ZYvGB2mDt75lQ0b5sSqDWB&#13;&#10;mTPjwz5r3YPuGs96nRMnbofTT66ltT4IjpEKSQ3w5OzZsye9tiuQRqprtH2EyyGO8BZt2rQpHUp4&#13;&#10;HkkWCJmjIJTITIc9CCUE0+XLl1OYXBZkCCm8UXiHRhJM7OMzjkGUIeI4p8rSkwJp0aIFYduWdWHN&#13;&#10;gB6kKi8e6+4tAm/5BfT2nZ7X3hpWe1MxAb43C+fNSndOK27K6iXQcwRKFUc4tXRstXe5ZdFCeB3C&#13;&#10;Be9QFkfUwD7WNZG6m4x1ZKAj2x1hcjmkj+MJ1cMjRn3NBXHEZxwz2lql5vMm83NPCqTJAPFcCUhA&#13;&#10;AhKQgAQkIIHpTiB6twpTSX19S8LQUH/YsGQofPrpp0k0jDRKjSF2CJeqCskSckpvEjXgSdqyZctP&#13;&#10;BBJt4wFC+PDauNYI8YTHCa8SdeXMd832Ioz4jGPwTnEO51ZZqq29SsutWwISkIAEJCABCUhAAtOE&#13;&#10;ACFtK1euCls3LPkgOEbqOsIuC5EqQ9HwAhH2d/Xq1SSUGsPrsBU7SMiAAMJzxLF4mAi7wxPERnpv&#13;&#10;xA8bYovnHK1YsSJlu8NzRFpvQgmpg/ZYU4U3KmfDG6n/ndinQOoEReuQgAQkIAEJSEACEugZAjiP&#13;&#10;CnMgJXtmzZqZvCcjrdVphI84yVvj/k6/xw6eS0SWOgQP4XR4sFgHRfsIHrLYHT16NIkcstcNDg4m&#13;&#10;ocSaJJ6PxPkkcSBl+I4dO5IIQiQRVnf27Nlw8uTJcOfOneQ9Wrt2bVi3bl1KDtHpvjTWp0BqpOF7&#13;&#10;CUhAAhKQgAQkIAEJFEggC54qvULj6TZhboTwEVrHe7w9CBo8P3iJsBfxg0AiPA4PE+KIjVA5ziGb&#13;&#10;3b1798Lp06fT2iSy3BGOh6cI7xPnXr9+PQkvhBECic8QV1UWBVKVdK1bAhKQgAQkIAEJSEACPUiA&#13;&#10;FN+IFkLfEECIIzxBR44cSeuN8pojjkPYsD6JdOBktUMgIaDwNOFVyuIKgcT5OVkDYrC/vz+tucK7&#13;&#10;RHt4qqoWiQqkHrxg7ZIEJCABCUhAAhKQgAQ6QSA/AJYQOIRO9v5kDxKihSQNCKFTp06l9UYIJkpO&#13;&#10;BY642bZtW/IYEYaXC3WwDmnv3r0pNO/EiRPJY8T5iCC8TqQQ53MEFueS/a7qokCqmrD1S0ACEpCA&#13;&#10;BCQgAQnUikB0biQPR0lGY9NUFMLgfvvb36bQORIkIFoakySQeAHxkh8Yy9ohwuwoiBmOJQyPjWOb&#13;&#10;C4ILrxJheTxotvF8Qun4HGHUnEK8uZ5O/qxA6iRN65KABCQgAQlIQAISkEAPEUAQsbUqOSMdoXAT&#13;&#10;KYggBFCjZ2ki9XTyHAVSJ2lalwQkIAEJSEACEpBATxCYKo9NT8CreSdm1tx+zZeABCQgAQlIQAIS&#13;&#10;kIAEJNAxAgqkjqG0IglIQAISkIAEJCABCUig7gQUSHUfQe2XgAQkIAEJSEACEugYgfy8oY5V2KGK&#13;&#10;SrWrQ90rqhrXIBU1HBojAQlIQAISkIAEJFACAQSJZXoS0IM0PcfdXktAAhKQgAQkIAEJSEACIxDQ&#13;&#10;gzQCFHdJQAISkIAEJCABCUxfAiWGs+nR6t71qAepe6xtSQISkIAEJCABCUhAAhIonIACqfAB0jwJ&#13;&#10;SEACEpCABCQgAQlIoHsEFEjdY21LEpCABCQgAQlIQAISkEDhBFyDVPgAaZ4EJCABCUhAAhKQQHcJ&#13;&#10;kMCutCR2pdnT3RHpbmt6kLrL29YkIAEJSEACEpCABCQggYIJ6EEqeHA0TQISkIAEJCABCUhgKggU&#13;&#10;6EIKPpepW1eCHqRukbYdCUhAAhKQgAQkIAEJSKB4Agqk4odIAyUgAQlIQAISkIAEJCCBbhFQIHWL&#13;&#10;tO1IQAISkIAEJCABCZRPgEi2EqPZSrWr/BEdt4WuQRo3Mk+QgAQkIAEJSEACEuh1AmaN6/URbt0/&#13;&#10;PUit2fiJBCQgAQlIQAISkMA0I1Cqo6ZUu3rx8tCD1Iujap8kIAEJSEACEpCABCZFYIYupEnxq/PJ&#13;&#10;epDqPHraLgEJSEACEpCABCQgAQl0lIACqaM4rUwCEpCABCQgAQlIQAISqDMBBVKdR0/bJSABCUhA&#13;&#10;AhKQgAQkIIGOEnANUkdxWpkEJCABCUhAAhKQQN0JzIguhNKWIGGTpTsERN0dzrYiAQlIQAISkIAE&#13;&#10;JFALAqXmiyvVrloM6riM1IM0LlweLAEJSEACEpCABCTQ6wSSFCnMhYRNlu4QUCB1h7OtSEACEpCA&#13;&#10;BCQgAQnUiICCpEaD1WFTDbHrMFCrk4AEJCABCUhAAhKQgATqS0CBVN+x03IJSEACEpCABCQggQ4T&#13;&#10;ILKusOi61MNS7eow/iKqM8SuiGHQCAlIQAISkIAEJCCBkgiUKJJK4tPLtuhB6uXRtW8SkIAEJCAB&#13;&#10;CUhAAhKQwLgI6EEaFy4PloAEJCABCUhAAhLodQIzovuIraRSmj0lsem0LXqQOk3U+iQgAQlIQAIS&#13;&#10;kIAEJCCB2hJQINV26DRcAhKQgAQkIAEJSEACEug0AQVSp4lanwQkIAEJSEACEpCABCRQWwKuQart&#13;&#10;0Gm4BCQgAQlIQAISkEAVBFyDVAXV+tSpB6k+Y6WlEpCABCQgAQlIQAISkEDFBPQgVQzY6iUgAQlI&#13;&#10;QAISkIAE6kfArHH1G7NOWawHqVMkrUcCEpCABCQgAQlIQAISqD0BBVLth9AOSEACEpCABCQgAQlI&#13;&#10;QAKdIqBA6hRJ65GABCQgAQlIQAISqD0Bng9b2DNiE9NS7ar9gI/QAdcgjQDFXRKQgAQkIAEJSEAC&#13;&#10;05tAiSJpeo9I93qvB6l7rG1JAhKQgAQkIAEJSKB4AtGFFNhKK6XaVRqnydujB2nyDK1BAhKQgAQk&#13;&#10;IAEJSKCHCAxLkbJEUlnW9NBgj9AVPUgjQHGXBCQgAQlIQAISkIAEJDA9CSiQpue422sJSEACEpCA&#13;&#10;BCQgAQlIYAQCCqQRoLhLAhKQgAQkIAEJSEACEpieBFyDND3H3V5LQAISkIAEJCABCbQgUGJKbbPq&#13;&#10;tRisCnbrQaoAqlVKQAISkIAEJCABCUhAAvUkoAepnuOm1RKQgAQkIAEJSEACVRGI7poZpblsSrOn&#13;&#10;KvYF1KsHqYBB0AQJSEACEpCABCQgAQlIoAwCCqQyxkErJCABCUhAAhKQgAQkIIECCCiQChgETZCA&#13;&#10;BCQgAQlIQAISKIPA8ENiy7Cl0YpS7Wq0sVfeuwapV0bSfkhAAhKQgAQkIAEJdIyAS346hrJ2FelB&#13;&#10;qt2QabAEJCABCUhAAhKQQGUEoqumRHGUbMKNZKmcgB6kyhHbgAQkIAEJSEACEpBAvQgUmMUuqI66&#13;&#10;dQ0pkLpF2nYkIAEJSEACEpCABGpBoMT1Psqj7l06hth1j7UtSUACEpCABCQgAQlIQAKFE1AgFT5A&#13;&#10;micBCUhAAhKQgAQkIAEJdI+AIXbdY21LEpCABCQgAQlIQAJ1IBDj2YpL1GCMXdeuHD1IXUNtQxKQ&#13;&#10;gAQkIAEJSEACpRMocf0RzEq1q/TxnIh9epAmQs1zJCABCUhAAhKQgAR6l0DyIBXmsinMnN4d/BD0&#13;&#10;IPXy6No3CUhAAhKQgAQkIAEJSGBcBBRI48LlwRKQgAQkIAEJSEACEpBALxNQIPXy6No3CUhAAhKQ&#13;&#10;gAQkIAEJSGBcBFyDNC5cHiwBCUhAAhKQgAQk0OsEUkKEwtb8FGZOT18CepB6enjtnAQkIAEJSEAC&#13;&#10;EpDAuAiQ37u4HN+xB6XaNS649ThYD1I9xkkrJSABCUhAAhKQgAS6RGDYg1SWz6Ysa7o0EFPUjAJp&#13;&#10;isDbrAQkIAEJSEACEpCABEol8O7du/D27dvw+PHjcOvWrfDmzZvQ398fFi9eHObNmxdmzZqVTH/9&#13;&#10;+nV49uxZePLkSXj48GF4/vx5YB/nz5w5Mx27cOHCdF5fX1/6ubHPnHfjxo3w6NGjD+c1fp7fL1q0&#13;&#10;KKxatSpQx5w5c1Ld+bNOvyqQOk3U+iQgAQlIQAISkIAEJFBzAoijFy9ehIsXL4bf//736f1nn30W&#13;&#10;tm3bloQKooeCOLpy5Uo4d+5cOH78eLh27VoSSwiquXPnhhUrVoTNmzen83bt2hVWrlwZowX/7A9D&#13;&#10;HP3ud78LJ06cCE+fPk0iiXobj+HnwcHB8Jvf/CYMDQ0lkYRIq6ookKoia70SkIAEJCABCUhAAhKo&#13;&#10;GQGEDcLowYMHybNz6NCh8M033yTBsm7dujAwMJBEDMe9evUq3Pz/2XvP7jaSLF03RO+9p+gpUbZV&#13;&#10;rk9PT8/0zL1nzYe7zuk1p3/rfL2zZm5NVU9Xl8qoSpaURO+99+Tdb1CpQkEgRQOAAeCJajTARGZk&#13;&#10;5JNIAW++e++Ym3PPnz93b9++9a/lBOk9tb29Pbe4uOj7U5+lpaW+H7lAEk9ymVZWVtyLFy+8uKqq&#13;&#10;qvLrFBQUfCCQ0okRgZRO2uwLAhCAAAQgAAEIQCAjCPzicWTEcJM2SAkZiZrXr1+7b7/91j179syN&#13;&#10;jIy4pqam9+6OdiZxtLy87J2j//7v//aC6u7du+53v/udd4kUBqfwufHxcffjjz/6frRM4Xe3bt3y&#13;&#10;4XrqQw6UQvPkSEUOkV5r3dgWH2IX+16yXyOQkk2U/iAAAQhAAAIQgAAEMpaAhFGI4ijV45JYUYib&#13;&#10;HCGFy8kRUvibcpAkYuQGKewualpfbpFEkgSO8o06Ozvdb37zG9fS0uIFjraVUzQ4OOjzmCSWqqur&#13;&#10;3c2bN32YnPYnESVRJlF0+/Zt98UXX/jX8QIp2m86nhFI6aDMPiAAAQhAAAIQgAAEMoeA5cjE58Bc&#13;&#10;++Bj8nZSMRaJldHRUZ8L9OTJEy9c2tvbvVhRuF18UxidthEnCSMVb1B+kkLwSkpK3ofSyXnS+xJX&#13;&#10;EkMLCwtebEUOlPpWHwq/Ux8SSlEBiPh9putvBFK6SLMfCEAAAhCAAAQgAAEIXIFAVFlOz2c1CY7o&#13;&#10;cdZ6se9JwETV51QAIXJ0lpaWnPKQ4ptEjISQKsvptfKKJI4kctQ0RrlAekSCJ3b8cqSUfySBpOXa&#13;&#10;98zMjHebJJ60TLlI2odykxRip9daluqW+j2k+gjoHwIQgAAEIAABCEAAAllOQILh8J2IkZjR34ma&#13;&#10;hJHC3SRK9Ky/z9MkPpqbm70wUqU4CZGamhpfQEFiSW5RbJPjI4dJVeokdrS+wuei5sdrLpNcI1W2&#13;&#10;k9CSgFKfEk2RgySRpONRqN5//dd/ue+//96H7GmZ9qvCEMpt6u7u/pUAi/aTimcEUiqo0icEIAAB&#13;&#10;CEAAAhCAAASSSGB3Z9ct2HxEN9YPveui+YYSNQkdCRUJET3093maRIu2k1sjB0mCR+JKJbwTuTZa&#13;&#10;JtdIj9gmYaRHNH+S8pk0j5IEj8LtJHgkruQYKbdJQkn70zZaR2IrqpCn97RM60qgSfTpobymyJWK&#13;&#10;3XeyXiOQkkWSfiAAAQhAAAIQgAAEsoKATJe88xkvaTvejY1192pwwj1bGveujkRHoqaQNzku9+7d&#13;&#10;88/nFUgSHNG6kfN0XvcpdhwSOhI2KvDwzTff+Op1CqPTuFS9rr+/34fhyTlS/xI7moBWokkFHiSg&#13;&#10;JNYkiNSH5mFSJb2pqSk/Pompuro6v37sfpP5GoGUTJr0BQEIQAACEIAABCAAgRQRSKVmk1hJ5BSd&#13;&#10;91Aip0cV7SRshoaG/NxGCq2TcyRxpAljNVGsBJCEUTSJrFwrOVH379/3AkmhddEEtHKTJJAUpjcx&#13;&#10;MeH7Uj6SBFWqGgIpVWTpFwIQgAAEIAABCEAgIwlYiYNz5+6k6wAlIm53NbvG4j736aefuvOE2MWH&#13;&#10;v6VyrAqDU9lvlQf/61//6p+VfyTnSKW779y543OIJI4kxjQ2iSaV/FZYnZbrGCV8olA6Vb9TqF5U&#13;&#10;JlzzMynkT2XEFT6YqoZAShVZ+oUABCAAAQhAAAIQgECSCCi0rLGh0fU2lvm8HIWyJWoSH7FFGhKt&#13;&#10;k8xlEkYSaxIvKhMu50h5RwqRk3Okgg9yhuQeSQRpbLFNTpIcIT1HuU96P8o1UjidhJPC9OQqSTBp&#13;&#10;n6lsCKRU0qVvCEAAAhCAAAQgAAEIJIOA8qJMXCgM7jRxFO1GIil6RMtS9SxxpJC6Fy9euL/85S++&#13;&#10;IIMEjXKglFPU09PjQ+nixZHcJokpCSkVh1C4ndym+DC/qHiDniPhp2NLZUMgpZIufUMAAhCAAAQg&#13;&#10;AAEIZBYB/fZO7e/vS/HwgscqR8Q7MJfqLAkbKTdIoXFzc3M+R0gCSa/l/Cg0Tq6RikWodHgisba7&#13;&#10;u+uFlbZRcQiVAJc4kpBSH9FEtHKm5B6p8IPC8qIy4Uk4hFO7QCCdioY3IAABCEAAAhCAAARylUCK&#13;&#10;TYqMxypxpAIMcoG+/PJLt7Cw4MPoVKVO7pFyi+QMJRJHOngJIIXMRXMkKa9IzlNUgEHOkirYqf/x&#13;&#10;8XEvmrSOQvVUxCGVDYGUSrr0DQEIQAACEIAABCCQUQQCNZC8qRWSsSUBI+GiAgp66G+FyEk4adJX&#13;&#10;hcTp/ajJFVKOkVwghdPJKVJ5b/09MzPjH3KhFHonRykSTyrvrcINqn4n0aV9qJ9UNgRSKunSNwQg&#13;&#10;AAEIQAACEIBA5hEwJZLqPJcLQwlJHdngJWRevXrlHwqBU/GEJ0+euJGREe/wqOhCbJPIkTBS0YY/&#13;&#10;/OEPXvA8ePDAryvWcos0b9LXX3/ti1BomUSVQuqUyyRnSu6RHKb4PKXY/STjNQIpGRTpAwIQgAAE&#13;&#10;IAABCEAAAllIQA6PconkECnETeFtEigSLxI9qlSnfCO9r2XnzZGSS6T+JITkFskV0jxHmkBW+UZy&#13;&#10;mLTvjo4OJyHV3d3tBVa88EoFcgRSKqjSJwQgAAEIQAACEIAABLKAQHt7u/vzn//sc4YU5qY8IYkZ&#13;&#10;uUG///3vvXhRJTvlFJ3lusWH2GldiSmF2T169Mj19fV5oaQQPYXn6X2JJIkw5TLJOUp1aF10uhBI&#13;&#10;EQmeIQABCEAAAhCAAAQgYAQCi2bz5+S6xiRBpEd8k5N01WIJEkESQHqo2l0oDYEUyplgHBCAAAQg&#13;&#10;AAEIQAACYRAwNWK/3cNqoY0nLDpJHQ0CKak46QwCEIAABCAAAQhAILMJ2CSr/r+wjkJjCtPbCotT&#13;&#10;MkaDQEoGRfqAAAQgAAEIQAACEMgqAmfl02TVgXIwHxDI+2AJCyAAAQhAAAIQgAAEIAABCOQoAQRS&#13;&#10;jp54DhsCEIAABCAAAQhAAAIQ+JAAAulDJiyBAAQgAAEIQAACEMhRAqFm+oQ6rmz8mCCQsvGsckwQ&#13;&#10;gAAEIAABCEAAAhCAwKUIIJAuhY2NIAABCEAAAhCAAASykkCoVk2o48rCDwFV7LLwpHJIEIAABCAA&#13;&#10;AQhAAAKXJ+DLfAc2EdJJme/LHxNbnp8ADtL5WbEmBCAAAQhAAAIQgAAEIJDlBBBIWX6COTwIQAAC&#13;&#10;EIAABCAAAQhA4PwEEEjnZ8WaEIAABCAAAQhAAAIQgECWEyAHKctPMIcHAQhAAAIQgAAEIHAxAko/&#13;&#10;CiwFKbjxXIxoZq2Ng5RZ54vRQgACEIAABCAAAQhAAAIpJICDlEK4dA0BCEAAAhCAAAQgkIEEzD66&#13;&#10;gYWUgScuOUPGQUoOR3qBAAQgAAEIQAACEIAABLKAAAIpC04ihwABCEAAAhCAAAQgAAEIJIcAIXbJ&#13;&#10;4ZiTvRwcHLjdnW23tbnh1lZX3O7uTkI7uqCgwBUVl7jy8gpXWV3jCgsL3f7+vtvZ3nIba2tuZ2fL&#13;&#10;qa/j42OXl5fnioqKXVlFhSsrK3clpWWuoKAwJ/ly0NlNwF8/u3b9bGy49bUVt2fXjzJwNVF6bMt/&#13;&#10;d/2UlZ1cP/n5Bf660/Wztblu192uOzo89Jvo+iksLnaldu2Uluph149dbzQIZCsBfW8cHR25TbuO&#13;&#10;Fhbm/euamhpXZt83xXYt5Ofn+0PX9bazve02tzbdxvq6fe/suMPDmO+dwiK7bspcuX33VFRU+m2z&#13;&#10;lRnH9XEC+nc4/t/ij2+V+jVCHVfqjzz9e0AgpZ951uxR4mhudsqNvhlyL57+6BbmZ73AiY/Z1RdV&#13;&#10;Q1Oz6+rpd3cffOpF0roJqunJMTf08pmbmZpwm/ZD79B+5BUVFru6hkbX1dvvbnb2uNb2DldRWZ01&#13;&#10;zDgQCEQEdk0czc9Ou7G3Q+6lXT+LC6dfP/WNza6zu98N3P/Ei595u+6mJkb9tovzcyaStn23urlQ&#13;&#10;U9/g2jt7XXtHl10/Xa6ykOsnYs5z9hGQONJNgonxMff1V1+6vb1d95tHn7ru3j5Xb9dCmYkeNYmj&#13;&#10;6Wn7vhoZdkODr9zszLTb2tpyh0f63ilytbV1rqOz02936/aA3ahrSHjDL/sIckRnEcgLUSWdNWDe&#13;&#10;SxoBBFLSUOZeR/oiWl6cN4Ez7n+syUWqti+ZkpLShDDsRp//MtpYX3Ojw6/dxOhbNzs94e+eSxzp&#13;&#10;TuD2waH9UJyzu4CH3mUqKSlzhfajT65TXt7JncCEnbMQAhlGYN9+1K3Y9aNrYMZuFqyZi1RdU+eK&#13;&#10;S0oSHol+CO7bNafrbuTtoJsaH3Gry0teHOk9u4D8a12T+3t73pHStVhYVGTXT9H7O+kJO2chBDKM&#13;&#10;gL4z9uxzvra6ajfqZtzzZ0/djz9850VNS2uba25pcYfmJGk9RSzIXXr18rkbGR62m3lz3nGSONL3&#13;&#10;0u7RrlvSteSvrz1zXktd3o08uzlXaUKpKMPIMNykEDBhFKI28mMKcWBJgR5WJwiksM5HRo3mwL50&#13;&#10;9OWkL6n6hia7w93n7jz4xNyill8dRxRiV2JfOgr7mZ4cd0+++8Ytzs/4dTtsu6aWNh9Kp1AjOUpv&#13;&#10;X7/yYRD6waiwB4XmFRcjkH4Flj8ymsDBwb6/OSDRI9f0Znevd4gazC2KbVGIXaGFmuZZuNCkCaMX&#13;&#10;P33vQ1v7Bu65ltYOV15ZZZscW8jqqr++hl7+7NZXl12Vrhu77qpr6k0gJb5xEbsvXkMgUwjoe2d5&#13;&#10;adG9ffPa/fDdY/fSxM/Y6IhrbGzyIdvRcUgcra6seOfo22/+ajci1tztgTvuZkeHd5gUwr1lYXeT&#13;&#10;ExPu6c9P3MsXz/130YHdrOvr63dFdXVRVzznIIH4iJgcRJCzh4xAytlTf/UD1xePBI3CeyRg2m52&#13;&#10;ult37ruWto6EnSvHYt1+wC1aKJ5E0p5td/veb1zf7bu2bZe/y726suSdIjlM6ntuZtJ+5NX6HKZi&#13;&#10;y2OiQSBbCJxcP6s+n0jXT0t7p10LJnhOuX627Uec3KGVpQVznSYNw7EPP5WwqrMbFGpLujNu4apb&#13;&#10;GyePjXW7gaEcJbtTToNANhDQdbNtoXFyhCSIRobfunn73G9YDtK2hdHt2fveUX13sMo92rDrQSJp&#13;&#10;3XKPlKcncXT/wW9ck4V+KzpB28ppffN6yPc7NTnhqqqqXFtbu6vNBmgcw6UIyKgJzawJbTyXApsh&#13;&#10;GyGQMuREhTjMkzvgq/7LSjlGlVU1ZxZUUBGH+bkZn2uhH2yVJnw6LM+ovaPHu0QKaaita7AfiDd9&#13;&#10;/pFymvQoteR03WHX3XAaBLKFgBxY3QTYtmILyjGqqKo+s6CCQoUkkvQ4NPfpJOT02IemmlY6af7b&#13;&#10;0wo9+MD5G34d/SD8sPRDtlDkOHKNgMSR8o1eDw26pz89cVt2/bRaSJ0iFBTREN9UiEG5RiqAcvOm&#13;&#10;ua1WhKGnp881N7f4cNY8W15poXRynm52dHpxtbm56RYXF304a3x//A0BCOQGAQRSbpznlBzl/v6e&#13;&#10;d4SUe1RpP+50t3rc8oqWFhdsf8cW0qPqdVZRyyppKQRox4o66O63XCRVFqq0ZTV19b8SPgon0t10&#13;&#10;/WDUD0EVc1Dyuq/wlZKjoFMIXA+BA7t+FBKnz7jE0abl5ikvb8WuH+kdXSMqunBSWctC6CxZwofb&#13;&#10;2bJiyy2Sczs3M+XXWZyb9QexZmF1S5bDp+qPZeWV/qaF1lVoHg0C2UBAuapR1VP//WIh2H39t9zy&#13;&#10;8rJ7/vTpB4eYb7mrJZbX19DQ4PLtZkGFfe80t7R6oaSV1Z8qPZ7kuZ7MfKJlx8eW10eDAARylgAC&#13;&#10;KWdP/dUOXF8g+3u6A77qf5Apz0ivXz77yX/h6H39sFNuksLnem/d8cmy6/YjUNXvlDxebqVU8xOU&#13;&#10;8FZfusun0uAKx9MPR7lVNAhkCwF//ZiDpIIlS4tzXvhILA0+t+vnyH6c2X+6sVBX3+RaLXS1p/+O&#13;&#10;q6qpdTW19T5fT3lK46Nv3LMnlnthFfBUhUttz0SXQlHr7G54V+9t12xurJxd/fijQSAbCKh0d2NT&#13;&#10;k/9+6bt126IWCly13VQbfPXCF1fYtu+X2CZnSQ5TneUSKW9JOUdV1b9UdtS1KHdWrtGsFXtYtmIN&#13;&#10;LSag1CfXTSzJHHxtjrwZjGG10MYTFp2kjgaBlFScudGZ7qzpC+VkDomTu2wK6VEyo75sNCeLqgNp&#13;&#10;rgmF1elLSXe+dUd8bWXZVxTSF4+qdemOXnxT6JB+5BUUFti6e15QRfO8xK/L3xDINAKx18+RXS+K&#13;&#10;cte1E10/urZtSdcYAABAAElEQVQUgrpxYDcT7PrZ39/1PwJb2jpdlVWJLK+o8i5rmd1g2LWci2Or&#13;&#10;YKfrTj3pOvH5RvpDy/Sefz/TKDFeCCQmILdHAkc5QqpwKoGka2d6atJ/ZzibTiy26X1Vo9Mjtvlr&#13;&#10;xq4RCaMon2nR8pp0vSjcTpXwTqvIGtsPr7OTgP2LHGRocqjjysZPAQIpG89qio/ppNzwnv3+OrLJ&#13;&#10;Xyt9OFyrJZg3t970jpHEjX7UKX/o7eBLN2cJ5dvbm3Y3rsgp70I/4G6YMJJg0hdbfNMyiSTlJB0e&#13;&#10;Hpl7dFICPH49/oZAJhL45fo5tjC4cl9gQQUamlvbvWNUVKTrZ89XeRx+bdePFSpR3sXy8qK7Y/Mg&#13;&#10;6fpQ2Jyut9r6Rpu/pcHK69f763F5ycqGWxXIsZE3Pn/Clw2361Hr5ZsjRYNAphPQ90ZUsMfn19n1&#13;&#10;kOh75GPHKYGkUL15C099/O3f3KsXz30OU73lu/b297ue3j77fiv/WDe8n80EvIP04W+Uaz3kwIZz&#13;&#10;rSxSvHMEUooBZ3P3EkedNvlrY3OrL6ygH3hNzXbXzULr9ANPoT0bVlJ13H6sTU+MeRTVFiaku34X&#13;&#10;avyDcCFcrBw+AX2kNYGyJn9tbGr1YqfJrp9GXT8295euH+UlbWyc5CVNT41ZDt+W5e1Ve+dVP+4k&#13;&#10;fnr6Bnz1OwkkOUaqcieBpbnJFL6nOZaU06d9KS+JBoFMJyAxJFfosk03KHxlO4twUPU7Va7TxLEK&#13;&#10;rWuw0D2V9laxhnrLWbrKfi47PraDAATCIHD5f2XCGD+juAYCcneUHKu5ixTffWgOj551V1shCUoI&#13;&#10;1xeL8o9u3Xlgv9uO3fy3X/uQO/1IKzAn6SREL7EzpPXlMin8SHcLC6zYww1zk2gQyAYCun4KlUfh&#13;&#10;xZBdPxYW568dXUPFv75++gdOrp+FxzN2o+GtX6/Kbjxsb22cuEdykOwhd1ZNxU227L32zl43Pztl&#13;&#10;+U3zdnNi1K7Vdu8yZQM/jgECVyEgcbRpZb9HR4bdt3/7q3/WPEhyjj759HN367bl7tkks/oOu4wz&#13;&#10;dZWxsS0EIBAOgQsJJH2R79qcGnq+SjuxyIv9j9+r9MO210NAAkafAWU9SCjlleb7gguquPVLy7ck&#13;&#10;WoUPnZTnVpic8in0paMYclWo858lu5sX3ySOtK7C8TQ3hXKV8vIRSPGc+DszCUTXj1k+vhCJwk1V&#13;&#10;sORX14/dGND1U1vf4J3YQ/tRt7qyaOGqE76i40lOX4F3hVTMIWq6vuTcyqldX1t2O1YCWU4SRU4i&#13;&#10;QjznKgEJI32vLFn57omJcZuMfMjPo6QS4A2Wc9RvBR/u3L3n3aPYina5yovjhkCuE7iQQNIP2oWF&#13;&#10;hZM5Ba5ArsxCsFRyU8+0zCOgH1uqLLdkJbuVH6EfdqqypTmMYu+4+aRxE0DRpH26y625j+QyqTrd&#13;&#10;lk1oqR9+8e3kDt+G/zKTONKPR1UeokEgGwhE149K3s+Zy6OQ056+O66wriju+pGTqgIMJzcRVN1O&#13;&#10;BU/0I6/YlXiXVWF18U3he7oOlcPnczRMgCmxlwaBXCag62ZudtYNvXrp/mbO0cL8vJ//6M6du+7e&#13;&#10;g4eus6vbcgAbfOU6XTc0CPh/SwPDwL/k6TshFxJImm36zZs3Vgpz1sfwRj98LzrcFrOvHz16hEC6&#13;&#10;KLhA1tcPNYkYzd8y8mbI/wgrKS33hRWUdC4xIxdoa3PDF2rQ3CxymhSG12T5SvrxNvr20LZfdcv2&#13;&#10;I1Hvl9r2upOu3As/95EElIVBVFjOhUKIfnV3PRAODAMClyFw4iAduDWbJHb0ra4fc4vMBZJLKtco&#13;&#10;un62rbrWks0BpnnGdP2ozLcq2OXnnziwqgi5bnOP1ZhLVGROq6rh6fpR+JBK7usHofrTvC9ybWkQ&#13;&#10;yEUCinbYtxsLC3NzvhDDoAkkvVYoeIflGg2Ya3R74K4vHa7vptibfLnIi2OGAAROCFxIIK2srLjv&#13;&#10;v//ePXv2zJfG1N3My7QHDx64trY2m8m6+TKbs801E1BJb/3g0o+x6ckxcxQ3faiQSgzf7OpxFSo/&#13;&#10;vLfrJ3gdevnUTY2P+klhG0wcddj7qsilL6HVlSU3NvzaC6f2jm5/J33VfvTNWBWuibFh/wPvZlev&#13;&#10;a23v8Otc82GzewgkhUCeffZ1/SiEdGZy3Fd4lABSafybnT2+MqTcek2Q/PrlM3+N6UaB8ovqGlt8&#13;&#10;2fvhoRf+JsVN297fRHjn3uqamp2ZcJNjb63fLSue0uHzj5TjRINALhKQONIksm/t5u5/f/1fFvmw&#13;&#10;6MPoenr73YC5R23tmiusyn8nIY5y8RNy+jH7ktr273VIjWiA9J2NCwkk2c6apE3OkVykbZuDQ3MR&#13;&#10;qBRmqbkD55lUTf8AKbROsfK0zCTgizRYWJBcH4W/6YeYEsJ1bpUgXmZ3rfdMIC1Y+dQFm3hPYUAS&#13;&#10;QBJPqnSnnAiVBV+Ym/FJ5G8GX/gCDgrBW7e76jOWZyGxpWR0rd/Q1PK+rGtmEmPUEPiFwPvrx/4d&#13;&#10;1ITIqk43Pzvtr59tc13l+uztnpT51jUkx0mTLdda0RO5SKtWbWvRrh1dY6pWp6aKdrpxIedIleuO&#13;&#10;zOWtsnDWJisF3mBV8qKyyL+MglcQyA0C+p0yNTnhq9W9trwj3aBTKJ2E06rd9NX1FdvyC6wIkX2/&#13;&#10;Vdi1WVdf793d2Pd5DQEI5AaBC6mUxsZG90//9E82w3S1+/d//3crQbvh7t27Z2Ux+1x7e7sXS+fB&#13;&#10;JlGl9WmZScAX2bA70k02kd4nn/+dGze3R3OvvHr2xL34+QdfvMH+z4cK+VnMb3a623cfulZ7luhR&#13;&#10;ON4nX/zejY++9eW/Xz790T376Xv/RaV7Ndqmue2m3U3vdh12R73WShhfuDR4ZqJl1DlAQKE9qlan&#13;&#10;KnYP7fqZtOtHc4UN2vXz8qldP+9+sCnUTvl6upnQb9UgVTWyyLZbtfmQNEmzSufLgRqzMD0VTNEN&#13;&#10;CvWtGxeaV0nXW1fPLV9NUg4VDQK5SGDDQk6Hhgbt8cpuIKzZ75Z19+znn+z7Z9RuRpR9cGNXy2rr&#13;&#10;6n3Rht/93e9d+01ypXPxc8MxQ+BCAkl3VCSGFNM7PT3t5iyOV2Kprq7OCyWFzdGyn4B+iMkB1B3q&#13;&#10;rr7bvvSwEsLnZqZ8/sO+hQ4pn0K5D/pRJ+eo3cSOyn7r7rkqcGn+JP1o06zlasqb0I8+Va2rs/X0&#13;&#10;w04CSa+ZvyX7P1O5dIS6fnQNqGCJPudyd/z1Y9fGphUuUeid3PpyXT8motrtJkF7R4+vCKnrRy6+&#13;&#10;wlslnhS+urq8YOGou14gKZROOXsd3X3edVJYnhwpGgSynUBFZaXlEt3xRaSam1v85z7fpojQDb1S&#13;&#10;uy5UqU75RgoJ1zJdczQInEogxAoNGmyo4zoVZOa+cSGBFIXYKXfot7/9rXv16pUbHBz0lZX6bebp&#13;&#10;1taTBPzMxcHIL0JAIXE15u7oh5omu9zZ2fZV6Y6s6pbiZAsKC7x48oniFoqnH3f6cahQzEqbBFPb&#13;&#10;q/LdjoVAqJqdqnWpUEOR/WAst4kttZ3cJBoEspGAPv+a4FWiJvH1U+jFk64DFWeIrh85RApZrTMh&#13;&#10;1Hf7vomlXQtJtRsN9sWZb9eYrp9SH/Zc7vvORnYcEwTiCbS2tbv/9af/42/g1lsInQSTbibIDfrt&#13;&#10;737n7li0y+6OTR9hN+L0PXRaLkd8iF38fvg7NwhEOsQ+KkG1aFxBDSpLB3MhgeTvfNqdF7lGEkSq&#13;&#10;ZDY5OelzkvRaD39nxn7k0rKfgM51fv7J5LASSudtJ3fBdSe8xM/Xct7tWA8C2UTgstePCjxUFtb4&#13;&#10;+Y6yiQfHAoGrEKg0QVRpDlJ8U350afvN+MX8DYFzEQhMH51rzKyUHAIXEkjRLnVXpt6SF3t6etyq&#13;&#10;lWpW0zJVtdMzcwhEpHiGAAQgAAEIQAACEMg0AnKPgnOQUGxp+xhdSiDpzqcq0alow8DAgHeOlJ9E&#13;&#10;gwAEIAABCEAAAhCAAAQgkMkELiWQogOWSOrs7PRVl+QcKbdE4okGAQhAAAIQgAAEIAABCEAgEwlc&#13;&#10;SSBJECkfiQYBCEAAAhCAAAQgAAEIQCAbCFxJIGUDAI4BAhCAAAQgAAEIQAACsQR8tcPAkpA0Jlp6&#13;&#10;CFBuLj2c2QsEIAABCEAAAhCAAAQgkAEEcJAy4CQxRAhAAAIQgAAEIACB9BCQT+MfgRk20bjSQyG3&#13;&#10;94JAyu3zz9FDAAIQgAAEIAABCCQgEJg+SjBCFqWKACF2qSJLvxCAAAQgAAEIQAACEIBAxhFAIGXc&#13;&#10;KWPAEIAABCAAAQhAAAIpIxBqLFuo40rZibi+jgmxuz727BkCEIAABCAAAQhAIEACXosEFmMX2HAC&#13;&#10;PGvJGxIOUvJY0hMEIAABCEAAAhCAAAQgkOEEcJAy/AQyfAhAAAIQgAAEIACB5BLQlEOhzTvENEjJ&#13;&#10;Pcdn9YZAOosO70EAAhCAAAQgAAEI5CQBQtpy8rT7gybELnfPPUcOAQhAAAIQgAAEIAABCMQRQCDF&#13;&#10;AeFPCEAAAhCAAAQgAIHcJSDnKET3KNRxZeMnhRC7bDyrHBMEIAABCEAAAhCAwJUIhCiSrnRAbHxu&#13;&#10;AjhI50bFihCAAAQgAAEIQAAC2U8gVK8m1HFl3ycCByn7zilHBAEIQAACEIAABCBwBQJUsbsCvCzY&#13;&#10;FAcpC04ihwABCEAAAhCAAAQgAAEIJIcAAik5HOkFAhCAAAQgAAEIQAACEMgCAgikLDiJHAIEIAAB&#13;&#10;CEAAAhCAAAQgkBwC5CAlhyO9QAACEIAABCAAAQhkCYEbVuj7hhKRAmoaEy09BBBI6eHMXiAAAQhA&#13;&#10;AAIQgAAEMoDASYGG8OZCisaVAQgzfogIpIw/hRwABCAAAQhAAAIQgECyCQRmICX78OjvDALkIJ0B&#13;&#10;h7cgAAEIQAACEIAABCAAgdwigEDKrfPN0UIAAhCAAAQgAAEIQAACZxAgxO4MOLwFAQhAAAIQgAAE&#13;&#10;IJB7BEIsh5DuMR0fH7ujoyO3sbHh5ufn3eHhoautrXUVFRWuuLjY5efn+w+Glu/t7bnNzU23urrq&#13;&#10;tra23P7+vtP2eXl5rqSkxFVWVvrtysvLXWFh4a8+UFpX22g/6+vrbmdnx+9LRTIKCgpcWVmZq6mp&#13;&#10;cdq2qKjo/X5/1UmS/0AgJRko3UEAAhCAAAQgAAEIZDgBUyPB5SClWSFJHO3u7rqxsTH3n//5n/71&#13;&#10;Z5995vr6+lxjY6MXLjrLEkfLy8tueHjY/fTTT379tbU1L3IkaJqbm92dO3f8dt3d3V7sxH46JI5G&#13;&#10;R0fdmzdv3KtXr9zMzIwXSRJXEladnZ3u0aNHTtvW19e70tLS2M1T8hqBlBKsdAoBCEAAAhCAAAQg&#13;&#10;kKkEpEXSrEc+iipd45EjJGEkN2h2dtaLnsePH/uy521tba61tdUdHBx4h0giSutJ2AwNDXlxJLGk&#13;&#10;PuQgyR1SH5HLJBdI7pOEk5r2o/efP3/u3r59650qCSb1G22vZ7lVEmL379/328tdSmUZdgTSRz+O&#13;&#10;rAABCEAAAhCAAAQgkFMEUvwD/FIsbUzpaBIti4uL7vXr1+7bb791z549cyMjI66pqckLo2gMEjES&#13;&#10;QNPT0+6rr77yzxJQt2/fdjdv3vShdBJLcockgOQqyQGSSFKonoSPQvckrLQfheg9fPjQdXR0uOrq&#13;&#10;au8iyb2amppyT5488WNqaGhwdXV1XjAhkKIzwTMEIAABCEAAAhCAAAQgkHQCUS7Q3NycD5eToyN3&#13;&#10;R7lB29vb3sGRKIqa1l9ZWfHCSCJI6ygETyKnp6fHu0QLCws+D0kOk8TSxMSEFzgKk1NfEj/j4+Ne&#13;&#10;/CjXqKury/3mN7/x66g/5R5pvcHBQS+0FH4nB6uqqso7SdFYkv2Mg5RsovQHAQhAAAIQgAAEIACB&#13;&#10;DCMQ5QJJzMixkaPT3t7uc40URhffJGAmJyd9zpBC6OTs9Pf3+1wjuUTKIZLrJNGj5XKa9FCRB+Ul&#13;&#10;yUGSMyURpm3lPsk9kkukEDwVc7h165Yv4CAXS+PR9upT7ylUL1UNgZQqsvQLAQhAAAIQgAAEIJBx&#13;&#10;BELMPzqBeOxFhRwViYuzWpSjc5EwNPUb5RZJfMjRUbjc0tKSz0OK359C8eQQyRlStTmFxUncKHwu&#13;&#10;alou8SPXR06U1o2KMGgdiSOJLzlCWkfbar9q2lbjUEGIKOROY5HDpXVT2RBIqaRL3xCAAAQgAAEI&#13;&#10;QAACGUkgTSk/52djmigSMWeJJIkiuTcqbKDn84okleOWsyOBMjAw4AWKQtxevHjhl8lhim0SU8or&#13;&#10;kpOkkDmJmPgS3lpfQkfV6LSOxJEEkcLz1FTWW9trvxJJWje+qU+9p31FpcSj7ePXTdbfH44iWT3T&#13;&#10;DwQgAAEIQAACEIAABDKNgFlIwYkjY7i3J8dm3u0s7nmRofmCEjUJHYkViRs99Pd5moSItovyeyRW&#13;&#10;JK4URpdIuCisTuJG1eUUEqf9RHMjxe5PyySO1L/WldDStmqx22ud07ZX39H22ibaPnY/yXyNQEom&#13;&#10;TfqCAAQgAAEIQAACEMgKAqGJpA1zWwYX5tzazIh3dVQBLlFTSNrdu3fdvXv3/PN5BZLESbRu5Dyd&#13;&#10;5T5FbpbEitaPBFX8mNSH+tY6WlePKERQLlS0vdZJtL/47bWN9p3KhkBKJV36hgAEIAABCEAAAhDI&#13;&#10;OALh5iGlDqWESCKnKHV7dO+FUir3cZm+EUiXocY2EIAABCAAAQhAAAIQSCMB5fHc7q5xFXe63aef&#13;&#10;furnCUq0e7lAUYidtklVi3V25OjEOkOx+5RbpPe0jlyiWKdJr+UsXXR7bZPKhkBKJV36hgAEIAAB&#13;&#10;CEAAAhCAQBII+IpuDbWutbrYC4ooTC2+awkXCYgorC3+/WT9rf6VN6T8IxVQUE6UhFB80zLlDamw&#13;&#10;gtaNzTWSmNMyvaftE4XOaXu9l2j7+H0l628EUrJI0g8EIAABCEAAAhCAQHYQ8IUaFGgXTvPCJ/8k&#13;&#10;1+c0cRSNVutGj2hZsp+j6nKqeicBJJGk/KD4pmVRtTqtqyIQ2lbHoNeabDbaPlF1Oi2LquVF26c6&#13;&#10;FBCBFH8W+RsCEIAABCAAAQhAIGcJhJp/ZJrH5b1zh0I4OXK0NO+RKuVJBGmOo2iOIk0UK4dJcyVp&#13;&#10;7iJN8CqRo9A/TfSqbdVU3lvL9dA6Wre+vt6/L+dIZb1VjEIiSvvQvrTPaPtUcUAgpYos/UIAAhCA&#13;&#10;AAQgAAEIZCQBiRE9QmqhjUfhcW1tbX6yV7lVmjT21atXfs6k3t5eXxFvcXHRjY2NudevX/swuVu3&#13;&#10;brmuri4nASUHSa81L9Lw8LAv/633JYIkkhRW9/btWzc4OOjUj9yjlpYWv0+F6aWyIZBSSZe+IQAB&#13;&#10;CEAAAhCAAAQykkBg+ig4hsodkphpbW31QkcOkBykp0+fetGj9+UqSSDJDaqtrXUdHR1e4ETlxNvb&#13;&#10;2/06ElAbGxtuZGTE5yGpX82ZpG01uaycJ4kxCSS9pxC9VDYEUirp0jcEIAABCEAAAhCAAASykIAK&#13;&#10;QSjUTcLlj3/8oxsaGvJO0OPHj90333zjhY6cJTk/nZ2drr+/3z80T1MUIqfXt2/f9qF0coskkJ49&#13;&#10;e/a+WIP2IWGlqn1yl7QvCS+q2GXhB4pDggAEIAABCEAAAhCAQCYQUKlwTTy7tbXlHRwJnqhUt/KM&#13;&#10;5OgMDAx40aMqdBJFyilSzpCEkPKM7ty54/r6+vz2Cq+LmvrR+/fv3/cheQrRk2Okog0SQSriIHGl&#13;&#10;93t6eryTpH2muuEgpZow/UMAAhCAAAQgAAEIZBQBhdeFFmJ3XeNRGNyf//xnHyanAgkSLZEDpJOq&#13;&#10;cDe5PHJ2JHYkpFR5TjlGEjkKp5PIqqio8G5S/AdBgkuhd3V1dV5IxZYLV996XyF2ElbaRzoaAikd&#13;&#10;lNkHBCAAAQhAAAIQgEBmEFA1BD1Ca9c0LgkiPU5rcnT0kBBScYWLNokgCSA9QmkIpFDOBOOAAAQg&#13;&#10;AAEIQAACEAiGgELFaLlJIC83D5ujhgAEIAABCEAAAhCAAAQg8CEBBNKHTFgCAQhAAAIQgAAEIAAB&#13;&#10;COQoAQRSjp54DhsCEIAABCAAAQhA4EMCCqwLMbgu1HF9SDDzl5CDlPnnkCOAAAQgAAEIQAACEEgi&#13;&#10;gWuqh3DmEZASdSaepL6JQEoqTjqDAAQgAAEIQAACEMgGAiG6SNnANROOAYGUCWeJMUIAAhCAAAQg&#13;&#10;AAEIpI0ADlLaUAe5I3KQgjwtDAoCEIAABCAAAQhAAAIQuA4CCKTroM4+IQABCEAAAhCAAAQgAIEg&#13;&#10;CSCQgjwtDAoCEIAABCAAAQhAAAIQuA4C5CBdB3X2CQEIQAACEIAABCAQJIGTcto33I3AysbZiIIs&#13;&#10;Px7kSbzioBBIVwTI5hCAAAQgAAEIQAACWUTg3YRDwVWxezeuLCId7KEgkII9NQwMAhCAAAQgAAEI&#13;&#10;QOA6CHgtEphCCmw413Fa0rZPcpDShpodQQACEIAABCAAAQhAAAKhE0AghX6GGB8EIAABCEAAAhCA&#13;&#10;AAQgkDYCCKS0oWZHEIAABCAAAQhAAAIQgEDoBMhBCv0MMT4IQAACEIAABCAAgbQSUAG7wIrYBTee&#13;&#10;tJ6QNO8MBynNwNkdBCAAAQhAAAIQgAAEIBAuARykcM8NI4MABCAAAQhAAAIQSDMBX8HOzzkUVt04&#13;&#10;5kFK3wcBgZQ+1uwJAhCAAAQgAAEIQCBDCIQljzIEWpYMkxC7LDmRHAYEIAABCEAAAhCAAAQgcHUC&#13;&#10;CKSrM6QHCEAAAhCAAAQgAAEIQCBLCBBilyUnksOAAAQgAAEIQAACEEgOAarYJYdjpvaCg5SpZ45x&#13;&#10;QwACEIAABCAAAQhAAAJJJ4CDlHSkdAgBCEAAAhCAAAQgkMkEfCW7wKo0BDacTD69Hx07AumjiFgB&#13;&#10;AhCAAAQgAAEIQCDXCCBIcu2M/3K8hNj9woJXEIAABCAAAQhAAAIQgECOE0Ag5fgHgMOHAAQgAAEI&#13;&#10;QAACEPiFQIgFGjS6UMf1C7nseUWIXfacS44EAhCAAAQgAAEIQCBJBG5IkdBykgAOUk6edg4aAhCA&#13;&#10;AAQgAAEIQAACEEhEAAcpERWWQQACEIAABCAAAQjkLIEQw9kwtNL3ccRBSh9r9gQBCEAAAhCAAAQg&#13;&#10;AAEIBE4AgRT4CWJ4EIAABCAAAQhAAAIQgED6CCCQ0seaPUEAAhCAAAQgAAEIBE9AxRlCLNAQ6riC&#13;&#10;P6EXHiA5SBdGxgYQgAAEIAABCEAAAtlM4CQHKSyRRA5S+j5xCKT0sWZPEIAABCAAAQhAAAKBE4h8&#13;&#10;mrDk0YmnFdqYAj+Vlx4eAunS6NgQAhCAAAQgAAEIQCBbCeDYZOuZ/fhxkYP0cUasAQEIQAACEIAA&#13;&#10;BCAAAQjkCAEEUo6caA4TAhCAAAQgAAEIQAACEPg4AQTSxxmxBgQgAAEIQAACEIBADhEIMdcnxDFl&#13;&#10;60eCHKRsPbMcFwQgAAEIQAACEIDAJQncsELfoUmS0MZzSbQZsBkCKQNOEkOEAAQgAAEIQAACEEgT&#13;&#10;AdMhvsx3mnZ33t34ohFopPPiutJ6CKQr4WNjCEAAAhCAAAQgAIHsI2D+UXBl7FBH6fqckYOULtLs&#13;&#10;BwIQgAAEIAABCEAAAhAIngACKfhTxAAhAAEIQAACEIAABCAAgXQRQCClizT7gQAEIAABCEAAAhCA&#13;&#10;AASCJ4BACv4UMUAIQAACEIAABCAAAQhAIF0EEEjpIs1+IAABCEAAAhCAAASCJ6BSCCGWQwh1XMGf&#13;&#10;0EsMkCp2l4DGJhCAAAQgAAEIQAAC2UvAl/kOrIpdYMPJ3pNvR4ZAyurTy8FBAAIQgAAEIAABCFyG&#13;&#10;QIgu0mWOg20uToAQu4szYwsIQAACEIAABCAAAQhAIEsJIJCy9MRyWBCAAAQgAAEIQAACEIDAxQkQ&#13;&#10;YndxZmwBAQhAAAIQgAAEIJDFBEIsiEDIX/o+cDhI6WPNniAAAQhAAAIQgAAEIACBwAngIAV+ghge&#13;&#10;BCAAAQhAAAIQgECaCZhdE1zVOCyktH0IcJDShpodQQACEIAABCAAAQhAAAKhE0AghX6GGB8EIAAB&#13;&#10;CEAAAhCAAAQgkDYCCKS0oWZHEIAABCAAAQhAAAKhE7jhTv4LbZyhjis0TskYDzlIyaBIHxCAAAQg&#13;&#10;AAEIQAACWUXgRnBJSFmFN+iDwUEK+vQwOAhAAAIQgAAEIACBdBMIsR5CiGNK93lJ1/5wkNJFmv1A&#13;&#10;AAIQgAAEIAABCGQMAQRJxpyqpA8UgZR0pHQIAQhAAAIQgAAEIJDJBCSOQhNIoY0nk8/vx8ZOiN3H&#13;&#10;CPE+BCAAAQhAAAIQgAAEIJAzBBBIOXOqOVAIQAACEIAABCAAgY8SCNE+0qBDHddHgWbeCoTYZd45&#13;&#10;Y8QQgAAEIAABCEAAAiklYEW1g6tiR5BdSk95TOcIpBgYvIQABCAAAQhAAAIQgEAuEdjf33dbW1tu&#13;&#10;fX3draysuJ2dnVMP//j4+P17lZWVrr293RUWFvrttP3m5qZTf4nEZUlJiauurnbarry83G/3vrPA&#13;&#10;XiCQAjshDAcCEIAABCAAAQhAAALpIiBxND4+7l69euV+/PFHNzMzk3DXEkdHR0cuEkl37txx//qv&#13;&#10;/+pqamrcDz/84LcfHR11q6urLi8v7wOR1NTU5B4+fOgGBgZcT0+P3y7hjgJYiEAK4CQwBAhAAAIQ&#13;&#10;gAAEIAABCIRIQKLo8PDQO0yzs7PeIZIT1Nra6l/LNRoZGXGDg4NuYWHBr1tRUeGKiopCPJxzjQmB&#13;&#10;dC5MrAQBCEAAAhCAAAQgAIHsI1BWVuY6Ojq8oyN3Jz7E7uDgwG1vb7uhoSH3H//xHz6M7sGDB+6z&#13;&#10;zz5ztbW1XjgtLy97Z0nLb9686bq6unw4XSyt+BC72PdCe41ACu2MMB4IQAACEIAABCAAgWsjEGqx&#13;&#10;uFSNSzlEcoT0kLiJbwqZm5iYcHKP6urqvCiKQuXkFC0uLvocJAkpba/3+vr6/LrxfWXK3wikTDlT&#13;&#10;jBMCEIAABCAAAQhAID0ErIJdokID6dn5KXu5hqp6yjeSO/Ttt9+6169f+7A5FWa4deuWd53kCu3u&#13;&#10;7vq8I7lMKr4gVymTw+tEPysFklfY9n/X8Dk65RPNYgiET6DAEiqLCvSFEP5YGSEEQiFwaD8eple2&#13;&#10;3eHRL5WdQhkb44BA6AQqSwtce22pqywtDG6oIX4VpntMqkan/KKpqSkfXjc/P++dIYXhtbW1OblH&#13;&#10;CsfTOnpsbGx4oTQ9Pe1FVUFBgS/WILGkMD6tr0dxcXFw5zt+QFkpkHSQefYrLz8v3R+leLz8DYHM&#13;&#10;IVBUkO/K7ctKzzQIQOB8BCaXNt13I4tucnHzfBuwFgQg8J5Ad2OF++d7zUEKJA0y139FRtXt3r59&#13;&#10;6yvbKRRPlesUQqdwPAkohd+pNPje3p5//eLFCyeBtLa25t/XNgrLU05Sb2+vu337tneXgnPn3n8q&#13;&#10;T15kp0DSJ9oeocOPOxf8CYFrJZCff8OVFhW4kiIE0rWeCHaeUQTkG00vb7nBmbWMGjeDhUAIBArs&#13;&#10;e2d77zCEoXwwhnc/JT9Yfr0Ljn0hhNhS26eNR7+Bo8dp63xsuRyhN2/eOJXuVl+NjY0+rE7V6yR8&#13;&#10;JKD0UIidXCKF26mp4p3GqJwkPeQ8KfxOj8g90lxI0euPjeM63s9OgXQdJNknBCAAAQhAAAIQgAAE&#13;&#10;UkXA7shEwuMskSQxo3mI8vPzE85HdJ7hKfdILpDmRlKInULqFFonN0jiSPvQGOQiaV9aLtFz9+5d&#13;&#10;7xYplC7qY2xszP3888/eadJ2cpvkJCGQznMmWAcCEIAABCAAAQhAAAIQSEhATs38/JZbOtj24Wzx&#13;&#10;5bijjaJy2prAVY/I2Yne/9izXB/1vbS05KvXyUl69OiR6+/vd1VVVV4QqQ8JsNLSUqcJYFXeW+JH&#13;&#10;IXidnZ1eMEk4KfxOgmp4eNg7SZovSYUcVOihvr7+Y0O5tvdxkK4NPTuGAAQgAAEIQAACEAiSQICp&#13;&#10;Gusba255zMptj71xyvVR6FqiplA4OTn37t3zzxcVSBJimvB1ZmbGCzEJIZXv7u7u9sUWon3KAZI4&#13;&#10;klskUaQmAaWCDFEVOzlLmmNJ45FQkmBSyXCF24XcEEghnx3GBgEIQAACEIAABCCQVgJh5h8pvV4j&#13;&#10;S32TeyRxJAEmV0gFGSS6VL5blelim8LsJKAUXqf35A5F4kjraZm2b2ho8PMozc3N+Wp3cqlCbr8+&#13;&#10;ypBHytggAAEIQAACEIAABCCQJgLpkSPnPxiJkMaGAXe3t8N9+umnPgwu0daxIXba5qJN7s7k5KQP&#13;&#10;sZMoUjicXCKJHQmmqGm9qKS3XCet09PT8yuBpHWVixTlTEW5UbH9RP2F9IxACulsMBYIQAACEIAA&#13;&#10;BCAAAQgkIFBcXOQaGstdjU3JEQmOBKt5ERMJET1ftEnszM7O+vA6uT/Nzc0+bC6+L7lA6+vrvoiD&#13;&#10;hFJseJ3C7ySCVJBBYXVyjrSuHCaF3cW6TBcdXzrWRyClgzL7gAAEIAABCEAAAhCAwBUIKMQu3wSP&#13;&#10;nBy5Mmc1iZPocdZ6id6TQFpcXPShcMoxUnjcaYJG49BcSKpSp3UkqORgKSRP+1ehB1Wxe/78uRdK&#13;&#10;ql7X3d3thVKifYeyDIEUyplgHBCAAAQgAAEIQAACEDiNgEW3SXTEOzmnrX7Z5dEEsJrjSFXq5Ayp&#13;&#10;wEJ8k1BTCF8Ufre5uek0qazmQZJLpLFKPEkgKRxP/Ugc6aFCDiE3BFLIZ4exQQACEIAABCAAAQik&#13;&#10;nYBpEfuBn/bdnrnDdA1HAkfiSMUaJIwkklSIIb5pueZHUqidBJDEkcp5P3v2zDtccpck5rReS0uL&#13;&#10;z09SOXBVtUMgxdPkbwhAAAIQgAAEIAABCARLwMujAEeXnnEpT6i3t9eH2KlAg+ZSOstBkkhSWJ6E&#13;&#10;0NDQkM83kmBSi0qB37p1y/X19fmCDwrDC73hIIV+hhgfBCAAAQhAAAIQgEBaCZxIkXR5Nuc7tHSN&#13;&#10;RoLnT3/6k3eGFCqnMLqz5lKSoFL1umjCWDlPcqHU5DxJJCkMTw+tmwkNgZQJZ4kxQgACEIAABCAA&#13;&#10;AQhAIA0EJIgGBgbOvScVZ9BDJcGzpV289l+2HDnHAQEIQAACEIAABCAAAQhAII4AAikOCH9CAAIQ&#13;&#10;gAAEIAABCOQwgfSk+lwccKjjuviRBL8FIXbBnyIGCAEIQAACEIAABCCQbgKhVbFL9/Hn8v5wkHL5&#13;&#10;7HPsEIAABCAAAQhAAAK/IhCqURPquH4FL0v+wEHKkhPJYUAAAhCAAAQgAAEIJIvADaf/wmqhjScs&#13;&#10;OskcDQ5SMmnSFwQgAAEIQAACEIAABCCQ0QQQSBl9+hg8BCAAAQhAAAIQgAAEIJBMAgikZNKkLwhA&#13;&#10;AAIQgAAEIAABCEAgowmQg5TRp4/BQwACEIAABCAAAQgkm4Aq2IVWxS608SSbeUj94SCFdDYYCwQg&#13;&#10;AAEIQAACEIAABCBwrQRwkK4VPzuHAAQgAAEIQAACEAiNwEkNu7CqxoVXVS+0s5a88SCQkseSniAA&#13;&#10;AQhAAAIQgAAEsoRAWPIoS6BmyGEQYpchJ4phQgACEIAABCAAAQhAAAKpJ4BASj1j9gABCEAAAhCA&#13;&#10;AAQgkCEE5ByF6B6FOq4MOa0XGiYhdhfCxcoQgAAEIAABCEAAAllPwNRIcFXjQlRtWfpBwEHK0hPL&#13;&#10;YUEAAhCAAAQgAAEIQAACFyeAg3RxZmwBAQhAAAIQgAAEIJDFBHw4W2COTWDDyeKz7xwOUlafXg4O&#13;&#10;AhCAAAQgAAEIQAACELgIAQTSRWixLgQgAAEIQAACEIAABCCQ1QQQSFl9ejk4CEAAAhCAAAQgAAEI&#13;&#10;QOAiBMhBuggt1oUABCAAAQhAAAIQyBECZP3kyIn+4DBxkD5AwgIIQAACEIAABCAAgZwl4Cs0BHj0&#13;&#10;oY4rQFRXHRIO0lUJsj0EIAABCEAAAhCAQFYR8FokMAMpsOFk1fmOPxgEUjwR/oYABCAAAQhAAAIQ&#13;&#10;yHkCCJLc/QgQYpe7554jhwAEIAABCEAAAhCAAATiCCCQ4oDwJwQgAAEIQAACEIBA7hK44U7+C41A&#13;&#10;qOMKjVMyxkOIXTIo0gcEIAABCEAAAhCAQFYRkCCh5SYBHKTcPO8cNQQgAAEIQAACEIAABCCQgAAC&#13;&#10;KQEUFkEAAhCAAAQgAAEIQAACuUkAgZSb552jhgAEIAABCEAAAhCAAAQSECAHKQEUFkEAAhCAAAQg&#13;&#10;AAEI5C6BG5Z+pEdILbTxhMQm2WPBQUo2UfqDAAQgAAEIQAACEIAABDKWAA5Sxp46Bg4BCEAAAhCA&#13;&#10;AAQgkAoCIZbUpqpeKs504j5xkBJzYSkEIAABCEAAAhCAAAQgkIMEEEg5eNI5ZAhAAAIQgAAEIAAB&#13;&#10;CEAgMQEEUmIuLIUABCAAAQhAAAIQgAAEcpAAOUg5eNI5ZAhAAAIQgAAEIACBxARUvC7UKnaBFdZL&#13;&#10;DDALliKQsuAkcggQgAAEIAABCEAAAsklgBhJLs9M6g2BlElni7FCAAIQgAAEIAABCKSBgPeR0rCf&#13;&#10;i+wCyXYRWldZlxykq9BjWwhAAAIQgAAEIAABCEAgqwggkLLqdHIwEIAABCAAAQhAAAIQgMBVCCCQ&#13;&#10;rkKPbSEAAQhAAAIQgAAEIACBrCJADlJWnU4OBgIQgAAEIAABCEDgqgR8BlJgKT+BDeeqiIPeHgcp&#13;&#10;6NPD4CAAAQhAAAIQgAAEIACBdBLAQUonbfYFAQhAAAIQgAAEIBA8Ae8gBTZKHKT0nRAcpPSxZk8Q&#13;&#10;gAAEIAABCEAAAhCAQOAEEEiBnyCGBwEIQAACEIAABCAAAQikjwACKX2s2RMEIAABCEAAAhCAQOgE&#13;&#10;QoyvE7NQxxX6+bzE+MhBugQ0NoEABCAAAQhAAAIQyE4CkQ65cSOsrJ9oXNlJPayjQiCFdT4YDQQg&#13;&#10;AAEIQAACEIBAAATCkkcBAMmhISCQcuhkc6gQgAAEIAABCEAAAh8nEKJbg2D7+HlL1hrkICWLJP1A&#13;&#10;AAIQgAAEIAABCEAAAhlPAIGU8aeQA4AABCAAAQhAAAIQgAAEkkUAgZQskvQDAQhAAAIQgAAEIAAB&#13;&#10;CGQ8AXKQMv4UcgAQgAAEIAABCEAAAkklQBJSUnFmWmc4SJl2xhgvBCAAAQhAAAIQgEAKCYSojnS4&#13;&#10;oY4rhafimrrGQbom8OwWAhCAAAQgAAEIQCBMAidSRP8fTgtrNOFwScVIcJBSQZU+IQABCEAAAhCA&#13;&#10;AAQgAIGMJIBAysjTxqAhAAEIQAACEIAABCAAgVQQQCClgip9QgACEIAABCAAAQhAAAIZSYAcpIw8&#13;&#10;bQwaAhCAAAQgAAEIQCBlBCzh50ZoST+hjSdl8K+/Yxyk6z8HjAACEIAABCAAAQhAIBAC0iEhapFQ&#13;&#10;xxXIaUvqMHCQkoqTziAAAQhAAAIQgAAEsoFAiCIpG7hmwjHgIGXCWWKMEIAABCAAAQhAAAIQgEBa&#13;&#10;CCCQ0oKZnUAAAhCAAAQgAAEIQAACmUAAgZQJZ4kxQgACEIAABCAAAQhAAAJpIUAOUlowsxMIQAAC&#13;&#10;EIAABCAAgYwiQBJSRp2uZA4WgZRMmvQFAQhAAAIQgAAEIACBDCSwv7/vtre33fr6ultaWnI7OztW&#13;&#10;6vxDlVhQUOBKS0tdZWWlq62tdUVFRW5vb89tbm661dVVt7W15dTX8fGxy8vLcyUlJX7diooKV15e&#13;&#10;7goLC4Ong0AK/hQxQAhAAAIQgAAEIACBdBK4YYW+9V9ILdXjkTiamJhwL1++dI8fP3bT09Ne4Ejk&#13;&#10;xDYJnba2NjcwMOC++OILL5KWl5fd8PCw++mnn9zY2JhbW1tzh4eHXjw1Nze7O3fuuL6+Ptfd3e1q&#13;&#10;ampiuwvyNQIpyNPCoCAAAQhAAAIQgAAEIJA+Aru7u25ubs6Njo56sSMXqaGhwZWVlSUchBwiiSC5&#13;&#10;Rq9evXJDQ0NeHEksabnel5M0Ozvr/5bLJAepuLjYC6f8/PyE/YawEIEUwllgDBCAAAQgAAEIQAAC&#13;&#10;ELhGAhIwEjcSSi0tLe727dvu888/925R7LCiEDsJJ7lJIyMj7quvvvKOk5wlbXfz5k0fSqf+JLie&#13;&#10;P3/uXaX6+novkhSapzC9UBsCKdQzw7ggAAEIQAACEIAABNJPQJF1YUXXnTBI8bgigaRQOwmYnp4e&#13;&#10;9+jRI9fV1ZXwHChHaWVlxQsjiSBt99lnn7mHDx/6bZWbtLCw4MP05DBJLCmEr66uzosjBFJCrCyE&#13;&#10;AAQgAAEIQAACEIBAeAS8FglMJKV6OAqHk4hRsYXW1lafK3RWQQUJosnJSTczM+ND6CR8+vv7fa6R&#13;&#10;QumUu9TU1OQFlpYrp0kPuU7KS5IIC7XhIIV6ZhgXBCAAAQhAAAIQgAAE3hE4tmfl9RwdHfnns8Co&#13;&#10;+lz0OGu92PfkIMkRUu6RCikot0h5RcpLUlPOkCrSSfxUV1d7x2h+ft6LKoXdaZlylmKFj5ZLOElw&#13;&#10;bWxs+HUlqOQ+hdwQSCGfHcYGAQhAAAIQgAAEIAABEZA4OjxyBwdniyQJI7k3EjR6TlSqOx6ohFcU&#13;&#10;YicBI+dIYun7779/L8gkjJSbpNC7Bw8e2DgOvIiSk6RwOQmkRI6TRJJKgmsd9S3hJbcq5IZACvns&#13;&#10;MDYIQAACEIAABCAAAQgYARVPmF9YdQc7G15knObCyOWRWJELpIf+PqvJkVLVOQkeCSW1yH3S33ov&#13;&#10;qlanfWocEkISYIuLi15YKd9I+0lUmU7LJI60jUSY5klSfyE3BFLIZ4exQQACEIAABCAAAQhAwAho&#13;&#10;AtfR6WE3NjzoXrx44RTelqg1Nja6u3fvunv37vnn8wgkiR4JJTk9CofTfEWdnZ3eMdL2el/5Q8+e&#13;&#10;PXPj4+M+T0miSE6QxI6cKjlFidwqLYvcrEhsRUIs0fhDWIZACuEsMAYIQAACEIAABCAAAQicRSCF&#13;&#10;VRokYqqqqvzkr+3t7b6wQkdHhy/XrdA6OT/KLVJ43ODgoJ8nSdsov0jzGmVbQyBl2xnleCAAAQhA&#13;&#10;AAIQgAAErkbAxIj9/g+qyd1pHLjterva3KeffnpqoQM5PlGInbb5WJO7I5GjuYs0t5FC7fSsh0Lj&#13;&#10;5AwpPE75Ryr7Lafpyy+/9GJJ68hJOssZisL0tJ32dZrT9LFxpvN9BFI6abMvCEAAAhCAAAQgAAEI&#13;&#10;XIKARExDlRU7KGx6XzghUTdydmKLNCRaJ3aZhEuUfyRxpW0lsGKdIQkbledW2W45SQqtUz5SJJ5U&#13;&#10;Glx/J8ot0jIVctA2ElMSXeov5IZACvnsMDYIQAACEIAABCAAgWsgIPsoLAspEj4FBfnviymcBkbr&#13;&#10;Ro/T1omWS7godE45Tcovkki6f/++Uy6T+oianCCJKT3UJHYUYicXSdXp1tbWvNCK1o+eJb6UPyWR&#13;&#10;pHUVypeo2l20fgjPCKQQzgJjgAAEIAABCEAAAhCAwJkETkSPHJ5kNgkfiRjNf/Ty5UvvIEUTvSpE&#13;&#10;T2JGLpDmMVKhBk0mKxGldZSvJBGl7bVccyapyIPek0uk4g7qV9tJQMmZkgsV604l81iS1RcCKVkk&#13;&#10;6QcCEIAABCAAAQhAAAIZRkCCK6pINzIy4oWQBJBEz61bt7zjo/A5iZwnT574Ag0qH97W1ubfl3BS&#13;&#10;HwsLC+7Vq1feJert7fUiSmXAx8bG3OvXr30Invrr6uryAipkTAikkM8OY4MABCAAAQhAAAIQSCuB&#13;&#10;8ILrTg4/VeOSuJGjI9dH4W/KJ5qYmPDOkMSPco8igTQ1NeXD+ySAJHZU6U7heRI9ElBykJ4+feqX&#13;&#10;SXTJVZJAkgOl3CWtL2ElARZyQyCFfHYYGwQgAAEIQAACEIBA+gmYGolJv0n//hPt8Zd0oETvXnqZ&#13;&#10;QuFUOEFV7P7hH/7Buz0SNd9//717/Pjx+5wjhdpJRPX09LhPPvnEP0v0aNkf//hHNzQ05N0lbfPN&#13;&#10;N9/47RR+p7wjzanU39/vH8ptIsTu0qeLDSEAAQhAAAIQgAAEIACBVBKQg6SHCi5oglmJJf0tF0l5&#13;&#10;Q5oDSX8rrE4iKhI6zc3NPs9IwmlgYMCLHhVwkCiKCjZICGm9O3fuuL6+Pl8qXIIq9IaDFPoZYnwQ&#13;&#10;gAAEIAABCEAAAmklkKpwtqscRIoMpPdDkphpaGjwAknFF6LS3JHokRCSeFLInYotyHmSGNJyOUkK&#13;&#10;qZMY2tra8iW9VfxBwkrhdCr2oO3kJmVCQyBlwllijBCAAAQgAAEIQAACEEghAQkeCRg9FAZ33qbt&#13;&#10;9JAQqq+vP+9mQa+X3DqBQR8qg4MABCAAAQhAAAIQgAAEIHA2AQTS2Xx4FwIQgAAEIAABCEAAAhDI&#13;&#10;IQKE2OXQyeZQIQABCEAAAhCAAATOSSDVST/nHAarpZ8ADlL6mbNHCEAAAhCAAAQgAAEIQCBQAjhI&#13;&#10;gZ4YhgUBCEAAAhCAAAQgcD0ETqrYhWUhhTWa6zkv6dorDlK6SLMfCEAAAhCAAAQgAAEIQCB4Agik&#13;&#10;4E8RA4QABCAAAQhAAAIQgAAE0kUAgZQu0uwHAhCAAAQgAAEIQCB8AifxdeGNM9RxhUfqyiMiB+nK&#13;&#10;COkAAhCAAAQgAAEIQCDbCNwg6SfbTum5jwcH6dyoWBECEIAABCAAAQhAINsJhGrUhDqubPw84CBl&#13;&#10;41nlmCAAAQhAAAIQgAAELk/A1EhwDhKO1uXP5wW3xEG6IDBWhwAEIAABCEAAAhCAAASylwACKXvP&#13;&#10;LUcGAQhAAAIQgAAEIAABCFyQACF2FwTG6mcTOD4+djs7225ladHt7u64/Px8V1Ja5qqqa1xxcUnC&#13;&#10;jbXN0dGh29rcdEuL8+7w4MBVVFa5svIK27bUFRQUJtyOhRDIFQK6Rra3ttzC4oJdXzuuwK6r0rIy&#13;&#10;V1tb60pKSnMFA8cZAAGfA2FxR6VF+a62vMjl2eu1nX23vXfo9g+P7N/y40uNUv3k591w5cX5rsb6&#13;&#10;vWH/rW7tuc0r9nupwZxjo6KCPFdWXODKiwpccWGeK8zLsxE7d+iO3f7BkdveP3TrOwdu156P7Pq1&#13;&#10;//nmjzP/hispyHflJQWutDDfrucbTltrlUNbcc+239k7cOu7B25v/8i2te1PNuf/IQCBNBFAIKUJ&#13;&#10;dC7sxv8jbv+QL9uPuB8e/9UtzM/4H2+t7R3u7oNPXGNTS0IMEke7u7tucmLUffuXL+2H4Kbru33X&#13;&#10;dXb3OW1bUYlASgiOhTlBILqu5ufn3V++/srNzEy7MhNHHZ2d7tPPPnetrQiknPggBHKQN0zIFObn&#13;&#10;uebqUvdJV60rNKEwOL3mJpe3TNDsu1379/wyTeJIgqOjocx91lXnhdfPEytubHHzSv1eZiwf20YM&#13;&#10;KkoKXXdjhbtZV2YsSlyl/Z1vy3cPDt3y5p6bMh5Ds+tubm3HCyYJH7V8E0PldpzNlSWut7nyZNvS&#13;&#10;Qs9Ua2yZKPLbr2y5t7MbbmF91x2Y8NS/AzQIQCB9BBBI6WOd9Xva39tz6+trbmJsxA2+eOrmZ6dd&#13;&#10;TW2dd4B6+3dOPX7dGZ+bmXJvBl+4F0+fuP39Pe8g1dY3uIb9xKLq1M54AwJZRmDPrqvV1VU3PPzW&#13;&#10;/fzTEzc1NenqGxpcYWGhd5Oy7HA5nEAJyPkotB/3Ega1FUWur6nS3Wmv9u7IvP2I1w/5vBsHlxq9&#13;&#10;BEepiYa22lLX31TlBtqqTRQcu4nlbTe7unPpfs8zGLk3xebiyMkpsYf2u2LO1Y45P4maBKGEnERR&#13;&#10;Z325a6kp8W6a+tF/6qOxqtgn98tFUhMbCR87TFdmjlOHiar22jLbttRVlxXa8Zl/ZO/JgSq19yVA&#13;&#10;JRjlROXZ86Jtv22OEi2dBHQ29AithTqu0DhdfTwIpKszpId3BDY3193Im0E3+PKpm5oYdZsb6668&#13;&#10;ouJMPrortrqy7J799IN7/vMPbnFhzpVaSN7R0dGZ2/EmBHKFgG46DL566cXR6MiwW7frqrKqKlcO&#13;&#10;n+MMhIDEUZU5He31Ze5uW43raapwrfYDf3ljzzsnlx2mxJHEV21ZkbvXXuPutFX5EDv1m46fpxJH&#13;&#10;csP0aKkqcZsmZH4aW3Yzq9sJD6ncQgs7zeXqrK9w7XWlXiA+HV9xizbeQwsvrDZGXQ3lPnzuVouF&#13;&#10;ipvg2d1f9gJHx1pn4YMPO2pdowms9e1993Zuw82sbLsN26841Jn47DFnSuGLA63VXpA+PTjZPuGA&#13;&#10;WJgyAidSJB2fwvMfQlijOf+4M3FNBFImnrXAxnx4eOj29nYtf2jBjY2+MXE05vbe5R/pC+G0pm02&#13;&#10;1i0EYXbKzc5MuuWlBe8elZWXh3nj5rQDYTkEUkDg8NDyFyz0dH5u3r1+PeRGR0fcjv2dn19gd5tP&#13;&#10;v65SMBS6zGECBeZgSEQoL0iOR5s99Fo5SFru82eu8HFULk+NiaMmEwzqV+6MHBR9xE/7mGt3cnLk&#13;&#10;tmgcUR6PHBxl6ygXasdyl5TDoxwgCZfTItQKLHdIuUD1FcWuzZwd5T0pp+i0VmL7bK8p8+JQLs/S&#13;&#10;2p4PA5xY2naH5j5J4Gh5p4mkRhNc9tKNLGz4sDm5QXLKtI7GPbaw6UbtvfGFLbdmYknvS3RWmUtX&#13;&#10;Zu/LndLA38ysnTYclkMAAikigEBKEdhc6lZCR+JmZnrCTY6PurXVZSvKYLHpRUWnFmYQn82NDTfy&#13;&#10;dtCNjw67AyvMUFpWbrkVFa7Yks7z8/JzCSHHCoEPCEgcLVje0fj4mBsZHnbLy8u+KENRcbG5rOQd&#13;&#10;fQCMBSkhcOKwlFhuULnrt5wZhZAppG7Xwr8UbnfVVmniRP3KwVFY28L6jg87O61fiSPdIKgoLvT5&#13;&#10;Sm0WqtZsQqTSnBuJHYmjte0978q8nrMbcBaip34VOpeMJjEWhcZNmigaXdxwK5ZzJCHmIyJMYL22&#13;&#10;3CONUflJEkkam4SRcpQkOLdMvKmohdyjURNJCr9TjtKRjXHDCl5MWv5RqRWraLA8pWoTjxKDNAhA&#13;&#10;IL0EEEjp5Z1Ve9OXgULhNiwEaGzkrZueHPex1NUmjm7Yl0CefVmpil18k+O0L1FlFevGht9YWN28&#13;&#10;r3KnLxRVsivwd8j5Qojnxt+5QcBfV3aNKO/o9evXbmxs1P/YqrN8vrOuq9ygw1Gmm4D9s+ydDe1X&#13;&#10;OTG7VlVtYmnLuxy3TNhctkXOVH25OTeWe1Rugmd2TS7Mkc/POa1fiQUVRGg2p0U5QHKevINk3zdy&#13;&#10;YIosn0eiQnLowJyjInOjpi2XSRXldCxyqBTmpipyahUmXtRHY2WxDyGUiFHxhej9A/uOUyU9VZWT&#13;&#10;sJG7pPA3uVerJsTmV3ctLE8C7CQsXHlHKsxQb/1JzCnETkJS6+vYJIYmF7e8kFNonQpb6JpXi8as&#13;&#10;SoCKMvfsrRP1Q4MABNJLAIGUXt5ZtTeJIwmdxflZnz8kodTTd9sLnKnJMRNOq/6HXfxBe3FkZcCn&#13;&#10;pyasoMOwf/vO/d9YmJ592czOuJ3trfhN+BsCOUPgyMSR3KPZmRn3/XePTSituIGBu66gsMBCWEf9&#13;&#10;34TY5czH4doPVCWnTxwSE0b2w17hanI5JCLkmihE7jItcqZaLI9HIXbaz6QJr1VzlJSLpNC9RE0C&#13;&#10;p8vynzrryr2wkgh6ObVmOUC7JjqOfWiaCiiokMRdK/bQYKFzcmu2bKwK3ZPj9EVPnYWylfnulVv1&#13;&#10;PlTPRIyETo0VTpAYUpMbpUp6qtInoVVowqrErkUJPIXxKWdJIipqEjtysfZsf3v2nG/7LDPXSSFz&#13;&#10;i+sHPrdpw8Sa1luxsLpIHEXbl5gAk3MkESYmEnY6Llr6CUig6hFSC208IbFJ9ljOFEi6cPUjeMuq&#13;&#10;jCm8Y9Pu7uuLW00VlMotV6S6utqXnNXfcgxi27rll0xNTflFbW1trrLy8nebYvvldRgEJGTmrFKd&#13;&#10;xNC6/YgrLCxybe2dPrRuZWXJF2mIHWn0eVLS+djIG+846d5YTV29a2m76batv+KSEgRSLDRe5xwB&#13;&#10;/XurfzfHLOdoxQqYFNl11dnVZeGqxW7Jbizo+qFBIF0EvCAyEbBhLokcpJM5fY5dk4WO6b2LNol7&#13;&#10;5ego7OymHCDrR+F6Cq1TtTf1KYGhub4SNZXI9lXgLHzNuvHbjJtwmzABo/FVmMBSSJ0ETIeJKDlO&#13;&#10;tbPFVplu38aeqMfzLVN+U779xpHIUp8qqCABpLLesXM/yQzSd53ykXx5bvOFbl1LiQAAK25JREFU&#13;&#10;ikxUaTuxkzjSI77pfR2b3CzlIem1ClXIZYqq4cVvw99pIBCYQErDEbOLdwTOFEgSRxJE09PT7rvv&#13;&#10;vnNv3lg41OKiv/hrampcl31pP3r0yHXafBwSP/oCj236kv+3f/s3v+hPf/qT3QUdiH2b1xlMQF8A&#13;&#10;qj6nynOz05Ou2sJ/mlvaXWNzq+UT7Sec3DXWcVLVuvW1Vdfde8t19fa72roGt2+lvrkznsEfCoZ+&#13;&#10;ZQK6rpaWl8w5+tZNTIy7uro6136zw7W3t1sBk31/Y+rKO6EDCFyAgH7US3ioSWDoM3qVJnGkAgUK&#13;&#10;aeu3UuFF5pi8MgdIuTgKWZN7c1ZTOJ1KZKta3JAVL1Aez5K5R35CVhug3C31JWer15wmhcTVmYuk&#13;&#10;uYW0nuYn+srC5aIQuijErkVV7EyYbJp4eTK25GbMLVKLQuzEQG6Vxq/fzMIg40iCLhERLfXv2Tq6&#13;&#10;d6ztfn0L2Xf//v8kiLoby12fhS0qdFDban6pN5bPlEhQvd+QFyklgD5KKd6gOz9TIG1v2xwEs7Ne&#13;&#10;GA0NDVks/Jjd5T/5R2Ntbe29m6Q7nr29va6+vt5/gUdOkhykV69eeQD//M//HDQIBnd+AirKoBLe&#13;&#10;syZopuxHnJykvtt3XFdPn5/3aM3cpOgzENur1tPcSKpyp0IOBQWFrs1+/N3s7PblwJVfQYNArhLQ&#13;&#10;zSi5Q5MTE1axbtSc+013794Dd+vWbVdnc4LJTaJ4Sa5+Oq7vuCUEoklOrzoKhQdJHCnnSGJE4kWh&#13;&#10;bCqprYdEzmlN2+oGmkLzJI6iSnqVpVZVzsL0lFcU27SO1pXbo/LkqlS3srnrc35UXjtqylfaM6Uj&#13;&#10;d0jhe6piNzJ/UjwhWkfPKgCh/pLZ/PG8G58q1ql0uhw1OVOa+0hhfbOWz3QWl2SOh74gAIFfCJwp&#13;&#10;kJQk/PPPP7vBwUGfMCzX6P79+/7H79zcnF/29ddfe+GkLousalkiJ+mX3fEqGwhsbdqXx7Alj1uY&#13;&#10;3M7Olk3qWuk6unpN6PT4SnQSSB+2YxNFK+Y4/ehzj1TlrrmlzTXZo7KqmjvjHwJjSY4R2LCbDkP2&#13;&#10;b+1ruxmlm05Vdl309vW5nt4+H84sgUSDQKYSiARONN+RSl3PrZmjYyFk7x2gM9wpiQmFockZ0rNy&#13;&#10;dO7ftEiWhgqfqyPHJbaV+Spwxd59kShT9b2rRCh4R8jGFzlGOp7IGUp0a+8kJM/+32wj0zt+uxMf&#13;&#10;7mSUGotcpTorUnG77cQ1UuEJ5R29nFz1eU9yu3yFu7hjiz1OXkMAAqkhcKZAUs7R27dWncxC7CSO&#13;&#10;lEckp6igoMBNTk66kZERL54USvfy5Utfsay/v9+HhSRyEFJzCPSabgLb9uNN5bzHTSCtWE7Esd19&#13;&#10;W5yf858LjUWFFuQUrVqokJpyk4ZePXeHFqv98tlP3j2qb2yyinVVPg9JgktNlfAkovT3/NyMKzfh&#13;&#10;pYp2mlNJIXwlVv6bBoFsJbC5semG7d9bzXm0aHOKHR8fWY7f7PubB9PT5thOTdp8Y4segUKaXzx/&#13;&#10;5kvkt7a2uooKcjyz9bORDcelnB3l4lSbsFH5azlAewebThOvqnBCTemJA6S8oUjQNFWVWpGCfVds&#13;&#10;okjOzs67UL+orJt0g0IAEzW5LrNW4ltV4lRkQgUVjq8gNLyTZt91yivSI8+UjyrkFdsxbeb9klPk&#13;&#10;hZPET4GV9Lb3bUYnC1G0wiv2kLjS+xJG5VYQQqF/mntJIi8qyjC7suOGzcFSpUCJI+Vj0SAAgfQT&#13;&#10;OFMgKeRDTpFi3x8+fOju3r3rhZIEUk9Pj889qqiosHk6xt2TJ08sBGTF3+mUi6SiDbTsJLCzY+EQ&#13;&#10;VoFOgkahdnMz0/ZDbua9gJGrJOG08y4cU9XqRt4O+dj1NfuMaALMxYU5E1jD7ulP33sBJVInYXuT&#13;&#10;VhnPvsxsH5pAdnz0reu/fc89+ux/uJLW9uwEylFBwAioSInyjt6+ee0Uwjw1OWFu65S5sifVtuQq&#13;&#10;LS4seHdJwHSTanh42PJAP3H/z//63xaKh0DigxQuAYkFhcNVW46RCjQolEwlsHss70auSTRPkdZp&#13;&#10;sPwkhbw97KyxeYSKTSxoQlW7YWv5OD4XyAogLFkBg5/Glm0eok23YSFzu++qzkUECi18T0JL/Sr/&#13;&#10;SBOxXqXYwUnhBWdjPSn5nZ93EsKnsDz1bR6R37WEoML6JJz0kCDSfpXbJIEkcaRQPeU8Peysda0W&#13;&#10;bihXbOXd/EkqAb5guVI4R9GZvM5neYOJ/MHrHtN17j939n2mQNLknRs2mafmrWlpaXHd3d0+jC6a&#13;&#10;20aTFWoduUUSSIqbV65SiVUi0x1NWnYSkCNUY45OiwkWiWgJnrP+EYn+eZEDVNZWbiEHmq/iauEO&#13;&#10;2UmWo8plAkVFxT6P82ZHh7+5cGD/7kbXTi5z4dizh4BcGJXcVrlsVXk7qYh3vuPTtjKA5MRIkMg3&#13;&#10;UoltOUvTNmGrCjyoP81j5POULLdIFeG0naraSaTEh+Fpz74Ig4kXlQkvNPGiPjXXU3zT/iSSVHFv&#13;&#10;2fapOZdUnlwTwSqnSfvQ/hXKJ2dIDy+O7HgljnTcer+s2HJvLZSuyybebbPcKYlEVe8bX9gyAbjh&#13;&#10;XS85VFqXdn0EdO70CK2FOq7QOCVjPGcKJP1joMpjanKN9IiN4a2qqvI5SRJMKgM+Y/N2/Pjjj3b3&#13;&#10;f8f94z/+YzLGRx8BEqhvaHS/+8P/5R5+8lv7fJzMHh47TIXYqbqdwuzUGppa3N0Hn7hGe9YvvpPP&#13;&#10;kMVmx/3jI0fq6//v/3UbVt2up3/AdfdZhbvuPtdsQkwhdjQIZDOBpuZm93//z39x/+N3f+dvSsVX&#13;&#10;C1OIneZFkquk1mohz599/oW7dXuAG1LZ/MHIkmNTqJiEzbC5QEsmCE4KHlhmT5wW0fxK/3Sv2QuN&#13;&#10;n8dW3Ju5NTdnoXJygRRuJ1do2vKWJB80l5FyfRQ+JwEkd0f9ah6kLutH8ynJcXo8vGjv6Wbv0Qci&#13;&#10;6SQUb9utmegZX9jwjpPcnNOahM6MhcEpD0oCTN9nyyauJKx0jHLI+q0SXUd9mZ+/SE6XBJSEndaV&#13;&#10;O/aoq9YXqpDgGzcH7OXUqs0BJZG378P34q/908bC8tQTiP+dkvo9sodQCJwpkOQMKc5dLoHC5ySC&#13;&#10;JIrkEKnpvcbGRv++xJEuauUrKR9JDpJymFT1Tk4TLXsIlJaVW0GG8lMPqLJqxOcQqdqdmgox9A/c&#13;&#10;89XqTt3I3sgzof3zj4+dJsqUmGrv6HIdJpBqbZ4kGgSynYDmlevp7T31MGuGa92M/fuqf4/V2tra&#13;&#10;3d179y3c+fRtTu2MNyCQYgJyRiQGNOGrJjs9cWYO3dKmHqcLkHxbXyJEbW5t2wSEhZyZoNq20txq&#13;&#10;qnqniVtlsMi9UbEHlcVWmWw5LxJI9bZfhbApXG/dcpB0L06OTCJPRiF4BxYFIZfnPE1jU3U5hQx2&#13;&#10;mgskQaT9K9ROAqzK/laOlSaflbDT5LdrJuw0hkqrpCfxJhHYbGNfsqp6a1t5rsREX025KvN9mJqw&#13;&#10;ZfNP6fi33h3/ecbIOhCAwNUJnCmQVJVOxRkWLO5dxRokjJSHJGEU6yTV1ta6zz//3IffLS0t+dj4&#13;&#10;v/3tb++FFQLp6ieKHiAAAQhAAAKZQkDi6A+3m3x57UGbr0iiRoJBuTVXaZoTaNjmPpJQUXicRNL9&#13;&#10;m1YJ1fJ4FF6n3yaSQhJSWm/SwvmmV7a8QFNY31WbhMqohcPtW1/alwTP3fYq7ygp/0h7kFBTyN4b&#13;&#10;2/+EHbecM83f1GLrKrxOcz1JWKn4hEqQ37TCFHK/ErUx29fXg3PG72rcEvXNMghA4HQCZwqkMksO&#13;&#10;1mSwCrOTM6RcJLWenh4fK6/31SSANJGh3KIRq2ynCWUnbC4PlQlXsnGzhY7QcodAsQnpxmYLp3vX&#13;&#10;9FrLPtbKyip8uXA5Rk0trVYynvLfH2PG+7lDQDeoWmJyO/U6cvNzhwJHGgoBCZ1Rq7Ymx0aOkELI&#13;&#10;kpE387F+9+13yNLmkY9YKbRKccorarJCDpVWNCHP3KdD+72ikDu5LiMmTpTvtLy5/36y26vyU8je&#13;&#10;6qHlIJklJIEj10giSW6V5kpS/pJC9OQcjVnInkqZK/Qu3xwmhdTJqZowV0xC78gWJIPZVY+J7SEA&#13;&#10;gQ8JnCmQqqur3YMHD/xdksePH/v5jjRxrOZC+vu//3sXCSTdRVHVOhVy+MMf/uC0nRwkravKSxJW&#13;&#10;xNR+CD9bl1RV1/ico97+HX+IEkda9rGm0t9//8f/aYU/9q0aYoUrs0cJ4Zkfw8b7OUJATv2nn33u&#13;&#10;czx1yBJHWkaDwHUQmDMB8uXLWV+sYMXC2KIcnGgsEihyPuJD7KL3T3v+WL8KrbNyCT4fSQ7RrOUj&#13;&#10;qVqc9qOS2npbokOCbdPC0+Q0nebOnDaGjy3X75kNC5tTOe5Zm+BWhRkKTDHpP5NuXoxpvwqtkzjS&#13;&#10;+vpbpbuVS/Xa8rBUuU7Hkjjw75cRRCF2vyzhVboI6LetHiG10MYTEptkj+VMgSRnqKPDKipZ0QXl&#13;&#10;GEnwqO1ZGeaoeIP+jj5EKu/dZxMb6j2F5Wk9iSjlKSksj5YbBIqLzUGyHKKLtjLLbSrr6rnoZqwP&#13;&#10;gZwgoCqQra3kc+bEyc6Ag5TTM3JGuJxC0S4TFvaxfoVGwkKlwfcO9myOo+uBddH9K+xufVsPlQSn&#13;&#10;QQACoRM4UyDJFZIbNDAw4O9Urq/bHAQ2J5IKNWh5fFOVOyUaazLZKF9JuUtaN9H68dvzNwQgAAEI&#13;&#10;QAACEIAABK6bgLyjsPyj8MZz3ecolfs/UyCpfLcecn8UyiFHSCFzcoyi8LrYwanqnQo7aF1NINvQ&#13;&#10;0ODq6up8H3KXaBCAAAQgAAEIQAACEIAABEImcKZAigYuQRQJJT3rb7lFpzUJJblPEkpRxTsJJhoE&#13;&#10;IAABCEAAAhCAAAQgAIGQCZyucuJGHYkkCaSPtWhd5TBR4vtjtHgfAhCAAAQgAAEIQAACEAiFwLkF&#13;&#10;UigDZhwQgAAEIAABCEAAAhBIKQGSkFKKN/TO80IfIOODAAQgAAEIQAACEIAABCCQLgI4SOkizX4g&#13;&#10;AAEIQAACEIAABDKGgOa2ouUmARyk3DzvHDUEIAABCEAAAhCAAAQgkIAAAikBFBZBAAIQgAAEIAAB&#13;&#10;CEAAArlJAIGUm+edo4YABCAAAQhAAAIQSEAgxPoMGmao40qAMOMXkYOU8aeQA4AABCAAAQhAAAIQ&#13;&#10;SDYBm/aTlqMEcJBy9MRz2BCAAAQgAAEIQAACEIDAhwQQSB8yYQkEIAABCEAAAhCAAAQgkKMEEEg5&#13;&#10;euI5bAhAAAIQgAAEIAABCEDgQwIIpA+ZsAQCEIAABCAAAQhAAAIQyFECCKQcPfEcNgQgAAEIQAAC&#13;&#10;EIBAAgKhlosLdVwJEGb6IqrYZfoZZPwQgAAEIAABCEAAAkkl4LVIYFXsAhtOUnmH1hkOUmhnhPFA&#13;&#10;AAIQgAAEIAABCFwjgVCtmlDHdY2nKkW7xkFKEVi6hQAEIAABCEAAAhDIZAJ4Npl89q4ydhykq9Bj&#13;&#10;WwhAAAIQgAAEIAABCEAgqwggkLLqdHIwEIAABCAAAQhAAAIQgMBVCCCQrkKPbSEAAQhAAAIQgAAE&#13;&#10;IACBrCJADlJWnU4OBgIQgAAEIAABCEDgqgRuWPqRHiG10MYTEptkjwUHKdlE6Q8CEIAABCAAAQhA&#13;&#10;AAIQyFgCOEgZe+oYOAQgAAEIQAACEIBAqggEZiCl6jDpNwEBHKQEUFgEAQhAAAIQgAAEIAABCOQm&#13;&#10;AQRSbp53jhoCEIAABCAAAQhAAAIQSEAAgZQACosgAAEIQAACEIAABCAAgdwkQA5Sbp53jhoCEIAA&#13;&#10;BCAAAQhA4DQCSkAKLQkptPGcxi4LluMgZcFJ5BAgAAEIQAACEIAABJJDIERtpCMLdVzJoR5WLzhI&#13;&#10;YZ0PRgMBCEAAAhCAAAQgcO0EbpggCc2yCW08136SUjYABFLK0NIxBCAAAQhAAAIQgAAEMoPA4eGh&#13;&#10;29/fd9vb2251ddVtbW25vb09d3R05A+goKDAlZSUuPLyclddXe1KS0tdXl6e293ddSsrK259fd1t&#13;&#10;bm76Pm4kmNVW22q7yspK30dhYWGwYBBIwZ4aBgYBCEAAAhCAAAQgAIH0EJA4kjAaHx93P//8sxsb&#13;&#10;G/PCZ2dnxwuhiooK19TU5Hp7e93Dhw9dW1ubKy4u9uv88MMP7tWrV250dNT3IeEUL5K0rbYbGBhw&#13;&#10;PT09rqamJj0Hdom9IJAuAY1NIAABCEAAAhCAAAQgkA0Ejo+PnR5ygIaGhtzr16/d8PCwW1pacnKV&#13;&#10;5CBF70ssHRwceGGk9ySS5BqNjIy4wcFBt7Cw4LeRmCoqKspYPAikjD11DBwCEIAABCAAAQhAIBUE&#13;&#10;fEGEwFJ+UjUciR+JndnZWff11197B6m2ttbdv3/fOz0Ki9P7MzMz7unTp349hdXJbVKYncLwlpeX&#13;&#10;vYh68OCBu3nzpuvq6vLhdLHnJj7ELva90F4jkEI7I4wHAhCAAAQgAAEIQAACaSIgh0giRw6SRNDG&#13;&#10;xoYPg7t79667c+eOk1iSaySXSK6S1lMoncLoHj165HOOlIOkdSSOFEbX19fn6urq0nQEyd8NAin5&#13;&#10;TOkRAhCAAAQgAAEIQCCDCXgHKbDxp8pBkjukggzKQVJonIowSORIIFVVVTkVU8jPz/eCR/lHEkjT&#13;&#10;09Nufn7eF3TQ9nKTVNxB20pQZXJ4nU47AimwDz/DgQAEIAABCEAAAhCAQDyBY1ugcLgoJyj+/di/&#13;&#10;VSAhesQuT/Ra68kNkhi6deuWFzcqotDY2Pi+D72vKnZ6SCxpHBJUElZyjpSHJOdJQkniSSF3Wlfb&#13;&#10;SSyVlZV58SUBpsIOoTcEUuhniPFBAAIQgAAEIAABCEDgnTg6ODhbJEWCR0JGAkV/n9UkZFR6u7u7&#13;&#10;27s/2qa+vv69OIq2lUM0NTXlnSOJHLlFWiZxpBA9iaMXL154gbS2tuYFlNwnhdopJ0nu0+3bt71g&#13;&#10;+tiYon1e1zMC6brIs18IQAACEIAABCAAgfAIhBhfZ5R293bd1vqG295Y82JEFeUStagYgspo66G/&#13;&#10;z2qRyyOnJ1HpbRVkkOBR2W9Vt1O+UXNzs69gp371vraN9qOQO7lccpb0iELxJKYi90iCLHp91tiu&#13;&#10;6z0E0nWRZ78QgAAEIAABCEAAAsES+IjxkvZxr1nuz8TwkHsz9NI7NRIeiZpC45Q/dO/ePf8cCZdE&#13;&#10;635smULp5Aw9f/7c/fTTT76Ut5ypzz77zFe4k8iRYJJLJNGj/cotUiidto2EleZV0npyjuQ2yUlC&#13;&#10;IH2MPu9DAAIQgAAEIAABCEAAAqcSODtQ7tTNLvyGhI0eyi9SLtGIVa+LJo6VU6S5j5Sr1NHR4eRi&#13;&#10;KRdJ5b0lflT1rrOz0wsmOVMSRQqzk/MkQae+FJrX3t7uw/guPLg0bYCDlCbQ7AYCEIAABCAAAQhA&#13;&#10;IFMIhBdnV1lZZeW3b7uO9hb36aefenGSiGZsiJ1cnYs2iSOJnrm5Offdd995t0rhder3iy++8C6R&#13;&#10;yngrHE/hdA0NDV4UaT8q9KCCDBJSanKWJKTkLEkoSTBNTEz43CW/QqD/h0AK9MQwLAhAAAIQgAAE&#13;&#10;IAABCEQEioqtMEJliStoajizkp2cHLk3UZGGaPuPPUd5Q9F8SK9fv/biSBPIShzJGZJTJPdIk8eq&#13;&#10;f+UV6VlCTMUe5A5F4kj70zKtKxGlfiS6VO1OuUkhNwRSyGeHsUEAAhCAAAQgAAEIQMAIKCcqL9/K&#13;&#10;beff8CFwZ0GRSIoeZ60X+15UrlvhcF999ZUPi1MBBokbTQgrYdTa2uoFj9wgVa+LSnprPeUdqTx4&#13;&#10;rEBS/3KkotLkkXDT2EJuCKSQzw5jgwAEIAABCEAAAhBIK4HwgutODt8kj8t75w4lE0gkYFRQ4e3b&#13;&#10;t74gw5s3b7zTo3yjgYEBP3GsHCQVVpBjpCZBJbdJpb8llGLD67SeRJAKMiisTs6R1pXDpLC7eBGV&#13;&#10;zONJRl8IpGRQpA8IQAACEIAABCAAgewhYCopOJMjRaaL3B3lHEnofPnll14kyelRpbnf/va3rr+/&#13;&#10;34saiR4tj20SV6pypyIOEj0Kp1M4XjTJ7NLSki8Prip4Ekrqs7u72wul2H5Ce41ACu2MMB4IQAAC&#13;&#10;EIAABCAAAQikiYBcnkjIaKLX8fFx19TU5EPrVMlO1ecWFhZOHY1C65RrpJA7OVAq3CCXSA6SxJMK&#13;&#10;PChXSQ6TxJEeKuQQckMghXx2GBsEIAABCEAAAhCAQNoJyKzRI6SWqvFIBEnESNxICC0uLnpBoxLf&#13;&#10;KtQgRyhRzlBvb6/7l3/5F1+hTgJI2yt/6dmzZz7vSO6SHKfS0lLX0tLi85NU5EFV7RBIIX2yGAsE&#13;&#10;IAABCEAAAhCAAAQg8J6AxI+EjMLjVIhB5bujCniJhFG0oQo1qHqd3CYVaZAQGhoa8vlGEkxqCsvT&#13;&#10;++pXpcE1/5H2E3rDQQr9DDE+CEAAAhCAAAQgAAEIpIiAQuQkYJqbm90nn3zixY6E0VniSEOROFIR&#13;&#10;B4kgVa+TEJJDpMljFWanJqGl97UPPVSkIRMaAikTzhJjhAAEIAABCEAAAhCAQAoIqLiCcob0uGxT&#13;&#10;H7W1tZfdPLjtEEjBnRIGBAEIQAACEIAABCBwnQTMQAmuip3GREsPgV/X6kvPPtkLBCAAAQhAAAIQ&#13;&#10;gAAEIACBIAngIAV5WhgUBCAAAQhAAAIQgMB1EtDErLTcJICDlJvnnaOGAAQgAAEIQAACEIAABBIQ&#13;&#10;QCAlgMIiCEAAAhCAAAQgAAEIQCA3CSCQcvO8c9QQgAAEIAABCEAAAhCAQAIC5CAlgMIiCEAAAhCA&#13;&#10;AAQgAIEcJ0AKUs5+AHCQcvbUc+AQgAAEIAABCEAAAvEEpItC1EahjiueXzb8jYOUDWeRY4AABCAA&#13;&#10;AQhAAAIQSCqBEEVSUg+Qzk4lgIN0KhregAAEIAABCEAAAhCAAARyjQACKdfOOMcLAQhAAAIQgAAE&#13;&#10;IAABCJxKAIF0KhregAAEIAABCEAAAhDIOQKhJvuEOq4s/ICQg5SFJ5VDggAEIAABCEAAAhC4PIH/&#13;&#10;v707bZKiWMMAmsOgIOKOCG4g4IJ7GBr+Cv+zYegXlzBU1EDBDRUXQBR3Be48adW17zh4Z6nuyeo+&#13;&#10;FTF200t11skss97cqsYijU1Caiw5m8cdwTf1II0gkySRAAECBAgQIEBgVgKtdtW0mq5Z5cvsfkcP&#13;&#10;0uys/RIBAgQIECBAgMBoBPTZjCarBk6oHqSBQe2OAAECBAgQIECAAIHxCgiQxpt3Uk6AAAECBAgQ&#13;&#10;IECAwMACAqSBQe2OAAECBAgQIECAAIHxCpiDNN68k3ICBAgQIECAAIEpCCytTD/KX0tba+lpyWbo&#13;&#10;tOhBGlrU/ggQIECAAAECBAgQGK2AAGm0WSfhBAgQIECAAAECBAgMLSBAGlrU/ggQIECAAAECBAgQ&#13;&#10;GK2AAGm0WSfhBAgQIECAAAECBAgMLSBAGlrU/ggQIECAAAECBAgQGK2AVexGm3USToAAAQIECBAg&#13;&#10;MBWBBlexK42tqjcV90Z2qgepkYyQDAIECBAgQIAAge0XSBzSYizSarq2P8eGT4EepOFN7ZEAAQIE&#13;&#10;CBAgQGDUAksNBkkthm2jzuRrJl4P0jVpvEGAAAECBAgQIECAwKIJCJAWLccdLwECBAgQIECAAAEC&#13;&#10;1xQQIF2TxhsECBAgQIAAAQIECCyagDlIi5bjjpcAAQIECBAgQOBfBeqCCI1N+WksOf/qN/Y39SCN&#13;&#10;PQelnwABAgQIECBAgACBwQQESINR2hEBAgQIECBAgAABAmMXECCNPQelnwABAgQIECBAgACBwQQE&#13;&#10;SINR2hEBAgQIECBAgAABAmMXECCNPQelnwABAgQIECBAYDiBukLDcLsbbE+tpmuwA2xnR1axaycv&#13;&#10;pIQAAQIECBAgQKABgRqLNLZsXGPJaSCXppcEPUjTs7VnAgQIECBAgAABAgRGJqAHaWQZJrkECBAg&#13;&#10;QIAAAQLTFlgq7fXYtJeiaefCdu1fD9J2yftdAgQIECBAgAABAgSaExAgNZclEkSAAAECBAgQIECA&#13;&#10;wHYJCJC2S97vEiBAgAABAgQINCeQgWwtDmZrNV3NZeAACTIHaQBEuyBAgAABAgQIEJgjgZVoZKm1&#13;&#10;KKm19MxRdq8+FD1Iq0X8mwABAgQIECBAgACBhRXQg7SwWe/ACRAgQIAAAQIE1hJocTibDqS1cmo6&#13;&#10;r+lBmo6rvRIgQIAAAQIECBAgMEIBAdIIM02SCRAgQIAAAQIECBCYjoAAaTqu9kqAAAECBAgQIECA&#13;&#10;wAgFzEEaYaZJMgECBAgQIECAwBQFTEKaIm77u9aD1H4eSSEBAgQIECBAgAABAjMS0IM0I2g/Q4AA&#13;&#10;AQIECBAgMA6BvzqQ2lo3rq3UjCMfN5tKPUiblfM9AgQIECBAgAABAgTmTkCANHdZ6oAIECBAgAAB&#13;&#10;AgQIENisgABps3K+R4AAAQIECBAgQIDA3AmYgzR3WeqACBAgQIAAAQIEtiqwZNLPVglH+309SKPN&#13;&#10;OgknQIAAAQIECBAYWuCvBRqG3uvW99dqurZ+ZO3tQQ9Se3kiRQQIECBAgAABAtssoANpmzNgG39e&#13;&#10;D9I24vtpAgQIECBAgAABAgTaEhAgtZUfUkOAAAECBAgQIECAwDYKCJC2Ed9PEyBAgAABAgQINCaQ&#13;&#10;1RlaXKGh1XQ1ln1DJMccpCEU7YMAAQIECBAgQGC+BFoMkuZLuNmj0YPUbNZIGAECBAgQIECAAAEC&#13;&#10;sxbQgzRrcb9HgAABAgQIECDQtECLS2pbVW92RUYP0uys/RIBAgQIECBAgAABAo0LCJAazyDJI0CA&#13;&#10;AAECBAgQIEBgdgICpNlZ+yUCBAgQIECAAAECBBoXMAep8QySPAIECBAgQIAAgdkKLK2sYNfanB+L&#13;&#10;6s2uDMxlgLS8Y6nsvn55dop+icAcCOy6brnsXF4qK6ePjQCBdQrs3b2zHNp3o/NmnV4+RmBS4NC+&#13;&#10;vWXPrvYuResCDSv/aW2YVb0N0iSg51MTWLq6sk1t79u048tXrpY/Ll8pebQRILA+geWV//PuXN5R&#13;&#10;doiQ1gfmUwRWBH7+7c9y7tKv5ZffL/MgQGCDAgmO7rxpV5NBUq6OW7uK7AO3DTL7+CYE5jJA2oSD&#13;&#10;rxAgQIAAAQIECBAgQKC53kNZQoAAAQIECBAgQIAAgW0TaG145bZB+GECBAgQIECAAAECBAgIkJQB&#13;&#10;AgQIECBAgAABAgQIdAICJEWBAAECBAgQIECAAAECnYAASVEgQIAAAQIECBAgQIBAJyBAUhQIECBA&#13;&#10;gAABAgQIECDQCQiQFAUCBAgQIECAAAECBAh0AgIkRYEAAQIECBAgQIAAAQKdgABJUSBAgAABAgQI&#13;&#10;ECBAgEAnIEBSFAgQIECAAAECBAgQINAJCJAUBQIECBAgQIAAAQIECHQCAiRFgQABAgQIECBAgAAB&#13;&#10;Ap2AAElRIECAAAECBAgQIECAQCcgQFIUCBAgQIAAAQIECBAg0AkIkBQFAgQIECBAgAABAgQIdAIC&#13;&#10;JEWBAAECBAgQIECAAAECnYAASVEgQIAAAQIECBAgQIBAJ7CTBIFpCVy9erVcvny5/PLLL+XixYvl&#13;&#10;xx9/LL/99lt9bWlpqVx33XXlhhtuKDfddFO55ZZbyq5du0petxEg8LdAzqMrV67U8+fbb7+t589t&#13;&#10;t91W9u7dW8+Z5eXlvz/sGYEFF0id88cff9R65/vvvy8///xz+f333+s5FJqdO3eW3bt3lxtvvLHW&#13;&#10;O6mDduzYoe5Z8HLj8AmsFhAgrRbx78EEUlElIPryyy/Lm2++WU6fPl3OnTtXK64EQgmK7rvvvvLg&#13;&#10;gw+WJ554otx11131twVJg2WBHc2BQIKjnEefffZZefHFF+vzZ555phw9erTceeedZc+ePXNwlA6B&#13;&#10;wDACCY4SGJ05c6a888479bxJA92vv/5aA6E0LOzfv78cOXKk1jt33323hoZh6O2FwFwJCJDmKjvb&#13;&#10;Opi03H3xxRflww8/LKdOnSpnz54tf/75Z20BT6v4d999V1v2EkglWErL3s0331wrq7aORGoIzF6g&#13;&#10;b2DIxd7XX39d3n777fL666/Xlu5c1B08eLCeT7NPmV8k0J5A6pT8Xbp06b91zscff1wuXLhQ65w0&#13;&#10;NPTvJ1hKXZRRCznPcj5lJIONAAECvYAAqZfwOLhAKqZXX321BkepkO69997y6KOPlttvv722gid4&#13;&#10;euutt0oqsbTqpQJ76KGHBEiD54QdjlEgvUbnz5+v589rr71W3n333fLJJ5/U1u9c3NkIEPhbIMFP&#13;&#10;gp00Jrzyyiu1BylDUR977LHywAMP1Ea4vP/VV1+VEydO1M/lHEsDRD/U+++9eUaAwKILCJAWvQRM&#13;&#10;4fgT6OQCLgHSyZMn6xC7VFDHjh0rTz75ZL3AS8WUFrsMv0vPUi78rr/++tqSd8cdd0whVXZJYBwC&#13;&#10;GSKU3tdvvvmmNh589NFH9WIuc/gyn29yPsU4jkgqCUxfIPVOzo30ICUIyvny8MMPl+PHj5dHHnmk&#13;&#10;JFhKvZS6JnVTPvfpp5/WYXdPP/309BPoFwgQGJWAAGlU2TWOxKYS+umnn2ollIoqlVY/zyi9RxnW&#13;&#10;kAUaDhw4UB5//PE6tC4XgRlil7kVNgKLLJDgKBduaVxID2vOpXvuuafONUprt40AgX8KpHco504a&#13;&#10;GDIiIYswZG5rAqQM3U6dkwVNUgdl/lECpDTOZV5sGuxsBAgQmBQQIE1qeD6IQAKkVD65mEsrXnqG&#13;&#10;EgzlIi9DGRIIZcu8owy7y8pcuRDMSkKp4FLRWVVokKywkxEK9D2wGTKUxoQswpChp2n1zjwkGwEC&#13;&#10;/xTI4j6pNxIMpUEu9U5GLmQhk7zXv5/6J38JlnKO5XzLo40AAQKTAgKkSQ3PBxFIC94PP/xQg6NU&#13;&#10;WAmKcpGXx8kliVNJZZhd3ksvUz+EKN/vW/sGSZCdEBiRQJYgzoqOOS8yRCjnya233lref//9+loa&#13;&#10;EWwECPyvQF+fHD58uA6nS92T4dp9cNR/OsNUM7Q7DXNpgMi5lWDKRoAAgUkBAdKkhueDCKQHKJVQ&#13;&#10;FmZI5ZTKJ3+pwCa3BEu5GMx7/fjxBErpgVr92cnveU5gngXSOJDe1X5Fx5wLOY+yqInzYp5z3rFt&#13;&#10;RSABUV/XJOhZvWUYXRruslx+FgbK0t9piEhAlcYIGwECBCYF/veKdfIdzwlsUiDDFRLk9EPlEgjl&#13;&#10;Am/1ltdywddfAOZ7+U6+a8jDai3/XhSBvuEgx5uLvpwna50/i+LhOAlsVSD1SYZ8v/fee3WY6gcf&#13;&#10;fFBHM2TOaxYOWiug2upv+j4BAuMWECCNO/+kngCBORPoGw7m7LAcDoGZCiQoyl+GpOaee5+srF7X&#13;&#10;3zg2PU2591HmKt1///16kGaaM36MwDgEBEjjyKdRpTIXeGkFz1+GzqVXaK0eobyW3qK+x6i/MOx7&#13;&#10;lEZ10BJLgAABAs0IpH7JfNYsl//GG2/UOXwZXpdh3c8++2xd3e7o0aN1OGuGtdoIECAwKSBAmtTw&#13;&#10;fBCBBEZZkCETYPu5RamoEgjlvX64UAKnzFPK2PDJ8eOprPJvGwECBAgQ2IhA6pzUNf39kE6dOlWD&#13;&#10;o9xANsFReoxye4n0HmWuX+opGwECBFYLCJBWi/j3lgUS4GSCee5FkVa8LNiQYQ4JhFIZ9RPN+0os&#13;&#10;7+W13LciFVi+3wdRW06MHRAgQIDAwgikXsm9w7IQw8svv1wfU/fs27evPPXUUzUwOnjwoJ6jhSkR&#13;&#10;DpTA5gQESJtz861/EUiwk+W70zqXoCeVU24Y+/nnn9f7IeW1tPJl0mxeO3/+fA2mcr+K9DzpPfoX&#13;&#10;XG8RIECAwD8E0hiXeiUr1eXG41mQ4fTp0/X2EZlvlCXzc+PY9CCloS6jGWwECBC4loAA6VoyXt+0&#13;&#10;QAKk9B7ljuVZRjX3nDh58mStkPJeKqY+aDpx4kRdvjifPXTokMmym1b3RQIECCyuQIKjDOVOffPS&#13;&#10;Sy/VICmNbbnJ8nPPPVeOHTtW66QERxrhFrecOHIC6xUQIK1XyufWLZDKJ6sE5SZ9abVLQJSbwGYs&#13;&#10;eF7P/Vxyv6M8njt3rg6vyx3PU4ElsLIRIECAAIGNCKROuXDhQr3PUW6qfObMmbJ///46tC7DuHNj&#13;&#10;2NQ3q7eMdkgPUx5tBAgQ6AUESL2Ex8EF0iv0/PPP11a79BSdPXu2Vl5p6ctf5hpluF0Co4wNP3Lk&#13;&#10;SJ27NHhC7JAAAQIE5logQVBWqcvwugRCGbqd+a9Z4juNc5nfutbc1jTivfDCC7Uxb66BHBwBAhsS&#13;&#10;ECBtiMuHNyKQu5Nn2Fw/pC6PqbhSkWXLzfkyHjwB0uGVu5lnEu1aFdhGftNnCcyrQFq4jx8/Xs+f&#13;&#10;AwcO1OGoGbJqI0Cg1Lojoxcy9zUr1KV+SZ2T19QrSggBAhsVWFqZ2Hh1o1/yeQLrEUjRylLeacW7&#13;&#10;ePFiXVkoc4/yWrb0ICWIyrC6frlVFdl6ZH1mEQUy+TzDUnP+pDEhK0WabL6IJcExryWQIXYZyp3z&#13;&#10;JAsApa5JffL/6hRD7NbS9BoBAgIkZYAAAQIECBAgQIAAAQKdgLtxKgoECBAgQIAAAQIECBDoBARI&#13;&#10;igIBAgQIECBAgAABAgQ6AQGSokCAAAECBAgQIECAAIFOQICkKBAgQIAAAQIECBAgQKATECApCgQI&#13;&#10;ECBAgAABAgQIEOgEBEiKAgECBAgQIECAAAECBDoBAZKiQIAAAQIECBAgQIAAgU5AgKQoECBAgAAB&#13;&#10;AgQIECBAoBMQICkKBAgQIECAAAECBAgQ6AQESIoCAQIECBAgQIAAAQIEOgEBkqJAgAABAgQIECBA&#13;&#10;gACBTkCApCgQIECAAAECBAgQIECgExAgKQoECBAgQIAAAQIECBDoBARIigIBAgQIECBAgAABAgQ6&#13;&#10;AQGSokCAAAECBAgQIECAAIFOQICkKBAgQIAAAQIECBAgQKATECApCgQIECBAgAABAgQIEOgE/gMg&#13;&#10;0EAvwr1e9QAAAABJRU5ErkJgglBLAwQKAAAAAAAAACEA30E9XcXPAADFzwAAFAAAAGRycy9tZWRp&#13;&#10;YS9pbWFnZTMucG5niVBORw0KGgoAAAANSUhEUgAAAzgAAAN0CAYAAAB4Fo2VAAAMP2lDQ1BJQ0Mg&#13;&#10;UHJvZmlsZQAASImVVwdYU8kWnluSkEBogQhICb0JIr1ICaEFEJAONkISSCgxBoKKvSwquBZULGBD&#13;&#10;V0UUXQsgNkTsLoKKXRcLAsoqFuzKmxTQdV/53nzf3PnvP2f+c+bcmXvvAKDRyBGLc1BNAHJF+ZLY&#13;&#10;0EBGckoqg9QFUDAcUIET8OZw88TMmJhIAMtg+/fy7gZAZO01B5nWP/v/a9Hi8fO4ACAxEKfz8ri5&#13;&#10;EB8CAK/giiX5ABBlvPnUfLEMwwp0JDBAiBfLcKYCV8hwugLvl9vEx7IgbgZARY3DkWQCoN4KeUYB&#13;&#10;NxNqqPdB7CTiCUUAaDAg9svNncyDOA1iG2gjhlim75n+g07m3zTThzQ5nMwhrJiLvKgECfPEOZzp&#13;&#10;/2c6/nfJzZEO+rCCVU0gCYuVzRnm7Vb25AgZVoO4V5QeFQ2xNsQfhDy5PcQoRSANS1DYo4bcPBbM&#13;&#10;GaBD7MTjBEVAbAhxiCgnKlLJp2cIQ9gQwxWCThPms+Mh1oN4MT8vOE5ps0UyOVbpC63NkLCYSv48&#13;&#10;RyL3K/P1QJqdwFTqvxbw2Up9TL1QEJ8EMQViiwJhYhTE6hA75mXHRShtRhcKWFGDNhJprCx+C4hj&#13;&#10;+aLQQIU+VpAhCYlV2hfn5g3OF9siELKjlPhAviA+TJEfrJnLkccP54K18kXMhEEdfl5y5OBcePyg&#13;&#10;YMXcsW6+KCFOqfNBnB8YqxiLU8Q5MUp73IyfEyrjzSB2zSuIU47FE/PhglTo4xni/Jh4RZx4YRYn&#13;&#10;PEYRD74CRAIWCAIMIIU1HUwGWUDY0lvXC+8UPSGAAyQgE/CBg5IZHJEk7xHBaxwoBH9BxAd5Q+MC&#13;&#10;5b18UAD5r0Os4uoAMuS9BfIR2eApxLkgAuTAe6l8lGjIWyJ4AhnhP7xzYOXCeHNglfX/e36Q/c4w&#13;&#10;IROpZKSDHhkag5bEYGIQMYwYQrTFDXA/3AePhNcAWJ1xT9xrcB7f7QlPCW2ER4R2Qgfh9iThfMlP&#13;&#10;UY4BHVA/RJmL9B9zgVtBTTc8EPeF6lAZp+MGwAF3hX6YuD/07AZZljJuWVYYP2n/bQY/PA2lHdmJ&#13;&#10;jJKHkQPINj+PVLdTdxtSkeX6x/woYk0fyjdrqOdn/6wfss+DbcTPlthi7CB2DjuFXcCOYXWAgZ3E&#13;&#10;6rHL2HEZHlpdT+Sra9BbrDyebKgj/Ie/wScry2SeU7VTj9MXRV8+f5rsHQ1Yk8XTJcJMQT6DCb8I&#13;&#10;fAZbxHUcwXB2cnYBQPZ9Uby+3tDl3w2EfvE7t2ARAL5VAwMDR79zEZ0AHHwJt//975x1FnxNCAA4&#13;&#10;v4YrlRQoOFx2IcC3hAbcafrAGJgDGzgfZ+AOfEAACAbhIBrEgxQwEUYvgOtcAqaCmWAeKAIlYAVY&#13;&#10;AzaAzWAb2AX2ggOgDhwDp8BZcAm0gnZwF66eTvAc9IF34DOCICSEitAQfcQEsUTsEWfEE/FDgpFI&#13;&#10;JBZJQdKQTESESJGZyAKkBClFNiBbkSrkd+QIcgq5gLQht5GHSA/yGvmEYqgaqoMaoVboSNQTZaIR&#13;&#10;aDw6Ac1Ep6CF6EJ0GboOrUT3oLXoKfQS2o52oM/RfgxgqhgdM8UcME+MhUVjqVgGJsFmY8VYGVaJ&#13;&#10;1WAN8DlfwzqwXuwjTsRpOAN3gCs4DE/AufgUfDa+FN+A78Jr8Wb8Gv4Q78O/EagEQ4I9wZvAJiQT&#13;&#10;MglTCUWEMsIOwmHCGbiXOgnviEQinWhN9IB7MYWYRZxBXErcSNxHbCS2ER8T+0kkkj7JnuRLiiZx&#13;&#10;SPmkItJ60h7SSdJVUifpg4qqiomKs0qISqqKSGW+SpnKbpUTKldVulQ+kzXJlmRvcjSZR55OXk7e&#13;&#10;Tm4gXyF3kj9TtCjWFF9KPCWLMo+yjlJDOUO5R3mjqqpqpuqlOlZVqDpXdZ3qftXzqg9VP6ppq9mp&#13;&#10;sdTGq0nVlqntVGtUu632hkqlWlEDqKnUfOoyahX1NPUB9YM6Td1Rna3OU5+jXq5eq35V/YUGWcNS&#13;&#10;g6kxUaNQo0zjoMYVjV5NsqaVJkuTozlbs1zziOZNzX4tmtYorWitXK2lWru1Lmh1a5O0rbSDtXna&#13;&#10;C7W3aZ/WfkzDaOY0Fo1LW0DbTjtD69Qh6ljrsHWydEp09uq06PTpauu66ibqTtMt1z2u20HH6FZ0&#13;&#10;Nj2Hvpx+gH6D/mmY0TDmMP6wJcNqhl0d9l5vuF6AHl+vWG+fXrveJ32GfrB+tv5K/Tr9+wa4gZ3B&#13;&#10;WIOpBpsMzhj0DtcZ7jOcO7x4+IHhdwxRQzvDWMMZhtsMLxv2GxkbhRqJjdYbnTbqNaYbBxhnGa82&#13;&#10;PmHcY0Iz8TMRmqw2OWnyjKHLYDJyGOsYzYw+U0PTMFOp6VbTFtPPZtZmCWbzzfaZ3TenmHuaZ5iv&#13;&#10;Nm8y77MwsRhjMdOi2uKOJdnS01JgudbynOV7K2urJKtFVnVW3dZ61mzrQutq63s2VBt/myk2lTbX&#13;&#10;bYm2nrbZthttW+1QOzc7gV253RV71N7dXmi/0b5tBGGE1wjRiMoRNx3UHJgOBQ7VDg8d6Y6RjvMd&#13;&#10;6xxfjLQYmTpy5chzI785uTnlOG13ujtKe1T4qPmjGka9drZz5jqXO193obqEuMxxqXd55Wrvynfd&#13;&#10;5HrLjeY2xm2RW5PbV3cPd4l7jXuPh4VHmkeFx01PHc8Yz6We570IXoFec7yOeX30dvfO9z7g/dLH&#13;&#10;wSfbZ7dP92jr0fzR20c/9jXz5fhu9e3wY/il+W3x6/A39ef4V/o/CjAP4AXsCOhi2jKzmHuYLwKd&#13;&#10;AiWBhwPfs7xZs1iNQVhQaFBxUEuwdnBC8IbgByFmIZkh1SF9oW6hM0IbwwhhEWErw26yjdhcdhW7&#13;&#10;L9wjfFZ4c4RaRFzEhohHkXaRksiGMeiY8DGrxtyLsowSRdVFg2h29Kro+zHWMVNijo4ljo0ZWz72&#13;&#10;aeyo2Jmx5+JocZPidse9iw+MXx5/N8EmQZrQlKiROD6xKvF9UlBSaVJH8sjkWcmXUgxShCn1qaTU&#13;&#10;xNQdqf3jgsetGdc53m180fgbE6wnTJtwYaLBxJyJxydpTOJMOphGSEtK2532hRPNqeT0p7PTK9L7&#13;&#10;uCzuWu5zXgBvNa+H78sv5Xdl+GaUZnRn+mauyuwR+AvKBL1ClnCD8FVWWNbmrPfZ0dk7swdyknL2&#13;&#10;5arkpuUeEWmLskXNk40nT5vcJrYXF4k7pnhPWTOlTxIh2ZGH5E3Iq8/XgT/yl6U20l+kDwv8CsoL&#13;&#10;PkxNnHpwmtY00bTL0+2mL5neVRhS+NsMfAZ3RtNM05nzZj6cxZy1dTYyO3120xzzOQvndM4Nnbtr&#13;&#10;HmVe9rw/5jvNL53/dkHSgoaFRgvnLnz8S+gv1UXqRZKim4t8Fm1ejC8WLm5Z4rJk/ZJvxbziiyVO&#13;&#10;JWUlX5Zyl178ddSv634dWJaxrGW5+/JNK4grRCturPRfuatUq7Sw9PGqMatqVzNWF69+u2bSmgtl&#13;&#10;rmWb11LWStd2rItcV7/eYv2K9V82CDa0lweW76swrFhS8X4jb+PVTQGbajYbbS7Z/GmLcMutraFb&#13;&#10;ayutKsu2EbcVbHu6PXH7ud88f6vaYbCjZMfXnaKdHbtidzVXeVRV7TbcvbwarZZW9+wZv6d1b9De&#13;&#10;+hqHmq376PtK9oP90v3Pfk/7/caBiANNBz0P1hyyPFRxmHa4uBapnV7bVyeo66hPqW87En6kqcGn&#13;&#10;4fBRx6M7j5keKz+ue3z5CcqJhScGThae7G8UN/aeyjz1uGlS093TyaevN49tbjkTceb82ZCzp88x&#13;&#10;z50873v+2AXvC0cuel6su+R+qfay2+XDf7j9cbjFvaX2iseV+lav1oa20W0nrvpfPXUt6NrZ6+zr&#13;&#10;l9qj2ttuJNy4dXP8zY5bvFvdt3Nuv7pTcOfz3bn3CPeK72veL3tg+KDyT9s/93W4dxx/GPTw8qO4&#13;&#10;R3cfcx8/f5L35EvnwqfUp2VdJl1V3c7dx3pCelqfjXvW+Vz8/HNv0V9af1W8sHlx6GXAy8t9yX2d&#13;&#10;rySvBl4vfaP/Zudb17dN/TH9D97lvvv8vviD/oddHz0/nvuU9Knr89QvpC/rvtp+bfgW8e3eQO7A&#13;&#10;gJgj4ch/BTBY0YwMAF7vBICaAgANns8o4xTnP3lBFGdWOQL/CSvOiPLiDkANbGS/8axGAPbDahUA&#13;&#10;tecCIPuFjw8AqIvLUB08q8nPlbJChOeALQEy1K43cTn4qSjOnD/E/XMLZKqu4Of2X4OBe/fQkW4u&#13;&#10;AAAAlmVYSWZNTQAqAAAACAAFARIAAwAAAAEAAQAAARoABQAAAAEAAABKARsABQAAAAEAAABSASgA&#13;&#10;AwAAAAEAAgAAh2kABAAAAAEAAABaAAAAAAAAAJAAAAABAAAAkAAAAAEAA5KGAAcAAAASAAAAhKAC&#13;&#10;AAQAAAABAAADOKADAAQAAAABAAADdAAAAABBU0NJSQAAAFNjcmVlbnNob3RL7Y2LAAAACXBIWXMA&#13;&#10;ABYlAAAWJQFJUiTwAAAC22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Vc2VyQ29t&#13;&#10;bWVudD5TY3JlZW5zaG90PC9leGlmOlVzZXJDb21tZW50PgogICAgICAgICA8ZXhpZjpQaXhlbFhE&#13;&#10;aW1lbnNpb24+ODI0PC9leGlmOlBpeGVsWERpbWVuc2lvbj4KICAgICAgICAgPGV4aWY6UGl4ZWxZ&#13;&#10;RGltZW5zaW9uPjg4NDwvZXhpZjpQaXhlbFlEaW1lbnNpb24+CiAgICAgICAgIDx0aWZmOlJlc29s&#13;&#10;dXRpb25Vbml0PjI8L3RpZmY6UmVzb2x1dGlvblVuaXQ+CiAgICAgICAgIDx0aWZmOlhSZXNvbHV0&#13;&#10;aW9uPjE0NC8xPC90aWZmOlhSZXNvbHV0aW9uPgogICAgICAgICA8dGlmZjpZUmVzb2x1dGlvbj4x&#13;&#10;NDQvMTwvdGlmZjpZUmVzb2x1dGlvbj4KICAgICAgICAgPHRpZmY6T3JpZW50YXRpb24+MTwvdGlm&#13;&#10;ZjpPcmllbnRhdGlvbj4KICAgICAgPC9yZGY6RGVzY3JpcHRpb24+CiAgIDwvcmRmOlJERj4KPC94&#13;&#10;OnhtcG1ldGE+CkxtSA8AAEAASURBVHgB7N3pd1zZee/3DRAkSIAA53kE57HZrVZbliVb1869ibXi&#13;&#10;5MYrK2sl/+F9kzfJWkmcZV3biixLVg/q5tScZ4LgCA7gPOT5bvSh0GgArCqgCrsK3yOhAVadYdfn&#13;&#10;VAHnV8/eu7rexZJcFFBAAQUUUEABBRRQQIEOEOjugMfgQ1BAAQUUUEABBRRQQAEFsoABxyeCAgoo&#13;&#10;oIACCiiggAIKdIyAAadjTqUPRAEFFFBAAQUUUEABBQw4PgcUUEABBRRQQAEFFFCgYwQMOB1zKn0g&#13;&#10;CiiggAIKKKCAAgooYMDxOaCAAgoooIACCiiggAIdI2DA6ZhT6QNRQAEFFFBAAQUUUEABA47PAQUU&#13;&#10;UEABBRRQQAEFFOgYAQNOx5xKH4gCCiiggAIKKKCAAgr0SKCAAgoo8GGBt2/fplevXqVnz56lx48f&#13;&#10;p6dPn6YXL16k169fJ+5j6e7uTj09Pam3tzctW7YsDQwM5O+LFy/O2z548OD9tqyzcePGvM6iRYtS&#13;&#10;V1fXhxsRa3D8e/fupSdPnqSXL1/m/bOf5cuXf28f7969S2/evEnPnz/P69JefmYbbmfhmLSX9tFe&#13;&#10;9tHX15fbT5tcFFBAAQUUaEcBA047njXbrIACLRcg3Dx69CjduHEjffvtt+natWvpzp07ObBwH8uS&#13;&#10;JUtyYFmzZk3atm1b2rdvX9qyZUtauXJlItx89dVXedsrV66kdevWpb/9279NBw4cSEuXLs1Bo5YH&#13;&#10;Rbj53e9+l86dO5f3yf5/+ctfpj179uTNq6BEiCEM3b59O50/fz5dvXo1DQ8P5224nVBGsCHQ0D72&#13;&#10;s3fv3tzutWvX5ttraY/rKKCAAgooUJqAAae0M2J7FFCgKIGqcnP37t0cFC5evJj4ItxQFZlYEaHq&#13;&#10;QXXn/v37aXR0NFdOHj58mMMH1R6qLiMjI+nEiRNp9erVOdysX78+ESiopMy0UJGhLQSl06dPp5Mn&#13;&#10;T+aqEKGKyky1EGw4Fse/fv16Dja0l+PSNsINgYx9TW4v97N/gs6GDRtSf39/DkHVvv2ugAIKKKBA&#13;&#10;OwjM/Be1HR6BbVRAAQWaKFBVbi5cuJD+8R//MV2+fDmHkRUrVqRdu3bl6gchgwBCsCDcECyo0ly6&#13;&#10;dCmxHaFj06ZN+WvHjh3p1KlTaWxsLK+3efPmHCSopMy0EEjYP1Wkmzdv5rDCvviquqdRvWEdqjxn&#13;&#10;zpxJv/3tb3MbeAyEFao0BCu6oxFu6F5HAKMqRaWHx3b27Nl825EjR/K+qe64KKCAAgoo0E4CBpx2&#13;&#10;Olu2VQEFWi5AdYSuXQQVuoURCA4ePJirHENDQ7n6QhczAk7VJYywwrqEBQLH1q1bcyii6xohY3Bw&#13;&#10;MFERIljQ1Y3ubNw300KliOoKlSNCFIGHfRFwCC8sBCnax7GPHz+eu8NRlSFEsR7d2AhaBCICDsGH&#13;&#10;MMRYIbqxURki5NB+7qed1bpV17eZ2uh9CiiggAIKlCBgwCnhLNgGBRQoVoBuZVz8082LkEFY+PnP&#13;&#10;f56ocBAMCDdMLsBCwCB0UNkhSLAtAYLAQdWEyQDokkaYoQvZrVu3csChq9uHFtYhDPFF9Yf9EVp2&#13;&#10;7tyZAwmBh/axT8boEFb4N235q7/6qzweiKoT4YXucASWKiTt3r07bd++PYcaghzVH+5j/4wVqmeM&#13;&#10;0Iceh/croIACCijQbAEDTrOF3b8CCrS1ABUcum9ROaFLFxUNwgDBgSrH5MoGwYBQwLoEGwbyE4AI&#13;&#10;P8yctmrVqhySqOAQcqgO0e2MMELwqMLSZDSqQ4Qbqj4sdB0jMHEs9sv2Vfc4jkubCT9MYkAYq9o7&#13;&#10;1f6pPvFYaBPtporD4+aYVKDogueigAIKKKBAuwgYcNrlTNlOBRSYFwECCxf7fBFSPrQQeAgqVGmO&#13;&#10;HTuWKzaECio/VF24j8pI1dWMUEEwoSsZFaHpwgQVHGZCY7IAqjCEG8bT0D2NfbI99zPuh6oRoefw&#13;&#10;4cO5Daw3VRirHgttprpDEKJaQ3iireyDwIOBiwIKKKCAAu0iYMBplzNlOxVQYF4ECCdc9HOxz4U+&#13;&#10;Y1wIEYQMAgnfuY9KTVWtITBwH2NeqLAQjKp1GfdCBYigwnTTVG/4mcBDuJkccDgm23BcJhfgO93c&#13;&#10;GNdDKKnWp9rC/VR4+JmAVXVho+o0VeVmIiiPg32yv2pMD9WmmapKE7f3ZwUUUEABBUoRMOCUciZs&#13;&#10;hwIKFClAuKm6gjEzGl+/+tWv8ne6gFGZIcQQBqoKDAGHCgjjcQgjdAGrPnNmYsAheBBw6HrGmJ1q&#13;&#10;HxMhWJ/qDFUZqj38m2NybEJJtdCVjKDEOhyPtjD9NPusQlC17lTfaR+TChDWqPiwEHQcfzOVlrcp&#13;&#10;oIACCpQsYMAp+ezYNgUUmHcBQgSznFXjWwgjVHAYP8M4lyrgEAqoqFShgO34me8EDLqIsVBJobrC&#13;&#10;58zwnQkDqskGqg/rnPigCS4ch3UIOlRUCE60aWLAYQwObarWITxxfIJWLQvtItzwRdBxUUABBRRQ&#13;&#10;oF0FDDjteuZstwIKtESAkMAAfRbCCAHgcgzCJ+jQrYwP7eQ2ggSBg4oJ4YXuXsxORhjhtipoVEGC&#13;&#10;MEQ4ossZ+2F/dC2bvDD2hqoRn61D9YYgRbhh22qfbEM3OLZnHaoutIUw5KKAAgoooMBCE/Cv30I7&#13;&#10;4z5eBRSoS4DqC1+MmyHg8DOhh4oK/2bygerzaegaRuigMsN4GLqVEY74vBy6qlFVqao5/ExQoUsZ&#13;&#10;U1DTvYwKDCGlWoeGVtNDczyCC+GJrmcEpKoqxHocmwkBCDrVeCC6yrkooIACCiiw0AQMOAvtjPt4&#13;&#10;FVCgIQG6bfEBn4yV+fjjj3PVhVBSTRBAUCHQEHoY6M/tfNAnY2U+/fTTPEMZFZ2J41uq2dT47BlC&#13;&#10;EtuwDwISQYnQwv6o7lS3E4oYXzPVrGhVoGE7vlwUUEABBRRYiAIGnIV41n3MCihQtwDd0JhMoOoi&#13;&#10;RtcyAkn1GTl0M+OLsTpUYggshBLGxhBG+CK4UHmhmxoBhu5rfA4OlRkqN1Rp+KJCRBWmqg5xHO7f&#13;&#10;v39/nhmN+6swUz0Q9sk2dEujkkNXtUamd2abajps2sx+XRRQQAEFFGgnAQNOO50t26qAAvMuUAUJ&#13;&#10;gkrVZYyJAKqvasaz8+fPpy+++CIHljNnzuTwQUBhRjbCEl90N6tmTyPE0K2Nag230U2N8EQAIjBx&#13;&#10;XKo3VH0mTi5QgRBGuJ390q2NryqoVOvU8r0ay8O6hDADTi1qrqOAAgooUJKAAaeks2FbFFCgGAG6&#13;&#10;eHGxT2ChMkNVhG5q1exkhBu+CDoTF6ouBBLWJWSwHR/AWQUV7qfKQrWFfVHVIehUx2EyAT5wk4BD&#13;&#10;4GE7qjF0SyMc8cVxJy+szwd0ctyqq1w1RohjEYBmWqrP26ECdTkmUaDdHIuKVTX99Uzbe58CCiig&#13;&#10;gAKlCBhwSjkTtkMBBYoSqCoZTAn9T//0T3ksDGNw9u7dm8fVECamWggT3MekBMeOHctBoeqq9uTJ&#13;&#10;k7wfAgqBhIXuZqxLlze6pxFwCCbsh9nTuI116R7HF4GK+yYvVUWICQhoc1VJoqscs7h9KOAQovhM&#13;&#10;HsYN/cM//EOirR999FE6fPhw2rdvXw5ik4/pvxVQQAEFFChRwIBT4lmxTQooMO8C1UB9LvTpbkZ3&#13;&#10;MUIP1ZdqFrPJ42BoNEGCL6oeVD+mCySsy/YEHLqdMUkBlR6qRYQSAgcBh9vZB9NCE5ymqt6wL7qT&#13;&#10;sU41fTTVIyoxhCLaTEjieFO1me1Zn+5xp0+fzlNfc3yCF98bGcvDPl0UUEABBRSYDwFHj86HusdU&#13;&#10;QIHiBQgphAm+CAgEAKZzZsYzKh2EnZlmKqOLF1UUAhLrETAIPXRLY3/VwrgZAg7ja7idbeiWRrgh&#13;&#10;oHAsuortjNnYphp7M3E/BBLWI1gxJujkyZPp66+/zhMfzNRe2kcFic/0YRvaQDv5LB++ZjpudXy/&#13;&#10;K6CAAgooUIrAn/7KltIi26GAAgoUIEClg8DBhT5VEbqZEQIIOKdOncqhhfEuVE5Yj8H4BAWCDeNs&#13;&#10;6GrGulRg2AcTB1CBYf2J3cXoWsZn5BBi2B9jYAg37IugQzDi+ISXmYIG69EVjZnZmI6agMOxaStV&#13;&#10;HCoxVIKq9vL4CD20lRB27ty5HHA4Ju0gKBFuGCPEvl0UUEABBRRoFwEDTrucKdupgAItFai6chEa&#13;&#10;Pvnkk9xN69///d9zdzW6bBFeCBIEEyozjIsh3BAW6M7G/VRPmN6ZoHDo0KEcFlhv4sxkhCO6qVF1&#13;&#10;YV9UT5h1rZqsgOoO21PhmSng0F72TVj67LPPcuj6/PPPc3Bhqmq62U1sL+vTNrrEVZUpQg7hi0kO&#13;&#10;eMyEJY45MZC19CR4MAUUUEABBRoQMOA0gOYmCiiwMAQIAYSXPXv25IoIY2OorlBlIczQbY2Zzggo&#13;&#10;BBWCD7exHtUT1qECwuQEfFHBmRwWCDtUSKiaECgIHFRRCDqsS/ChAkPQmmpygepM0Fa+qNIwEQLH&#13;&#10;puJEe5nVjYBDaGLSAqo4HJcqD4+FahNtJsxQLWJyAdrLsWc6ZnVsvyuggAIKKFCSgAGnpLNhWxRQ&#13;&#10;oDgBxuBQWSFsEGSodjBLGQGGn6m20NWLhYBBIGAbwszHH3+cdkZXrwMHDuTwQliabqkmGyDg3Lhx&#13;&#10;I++TwEPlhvDDftn/h5ZqNrWqvYzjoZ3sl5+r9tIFjnX4Yt8ca2hoKO3atStXepi6eqaK0Yfa4f0K&#13;&#10;KKCAAgrMl4ABZ77kPa4CCrSFQDUOh+9UPqikEDioejAuh0oLlRCqN1RFWIdww5gbuoTRxYyqyEzh&#13;&#10;BgjCBOtSAaLrGFNFM+6GcERVZmK3tpngaGf1xT6pwnBs2kvIYdICKjkEHCpHBCvaS8Dhg0ircTc8&#13;&#10;DhcFFFBAAQXaUaAr/si9a8eG22YFFFCglQJUaRioT/hgnA1BhLEtdAWrKji0h4oIwYEqDpMLEDII&#13;&#10;C4SOmRb2zT4JIHQXY59sSzghVNUbOAhc7JMwQwij3QQxbuM+fvUTmmgXFRz2z7E4Ju3ncbgooIAC&#13;&#10;CijQjgIGnHY8a7ZZAQUUUEABBRRQQAEFphTwc3CmZPFGBRRQQAEFFFBAAQUUaEcBA047njXbrIAC&#13;&#10;CiiggAIKKKCAAlMKGHCmZPFGBRRQQAEFFFBAAQUUaEcBA047njXbrIACCiiggAIKKKCAAlMKGHCm&#13;&#10;ZPFGBRRQQAEFFFBAAQUUaEcBA047njXbrIACCiiggAIKKKCAAlMKGHCmZPFGBRRQQAEFFFBAAQUU&#13;&#10;aEcBA047njXbrIACCiiggAIKKKCAAlMKGHCmZPFGBRRQQAEFFFBAAQUUaEcBA047njXbrIACCiig&#13;&#10;gAIKKKCAAlMKGHCmZPFGBRRQQAEFFFBAAQUUaEcBA047njXbrIACCiiggAIKKKCAAlMKGHCmZPFG&#13;&#10;BRRQQAEFFFBAAQUUaEeBnnZs9HRtfvj4abp28156+PjZdKt4uwIKTBJYMbAsbd20Jg0O9E26x38q&#13;&#10;oIACCijQHIGurpTi/0UtpV5H8nd62+Y1aYV/p2t+vnRUwCHc/Jf/49/SibPXawZwRQUWusDhvVvT&#13;&#10;//I//DQd3mfAWejPBR9/7QLvWPXdu5S/176ZayqgQAh0R7JZFP8h5JS0lHodeWTf1vS//o8/TSv2&#13;&#10;+3e61udLRwUcKjeEm3/9/Gytj9/1FFjwAnGNlv7To2fprVdqC/65IEDtArxceO24KKBAYwKLGtus&#13;&#10;qVuVfB1p76T6Tr1jcOrzcm0FFFBAAQUUUEABBRQoWMCAU/DJsWkKKKCAAgoooIACCihQn0BHdVGr&#13;&#10;76G7tgIKKKCAAgoooIACEwTy7AeFDQ4qbbDSBK5SfzTglHpmbJcCCiiggAIKKKBACwUINtVXCw/7&#13;&#10;wUOV2KYPNnpeVzDgzCu/B1dAAQUUUEABBRQoSsCKSVGno5HGOAanETW3UUABBRRQQAEFFFBAgSIF&#13;&#10;DDhFnhYbpYACCiiggAIKKKCAAo0IGHAaUXMbBRRQQAEFFFBAgY4SGJ9foLAJBkK4Kxpmr7n6nmqO&#13;&#10;wanPy7UVUEABBRRQQAEFOliAQOHS3gIGnPY+f7ZeAQUUUEABBRRQYM4ESpyxzMBV7+k14NQr5voK&#13;&#10;KKCAAgoooIACnSmQ801hgaKw5rTDiXcMTjucJduogAIKKKCAAgoooIACNQkYcGpiciUFFFBAAQUU&#13;&#10;UEABBRRoBwEDTjucJduogAIKKKCAAgoo0GSB3D+tycdoZPeltquRx9KabRyD0xpnj6KAAgoooIAC&#13;&#10;CihQuMD4lMxlDXpxVrf6nzQGnPrN3EIBBRRQQAEFFFCgUwWcJrrtz6wBp+1PoQ9AAQUUUEABBRRQ&#13;&#10;YG4EonpTXMApq6I0N87N3YtjcJrr694VUEABBRRQQAEFFFCghQIGnBZieygFFFBAAQUUUEABBRRo&#13;&#10;roABp7m+7l0BBRRQQAEFFFCgHQRKnays1HYVfE4dg1PwybFpCiiggAIKKKCAAq0S+C5JFDkGx3E4&#13;&#10;9TwLDDj1aLmuAgoooIACCiigQIcLGCba/QQbcNr9DNp+BRRQQAEFFFBAgTkR8HNw5oRx3nfiGJx5&#13;&#10;PwU2QAEFFFBAAQUUUEABBeZKwIAzV5LuRwEFFFBAAQUUUEABBeZdwIAz76fABiiggAIKKKCAAgoo&#13;&#10;oMBcCTgGZ64k3Y8CCiiggAIKKKBAewvkGdQKm2SguFndyj/FBpzyz5EtVEABBRRQQAEFFGi6gNNE&#13;&#10;N524RQcw4LQI2sMooIACCiiggAIKlC/ATGou7S3gGJz2Pn+2XgEFFFBAAQUUUEABBSYIGHAmYPij&#13;&#10;AgoooIACCiiggAIKtLeAAae9z5+tV0ABBRRQQAEFFJgLgTwEp8DuaXSZK7BZc0HerH04BqdZsu5X&#13;&#10;AQUUUEABBRRQoA0FTBNteNK+12QDzvc4/IcCCiiggAIKKKDAQhQg1nRRKilskgHaZOSq7xlpwKnP&#13;&#10;y7UVUEABBRRQQAEFOlUg55vC4kRhzWmHU+8YnHY4S7ZRAQUUUEABBRRQQAEFahIw4NTE5EoKKKCA&#13;&#10;AgoooIACCijQDgIGnHY4S7ZRAQUUUEABBRRQoMkC9AUrsT9Yqe1q8umYxe4dgzMLPDdVQAEFFFBA&#13;&#10;AQUU6CCBPCVzYSGnsEkP2uFsG3Da4SzZRgUUUEABBRRQQIEWCRQWcFr0qDvpMAacTjqbPhYFFFBA&#13;&#10;AQUUUECBWQhEuCmuYmLgqveEGnDqFXN9BRRQQAEFFFBAgQ4WMFC0+8l1koF2P4O2XwEFFFBAAQUU&#13;&#10;UEABBd4LGHDeU/iDAgoooIACCiigwIIVKHGCAU5Gqe0q+IliF7WCT45NU0ABBRRQQAEFFGidwHiW&#13;&#10;KKuLWnFDglp3Oho+kgGnYTo3VEABBRRQQAEFFOg4gbLyTcfxtuIBGXBaoewxFFBAAQUUUEABBYoX&#13;&#10;6IpyCV8lLaW1pySb6driGJzpZLxdAQUUUEABBRRQQAEF2k7AgNN2p8wGK6CAAgoooIACCiigwHQC&#13;&#10;BpzpZLxdAQUUUEABBRRQQAEF2k7AMThtd8pssAIKKKCAAgoooEBzBGL8TWFjcKJBzXmoHbxXKzgd&#13;&#10;fHJ9aAoooIACCiiggAI1CpAjSswSpbarRtb5WM0Kznyoe0wFFFBAAQUUUECBwgTGk0TMo1Zkuwpr&#13;&#10;VNHNMeAUfXpsnAIKKKCAAgoooEBLBYrrotbSR98RB7OLWkecRh+EAgoooIACCiiggAIKIGDA8Xmg&#13;&#10;gAIKKKCAAgoooIACHSNgF7WOOZU+EAUUUEABBRRQQIFZCdA9rbQuaqW1Z1bArdnYCk5rnD2KAgoo&#13;&#10;oIACCiiggAIKtEDACk4LkD2EAgoooIACCiigQBsIWMFpg5P04SYacD5s5BoKKKCAAgoooIACC0ag&#13;&#10;tGmiFwz8nD1Qu6jNGaU7UkABBRRQQAEFFFBAgfkWMODM9xnw+AoooIACCiiggALzLsAHfJb3IZ8x&#13;&#10;50Gh7Zr3EzZDA+yiNgOOdymggAIKKKCAAgosLIEuZy1r+xNuBaftT6EPQAEFFFBAAQUUUGDWAgy9&#13;&#10;KTHc5IkPZv3oFtQOrOAsqNPtg1VAAQUUUEABBRSYUaDEkDNjg71zsoABZ7KI/1ZAAQUUUEABBRRY&#13;&#10;oAK5jFPYY3dWt3pPiF3U6hVzfQUUUEABBRRQQAEFFChWwIBT7KmxYQoooIACCiiggAIKKFCvgF3U&#13;&#10;6hVzfQUUUEABBRRQQIGOFMjj+Qsbg1NYc9rivFvBaYvTZCMVUEABBRRQQAEFmitQ4vgbHnGp7Wru&#13;&#10;2ZjN3q3gzEbPbRVQQAEFFFBAAQU6R2C8hFPW47GEU/f5MODUTeYGCiiggAIKKKCAAp0r4Kxl7X5u&#13;&#10;7aLW7mfQ9iuggAIKKKCAAgoooMB7AQPOewp/UEABBRRQQAEFFFBAgXYXsItau59B26+AAgoooIAC&#13;&#10;CigwJwJdMaC/q7AxL7TJpT4BKzj1ebm2AgoooIACCiigQCcKlDpZWantKvg5YAWn4JNj0xRQQAEF&#13;&#10;FFBAAQVaJfBdkiisguM00fWffwNO/WZuoYACCiiggAIKKNCxAnYJa/dTaxe1dj+Dtl8BBRRQQAEF&#13;&#10;FFBAAQXeCxhw3lP4gwIKKKCAAgoooMDCFiixelNim8p+lthFrezzY+sUUEABBRRQQAEFWiUQWaK0&#13;&#10;WdScRK3+k2/Aqd/MLRRQQAEFFFBAAQU6UoBqSWkVk9LaU/6JN+CUf45soQIKKKCAAgoooEArBHK+&#13;&#10;KSxQFNacVpyG2R7DMTizFXR7BRRQQAEFFFBAAQUUKEbAgFPMqbAhCiiggAIKKKCAAgooMFsBA85s&#13;&#10;Bd1eAQUUUEABBRRQoAMEcv+0Ah9Hqe0qkOq7JjkGp9xzY8sUUEABBRRQQAEFWioQYaKrtEEvpbWn&#13;&#10;pSekoYMZcBpicyMFFFBAAQUUUECBThIg14xnm7ICxZ/a1UnazX0sBpzm+rp3BRRQQAEFFFBAgbYR&#13;&#10;6Crvc3CKm7a6/JPpGJzyz5EtVEABBRRQQAEFFFBAgRoFDDg1QrmaAgoooIACCiiggAIKlC9gwCn/&#13;&#10;HNlCBRRQQAEFFFBAAQUUqFHAMTg1QrmaAgoooIACCiigQCcLfDfLQGmzqOX2lDXxQenPAgNO6WfI&#13;&#10;9imggAIKKKCAAgq0UMAw0ULsphzKgNMUVneqgAIKKKCAAgoo0G4CXVEt4aukpbT2lGQzXVscgzOd&#13;&#10;jLcroIACCiiggAIKKKBA2wkYcNrulNlgBRRQQAEFFFBAAQUUmE7AgDOdjLcroIACCiiggAIKKKBA&#13;&#10;2wk4BqftTpkNVkABBRRQQAEFFGiGQIzAKW8MTrTJpT4BKzj1ebm2AgoooIACCiigQCcKkCNKzBKl&#13;&#10;tqvg54AVnIJPjk1TQAEFFFBAAQUUaLFAYbOotfjRd8ThrOB0xGn0QSiggAIKKKCAAgoooAACBhyf&#13;&#10;BwoooIACCiiggAIKKNAxAgacjjmVPhAFFFBAAQUUUEABBRRwDI7PAQUUUEABBRRQQAEFEIgB/cUN&#13;&#10;wSlx4oPCny1WcAo/QTZPAQUUUEABBRRQoBUCpU5XVmq7WnFOGjuGFZzG3NxKAQUUUEABBRRQoNME&#13;&#10;cpYorGRSWHPa4ZRbwWmHs2QbFVBAAQUUUEABBRRQoCYBA05NTK6kgAIKKKCAAgoooIAC7SBgwGmH&#13;&#10;s2QbFVBAAQUUUEABBZoqUOpIl1Lb1dSTMcudOwZnloBuroACCiiggAIKKNApAl0xi1ppg15Ka0/5&#13;&#10;59oKTvnnyBYqoIACCiiggAIKNFug1FJJqe1q9vmYxf6t4MwCz00VUEABBRRQQAEFOkcg6jfFVXBo&#13;&#10;k0t9AlZw6vNybQUUUEABBRRQQAEFFChYwIBT8MmxaQoooIACCiiggAIKKFCfgF3U6vOal7W7u7vT&#13;&#10;4sWL0vK+3rRysC/1x/cli3vSorj93bt36fXrt+n5i5fp8dPn6cHDp+nZ85fp7dt3+b56GlwdZ3D5&#13;&#10;srRx7Ypcor1z/1F6+ORZevHiVXrz5m09u2v6ukt7F2ePgWhv/7Le1LukJ7f59Zs3ub2Px56n+w/H&#13;&#10;0tNnL3PbsWKpHmezPZsO4AE6WoDn69u3b9OTJ0/S3Tt34uc3aeXKVal/+fLU29ubFi1a1NGP3wen&#13;&#10;QD0Cb968jt/7L9LTsafp0aNH6dmzp/G38XV+DTFgfPHixWnZsvhbEa+fwcEV+TXE7eUNJq/nUbuu&#13;&#10;AgpMJ2DAmU6moNsJNwSbndvWpY8P7Ui74vvqFcsTF/hv4gLo8ZPn6dad0XTuyq301ckr6frw/fTy&#13;&#10;5eu4qB+/oK/1oXCcwYFl6fDeLem//flHcQHVnf7530+nU+dupDv3HqWnT1/Uuqumr8cfpVUr+tNH&#13;&#10;B7en/bs2p6Fta9OalcvzRd/T5y/SyN2H6eylW+nzby6mKzfu5cDz+vWb3K5WeTYdwQN0tADhhgu2&#13;&#10;a1evpv/v1/+cf/74kx+lXbt3p7Vr16W+vr6Ofvw+OAXqEeC1whsBV65cSadPnUw3rl+Pv42P0+tX&#13;&#10;r/LfhcEVK9LmzVvy6+fQ4SNp/foN+XYDTj3KC2NdJlAr7XlBm1zqEzDg1OfV8rV5ka2M0HFgz+a0&#13;&#10;b2hT2r1jfVq7ajD1RPjgPt7FpYLRu3Rx6omA8jwqLVR2btx6EL/cn9XcXvY1sHxp2rtzY/rRkaH0&#13;&#10;5z/ak15GIDhz+Va6fP1uHKd5vRkJHFRglvctzdWpV69ep5EIVGPTBKpeKjdhMrR9XTq0b2vatX19&#13;&#10;Goiq1uKoanV1d8U+lqZtmxfnn59EVYvHdu3mvfTo8bP8cys8a4Z3RQUmCbyJCuTLly/Sw4cP08it&#13;&#10;kXTixDfpiy8+T93xPN60eXPauHFTerPy9aSt/KcCC1OgqnSOPhhNZ779Nl24cD7dvHkjPYrXD68l&#13;&#10;7ueL19Pz58/Tqwg8/f3xZlh3vHG4alVaunTpwoTzUSvQ4QIGnIJPMBfm3REsNqxbmf76zw+mHVvW&#13;&#10;prsPnqSvT19J5y+PpNFHT3PQ2bxhVTp2aHvauH5l+vMle9Oqwf70L787XXPAGQ9KcZzolvazH+9L&#13;&#10;f/7J3jjmijR8ezQCQfOBCDdUp4YiqOzatj6NRreyf/rtyXTx6Z0pD04XOoLN4f1bo3qzMb2OrnP/&#13;&#10;8vtv042R+7m73to1g+mj/dvSyhV96bOPdqXB/mW5+kSlqxWeUzbaGxWoUYBwc+/evXTh/Pn0xed/&#13;&#10;SKfi3egrly/HO87r05vocuOigAJ/EqgqncPDN9Nvf/uv6c7tkbRzaCgdjirNxk2boltaX7xh8DLd&#13;&#10;uHEt/fGrL9Ply5dy9zTCz8GDhww4f6L0p0qA654WXPtUh6vpe2ntqanR87tSQwGnekeEXyz8zJIv&#13;&#10;xqNywHe+XGYv0B3ViCUxroRuY5vWr8qVmpPRXez4mWvp1NkbOews7lmUqzprVi/P9xMS3sX4my+P&#13;&#10;X665AcuWLUnr1wyknVvX5ZBDdzjGs3B8/jfVwjlmnRXRtuX9UXmJkEJbu7u6c5/nF1GFGYvqCWNg&#13;&#10;xp4yBuZN3D51lzkqLyuju9mWjavS3qGNuTtcX1RkplsGo9JENWvP9g2pJx7/8MhodKO7nr69OBzv&#13;&#10;zr1JBL4lUdk6vH9LDoVUtI5/ey0N33mYK1HN9pyu3d6uwEwCvLP89OnTdOfO7Qg0l9LFixfT7bhY&#13;&#10;YwzOs2fP0stXjK0raxzcTI/H+xRopUB3/M5fFtWY1WvWpF27dqd9+/enrdu2R4BZlsbGnsRr5036&#13;&#10;8osv0ujog/wGwsPR0VzNaWUbPZYCCrROoOGAwx9jBvDxxdLT05O/GMhnwJmbE0i3sL4IH1zEPx57&#13;&#10;luhu9dXJy+nkmevp4eOn4+X3uOB5MPoknYvxJgNRqdi6cXVaFxWM3t7aT+3qCBefRqWD6snYsxcx&#13;&#10;hudeWrd6YNoHUYVYQsnhfVtytzbCEWNgmPzgxctXOXxduDqSvjhxKXdxGxt7EX9g5ubdZ7qy7Ymu&#13;&#10;ejzOsxdvpeNnr6eRO+NjhAhRjBf6/PjF3EXtQIzP2bZpTSIAEsao4DTbc1o471BgBgHCzbWrV9LZ&#13;&#10;s2fSN19/HWFnLI8Z4B1outu4KKDADwWYNIZJN3bs2JF++d//Xb4mWbt2bWLMDa+d8S6fL2MM28vx&#13;&#10;65V4n23JkiV5G7Z1UUCBzhSo6SqYwXu8izg2Nvb+3UT6slL2nRhwql8aeaaS/v60PGYrGRgYyL9I&#13;&#10;OpOvBY8qLtgfRZj59sLNPHHAhSu30+27j95XzqKHcZyDt/mLWc4IHzNVXia2mLEvfVF52UzlJMbe&#13;&#10;MGj/8rU7MSjzTa6kTFx34s+MgSEUUS06tHdrVH7W5vEzi3PVpzveMVuS1q0dTFHfi3edX0elZ3Hu&#13;&#10;UvcgqjmLoipEF7NN0e1uef94lWZldKnbGeFq26a1Mb5oIPXEH52jB7blWeM47ouYMIHxM49iVrQn&#13;&#10;8UXFie50A1E5Ypa3qzGJADO9Ub1hYZ2rMeZm66bV+d9UbAhjy+O4zAbXLM98MP+jQIMC797xOn6d&#13;&#10;X9tcsDGJwN69+9L9B/fzOJwGd+tmCnS0AH/zGIvKDINcc7D09CzO1VDeMLh7924affAgd0179vRZ&#13;&#10;Whozqa2JKs/q1atz0OloHB9cAwL0Wpm650oDO5vDTZrbLt4IoHBBbwHGq/GGG9f4Va8BihiMV+uP&#13;&#10;a/sV+c2DeMM4rtW4n/XIB9V27IfeXdzPNuQAXptsSxFk4lL1XCBjPH78OI+Toy28rjkmfwdXrlyZ&#13;&#10;tyVj1DN76AcDDo3koOejP/iFCxdyt4mRkZH8YHhQE7uocXAaQ19x3k3Zs2dP2h9lYt5NobEu9Qkw&#13;&#10;6xdTHV+8eiePS6E6cfv+4/fm1d6o8myLi/mNMW6G6aIfjI7lYFHdP913wg1jX3bv2JgDAxf/Zy7e&#13;&#10;TCMROBiLQ5ezqZaVA33paMxedihmW9sXXcpeRrD4ty/Pp+sxBuZlVG8IMEMRWDZtWJn+4tN9uapE&#13;&#10;6KACRTiiG9ovf3Es7dm5Ie9+SQQgwgoVKCY6IBStj4BUTZJwJx4zM7mduTScgxKzx/XH+nRtw4dq&#13;&#10;FhMTVAtOPJZnMT00ky5QVRrs78uB6VGMW2qWZ3V8vyvQiEBv79I8s1MONvv2p8Xxy31F/GL/9vTp&#13;&#10;/E400966KKDA1ALjF0TjF0/8PHLrVvp//+H/yTOqcQ3D9Qq3MwvhzqFdadv2Hc5EODWlt4YAz5WF&#13;&#10;tBA0CCjXrl1Lx48fT1dj9s7R6MZJMYOgQkDh2n7Xrl3p6NGj0btgcy5e8Lp6EG8gXLp0KX3zzTd5&#13;&#10;O6ZpJ6SQCTZs2JAOHDiQdvO627kzh5WJrgQpZj4kX5w5cybditdtdUyC0fbt29OxY8fytrwxQQGl&#13;&#10;1mXqK9jvtuYgPEAe6On4I3s5BrreiWkY+WUBBsmtehIQdHj3kdv5TtWHn3mArEfic7aSWk/L+Hpc&#13;&#10;qDPdM18MvJ+8VLOJ7YgKyu4dG3IF5tbth3EBf3vaGcjYBxUeummtjW5oB2N2NiowfHbO9Zv3czXk&#13;&#10;5cvxz5GZLuAwBubg7vFZ3ehGNxLbnTp/I6ZlHo4n5quY5KAvH39JVIgO7tqUlkaA2RQTINy+9zi9&#13;&#10;jXepG12YRYoxR7QrjxGKfz+PQPU0utVN/IwenotMkU1FB7tgjL7Zi2Na7fHnIpZz6dno43E7BSYK&#13;&#10;8M4WvycHBwfTkt7e/O4Vv19v3LiRf564rj8roMD3BXitVNcj4/eMz57GyM/xrsmMK6VLWlfu/sm4&#13;&#10;nP7l/Wn60Z7f37//WhgC8TSK51F5j7VZ7eJ6iS+u68+dO5eLGYSV+/fv55DC9Xt1P5mA63t6GPB9&#13;&#10;48aNOYwQTNiWrEDYIdywDRmAggj/JghRwWFbcgELOYH7T506lYsn5AsCT3VMtmc/VG3Y/vDhw3n7&#13;&#10;H77Wpz5fMwYc0hxJ7tuYepEHTCOHhoZyeZeG0khKSCxVqKFxlIRJgTSaBlJ6OnLkiAFn6nPQ8K1M&#13;&#10;d3wkunIxrTPVFLqq/f6PF9KXMU6H7mDTLYQbppamC9ense2y6FL2u6/OpxMxeQGztPEhnzMtTCpA&#13;&#10;lzbG6Xz+zaX0x5jVbXjkQVT1GGcTY4Li2CdinNCyqLR8HJWe/r4lacuG1fFZPQ/TzZgQgPFCT2JG&#13;&#10;s8ld1Ojytju+CB+/+u2JdCmCGkvVRe1ZVGP43B/azxOcJz7B5lV8vY2fJy/V/bSJP2w9PfHHbYbf&#13;&#10;XI16Tj6u/1agEQF+ifd+N2Utz9daf4k3ciy3UaDTBdbHO8f/zX/8T+mTTz/NF2E3442CE8e/ie5q&#13;&#10;99Pnf/j3fEH307/4WVx0jXdr63QPH189ApPDcj3bNmvd5qSu8eukNzlo/Ou//mu+dl8V06cTJrje&#13;&#10;5003rv2prJw4cSKvRzAhAP3Zn/1Z7s31m9/8Jg0PD+eqzr590Wtn69bcFY2wQ3WGLEBVhwoM2YH9&#13;&#10;c1wCDcHoD3/4Q94PlaFt27blYxKmCEw3b95MX8eYVGYWpTcYXUv5W/n9NzOmNp8x4BBMOPjlqNyw&#13;&#10;s00x5SKlJhrPu4xUZCYGHBrEg7geH7DFRSVBh21pzM4oTVHecmlcgGtzzgNdyxjQvysG2vPBnztj&#13;&#10;+mi6Yl2/9SC6mA2nSzGO5klUNaZa2J5wQ/cwqj7si65gVH0uRFe4Z7EdUeGHcWH82FR/2GZ9DPDP&#13;&#10;42CimsN4HLqqbYkuaROXdasH82fSUHFZs2r5dxWm0XT3/pN0L4JUtTBZwPPoYtazuDtPBMAkAcx6&#13;&#10;RkiauNAljdnV4ldP/t/4fe/i56laO3HLqX+eC8+p9+ytCtQvwGuz+n1a/9ZuoYACEwUILrt270nb&#13;&#10;v+tZsi4+HPdZvAF77uzZdDUuuni9HTp0JC7K3uQ3wPi3iwILTYBrdaojVHAIMVz3M7Tk4MGD+Xqf&#13;&#10;MEIBg2t5Qg3rEVrYhm5qXPfzb8bu/OhHP8rd1whGFEDIALxZR4WHsEM2IKDQzYzjEl4ohhBe6JrN&#13;&#10;0JaPPvoor8P+GHvDemfjNcsxaB85hPxBJehDy4wBh2oMB+f7T3/60/xgKUmxc/4QT0xRVQqsBu8R&#13;&#10;ZnhQv//973MKYx8usxMYvwBalD/v5ifHdufPgRmKMTR0L/u3qMCcjNnEqI4wiL4acD/xiGxPQCGc&#13;&#10;MMaG6ZSv3Libzl8ZicrKgxxuJnb1mrgtP7Mt3eKWRncvQgtjfv7ys/3pSHwmDWN/GDM0cRmMsTrM&#13;&#10;6kZFh1DVz4dxRvWl0SU/x+IYHIeKzaKYkprnYE980X1t8sLjpQsd7abyk9s3odIzW8/Jx/PfCiig&#13;&#10;gAJlCIz//o+/Dbl635PHtx09+tH4hdWvb6Rbw3Ex9/hR7mVC91D+lrgosNAEqM5wfU5vq2oiACop&#13;&#10;BByu9avXBsGE8TcEHKo1ZAN6dvE6Yx/cz7h7xtpQpeF1N3E8PtvwxTEYl8P1HKGJLmpsS1iiekOV&#13;&#10;hnDEcffu3ZvbdvLkyVzhYXv2yX2zDjg8YLqp8X3LlpgOOA5WdU2b6UlAEmNwEBAT9zHTNt43vQAX&#13;&#10;6PzyZTYwQsm++HDLIwe25nEtzyPcMPPZ16euxExrwzncMMB+qoWL/fyZNzGA/0CMjeEDRFl3RQzu&#13;&#10;p8vZxrid5dCeLXmiACo1jO+5N/o4upv1xPTLj/N4l6jlxJN6/Aika74m5IbxO+K/Y09f5GoSM52N&#13;&#10;RPc0Jhp4NSkEvV+5hh8Yk8T2TELw8uWrMOlKS6OqQxc7Hlu1jP9h4zOEostPjP/hhcbYoKcx6QAf&#13;&#10;CjpXntXx/K6AAgooMD8CXFzxbjJjakYfjOa/BeviIogKDr/7Wfj7ybULtzPbGh+YyzTsr+I7sxe6&#13;&#10;KNAOAoSC8eutmXutcA1UfX3ocbEerxPCDNf4hAsqMOvWrXu/D+6nqFEVNmgHlRsqNNXtdGUjnFDx&#13;&#10;qRbuI7xQdaEyRBWnmkSAdQg3ZAyOzTpsS35gYVtCDO1g3xyPCtLt27fzunmlD/xnxgpOhcmDozsa&#13;&#10;X7W8y8H6INE48NgPXy6NCYz/cu7NXcr++s8P5u5lVFGYLvqL45fSmQg2N27dn7ZyUx2Vqsvqlf15&#13;&#10;hrI1MR0zXdtWRGXlowPb84xj/LJnWR3d3xifQ2j4xU8OpO2b16Rvz99MJ87GJ0GfvJJDETOnDd8e&#13;&#10;Tf/1307lytH96HL27Pn3u8Xl2dFi/wSSW3eia1oEJEJOowvPISpThDo+RJSxOMymxufb3IuZ1qqF&#13;&#10;4EOlaVkEtGXLIuDEc/BxTA86Ptvam+/+2M3eszqe3xVQQAEF5keAcHM/urhcunQx/fGrL/N1yn/4&#13;&#10;m7+Ji7Td+cKNaxCWuAr57uJwfHIk/q7mi7NFPfk6ZX5a71GLFOA5893zppT28fwd74kSEyflN5Wn&#13;&#10;vqauAgvPb67Fq+f/dI+D1wAFiZ07d+aAwTb0xGK7idvSZYwuZYyb4dqe9biN7elyRgihsjJ5qfbP&#13;&#10;OoSbqmjCehRB2AcVnapn2OTt2Sf3Mfylmoqawkkty4wBh4aRpihfVcmpSljgTXzwHKwKRKxPsmMb&#13;&#10;EHhgrO9Sn0D1BFsRs5IxZubo/m1RvdmUp1K+Phwzl8XUyX+Myg1jbpgtbKbuZfnI8XogZz6OAf7n&#13;&#10;L4/kz7vhBVNr+GRbjvE0gszd7wIFoYEKzbn4wE2mc86TAMS57o9wsW7NQDzhe/IfFqo5T+KLCsrk&#13;&#10;hSmemVjgRowh6o0nMz8/jXUnL7STLyoxIxHuFkXAobvd9ghqjOlh/7zw++ODQDfHeKDNMXMbhkwl&#13;&#10;Pfrwaf7OLG5z5jm5gf5bAQUUUKClAvm6I36vP44LoAvnz8UHPHenHXGxRgWHPvxLlvTmvwuPHz/J&#13;&#10;XWS4LuGzcLiWWbpsacyw9sNrmZY+AA+mQA0CDAO4G+HiYs/jHBKoaEy1UIggbPDc54t/z7RwjU5B&#13;&#10;gi/Wn7wwoQDhggH/dEljZmUCSRVyeIOBbacrgHDtTwYgqLAu+YCqKwvhptp+upzA9uy72p5tqu0n&#13;&#10;t3Xyv2cMODSakhOpjVkQaAh98+iuxoMjAE1cuLispn374x//mKebo1GUmFjfpT4BLs75MM6t8UGc&#13;&#10;//Fnh3M3MsaenD53Mz535lw6GxMK3H3A/P4k+qnT/MQjvohuXVRRvn55Jd2MMNEfn59DaJk8pcDR&#13;&#10;/dvT//af/yIP6P+X33+bvjxxKV25ficxBfX9CB98zs3FqyMRXrvSnh0b6bCWZ0VjYoNn0RWMsTY7&#13;&#10;t67LH9b5s0/3xnPidfq//uWPeSIEuphNHqszFtvRzY62nYqJBQg8IzHRwHQLYYlJEZZEtzmmuKZC&#13;&#10;QzVpND4MlK5rzO7G7HCHYmzQyzge44tyhSmOg+lceU7XPm9XQAEFFGiNQPUO78DgQH5DlQBzMmZ7&#13;&#10;4sLt0OEjEWRW5+4tt24Nx+d0fJ2uRr9/uqlt3zkU4wHGt+HvgosClQBPh9KeE2NPHqczMdj+xpn7&#13;&#10;+WNbqKRMtXC9zfiZQ4cO5e8fCjhT7aO6jTcPqLhw/c9n3DDYn8DBZAJUVQg9VSGDPDCVGbexDa9H&#13;&#10;gglf7JeFyQv4N/exTi3bsw1Zo5bl+wll0hYMBmLAEI3hQVTTPhN4SFsEoKpBrEPZiHRFGYqppSkn&#13;&#10;MSkBA5PYl0t9AnzWy+qYfYwP46R6w3cu5OmaRohYH9M584GYUSL53sKsaNeiwsPCB4ASku7Hh38+&#13;&#10;jNv5zBj2wdd0C0+0R7Fu5JYINnfz2J7rw/einBi3xcJ9py/czIfdvnlt2hIB7NDerWllzKbGlM5U&#13;&#10;b7bE5AJD29fF7GkD31V7usZD2HdP7InHptvZ6KunaTQ+hLOW5fHYs/yhn4vDh+MyC1s1bogARcA5&#13;&#10;EJ/vw4eHXo5gdja68N2PIEgQo/tdo57ZpJYGuo4CCiigQEsE+Hu1bFlf9PVfkz+8k4Pevxd/t+Kz&#13;&#10;+7gY4sNyX8a70LdigPLtkVtR4elKQ7t2J6azHRwYfH8N05LGehAFGhbgCqb5C9fyfFFpYczM5XhD&#13;&#10;oPrgT675mQyAsToULaqeWo22iuM0c5kx4FCu+uSTT3I3NeapvnjxYp4ZjbRFKuTBVlUcfpFUAYd0&#13;&#10;xe3MiEDFh6mlpyp9NfOBdcK+CTHMksYEAOvXrMgX7gyoZ4roA/FBm09jLEpeJj1HTkfXtf/9//59&#13;&#10;vut//uVPokvWsvSHby7mLm3MmvYwwsRslgePxvJYnIdUTCKc7IgxOn/5Z/vjgzSZiWa8zyfPWwIB&#13;&#10;n5FzNmZ2u3D5Vu56NtXsbvW2heOeihnjmBq7O2ZSw+jnMSscY4x4bvKioUp0PcYlfXHicoxRin6j&#13;&#10;EXBm63kyXF0UUEABBcoR4E1Wrjf43Bs+14bvF+LjLc6dPZPOfHs6vxHH34XeuF6h29qePXvT4SNH&#13;&#10;Y0ranWkwuvK4KNAOAoyT2bdvR9q7qTdfl9fSRY1t6l24fuJansH8X3zxRa4WUanhmv/HP/5xrgpR&#13;&#10;+GDSAG7jtcU1/8TKzMRjsj/uYx3ejJhY6eHnRrZnm1qWGQMO42/4zBsaRwWHEMOsB1RmAOAXCw1m&#13;&#10;ofF88WDYjj56IDBtXNWlrZYGuc6fBIIyTKNEGJUNLtKZbvl1fqJ8l2gmBZs/bTm7n5hm+mR86Cef&#13;&#10;OTN850Gu+kwc38OMZHT74nzzYZ5vIkwwEcGiVTE1YNfi9PrtmzwehnFCx2Niggsx3ocxMwSSuVjo&#13;&#10;asf+eP4RWl6/eZ0nTKA60xMDRpk2e+Tew5gyezgHoas37+WJERYP9syL51w8ZvexcAUG44/UgQMH&#13;&#10;8ztqG6Ii3tffF+PPZvzVvXCxfOQLToC/A3wNRDVmd4QX3ll+G38nGaPJeAG61nMhRSVn69ZtuXpD&#13;&#10;BYeuPLVeKC04VB9wcQK9vUviObs2ekSte3+tPVUjeS3wvObavJ7nN9dzXOMz8J9eWOfPn8/hhmt+&#13;&#10;gsz27dvTkSNHcvWGMT6sX82qzBgdAhdZYfLCbfTsIjNQFJk41qYqlHAf27PPyQvbc99U209ed/K/&#13;&#10;Z/wrCQ6/LAgov/jFL3I1hpIVffJIbxMfEJisS1c0HjxTw1Vf3F4P9ORGLtR/565Y0b1qJLqTMVva&#13;&#10;0pjymDE4VZ+0/OMUOBO7qFHJmdxFbYpNvncTgeC//J//ll8gtyMoMLZl4tTThFieh3R7Y3rqi/E5&#13;&#10;OkwpvSS6wnGeuZ/JBAgaTELweIyxOd9Vm753pMb+Mf64o9tkBL5vTsXAtyu3c9BZEhMa8OImjD2P&#13;&#10;EMSMbfeijbSdoDgXno212K0UaFxgc/z+/c//09/nNzcYE8mFHL9TXRRQ4E8CjMXJs0ENDaVVcf1B&#13;&#10;F5tXEW64aGLigSVx/7J485UqDuvxt4q/Fy4KTBbgWVHaU6MKLoR1rrFmWli3+pppvYn3EW4oXjCR&#13;&#10;wG9+85v8nTH1/M05duxYDjZM5VzNllaNfaOgQYAh5LCPyUsVmliHdRm7w7Y8Bn7mTYhqe0LM5IXb&#13;&#10;2PfE7TGoZZlxLYAILjSCL/reAUC4qQ5I42koBySZsR6/PKpkV0sjXGdqASYPuPfyccwQ9qcpkKde&#13;&#10;c/pbG+lWRRew4zHYf6aFc05o4etWfMZNqxde31SSbj1/WPPx58Kz1Y/T4ylAoNl/YPwzqtRQQIGp&#13;&#10;Bao3ZAn/TCLgokBDAiSb0tJNPJAcWCKUz3WxgGs53gTgmp5hKIy1v3DhQr7O55p///79ubhBBYfX&#13;&#10;VtVri58JPww/IQdQ/Kg+o4brf9YjINH7iw/oZP+EIz6os3qDjp5e3M4X67AuU1RzP5Ub8gaTKRCC&#13;&#10;OAbH4pjV9h86vzMGnMkbE2JoODunoTSgKilVYYhkxnq1JqzJx/DfCiiggAIKKKCAAgrMm0CBIacZ&#13;&#10;FlzDUyVh8rBf//rXOeQQopiE47PPPsvDTOiNxXX/xHBF9zICEF3YuP5nwoEzZ87kKg0Ti3H/vfh8&#13;&#10;Ksbv0N2NHl9MTrBjx46cIwhW/EyPMKpGVFy5nxBDyGF9Ahczt7Efqj9MWsYxKabUstQVcHhw9KHj&#13;&#10;y0UBBRRQQAEFFFBAAQXaU4AxalROCCKnY+bBa9eu5SoLlRJCBxUUwsvkhcBBEKHbGkGFCgwVnBMx&#13;&#10;RTuhhZxAVYf9Ugzhc6eYeIyAQvhhYfgL6xCA6Bl2OWZsI3ARcmgX2zIeiIIK2xFwuI9CSi1LXQGn&#13;&#10;lh26jgIKKKCAAgoooIACCpQtQIghSFAtIchQLWG8SxU8CCNUaCYvVFv+7u/+LgePv/qrv0rnYuZC&#13;&#10;KjGff/55+v3vfz8+9i22IwjRvY0Jx/ia+LmY/EyliK5oHJ+Ac/Lkyfc9wyiqEIyYzZnjEXIIThMr&#13;&#10;SZPbNfHfBpyJGv6sgAIKKKCAAgoooMACECC8EBioklRdxBg/w21TBZuKhPtZj4oK43Towkb1hW0Y&#13;&#10;U8OYGW5jnA0fFcOsylRgGOZSLQxl4f7Dhw/nqg5d3KjYELDYP2P6CUfcPxSTh9DGagxQtY+Zvhtw&#13;&#10;ZtLxPgUUUEABBRRQQIGFIxAX6TNd3M8LRLSpGQszHxNsCBoff/xxnhiAx/6hx89kYlRU6C5GlYXK&#13;&#10;CvvIsxfGmB7G2BBSqACxLsehmjN54Ta6rjHOhyA0cXZm9s39BJtGJi4z4EzW9t8KKKCAAgoooIAC&#13;&#10;C06gOTFibhib0TaCSfWRLo22kqoKQYYxOfUuhBgCDF9zvRhw5lrU/SmggAIKKKCAAgq0pwAVjPhf&#13;&#10;UUuTKjhFPcY5bkz3HO/P3SmggAIKKKCAAgoooIAC8yZgwJk3eg+sgAIKKKCAAgoooIACcy1gwJlr&#13;&#10;UfengAIKKKCAAgoooIAC8ybgGJx5o/fACiiggAIKKKCAAiUJ8M5/aUNerEbU/wzRrH4zt1BAAQUU&#13;&#10;UEABBRToNAHmFihsfoFMXGq7Cj7/VnAKPjk2TQEFFFBAAQUUUKDFAqWVcFr88DvhcFZwOuEs+hgU&#13;&#10;UEABBRRQQAEFFFAgCxhwfCIooIACCiiggAIKKKBAxwgYcDrmVPpAFFBAAQUUUEABBRoX6ErvChyE&#13;&#10;M96mEgcHNS7d7C0dg9NsYfevgAIKKKCAAgoo0BYCDL/pKmwMTmHNaYvzaAWnLU6TjVRAAQUUUEAB&#13;&#10;BRRQQIFaBKzg1KLkOgoooIACCiiggAKdLxDlktIqOMV9ME8bPAus4LTBSbKJCiiggAIKKKCAAgoo&#13;&#10;UJuAAac2J9dSQAEFFFBAAQUUUECBNhAw4LTBSbKJCiiggAIKKKCAAs0VYJ6yEi+MaZNzqNV37h2D&#13;&#10;U5+XayuggAIKKKCAAgp0rECBY3CMN3U/20oMqnU/CDdQQAEFFFBAAQUUUEABBRAw4Pg8UEABBRRQ&#13;&#10;QAEFFFBAgY4RMOB0zKn0gSiggAIKKKCAAgoooIABx+eAAgoooIACCiiggAIKdIyAAadjTqUPRAEF&#13;&#10;FFBAAQUUUKBhAaYqK3G6slLb1TB08zd0FrXmG3sEBRRQQAEFFFBAgTYR6OoqMeW0CV4hzbSCU8iJ&#13;&#10;sBkKKKCAAgoooIAC8ylQaqmk1HbN57ma+dhWcGb28V4FFFBAAQUUUECBBSLQHVmitAoObXKpT8AK&#13;&#10;Tn1erq2AAgoooIACCiiggAIFCxhwCj45Nk0BBRRQQAEFFFBAAQXqEzDg1Ofl2goooIACCiiggAIK&#13;&#10;KFCwgGNwCj45Nk0BBRRQQAEFFFCghQIxg1ppY3CiQS0E6IxDWcHpjPPoo1BAAQUUUEABBRRQQIEQ&#13;&#10;MOD4NFBAAQUUUEABBRRQQIGOETDgdMyp9IEooIACCiiggAIKKKCAY3B8DiiggAIKKKCAAgooUAk4&#13;&#10;5KWSaNvvVnDa9tTZcAUUUEABBRRQQIG5EmAsf4nj+Utt11y5N2M/VnCaoeo+FVBAAQUUUEABBdpQ&#13;&#10;oMBZ1JIlpXqfSFZw6hVzfQUUUEABBRRQQAEFFChWwIBT7KmxYQoooIACCiiggAIKKFCvgAGnXjHX&#13;&#10;V0ABBRRQQAEFFFBAgWIFHINT7KmxYQoooIACCiiggAKtFBgf0F/WmJcSJz5o5Tlp5FhWcBpRcxsF&#13;&#10;FFBAAQUUUECBDhMg2JQVbsaBS21XuaffCk6558aWKaCAAgoooIACCrRQwApOC7GbeCgrOE3EddcK&#13;&#10;KKCAAgoooIACCijQWgEDTmu9PZoCCiiggAIKKKCAAgo0UcCA00Rcd62AAgoooIChSt/1AABAAElE&#13;&#10;QVQCCiiggAKtFXAMTmu9PZoCCiiggAIKKKBAsQIxoL+4actKnPig2BOYG2YFp+zzY+sUUEABBRRQ&#13;&#10;QAEFWiFQ6mRlpbarFeekwWNYwWkQzs0UUEABBRRQQAEFOk+guAJO5xE3/RFZwWk6sQdQQAEFFFBA&#13;&#10;AQUUUECBVgkYcFol7XEUUEABBRRQQAEFFFCg6QIGnKYTewAFFFBAAQUUUECB0gVKHepSartKPp+O&#13;&#10;wSn57Ng2BRRQQAEFFFBAgdYJxACcrtIG4ZTWntadjYaPZAWnYTo3VEABBRRQQAEFFFBAgdIErOCU&#13;&#10;dkZsjwIKKKCAAgoooMC8CFAsKa2CYwGn/qeCFZz6zdxCAQUUUEABBRRQQAEFChUw4BR6YmyWAgoo&#13;&#10;oIACCiiggAIK1C9gwKnfzC0UUEABBRRQQAEFFFCgUAHH4BR6YmyWAgoooIACCiigwDwIMC+zS1sL&#13;&#10;WMFp69Nn4xVQQAEFFFBAAQXmRGB8hoE52dWc7qTUds3pg5zbnVnBmVtP96aAAgoooIACCijQpgL5&#13;&#10;QzULm7bMglL9TyYrOPWbuYUCCiiggAIKKKCAAgoUKmDAKfTE2CwFFFBAAQUUUEABBRSoX8CAU7+Z&#13;&#10;WyiggAIKKKCAAgoooEChAo7BKfTE2CwFFFBAAQUUUECBFgvEgJfChuBEg1ps0AGHs4LTASfRh6CA&#13;&#10;AgoooIACCigwO4E8wcDsdtGUrUttV1Me7Bzt1ArOHEG6GwUUUEABBRRQQIE2F4jyTVdpJZzS2tMG&#13;&#10;p9gKThucJJuogAIKKKCAAgoooIACtQkYcGpzci0FFFBAAQUUUEABBRRoAwEDThucJJuogAIKKKCA&#13;&#10;AgoooIACtQk4Bqc2J9dSQAEFFFBAAQUU6HCBPKC/sFnLCmtOWzwDrOC0xWmykQoooIACCiiggAJN&#13;&#10;FSh1urJS29XUkzG7nVvBmZ2fWyuggAIKKKCAAgp0iAAzqJU2i1pp7WmHU23AaYezZBsVUEABBRRQ&#13;&#10;QAEFWiLgrMwtYW7qQeyi1lRed66AAgoooIACCiiggAKtFDDgtFLbYymggAIKKKCAAgoooEBTBeyi&#13;&#10;1lRed66AAgoooIACCijQNgIlDuh3GrW6nz5WcOomcwMFFFBAAQUUUECBThMoMdtgXGq7Sj7/VnBK&#13;&#10;Pju2TQEFFFBAAQUUUKClAs5a1lLuphzMCk5TWN2pAgoooIACCiiggAIKzIeAAWc+1D2mAgoooIAC&#13;&#10;CiiggAIKNEXAgNMUVneqgAIKKKCAAgoo0FYCpQ52KbVdBZ9cx+AUfHJsmgIKKKCAAgoooEDrBHKW&#13;&#10;4D8FLYU1pyCZ6ZtiBWd6G+9RQAEFFFBAAQUUWDACXeldnrOsrAc83iZjTj1nxQpOPVquq4ACCiig&#13;&#10;gAIKKNCxAt2RI0qbRY02udQnYAWnPi/XVkABBRRQQAEFFFBAgYIFDDgFnxybpoACCiiggAIKKKCA&#13;&#10;AvUJGHDq83JtBRRQQAEFFFBAAQUUKFjAMTgFnxybpoACCiiggAIKKNBCga6u4sbgRINaCNAZh7KC&#13;&#10;0xnn0UehgAIKKKCAAgooMAsBYkSJUaLUds2CuumbWsFpOrEHUEABBRRQQAEFFGgXAQsm7XKmpm+n&#13;&#10;FZzpbbxHAQUUUEABBRRQQAEF2kzAgNNmJ8zmKqCAAgoooIACCiigwPQCBpzpbbxHAQUUUEABBRRQ&#13;&#10;YKEIlDrYpdR2Ffy8cAxOwSfHpimggAIKKKCAAgq0TiDmUCtuFjXa5FKfgBWc+rxcWwEFFFBAAQUU&#13;&#10;UEABBQoWsIJT8MmxaQoooIACCiiggAKtE2AGtdJmUSutPa07G40fyQpO43ZuqYACCiiggAIKKKCA&#13;&#10;AoUJGHAKOyE2RwEFFFBAAQUUUEABBRoXMOA0bueWCiiggAIKKKCAAgooUJiAY3AKOyE2RwEFFFBA&#13;&#10;AQUUUGCeBPIYnMJmLSusOfN0Zuo6rBWcurhcWQEFFFBAAQUUUKATBcgRJWaJUttV8nPACk7JZ8e2&#13;&#10;KaCAAgoooIACCrRUwFnLWsrdlINZwWkKqztVQAEFFFBAAQUUUECB+RAw4MyHusdUQAEFFFBAAQUU&#13;&#10;UECBpggYcJrC6k4VUEABBRRQQAEF2kqgxE/5BLDUdhV8ch2DU/DJsWkKKKCAAgoooIACLRZwEE6L&#13;&#10;wef+cFZw5t7UPSqggAIKKKCAAgoooMA8CVjBmSd4D6uAAgoooIACCihQlkCJvcEsKNX/HLGCU7+Z&#13;&#10;WyiggAIKKKCAAgoooEChAgacQk+MzVJAAQUUUEABBRRQQIH6BQw49Zu5hQIKKKCAAgoooIACChQq&#13;&#10;4BicQk+MzVJAAQUUUEABBRRorUBXDHjhq6SltPaUZDNdW6zgTCfj7QoooIACCiiggAIKKNB2AlZw&#13;&#10;2u6U2WAFFFBAAQUUUECBZgkUVsBp1sPs6P12VMBZ3r8s7RnanJ4+f93RJ80Hp8BcCuzcsSl19yxO&#13;&#10;j5+9msvdui8FOlqgu7srLenpTt1eCXX0efbBNUmgrB5gTXqQ7nY+BToq4Gxcvyr97d/8OH1ybP98&#13;&#10;mnpsBdpKoD/eGOhZtizduD/WVu22sQrMp8CyJT1p9fLetGzJovlshsdWoC0F3r3rSu/eRdMNOm15&#13;&#10;/tqh0R0VcJb3L40Kzqa0afP6drC3jQoUIfD6zdv07NUbKzhFnA0b0S4CXJyt6FsczTXgtMs5s50l&#13;&#10;CZBuWMpKOBRkSyzKltqu8XNY5n87KuCUSWyrFFBAAQUUUEABBdpDoLxZ1EoLgu1wHp1FrR3Okm1U&#13;&#10;QAEFFFBAAQUUUECBmgSs4NTE5EoKKKCAAgoooIACnS5QYnewErvNlf48sIJT+hmyfQoooIACCiig&#13;&#10;gAIKKFCzgAGnZipXVEABBRRQQAEFFFBAgdIFDDilnyHbp4ACCiiggAIKKKCAAjULOAanZipXVEAB&#13;&#10;BRRQQAEFFOhkgfExOOVNX93J5s14bFZwmqHqPhVQQAEFFFBAAQUUUGBeBKzgzAu7B1VAAQUUUEAB&#13;&#10;BRQoUcBZy0o8K/W1yQpOfV6urYACCiiggAIKKKCAAgULGHAKPjk2TQEFFFBAAQUUUEABBeoTMODU&#13;&#10;5+XaCiiggAIKKKCAAh0o0BV90/gqbSm1XaU5TWyPY3AmavizAgoooIACCiigwIIWKDHkLOgT0sCD&#13;&#10;t4LTAJqbKKCAAgoooIACCiigQJkCVnDKPC+2SgEFFFBAAQUUUKDFAiV2B7OiVP+TwApO/WZuoYAC&#13;&#10;CiiggAIKKKCAAoUKGHAKPTE2SwEFFFBAAQUUUEABBeoXMODUb+YWCiiggAIKKKCAAgooUKiAY3AK&#13;&#10;PTE2SwEFFFBAAQUUUKC1AswSXdpM0aW1p7VnpLGjWcFpzM2tFFBAAQUUUEABBRRQoEABKzgFnhSb&#13;&#10;pIACCiiggAIKKDAfAgWWcFJ5Hz46H2emnmNawalHy3UVUEABBRRQQAEFFFCgaAEDTtGnx8YpoIAC&#13;&#10;CiiggAIKKKBAPQJ2UatHy3UVUEABBRRQQAEFOlOAnmAl9gZrcbvevXuX3r59m548eZLu3LmT3rx5&#13;&#10;k1atWpWWL1+eent706JFi/L5f/78eRodHU2PHz9OY2Nj6dWrVzFBww8Bly5dmlasWJEGBgZSf39/&#13;&#10;Wrx4cd6e9Z8+fZqPwz7YH8diHz09Pamvry+tXLkyb7NkyZL3x63lyWfAqUXJdRRQQAEFFFBAAQUW&#13;&#10;hMAU1+gL4nFXD5Jw8+LFi3T16tX0z//8z/nnH/3oR2n37t1p3bp1OXiwLuHmq6++SmfOnElXrlxJ&#13;&#10;Dx8+TN3d3T8IOevXr09Hjx5N+/fvT0NDQzm0sD3hhu0uXLiQ93Hr1q0cctgHYWj79u3p2LFjaefO&#13;&#10;nWnNmjVp2bJlbFbTYsCpicmVFFBAAQUUUEABBTpZoMWFkpopW9UuqicEG4LKyMhI+uabb9Lnn3+e&#13;&#10;A8vmzZvTpk2b0uvXr9+3m6rN5cuX09mzZ9Pdu3dz9YUqD9WWmZbqOBzj1KlT6eLFi7lSROAhXFFB&#13;&#10;orrDd6pFL1++TIcPH87VI6o7U1WJJh/PgDNZxH8roIACCiiggAIKLFiBWi6gOxGHcHPv3r10/vz5&#13;&#10;9Ic//CGdPHkyBxgqMBODTfXYCR4PHjzIQeTIkSNp69ataceOHbk7WrUO3yd3UeM4dH07d+5cPg5B&#13;&#10;iQrPtm3b8rZ0VaN6dPPmzfT111/nNq1duzatXr06B55azo8BZ+IZ8GcFFFBAAQUUUEABBRaQQDUW&#13;&#10;5vbt2+nSpUu5okJ1hTE4z549yxUUKisTF6orBBy6qRF+CDeEFLqxEURmWh49epTDy7Vr13J4YawN&#13;&#10;weijjz7K23JMxt5wTKpDdGOj+xoVpMHBwVzJmWn/3GfA+ZCQ9yuggAIKKKCAAgoo0KEC1VgYxtJQ&#13;&#10;MaGismXLljzWhu5qk5dqEoKqOxuBhMkDmIjgQ93T2FfVtY0QRRii+xvVG6o0bM8kBHv37s1jdKgi&#13;&#10;sf7w8HCiksR9THTwocWA8yEh71dAAQUUUEABBRRQYB4FqlDB95mWaoxKLd24qv1QKaEKw74JD1RU&#13;&#10;9u3bl+7fv5/H4VTrVd8ZQ0M3MoIHX1R6CEKEELqsMQMaEwUQVtgX43KqGdjYB8GIcMM2VGSozBCO&#13;&#10;WJeF7WkHExow+xrHoi1UmFi3lsWAU4uS6yiggAIKKKCAAgp0vEBXfEJkebOojU/bTAipBuFPdSII&#13;&#10;NQQLBuZPNZvZVNtwG2NkNmzYkAMGM50RMOgidvr06XwbFZ6JC13aCCd0T6ObGj+zLgGH7mfcT6WF&#13;&#10;6gxdz3bt2pUDE4GHNnI/00JT+eG4hByOOXlhH9zHPglSHIdta1l+uLdatnIdBRRQQAEFFFBAAQU6&#13;&#10;SqBV85XVh/YiQsSdO3fT4md38kU+FY2plmowP+GEL/5dy0KQoFJSjW8hbBBEbty4MWXwoIJD6KES&#13;&#10;Q2ipjsPtVTWIMMZEAoQYvqpuZUz/zHrcRjhie6Z/rj5bZ2J7uY190z7WZRu2rWUx4NSi5DoKKKCA&#13;&#10;AgoooIACHS+QI05hJZwnUe04e/ZWOvvoZq6UEBymWujSdfDgwXTo0KH8vQoeU6078bYqSHBbVfmZ&#13;&#10;qYsbIYZKCutSpSG0cFyqNXRFo6sbVRdmQjt+/Hiu9LA/Qgpd37ifAERYqSpOUx2P26pqFOtWFayJ&#13;&#10;bZ/uZwPOdDLeroACCiiggAIKKLDgBAg5JS3NzlsEiam6iE1nQOig6sKgf6aHZvsDBw7kD+Yk8BBa&#13;&#10;6L5G5YVZ2Qhkl+PzcpiIgMkLWD40lmi6Y9d6uwGnVinXU0ABBRRQQAEFFFCgxQIDywfS/v1b06b+&#13;&#10;femTTz7Jg+6nagIVG7qa0T2NqkqzFrqbEW6o1mzfvj0fhu5tTBJAlzMWgg4zo1HZIegQeK5fv567&#13;&#10;mVWBiiBENYjqzFSBh9u4j3UIVYQwtqllMeDUouQ6CiiggAIKKKCAAh0tQKWk2dWSRgB7l/bmKZR3&#13;&#10;bRqoa5KBRo5V6zZV6CBIETyozlThhn1wG2GLqZ+ZMY0Z0JhtjW5mVZc41qerG2OK2N/khXDDfawz&#13;&#10;01idydvxbwPOVCrepoACCiiggAIKKLAgBUoLOdVYFELDVJWOiSeJdauvibfP5c8M9q+mhGaiASo5&#13;&#10;Q0ND3ws4HI+2Elz4PnGsDY+Dig9VHfZVzbw2uY0EG+5jHapDbMO2tSy1rVXLnlxHAQUUUEABBRRQ&#13;&#10;QAEF5lyA0FJr96w5P/ikHVKFYZrnmzdv5qAzsXsa3ddoKxMKEGCo3LAuFR66rVGJ4YvpoQkvfBGW&#13;&#10;+JybNWvW5NnWqNwwLTRjd9gHx6PbHdWgaja2SU36wT8NOD8g8QYFFFBAAQUUUECBhSjQ7OpHI6a0&#13;&#10;qbSFqgyfS8MsaQQWuqMxBoiZ3GgvgYVZ1E6dOpVDCrOn7dy5MwcdxuQw4xrbMwkBU07v3bs3hxhC&#13;&#10;Dt3SLl68GDPHnU337t3L1ZuNGzemzZs358kNarEw4NSi5DoKKKCAAgoooIACCiiQu4kx9oauaXQZ&#13;&#10;o9pCIKHyQpWGgEN4IeDQvYwKD+GGL7qasQ2zqT148CCdP38+j81hljW6s1GpofrDtrdu3crBiWBD&#13;&#10;wOE+wlEtiwGnFiXXUUABBRRQQAEFFFBAgVxFIXTQdYwAQ7ihEnPy5Mk83qYac8NU0gQTxucwnTSz&#13;&#10;qhFwCEBUeqjqVOGIgMP21WQDdMdbtWpVnjWO6g7Ho1JUazc9A45PVAUUUEABBRRQQAEFFPieQPUB&#13;&#10;nnQhI6hU1RcqMNxH6GCSAYLMuXPn8ngbAg9LNZU04WT37t25YkM3tmphH4zDOXz4cO7adubMmVyx&#13;&#10;YXtCDFUfpqDmfgIS2zL7Wq2LAadWKddTQAEFFFBAAQUU6GgBqgt8lbTMV3voRvb3f//3uesZA/wJ&#13;&#10;HRMH+TNxAOGj+sBPxs7QTY2FMMK6dGPji3UnLwQmqjp0a+ODQiduT1c07ifYTJ6CevJ+pvq3AWcq&#13;&#10;FW9TQAEFFFBAAQUUUGABCxBo+JpuqWZEoytZIwshhgAzsbLTyH6m2saAM5WKtymggAIKKKCAAgos&#13;&#10;SIH5qpgsSOwmPejuJu3X3SqggAIKKKCAAgoooIACLRcw4LSc3AMqoIACCiiggAIKKKBAswQMOM2S&#13;&#10;db8KKKCAAgoooIACbSPA3AKFzS+Q7UptV8kn1jE4JZ8d26aAAgoooIACCijQUoESQ05LATrgYFZw&#13;&#10;OuAk+hAUUEABBRRQQAEFZivA9NBlTRE9/ohKbddsvZu3vRWc5tm6ZwUUUEABBRRQQIE2EhiPEmWF&#13;&#10;nLJa0x4n0wpOe5wnW6mAAgoooIACCiiggAI1CBhwakByFQUUUEABBRRQQAEFFGgPAQNOe5wnW6mA&#13;&#10;AgoooIACCiiggAI1CDgGpwYkV1FAAQUUUEABBRTofIESp2R2Vrf6n3dWcOo3cwsFFFBAAQUUUEAB&#13;&#10;BRQoVMAKTqEnxmYpoIACCiiggAIKtFggyiVdpZVMSmtPi09JI4ezgtOImtsooIACCiiggAIKKKBA&#13;&#10;kQIGnCJPi41SQAEFFFBAAQUUUECBRgQMOI2ouY0CCiiggAIKKKBARwmMf8hneQ+p1HaVJ/WnFjkG&#13;&#10;508W/qSAAgoooIACCiiwwAUc8tL+TwArOO1/Dn0ECiiggAIKKKCAArMViFJJieEmt4kyjkvNAlZw&#13;&#10;aqZyRQUUUEABBRRQQIHOFihwFrVkuqn3OWfAqVfM9RVQQAEFFFBAAQU6UqDE8S7Gm/qfanZRq9/M&#13;&#10;LRRQQAEFFFBAAQUUUKBQAQNOoSfGZimggAIKKKCAAgoooED9AnZRq9/MLRRQQAEFFFBAAQU6USD6&#13;&#10;gxU30YB91Op+plnBqZvMDRRQQAEFFFBAAQU6TaDE8TcYl9quks+/FZySz45tU0ABBRRQQAEFFGid&#13;&#10;QK7gFFYyKaw5rTsZjR/JCk7jdm6pgAIKKKCAAgoooIAChQkYcAo7ITZHAQUUUEABBRRQQAEFGhcw&#13;&#10;4DRu55YKKKCAAgoooIACCihQmIBjcAo7ITZHAQUUUEABBRRQYH4E8oD+wsa8FNac+TkxdR7VCk6d&#13;&#10;YK6ugAIKKKCAAgoo0IECzA9d3BzR4Vxquwp+CljBKfjk2DQFFFBAAQUUUECB1gmMV3DKqpmU1ZrW&#13;&#10;nYvZHMkKzmz03FYBBRRQQAEFFFBAAQWKEjDgFHU6bIwCCiiggAIKKKCAAgrMRsCAMxs9t1VAAQUU&#13;&#10;UEABBRRQQIGiBByDU9TpsDEKKKCAAgoooIAC8yngmJf51J+bY1vBmRtH96KAAgoooIACCijQxgJ5&#13;&#10;goEC219quwqket8kKzjvKfxBAQUUUEABBRRQYEELxJTMXaVNFV1ae9rgCWIFpw1Okk1UQAEFFFBA&#13;&#10;AQUUUECB2gQMOLU5uZYCCiiggAIKKKCAAgq0gYABpw1Okk1UQAEFFFBAAQUUUECB2gQcg1Obk2sp&#13;&#10;oIACCiiggAIKdLgAw126C5tGzSE49T/prODUb+YWCiiggAIKKKCAAgooUKiAFZxCT4zNUkABBRRQ&#13;&#10;QAEFFGitQMyhVtwsarTJpT4BKzj1ebm2AgoooIACCiiggAIKFCxgwCn45Ng0BRRQQAEFFFBAAQUU&#13;&#10;qE/AgFOfl2sroIACCiiggAIKdKIAPcFK7A1WarsKfg44Bqfgk2PTFFBAAQUUUEABBVor4KxlrfVu&#13;&#10;xtGs4DRD1X0qoIACCiiggAIKtJVAqYWSUttV8sm1glPy2bFtCiiggAIKKKCAAq0TiDTRVVoJh4Tj&#13;&#10;UpeAFZy6uFxZAQUUUEABBRRQQAEFShYw4JR8dmybAgoooIACCiiggAIK1CVgwKmLy5UVUEABBRRQ&#13;&#10;QAEFOlWgxN5gJbap9PPvGJzSz5DtU0ABBRRQQAEFFGiNQB6D05pD1XwUE07NVNWKBpxKwu8KKKCA&#13;&#10;AgoooIACC1igKz4Gh/+VtYy3qLRWlWU0uTUGnMki/lsBBRRQQAEFFFBgwQoUN4vagj0TjT9wx+A0&#13;&#10;bueWCiiggAIKKKCAAgooUJiAAaewE2JzFFBAAQUUUEABBRRQoHEBA07jdm6pgAIKKKCAAgoo0CEC&#13;&#10;jHIpcaRLqe0q+bQbcEo+O7ZNAQUUUEABBRRQQAEF6hIw4NTF5coKKKCAAgoooIACHSlQaqmk1HYV&#13;&#10;/CRwFrWCT45NU0ABBRRQQAEFFGidQJ4muqusjmrlTVzduvPR6JGs4DQq53YKKKCAAgoooIACCihQ&#13;&#10;nIABp7hTYoMUUEABBRRQQAEFFFCgUQEDTqNybqeAAgoooIACCiiggALFCTgGp7hTYoMUUEABBRRQ&#13;&#10;QAEF5kOA4TeFDcEprj3zcV7qPaYVnHrFXF8BBRRQQAEFFFBAAQWKFbCCU+ypsWEKKKCAAgoooIAC&#13;&#10;LRWI8k2XJZyWkjfjYFZwmqHqPhVQQAEFFFBAAQUUUGBeBAw488LuQRVQQAEFFFBAAQUUUKAZAnZR&#13;&#10;a4bqAtznu3fv0vPnz9Lo/Xvp5YvnqXvRorR0WV8aXLEyazx+9DA9HXuSnj97ll6/fjWtEPtZFNsu&#13;&#10;WdKb+vqXp5Wr1sR+lk27vnco0C4CPLffvXsbr48Xaezxo/Ts2Vj++c2b1/khLOpelBYvWZJfN/0D&#13;&#10;K3IXifHXzFh68fz59K+bdynFnlO1Pa+bwZWrU+9SXzft8tywnbMX4PX19u3b/Hfo4cOHaWyset18&#13;&#10;9/r67u9Kf39/WrFyZVoWf1f4W1NcV6TZU7iHWQjw8Z5lfcTn+IMptV2zoG76pgacphN3/gHGL9ze&#13;&#10;pQf37qY/fv67dPfOrRxKNm7elg4e+Tj/ATlz+ni6cvF8Grl5PT158mhKFPbz5s3btHTp0rR6zbq0&#13;&#10;c9fedOzTn6SNy7ZOub43KtBOAoSb169exevkTrp07lS6ee1K/Hw7PXs6RkLJgWTFylVp49Ydaff+&#13;&#10;w/EmQU+6dvlcGo717ty6mcaePJ7y4bJfLux643XDGwLbhvamwx9/ltZt3DLl+t6oQCcK8Bp49epl&#13;&#10;uj0ykk6cOJ4uXbwYP9+KvzdP4uG+i0DTF39X1qahoV3p6LFjacuWrflvTU+Pl0Gd+HyY7WPqLjHl&#13;&#10;zPZBLbDtfWUvsBPejIf76uXL9CTekb5+9XI6e/pEun17OC60VqdFPYvTrqjmLP3AO8lv3rzJ72Q/&#13;&#10;iQu40Qf38h+i7u7u+GO1I7/j3Yw2u08FWi3wIqqX9+6MRLC5nK5fuZjux8+vXr5Ib+P5T8B5HkGH&#13;&#10;6uebt29y2KESQ+VmuuVtVH5exmvv6djj9DBeN1RMeTd6I/uMiz0XBRaSwNOnT9Pw8M0INhfS+XPn&#13;&#10;0q3h4Xh9xOvpuwopFZ1n8Xri782yvqhuxhtqm7dsSQMDgwuJycf6IYEINiVmm9ymEhv2Ic95vN+A&#13;&#10;M4/4nXLosbjAunTxbDp35kS6cf1KvuDqX778/cMbGFyR9h88mrZtH5qyi9qzZ0/T/XhX+8ql8+nk&#13;&#10;11/m7mn7Dh5Je/YfSsv94/Pe0R/aW+DRw9H07fEv041rlxJhZ3DFqrRj9/60IqouBJPR+3fT5fPf&#13;&#10;5u5rF749ERWYzWnnngNpz4EjU3ZRex6vm9Gomt64ciF9e+Kr6N7Wm3btO5x27j2Y+pd70dbezxZb&#13;&#10;X6/Agwf30+d/+H26cOFCVEWfpjVr16QDBw6ldevW5SvWO3fupFMnTyReh998/cfowvYkukH3G3Dq&#13;&#10;hV4g69t1sf1PtAGn/c/hvD2CXHmJd4vpmnbt8oV08/rV/I4Z428m/nLo7V2aetctTWndhu+1teoz&#13;&#10;fe/u7biAe5aWLe1L69ZvzON2tg/tSRs304Wg73vb+A8F2k3gbVRk6Jr2cPRevE7O5yrO+k1b0uYI&#13;&#10;/EMRRtas2xivl5Rvfx1dbO6M3IzxNq8TXWdWRlfNDZu+30UzdwmNCg1d3V7GO9KMtWEfy+ONhK07&#13;&#10;dqX10TXN8Tft9iyxvY0K8HfoVby+7t29m86dPZurONu2bU+7du9Jh48eTZs3bc6f2ngrqjtUPG9c&#13;&#10;v5bXpzs0ryUXBSYLUCgprVhSWnsmm5X4bwNOiWelTdr0knAT7zoPD1+Pd6WvpEejD9KKeFeagdKE&#13;&#10;mg8t432mX8Qfpugz/fUXcYF3O0LNlrQjxhBsjAvA/v6B6ObmU/RDjt5ftgDh5snjh7naQiihP9rQ&#13;&#10;noNpd1RmGDPD64WFSs6eQx+lTdt2phfRVW1ZX39UYgbyfRP/8+67sQb3442Bb49/lcfxUO3ZumN3&#13;&#10;HnfT5+tmIpc/d7gA4ebh6Gi6c/t2Hn9D17PDR46mj459nNauXZeW9PZmgTXx8yef/Cjt2rUrJvh4&#13;&#10;npZHL4PBeFPARQEFOlPAq8fOPK9NfVRV5YVxN9cuX0zDN66lrhgzwwBpKjeMn6GK86GF8Qb3YpA1&#13;&#10;298ZGY6xB2/Tpi3b087de+Nib/X7C78P7cf7FShZgFkDn8Qsgo8fjeYxNz0xNm1JvAHA64jJAxgj&#13;&#10;kN9Jjrfouru681iagcGVaWlfX15v8mNjXAFB6Xa8sXAvJvRgDM+GTdvy5ALMnlYFpsnb+W8FOlGA&#13;&#10;iQVG4801uqjxxsDixYvz5AG8EUC1hmpoVanhb1NfvHGwKv6+0D2NCW1cFFCgMwUMOJ15Xpv6qHLl&#13;&#10;Jao3DJg+Fe8gE3R27t6Xu9TcvHE1X8xN7KI2XWOYTe3C2dN57A0Baf3a9Wnr9p1xsbblgxMTTLdP&#13;&#10;b1egNAEqOEyTzmxpjJOJz8hOd2MijicReJhVkOBDSFmytDdXceiSxticwSWr85sFkx8Ps6ldPn8m&#13;&#10;Jiq4EG8sdKU1azZG1WdHHrNj17TJWv670wVevoyZCR88yLOl9eZqTVe6eeNGTFjzIF29GjMVxndC&#13;&#10;DtNCr127Nm3fviMdOHgoZlRbk6eJ7nQfH18DAvFmE92Gi1pKa09ROFM3xoAztYu3ziDA4GYqLsMR&#13;&#10;Zrg4W7x4ScxGsz0t7l0S76Tdn3Y622qXvLNGv+lH0a3gSsx4cyem8qRr25YYk7Amxuksd4B0ReX3&#13;&#10;DhDguc5rhlnS3sSFFmNyRu/fyePLGHtGuOEC7M3Y6/FZ1eL+pfEu86KYJnp1vB6o+LBUr5vHMUia&#13;&#10;cHP39q1EpWdTTCu9Ot4cmKo7Wwfw+RAUmFGA1xQzpI09GUuveB3F6+lOdHfui1kFmWyA+3l9PXn8&#13;&#10;OCo8L3JPASbB6VnckzZu3JQrPjMewDsXlABvQPG/0pZS21Wa08T2GHAmavjzBwUo9T+M7gAno3Iz&#13;&#10;MnwjuqWtThtiUPP6DZvij8urtPi7i7GZdsQfIGZOexBT2zLr2rOnT9LeA4fT7r0HDDczwXlfWwoQ&#13;&#10;TJg84Pnzp3ksTtVlbcXKNenop/ujq8xA7qbGmJrLF07nyiiTB9Ct7fAnf5bH4vDAq6D0MLri3Io3&#13;&#10;F6gI7dp3KKo9+1LfFGN12hLLRitQp8B4j4JXaSxeD4zFYUwOXdbWxGfe/OzQoXgTYEUOOCPxRhqz&#13;&#10;qDHZAB84zTo//enP4m/OD8e51dkEV+80gVzBKSzkFNacdjjlBpx2OEuFtJFJBegeczvGDTBuhnel&#13;&#10;CSXbh3bnMTOPoppDV7MPLdXkBFzQ8UntzBa1fsPmPFvUhz4z50P79n4FShNgnibeGCCg8Nznnbi+&#13;&#10;qFIyMQCzBTK5AOPPBmJMzVh022TaZ7quMY8Ps6xxAUeXT8Ya8Hk3VH8IN7xu1sasg3ygp13TSjvr&#13;&#10;tqdVAry+3vIhulGleR5vDNBtk8kDtmzdmvYdOJi7pfHau3ZtVXoY1c/z586mK1cu5+YdPnz0/eur&#13;&#10;lm7VrXpMHkcBBWYvYMCZveGC2QNhhM+quRpTQhNu6BLDtLRbo2sZMz4RcGpZePeMgHQ3xvAw29qq&#13;&#10;1WvyJ0zzgWs9MUDURYFOEqAvN8F/PPx3pf54nu+K4EL1hS5mjMvpiQC0cnV8ynq8YcAHeDJV9P2Y&#13;&#10;XZAgwyQEdFfjNTcSIYg3BpikgOop27C/qhtbJ7n5WBSoRYDXF5MHLOI1Fv9YEeGGWdSOfnQsJhNY&#13;&#10;FX9jevMbDOvWrU8Emjev30TPgevp1q3h/Fk4BCPeLDDg1KLtOgq0j0BNAYd3P3Lf1fg+m2VRzKzF&#13;&#10;Lxu+u7SfAP2ZmQ6agEP3Mt414zNs+OPAcifGBDA2hy40LEviwu3iuW9zH2g+34ZPZmd5HuMORm7d&#13;&#10;iCmm7+UP8lwX3duWD6x4P51nXsn/KNAhAt3di/JrgdcDF2LMckYw4TNuCC7cxrI0BkFzO59nw7gB&#13;&#10;wg0TFNDFLS16l5h18G4EH6o4vLmwJl5T/bxuYr8uCixUgUXx+loaE3T0xhevJaaFJsysX8/4tT+9&#13;&#10;vpg9jdtXrlyZu7GNPXmSPxeHCmk1y9pCNfRxK9CJAjUFHMLN3fgQradxgTubpS+mPWUWE767tJ9A&#13;&#10;DibRdebalYsxY83jmOJ2OE8QUHUr4x1mgg8VGpaR6Mp24+rltD8+2+Mv/+a/i8+32ZNvZypPJhZ4&#13;&#10;/PBhTAu9NT7zJj7QMy7uXBToRAFCDOG+r295fnOHiyneHKiCS/WY4+Z8oTX+/f2t1Q95ClxmLmTW&#13;&#10;Qj4o1A/0fE/jDwtYgMkCqP7nHgARaPLrK0LLD4LLdy8svn1/+cEN37/bfy04AYa7lDbkpbT2tMOT&#13;&#10;oqaA8yTe6bhwIfqFj4zkfq784mhk2bhxYzp27JgBpxG8ArZhtjQ+n4ZpnFdF6KW0X09Znz88XNTl&#13;&#10;IBQfEMo71IMxe9raeKetlg8GLYDAJihQtwDdLumKNhifE7U0ZnZi1jS6md2LiueKqNjwBkG8MtKL&#13;&#10;eINg9N7dCP6juasmgYjXHGN23sanrjPjGtUbXjcDg6vSqrUbrHrWfTbcoNMEeI2sjK5oq6OrM1Ua&#13;&#10;qp8jt26l4Zs30tqo2PCGKn97eIP2dnwY6Gj0MOCzcpYPDET1c0mu+tTzd6zT/Hw8CnSqQE0BZzRm&#13;&#10;Jvnyyy/TyZMn83SML1++bMjjyJEjafPmGEy+YUND27vR/ArwSdA/+dlfp6Mff5anuuWPxsSFLmp8&#13;&#10;Lg7d1Fjoenbo6Ce5ckMXNcINA6UJOLwLzc8Dg4M5NPnhhBMl/bmTBOhCRtczpkAfiED/4N7tdOns&#13;&#10;Sco1ad/hj9OimOKZN40IL5fOn44Z0q7kIEQXtGURchi7w0Xbi6iMjsXrhhnZ6KLGB+tyceeiwEIW&#13;&#10;oNs7Xc82btoU4zlXp9vxRuyJ418Hybv0o09/nHrijVXeILh7905cwxxPly5fSv1RUd28eUueQY3x&#13;&#10;awachfwM+uFjz1MyM7iroIU2udQnUFPAoV8rv0T4I0wV51n8oR2MC9P++CRgPjyLd0M+tPALhHdS&#13;&#10;qvEaH1rf+8sTYCKBrdv7p23YwLXLeRwOM0WxEHB2xaDprdt25n8TaOiexvOHd6PJR+yTaTp9XmQi&#13;&#10;/9OBAt0x5pDPtVm1Zn3atnNP6ol/U4W5ee1SHj9DNYeJBfh+J7p1MuZx4+ZtaevO3akv3mVm4TXF&#13;&#10;GwMvYpYoLtx43TC99KLvxr/llfyPAgtQgL8dXIvwxun+/fvjowp68od+Xjh/Pl+3MJkAEwvciqrO&#13;&#10;9evXcs+D7Tt2pj179+XZ1qoxcAuQzoesQEcL1BRw1q1bl37xi1/EhzGuSL/61a/yL49Dhw6l3bt3&#13;&#10;py1btuSwU4sSoYj1XRamABduhBsu1PiZYEzXNGaEYiC2iwKdKFC9O0wV5+inP4nJATak65fOxXTP&#13;&#10;d9OXd36dXwt0W2N6Wyoya3ljYN/htDlmJ2TyDWZRexGfoTP+unmd1+E14+umE58tPqZ6BXh9EVLW&#13;&#10;rV+ffvbzv0ybNm1OZ86cyR/2+V9/FeEmXlu8hrq6xicgoHLzUXSV37VrT55woN7jub4CCrSHQE0B&#13;&#10;Z3l86i9hhl8Uw8PDuR8rYWd1lIMJOnQ7c1GAsEJXtGrh54lja/hDxAx6AytWpqE9+9OSuJhjTA9B&#13;&#10;pzsu7lwU6FQBnvtUXTZt3ZmDCeXLnui69ijGAxBcuJ/xOauju9qmqHgy/frqdRvzWBy6pPEGAB9Y&#13;&#10;uGPXvjwLG+N5xl83H/7cqU419XEpUAnw+qEnwNCu3eNj2uL1taR3SczyGZMjjY3FiPGYnj16kGzY&#13;&#10;GG8exLXMnj37Ightyq+hah9+VyALcClS4uVIqe0q+GlTU8CpuqhRAv7ss8/yuyNnz57NUyzu2bMn&#13;&#10;/6LgF4zLwhYYjOBy8MjHaVd0Q2Mh3HBbtXBBxkXa7vgMkNXxKdPd8Y4a3dgIPT5/KiW/d6oAXdV4&#13;&#10;TayJ4LIswszQ3kN5HBrvLkevs8T9THG7bFn/+GfbxOuF1wWTFDB19I49B2Isz7o8JocqEOv7uunU&#13;&#10;Z4uPq14B/o4wYQcVnL7ossZn4byI8cKMX2O8KF3ZepcuTctj/M1gvEHL36NaPpi63na4fnsLVDmi&#13;&#10;tEvaql3trdva1tcUcPgjyi8PqjYEGmbPunHjRh6Tw898cb99WVt78ko72uQKzuT28S50b+/4RR4B&#13;&#10;x0WBhSSQf4/GRVZfT0wZHRdZtS5dXQQfvpbmyQpq3c71FFhIAvnNgHh9MTsaXy4KzEbAt+xno1fG&#13;&#10;tjUFnKqpTDSwZs2aNDQ0lB7GZ5iwcBuzqvHdgFNJ+V0BBRRQQAEFFFCg3QSo3hRXwTFx1f00qivg&#13;&#10;UKVhJjQmHWC2Eio3jM9xUUABBRRQQAEFFFBAAQVKEKgr4FQNJuRs374992ulckNfVsKPiwIKKKCA&#13;&#10;AgoooIACCigwnwINBRwCDeNxXBRQQAEFFFBAAQUUUECBkgQaCjglPQDbooACCiiggAIKKKDAXAgw&#13;&#10;YQVfJS2ltackm+na4ocoTCfj7QoooIACCiiggAIKKNB2AlZw2u6U2WAFFFBAAQUUUECBuRagbpO/&#13;&#10;yirgjLdprh9sh+/PgNPhJ9iHp4ACCiiggAIKKFC7QGH5pvaGu+Z7AbuovafwBwUUUEABBRRQQAEF&#13;&#10;FGh3AQNOu59B26+AAgoooIACCigwe4Gqj9rs9zS3eyi1XXP7KOd0b3ZRm1NOd6aAAgoooIACCijQ&#13;&#10;rgI5SxTWR62w5rTFqbWC0xanyUYqoIACCiiggAIKKKBALQJWcGpRch0FFFBAAQUUUECBjhfgI3BK&#13;&#10;+9yZwj6Wpy2eAwactjhNNlIBBRRQQAEFFFCgFQJ2CWuFcnOPYRe15vq6dwUUUEABBRRQ4P9v7866&#13;&#10;4zrOdEEH53keRFIiJYqUKFmWZbuq+px1qsrrnNXXtbrrt9Zl33i57e4uW7ZLsgZrpkiK8zyPYscb&#13;&#10;cFIwBZBIAkhEJp5dBRPI3EPsZwPKfPOLiE2AAIERCgg4I8R2KAIECBAgQIAAgT4FUrnpsXrTa7v6&#13;&#10;vIpTrdJFreero20ECBAgQIAAAQIjFegx5IwUYAIOpoIzARfRKRAgQIAAAQIECMxXoNdaSa/tmq/3&#13;&#10;4m2vgrN4tvZMgAABAgQIECAwRgJmURuji/WMpqrgPAPHUwQIECBAgAABAgQIjJeAgDNe10trCRAg&#13;&#10;QIAAAQIECBB4hoCA8wwcTxEgQIAAAQIECBAgMF4CxuCM1/XSWgIECBAgQIAAgUUSWFEnil6RgTgd&#13;&#10;LWmTZTgBAWc4L2sTIECAAAECBAhMoMDUBAP93Qtn0K4JJF+0UxJwFo3WjgkQIECAAAECBMZNoLMC&#13;&#10;zrjxddFeY3C6uAwaQYAAAQIECBAgQIDAQggIOAuhaB8ECBAgQIAAAQIECHQhIOB0cRk0ggABAgQI&#13;&#10;ECBAYKkFehzO32Oblvo6Pe/4xuA8T8jzBAgQIECAAAECy0OgponuxuBIOEP/7gk4Q5PZgAABAgQI&#13;&#10;ECBAYBIFkiV6yxO9tWccrruAMw5XSRsJECBAgAABAgQWX6CWb3q7D05/JaXFvwzzPYIxOPMVtD0B&#13;&#10;AgQIECBAgAABAt0ICDjdXAoNIUCAAAECBAgQIEBgvgICznwFbU+AAAECBAgQIDD2Aj2Ovwlqr+3q&#13;&#10;+YIbg9Pz1dE2AgQIECBAgACBkQp0N4vaSM9+Mg6mgjMZ19FZECBAgAABAgQIzEeglkp6DDetTaZS&#13;&#10;G+rKquAMxWVlAgQIECBAgACBSRboMeRMsvdinJuAsxiq9kmAAAECBAgQIDB2Aj2Od1G8Gf7XSBe1&#13;&#10;4c1sQYAAAQIECBAgQIBApwICTqcXRrMIECBAgAABAgQIEBheQBe14c1sQYAAAQIECBAgMIkCbaKB&#13;&#10;zjqFddaccbjsKjjjcJW0kQABAgQIECBAYFEFkiN6zBK9tmtRL8Y8d66CM09AmxMgQIAAAQIECEyG&#13;&#10;QGZQ620Wtd7aMw5XWsAZh6ukjQQIECBAgAABAiMR6LGKM5ITn6CD6KI2QRfTqRAgQIAAAQIECBBY&#13;&#10;7gICznL/DXD+BAgQIECAAAECBCZIQBe1CbqYToUAAQIECBAgQODFBXoc0K/L3PDXUwVneDNbECBA&#13;&#10;gAABAgQITJpAjzMMxLjXdnV8/VVwOr44mkaAAAECBAgQIDBagRWmLRst+CIcTcBZBFS7JECAAAEC&#13;&#10;BAgQIDCOAo8fPy7ff/99uXnzZrlw4UJ59OhR2bFjR9m8eXNZt25dWbVqVTutPH7//v1y69atcu3a&#13;&#10;tXL79u3y4MGDku1XrlxZ1q9fX7Zs2dK227RpU1mzZs3fcWTdbJPj3Lhxo9y9e7cdKwFz9erVZePG&#13;&#10;jWX79u0l265du/bJcf9uJ7P8IODMAuNhAgQIECBAgAABAstNIOHm3r175cSJE+XXv/51+/6Xv/xl&#13;&#10;OXLkSNmzZ08LHjFJuLly5Ur55ptvyocfftjWv379egspCSQvvfRSeeutt9p2r732Wgsr0y0Tbr79&#13;&#10;9tvy1Vdflc8++6ycPXu2hZyEowSjQ4cOlffee69k2127dpUNGzZM3/yZ3ws4z+TxJAECBAgQIECA&#13;&#10;wHIQ6HGCgbiPql2pyCTYpBpz7ty5Flref//9OgRoRTlw4EDZv39/efjwYavQJARlvQSTL774ooWb&#13;&#10;hJ3sIxWcVGeyj0GVJ1WYVH8SfLLkOHn+k08+KV9//XWrFCXwZL+D7fNvqkUJUu+8807bPm2ZSxdC&#13;&#10;Aacx+x8CBAgQIECAAIHlLlDfP7cx/T05pE2jWBI6Ll26VL788svyhz/8oXz88cfl+PHjZe/evS3Y&#13;&#10;DNqQEJIAc+bMmfLb3/62/ZsA9Oabb5ZXXnmldUVL2El1JgEmVZ1UYBJy0tUtwSVd3xKMcpx0cXv3&#13;&#10;3XfLwYMHy7Zt21oVJ9Wj06dPlw8++KC1affu3WXnzp0t8Ag4gyvhXwIECBAgQIAAAQJzEBhRnphD&#13;&#10;S0azymAszPnz51t3s1RUUl3J2Jg7d+60CkpCzWDJ+levXm3BJiEm66QLW0LK4cOHW5Xm4sWLbRxO&#13;&#10;KjwJO6dOnWoBJd3Msq+El5MnT7bwkrE2r776avnZz37W1sn+MvYm633++ectKKX7WipIW7dubZWc&#13;&#10;QVtm+1cFZzYZjxMgQIAAAQIECCwrgeVYwRmMhUkYScUkFZWXX365jbVJN7SnlwSQ7777ro2ZSRe0&#13;&#10;VFaOHj3axtqkSpMxNKn6JLTk8VR68pVJCjIuJxWcVIYSorJtqj+p3qRKky5smYzgjTfeaBMQpIqU&#13;&#10;9mT77DPPpavb8xYB53lCnidAgAABAgQIECCwRAI1D7RQkIpGwsGzlsEYlbl04xrsJ/sdjK1JeEhF&#13;&#10;Jd3NLl++3MbhDNYb/JuubKnQpDKT2c7SrSzhJN3PBkseT3hJ1SWVoKw7mEQg6yTcJDylIpN1sm2O&#13;&#10;myXbph2Z0GDQZS1tSYUp685lEXDmomQdAgQIECBAgAABAksikGmbH7UQ8qyQk1CT6kkG5uffuYac&#13;&#10;TOecykoCxrFjx1rASBexTz/9tD2WCs/0JWEo42pSyUmXs4SQp6eAzvoJKpkNLesk3CTQpHtblkwL&#13;&#10;ne1z3IScrPv0kn3muRxrMBX1YPun13365x/v7ek1/EyAAAECBAgQIECAwJIItIrJhYvl1oWpGc5y&#13;&#10;v5iZlgSVhI2Ek3zl57ksCRLZbjC+JWEj4Sjd0GYKHumWlnCS2c3SpSzHGdwbZ/rx8ljCTfafdROU&#13;&#10;sm2W6dtnndm2z74H22ebwfbTjzPT9wLOTCoeI0CAAAECBAgQWFYCU9Mxz20a4lHC3Lxxs3x27my5&#13;&#10;evp4q6pkBrKZlnTpevvtt8tPfvKT9u9cA07CxWDdQeXnWdWfQZe2hI2sPwhET7cp+8i+s07Wzdeg&#13;&#10;i12qQIPts85Mx3t6+2yTY89lEXDmomQdAgQIECBAgACByRaYSjjtvjM9nWgmPpi6G87itCpBYqZK&#13;&#10;zeIcbWqvg6CzWMcQcBZL1n4JECBAgAABAgTGSqBlnBYo+ml2xrG8/sq2suHNV8svfvGLdp+YmVqX&#13;&#10;Ksygi1q2WaxlemUlFZXplZnpx0yIyXNZJ1Wa6ZWefJ/KzrDbZ5u5LALOXJSsQ4AAAQIECBAgQGAJ&#13;&#10;BNqMYru3l71b1rZAMFv1I8EjAWDQLWyxmpr9Z9xMxt9kAoCMCUqQeXrJYxk3k4kBsu70sTYJY3ks&#13;&#10;z2X7mbqeZfs8N9P2Tx/r6Z8FnKdF/EyAAAECBAgQIECgE4EWXFZNjXWZLdwMmpp1B1+Dxxb638Hs&#13;&#10;Zpl1LQEmISfjY55e8thgtrSsm0kMsm3OId/nZqGD7WeaHS2PDWZrG2w/1650As7TV8PPBAgQIECA&#13;&#10;AAECBDoSGFRnemhSKkq5701makuIyT1uBveoyY0+U+HJzG+5d01u0JmQkq5zuVFnts2S6aHzeL6y&#13;&#10;TtbdtWtXez6Vm0wLnckUEoJyjBwrxxxs/zwHAed5Qp4nQIAAAQIECBBYFgIZ0J+vnpbe2pPuZQcO&#13;&#10;HGg360zwyk0/P/vss3bPnNdff73NyHbp0qVy4sSJ8uWXX7ZuZm+88UZ59dVXSwJQKjj5PvfF+eab&#13;&#10;b9r00Xk+ISYhJ93Svv766/L555+X7CfVm3379rVjppvbXBYBZy5K1iFAgAABAgQIECBAoI2dSRjZ&#13;&#10;v39/CyqpwKSC89FHH7XQkrE1qeok4KQas2PHjnLw4MEWUAbTUb/88sttnQSgmzdvluPHj7dxONlv&#13;&#10;7pmTbXNz0FR+EqYScPJcurjNZRFw5qJkHQIECBAgQIAAgYkWaDOo1Umi8389Lb21KBMZpKtYgsev&#13;&#10;fvWr8sUXX7RKzPvvv1/+8z//swWVVHZSeTl06FA5evRo+8p9egZdzPL9m2++2bqipVqTgPPxxx8/&#13;&#10;mWwgx0gwyqxxqe7kWAlOZlHr6TdTWwgQIECAAAECBMZCoK94s3RkmWo6Nw69fft2q6AksAymes44&#13;&#10;m1RUjh071kJLZkFLqMmYmoyZSZDJOJu33nqrHDlypG2f7mmDJfvJ8++8807r0pYubqnYZNKBhJhM&#13;&#10;QpBwlOcPHz7cKjk55lwXFZy5SlmPAAECBAgQIECAwDIRSDeyf//3f2/dzDLAP6FjUIEJQbqLpcqS&#13;&#10;ykrCSoJQZj7LGJuElHRHS0javHlzq+Y8zZbAlK5rO3fubEFo+nTT2XeeTxe1BKMcY5hFwBlGy7oE&#13;&#10;CBAgQIAAAQIEloFAAk2+ZltSUclXgkwmBxh2SYhJgMnXQi8CzkKL2h8BAgQIECBAgMBYCmTGsnz1&#13;&#10;tPTWnp5sZmvLytme8DgBAgQIECBAgAABAgTGTUAFZ9yumPYSIECAAAECBAgsikCKN71VTDorKC2K&#13;&#10;+0LvVMBZaFH7I0CAAAECBAgQGFsBgWJsL92Thuui9oTCNwQIECBAgAABAgQIjLuAgDPuV1D7CRAg&#13;&#10;QIAAAQIE5i3Q4wQDOale2zVv8EXcgS5qi4hr1wQIECBAgAABAuMlkBtWWsZbQAVnvK+f1hMgQIAA&#13;&#10;AQIECBAgME1ABWcahm8JECBAgAABAgSWr0CP3cEUlIb/fVTBGd7MFgQIECBAgAABAgQIdCog4HR6&#13;&#10;YTSLAAECBAgQIECAAIHhBQSc4c1sQYAAAQIECBAgMHEC7TafHZ5Vr+3qkOpvTTIGp99ro2UECBAg&#13;&#10;QIAAAQIjFJgag9PXLGrG4Az/CyDgDG9mCwIECBAgQIAAgQkTGNRJ+oo39T441bm3NvV+6QWc3q+Q&#13;&#10;9hEgQIAAAQIECIxMQMVkZNSLdiBjcBaN1o4JECBAgAABAgQIEBi1gIAzanHHI0CAAAECBAgQIEBg&#13;&#10;0QQEnEWjtWMCBAgQIECAAIFxEuhxrEuPber9mhqD0/sV0j4CBAgQIECAAIERCayoA/p7ixS9tWdE&#13;&#10;l2IehxFw5oFnUwIECBAgQIAAgQkRqDmiTRPd2em0SQ9knKGuioAzFJeVCRAgQIAAAQIEJleg1m+6&#13;&#10;m0ZNuhn2980YnGHFrE+AAAECBAgQIECAQLcCAk63l0bDCBAgQIAAAQIECBAYVkDAGVbM+gQIECBA&#13;&#10;gAABAgQIdCsg4HR7aTSMAAECBAgQIECAAIFhBQScYcWsT4AAAQIECBAgMHECGcrf43D+XtvV8y+A&#13;&#10;WdR6vjraRoAAAQIECBAgMDKBNk10Z7OoddackV2L+RxIwJmPnm0JECBAgAABAgQmSqDHKs5EAY/g&#13;&#10;ZHRRGwGyQxAgQIAAAQIECBAgMBoBAWc0zo5CgAABAgQIECBAgMAIBHRRGwGyQxAgQIAAAQIECPQv&#13;&#10;0OOAfl3mhv+9UcEZ3swWBAgQIECAAAECBAh0KqCC0+mF0SwCBAgQIECAAIERC9RySXezlinhDP1L&#13;&#10;oIIzNJkNCBAgQIAAAQIECBDoVUDA6fXKaBcBAgQIECBAgAABAkMLCDhDk9mAAAECBAgQIEBg0gRW&#13;&#10;lKn/6+28em1Xb07T22MMznQN3xMgQIAAAQIECCxrgRXdDcJZ1pfjhU5eBeeF2GxEgAABAgQIECAw&#13;&#10;aQI9jufvsU29X3cVnN6vkPYRIECAAAECBAiMTECgGBn1oh1IwFk0WjsmQIAAAQIECBAYJ4GEm94C&#13;&#10;Tm/tGYfrqYvaOFwlbSRAgAABAgQIECBAYE4CAs6cmKxEgAABAgQIECAw0QI9lm8C3mu7Ov5l0EWt&#13;&#10;44ujaQQIECBAgAABAqMUqJMydzeLmk5qw/4GqOAMK2Z9AgQIECBAgAABAgS6FRBwur00GkaAAAEC&#13;&#10;BAgQIECAwLACAs6wYtYnQIAAAQIECBAgQKBbAQGn20ujYQQIECBAgAABAgQIDCsg4AwrZn0CBAgQ&#13;&#10;IECAAIGJE+h1srJe29XzL4BZ1Hq+OtpGgAABAgQIECAwOoE6g1p3s6h1N6vb6C7Hix5psgJOfgHy&#13;&#10;i/miGrYjsAwFVq9aWTauXFEe1/+zECAwd4EzV+/UlfNlIUBgGIHN61eXfdvWl/zb29Lje8ge29Tb&#13;&#10;dXu6Pf39Zj3dwiF+zi/AVMbxqzAEm1WXucDa1SvLpvois6b+ayFAYG4Cp6/cLn/+5nI5c+323Daw&#13;&#10;FgECTwQO7dpU/vXYni4DThrpXeSTSzW230xUwBn8Uqrkje3vo4YvgcDqVSvKxnWry/q1q5bg6A5J&#13;&#10;YDwFVlxdUc5ev1M+P3tjPE9AqwksocDK2mvg9v1HS9iC2Q/dPiyf/ekleUbgGp7dR7bDm9mCAAEC&#13;&#10;BAgQIECAAIFOBQScTi+MZhEgQIAAAQIECBAgMLzAxHVRG57AFgQIECBAgAABAgSqQO0P1t8saq7M&#13;&#10;sAIqOMOKWZ8AAQIECBAgQGDiBHocfxPkXtvV8y+ACk7PV0fbCBAgQIAAAQIERipgUP9IuRflYCo4&#13;&#10;i8JqpwQIECBAgAABAgQILIWAgLMU6o5JgAABIusCjQAAP4tJREFUAgQIECBAgMCiCAg4i8JqpwQI&#13;&#10;ECBAgAABAgQILIWAMThLoe6YBAgQIECAAAEC3Qm0Af2dDcLprDndXbOZGqSCM5OKxwgQIECAAAEC&#13;&#10;BJaZQIs3HZ5zr+3qkOpvTVLB6ffaaBkBAgQIECBAgMAIBaaiRF81k75aM8KLMY9DqeDMA8+mBAgQ&#13;&#10;IECAAAECBAj0JSDg9HU9tIYAAQIECBAgQIAAgXkICDjzwLMpAQIECBAgQIDAhAj0OtSl13Z1fNmN&#13;&#10;wen44mgaAQIECBAgQIDAaAVWGPQyWvBFOJoKziKg2iUBAgQIECBAgMB4CfRaKOm1XT1fXRWcnq+O&#13;&#10;thEgQIAAAQIECIxQYEXJ//W19NaevnRmao0KzkwqHiNAgAABAgQIECBAYCwFBJyxvGwaTYAAAQIE&#13;&#10;CBAgQIDATAICzkwqHiNAgAABAgQIECBAYCwFjMEZy8um0QQIECBAgAABAgstkBnUeptFrbf2LLT5&#13;&#10;YuxPBWcxVO2TAAECBAgQIECAAIElEVDBWRJ2ByVAgAABAgQIEOhNYGoOtb5mLetvVrfertqP2yPg&#13;&#10;/NjEIwQIECBAgAABAstUoK94s0wvwjxPWxe1eQLanAABAgQIECBAgACBfgQEnH6uhZYQIECAAAEC&#13;&#10;BAgskUAqNz1Wb3pt1xJdpjkdVhe1OTFZiQABAgQIECBAYOIFaprobtayHlNX578IKjidXyDNI0CA&#13;&#10;AAECBAgQIEBg7gIqOHO3siYBAgQIECBAgMAEC7TuYJ1VTDprzlhcfRWcsbhMGkmAAAECBAgQIECA&#13;&#10;wFwEBJy5KFmHAAECBAgQIECAAIGxEBBwxuIyaSQBAgQIECBAgAABAnMRMAZnLkrWIUCAAAECBAgQ&#13;&#10;WCYCRr2M+4VWwRn3K6j9BAgQIECAAAEC8xdoMwzMfzcLvode27XgJ7pwO1TBWThLeyJAgAABAgQI&#13;&#10;EBhjgZYlOivgdNacsbi6As5YXCaNJECAAAECBAgQGIWAQDEK5cU9hi5qi+tr7wQIECBAgAABAgQI&#13;&#10;jFBAwBkhtkMRIECAAAECBAj0KbCiTP1fb63rtV29OU1vjy5q0zV8T4AAAQIECBAgsKwFEigs4y2g&#13;&#10;gjPe10/rCRAgQIAAAQIECBCYJiDgTMPwLQECBAgQIECAAAEC4y0g4Iz39dN6AgQIECBAgAABAgSm&#13;&#10;CRiDMw3DtwQIECBAgAABAstXYEUdfpOvnpbe2tOTzWxtUcGZTcbjBAgQIECAAAECBAiMnYAKzthd&#13;&#10;Mg0mQIAAAQIECBBYDIEep2Q2q9vwV1oFZ3gzWxAgQIAAAQIECBAg0KmAgNPphdEsAgQIECBAgAAB&#13;&#10;AgSGFxBwhjezBQECBAgQIECAAAECnQoYg9PphdEsAgQIECBAgACB0Qlk8rReZ1HrbGK30V2UFzyS&#13;&#10;gPOCcDYjQIAAAQIECBCYPAFhYvyvqYAz/tfQGRAgQIAAAQIECCyIQKvjLMieFm4nItewlsbgDCtm&#13;&#10;fQIECBAgQIAAAQIEuhUQcLq9NBpGgAABAgQIECBAgMCwAgLOsGLWJ0CAAAECBAgQIECgWwFjcLq9&#13;&#10;NBpGgAABAgQIECAwSoE2AqezIS+dNWeUl+OFj6WC88J0NiRAgAABAgQIECBAoDcBFZzeroj2ECBA&#13;&#10;gAABAgQILIlAq+AsyZFnP6gKzuw2sz2jgjObjMcJECBAgAABAgQIEBg7AQFn7C6ZBhMgQIAAAQIE&#13;&#10;CBAgMJuAgDObjMcJECBAgAABAgSWj0CP/dOi32u7Ov7NMAan44ujaQQIECBAgAABAqMRGOSIFSv6&#13;&#10;GvUyaNdoFCbjKALOZFxHZ0GAAAECBAgQILAAAn3FmwU4oWW4CwFnGV50p0yAAAECBAgQIPBjgR6r&#13;&#10;JQLXj6/T8x4xBud5Qp4nQIAAAQIECBAgQGBsBAScsblUGkqAAAECBAgQIECAwPMEBJznCXmeAAEC&#13;&#10;BAgQIECAAIGxETAGZ2wulYYSIECAAAECBAgsqoBBOIvKO6qdq+CMStpxCBAgQIAAAQIEOhboMd2E&#13;&#10;q9d29XspVXD6vTZaRoAAAQIECBAgMEKBqSiR/+1n6as1/bg8qyUqOM/S8RwBAgQIECBAgAABAmMl&#13;&#10;IOCM1eXSWAIECBAgQIAAAQIEniUg4DxLx3MECBAgQIAAAQIECIyVgDE4Y3W5NJYAAQIECBAgQGDR&#13;&#10;BOqAlxW9DXrprT2Lhr9wO1bBWThLeyJAgAABAgQIEBhTgeSIHrNEr+3q+TKr4PR8dbSNAAECBAgQ&#13;&#10;IEBgpAI9hpyRAkzAwVRwJuAiOgUCBAgQIECAAAECBKYEBBy/CQQIECBAgAABAgQITIyAgDMxl9KJ&#13;&#10;ECBAgAABAgQIECBgDI7fAQIECBAgQIAAAQIDAYNwBhJj+68KztheOg0nQIAAAQIECBAgQOBpARWc&#13;&#10;p0X8TIAAAQIECBAgsCwFVtSJovN/PS29tacnm9naooIzm4zHCRAgQIAAAQIECBAYOwEBZ+wumQYT&#13;&#10;IECAAAECBAgQIDCbgIAzm4zHCRAgQIAAAQIElo9Aeqb11Tttyr7XdnX8m2EMTscXR9MIECBAgAAB&#13;&#10;AgRGJ9CyRGchp7PmjO5izONIKjjzwLMpAQIECBAgQIAAAQJ9CQg4fV0PrSFAgAABAgQIECBAYB4C&#13;&#10;uqjNA8+mBAgQIECAAAECBMZZ4MGDB+XOnTvlxo0b5fLly+Xu3btlxYofd4xbvXp12bBhQ9myZUvZ&#13;&#10;sWNHWbt2bbl//365detWuXbtWrl9+3bJvh4/flxWrlxZ1q9f39bdvHlz2bRpU1mzZs3ImASckVE7&#13;&#10;EAECBAgQIECAAIG+BBJuTp06Vf7617+W999/v5w5c6YFlISU6UuCyoEDB8qxY8fKP/7jP7aQc+XK&#13;&#10;lfLNN9+UDz/8sJw4caJcv369PHr0qIWfl156qbz11lvlyJEj5bXXXivbt2+fvrtF/V7AWVReOydA&#13;&#10;gAABAgQIECDQr8C9e/fK+fPny7ffftvCSqo4u3fvLhs3bpyx0anQJMSkavPZZ5+VL774ooWbhJ08&#13;&#10;nudTyTl37lz7OVWeVHDWrVvXgs+qVatm3O9CPijgLKSmfREgQIAAAQIECIyvQO2ZNUPvrKU9nx/3&#13;&#10;FlvQ9iSAJJwk6Ozbt6+8+eab5R/+4R9atWb6gQZd1BJ8Us05fvx4+e1vf9sqPqnsZLtXXnmldUXL&#13;&#10;/hKYPvnkk1bV2bVrVws56dqWbm6LvQg4iy1s/wQIECBAgAABAgQ6FRgEnHRVSwA5fPhwee+998qr&#13;&#10;r746Y4szRufq1ast2CTEZLtf/vKX5d13323bZmzOxYsXWze3VHgSdtIFbufOnS3cjCLg/H3nuhlP&#13;&#10;w4MECBAgQIAAAQIEloNAyiU9fi2efbqTJYRksoB0JctYmWdNCJBA891335WzZ8+2LmgJLkePHm1j&#13;&#10;bTIBQQLM3r17W0DK4wlNGdfz9ddfl5s3by7eiUzbswrONAzfEiBAgAABAgQIEFhOAqngpCKTsTcJ&#13;&#10;Nxlbk3E1GZeTJWNmMiNaws+2bdtaxebChQstFKXbWh7LmJ0EmcGSxxN89u/f30JNAlQCUao/o1gE&#13;&#10;nFEoOwYBAgQIECBAgACBzgQyIcCgi1oCSCo3CTt/+tOfyvfff98mDEiwydicdF376U9/Wh4+fNhC&#13;&#10;UCo5qdYk4MxU8UnIGVR0su8Ep1SLRrEIOKNQdgwCBAgQIECAAIGuBQYd0/pr5OMWNAaB41nty/1r&#13;&#10;Bl/PWi/PZX+Z9SyBJUEny2DbwUxpg9nSUnnJJAQJMqnoXLp0qQWjjLdJdWemmdHyWAJQtkmIyn1y&#13;&#10;sr9RLALOKJQdgwABAgQIECBAoH+BmnK6m0WtZo+EkYcPHz+pqswEmXCSe9ckWOTf/PysJftMaMm/&#13;&#10;qbSkO9lrr71WDh061Co2CS55PuNnPv7443Ly5Mk2TiehJpWYhJUcJ5WamY6VxwZtybr5GgSpZ7Vr&#13;&#10;IZ4TcBZC0T4IECBAgAABAgQILILAvfv3ysULV8uDuzdbN6/ZxrEkkKS7WMbR5Cs/P29JCNm6dWu7&#13;&#10;eefLL7/cJgY4ePBgm+45XdNSecnYmnQv+/zzz9t9crJNxtfkvja9LgJOr1dGuwgQIECAAAECBEYq&#13;&#10;0GM3tZs3bpTjp78uJ77+vHz66aclA/xnWvbs2VPefvvt8pOf/KT9+7yAk+pKQkruXZN726SrWv7N&#13;&#10;V7qWpTKT7mUZf5Npo1Pp+c1vftPCTtZJJedZlZlBN7dsl2PNVumZ6Vzm+5iAM19B2xMgQIAAAQIE&#13;&#10;CBBYRIFndzZ7sQMneAzG3yQMpbtZKkDTKzMJJrmpZ6Z9TiUnXdNSQRqEn0wtnZ8TdJ5e8lgmIsg2&#13;&#10;CUMJTdnfKBYBZxTKjkGAAAECBAgQIEDgBQQyPmbXm2+Ww4cOlF/84hezTrU8vYtatnnekuCRrmep&#13;&#10;CGV8TbZ/5513SipB08fUpBKTMJSvLAkr6aKWKk5mR7t+/XoLSk8fL+HpRq0+JeRk3XSFm2m2tae3&#13;&#10;W4ifBZyFULQPAgQIECBAgAABAosgkIrK7i2by/o1e1vImG2gfkLJ9EkGnteU7CchJPe/+etf/9q2&#13;&#10;zbib7CMBKWEkVZjcnDMTDeReNglBWSfjdXK8bJ/Hc8+cTFKQ51KlyeQE2W+2SwBKZShVoOnVoee1&#13;&#10;bz7PCzjz0bMtAQIECBAgQIDAZAksRn+weQjVHNFCx+rVq547C1lCx+DreYdMkBnMiHb8+PEWZBJg&#13;&#10;ElreeOONVnFJ97OElA8++KBNMJDJCw4cONCeT/DJPi5evFg+++yzVqV5/fXXWwjKNNInTpwoX375&#13;&#10;Zas4ZX+vvvpqC0DPa9dCPC/gLISifRAgQIAAAQIECBBYFIGp0JIwsZBL9peKSqou6T6W8TSnTp1q&#13;&#10;ASnhJWNvBgHn9OnTLVwlwCSsZKa1dG9LaEkASgXno48+ao8lNKWqk4CTClDG7mT9BKMEqFEsAs4o&#13;&#10;lB2DAAECBAgQIECge4GpWdT6KuEsVmvSlSwD/zOL2r/8y7+0aktCyZ/+9Kfy/vvvPxlzk65qCUGH&#13;&#10;Dx8uP//5z9u/CS157Fe/+lX54osvWnUn2/znf/5n2y5VpIy7yT11jh492r4ytkcXte7/BDSQAAEC&#13;&#10;BAgQIECAwHgKpIKTr0wYkOmlE3byc6o4GTeTe+Dk53RLSwgaBJWXXnqpjbNJ8Dl27FgLLZmAIKFm&#13;&#10;MOFAgkzWe+utt8qRI0faVNMJRKNaVHBGJe04BAgQIECAAAECBDoTSBjZvXt3CziZPGAwtfMgtCTI&#13;&#10;JPyky1omC0jlJ2Emj6eSky5pCTO3b99uU0Jn8oIEo3RHy2QF2S7VnFEuAs4otR2LAAECBAgQIECg&#13;&#10;T4Gp/mn9tW2R25XAkgCSr3Qjm+uS7fKVILNr1665bjaS9QSckTA7CAECBAgQIECAwDgI1OKEZcwF&#13;&#10;FnY6hjHH0HwCBAgQIECAAIHlKbDIhZIXRu21XS98QiPYUAVnBMgOQYAAAQIECBAgMAYCNU10V8FR&#13;&#10;URr6F0cFZ2gyGxAgQIAAAQIECBAg0KuAgNPrldEuAgQIECBAgAABAgSGFtBFbWgyG8wk8Lg8Lnfv&#13;&#10;3ClXL18q9+7dnZpVY8PGsnXb9jo/+sx3rc00gt9//6jdOffypQvl0cOHZfOWrWXjps1tOsLVq9fM&#13;&#10;dCiPEVgWAlN/H9+X3E364oUL7W9l+/Z6Y7U63Wam9MzMNRYCoxJoYwBqv52Na1eVbRvXlJX1+xt3&#13;&#10;H5Q7Dx6VB4/y3/LHL9SUlXXHq+r/bFy7umzftKbU+7WXa3celNv3H85rvy/UmDlstHb1yrKptnVD&#13;&#10;dVi3ZmVZXafCTXem7+vr2f2H35e71ePG3Yft+zxW/78t8cp5rq/bbFq3uv5bZ5+qP68MQF3nUb2H&#13;&#10;yP1H2b7+zf9t+/w34MVU53AiViEw4QICzoRf4FGcXv4TnP8QX750sfzX+/9vuXD+XAso+18+WN7+&#13;&#10;6c/Lnr37ZmxGws29e/fKd6e+Lb//f35T7ty+VY6++XY59NqRkm23bBFwZoTz4LIQyP0H8vdxst5V&#13;&#10;+v/+za/b9z//xS/L6/WGabt37xn5PQWWBbqTnFWg3fNi1YqyZ+u68rOD28uaVSvLF+dvlDNX7rRA&#13;&#10;cu8FA04LN+tWlYM7N5T3Du1owenj09fKqUu357XfWU9kHk8kyCScvLZ7UzmwfUPZu63e46P+nJBy&#13;&#10;r4abq7fvN4+vzt8sF27cqwHt+/Lobwkn57mpnuferevb9vl38/o1JYEpQehODXRt+2t3y/Hzt8rF&#13;&#10;m/fKw0c1+/xt+3k026YElqWAgLMsL/vCnvSDeqfbGzeul1MnvymfffpRuXDuTNm+Y1dJBeb1o3dn&#13;&#10;PdidekOoc2dPl68++7R8+tF/lewnFZydu3aXhw9mDkWz7swTBCZE4NGjR/Xu0ffKtWvX6t/HufLR&#13;&#10;Rx+WP/7x/fbGb/+BA/Vu0PvLo+0PJ+RsnUbvAqk8rK7BJm/sd25aWw7v2VTe3L+1vfHOm/DLN+ud&#13;&#10;zmvF4UWWBIZUbvZvX19e37O5vLlva3lYg9Lpq3fKhev3Xni/c2nL6ho4UkVJFWZd/fdRrUJdrZWj&#13;&#10;e7UCM9OSQJeA8tK2deWVnRvrv+tbNWZVtYlRKjO7N6+r9adS7iaZ1G8u1pBz5/6jVuHJti/XEHdg&#13;&#10;24a27dYNa2oFZ6r6kyJOKkJrVq9vVZ0HNSzF5vKt+237mdrjscUSyBXMV29Lr+3qzemH9gg4P1j4&#13;&#10;7gUFbt28Ub756vPyeQ033538tty+dbN2o9nyzL3lU6lrV6+Ujz/8U/36c7l04XzZUG8w9bh+am0h&#13;&#10;sJwFEm4uXbpUvvryy/LH9/9QPvnk4/Lt8eNl7969rRvncrZx7qMXSLjJm/EDOzaUt/ZtKa/WILKv&#13;&#10;vrm/cvtBezP+oi3KG/gEg3R3O1YDU8JNvr9a95tuaou9JNykGpUqzN4t68vte4/KR6eulnOzBJyN&#13;&#10;NaC8smtjrTRtbBbpkvfpd9fKpRpC8v2WanRo16YWBI/srd2s6/4TltJlLee5vZ7bOy9vK3vqsdK1&#13;&#10;7/jFW+VcrdbcuvewVoBK2blxbbXdVNdbWy2musF9UitZCUiW0QpMRYnF/x0c5qz6as0wLV+6dQWc&#13;&#10;pbMf+yMPPmlO17QT33xVTp88Ue7XLjUZG5DuDLMteQN388aNVr05d+a7cuXyxfLgwf2yacXm2Tbx&#13;&#10;OIGJF3jwoI47qFXNCzXsf3v8m/L111+X87W7Z8bg3Knj2+7Xv5F0W7MQGIXA1HiRqfE2qVak8rC9&#13;&#10;VnCmxp7UasPKh/MKIumata2Ggj21q1be1KdClCrJ7K8cU5+rr25jYOqd01v1pbajBrD8X7p5PaxV&#13;&#10;mASKhIZUUR7V4DFbD6+pLmO1KlWPne5m12v1JtWc2ZYElqy3r1absu2VGmxOXr5dTtcueqk67ag2&#13;&#10;q+rr3sEacnJOCTUnaje7BLZBhSbrxC/bnbh0q5y6fKfcqMfN/hIaE5I27FzdQlfdZfn6ws3ZmuNx&#13;&#10;AgSeIyDgPAfI07MLJKhcqeHm7OlTrXJz/drVNqnA2joAeraJBbK3W/UNWyo+J7/9ujysEwts2Lip&#13;&#10;jieoA6fX1xcOA6dnB/fMRAsk3Jw88W35/PPPyocffFDDzq1y4MDLdTzbxnK9dlezEBilwKDCke5Y&#13;&#10;qUjk50u1y1XGmmyuYWS+S/bxet3vSzU43asD6y/V7m6pFM22JPjkg7Nsl0rK/rrd3lqB2VLHsaS7&#13;&#10;WSY6SEg5d+1OCwYZA5Owk9CzEEvOP0Fv64a1bZxNAkrCSyYFyBFy7ASSBJt0Rdu9pbZtw+o2KUN9&#13;&#10;qIWYVGOy/vGLN9sYo1v154zRqcNRy80aytI1b30NQLtqV7dUs9bUMGchQODFBOb/X6kXO66txlgg&#13;&#10;3cvySfLN69fLieNfl9PfnWwvPFvrDE/5j/vKWm+fKaj8UPG5UD+h/qpcuni+bKmzrOVF6/atW2XV&#13;&#10;6tXPrPyMMZmmE3iuwOPH37fAn7+vzJK2sXbZfOONN8vlK5fbOJzn7sAKBBZQYPCmPMEiY0Lu17Bw&#13;&#10;6srtsrUGigSTF10GlaGd9U38/loRSWA5X8fbpNqSn2db8mY/VZ5UOtJNbE8NEKmqJNzkdWdNfTeT&#13;&#10;UJBJb1JRyfpna2C4eXdqDExmf0sFJUElS/aVgDQVROqscHU/6WI2eD4TBCSQtK967qk4pdKUYybM&#13;&#10;DMbX5FhZ7tTg8rCGqoSTLBvq/nOMVGwG+2rVnhq4zl2928b7DKpLaXPOv4WdurvY55xibyFA4MUE&#13;&#10;BJwXc1vWWyXcpHpz8eK58vFf/ly7m10rh48cawHlzHcnavC5NmNQaRWfOo30mVrxOfXtN83w7Xd+&#13;&#10;1iYXOH/ubLl79/aydnXyy1sgVc+9e1+aCjZvHqtv0FaXbdu3l79++mmr4ty54+9jef+GjPbsM+Xx&#13;&#10;1doNK+NIvqtdqvLm+1adTOBQnUHsfn0znzf8L7IkQGTsS4JKAkOOc/pqZkxbXd46sLUFlpn2m6mZ&#13;&#10;M3tZKkr763igRzWAfH72eq383K9Vmu9rkJgKLAkxx+p+dm1eW+4moDy4W9bWrm8JT794dUftYjYV&#13;&#10;otK1LeEjgWV93TaVngSkwZiXhJhT6YJWQ1KCUs43bc+00NlvxuykajRY8sFEpWoVrgcPH9f1MnHA&#13;&#10;6jaBwe26/rlrtWt23aaNP637HoSbwfbZ/+5N66rJmmaSqaIXqvo0OIZ/5yaQgJmvnpbe2tOTzWxt&#13;&#10;mTHgDD6hT5eJK1eutPuUZLrSLGvWrCmbNm0q27Ztay/E+Tmf2E9fbtTxFadPn24PHaiz/mzZ8uwB&#13;&#10;59O39X3/AnfrG63z586U06dO1K4zV8uatbUP8ysHy9q168r1q5drF7Qbf3cSg9+nm3WmtRO1cnO6&#13;&#10;hqD812PHzl1l/4GDdXzB7dY9TcD5OzY/LDOB/Lc0/13dunVrSTfP1X+raH733Xft+2XG4XSXWCCV&#13;&#10;iXSbyniWvNFOwMmb8t11fEmeWztk+/IGLdWbdNt6ZUetwNT9pLtbur2lGpJZzFIpWl1Dx0xLwsjL&#13;&#10;dbtMdpC3HJdu1gBSx7+kKpKQlFnKMu4mASTrJcDsOL+2VVv+VmSZabfPfWzQ7tU1JGWMUD2F8qB+&#13;&#10;yHevHivjfgZLvs1rXc4jgetxyfiglVPTQP/NMp5PL4PZ2eKR8JWqT4JlJiBIFzvLEgl0FnCWSGGs&#13;&#10;DztjwBncf+HMmTN1etI/lq++qt2J6qw++ePdXj9RfPXVV8t7771XDh061MJLulNMXxJu/uM//qM9&#13;&#10;9G//9m/l2LFj05/2/RgL5HdgavazP5ezdYKA7Tt2lpf2HSh7XzpQu9c8aFNDP316Tyo+F2rFp86a&#13;&#10;dr1WeF57/Y36dbTsqFNC36/7edakBE/vz88EJlEg3TozDi1LPjTK34S/i0m80uNxTvlvfd5f533e&#13;&#10;9BtWvmjrE2421gpIunCli1sqFp+fuVEH3N+qA+0ftmrOs/adsSmZTjrjdL6q99/5ps5ClimqEwIy&#13;&#10;90aqIyfroP5UazIb2brVU13SrtR701yt652pVZisO+iCNuiilvvRZBxQgtxfTl6t3eWmbm0w6FaW&#13;&#10;EBaLutt8LleDS27KOXVj0/rwj5bW3aw+EbMEsXR9e9bfcYLZwVqZyjTZqU5l31+evdnG86RNlqUR&#13;&#10;kG+Wxn0hjzpjwMmMPefOnWvB5osvvign6o3m8liW63XcxaCakwrP66+/Xnbt2tUqO4NKTio4n332&#13;&#10;WVv/f/7P/9n+9T/jL5AuZqnO5N41qcLcvX2nHHnzrfLq4aMt6KSaM/gdmH620ys+167Wik/9pPrl&#13;&#10;Vw6Vg4cO12rg5vqJWGbO8Z+T6Wa+X34CeROUqo2FQA8CefOeN/YLsSQYZAzMvhok9tVAsa6Gm3QF&#13;&#10;S5g4n0pFQkQ90ExHyytD/jayzbbapS3dyDbUATdb1tapq2vFI/fmmb5kjFDrSlYrOJmAYKoi8qDN&#13;&#10;VnZj2v16MoNbQkzGuuRePOmSlokDMvPZ9GXqfjk1qTy1zNTWp1aZ9cd4JIBtWb+6TVxwuAacdNtL&#13;&#10;ey7duN+67F2oNpmQwEKAwIsJzPhqmhvM/eUvf6mz+XzebjaXqs0777zT3ryeP3++Pfa73/2uBZ8c&#13;&#10;dm3topRuaE9Xcl6sSbbqVSD3tzn+9Zfl22++LAktm+o1P/jq6/XrcJsJLQHnx0ut+NTHP6ljdTL2&#13;&#10;JmMKXtr3cqv6bNm6rYWdH2/jEQIECBCYBIG8mU9ASaDIGJuMkckMZ2frbGeXb9WZzmq4md7V6+lz&#13;&#10;zrbpbpaKT+7Js6OGnLfrfg7WmdTSNS0Vj+lLgtSuOgFBxgulW1vCTqpHL7pk7/UwrUrU8l7dVaoy&#13;&#10;2WfO7eklH9ZluugEp1SW0r7pQTHbZNsdm9aUN16qr6F1YoNMdnC/hptBRevMldwfZ2qa66f372cC&#13;&#10;BOYmMGPAuVVntMo9GNJFLeEm42hSqcmni+kPfrzedC7hJ13R/vrXv7YZs44ePVp27tw54yf4c2uK&#13;&#10;tXoXSMXu1MnjbRzNlTpZQLqeXaoTDQw+db5w/kwdm3O6XK2zPmVZs2Zt+eKzT2qf5Iflrx9/2ILO&#13;&#10;rt17axi+2WZey3TRWU7U6aKvX7vSZlK7UO/7sWnL1vo7tbreU+du2Va7wK1fP/vMOm0H/ocAAQIE&#13;&#10;uhTIG/2Ek601mGT8TCYWyFibDMDPwP/8nCXjchJO1tVAkmrGzXsb2hiWVFYyg1uW5IkEjmSap3JN&#13;&#10;nm5LppxOVSjbXavd09It7ekQNFh3Lv8m1GT7VFcytiY9DtbUgJJzyrkNlnybMLaqhrCM18nP2SYT&#13;&#10;MqSt+TnBJxWlhJuce8JNAl+CWqpZmT46Y4oSbrKthQCBFxeYMeCkC1oqNbnx3LvvvlvefvvtFnTy&#13;&#10;Rvbw4cNt7M3mzZvLyZMnywf1fg1Xa7ejTDyQKk66H1kmU+Bu7aZ49vR3NeB8U7uqXS/nz54pF86d&#13;&#10;fRJAMknA1Rp87tyd6s549vTJdr+b+vFVCzeP6j1vLtWbGOb+Nx998McWgCJ1s3V7+679vt2t256v&#13;&#10;XeCyzhtv/qS898v/razf//JkgjorAgQITLhAqi7pipWuZekytmfL+lZZabOxTavAbK7rZOroVDfe&#13;&#10;eWVbm775u/pm/2TtNnb8wq0WijLZQW6w+ZdTV9vjmWks4WD6kuMlKGUihAzWv1bH98xnsH6qL8ka&#13;&#10;CRx3alhK9SZVoY01qLQubw+mjj6oNKUrXQs/NY5NzbaWSRq+b+Em2+VeOu+8vK1NKJDK1LV6L52v&#13;&#10;z98s39UxQpfrvYBUbqZfzaX6PsE1Xz0tvbWnJ5uZ2zJjwMnNF3P37Ny3ZN++feW1115r3dAG9zbZ&#13;&#10;sGFDu19Dxlsk4Hz77bclY3XW1wGy+/fvn/lIHh17gXRF3FErKvtq4Lh3b1erzDxv7Ez+JNfVGxVu&#13;&#10;qDfyzO9LvvJCYCFAgACBZSBQqxepguTN/tl6/5dUQ4aZtKBu2sJKgsz1u3V65frycbsOvk+F5kzd&#13;&#10;X/7N/lIdSYDILG2rV9WJj3LMWj2ZrYKTdmQQ/+Va5UnFJdM+p/rz9JLjJ+TkuYSRBLCtNazlPjw3&#13;&#10;6rGz/5zf+jUrWzUmFZm6Sns8+8/z2WsqN/vqJAmHdm5q01yn+1xmkMtU1MfrhAnnagUnAe5Z3fWe&#13;&#10;bpufF14gb096fIvSa7sW/gos3B5nDDj5Y073oyyp2uRr+pvSTGOaMTkJPJlG+uzZs+W//uu/6n1M&#13;&#10;7pZ//dd/XbjW2VNXArt27yn//V/+V3n3F/9U77w8NZ//9Aami1rG2uSeNln27N1X3v7pe/Xf/X/7&#13;&#10;D0b6LP843KSL2u9+/X+VG3Ua6dePHiuvHXmjvPrakRak0kXNQoAAAQLjKZB7xSSEfFOrMJn1bF0N&#13;&#10;AgkETy+5yea/HtvTuqh9fOpaXf9muwFoKjYJCqnKZOrkfLKeyQry4VrCQ77S5S3hJl3bsp+M9clj&#13;&#10;f/72cpvOOWEmX9OXbHeh3mA0bcvsa5ne+Wr9frYl6+f4qRBl5rV0T0vbMllCqjuZ3S0zoeUmpDnn&#13;&#10;nGsqTBljlFe9nfW+PO++sr11TUuIOVWP+fnZG+VMrVJdq8Et4Wb6WJ3Z2uHx0QjM8FZlNAd2lAUT&#13;&#10;mDHg5FP2TBiQrmrpfpYQk1CTCk2WPLdnz572fMJN/igzXifjcVLByRiezLqWSo9lcgQ2bKw3WTu0&#13;&#10;adYTOnVie7lYx9Dcv3+/rZPpo9849k7d5rVZt8kTCcp/+fP79QXoUQ1DL5VXDr5aDtWAk/vkWAgQ&#13;&#10;IEBgfARSmdidrmY1COQNfgJAwkHCQL5mW9L1KzfEzJLgke5puT/O4Mabee7UldstHO2u1ZMEhoSJ&#13;&#10;VEYSDhKcdtYbZe6tXcA2165wqa60ZFH39/fRph2iVYVyX5raK2xOS84hN/1MwMkEBwk0mdY555vw&#13;&#10;lJ9frj9nOuvMgJaxNDdqcEm4SRe9hKJ0y8uEAlduPWjBKqEsXffy9XQbc94Xa+MG5z+nRlqJAIEn&#13;&#10;AjMGnHRFyuQCFy9ebJMNJNhkHE6CzfRP4Hfs2FH+4R/+oXVfu3z5cpuA4Pe///2TYCTgPHH2DQEC&#13;&#10;BAgQmHiBhJv/fnR3HaOyqnx57mbrgpWgMt97umT7jMXJG/6HtYdJuoi9Xcey5EaZ6Z6WJJGQkCCU&#13;&#10;Ll9nrt5uXeJyf5xUZ+a7ZGxMqi6p1qR6k6BybP/Wdvx0ScsRHtXnLtXKzde1+tQCTg1ZCTEJXbmJ&#13;&#10;Z4LM1g1r6xidqSmic0PSwRiip1uYrmv/35cX632C/n7a6vmeh+0JLBeBGQPOxo0b2808000tlZmM&#13;&#10;xcly+PDhds+bPJ8lAebll19u1ZrMrJYbgp46dapNI5375bz00kttPf+zPARyk8I9L+17crL5fnDj&#13;&#10;wicPzvDNxjpBxcHXDreKzd5a9dm8ZVtZbbKKGaQ8tBwFttbJW9566+2SWQxfqmMiN27aWFbVbsMW&#13;&#10;AkshcKcGjQz8z2xnuYnmvVrZWIhxI8/bb4LF5VoBSo+RDM7/vlZNdteQkYkLVtSE8bj+nEkALtWq&#13;&#10;x4kaCjLe52odM5Ouagux5PitC1sNM6kWZeKAVGUyOUKqVQkqGaOTYJNwkipUuqptTltrmzNuqM2Q&#13;&#10;VqtaaXv9/7Y8HWwWoq32QYBAHWIzE8K2bdvKT3/601atef/999v9bnLjz4y7+R//43+UQcBJNSez&#13;&#10;pmUign/+538u2S4VnKybF+MEI31KZxKezMe2bttex9z8vI6jmboTdMJNHnvesmvPS+Wff/W/l4cP&#13;&#10;HpZNdXa+DfXmn6p/z1Pz/HIROFA/RPo//s9/r2+oHpXdu3fX2Sq3uufYcrn4HZ5nqjG/+/xCm00s&#13;&#10;AeL2/YftjfygqelWlcrD013UBs/P9u/z9lszQl0et5nLvq2VnIyHyc0y02Ws9Sypzz+qK91/+KjN&#13;&#10;RJYuZYPqyGzHHPbxvJ9Jt7YcP1NRTz9+QkzCVI6b2dUSbrJ+KkptnE3tlpbZ0lJxqs886Tc3W8AZ&#13;&#10;dFEbto3Wn79Afp+m91aa/x7nv4fe2jP/M1r8PcwYcPLm8uDBg23SgIyxSWDJkrEVg8kH8vPglyDT&#13;&#10;Qx85cqQ9l25tWS8hKON03PwzUstjWbeuVnD2/lDBmetZb6xjezbWG4ZaCBD4sUACzbG3tv74CY8Q&#13;&#10;WAKBW/UN+63aVWu2JW/MX6Rb1fP2m+PVvNBCSwsuNVwtxZIQczVfczx+xgddr1NV58tCgMDoBGYM&#13;&#10;OKnKpBpz7NixOi3wjjq71Y12j5JMNJDHn14yy1rug5ObgQ7G6+RGoVl3pvWf3t7PBAgQIECAAAEC&#13;&#10;BJZaoPZCHMxPsdRNeXL8tMkynMCMASezWuUr1ZcEnFRk0uUsFZtB97Tph8msa1P3SNlRcgPQdKPY&#13;&#10;uXNn20eqOxYCBAgQIECAAAECBAiMQmDGgDM4cALNIOjk3/ycas1sS4JOqj8JRYMZ1xJ4LAQIECBA&#13;&#10;gAABAgQIEBiFwOxp5W9HH4ScBJznLYN1M4bHIPHnaXmeAAECBAgQIECAAIGFFnhuwFnoA9ofAQIE&#13;&#10;CBAgQIAAgS4FDMLp8rIM26iVw25gfQIECBAgQIAAAQIECPQqoILT65XRLgIECBAgQIAAgZEL1Dvh&#13;&#10;jPyYDriwAio4C+tpbwQIECBAgAABAgQILKGAgLOE+A5NgAABAgQIECBAgMDCCgg4C+tpbwQIECBA&#13;&#10;gAABAmMo0OP8AmHstV09X2JjcHq+OtpGgAABAgQIECAwUoF620fLmAuo4Iz5BdR8AgQIECBAgAAB&#13;&#10;AgR+EBBwfrDwHQECBAgQIECAAAECYy4g4Iz5BdR8AgQIECBAgAABAgR+EBBwfrDwHQECBAgQIECA&#13;&#10;AAECYy4g4Iz5BdR8AgQIECBAgACBBRDodbqyXtu1AOSLtQuzqC2WrP0SIECAAAECBAiMlUDLEp3N&#13;&#10;otZZc8bieqrgjMVl0kgCBAgQIECAAIHFFei1VNJruxb3asxn7yo489GzLQECBAgQIECAwIQJqJmM&#13;&#10;+wVVwRn3K6j9BAgQIECAAAECBAg8ERBwnlD4hgABAgQIECBAgACBcRcQcMb9Cmo/AQIECBAgQIAA&#13;&#10;AQJPBIzBeULhGwIECBAgQIAAgeUssKIOv8lXT0tv7enJZra2qODMJuNxAgQIECBAgAABAgTGTkAF&#13;&#10;Z+wumQYTIECAAAECBAgslkBnBZzFOs2J3q8KzkRfXidHgAABAgQIECBAYHkJCDjL63o7WwIECBAg&#13;&#10;QIAAAQITLSDgTPTldXIECBAgQIAAAQIElpeAMTjL63o7WwIECBAgQIAAgdkEMgCnt0E4vbVnNruO&#13;&#10;HlfB6ehiaAoBAgQIECBAgMDSCPSYbSLRa7uW5irN7agqOHNzshYBAgQIECBAgMDEC6yogaK3kklv&#13;&#10;7en/l0AFp/9rpIUECBAgQIAAAQIECMxRQMCZI5TVCBAgQIAAAQIECBDoX0DA6f8aaSEBAgQIECBA&#13;&#10;gAABAnMUMAZnjlBWI0CAAAECBAgQmGyBNqC/syEvnTVnLH4BVHDG4jJpJAECBAgQIECAAAECcxFQ&#13;&#10;wZmLknUIECBAgAABAgQmXqBVcDo7SxWc4S+ICs7wZrYgQIAAAQIECBAgQKBTAQGn0wujWQQIECBA&#13;&#10;gAABAgQIDC8g4AxvZgsCBAgQIECAAIFJE+ixf1qMe21Xx9ffGJyOL46mESBAgAABAgQIjFZghUEv&#13;&#10;owVfhKOp4CwCql0SIECAAAECBAgQILA0Aio4S+PuqAQIECBAgAABAt0J9NgfTElp2F8TFZxhxaxP&#13;&#10;gAABAgQIECBAgEC3AgJOt5dGwwgQIECAAAECBAgQGFZAwBlWzPoECBAgQIAAAQITJ9Bj57Qg99qu&#13;&#10;nn8BjMHp+epoGwECBAgQIECAwOgEaprobhY1Q3CGvv4qOEOT2YAAAQIECBAgQIAAgV4FVHB6vTLa&#13;&#10;RYAAAQIECBAgMFKBHruDKeAM/yuggjO8mS0IECBAgAABAgQIEOhUQMDp9MJoFgECBAgQIECAAAEC&#13;&#10;wwsIOMOb2YIAAQIECBAgQIAAgU4FjMHp9MJoFgECBAgQIECAwGgFMoNab7Oo9dae0V6RFzuaCs6L&#13;&#10;udmKAAECBAgQIECAAIEOBVRwOrwomkSAAAECBAgQILA0AivarTWX5tiOujACKjgL42gvBAgQIECA&#13;&#10;AAECBAh0ICDgdHARNIEAAQIECBAgQIAAgYUREHAWxtFeCBAgQIAAAQIECBDoQMAYnA4ugiYQIECA&#13;&#10;AAECBAh0IlBnUrOMt4AKznhfP60nQIAAAQIECBBYAIHkmh6zTa/tWgDyRduFCs6i0doxAQIECBAg&#13;&#10;QIDAuAn0GHLGzXCp26uCs9RXwPEJECBAgAABAgQIEFgwAQFnwSjtiAABAgQIECBAgACBpRYQcJb6&#13;&#10;Cjg+AQIECBAgQIDA0gv0Otil13Yt/RWbtQXG4MxK4wkCBAgQIECAAIHlJNCyRGeDcDprzlj8Oqjg&#13;&#10;jMVl0kgCBAgQIECAAIHFFei1VNJruxb3asxn7yo489GzLQECBAgQIECAwIQJqJmM+wVVwRn3K6j9&#13;&#10;BAgQIECAAAECBAg8ERBwnlD4hgABAgQIECBAgACBcRcQcMb9Cmo/AQIECBAgQIAAAQJPBIzBeULh&#13;&#10;GwIECBAgQIAAgeUssKIOv8lXT0tv7enJZra2qODMJuNxAgQIECBAgAABAgTGTkDAGbtLpsEECBAg&#13;&#10;QIAAAQIECMwmIODMJuNxAgQIECBAgAABAgTGTkDAGbtLpsEECBAgQIAAAQIECMwmIODMJuNxAgQI&#13;&#10;ECBAgAABAgTGTsAsamN3yTSYAAECBAgQIEBgUQQ6nEWtdDar26K4L/BOVXAWGNTuCBAgQIAAAQIE&#13;&#10;xk8gOaLHLNFru3q+wio4PV8dbSNAgAABAgQIEBihwIoOQ06PsWuEl+QFDqWC8wJoNiFAgAABAgQI&#13;&#10;ECBAoE8BAafP66JVBAgQIECAAAECBAi8gICA8wJoNiFAgAABAgQIECBAoE8BY3D6vC5aRYAAAQIE&#13;&#10;CBAgMGKBNqC/syEvnTVnxFfkxQ6ngvNibrYiQIAAAQIECBAgQKBDAQGnw4uiSQQIECBAgAABAgQI&#13;&#10;vJiAgPNibrYiQIAAAQIECBAgQKBDAQGnw4uiSQQIECBAgAABAgQIvJiAgPNibrYiQIAAAQIECBCY&#13;&#10;JIE2w0CHJ9RruzqkGjTJLGoDCf8SIECAAAECBAgsa4GWJTqbtqyz5ozF74cKzlhcJo0kQIAAAQIE&#13;&#10;CBAgQGAuAio4c1GyDgECBAgQIECAwDIQWFH6q5j016LefxFUcHq/QtpHgAABAgQIECBAgMCcBQSc&#13;&#10;OVNZkQABAgQIECBAgACB3gUEnN6vkPYRIECAAAECBAgsukA6gvXYGazXdi36BZnHAYzBmQeeTQkQ&#13;&#10;IECAAAECBCZIoKaJFb2lnN7aMwaXWwVnDC6SJhIgQIAAAQIECBAgMDcBFZy5OVmLAAECBAgQIEBg&#13;&#10;wgV67A6mgDP8L50KzvBmtiBAgAABAgQIECBAoFMBAafTC6NZBAgQIECAAAECBAgMLyDgDG9mCwIE&#13;&#10;CBAgQIAAAQIEOhUwBqfTC6NZBAgQIECAAAECIxYwCGfE4ItzOBWcxXG1VwIECBAgQIAAAQIElkBA&#13;&#10;BWcJ0B2SAAECBAgQIECgP4GpAk5f85b11Zr+rtlMLVLBmUnFYwQIECBAgAABAgQIjKWAgDOWl02j&#13;&#10;CRAgQIAAAQIECBCYSUDAmUnFYwQIECBAgAABAgQIjKWAMThjedk0mgABAgQIECBAYDEEVhj0shis&#13;&#10;I92nCs5IuR2MAAECBAgQIECgR4GpCQb6a1mv7epP6ocWqeD8YOE7AgQIECBAgACBZS6ggDP+vwAq&#13;&#10;OON/DZ0BAQIECBAgQIAAAQJ/ExBw/CoQIECAAAECBAgQIDAxAgLOxFxKJ0KAAAECBAgQIPDCApld&#13;&#10;oMcZBnpt1wtDL/6GxuAsvrEjECBAgAABAgQIjItAjyFnXOw6aacKTicXQjMIECBAgAABAgQIEJi/&#13;&#10;gArO/A3tgQABAgQIECBAYAIEepyS2axuw/9iqeAMb2YLAgQIECBAgAABAgQ6FRBwOr0wmkWAAAEC&#13;&#10;BAgQIECAwPACAs7wZrYgQIAAAQIECBAgQKBTAWNwOr0wmkWAAAECBAgQIDBagRV1BrXexryY1G34&#13;&#10;34GJCjgrV64o69asGl7BFgSWscDa1avK6vq3U//fQoDAHAU2rVtVDu3c2OUtM+Z4ClYjsGQC+dvZ&#13;&#10;WP+GelvaBAP1f3rr3tRug9MbVuftWfG4Lp23cc7Ne/T94/Lg0ePyff3XQoDA3ARW1v9yrl5VA46E&#13;&#10;MzcwaxGoAnfuPyyXbtwrt+8/4kGAwJACCTe7t6wrG9f29zl73hX39i5yELyGZF7Wq09UwFnWV9LJ&#13;&#10;EyBAgAABAgQIECDQXRXOJSFAgAABAgQIECBAgMALC/TWzfCFT8SGBAgQIECAAAECBAgQEHD8DhAg&#13;&#10;QIAAAQIECBAgMDECAs7EXEonQoAAAQIECBAgQICAgON3gAABAgQIECBAgACBiREQcCbmUjoRAgQI&#13;&#10;ECBAgAABAgQEHL8DBAgQIECAAAECBAhMjICAMzGX0okQIECAAAECBAgQICDg+B0gQIAAAQIECBAg&#13;&#10;QGBiBAScibmUToQAAQIECBAgQIAAAQHH7wABAgQIECBAgAABAhMjIOBMzKV0IgQIECBAgAABAgQI&#13;&#10;CDh+BwgQIECAAAECBAgQmBgBAWdiLqUTIUCAAAECBAgQIEBAwPE7QIAAAQIECBAgQIDAxAgIOBNz&#13;&#10;KZ0IAQIECBAgQIAAAQICjt8BAgQIECBAgAABAgQmRmD1xJyJE+lG4PHjx+XRo0flzp075erVq+Xm&#13;&#10;zZvl3r177bEVK1aUNWvWlA0bNpQtW7aUbdu2lXXr1pU8biFA4AeB/B19//337e/nwoUL7e9nx44d&#13;&#10;ZfPmze1vZtWqVT+s7DsCy1wgrzkPHjxorzvXrl0rt2/fLvfv329/Q6FZvXp1Wb9+fdm0aVN73clr&#13;&#10;0MqVK732LPPfG6c/uQICzuRe2yU7s7zQJNCcPn26/PnPfy5fffVVuXjxYnvhSZBJqDl48GB54403&#13;&#10;yrvvvlteeuml1lYhZ8kumQN3KJBwk7+jEydOlF//+tft+1/+8pflyJEjZc+ePWXjxo0dtlqTCCyN&#13;&#10;QMJNgs3JkyfLX/7yl/Z3kw/Y7t6924JMPhjYu3dvef3119vrzoEDB3xQsDSXylEJjERAwBkJ8/I6&#13;&#10;SD45++6778oXX3xRvvzyy3LmzJny8OHD9gl0PpW+cuVK+2QtQShhJ5+sbd26tb3YLC8pZ0vgxwKD&#13;&#10;DwjyZu3cuXPlww8/LO+//377pDlvyvbv39/+nn68pUcILD+BvKbk68aNG09ec7755pty+fLl9pqT&#13;&#10;DwoGzyfs5LUovQbyd5a/p/QksBAgMHkCAs7kXdMlP6O8sPz+979v4SYvKK+88kr5yU9+Unbu3Nk+&#13;&#10;hU74+eCDD0pehPKpWl6A3nzzTQFnya+cBvQgkKrNpUuX2t/PH/7wh/Lxxx+X48ePt0+f8+bMQoDA&#13;&#10;DwIJLwkr+TDgd7/7XavgpCvnO++8Uw4fPtw+RMvzZ8+eLR999FFbL39j+QBh0FX6h735jgCBSREQ&#13;&#10;cCblSnZwHgkqeQOWgPPZZ5+1Lmp5gTl69Gj52c9+1t6g5YUln5il+1oqO3njtnbt2vZJ2q5duzo4&#13;&#10;C00gsDQC6WKT6uf58+db+P/666/bm7GMYct4tunjCZamhY5KoD+BvO7kbyMVnISY/L0cO3asvP32&#13;&#10;2+Wtt94qCTt5XcprTV6bst63337buq39/Oc/7++EtIgAgQUREHAWhNFOIpAXkVu3brUXkbzQ5EVn&#13;&#10;MM4m1Zt0C8gEA/v27Ss//elPW9e0vIlLF7WMLbAQWM4CCTd545UPB1LhzN/Syy+/3Mba5NNmCwEC&#13;&#10;PxZIdSZ/O/mAID0CMolAxnYm4KTrc15zMiFHXoMy/iYBJx+uZVxoPnCzECAwmQICzmRe1yU5qwSc&#13;&#10;vHjkzVg+RUtlJmEmb9LSFSBBJkvG3aTbWmaGyhu5zGSTF6i8UJnVZkkunYN2IDCogKbLTT4MyCQC&#13;&#10;6bqZT50zDsdCgMCPBTI5TV43EmbygVped9JzIBNx5LnB83n9yVfCTv7G8veWfy0ECEymgIAzmdd1&#13;&#10;Sc4qn6Bdv369hZu84CTU5E1a/p0+pW1eZNJNLc+lyjPogpPtB5+2LckJOCiBJRTIFLaZUTB/F+li&#13;&#10;k7+T7du3l08//bQ9lg8BLAQI/L3A4PXktddea93R8tqT7s6DcDNYO9080zU6H6zlA4T8bSUMWQgQ&#13;&#10;mEwBAWcyr+uSnFUqMHkRycQCeXHJi0e+8gI0fUnYyZu5PDfoP52gkwrQ0+tO3873BCZZIOE+1c3B&#13;&#10;jIL5W8jfUSbl8HcxyVfeuc1HIIFm8FqT0PL0km5o+eAt061nYptMHZ0PEhKI8mGChQCByRT4+3ee&#13;&#10;k3mOzmpEAin3J6QMupolyOQN2tNLHssbtsEbuGyXbbKtLgNPa/l5uQgMgn/ON2/a8ncy09/PcvFw&#13;&#10;ngTmK5DXk3SZ/uSTT1o3z88//7z1JsiYz0x8M1Mgmu8xbU+AQB8CAk4f10ErCBBY5gKD4L/MGZw+&#13;&#10;gXkJJNTkK106c8+143X2tMGNP1Ppyb1vMlbn0KFDKjjzkrYxgb4FBJy+r89YtS5v0PIpdL7S9SxV&#13;&#10;mZkqMnks1ZpBxWbwxm5Q0Rmrk9ZYAgQIEOhGIK8vGc+Z6db/+Mc/tjFs6Z6WbtH/+I//2GZXO3Lk&#13;&#10;SOsOmm6hFgIEJlNAwJnM67okZ5VgkwkFMoBzMLYmLzQJMnlu0N0mwSfjdNI3enr/6bzY5GcLAQIE&#13;&#10;CBAYRiCvOXmtGdwP58svv2zhJjcATbhJxSa3J0j1JmPd8jplIUBgcgUEnMm9tiM/swSUDJDOvQjy&#13;&#10;KVomHEg3gQSZvJgMBkoPXoTyXB7LfQvyApTtByFo5I13QAIECBAYW4G8ruTeUZlI4Le//W37N689&#13;&#10;u3fvLu+9914LNvv371e5GdsrrOEEhhMQcIbzsvYzBBJWMv1zPh1LaMmLS274eerUqXY/nDyWT9ky&#13;&#10;6DOPXbp0qYWh3K8glR/Vm2fgeooAAQIEfiSQD9PyupKZ0nLj6Ewo8NVXX7XbD2S8TaZcz40/U8HJ&#13;&#10;B23pTWAhQGDyBQScyb/GIzvDBJxUb3LH6EzDmXsO5K7seUHJc/l3EHo++uijNv1t1n311VcN9hzZ&#13;&#10;VXIgAgQITI5Awk26Quf15je/+U0LOfmwLDfJ/ad/+qdy9OjR9pqUcONDtMm57s6EwPMEBJznCXl+&#13;&#10;zgJ58cgsNbnJWj41S6DJTTzTFzqP534eud9N/r148WILPbnjdF6AEowsBAgQIEBgGIG8ply+fLnd&#13;&#10;5yY3xT158mTZu3dv65qWbtC5sWdeb55e0tsgFZ78ayFAYPIEBJzJu6ZLfkapyvy3//bf2qdmqdSc&#13;&#10;OXOmvfjkk7Z8ZaxNuqsl2KRv9Ouvv97G7ix5wzWAAAECBMZKICEms6Sle1qCTLo+Z/xnpojOh2sZ&#13;&#10;3znT2M58CPdv//Zv7cO4sTphjSVAYE4CAs6cmKw0jEDuDp1uZ4Muafk3Lzx5IcqSm6ulP3QCzmv1&#13;&#10;btIZBDrTC9Awx7QugUkVyCfMb7/9dvv72bdvX+vOmS6fFgIESnvtSO+BjP3MDGl5fclrTh7zuuI3&#13;&#10;hMDyFVhRB+g9Xr6n78wXQyC/UpkKOp+iXb16tc1sk7E3eSxLKjgJQemWNpiu0wvRYlwJ+5wEgQye&#13;&#10;TrfO/P3kw4DMVGiw9CRcWeewEALpopau0Pk7yQQ2ea3J68nzXlN0UVsIffsg0K+AgNPvtdEyAgQI&#13;&#10;ECBAgAABAgSGFHBXxSHBrE6AAAECBAgQIECAQL8CAk6/10bLCBAgQIAAAQIECBAYUkDAGRLM6gQI&#13;&#10;ECBAgAABAgQI9Csg4PR7bbSMAAECBAgQIECAAIEhBQScIcGsToAAAQIECBAgQIBAvwICTr/XRssI&#13;&#10;ECBAgAABAgQIEBhSQMAZEszqBAgQIECAAAECBAj0KyDg9HtttIwAAQIECBAgQIAAgSEFBJwhwaxO&#13;&#10;gAABAgQIECBAgEC/AgJOv9dGywgQIECAAAECBAgQGFJAwBkSzOoECBAgQIAAAQIECPQrIOD0e220&#13;&#10;jAABAgQIECBAgACBIQUEnCHBrE6AAAECBAgQIECAQL8CAk6/10bLCBAgQIAAAQIECBAYUkDAGRLM&#13;&#10;6gQIECBAgAABAgQI9Csg4PR7bbSMAAECBAgQIECAAIEhBQScIcGsToAAAQIECBAgQIBAvwICTr/X&#13;&#10;RssIECBAgAABAgQIEBhSQMAZEszqBAgQIECAAAECBAj0KyDg9HtttIwAAQIECBAgQIAAgSEFBJwh&#13;&#10;waxOgAABAgQIECBAgEC/AgJOv9dGywgQIECAAAECBAgQGFJAwBkSzOoECBAgQIAAAQIECPQr8P8D&#13;&#10;xMgG50CSdDEAAAAASUVORK5CYIJQSwMECgAAAAAAAAAhAOk6CqzuDwEA7g8BABQAAABkcnMvbWVk&#13;&#10;aWEvaW1hZ2U0LnBuZ4lQTkcNChoKAAAADUlIRFIAAANOAAADfAgGAAAAbxL6JwAADD9pQ0NQSUND&#13;&#10;IFByb2ZpbGUAAEiJlVcHWFPJFp5bkpBAaIEISAm9CSK9SAmhBRCQDjZCEkgoMQaCir0sKrgWVCxg&#13;&#10;Q1dFFF0LIDZE7C6Cil0XCwLKKhbsypsU0HVf+d5839z57z9n/nPm3Jl77wCg0cgRi3NQTQByRfmS&#13;&#10;2NBARnJKKoPUBVAwHFCBE/DmcPPEzJiYSADLYPv38u4GQGTtNQeZ1j/7/2vR4vHzuAAgMRCn8/K4&#13;&#10;uRAfAgCv4Iol+QAQZbz51HyxDMMKdCQwQIgXy3CmAlfIcLoC75fbxMeyIG4GQEWNw5FkAqDeCnlG&#13;&#10;ATcTaqj3Qewk4glFAGgwIPbLzZ3MgzgNYhtoI4ZYpu+Z/oNO5t8004c0OZzMIayYi7yoBAnzxDmc&#13;&#10;6f9nOv53yc2RDvqwglVNIAmLlc0Z5u1W9uQIGVaDuFeUHhUNsTbEH4Q8uT3EKEUgDUtQ2KOG3DwW&#13;&#10;zBmgQ+zE4wRFQGwIcYgoJypSyadnCEPYEMMVgk4T5rPjIdaDeDE/LzhOabNFMjlW6QutzZCwmEr+&#13;&#10;PEci9yvz9UCancBU6r8W8NlKfUy9UBCfBDEFYosCYWIUxOoQO+Zlx0UobUYXClhRgzYSaawsfguI&#13;&#10;Y/mi0ECFPlaQIQmJVdoX5+YNzhfbIhCyo5T4QL4gPkyRH6yZy5HHD+eCtfJFzIRBHX5ecuTgXHj8&#13;&#10;oGDF3LFuvighTqnzQZwfGKsYi1PEOTFKe9yMnxMq480gds0riFOOxRPz4YJU6OMZ4vyYeEWceGEW&#13;&#10;JzxGEQ++AkQCFggCDCCFNR1MBllA2NJb1wvvFD0hgAMkIBPwgYOSGRyRJO8RwWscKAR/QcQHeUPj&#13;&#10;AuW9fFAA+a9DrOLqADLkvQXyEdngKcS5IALkwHupfJRoyFsieAIZ4T+8c2DlwnhzYJX1/3t+kP3O&#13;&#10;MCETqWSkgx4ZGoOWxGBiEDGMGEK0xQ1wP9wHj4TXAFidcU/ca3Ae3+0JTwlthEeEdkIH4fYk4XzJ&#13;&#10;T1GOAR1QP0SZi/Qfc4FbQU03PBD3hepQGafjBsABd4V+mLg/9OwGWZYybllWGD9p/20GPzwNpR3Z&#13;&#10;iYySh5EDyDY/j1S3U3cbUpHl+sf8KGJNH8o3a6jnZ/+sH7LPg23Ez5bYYuwgdg47hV3AjmF1gIGd&#13;&#10;xOqxy9hxGR5aXU/kq2vQW6w8nmyoI/yHv8EnK8tknlO1U4/TF0VfPn+a7B0NWJPF0yXCTEE+gwm/&#13;&#10;CHwGW8R1HMFwdnJ2AUD2fVG8vt7Q5d8NhH7xO7dgEQC+VQMDA0e/cxGdABx8Cbf//e+cdRZ8TQgA&#13;&#10;OL+GK5UUKDhcdiHAt4QG3Gn6wBiYAxs4H2fgDnxAAAgG4SAaxIMUMBFGL4DrXAKmgplgHigCJWAF&#13;&#10;WAM2gM1gG9gF9oIDoA4cA6fAWXAJtIJ2cBeunk7wHPSBd+AzgiAkhIrQEH3EBLFE7BFnxBPxQ4KR&#13;&#10;SCQWSUHSkExEhEiRmcgCpAQpRTYgW5Eq5HfkCHIKuYC0IbeRh0gP8hr5hGKoGqqDGqFW6EjUE2Wi&#13;&#10;EWg8OgHNRKeghehCdBm6Dq1E96C16Cn0EtqOdqDP0X4MYKoYHTPFHDBPjIVFY6lYBibBZmPFWBlW&#13;&#10;idVgDfA5X8M6sF7sI07EaTgDd4ArOAxPwLn4FHw2vhTfgO/Ca/Fm/Br+EO/DvxGoBEOCPcGbwCYk&#13;&#10;EzIJUwlFhDLCDsJhwhm4lzoJ74hEIp1oTfSAezGFmEWcQVxK3EjcR2wkthEfE/tJJJI+yZ7kS4om&#13;&#10;cUj5pCLSetIe0knSVVIn6YOKqoqJirNKiEqqikhlvkqZym6VEypXVbpUPpM1yZZkb3I0mUeeTl5O&#13;&#10;3k5uIF8hd5I/U7Qo1hRfSjwlizKPso5SQzlDuUd5o6qqaqbqpTpWVag6V3Wd6n7V86oPVT+qaavZ&#13;&#10;qbHUxqtJ1Zap7VRrVLut9oZKpVpRA6ip1HzqMmoV9TT1AfWDOk3dUZ2tzlOfo16uXqt+Vf2FBlnD&#13;&#10;UoOpMVGjUKNM46DGFY1eTbKmlSZLk6M5W7Nc84jmTc1+LZrWKK1orVytpVq7tS5odWuTtK20g7V5&#13;&#10;2gu1t2mf1n5Mw2jmNBaNS1tA2047Q+vUIepY67B1snRKdPbqtOj06Wrruuom6k7TLdc9rttBx+hW&#13;&#10;dDY9h76cfoB+g/5pmNEw5jD+sCXDaoZdHfZeb7hegB5fr1hvn1673id9hn6wfrb+Sv06/fsGuIGd&#13;&#10;wViDqQabDM4Y9A7XGe4znDu8ePiB4XcMUUM7w1jDGYbbDC8b9hsZG4UaiY3WG5026jWmGwcYZxmv&#13;&#10;Nj5h3GNCM/EzEZqsNjlp8oyhy2AychjrGM2MPlND0zBTqelW0xbTz2bWZglm8832md03p5h7mmeY&#13;&#10;rzZvMu+zMLEYYzHTotrijiXZ0tNSYLnW8pzleytrqySrRVZ1Vt3WetZs60Lraut7NlQbf5spNpU2&#13;&#10;122Jtp622bYbbVvtUDs3O4Fdud0Ve9Te3V5ov9G+bQRhhNcI0YjKETcd1ByYDgUO1Q4PHemOkY7z&#13;&#10;HescX4y0GJk6cuXIcyO/Obk55Thtd7o7SntU+Kj5oxpGvXa2c+Y6lztfd6G6hLjMcal3eeVq78p3&#13;&#10;3eR6y43mNsZtkVuT21d3D3eJe417j4eFR5pHhcdNTx3PGM+lnue9CF6BXnO8jnl99Hb3zvc+4P3S&#13;&#10;x8En22e3T/do69H80dtHP/Y18+X4bvXt8GP4pflt8evwN/Xn+Ff6PwowD+AF7AjoYtoys5h7mC8C&#13;&#10;nQIlgYcD37O8WbNYjUFYUGhQcVBLsHZwQvCG4AchZiGZIdUhfaFuoTNCG8MIYRFhK8Nuso3YXHYV&#13;&#10;uy/cI3xWeHOEWkRcxIaIR5F2kZLIhjHomPAxq8bci7KMEkXVRYNodvSq6Psx1jFTYo6OJY6NGVs+&#13;&#10;9mnsqNiZsefiaHGT4nbHvYsPjF8efzfBJkGa0JSokTg+sSrxfVJQUmlSR/LI5FnJl1IMUoQp9amk&#13;&#10;1MTUHan944LHrRnXOd5tfNH4GxOsJ0ybcGGiwcSciccnaUziTDqYRkhLStud9oUTzank9Kez0yvS&#13;&#10;+7gs7lruc14AbzWvh+/LL+V3ZfhmlGZ0Z/pmrsrsEfgLygS9QpZwg/BVVljW5qz32dHZO7MHcpJy&#13;&#10;9uWq5KblHhFpi7JFzZONJ0+b3Ca2FxeJO6Z4T1kzpU8SIdmRh+RNyKvP14E/8pelNtJfpA8L/ArK&#13;&#10;Cz5MTZx6cJrWNNG0y9Ptpi+Z3lUYUvjbDHwGd0bTTNOZ82Y+nMWctXU2Mjt9dtMc8zkL53TODZ27&#13;&#10;ax5lXva8P+Y7zS+d/3ZB0oKGhUYL5y58/EvoL9VF6kWSopuLfBZtXowvFi5uWeKyZP2Sb8W84osl&#13;&#10;TiVlJV+Wcpde/HXUr+t+HViWsaxlufvyTSuIK0Qrbqz0X7mrVKu0sPTxqjGralczVhevfrtm0poL&#13;&#10;Za5lm9dS1krXdqyLXFe/3mL9ivVfNgg2tJcHlu+rMKxYUvF+I2/j1U0Bm2o2G20u2fxpi3DLra2h&#13;&#10;W2srrSrLthG3FWx7uj1x+7nfPH+r2mGwo2TH152inR27Ync1V3lUVe023L28Gq2WVvfsGb+ndW/Q&#13;&#10;3voah5qt++j7SvaD/dL9z35P+/3GgYgDTQc9D9YcsjxUcZh2uLgWqZ1e21cnqOuoT6lvOxJ+pKnB&#13;&#10;p+HwUcejO4+ZHis/rnt8+QnKiYUnBk4WnuxvFDf2nso89bhpUtPd08mnrzePbW45E3Hm/NmQs6fP&#13;&#10;Mc+dPO97/tgF7wtHLnperLvkfqn2stvlw3+4/XG4xb2l9orHlfpWr9aGttFtJ676Xz11Leja2evs&#13;&#10;65fao9rbbiTcuHVz/M2OW7xb3bdzbr+6U3Dn89259wj3iu9r3i97YPig8k/bP/d1uHccfxj08PKj&#13;&#10;uEd3H3MfP3+S9+RL58Kn1KdlXSZdVd3O3cd6Qnpan4171vlc/Pxzb9FfWn9VvLB5cehlwMvLfcl9&#13;&#10;na8krwZeL32j/2bnW9e3Tf0x/Q/e5b77/L74g/6HXR89P577lPSp6/PUL6Qv677afm34FvHt3kDu&#13;&#10;wICYI+HIfwUwWNGMDABe7wSAmgIADZ7PKOMU5z95QRRnVjkC/wkrzojy4g5ADWxkv/GsRgD2w2oV&#13;&#10;ALXnAiD7hY8PAKiLy1AdPKvJz5WyQoTngC0BMtSuN3E5+Kkozpw/xP1zC2SqruDn9l+DgXv30JFu&#13;&#10;LgAAAJZlWElmTU0AKgAAAAgABQESAAMAAAABAAEAAAEaAAUAAAABAAAASgEbAAUAAAABAAAAUgEo&#13;&#10;AAMAAAABAAIAAIdpAAQAAAABAAAAWgAAAAAAAACQAAAAAQAAAJAAAAABAAOShgAHAAAAEgAAAISg&#13;&#10;AgAEAAAAAQAAA06gAwAEAAAAAQAAA3wAAAAAQVNDSUkAAABTY3JlZW5zaG90sxVvbgAAAAlwSFlz&#13;&#10;AAAWJQAAFiUBSVIk8AAAAttpVFh0WE1MOmNvbS5hZG9iZS54bXAAAAAAADx4OnhtcG1ldGEgeG1s&#13;&#10;bnM6eD0iYWRvYmU6bnM6bWV0YS8iIHg6eG1wdGs9IlhNUCBDb3JlIDYuMC4wIj4KICAgPHJkZjpS&#13;&#10;REYgeG1sbnM6cmRmPSJodHRwOi8vd3d3LnczLm9yZy8xOTk5LzAyLzIyLXJkZi1zeW50YXgtbnMj&#13;&#10;Ij4KICAgICAgPHJkZjpEZXNjcmlwdGlvbiByZGY6YWJvdXQ9IiIKICAgICAgICAgICAgeG1sbnM6&#13;&#10;ZXhpZj0iaHR0cDovL25zLmFkb2JlLmNvbS9leGlmLzEuMC8iCiAgICAgICAgICAgIHhtbG5zOnRp&#13;&#10;ZmY9Imh0dHA6Ly9ucy5hZG9iZS5jb20vdGlmZi8xLjAvIj4KICAgICAgICAgPGV4aWY6VXNlckNv&#13;&#10;bW1lbnQ+U2NyZWVuc2hvdDwvZXhpZjpVc2VyQ29tbWVudD4KICAgICAgICAgPGV4aWY6UGl4ZWxY&#13;&#10;RGltZW5zaW9uPjg0NjwvZXhpZjpQaXhlbFhEaW1lbnNpb24+CiAgICAgICAgIDxleGlmOlBpeGVs&#13;&#10;WURpbWVuc2lvbj44OTI8L2V4aWY6UGl4ZWxZRGltZW5zaW9uPgogICAgICAgICA8dGlmZjpSZXNv&#13;&#10;bHV0aW9uVW5pdD4yPC90aWZmOlJlc29sdXRpb25Vbml0PgogICAgICAgICA8dGlmZjpYUmVzb2x1&#13;&#10;dGlvbj4xNDQvMTwvdGlmZjpYUmVzb2x1dGlvbj4KICAgICAgICAgPHRpZmY6WVJlc29sdXRpb24+&#13;&#10;MTQ0LzE8L3RpZmY6WVJlc29sdXRpb24+CiAgICAgICAgIDx0aWZmOk9yaWVudGF0aW9uPjE8L3Rp&#13;&#10;ZmY6T3JpZW50YXRpb24+CiAgICAgIDwvcmRmOkRlc2NyaXB0aW9uPgogICA8L3JkZjpSREY+Cjwv&#13;&#10;eDp4bXBtZXRhPgpjdGCmAABAAElEQVR4Aey955McR5qn6QAKGihorQqoglYkm2R3L1uwp3t2bG1m&#13;&#10;zm5s7czuT7wvZ2O2H/auh3fTgkQ30SQBQmugoAoFLQooaGD98aKDiewsmZFVkZmPk4HMjIxw8bhH&#13;&#10;1vuL1/2NaW9jCiYJSEACEpCABCQgAQlIQAISGJbA9GG/8QsJSEACEpCABCQgAQlIQAISSAQUTg4E&#13;&#10;CUhAAhKQgAQkIAEJSEACoxBQOI0CyK8lIAEJSEACEpCABCQgAQkonBwDEpCABCQgAQlIQAISkIAE&#13;&#10;RiGgcBoFkF9LQAISkIAEJCABCUhAAhJQODkGJCABCUhAAhKQgAQkIAEJjEJA4TQKIL+WgAQkIAEJ&#13;&#10;SEACEpCABCSgcHIMSEACEpCABCQgAQlIQAISGIWAwmkUQH4tAQlIQAISkIAEJCABCUhA4eQYkIAE&#13;&#10;JCABCUhAAhKQgAQkMAoBhdMogPxaAhKQgAQkIAEJSEACEpCAwskxIAEJSEACEpCABCQgAQlIYBQC&#13;&#10;CqdRAPm1BCQgAQlIQAISkIAEJCABhZNjQAISkIAEJCABCUhAAhKQwCgEFE6jAPJrCUhAAhKQgAQk&#13;&#10;IAEJSEACCifHgAQkIAEJSEACEpCABCQggVEIKJxGAeTXEpCABCQgAQlIQAISkIAEFE6OAQlIQAIS&#13;&#10;kIAEJCABCUhAAqMQUDiNAsivJSABCUhAAhKQgAQkIAEJKJwcAxKQgAQkIAEJSEACEpCABEYhoHAa&#13;&#10;BZBfS0ACEpCABCQgAQlIQAISUDg5BiQgAQlIQAISkIAEJCABCYxCQOE0CiC/loAEJCABCUhAAhKQ&#13;&#10;gAQkoHByDEhAAhKQgAQkIAEJSEACEhiFgMJpFEB+LQEJSEACEpCABCQgAQlIQOHkGJCABCQgAQlI&#13;&#10;QAISkIAEJDAKgY5RvvdrCUhgjAQGBwfD7du3w8DAQHj+/Hl4/fp1zTOnTZsW2KZPnx46OjrCnDlz&#13;&#10;wrx589K2YMGCMHPmzPR9zZOncOfLly8DbXz06FG4f/9+qvuqVatCZ2dnmDFjRmpPPdVrdP711K3W&#13;&#10;uY8fPw79/f2pv1+9ehXevn1b67BR99Hf9P/ChQvDkiVLwty5c0c9p1kOgMmLFy/CkydP0vb06dN0&#13;&#10;bcDrzZs3qRlcBzCYPXt2mD9/ftrgwb7KxPXEdcX4u3PnTvpq+fLlafxxLmOwlVL+PeGVBJMVK1ak&#13;&#10;Vz7Dj2sGtlyPvPKZlH9X+D3huEZcr6kg/5GABCTQZgQUTm3W4Ta3cQQQTV9++WU4ffp0ElDZ4Kks&#13;&#10;MQsmjDwEE4bNypUrw8aNG0NXV1fYsmVLMp45h2PLlGjP5cuXw6lTp8KhQ4eSAfdP//RPYceOHcnY&#13;&#10;xQCuJzU6/3rqVutcRNPvf//7xIO6Z6O11rEj7Vu0aFHYtGlT4viTn/ykZYQTogmx8/Dhw3Dp0qU0&#13;&#10;dq5evZquDYx8BBVjfNasWUk0IsI3b96cWHA9wKXyGkA0cY0x/r766quE9Be/+EXYuXPne4JiJNbN&#13;&#10;9F3+Pbly5UqqNkx++ctfJj7sYLwhImH77bffht7e3vQZ7gjQ1atXh23btiWx2YjrtZlYWlcJSEAC&#13;&#10;RRFQOBVF0nzangDGM0bOyZMnw61bt5LRuHjx4iSQKuFgDLIhnh48eJC2e/fupbvCGIcY0cuWLXt3&#13;&#10;Z7ny3Kl8z51rPAXZg0BdMN4w1NjqTY3Ov976VZ9PfZ89e5a8cFkIVB6Dd+Xu3buJF94TPEl45xAK&#13;&#10;lYnvODazrPyuGd9nwYRHjuuAa+L8+fPh+vXraYyznzEEPxKCG3HFxvXAtQCP9evXh6VLl74Tkow9&#13;&#10;rjEE67Fjx9K5PT096Xrhu1ZL8IETLEiVzPjM/mvXrqUbNUeOHEl8+U1hnHEuwpNz2BifpDzGirhe&#13;&#10;U4b+IwEJSKDNCCic2qzDbW7jCWAII5gw+j744IN055dSs8DgLjyGHgYkU47Y8FJx57ivry/s27cv&#13;&#10;fPrpp8kAqrzj3viaj1wCHjLuYmPoMqWMdnIXnP1FTJNqdP4jt27839K/P/vZz5KXBIO0emomRu3X&#13;&#10;X3+dxBNGLEIA7xzTyyoT7YYnHhem6zV7ylPq8C4dOHDgnQeWMbJmzZo0ZioFJEY9AhMPC4Ioi6y9&#13;&#10;e/cGPHDwKdN1MFn9w2/I/v37Ey/KZIywLye8TfxuHD9+PNy8eTNx4vgNGzYkj1MeU/RHI67XXA9f&#13;&#10;JSABCbQTAYVTO/W2bZ0UAqwvYD0CImPPnj1p+h0FVwon7gJj+HD3/OLFi0lEsQ4BQwgjce3atcmI&#13;&#10;rrXWY1IaUaMQPCUYbqwnQTQgoPjM/nqn6VFco/Ov0aS6djHNsru7O/UVd/ir7+IjDs6dO5c8Axiu&#13;&#10;GLSIYgRUZUJQwBRPASKh2RNeIbxLTKk7evRouhnA1DGE4datW1P74UFbYZbXil24cCF5nbgOOJfr&#13;&#10;gGsIzq207mus/cu1j/cZBiTGCPtywtvJ7weiid8TBDnTFhHnHAvffHwjrtdcD18lIAEJtBMBhVM7&#13;&#10;9bZtnRQCGHx4YzAWmXKXDR8Kz+IJQxuvE2s6MKgxJJnih6HNxn4MRr7DW1GGhDjCIEMYYsjmdrKf&#13;&#10;9/WmRudfb/2qz8+eRbxE1aKJY/GgYLzmhfoch3FbOR44Dna0HQHFsc2eED7fffddOHz4cBJNjGPW&#13;&#10;Iu3atSuJJ8ZzpdjmOuiK6/sQlIhNRBM3E7iJwH64rVu3rtmxjLv+jC/azu8IiTHCvpzyVD7GHoxZ&#13;&#10;K8nvBRtjiePzeGrE9Zrr4asEJCCBdiLQ/H+l26m3bGtTEMAQzqKCO74YNSMljuF4pnsxXY+pexiO&#13;&#10;iC62LJz4nmlNbNyl544zRieGE4YSxihGFhsGFyKHfKsT57CWCs8AXq+8vgZDLNcbg596Y8jyHiOM&#13;&#10;8/I5taJ0cS55kB/rVagj5XBerbypJ23PxuBo+VMH0kj15/ssVMif+mM0ZkOS7+GY28GaGvIlWhnH&#13;&#10;8JnvOIY6sw+O5AUPuMKZxHdswyXKpS7kz3GcN9J4gBXre+BGHUgcT//S59QJxtSD+vKa+6WIcZGn&#13;&#10;2GU2mQP7K8cFLBiTtI/y+Y7EcdQxTz3tjcEK+B7Rg2jC+0qdM790UsU/5Edb2Zi6B3/qwEafj8S6&#13;&#10;Ipt0LGOQ82CZxzf1I+/cH4zr3K+8Vtcrrw0iD/hyvVXmwbilzpkH+cEi86gep7kdmSdjgzI5n3FK&#13;&#10;X+fxQnsoD/HNeSS+p9/JF48eU/R45VojEc2T9WTUKXv02E8+ta5XOJCoT+XvAeXRj7metDOzqtXv&#13;&#10;HMs5/JZw/ZDwRMOBfeRNov7cOGAMkGcuP33pPxKQgASahIDCqUk6ymq2LgEMJ6Z8YQAR/Yq1IRhA&#13;&#10;GBnbt29/13CMN4xRRBXrQJimwz4MTIx7jmdqD3lxHkYWKRtyOSMMGRbtEyGPu/qsxaFsDEUMN4w4&#13;&#10;1qIQ4W/37t3pPYYOxtFoUfXIm3oxRYt6Yvhh0OW8ER54XJiyhVctR0+jbmPJn+Nq1T8baLQVwyxH&#13;&#10;aKP+GO7ZyK8sh7bDG3a/+tWv0jHUmzbCA4OQ7+AICwIREKUMMduIBCe8LUxZo/9pC94D+jdPY6Mf&#13;&#10;qMvnn3+e+pn6FTkuECy0H+8n4xCDG94YuYwL+o7xhQhiOinlZ0EDL7gxdQyDnv6EF9PHGE/0C+Nr&#13;&#10;uMT35E17YYHBj6FeKSaGO7dyP0Lpxo0bqR14b1k3iEFPfuRNflxzeGgoD568VgsnuMKdjbHMNUOb&#13;&#10;yINjqRvt4lzGGWzon3y9VY5TeHKd5XEKT+qQr1l44nGrFOZcO0TpZCyQclQ96vDv//7vyauHSKWe&#13;&#10;JPqKtjJOP/roo1Q39sNipKh61LOefs/Xbb6eKJO1nYwLxjPtgAn1/+yzz1L9GEuMHZMEJCCBZiMw&#13;&#10;/F+xZmuJ9ZVAkxLACGMNAsY+RjqGJwYRBg9GIIYNhiSGLIY9hhzfYYTlO+AYKRyD4corhgp3pskX&#13;&#10;0UDiM8YjwgaDBqMSIxmjCaM3343nfIywnA+iByOZVwzQXA+MvI8//jidizFJ3hjM5HvixIlkKLKP&#13;&#10;8yibxPnUO9/Fp+0YmxhRo+Wf72xTf4w0OFB/vDTkDwsS+bMvix8My6445Yu74HCqLIdgBLSbtvA9&#13;&#10;RiqGHufAnXzhQ160heO4+059RxIBqSLj/IfyKBsjHUObsukHymI8MBaoP8Y2LGgHfYSxXM+4yB4H&#13;&#10;xt2ZM2fC2bNnE1vKpJzsecjjgr7L/Z2n1zHeqA+sEBjwhyuiFYGc18KNhISxgCilTMrCIEeYwBzW&#13;&#10;uX+HywNe9BHXBv2arxPGHGxzW6g7dYM131EOoo1+pQ58D2uETs4HFrSbPPge4cM4o73UlTFMnly/&#13;&#10;XG/UFQb5OuuNNzz4DKNcfj6fscXx1B3Rk4U59WI8kkdO7ONY6sd78stcqBv7GLvsJz+24a5XzoNL&#13;&#10;Ef1e+btAnvma4lqlnXxGLFEvkwQkIIFmJqBwaubes+4tQSDfocZw4y44RiYGB4YWRgiGFWIEI+6b&#13;&#10;b75JnzmOO/kY0RiVGG/Zi4RBiJHHeZXPBcKIwkhC1PzhD39IBjd3vblTjoHLe4xPjEQ8WhxHHtQD&#13;&#10;jwxTbUZKHMfzZDD0KAcjlDvpeWE6Bh1GLfXE0KecbLBm79hI+WMUYgTCgWht5IMxRt0xsKkfhhn5&#13;&#10;Ij4QAYgKDODf/e53yaCtvsuNQUe9//a3v6U8qAeRyTB+c3m0Bf58hjflIHKLFk657Ri0lJUNcsQJ&#13;&#10;HGkrxnEW2IwN+qnecUE+MEOM/ud//mcy1uEECzxe9BHlIhLgSv/CnjH629/+No0bBF0eX/AiT8Yz&#13;&#10;/cL44v1oiesAQcJ4wWMBB85joz4wGSlRPnVi3P7xj39MwghWeIToN/LJYhTBzXXCsVwrtJV2ZuHG&#13;&#10;mOE7xgXXAF4pphtyjZCoC2XBH2FAvuz75JNP0rhnrCN6eN4UY5Y2UQ/KYWzBk/I5H1EFWzaufY7N&#13;&#10;vwm12ksev/71r9N0vO+//z7Vg+PgDDe8fIwZWFLH4VJR/Z7z51pigwfXHmMHIci4pSx+s7JXrVHX&#13;&#10;Tq6LrxKQgAQaRUDh1Ciy5iuBcRDAUEJoYGRgnGFYYXxxZxnDHqMWLwTGFoZXV/SgMN0NYwkjBOMO&#13;&#10;oxajBSMYw4X9TI/BEOOOOPmxhoq8MNYQGRhzTOsjP+7sUy4GH8Yk3iMMSOqDmKB+GEbDJc7BEKQe&#13;&#10;HIvRTN4YUNQFIYARiQihvtSHczA4MTxHSxybvVkYviTyZ6OdGL4YaIglEh4H6s8dftqJUYrxllM2&#13;&#10;9PKdd+pIXZnuSD/AHkMaA5o8qTvlYowzTSsb0Tm/ol6pL33DaxYwiGTKpX0IN9rKuKCf6x0X8Kdd&#13;&#10;5EXf0W54YoDDLQs2GFAnxg5jhMQYZD0NPBg7eB7YqD/nMfbYGA9jSVwHjG+28SbKRHwg3HilXxHV&#13;&#10;tIOxSH+xj+uDsQ43nn9EWxjrGPVwJR8EPvt5ZVzwHX1AO6kjY5lriXHMxtjkFQZsXIeIFniyH45E&#13;&#10;u6sUopRJfRhX9AHH0b8wRvQMl+BKXTiOMjiXxG8BAjs/kJo6wWG4VFS/V+efrysYMz7wVtOuLEwZ&#13;&#10;0yMJw+r8/CwBCUigTAQUTmXqDevS1gQwlvLddUBggGHE5jvjiAAMeQzBn//85+kuOMdjhHBsvquO&#13;&#10;QYg4QsRgWGE0Ymxh7OEtYD/ncBf9l7/85bs76RiIGGMIDN5jSLNhgLFhCGHoDZcwODFKOTYb3RiM&#13;&#10;GK+5jhig1Id6U2fqxXdsIyWMMQxyFsRTf4wvpoBRf4QTYiLXHwOSMhAaX3zxRTIeaQf157hqo5T9&#13;&#10;5MHdegxPziUvxBxGH3VFhDFtDqMcpoirRqVKw5P6sF4lCxT6B1YIYYQT/VnvuMBgRxzCiPxpG1xZ&#13;&#10;t4Oxi+hhP1zZEBt4pmABF8YL/czYYLyy8R6G8GbDI9XoxHhijNNv9CH14jlb1A0hRh1gi3imHQgp&#13;&#10;xBH1ZdyycR5GPu/pb87hePgjVrIApAzypx+4PhlTiCo+cx3QN2zkTfu5HghFn4M2wJP38KX/EKVZ&#13;&#10;YJI3+QyXqAPH8ltAG3KdeM++7IWGR/VYr8yzqH6vzJP3+XriZgvcuA5pbx4Po13r1fn5WQISkECZ&#13;&#10;CCicytQb1qWtCWBQYKix8R4DjDvXGIMYVggSDBGmv3RFDxFGfWXC2MLo4jgEBtOpMG4x4BAaeHi4&#13;&#10;u81+jBvufiOeyKsyZUOMczB2MDox/saaMJKYNkU9MD4x6LIgxKijfRinHINRxffsGy5hhHM8hh71&#13;&#10;pz0Y93lRf7WIoW0YtRithMXGMOXuPmXBDmO1MtE+WGBgI+wwSkkY2bzPUwJpC22iTzBKG5koO9eL&#13;&#10;duapZJTJuGBM4E3AI1LPuKCvOR+PE3lRJgxgwbhgHGZDF26w5XimsCEu4IrYQBxTZ8YfG+85jzHJ&#13;&#10;NpIBXxRHxip15Lrglb6DHf2e68Ur9WJsMyYZd+zD+8L1wfvKRDvgzdiDN9cB57HRJ4gpyuMYhBP7&#13;&#10;SZkZ77OgY/ywH4Ycxyv1Q0BxXVCn6rHJ+dWJOudrErb52uE99cvXKvsr65HzoU1co0X1O+VWJurG&#13;&#10;eMBrCSPaZ5KABCTQKgQUTq3Sk7aj5QhgjGGckjDsMFCyNwUjC+OnMrEPI5YNwwxDMIsnPDsICYw3&#13;&#10;BAveGgw+jJzqlA0fDEGEBgYYhh3nZyOt+hw+Uz6GEiKPKUoIHOqPsKHeGLBs1A1vBomyOI+N+tZK&#13;&#10;GLMYeRivvGKEU3fETjYSK8/DgEaMYTjjLcBTxbl4BvKUocrjEQ/cqWfLopHvMTopC+7Uj1eYI+Qw&#13;&#10;PhudKI8+oO94nxPjArYY8vWMCzxneVyQF/0LV/qI9uY25ldYwBVRygZTxhNjjDFVy1Dn3Hx+rn+j&#13;&#10;XhEi3FhgXCBWGAe5fYwtxg6CM4sgPGx8JtGvbNSVtmeDn3wYy//xH/+RponCh+uL8Uzf8Mo+zqWP&#13;&#10;ED6MV8QC44+xjnD/Y1xzRT5cC4gKzuN76kd9YQ4/2kA+tQRPUdxoY/YOFtHvlWOTOvKZdsGn+rui&#13;&#10;2mA+EpCABKaKgMJpqshbrgSqCGDQYHTlu94YYxiz7MeAY8NQZXoRhipGbGXCGMKoxnPA9xyfjVvy&#13;&#10;QTRgaHMcBlqealSZB+8xOPmeDSMxJ/IbyaDDaMRwxUjFSMQzw5okjHyEFyIGA5H3GFaUTxtGMxSp&#13;&#10;L2WTL23AgM+GaaXQyfXke/YjyiiHV9qP4ZzZ5mN5pb35Tn21MMziiWPYSNnATh8a+A91oV4wqqwX&#13;&#10;LDD42XgPk4mMCwQl44Hzs7DgM2I3r5uq1TzW9sCSssmDjff0Ixvs6QM4MR75jvqzbywpG/Ycyzlj&#13;&#10;PY+yGVO0IYtlPGLUlfaxn+uCV7YspKkbZbKREDsIG0RO7w/ruRCZ5MFrHse8In4Yi4gExhnjhXow&#13;&#10;7rh2uB4Yc/QVU0ypF9cn57JlgcbxbONpb6rsBP6hndSpqH6vrgLXCWOWsVs5bquP87MEJCCBZiSg&#13;&#10;cGrGXrPOLUkAgYBhh0FDwujIQoVX7g7/5S9/SVHUMO6qjRIMIoxVjDSMMwwxBANGIq8YsXyPccZd&#13;&#10;dbbqPOoBixFJVDFeEUcY2IgmRBRGI2VRbwxNDFO8WawrYkpPtQisrEc2wKvrT14jGdW5PAx5jF4M&#13;&#10;+GwcV+YPW45ly7wrv+d95f5aeVQfX8TnXP/qfqrmUc+4YLxlrowbQpEzdpjiSLm1EizxMpGoI3kw&#13;&#10;dnlfKUDZl8cfYiILz1p5Vu7L57GPPoZ9Jf/KYyvfw4Vrh/oTbY624P3k5gFCgbFCftSRayO3m3rT&#13;&#10;p7lfEUBMVySxj3zwGsEZLxXrymDDmEWo4THCg8p45jxuIPAdwus3v/lN8jBxAwHRRX248QEL6sJx&#13;&#10;3ExgaiTroIjch5gaS3sr2z6e99Xjp95+ry67Ub8v1eX4WQISkMBUEFA4TQV1y5RAFQEMNAx7jDwM&#13;&#10;U4x9DDAMNPZjSHEMRmUWAMOJBs7FaEO8IFDwHGWjNRuHFD+SccZx+a4078mTsivPr2pCMkgRQRiE&#13;&#10;lIdAwuDkzj7eJ9qV7/7j1eA9+ZKo71QmWLKNxIT6jdT+outPXeCY+264/KlTEeOCfHJeWQzVKpN6&#13;&#10;YewjMBDJGPqM0+zxQUzQrwgTPGFsHDucEKssg/Ix5BHdCP7sGaWM0RLH42FC3OQHGdMO8qRs6kB+&#13;&#10;eIeoN/VlP0KiMrGfDRHEuYgsjkf0MG4ZywhCvEeIKdqXBWgWjvQZ57AGijLZEEysOeT4fDODvMiH&#13;&#10;V0QfZVEn8pmMRPvyxhiaSL9X17Ny3I52PVWf62cJSEACZSegcCp7D1m/lieQDReMliwyEE0IH+5I&#13;&#10;IzgwQBAieHS64qJ9vs+iYzhAGF/kgQGHMYvhhzjId5wx1KqNRvKiPuzHuMOzwHvyyHfohyuPOmJw&#13;&#10;slZo7969aeE7BiaGMMYhRifeAAI89MYpUERkIyEEMWaHMxapM21ly/Wn7vCqVf9cv2wIUm8MWQxS&#13;&#10;zm/2RBuycV/kuMC4x2vC+EI0YMSPlGCKGGHKGWOTOiGo2GBN/+BlQSwwfsh/pJSvA44nah/jhPPw&#13;&#10;xHz22WdpDI90Pt5NniOGaOJc6vDpp58mUc6YzNcM9cTLRCRBNoRMrUTb8CblOnAdsnE8deSmQI62&#13;&#10;eOjQoXS9sN6JsjiX8QoXbiTAhHO5Hrg5wnXOtUBQDhj1xuuBccq5HJ89XrXqVe8+xgx9x8ZYqrff&#13;&#10;uc5MEpCABNqFgMKpXXradpaWAMIBcYFIQVxgQGGA5ahUWZBgUGGkMq2H9RMYgpUJEUFeCB6MM4xD&#13;&#10;BBMGMIZcvpPN/nynm7KqE54mjDwMO8KaY9ASrhuDs5ZQqSwXgxBDCiGEaKNczqd93J0nT+qN8Ul7&#13;&#10;MT45jjoPJ5yoL0YeIpI2ZOMVQ7lW/akPdchGKq/kTbnk0+yJNtAWNvqknnHBuXlckB9jhbGF8MXY&#13;&#10;r070JX0FexjTJ9nDRF0QGYxRXhEEeIDwHpEnx9GXw4lX+pJxiYhA0HAuQUzwmjImR0t4MJkSytRQ&#13;&#10;xgBlMvWNDUFCXSmba4RjKafWeGC80D5eaS9jmIAOcOJc6ohwYtySH9cIZSLWGNd8T/65HAQULBFh&#13;&#10;1At+XAu0D05EwMzT+HilbBg2KlFn2l1Uv8PJJAEJSKBdCDS/FdEuPWU7W5YAQgDjEqMPgwrjkqlr&#13;&#10;PMiSO88YWxi4GCh5Kg0GbvX0Jb5DMGHUYXhi9LH2AgMJoxjxgPGaBRoihnOqE/s4hgABf4zRwDCy&#13;&#10;MDoxYGvdXWYfxiCG45/+9KeUJ4Y33gsMTsrmrna+A0/7MBA5D+OSdtXKN9eL8jFeEWPkhbjEe0Z5&#13;&#10;TIWqTuSVxRVCDiMWwxXjmTo0e8ocMbqLGhd4Rhh7ePLY4FwtnCoFKWOVsYY4gTd1YXzlccm4RUAw&#13;&#10;PY3xh9hnvGbxUqsPENesJ0KI0MeMkxzWejhRXZkPwos2MBYpn1Df3HxAhMAMwcBNCMY344/rJI9/&#13;&#10;rpW8IVwIt46oZx91+OlPf5peEYe0kfxoF3XkGK4XxB1jmTGHh5UxikcKtv/4j/+YGFAHxjJ1ggWv&#13;&#10;5AlPxil1Zxvpeqhs80Te5xsxMC2i3ydSB8+RgAQk0KwEFE7N2nPWu7QEsgGGKMAIwiCqTBigbHyP&#13;&#10;kYqBdezYsWQ8YTBhYHKnnY272ogARAvHYxgiGDgGw40NY4zzMGT5DiOMDQMN8YJxx4ahxl1v7opj&#13;&#10;HGLUcqcc4xsjCoFCvTD88iJ4jEeMK/aTB0bXcIl6MvWI8zkeQxYWGODknblwPu+pN2VTT/IeLvEd&#13;&#10;7UQ4YRDTTtpA3TFMybuy/hjgiEKMcNrJ+XjwOHcsBvhw9SjLftqLsEEIFjEuyAuBwThlQ1SwwZu+&#13;&#10;wbAnITJgj8iHLSKBc+nr3J/0E/Vieh3jgeMYkwh5EkIhCw/6hXOzeGasEdSBPiU/js3iZ6z9lscY&#13;&#10;r1wT+RpD1OQxiWBifBOwgfZyLN+xkRi3jC+uD14Zz7Qpj9dcb47l3CxEEFOw4jN5IP64+UDdEV+c&#13;&#10;xw0EGHFMriv58Jl+5Xpgo6xGJcoi/6L6vVH1NF8JSEACZSSgcCpjr1inpiaAQYTBhuGI0MEIzYnv&#13;&#10;MOIwrDBCuVONIcp0He5SY1RidCJ4EDkYYxhtTJXjHIxQzuN9vovPMRixTP05cuRIEi/c7e+Ka1UQ&#13;&#10;SxjA+U4505YQc19//XUSHgcOHEgGHh4uDCmEHGUQVY38MOKoB+IHbxXGYHXCIMQ4xCgkDwzg3B7q&#13;&#10;meuBIUsbMVoRdggc2oBRiYE+UsLYox140DDgWceCZ4L6wRDDP9cf0UT5GOCwQjRlphxD+5s5YfRm&#13;&#10;gVLUuIArfX/w4MHElfzhSt8zJhm3jGWEEIKD/kNQ02+Miyyu4MpnoiXSZ/Q3/YEnkv6gvghYPFSU&#13;&#10;wbVAHzHWEMJErEPM8D3eRI6nDpTDGB8pUQfqRL6IIz4jvrgWOZ+yaAPXG9cJ9aF+jFvGJhvt5Hxu&#13;&#10;TDCOaWe+LrmmEKrkxbimzocPH075ILoom2uVMrkm4Ed+HMd1RtmMd9qW2VAHxBUM4IYHjzIY141O&#13;&#10;9GsR/Q4LkwQkIIF2IaBwapeetp2TRgADDeMcwYQBn8UGRhQJI4tjsrDie8QAhhMGPtPcEBMYNiT2&#13;&#10;Y0RyDsdxHsYfBibGGgYiRi93xvH4UDYGHAZnnkLF3WxEFCKG8zBm2fB2Yfhg1CF+KIP6YHhioHM8&#13;&#10;ZWcPV6074eyjDtQTDwH1I2/aj7jB64OxSbsxPjEoMVLxpiEQ8axRt9ESBi7PxYEBngDywSjNbaf+&#13;&#10;GMmUBx8MbRgw5ZF6YdBiFDe7cMLoxjAvelzQb4wHNvqPccFYyH2DgOiN64JgD2uMfAQ1YxDxnhPf&#13;&#10;wZ1+oY8Ye5xDX5HoH8Y25zDeGI+MN8qizCyauA4QWfk6GE04IYrpZwQ54p9yEGKUnccfAoVyKBOG&#13;&#10;tA2RwphiH/UhH64/ronsdeKVY2gDx3Mc3/OZcc2NB0Qe1wkCn2sir1Pk+zzmqRvf04dcC5xPPTmP&#13;&#10;aw1uXLuM00an/HtQb78rnBrdU+YvAQmUiYDCqUy9YV1aggDGO0YmhhVipvLucTZ6ERp5w1Dbt29f&#13;&#10;8pognDAWMUZzwnDEU8RxGKXcmSdfhAllIcgwAskPgwuhwJ1kRAbGG/spl3pg7HI8n/EcYAhjZJIn&#13;&#10;CSMXIxORghdn//796S459RnNcMXgZS0Ir3iEuGNPvognjMecPwYbeWPk/uQnP0kGI23EkBwp0XYM&#13;&#10;VOpIm/AGYNCycec+c8Agpw1wQPTBAYOU9sOpVVJR44IxgwDK4wKuCHCMevoPkYsQYIM9Rj6eE7gy&#13;&#10;XunvSuEE49xX//AP/5D6mbGGIEPE8IrwYEwwDnO+tOfDDz9M4yFfB4jDsSbGKOOJsqkP4w/hxEad&#13;&#10;qDv7KYexQR1oJ4KJjesVscf4RMxTL9rO2OJ6wzPEZxL1Jj/GFMdyvVHnyhsMjO9f/epXiS1CHvGE&#13;&#10;IKXdeawyjrmBgIcOnl1RPHHtkXejU9H93uj6mr8EJCCBMhBo/K9zGVppHSQwCQQw2BAEeDQwoKo9&#13;&#10;GxhbJIwijBaOx0jCE4LBxLkY+Bh2+ViO51jyy8YU52DQcpeeu8UYcxhgnMdx5IUhh2iiDAxAEucj&#13;&#10;vtiPIcl7DD8MZO7EY0hiWGKAcscdww/hkdcoUQ6GLHVE6JE3d8cpmzLyHWzqS/2pD8YiggiDlGMQ&#13;&#10;NBiKCCCMb4xOPnM8ZY+UP+Xku/nkBQfKpP6UgYjkGPZT52zQ0l7KzfxGKyfBqvgHTnjGKIu6Ij7h&#13;&#10;Nloa73m5n+EOL/qStgyX8vG5XfWMC/JgihjjgnxoH8IDoVPZd7l/GBeMV/oftpWJvmFjHDFGOAcW&#13;&#10;CCyEAx4WRDjjjeNoR+4z2s7Y4OZB9szkvKkj+VFPvFEk3rOP7+h7ziVP8mb8IYbydUi/Uw/OYezR&#13;&#10;VsYJ9cFrwnVIuzmOjUQ+1C0Ln3y95euHPmKc7dmzJ10z1IXv2PiOGx6MG/bn6wyeCCfaDSOuJ3hS&#13;&#10;d8ZXLptzYJwT79mX02jfk0/ur1rXK8yK6PfRysn19VUCEpBAKxCYFn/Ah+YPtUJrbIMEppAABhp3&#13;&#10;ppmOg3GU705XVwmRkI0rDBeMNYygvGEA1koYdxhubNwhpwwMOy5hjEXywhjDUMNoxKClHL6rTJyT&#13;&#10;p/xRV4xYRAd3wjkWQ4hzcz7UjzpzHm1EpGBQUx6GJ2VRDsfQZvJGiFFP6pjzzu0mf/JmwyilziSO&#13;&#10;Gyn/3A7qQZ3Jv7L+cKAM+GUOGN/Uv5LDWMvJzGCNd4925XwxeKsFQz4+v473PFjRHviyUVbllM2c&#13;&#10;b/VrkeOCOuQ+gDF5Z88QDGHLOKXfeKWO7K+V6A/OJU9Y0F8wJE/GSf7Tw/n5OmBMDHcdcA55wYbp&#13;&#10;diSEBuOPeuTxR/0rx1++DvM1wnhAQHE8x+Y2Ui5ihzqQMtdcd8rO1xvnVl5vjLPq641jOad6nFZ7&#13;&#10;nCiXNlTzpG78nvBKyvXjlTTa92Md57me5Afb8fb7WMtJlfYfCUhAAk1OQOHU5B1o9SUgAQlIQAIS&#13;&#10;kIAEJCCBxhN4/1Z048uzBAlIQAISkIAEJCABCUhAAk1HQOHUdF1mhSUgAQlIQAISkIAEJCCBySag&#13;&#10;cJps4pYnAQlIQAISkIAEJCABCTQdAYVT03WZFZaABCQgAQlIQAISkIAEJpuAwmmyiVueBCQgAQlI&#13;&#10;QAISkIAEJNB0BBROTddlVlgCEpCABCQgAQlIQAISmGwCCqfJJm55EpCABCQgAQlIQAISkEDTEVA4&#13;&#10;NV2XWWEJSEACEpCABCQgAQlIYLIJKJwmm7jlSUACEpCABCQgAQlIQAJNR0Dh1HRdZoUlIAEJSEAC&#13;&#10;EpCABCQggckmoHCabOKWJwEJSEACEpCABCQgAQk0HQGFU9N1mRWWgAQkIAEJSEACEpCABCabgMJp&#13;&#10;solbngQkIAEJSEACEpCABCTQdAQ6mq7GDajww4HBcLXvbng48LQBuZulBFqTwKKFc8P6NctC58J5&#13;&#10;rdlAWyWBBhF4+/ZtiP+bJCCBcRKYNi2E6fEfXsuUympH8nd6w9plYZF/pwsbLgqniBLR9H/9j7+G&#13;&#10;42evFQbWjCTQ6gR2b10f/o9//XnYvU3h1Op9bfuKI/AmKqbXb96GN3EzSUAC4yMwY/q0MCtarjNK&#13;&#10;ppzKakfu2bY+/J//28/Dou3+nR7fSBv+aIVTZIOnCdF04Nuzw5PyGwlI4D0C3DH/x0dPg/bfe1j8&#13;&#10;IIERCbx5E8Kr11E46XIakZNfSmA4Am/flszdFCtaZjuykbOpXr9+HV6+fBmePn0aHj58GAYHB8OL&#13;&#10;Fy/ijaH4QxdTR0dHmDNnTpg/f35YtGhRmDt3bpg+fXrgPM558uRJePToUXj27Fl49epV9MS/Td/P&#13;&#10;nj07zJs3LyxYsCAsXLgw8Lkycd7NmzfDwMDAu/Mqv8/vKXfFihUpj5kzZ6a883cTfVU4TZSc50lA&#13;&#10;AhKQgAQkIAEJSKBNCSCaEExXr14Nx44dC1euXAkPHjxIQgiBhPBZuXJl2LJlS9i7d29Yu3ZtEkGI&#13;&#10;puvXr4dLly6F06dPhxs3biQRhaCaNWtWWLZsWdi0aVPo7u4OO3bsCMuXL4/TM38UzIimL774Ipw5&#13;&#10;cyaJNUQXqfIYPnd1dYXPP/88bN++vaYA45jxJoXTeIl5vAQkIAEJSEACEpCABNqUwNA6zbfJ43Pu&#13;&#10;3Llw/vz5JILu3buXvEl4nDgGj1D2JuE1QmghgvAynTx5Mly8eDHcunUrHYdoIuGxunv3bnj+/Hna&#13;&#10;8FIhiPA8IarIF3F26tSpJLo6OzuTJwvvVrVwakT3KJwaQdU8JSABCUhAAhKQgATahwAeEbYypQbV&#13;&#10;B/GC0MHzc+DAgeRxWrJkSdi9e3fYvHlzmpbH9/39/eH48ePpOIQQx3MMwumvf/1r8lbt3Lkz/PSn&#13;&#10;P02Ciul0TMPDg/X999+HEydOBPbhUdq6dWugjDw1kDyYzpc9Srzn2MpUPVWv8ruJvlc4TZSc50lA&#13;&#10;AhKQgAQkIAEJSCAgmPJWJhyNqRMeJTxDeJQQR48fP07T4RBBTK1D4CB2ent7A14ojrt8+XISRUuX&#13;&#10;Lk3nInyYzrdx48awb9++sHr16iR8yAvP0tmzZ8Pt27eTiGJ91Pr165PXiXVUiCuEGGJp27Zt4eOP&#13;&#10;P07vq4VTI3pC4dQIquYpAQlIQAISkIAEJNBeBBrk4SkbRLxJCBi8P6xjwrPDGiaEE1PnEDAzZswI&#13;&#10;iCTWNyGcWMeEx+n+/fvpHAQT57KOac2aNSmIRJ6Sx7oovkegIZLu3LmTxBblcT7rqjiWaXzkgYCi&#13;&#10;vMlICqfJoGwZEpCABCQgAQlIQAISmGQCTKvLa45GKhohkreRjuM7jsNbhEhiCh0eIqboEcEu58H3&#13;&#10;rDtiQ9RQD75jrRPHsY91S4gmxA+JYxBdWXjlfbn+eLlY34Rw4li8Wni88E4hqtiXI/lRNwQdUf3Y&#13;&#10;V1QqLqeiamQ+EpCABCQgAQlIQAISkEBdBBASb968TgIji49aGWYhhJhB8PB5pIQQQfR0dXWlaXmc&#13;&#10;QyS8LJryuUTP6+vrS1PuEEyIJM7p6elJHiTyYRpeTtQXbxZeJjxUTPPjnMWLFycxlT1OiCfag/fp&#13;&#10;yy+/DIcOHUrrptiH94nofXi/KKtSmOVy6nlVONVDz3MlIAEJSEACEpCABNqawLSoM0YTG1MBCA8N&#13;&#10;09wuXpyWvDREuKuV8MogYBAobHweKSGU8DKxcXx1Yv0Ra5gIT07IcYTOqlWrkmBiLRMep8qEYGJj&#13;&#10;fRPrmjiHV4QQ0/YQQkzLw8OEGENAIcSGhOHQeisEF/vZOI9jmU6IGGSjrrzWmxRO9RL0fAlIQAIS&#13;&#10;kIAEJCCBtidQNvE0MPA4PuvobLh19UQK340YqZUQMnhodu3alV5HE0618sj7EDNMpSPc+NGjR9M0&#13;&#10;OgTLRx99lIJA1BJanIPgYQ3UwYMHUzQ98qBeTAXEQ8V0PgQYjBFBBKBATBFYAmHF9D6EEnkg2IjI&#13;&#10;h7eLtiCyWG/F8fUmhVO9BD1fAhKQgAQkIAEJSKDNCUS3U4qsVyIMVGkSEsKHDeHC9LneGE0vPxAX&#13;&#10;kYOwQQAR8IGpdDllzxDeKQQPz4TigbhM0cPTxDk8CJdnPyGMyCs/HJc1TEwXJLw5+ZNvfrAu3ieE&#13;&#10;E9P9rl27lvJivZPCKZP3VQISkIAEJCABCUhAAlNFIOmmSVIqY2wjwmL79u1hV/fy8OGHH6aH0dY6&#13;&#10;tXKqHueMN2WPEQ+z/e6775J3C68P+RIqHG8W0fOYDogAyonpdETc40G4X3/9dXplfROeJs4jtDlr&#13;&#10;lDgHTxN1Q0wRmpxpiOxHQCGI8pQ8xBlT/nI4cx6me/369RTuvJa3K9dlrK96nMZKyuMkIAEJSEAC&#13;&#10;EpCABCTQJASYorZ8xfIUEhzvDgKnVkKUsG4J8cHrWFP2GOXnOZ0/fz6JJrxHiCZEzJ49e5LYQTRR&#13;&#10;HxKCifVWiBqe74SniXVNeKzwNCH28CThbUIcVdcJzxMeJF7JM0fNo/7sY1oegorpfnihEFKUWURS&#13;&#10;OBVB0TwkIAEJSEACEpCABCRQIgIIohlRCCEshhNNubocm7e8b7RXxAgeIkTPV199lV4JDMHUuv37&#13;&#10;9yfBhMeo2tOEaEJcnTp1KvzlL39JgSAQOqyxYs0Soc2ZklctmhBoiCwEFnlyDN6pLJxyfWlrFopZ&#13;&#10;ENK2IpLCqQiK5iEBCUhAAhKQgAQk0KYE0jy9ErYdMTT97zw29VY0CxPWJjHNjkAQFy5cSJ4d1hvh&#13;&#10;MeKBuHic8AjhCSKx9ogpdkzpYw0Swon3fM+xeJmY1kcEvloiDlGG4OIcPFqIMkQTAos8yB9RhScL&#13;&#10;bxMBJ5jexxQ9jikiKZyKoGgeEpCABCQgAQlIQAJtS6CWoT/VMIryslS3A28OooSodX/+85+TeMKz&#13;&#10;s23btvDJJ5+kKHhMl0M0VU6zQzQR+AGvEecRKp3peETNw9vE2iU8ScOxRBgx9S4/44nQ5niqcuAH&#13;&#10;RBNrq8j/6tWrSUxxDGVUBqWobs94PiucxkPLYyUgAQlIQAISkIAEJFCLQEHTwWplXaZ9WQAhUvAa&#13;&#10;IVJYm8QUPcQLYc8RRdUJscXUPgI3sHEsU+3Ij2h8eLLIKye8SIgvvEZ56h5hyPnc39+fNspnCh8e&#13;&#10;qCyqEHQEjKA+iDHKIJ8iksKpCIrmIQEJSEACEpCABCTQxgTidL3SCadi1vVUd2r27DBND4HE1DhE&#13;&#10;C+KHABGImFreLsQLHiWm0bERtOHIkSOhN4YvxyNEYIfKhPhBMDH177PPPktCiGATHEv+CDee+3Tg&#13;&#10;wIG0pol9iC2m5rFWCk8W3iY8UtXroCrLGc97hdN4aHmsBCQgAQlIQAISkIAE2pgAAoUpeIggwoMj&#13;&#10;VBAs7KslmDIqjkEMIaBYz4QAy+flY0Z6RZAx9Y4yEGrkw3OaeDAu3izWMeGN2rBhQ4rm19XVlYRX&#13;&#10;tSAbqYzRvlM4jUbI7yUgAQlIQAISkIAEJCCBRGDBggVJMBHE4YMPPggEbUDMjCSaOBGvD2KHKXlE&#13;&#10;1mPN0kjnIKo4Pk/V41jEGdP1iNrHs6EQUEz1I0++RzwhzhB1eJo4v8ikcCqSpnlJQAISkIAEJCAB&#13;&#10;CbQXgfIG1YvTB4vvivysJAJATHZCHCGM2BBuk50UTpNN3PIkIAEJSEACEpCABFqIwA/KKRr15Upl&#13;&#10;VXTlojSe2iicxkPLYyUgAQlIQAISkIAEJFCTQNmEU81KurMOAgqnOuB5qgQkIAEJSEACEpCABJhC&#13;&#10;xlamVLb6lInNROsyfaInep4EJCABCUhAAhKQgAQkIIF2IaBwapeetp0SkIAEJCABCUhAAhKQwIQJ&#13;&#10;KJwmjM4TJSABCUhAAhKQgAQkIIF2IeAap3bpadspAQlIQAISkIAEJNAYAml9U7nWOMVFV41paxvn&#13;&#10;qnBq48636RKQgAQkIAEJSEAC9RJAoMStdELlh3rV2zzPf0dA4fQOhW8kIAEJSEACEpCABCQwMQJG&#13;&#10;sZsYt2Y6yzVOzdRb1lUCEpCABCQgAQlIQAISmBICCqcpwW6hEpCABCQgAQlIQAISkEAzEVA4NVNv&#13;&#10;WVcJSEACEpCABCQggXIRSEuJ+KdkiTVXJaxWySiNqzqucRoXLg+WgAQkIAEJSEACEpBALQKqlFpU&#13;&#10;WmmfwqmVetO2SEACEpCABCQgAQlMKgHk0rQSRtWjTkq5YoeCwqlYnuYmAQlIQAISkIAEJNBuBKJC&#13;&#10;KV1UPVVT4aPQNU6FIzVDCUhAAhKQgAQkIAEJSKDVCCicWq1HbY8EJCABCUhAAhKQgAQkUDgBhVPh&#13;&#10;SM1QAhKQgAQkIAEJSKB9CAytcipfe8tar/KRGmuNXOM0VlIeJwEJSEACEpCABCQggVoEUujvki0q&#13;&#10;ok6mQgkonArFaWYSkIAEJCABCUhAAu1JQKHS6v2ucGr1HrZ9EpCABCQgAQlIQAINJhBFU+k8PAq5&#13;&#10;ojtd4VQ0UfOTgAQkIAEJSEACEmhDAgqVVu90g0O0eg/bPglIQAISkIAEJCABCUigbgIKp7oRmoEE&#13;&#10;JCABCUhAAhKQQNsSKGNgCDqjrPVq4oHiVL0m7jyrLgEJSEACEpCABCQw9QSGNEq5puqVbsnV1HdT&#13;&#10;3TVQONWN0AwkIAEJSEACEpCABNqeQLl0U9t3RyMAKJwaQdU8JSABCUhAAhKQgATahsC06N5hK1Mq&#13;&#10;W33KxGaidXGN00TJeZ4EJCABCUhAAhKQgAQk0DYEFE5t09U2VAISkIAEJCABCUhAAhKYKAGF00TJ&#13;&#10;eZ4EJCABCUhAAhKQgAQk0DYEXOPUNl1tQyUgAQlIQAISkIAEGkMgrm8q2RqnWKHGNLWNc9Xj1Mad&#13;&#10;b9MlIAEJSEACEpCABOokgD4po0Ypa73qxD2Vp+txmkr6li0BCUhAAhKQgAQk0OQEhhRKjKtXsnao&#13;&#10;nIruEIVT0UTNTwISkIAEJCABCUig/QiUbqpe+3VBo1vsVL1GEzZ/CUhAAhKQgAQkIAEJSKDpCSic&#13;&#10;mr4LbYAEJCABCUhAAhKQgAQk0GgCTtVrNGHzl4AEJCABCUhAAhJobQJM0yvbVL2y1acFRoAepxbo&#13;&#10;RJsgAQlIQAISkIAEJCABCTSWgB6nxvI1dwlIQAISkIAEJCCBViegx6nVezi1T+HUFt1sIyUgAQlI&#13;&#10;QAISkIAEGkugbOHIG9vadszdqXrt2Ou2WQISkIAEJCABCUhAAhIYFwGF07hwebAEJCABCUhAAhKQ&#13;&#10;gAR+JMCDb8v38NsYq6Kk9fqRXPO9c6pe8/WZNZaABCQgAQlIQAISKBmBaUaxK1mPFF8dPU7FMzVH&#13;&#10;CUhAAhKQgAQkIIF2IcDSpjKKphSwol06YXLaqcdpcjhbigQkIAEJSEACEpBAKxMoo3hqZd5T0DaF&#13;&#10;0xRAt0gJSEACEpCABCQggVYikNxOJWuQUf6K7hCn6hVN1PwkIAEJSEACEpCABCQggZYjoHBquS61&#13;&#10;QRKQgAQkIAEJSEACEpBA0QScqlc0UfOTgAQkIAEJSEACEmgrAikOQ8nWOJWsOi0xHvQ4tUQ32ggJ&#13;&#10;SEACEpCABCQggakhUMb1TZAoa72mppeKKFWPUxEUzUMCEpCABCQgAQlIoH0JDLmcytV+XU6F94fC&#13;&#10;qXCkZigBCUhAAhKQgAQk0H4EjGLX6n3uVL1W72HbJwEJSEACEpCABCQgAQnUTUDhVDdCM5CABCQg&#13;&#10;AQlIQAISkIAEWp2AU/VavYdtnwQkIAEJSEACEpBAQwlMi4EYppVsTRF1MhVLQI9TsTzNTQISkIAE&#13;&#10;JCABCUignQiUNXhdWevVxGNDj1MTd55Vl4AEJCABCUhAAhKYagI/KJSSeZwMR178uFA4Fc/UHCUg&#13;&#10;AQlIQAISkIAE2o6AU+NavcudqtfqPWz7JCABCUhAAhKQgAQkIIG6CSic6kZoBhKQgAQkIAEJSEAC&#13;&#10;7U2gjN6mMtapuUeJU/Wau/+svQQkIAEJSEACEpDAVBOIGqVsUfUMqlf8oFA4Fc/UHCUgAQlIQAIS&#13;&#10;kIAE2ooA3p2yeXjKVp/mHxAKp+bvQ1sgAQlIQAISkIAEJDCVBJJuKplQKVl1prJ7iirbNU5FkTQf&#13;&#10;CUhAAhKQgAQkIAEJSKBlCSicWrZrbZgEJCABCUhAAhKQgAQkUBQBp+oVRdJ8JCABCUhAAhKQgATa&#13;&#10;kECap1fCdje2Xq9fvw4vX74MT58+DQ8fPgyDg4PhxYsX4c2bN4lFR0dHmDNnTpg/f35YtGhRmDt3&#13;&#10;bpg+fXr6nuOePHny7jzyefv2bfqecxYuXBgWLFiQzp05c+Z7bDmWsh4/fhwGBgbCs2fPAnUhOAdl&#13;&#10;zps3LyxevDidO2vWrDBjxoz3zq/ng8KpHnqeKwEJSEACEpCABCQgAQJDRMO9XKmx9UHAIJiuXr0a&#13;&#10;jh07Fq5cuRIePHiQhAwCCeGzcuXKsGXLlrB3796wdu3aMHv27CSu7t+/Hy5duhSOHj2aznv06FES&#13;&#10;PwidVatWhR07doTu7u7Q1dWVRFAlV0TT5cuXw4ULF8KZM2dCf3//uzIRXBs3bgz79+9P5y5btiwJ&#13;&#10;tsrz63mvcKqHnudKQAISkIAEJCABCbQ1AfQSW9mi6v1Yr2K7B88QG96ec+fOhfPnzycRdO/evSR+&#13;&#10;8Djl7/EGvXr1KgkmXlevXp1EDoKHcxFbiCg8RpyDGLt582b6jFcKbxViC0FFev78efr+5MmT4eLF&#13;&#10;i+H27dvJ+5TLzJ4rvEycv3v37nQ+3qgiwsUrnIodS+YmAQlIQAISkIAEJNB2BIoxzIvF1hiPEwIH&#13;&#10;oYPAOXDgQPI4LVmyJImUzZs3p2l5fI8n6Pjx4+k4BA/C6tNPP01T9L766qtw48aN5IXatm1bWL9+&#13;&#10;fWBKHiIKbxLCCC8UHiPEE/lTLkIJwfXNN9+kfPBkbdiwIZWJSEOI9fX1hSNHjoS7d++G5cuXh6VL&#13;&#10;l6bpegqnYkeXuUlAAhKQgAQkIAEJSEACIxDAu4M3B48T4oi1Rtu3bw87d+5MU+wQOXiXent7k1ji&#13;&#10;OMQQ5zBdD4HDZ9ZGffTRR2kaH4ILr9KdO3fSOic8Uoioa9euJeHD+ijKRRQxNRBRxFqmTZs2hX37&#13;&#10;9qVjyI+1TRx39uzZVAb1W7NmTejs7EyepxGaNaav9DiNCZMHSUACEpCABCQgAQlIQAJ4k1hnxLS4&#13;&#10;HMABzw/CCYGC54ipcnh6WN+EcMK7hOBhXROeH/Lg+56enrSWCa8S66JYE4UYYj/nsFEG657wOCHG&#13;&#10;8HRxLiIMbxNeJUQX5W7dujXV7cSJE8kjxfnkyXdM+as3KZzqJej5EpCABCQgAQlIQAISKCEBxEZe&#13;&#10;/zNS9fIaoLFMZ+MYRA4iCaGCaMFjtGLFiiSK8vdEuGNDRFEPPE14lPJ+Iu0hevBQ5cR3iCK8RHiy&#13;&#10;8Drl4A8cg2giIAVlcwzn4nkicS7iiHqQN+UxPfDWrVvp2HRQnf8onOoE6OkSkIAEJCABCUhAAu1M&#13;&#10;4IfoEERjKFF6G+vyOk5bY9rcSOIpCx0EDoJoNPGEQCF6XVdXVxIunMNaJM6rPJepc0ytY10Sgobj&#13;&#10;2Mf5TL1D3OAJqk45f45BNCGU8G6R8F6RBx4oxBPHVify5DvWSOWQ5/n86mPH+/nvSxtvDh4vAQlI&#13;&#10;QAISkIAEJCCBtidQLuH0LAZkuHP7Trg4ezCJDzwwtRLPTULEsD6Ijc8jJQQQXiY2jq9OBIJAtBCo&#13;&#10;gal5hChH6GTxxFonzqUcxFp1Yh+iCQHEsUwLZGofCdGUz+eY4c4n73w+5+Tzq8sa72eF03iJebwE&#13;&#10;JCABCUhAAhKQgAQqCFR7Wyq+mrK3THU7c/ZMuHH+YTh16lTy/NSqDFPbWJ+0a9eu9DqacKqVR97H&#13;&#10;lDw8RETF4xlNBGlA3BAEAi8QYorpc4gvvEWVHqqcB/s4h2MQPGzkS8J7xme+45ixnJ89bjn/el4V&#13;&#10;TvXQ81wJSEACEpCABCQgAQmUlECcPNfwmiFq2PAMsSapNwZwyA/ExbNEEAfWQuFxYo0TwmmiKQuo&#13;&#10;iZ5f73kKp3oJer4EJCABCUhAAhKQgARKRoB1SNu29YTt6+eFDz/8MAVLqFVFPEx5qh7njDchZlhD&#13;&#10;RBCG7777Lnm38CyR78cff5y8WN3d3SnYA/vwFrHmqtKTVFkm+fEdx+BVqvRM8X4i53NOEUnhVARF&#13;&#10;85CABCQgAQlIQAISkECJCMyJHh6m4W3ZsmpcwSHG2gSEDdPg8vOczp8/n0QTke8QSBs3bgx79uxJ&#13;&#10;3iaEGccTdhwvFGugWHOFQKpO7GNdEmKMYyvXMpEv+/iO88mzOnE+39U6v/rY8X5WOI2XmMdLQAIS&#13;&#10;kIAEJCABCUigggBT4mqtt6k4ZNLfUh88LXhpRpvixrF5G2tFEU1ErSMAxFdffZVeCQxBiPH9+/cn&#13;&#10;wUTI8Bw9L0e7I3w4wgjxRB7VKYsxjuFY1kZxLm3gPcEm8vmIo+rEPvKuPB8GRaRicimiJuYhAQlI&#13;&#10;QAISkIAEJCCBZiPAMqLGLyUaN5UkhKYPiadxnzzCCQgYPD2Ik4sXL6ZAEBcuXEhT8VjPtH379sAD&#13;&#10;cfE4sa6J6XYk3iOqiMSHOGI9VH7GEp4ojkN4sQaKB9eSP6KLB9hyLonofOxn4xiOJRQ63+NpQsgR&#13;&#10;/hxxRRmURZn5/JRJHf8onOqA56kSkIAEJCABCUhAAhJIBKLXph0SogmvDs9o+vOf/5zEE56tbdu2&#13;&#10;hU8++ST09PSkh9giVirXFjHNDmHFVD5EHYEizpw5k7xKW7ZsSdP77t69myLvMe2P6XYEldi0aVOa&#13;&#10;4odg4z1R+/ByEYyC7xFHiCeOR8gRyY988FatXr06lcl0vyKSwqkIiuYhAQlIQAISkIAEJCCBNiDA&#13;&#10;c5Tw9BAAgjDnV69eTV4hPDuIGTw+iKLqhJBB4DB9DwGExwiP0/Hjx5MYYu0SXijyxXu0ZMmSsGHD&#13;&#10;hiR8EF2kdevWpWMQVoRb740R/BByiCfqxbk8NBdPFSIN4cR3TPUrIimciqBoHhKQgAQkIAEJSEAC&#13;&#10;EmgDAogjBAreHQQS3h3WEyF6EDSIHDxK1Qnv0L/8y78kQfOrX/0qnDt3LnmOvv32q9aVCgAAQABJ&#13;&#10;REFU23Dw4MEkgDgPgcU0PzxXbAS4yFPteI9niyl5lI9wOnHixLsgEXi4EFxEEaQ8xBOCrNLzVV2v&#13;&#10;8XxWOI2HlsdKQAISkIAEJCABCUigjQkgbhAieHXyVDnWJ7GvlmDKqPie4/AAsQ4KMYS3iHNYs8Sa&#13;&#10;JPaxjmnHjh2BEOZ4jFj/lBNBHvh+9+7dSaAx1Q8PE8KN/Akegeji+82bN6c65jVWOY96XhVO9dDz&#13;&#10;XAlIQAISkIAEJCABCUQHSw0ny9Ry+XunTyH1WbBgQRJMCJgPPvggBXRA/IwkmiiYZ0ThAWLaHF4h&#13;&#10;PEHkgQeLNVOsYUL84LHiWMrB+1Sd2McUvqVLlyaBxdompvaRyJvvEXU59Hn1+fV8VjjVQ89zJSAB&#13;&#10;CUhAAhKQgATanAAKpUEqpS6yjakXggfRwjbRhBcIgcSap/EmxBHCiG2yk8JpsolbngQkIAEJSEAC&#13;&#10;EpBAaxFIGqVk4qlk1WmFDp/eCo2wDRKQgAQkIAEJSEACEpCABBpJQOHUSLrmLQEJSEACEpCABCQg&#13;&#10;AQm0BAGFU0t0o42QgAQkIAEJSEACEpgKAo1ZSVR/S8par/pbNnU5uMZp6thbsgQkIAEJSEACEpBA&#13;&#10;SxAYParc5DfTRU5FM9fjVDRR85OABCQgAQlIQAISaB8CZXXtlLVeTTwy9Dg1cedZdQlIQAISkIAE&#13;&#10;JCCBqScQ/U2jPsdosmtJnUzFEtDjVCxPc5OABCQgAQlIQAISkIAEWpCAwqkFO9UmSUACEpCABCQg&#13;&#10;AQlIQALFEnCqXrE8S5Xb9OnTw8yZM8KCebPD4s55YX58nTWzI8yI+9++fRtevXoTnj1/EQYGn4X7&#13;&#10;DwfD02cvwps3b9N3IzVk9uyZoXPB3LjNiXnPCbNndQTKGsrzdRh89jI8ejwYBp48C0+fvggvX70e&#13;&#10;KbtJ/25OrD88FsY2zJ87O9V/2rRp4dXr1+H585ep3vcePgmDse6vX795x6NRPCcdgAW2FIHXr17F&#13;&#10;cfs8PBkcDI8ePYzX3NN4bb8Kb9+8SdNGeML6nLlzw4L5C0JnfMr67Nmz037GvEkC7UaAv1Nv4rXx&#13;&#10;5PHjcOfO7fR+8eLFYV68Prg2ZsyYURMJ572OfyM47/btW+n9ws7OdF3NnTcv/q2dWfM8d0pAAq1F&#13;&#10;QOHUWv35XmsQTQiErg0rwge7NoUt8XXpogUB4fA6/uEYePws9N9+EM5d7g+HT1wO127cCy9evIp/&#13;&#10;EN6+l897H6Kx1blwXtizbV3YvnlN6N60Mixf2pkEGSLjcRRh1/rvhxPnroXzvf3hat/d8HLg6XtZ&#13;&#10;TOUHjMUli+aHfTs3hu1b1obNG5aHZYsXpD+Wg8+eh5t3Hoazl/rDt0cvhsvX7yYh9eoH4dcQnlMJ&#13;&#10;w7JbggCi6fbt2+Hy5d5w8uSJcP36tfB4YCC8fPkyjuuOsCiKpbVr14Ut3d1h9+49YeWqVWm8K5xa&#13;&#10;ovttxDgJIJq4Zq5dvRIOfPXn+Dfvedi3/8PQtaU7LFu2PMyLIqhWQjQ9f/YsXWdf/ukP4cmTJ2Hn&#13;&#10;rt3xuuoJGzZsDDPjdWZqbwLciyrb76r3x4ofkwqn4pmWIkcu3sUL54YdPWvDtixwlnSGjhnT04XN&#13;&#10;XTU8LrPnzAwdUWA9i54WPFHXo+gZeFxb6MyKnqUF8+eGrvXLw57tG0L3xpVh4fw5yas1bfq00DEt&#13;&#10;erdinutWh9DRMT3MjXk/i16sp9EDxR8dvFlFJoQMHiO8XnjTXr58FW7efRTvvD+vWQyeMphs3rgi&#13;&#10;7Nq2Pmyh/vG8mdELR/3nx3w2rJ2Z3iMAYYjwexSFXyN41qykOyUwRgL5zvmDBw/CmTOnwoXz50Nf&#13;&#10;X194+PBheBOvt7dv34RXb1/Gzw/idfgsen5fxutzQZger/0lS5aEOXPmjLEkD5NA8xPgb9CLFy/C&#13;&#10;o3h93LrZH06eOB6+P/xd+m1fvWZtWLV6dXgdPU/DpcHo0e2LNyVOx5sTR74/lPLqjB6n5ctXhJer&#13;&#10;Xw53mvslIIEWI6BwarEOpTkY+dOjQFq1YnH4zc92hk3rloc79x+HI6cuRy/QzfDg0WASUGtXLQn7&#13;&#10;d20Mq1cuDj+btTUs6Zwf/vT1qWGFEyJp6+ZVYW8UTWykrw9fCL19t8OzOK2NaYArli+Knq2VYX/0&#13;&#10;6KyO72/efhjuxmlvT548j8LpVTqnqH8QTXjTNkcBRJkPYjl/+MuJcHHwds0imF6IYNq9fX30Nq2O&#13;&#10;U/PehD8dPB2u37yXpi0uX9YZ9sV2LV40L3yyb0vojCJxMIowPHON4Fmzku6UwBgJ5DvnfTf6wl8O&#13;&#10;HAi3bt0MXZu3hF3Rq7RmzZp055y76deuXQuHDx8KvZcupalITEnduXOXwmmMnD2sNQggmu7fuxsu&#13;&#10;XjgfDn/3bTh9+mS4Er20K1asTFNbR2olNynu378XDh/6Lnx/6NsovG6G+fPnp2l+I53nd21GoIyh&#13;&#10;v52RXfggnFThxI9PvkvKKykZ+dHTwSubqX4C06P3BO9QZ/SurFm5JHmWTpy7Ho6duRpOnr2eRNTM&#13;&#10;jhlpmt2ypQvS94iPt9EjdOhY76gVeB6n8925N5DWAh09cyWcuXgjCQy8UT1dq8KqKJhWLF0Y5s2d&#13;&#10;lfLGu5X7llfWRC2KdVsQhRjih7pOnzY9/RF6Hr1GT6K3hzVGTwZZYzS8pwpP0eI47W7d6iVR0K0O&#13;&#10;t6O3aV70IA2XWJOF961n46roEZsRbtx8EE7GKYWnY/1fvnwdEJKzYl13b1+XxCYeuGOnr4YbUfzN&#13;&#10;iEK0UTyHq6/7JTAWAlxfc+bOidOMloUtW7rD9u3b09Qh1jU9efI4Tcs99N134cGD++Hu3bvhYfRQ&#13;&#10;MY3PJIF2IMBYfxq9RaxnQij1XrqY1ig9jmuVWA/4In7PTYjhEtP6Bh49CjeuX08epzt37oSXUYRN&#13;&#10;i97b/HdtuHPdLwEJtB6BSRdO/IixcJmN1NHRkTYWVvojVMwAw8hHtCAOBp48TeuODp/oDSfOXAsP&#13;&#10;BwaTGGHh+P0Hj8O5uJ5nYRQ861cvDSuix2X27OGHBMEezl66GdcBPUoijLU/fbceJNH0JgphymP9&#13;&#10;FJ4nPjN1jsAQOcAC/cuG2Nkd10ht7Vodp/2tSGuMOOf5i5dJ1F24cjN8d/xS6L12p1BPFVP6euKa&#13;&#10;LNp59mJ/OHb2WvSIPRqqfxSNCK9vj11MU/V2xPVPG9YsCwhLRB4ep6J5FtPb5tKuBAhWwmL2TZs2&#13;&#10;hX/+539Nv6nLli8PizoXBRar56lJL6Lh9ypO0wvxXtWsmbPCrHgO55ok0A4EEE2sZzp/7mw4fvRI&#13;&#10;DPozGD2ya1PAFKbtjZZYL3ju7Olw8eKF8CraL3ia5kfRxI0Jpr2aJCCB9iIwvJVcAAfu1HBXh0WU&#13;&#10;+e4Oc+1xmVcKp1mzZiUDYG78IeJHiXn4CxcuTPsKqEZ7ZhGFwKMokk5f6Iu8X4ULl2+FW1HwZE9f&#13;&#10;XAER+yCugYgbwgZBg6dqpIelkc+9l49jBL4nyQPDeik8VyticIhVKxYlz8+mtcujx6kzrQu6fnNo&#13;&#10;vRQCinJZY7Q0iia8W7u2rk9rpRAzM/E4RUNuzpxZcapfZ4hx7OJdwFfRMzUzTS1M5cW6MdVuTZx+&#13;&#10;uGD+kFdpcZxa2BWn6G1YszwsX7IwdMQ89u7YkKII0ul4xlif9CgKvsdxmxvFJN4wphzevvcoXInB&#13;&#10;Hx7G9Vx4m0gccyWuaVq/Zmn6jIcJkce6LaLtFc0zFeI/EpggAa5ZvE2LFy9Jv5lk09ExM94IGAxX&#13;&#10;rlxOd9gf3H8QensvxTvuT5Ohh1dq6dKl0cs7a4KlepoEmosAf3tSlMn4yk0Dbip092yNU+/uh5PH&#13;&#10;jw/bGG48YMPcuXMrrR+8fetmuta47oisx7U2Pb43SWCIQBnn6VGzstarecdNw4QTP1YD8U7N+bhg&#13;&#10;+cKFC/FuzcVwM84LRkQhnLIBz48Qf8SJZLNy5cp097SnpydNN1ke757yvWl8BPAE4R26eOV2WvdD&#13;&#10;UIZbcWpdZp5zwyu1IYqE1VH0EJb8/oPYN1GwjJhivzLJkj8qc6MQWhmFzu64bug3P9uVpsvNj3kS&#13;&#10;nOHi1dvhyMnLaY0TogNxhrjZG9c+7dq6Lk6ZWx3Leh3+euh8uBbXGL2I3iaE0eYohNasWhz+y0+2&#13;&#10;JS8YYoZADYgupuP9t1/vT9MBqeOsKKwQQXjMFsZpeNSd+uTgFrdjm0/GKYpnLt1IAgxv2Px4PFP8&#13;&#10;4IP3DVGXE5yoKyHUCZaBF6xz/rwkxB7FdWEN4ZkL91UCEyTAbyRGHIn3N/v7w3/8/v9NEfYeDzwK&#13;&#10;L+K1zX6if7EGauPGTcNGDptgFTxNAqUlgFd2RbQtkmDaui1eK0SaXBzOxoAq3Kx9+qx2MCRE0904&#13;&#10;ve/a1atxet+F1L69+z9I9suNuK6QaX4mCVQT4LfW1NoEGiKc8CoR6enKlSvh1KlT8Y5nbwqXi5Bi&#13;&#10;qh7zifPgyneD8hQ+fqx4j5jiOELpGv1pfIMQAYB3iI2ACdUpR5fbFKPjdW9alcJz9996GIXBrWEj&#13;&#10;0r2XB+Ipqiem43E3I/cl/cXUvBdxo1+5Gz4vrmFie/r0eXru087uoSh/TCe82XcvnDx/PU7/uxGj&#13;&#10;fr2MwSnmpfJnxWh5O7esCXOiMFoTA1fcujsQyxp+Dvp7davxgbuCeMZYS5WeORU/P4tCbTDWCUGX&#13;&#10;E3UmFDseKNhFjCky4JzZQ2MRlg3hmSvgqwQmQIDrL1+DnM6tDSLqcZFOnz4jRs0c8ujy3eAggVoe&#13;&#10;Rw/VfD6aJNDyBDriMgCeX0YEvJmzZifhxPVyo+96ujbCs/cR8HfgzZvXMfregxRI4mr03vJ3jmmw&#13;&#10;6zdsSB5dpukpnN7n1u6f4pCKv8Plo1DWepWP1Nhr1BDhRDjcY8eOxag1p8OlS5eSd2Lz5s1p8TJT&#13;&#10;8RBF3PUh4UJHLDG9hEWXV+PdnZMnTybxxPS+PXv2KJzG3p9jOpKQ3HvilLaP9mxO3h+m6x38/kI4&#13;&#10;FNdBMS1urAnvzK24LujQ8d4UtpuAEDzTaXOMdEfUPcKdP/lBnDAFjmAQrGviuG+PXgrfxyh/N+J0&#13;&#10;vqGIe3HNVSz7eFyHhSfrg+iZmj9vVli3aml81tTD0BcDObAe63GMcFc9VY+pf4RGR9T8/385Hi5F&#13;&#10;AUjKU/We4vGKoo41SvzBHBJIUeRF0TQk/t5vcf4eIcgUQkKrj/SLWBTP92vhJwlMjMCq+Jym3/7u&#13;&#10;v4aPPvo4hSHv67sWjh09mqKCffvNwTgT4FH4L5/9InpfF0ysAM+SQBMR4Abe7NlDoff5Pa++0VDd&#13;&#10;FEQTNgkzZA7F6HsIqJ6t2+O2NYYeXxlD/l9zil41ND//QOD9m1jlwFJCNVcOMBOuRUOEE4Ln3Llz&#13;&#10;ydPEjxShcXfs2BHWr1+f7vrgQaoUTnioHsWoNYTNxVhFQOGl4gevq6srTeGbcAs9Mdn89AOeHx72&#13;&#10;uiUGSOCBuF0xTDlT0nhgLZHxLsXpdY+j0BlrwltDBDxCdl/vv5cCUhB44Vmcism0Oh40S7jwB4+i&#13;&#10;pyZulL8yfp/WGcWpdax3Ysreujg1rzKxZopnKuEhWrZkwQ8esQcxkt/jcDeGVc8plRWn2nXMnJ4C&#13;&#10;OBDcgSh4iK/KxNQ8ou2xfov/htLb+A6P2fhTRJn++BbNc/w18QwJ/D0BBFF3nJb3alMMzhK998sv&#13;&#10;rwiDTwbD2bNn48M7L8exOz09CJeH4mZD8u9zcY8EWoMAf/uyvTGWFg3G9YA3blwPV6/0hgdxHRSB&#13;&#10;q5je2rW5OyyIa6+JABv/AowlK4+RgARakEBDhBPeIzxHvP785z9Poml1fLgcrnJ+wBBE/JiRhu7u&#13;&#10;v07eKBYts87pzJkz4eDBg2mqH3mY6iMw9IdjRnpe00/3d6fnGOEVehofTvvXw+fDiRhdDm8OwQ9y&#13;&#10;oISxlEjfxUgOaWoQxzPd7lb0DvXGtVWnz/cFpgLiXeKBs1f67kTPYYy4F8UQa6p++cn2sCeujWJt&#13;&#10;FWuyKlPnwnlpfRMeKLxWPNyWqXYTTWmMxTIoBw/TjPiHjzHYEbdai3vhxVRCgmXgqUr1o60/pEbx&#13;&#10;zPn7KoF6CAyN3zi2k7e0I6xaGZ+9tm9/Gst9f74e+vtvpPWniCqMQq4FkwQkEAnEn/kHD+7FZzUd&#13;&#10;CtdjJD4eFL123fq4rQuL4sNxuV5MEpBAexNoiHDiDzLT9XhdF39wtkYXd56iNxJuAkQQTS+vhcp5&#13;&#10;jHSO3w1PAMMfo4jocDyjaFt86OueHevTuqFnUTT1/hDA4fSFG0k0MfVupERwBR6SyxopEsffj54k&#13;&#10;vFYkBAYb3qV7MdT5imULUyQ7IucxTY67dD/o5eRZxLtYoUdSHvxDcAm8X0S+4wG6BIhg7dREE2u+&#13;&#10;0tqr6J0iCMWMGdPCnOiFmhuj+CGQchoyOAlWEqd2xPVVGJ6IwcEYLIKH5RbNM5frqwQmQiCHG2fN&#13;&#10;EnfGCY3MjSc8ToxdEtf/vDg9msXxGIGv49RoAvQQVplHEpgkIIEhAkN/J16m9dkXz58L169djdfN&#13;&#10;qrg+6nG8EXwlRQbmSB6gyzPRnjweSDchFnJDOP49efb8WYxYuSwFnJCpBCTQugQaIpy4w5/XhzAt&#13;&#10;j20sdzX5Y8/6J6LgYMSST/JqtC7/hrYM5vNj6G4CQPzmZztTNDq8PoQl/+7YpXAmCiam2I3V04Ro&#13;&#10;2r97U5pqR8Vv3nkYjpyI65RuP3ivHfTd9ChOmM2ABwthhQBBaBFJ70Z89tN//vVk8nTdi1Pvnj57&#13;&#10;f3pgipYXPU1EyeuPed+JwSEQTxNNjKFUjygWmVqIiCO6Hs9nuhsj7+WEoEIUzo1TCufOHQo1OxCn&#13;&#10;bQxF33udxnCRPHO5vkpgIgSITnovPtD2Uoz4dfjwofQ7+5vf/DZs3tKdhBPX4VAa+j3mAdfTfriZ&#13;&#10;guef7cdjJlIDz5FA6xDgRsSzGCmPNU23bt0Ml2MYf14vxec3Hf7umxhYYiiEPw/D7bt+Lf59epEC&#13;&#10;RNzo60vH7Ny1J3zy05/Fm8XrWweKLRkfAX5z3/3uju/Uhh1dtvo0rKGTl3FDhBN/kPEeMc3u3r17&#13;&#10;8cfnVrrbyT6M+eo/1llocTzrmzgHEUWo0LEIrsnD1RwlwZdtUYxS19MVp+nEQA3bYpQ6QnZfuxEj&#13;&#10;2cUQ3d/HUOF4dYgeVxlZbqQWEiSBPNbFEObL49ojBBDChmch8fBaypwbhdnSuI6KdUrz5sxOXiPW&#13;&#10;HhHBbjCGKr/zg1BBjOBROhcfREvY8BS8AaEXRQueKtYlER0M79PjuOHxqU6EEicgxPW4Rmt2nELB&#13;&#10;e9ZbVacswPEc8fDeGVE4sdZqY1zjxZop8kfos65qbVxvtTZG8qMthCx/8HAwvRLVr2ie1fX0swTG&#13;&#10;QyD/brI+9HxcU8pv5qZNXcnjtDhOK+KZNYxrPPj9N26k4BBz58yNv8VL3z28k3FukoAEfiQwd26c&#13;&#10;Kr5+Q/LO4sX1GvmRje8kIIH4vMRGQMBrxDOY+uKdGCLkcWd07969adoe3iSEVWXij3uOYvP999+n&#13;&#10;Zz8xl3jFihXJ+1R5rO9HJ8AP/cwY0nv96iXhd5/tTpHsWNtz6lxffG7SuXA2BoK4c39gKOQ2MbfH&#13;&#10;mJ5FkUUUvfVrlsXnP8UHaUaBdO5yf4qGh/iZEQ03hEd3FGvbu9ek5yAdO30lXLhyc+gBtDGs98X4&#13;&#10;nilvPZtWM3EvRckjIMXT6JFiLVPX+hiRL0b8++wnW+OYeBX+55++Tx4rptqltUYVdSViH9MN8Uid&#13;&#10;jAEhEFI3Y/2GS+n5UjHi3qzZHenhu6xvQvw9iA/JZQof67F+QqTBuPaKkOp9MeJf8ojFcmBaNM/h&#13;&#10;6ul+CYyFAL+RnYs64/TmziSa7scbTifiAz0JQb57956wJK4ZJfAOa5qOHPk+3kHvTQ/w3NTVFcOR&#13;&#10;x0Xu8XrVKBwLaY9pBwLcpEU0be4eCgIxGKe0xguEiRPvJabq/X9f/D55prbt2Bm2btueHqjLWiim&#13;&#10;6pnal0AcLqX7TaVOpmIJvK9gCsp7wQKiOnWnaXZ4j3J4cYQUXiSEVf6DPTSNioeOPo1/4PtTCHPm&#13;&#10;4BNMYsuWLfEPvCFzx9stPKtoafQIEdEObxOvCASm6CFOVi5flB4Uy0LYysSDY69GjxSJB+Mivu7F&#13;&#10;h+LiUcJjxJQ71hwhKB5Ej9G8uEaIaYAIEI7jlUh3G9cuT16s/vsxUMS12+H6jfthME6TexTzOXWh&#13;&#10;LxXLMeuisNu1dX1YHKPrETocb9O61UtTMIll8WG5Q96pafGueaxoFH7Viel3D14OxjVVYwsgMvDk&#13;&#10;aXoY7szIh3Kp666edenBuwgzhNOOnrXpobrU+2ycyngvCkz+dCISJ8qTdpskUDSBbOhhrBH1i7mx&#13;&#10;d+PUvVOnTsabDK+iSFocbwg8jxHCboRbMbQyNyw2xt/lbdHQY11G/g0uul7mJ4FmJMD1wVolbkTg&#13;&#10;lR0ucd19+83f0mNWVq9eE728m6Ot0pOe8zTcOe6XgARah0BDhBN/sD/88MM0Xe+bb74JFy9eTJHy&#13;&#10;uMPJeqfq5zgRRALhhOcJb9SG+JA5PFSEMCcv0/gIII6Imsczk1YuW5QEAYEQCEW+Iz6AFhGTUpUW&#13;&#10;ORWn8P3f/8/B9NV//28/jVPT5oZvjl5MU/suX7+Tps0xLa4jBlQgUAT5b42eow92bgrx3nWKWIcA&#13;&#10;QVQdjWHBz/feTOuosneLQBLfxzVRD/HwRNGzae2y8MtPt6e8CNKAIYc+QmjwjKezMdLfhd7+NAUP&#13;&#10;kVRvotyTMYIgApCQsjD6xcfb4ngcekAoIh6v1rW47uu7+GyqM1Hk3Y7CqV6eJyJXkwSKJsD1wu8l&#13;&#10;z23iuUwrV52P3vpz8VEQZ8OZ06dScXifZkdP77x580NPz9awZ+++sDFO5+PB4iYJSEACEpCABMZH&#13;&#10;oCHCibVMPLOJxZZ4nLj7ycPk8CQhkviDn9cuIZbYMFo5DyMAb1VPT8+7qX3ja5JHIz7w0jyMnhiM&#13;&#10;f8J6v4p9kTw34KkSTGMlhqjAK8Vzn2bOvBKexlDiu7rXpSh9c6JxRj8+jt/3ReGBcLpw+VZ6eO3T&#13;&#10;uLaIRIAIvFUcx0NuX8f8NkbxNGPJ/ChkZoZX8cGDrDdiHdaxs/H8KLxYk5Sj9o21nsMdxzos8mP8&#13;&#10;IYZevX6VnmWFN6ljRkcKz37z7sMYmv1GElg8tJeAFjM7OxrCc7h6ul8CYyHAOGbDe9QdRdHQmqah&#13;&#10;ICZE/XoZp0jP7JgZRdLitGYDD/7muK1YsTJN0xtLGR4jgVYlwDOZtm3fkdZir1q1OsyNNxdmxL8D&#13;&#10;o6X5cRYM0/mWxeUIa+Kz0DrjTQjDlI9Gze8l0DoERv+VmEBb8SyxlolQ5L/+9a+T9+h+DJdLeHEe&#13;&#10;jsu8e0QVCQHFsUzJ4y4oz3LKG/vJyzQ+AmlKWpxmdjNOzyN63pwYWps1Tlkxpbc1sqycqofnqXqq&#13;&#10;Xj4lhwtnKt2J09eSCJoePUa4i/A4EYSB4A8DUQRVhjgfWswe0rS+IzE4xcXLN9NDcWfFKYH0c/L4&#13;&#10;xCAQPF8qnf+EtU8/eMdy4XW8DrX7bbgXheTRk1fCpSjsEFCz4vQMDFCCZDyL4ooIfnfj1EPqjtgs&#13;&#10;gmcd1fZUCYxIAKONxzhs3rw5/XbysFsifhFunIfdEqWStRvzF8x/tx6K8W6SQDsTQPT887/+78kW&#13;&#10;WbZseXq4LTbHaGllvLn729/913QTmOuO8P9z401fkwT4VS3bT6u/9MWPy4YIJ/4oI4h44C3b2rVr&#13;&#10;k7cJ0UQEKKbl4YXCUGaqCeueOG7oR2h+mspXfFPbJ0ci5d19MRAjxv0Yanu8rR9petlQNLuhiHbj&#13;&#10;zZc+Rwyx9cf1UpOdEE94vvqfPRxz+UXwnOx2Wl77EMg3qjD6Fi9e0j4Nt6USqIMA9sbC6HEab0Io&#13;&#10;bd7i2uvxcmv541FMZVNNQC9rvZp4QDREOFXzQBzxAFz+sONVwtvEdC1SFlncNeU4NpMEJCABCUhA&#13;&#10;AhKQgASaikAZxVNTASx/ZSdFpXBHlIAQbCYJSEACEpCABCQgAQlIQALNRsAFRM3WY9ZXAhKQgAQk&#13;&#10;IAEJSEACEph0AgqnSUdugRKQgAQkIAEJSEACEpBAsxGYlKl6zQbF+kpAAhKQgAQkIAEJSGDMBOL6&#13;&#10;ptJFLHXN1Zi7b6wH6nEaKymPk4AEJCABCUhAAhKQQBWBMof9LnPdqjA2xUc9Tk3RTVZSAhKQgAQk&#13;&#10;IAEJSKC0BPA4xf9KlfQ4Fd4depwKR2qGEpCABCQgAQlIQAISkECrEVA4tVqP2h4JSEACEpCABCQg&#13;&#10;AQlIoHACCqfCkZqhBCQgAQlIQAISkIAEJNBqBFzj1Go9anskIAEJSEACEpCABCaVAJ6Isi0p0jtS&#13;&#10;/BCQafFMzVECEpCABCQgAQlIoF0IEBOiZHEhEvqy1quJx4UepybuPKsuAQlIQAISkIAEJFASAmVz&#13;&#10;OZUESytVQ49TK/WmbZGABCQgAQlIQAISkIAEGkJA4dQQrGYqAQlIQAISkIAEJCABCbQSAYVTK/Wm&#13;&#10;bZGABCQgAQlIQAISmGQC08LbEi5yGqpTGRdfTXL3FFica5wKhGlWEpCABCQgAQlIQALtR4DlTdNK&#13;&#10;tsapZNVpiUGhx6klutFGSEACEpCABCQgAQlIQAKNJKDHqZF0zVsCEpCABCQgAQlIoPUJRPdO2TxO&#13;&#10;pXuwVAuMAj1OLdCJNkECEpCABCQgAQlIQAISaCwBhVNj+Zq7BCQgAQlIQAISkIAEJNACBBROLdCJ&#13;&#10;NkECEpCABCQgAQlIYGoIELeujAY1dTKmXrFjwjVOxfI0NwlIQAISkIAEJCCBtiNQwjVOyqbCR2EZ&#13;&#10;BXLhjTRDCUhAAhKQgAQkIAEJSEAC9RBQONVDz3MlIAEJSEACEpCABCQggbYgoHBqi262kRKQgAQk&#13;&#10;IAEJSEACEpBAPQQUTvXQ81wJSEACEpCABCQgAQlIoC0IKJzaopttpAQkIAEJSEACEpBAQwgQuq6M&#13;&#10;4evKWq+GdMLkZGpUvcnhbCkSkIAEJCABCUhAAi1MYNq0MqqnFgY+BU3T4zQF0C1SAhKQgAQkIAEJ&#13;&#10;SKBVCJTVtVPWejVvv+txat6+s+YSkIAEJCABCUhAAiUgMD1qlLJ5nKiTqVgCepyK5WluEpCABCQg&#13;&#10;AQlIQAISkEALElA4tWCn2iQJSEACEpCABCQgAQlIoFgCCqdieZqbBCQgAQlIQAISkIAEJNCCBFzj&#13;&#10;1IKdapMkIAEJSEACEpCABCaRQIyoV7Y1TrFCkwigPYpSOLVHP9tKCUhAAhKQgAQkIAEJNIzA27dv&#13;&#10;w5s3b8Ljx4/D7du3w+vXr8OSJUvCggULwuzZs8PLly/DgwcPwsDAQBgcHEyfh6sMec2YMSOd19nZ&#13;&#10;GZYtWxbmzZuXDn/y5Em4efNmyufVq1eBY2ul+fPnhxUrVoSFCxeGmTNnhunT659op3CqRdp9EpCA&#13;&#10;BCQgAQlIQAISkMCYCSCanj9/Hq5cuRL++Mc/pvcfffRR6O7uTgLm0aNH4fDhw+HMmTPh6tWrgc+1&#13;&#10;EvkguhBKCJ+dO3eGzz777J1wQjR98cUXKR8EGOKJVO3x6+rqCp9//nnYvn17Ek+It3qTwqlegp4v&#13;&#10;AQlIQAISkIAEJCCBNiWAyEEwPXz4MHmCjh49Gr799tskZNauXRvWrFnzTtyMhAgB9OzZsySo7ty5&#13;&#10;E/AY4SUib8rAs8SG1+rUqVPh9OnTAW/U3LlzQ0dHx98Jp5HKmuh3CqeJkvM8CUhAAhKQgAQkIAEJ&#13;&#10;ZAJtuqQIYXP37t1w/vz58M0334QTJ06E3t7esHLlyvcE0+LFi8OHH34Yenp6ak7Vy1Pwzp49G/72&#13;&#10;t7+FOXPmhP3794e9e/eGRYsWJdHEdL+nT58mcYVHKnuUeM90vMpUPVWv8ruJvlc4TZSc50lAAhKQ&#13;&#10;gAQkIAEJtD0BYjCUMQ5Do+uFiGGq3K1bt8KlS5fCxYsXk8eJNU6ImxcvXqQ1T3mAIIRWr16dtryP&#13;&#10;V7xITM/r7+9P5yGC1q1bFxBa27ZtCxs2bEjT9PBIUR4CC7HGcXz/8ccfp/fVwqmyjKLeK5yKImk+&#13;&#10;EpCABCQgAQlIQAJtSqCEUfVCY11giJjLly+ntUZHjhxJggbBg6Bh2t5YU14bhXA6ePBgElDr169P&#13;&#10;a5MQTUzHQxQhxu7fv5/yZj0TU/QIPEF5BJKYjKRwmgzKliEBCUhAAhKQgAQkIIFJJTC0JghhMlzk&#13;&#10;uVwdhEje8r7RXsk3R7Uj8EL2AN27dy+wzmmsCUFEwAem912/fj15n7piYIcdO3akaHo5qAMeLNY3&#13;&#10;IcpoD2Ujtpjah/eLfax1wrOF2GKqHu/ZV1QqLqeiamQ+EpCABCQgAQlIQAISkEBdBKKOiEEVhsTN&#13;&#10;SOIJwUQQBrw2vPJ5LAlRsmrVqiSYiFyHQGF6HYEbEFF4pMaSiK53/PjxJIAon+l8ROLLU/RyHogj&#13;&#10;PE6IJ9rD+y+//DIcOnQorXliH+USkIJIfIgvAlPglSoqKZyKImk+EpCABCQgAQlIQAISKAkB1gHd&#13;&#10;uXM7XJw25KUhYl2thAAi+AKih43PY0lMn+M8vDt4hXJkO7xGY/HyIHSIloeHCq9RX19fWLp0aRJN&#13;&#10;iCfyrkwci3cKAUV5eW0Unii+Yz8b+eb1UIhBtlmzZhUynU/hVNkjvpeABCQgAQlIQAISkMA4CeCk&#13;&#10;GaunZpxZT/jwgccDcf3RQLhy4nbyAvFQ2lopPytp165dyVMzVuGEIMnHZk/VeBggdgj0QOhxgksQ&#13;&#10;VIIoert37/470ZTrTf6IIB6syxqnffv2JQ8TIg4PF1P+eI4Ukf0QYtQPkYUg4/h6k8KpXoKeLwEJ&#13;&#10;SEACEpCABCTQxgSY2ja26W2TC4l1S3G+XoMSImYsnqXhiscjhphD7CCayIvgEkzRqyVyEEzLli0L&#13;&#10;mzZtSl6uhQsXJpHF1Dym6OGNwtuFIEM43bhxI1y7di2FRWe9U608h6vbcPsVTsORcb8EJCABCUhA&#13;&#10;AhKQgATGQKCMHqfOzgUxXPeasGXF7vT8pLFM1UOMTFbC20RUPgQOnqHly5cHvF9M0asVWpy6bd26&#13;&#10;NRBxj+l5HJMfgJun5G3cuDGJMKb+Icp4vhRiiql/TEOsNymc6iXo+RKQgAQkIAEJSEACEigZgTlx&#13;&#10;itqKFcvDli1L07qf4SLr4TmqDA4xWc3AQ3T16tUkcBBA+dlNefrfcPXA84QHide8topj81ompuWR&#13;&#10;H9H3KANvFmueikgKpyIomocEJCABCUhAAhKQgARKRQBBNCNNgRtONOXqIp7ylvc1+hVRwzokouTh&#13;&#10;KaqOoldd/sDAQDh37lxay4RXiml7eKiqpwvmoBG8ZkFI24pICqciKJqHBCQgAQlIQAISkIAESkQg&#13;&#10;Tx9EPJQpZWFDMAem0+ERwktE6PCRvE2siWI91K1bt9JxHI9oYsoe3ibWNpEn0/PwNhFhj+l9TNGr&#13;&#10;NfVvIkwUThOh5jkSkIAEJCABCUhAAhJ4RyCF1Xv3qRxvivGyFN0WwoUjgljjhMBhvRLihjVOTL0b&#13;&#10;LiGM8FKxJooQ5qxbYkpeDvyAaCKiHl4ppgAipjiGYBIEjygiKZyKoGgeEpCABCQgAQlIQALtSQB9&#13;&#10;UkaNUtJ6IYAIVIHQYSPxkFpE0EieIb4jDDlepP7+/rTxsF2m8OGpyqKK6X9E0EOIEUiC6XwjCbJU&#13;&#10;gTH+o3AaIygPk4AEJCABCUhAAhKQwHAEClpGM1z2LbOfQA14m9gQUQR5QPggdvASDZdY17Rnz57k&#13;&#10;PWLNEt6lgwcPhgMHDqTgF+zjfLxXPN+pp6cneZvwSFWvgxqujNH2K5xGI+T3EpCABCQgAQlIQAIS&#13;&#10;kMCYCOAR2rlzZ/ImMVWOaXKVwoU1V3zGe8RxeIPwDuFRGimIA+KK/DgG7xLn8ZwmgkuwnonzKZsg&#13;&#10;Ewisrq6uFEACYVZUUjgVRdJ8JCABCUhAAhKQgAQk0OYECCv+b//2b8mbhCBiCl7lVLk85Q5xs3Ll&#13;&#10;yuQl4iG2eItGEk58h+hCcO3fvz90d3cnAcUaKQJO8D1547nCO4WnqbLcIrpF4VQERfOQgAQkIAEJ&#13;&#10;SEACEmhLAiVdSpSWXU3F0iuEEttwCYHEhgcJ4TSehDhCGLGtWrVqPKcWcqzCqRCMZiIBCUhAAhKQ&#13;&#10;gAQk0LYEokE/krdkSrjEOpmKJVCuwO7Fts3cJCABCUhAAhKQgAQkIAEJFEJAj1MhGM1EAhKQgAQk&#13;&#10;IAEJSKBdCeDcKZvHSYdT8aNRj1PxTM1RAhKQgAQkIAEJSEACEmgxAgqnFutQmyMBCUhAAhKQgAQk&#13;&#10;IAEJFE9A4VQ8U3OUgAQkIAEJSEACEpCABFqMgGucWqxDbY4EJCABCUhAAhKQwBQQMIjdFECf3CL1&#13;&#10;OE0ub0uTgAQkIAEJSEACEmglAkORIcrXorLWq3ykxlwjPU5jRuWBEpCABCQgAQlIQAIS+HsCOJtK&#13;&#10;F1Xv76vpnjoJ6HGqE6CnS0ACEpCABCQgAQlIQAKtT0Dh1Pp9bAslIAEJSEACEpCABCQggToJKJzq&#13;&#10;BOjpEpCABCQgAQlIQAISkEDrE3CNU+v3sS2UgAQkIAEJSEACEmgkgbjIiVgMpUplq0+p4EysMnqc&#13;&#10;JsbNsyQgAQlIQAISkIAEJBBSYIgScihrvUqIasxV0uM0ZlQeKAEJSEACEpCABCQggRoEorupbFH1&#13;&#10;yucCq8GtyXbpcWqyDrO6EpCABCQgAQlIQAISkMDkE1A4TT5zS5SABCQgAQlIQAISkIAEmoyAwqnJ&#13;&#10;OszqSkACEpCABCQgAQlIQAKTT8A1TpPP3BIlIAEJSEACEpCABFqIQArEULIodiWrTkv0th6nluhG&#13;&#10;GyEBCUhAAhKQgAQkMCUEyhq+rqz1mpJOKqZQPU7FcDQXCUhAAhKQgAQkIIE2JUBEvbJF1StbfVph&#13;&#10;aCicWqEXbYMEJCABCUhAAhKQwJQSKN0DcKeURmsW7lS91uxXWyUBCUhAAhKQgAQkIAEJFEhA4VQg&#13;&#10;TLOSgAQkIAEJSEACEpCABFqTgFP1WrNfbZUEJCABCUhAAhKQwGQRKGMgBsPqFd77epwKR2qGEpCA&#13;&#10;BCQgAQlIQALtQqCMmgn2Za1XM48LPU7N3HvWXQISkIAEJCABCUigFASMYleKbmhoJfQ4NRSvmUtA&#13;&#10;AhKQgAQkIAEJSEACrUBA4dQKvWgbJCABCUhAAhKQgAQkIIGGElA4NRSvmUtAAhKQgAQkIAEJtDSB&#13;&#10;si4mKmu9mngwuMapiTvPqktAAhKQgAQkIAEJTD2BpFH4p0SpZNUpEZmJV0WP08TZeaYEJCABCUhA&#13;&#10;AhKQQNsTmBbephh25QIxVCflU5G9osepSJrmJQEJSEACEpCABCTQdgSmR31Stqh61MlULAE9TsXy&#13;&#10;NDcJSEACEpCABCQgAQlIoAUJKJxasFNtkgQkIAEJSEACEpCABCRQLAGFU7E8zU0CEpCABCQgAQlI&#13;&#10;QAISaEECrnFqwU61SRKQgAQkIAEJSEACk0hg2rTSrXGKFZpEAO1RlB6n9uhnWykBCUhAAhKQgAQk&#13;&#10;0AACyJMySpSy1qsBXTBpWepxmjTUFiQBCUhAAhKQgAQk0KoEdPC0as/+2C49Tj+y8J0EJCABCUhA&#13;&#10;AhKQgAQkIIGaBBRONbG4UwISkIAEJCABCUhAAhKQwI8EFE4/svCdBCQgAQlIQAISkIAExkegrIuJ&#13;&#10;ylqv8dEt1dGucSpVd1gZCUhAAhKQgAQkIIFmIxBj6pUuqh51MhVLQI9TsTzNTQISkIAEJCABCUhA&#13;&#10;AhJoQQJ6nFqwU22SBCQgAQlIQAISkMDkESCiXtmi6pWtPpPXG40rSY9T49iaswQkIAEJSEACEpCA&#13;&#10;BCTQIgQUTi3SkTZDAhKQgAQkIAEJSEACEmgcAYVT49iaswQkIAEJSEACEpCABCTQIgRc49QiHWkz&#13;&#10;JCABCUhAAhKQgASmiEBa41SyKHYlq84U9UyhxepxKhSnmUlAAhKQgAQkIAEJtBMB9EkZNUpZ69XM&#13;&#10;Y0OPUzP3nnWXgAQkIAEJSEACEigFAaPYlaIbGloJPU7/i707bY7jutJ9v4h5ngcCICaCJDhJtNTu&#13;&#10;0+HrPm6/PfeGo68/a7/s6GiHW263rmhZpERSJDgAxDzPMwHc9WwoqSIEghiyCllZ/3TAAAs57Pxl&#13;&#10;lQpPrb13ZpWXnSOAAAIIIIAAAggggEAaBAhOabiKnAMCCCCAAAIIIIAAAghkVYDglFVedo4AAggg&#13;&#10;gAACCCCQaoEk3v1W4EltVx4/GRjjlMcXj6YjgAACCCCAAAIIJESAQU4JuRDZawYVp+zZsmcEEEAA&#13;&#10;AQQQQAABBBBIiQAVp5RcSE4DAQQQQAABBBBA4HIEktgrjgJY/M8FKk7xm7JHBBBAAAEEEEAAAQQQ&#13;&#10;SJkAwSllF5TTQQABBBBAAAEEEEAAgfgFCE7xm7JHBBBAAAEEEEAAAQQQSJkAY5xSdkE5HQQQQAAB&#13;&#10;BBBAAIHcClzxAUX6StKStPYkyea8baHidF45tkMAAQQQQAABBBBAAIGCEaDiVDCXmhNFAAEEEEAA&#13;&#10;AQQQyJZAwgpO2TrNgt4vwckvf11Npd25cc3e7R0U9JOBk0fgLALX+zvsXVGRTa9snmUz1kWgoAVK&#13;&#10;iq5YeUmx6TsLAgicTSAEE146Z0PL4doHBwe2v79va2trNjs7a3t7e9bY2Gg1NTVWXl5uxcXFoTVb&#13;&#10;W1u2tLRkq6urtr6+bru7u8d2c6yoqLD6+nqrra216upqKy0tDdtr/Y2NjXAc7UP707HUNbGkpMSq&#13;&#10;qqqsoaEhbFNWVvb+uHFQEJxcsauj2f74f/+T/ctv78dhyj4QKAiBg+IS2y4utcdjCwVxvpwkAnEI&#13;&#10;NFSWWW9zjek7CwIInE0gjCM62yasnUMBhabt7W17+/at/elPfwo/f/nllzYwMGCtra0h0Kg5Ck1/&#13;&#10;//vf7fnz5zYyMmLLy8tW5B/EHh2T1dbWZp999pkNDg5af39/CEPaXqFJ27169SrsY2pqKoQn7UMh&#13;&#10;q6enxx48eGB9fX3W3NxslZWV2iyWheDkjLVecbp9s4uKUyxPKXZSKAJza1v2bHLZ5qg4Fcol5zxj&#13;&#10;ENAnsp0NVf4HQgw7YxcIFJhAUl82ej0n8TWdq3ap2qPApAA0PT1tjx8/tocPH4Yg1NnZaR0d3kPl&#13;&#10;3bv3z1ZVmYaHh+3Fixc2NzcXqkWqSqk6dNISHUfHePr0qb1+/TpUthSkFNr031dVo/Rd1a2dnR27&#13;&#10;d+9eqHaF0B3DRSI4nXSF+B0CCCCAAAIIIIAAAp8USN6seh7nPtnqOFZQaJqfn7eXL1/aN998Y0+e&#13;&#10;PAnBSBWjzMAUHUuBZnFxMQSc+/fv27Vr16y3tzd0y4vW0fejXfV0HHUBHBoaCsdRAFNFqru7O2yr&#13;&#10;Lnuqdk1MTNijR49Cm1paWqypqSkEqaMVrcxjnfZngtNppVgPAQQQQAABBBBAAAEEgkA01mhmZsbe&#13;&#10;vHkTKkCqBmmM0+bmZqj4qBKUuagapOCk7noKVQpNCj/qzqeAc9KysrISQtHo6GgIRRrLpMD1+eef&#13;&#10;h211TI1t0jFVzVJ3PnXjU8Wrrq4uVJ5O2v9pfkdwOo0S6yCAAAIIIIAAAggg8BGBXHWL+8jhj304&#13;&#10;hp5px+43ejAaa6SxSqrwqALU1dUVxjKp297RRaEpGgel3yvoaNIHTSDxqW562lfUxU/hTCFL3QBV&#13;&#10;bVJVSdtr8oibN2+GMVCqemn9yclJU+VLv9MEFRddCE4XFWR7BBBAAAEEEEAAAQQKTEAhSFUjBSKF&#13;&#10;ElWAbt26ZQsLC2Gc01EOjVFSdzoFGn2pMqUApXCjrnuaEU8TPCgEaV8a9xTNyKd9qaueQpO2UQVJ&#13;&#10;lSSFLq2rRdurHZqIQrPx6VhqiypiWjeOheAUhyL7QAABBBBAAAEEEECggAQ0Bqm9vT0EF818p+Ci&#13;&#10;rnLPnj0Lj6kilbmoa59Cj7rpqbuefta6Ck7qhqffqzKkapK64F2/fj0EMQUpjU/S7zX9uCpVOq7C&#13;&#10;k455dNE+9DvtUwFNx9G2cSy/PFoce2UfCCCAAAIIIIAAAgggcKkCUfc4fT9piWadO8sECgooquxE&#13;&#10;44cUYrT9+Pj4sYFGFSeFKVWOFIYUvLTo8ah6pQqWJoBQONJX1L1O04xrPT2m0KXtNc14dG+ozHPT&#13;&#10;Y9q32qd1tY22jWMhOMWhyD4QQAABBBBAAAEEClbgcIxTbmaxOy1yFJoURhRMPhaeFHbURU6B47j7&#13;&#10;KX3seFFA0e+j7U4KXmqDKj9aV1UlhaE7d+6E6pK65Kl9qhJpZrzvv/8+VKa0P4UfdQHU73UuCkFR&#13;&#10;e487nh6LzkXrRuf/sfM4y+MEp7NosS4CCCCAAAIIIIAAAnkgoMAxOztn5dtzobuaxvwct0TTfqub&#13;&#10;nb6iStBx62Y+poByXFe5zHUyf1aYUZVIkzVoGnJtf/v27XDDWgUphSF141OlSLP0qfI07Pd70gQS&#13;&#10;mnRCy8fCX+ZxsvkzwSmbuuwbAQQQQAABBBBAoCAEPAckatF4oBcvZuzl2mQYS6QgctyiyRRU+bl7&#13;&#10;9274ftrgdNy+TnpM3e4UmlRd6unpCauqm58md1DXOy0KUJopT+1RgFKQGhsbC93toqCmgKXqlapJ&#13;&#10;xwUpPabfaR2FNYU7bRPHQnCKQ5F9IIAAAggggAACCCCQIIGkBTnRRGFG3fQUaFRNikKTfq/HNG5K&#13;&#10;U4xrBj3NiKfZ99TdLuoaqPXV5U8VNO3v6KLQpN9pnZPGQh3d7jT/JjidRol1EEAAAQQQQAABBBDI&#13;&#10;IwGFk8HBHuuqHbQvvvgihInjmp/ZVU/bZGvRJA3R1OOaIEKVp/7+/g+Ck46tipECkb5njmVSqFKF&#13;&#10;SlUo7Suaie9oexWY9Duto2qWttG2cSzx7CWOlrAPBBBAAAEEEEAAAQTyTEBdyPSVtEVd41S5ud5V&#13;&#10;9z6IHNdGtT0KKHF1aTvuOKoaqfvgxMRECFCZ3fTUVrVD47IUjFRp0rqqSKn7nipH+tI05ApF+lII&#13;&#10;032ampubw+x7qjRp+nF1SdQ+dDyN2ZJBNDvfce06y2MEp7NosS4CCCCAAAIIIIAAAscIJC08qT3R&#13;&#10;GJ/jxgJlnoLWjb4yH4/7Z7VD91XSrHkKQuqWp4qXxlnp+ApCmlXv6dOnIfxoNr2+vr4QoDTmSfd3&#13;&#10;0vaaPEJTm9+8eTOEI4Undc97/fq1j+t6YfPz86HadPXqVevs7AyTUsRxLgSnOBTZBwIIIIAAAggg&#13;&#10;gAACCRNQGMlmFeksp6vucuoKqC56+lnVIQUdVYpUVVJbFYoUnNTNThUphSZ9qcudttHseouLi/by&#13;&#10;5csw9kmz7qlbnypLqlZp26mpqRDIFJgUnPQ7ha44FoJTHIrsAwEEEEAAAQQQQKBgBXJRrTkrrtqU&#13;&#10;pEVTkSvMqAudgpFCkypHT548CeOZojFNWk+BR+OfNG25ZtlTcNL5qDKlKlQUuhSctH00SYRCYmNj&#13;&#10;YxjTpWqUjqfKVlzhkeCUpGcUbUEAAQQQQAABBBBAII8FVFXSdOLqSqcAFFWLooqTwowmh1BAGhoa&#13;&#10;CuOZFKS0RFOWK/QMDAyECpO680WL9qFxTvfu3Qtd/J4/fx4qTNpe4UhVKk11rt8reGlbdVeMayE4&#13;&#10;xSXJfhBAAAEEEEAAAQQQKHABdaf74x//GLrgaWIGhZnMyRk04YNCTXQjXI1NUnc9LQo5Wlfd+fSl&#13;&#10;dY8uCmKqQql7n26gm7m9uuTp9wpMR6c6P7qf8/yb4HQeNbZBAAEEEEAAAQQQQACBXwgoKOnrY0s0&#13;&#10;Q5661J1nUThSMMqsRJ1nP+fZhuB0HjW2QQABBBBAAAEEEEDgJwENJ0rYkKLEtScNT5aiNJwE54AA&#13;&#10;AggggAACCCCAAAIIZFOAilM2ddk3AggggAACCCCAQAEIJLDkZMmaVS8NTwIqTmm4ipwDAggggAAC&#13;&#10;CCCAAAIIZFWA4JRVXnaOAAIIIIAAAggggAACaRAgOKXhKnIOCCCAAAIIIIAAApcjoB5xSewVl9R2&#13;&#10;Xc5ViuWojHGKhZGdIIAAAggggAACCBSyQNJm1Svka5Gtc6filC1Z9osAAggggAACCCCQeoGkFnaS&#13;&#10;2q58fkJQccrnq0fbEUAAAQQQQAABBBIhcIWSUyKuQzYbQcUpm7rsGwEEEEAAAQQQQAABBFIhQHBK&#13;&#10;xWXkJBBAAAEEEEAAAQQQQCCbAgSnbOqybwQQQAABBBBAAAEEEEiFAGOcUnEZOQkEEEAAAQQQQACB&#13;&#10;yxK44qWIpA1xUptY4hWANF5P9oYAAggggAACCCBQUAJJnb8uqe3K3ycHFaf8vXa0HAEEEEAAAQQQ&#13;&#10;QCABAiGiJKzkpDaxxCtAcIrXk70hgAACCCCAAAIIFKAAQSX9F52ueum/xpwhAggggAACCCCAAAII&#13;&#10;XFCA4HRBQDZHAAEEEEAAAQQQKFwB9dBLWC+9cDGS2q58fqbQVS+frx5tRwABBBBAAAEEEEiEQBLD&#13;&#10;UyJgUtQIKk4pupicCgIIIIAAAggggAACCGRHgIpTdlzZKwIIIIAAAggggECBCFzxcpO+krQkrT1J&#13;&#10;sjlvW6g4nVeO7RBAAAEEEEAAAQQQQKBgBAhOBXOpOVEEEEAAAQQQQAABBBA4rwDB6bxybIcAAggg&#13;&#10;gAACCCCAAAIFI8AYp4K51JwoAggggAACCCCAQDYEGOOUDdXk7ZOKU/KuCS1CAAEEEEAAAQQQQACB&#13;&#10;hAlQcUrYBaE5CCCAAAIIIIAAAvknwCx2+XfNztpiKk5nFWN9BBBAAAEEEEAAAQQQKDgBglPBXXJO&#13;&#10;GAEEEEAAAQQQQAABBM4qQHA6qxjrI4AAAggggAACCCDwk4Due5uwe9+GliW1Xfn8xGGMUz5fPdqO&#13;&#10;AAIIIIAAAgggkAiBJIanRMCkqBFUnFJ0MTkVBBBAAAEEEEAAgVwLeMnJ9JW0JantSprT6dtDxen0&#13;&#10;VqyJAAIIIIAAAggggMAvBA4jSrLCU7Ja8wuyvHyAilNeXjYajQACCCCAAAIIIIAAArkUIDjlUptj&#13;&#10;IYAAAggggAACCCCAQF4KEJzy8rLRaAQQQAABBBBAAAEEEMilAGOccqnNsRBAAAEEEEAAAQRSJ5DE&#13;&#10;qb+Z5S/+pxkVp/hN2SMCCCCAAAIIIIAAAgikTICKU8ouKKeDAAIIIIAAAgggkGMBL+9cSVqJJ2nt&#13;&#10;yfElycbhqDhlQ5V9IoAAAggggAACCCCAQKoECE6pupycDAIIIIAAAggggAACCGRDgOCUDVX2iQAC&#13;&#10;CCCAAAIIIFAQAoc3v03eqSa1XcmTOn2LGON0eivWRAABBBBAAAEEEEDgWAGGFB3LkqoHqTil6nJy&#13;&#10;MggggAACCCCAAAI5FfDSThJDU2iTyk4ssQlQcYqNkh0hgAACCCCAAAIIFKZAAmfVM1JT3M9FglPc&#13;&#10;ouwPAQQQQAABBBBAoKAEkjieiNgU/1OQrnrxm7JHBBBAAAEEEEAAAQQQSJkAwSllF5TTQQABBBBA&#13;&#10;AAEEEEAAgfgF6KoXvyl7RAABBBBAAAEEECgkAe8Xl7gJIuirF/szkIpT7KTsEAEEEEAAAQQQQKBQ&#13;&#10;BJI4vkn2SW1XPj8vqDjl89Wj7QgggAACCCCAAAKXLxAqTgkr8SSsOZd/kS7eAipOFzdkDwgggAAC&#13;&#10;CCCAAAIIIJByAYJTyi8wp4cAAggggAACCCCAAAIXFyA4XdyQPSCAAAIIIIAAAggggEDKBRjjlPIL&#13;&#10;zOkhgAACCCCAAAIIZFcgTMSQsDFFCWtOdi9AjvZOxSlH0BwGAQQQQAABBBBAIIUCmoc8cXORu3NS&#13;&#10;25XHTwEqTnl88Wg6AggggAACCCCAwOULHFacklXjSVZrLv8axdECKk5xKLIPBBBAAAEEEEAAAQQQ&#13;&#10;SLUAwSnVl5eTQwABBBBAAAEEEEAAgTgECE5xKLIPBBBAAAEEEEAAAQQQSLUAY5xSfXk5OQQQQAAB&#13;&#10;BBBAAIFcCDCmKBfKl3sMKk6X68/REUAAAQQQQAABBPJYIEwMkcD2J7VdCaQ6dZOoOJ2aihURQAAB&#13;&#10;BBBAAAEEEDhGwKf+vpK0KcmT1p5j2PLtISpO+XbFaC8CCCCAAAIIIIAAAgjkXIDglHNyDogAAggg&#13;&#10;gAACCCCAAAL5JkBXvXy7YrQXAQQQQAABBBBAAHLXL30AAEAASURBVIGECRwcHNj+/r6tra3Z7Oys&#13;&#10;7e3tWWNjo9XU1Fh5ebkVFxeHFr979842NzdtfX3dVlZWbGtry/SYti8qKgrrVlVVhe1qa2vDvzNP&#13;&#10;VdtNT0/b6urq++0yfx/9XF1dba2traZ9lJaWhn1Hvzvvd4LTeeXYDgEEEEAAAQQQQAABF9BwoqKE&#13;&#10;TauX6yFOCk3b29v29u1b+9Of/hR+/vLLL21gYCAEGIUhLQpN4+Pj9ubNG/vxxx9tcnIyhCgFrbKy&#13;&#10;Mmtubrbe3t6w3e3bt62lpeWD8WMKTf/+7/9uz58/t42NjRCetN+jY8z6+vrs97//vQ0ODobwpPB2&#13;&#10;0YXgdFFBtkcAAQQQQAABBBBAoEAFFHgUmJaXl0Ml6PHjx/bw4cMQZDo7O62joyOEG623u7trMzMz&#13;&#10;9vTpU3v9+nX4WZUj/U7Lzs6Ozc/Ph/1pn5WVlWE/qhopVKkqtbS0ZM+ePQuhq66uLqxTUlLyi+CU&#13;&#10;jctBcMqGKvtEAAEEEEAAAQQQKBgBn1MvJ3+4nwVUbcrFooCjsPPy5Uv75ptv7MmTJzY8PGxtbW3v&#13;&#10;q0Fqh0LT4uJiqDT99a9/DUHrzp079k//9E+hqqTudOqGNzo6at99913Yjx5TN76bN2+Gbn/ahypW&#13;&#10;6uKnClZUUdLPWjdzOdpVL/N35/2Z4HReObZDAAEEEEAAAQQQQKBABRRi1FVOFSR1u1MFSd3oNMZJ&#13;&#10;4UbVI3Xfixatr+qSwpOCj8Yz9fT02Oeff25Xr14NwUfbqrL04sWLME5KIaq+vt6uXbsWutvpeApX&#13;&#10;CmsKS7du3bJf//rX4eejwSk6bpzfCU5xarIvBBBAAAEEEEAAAQQKQEAhZmRkJIw1evToUQg0XV1d&#13;&#10;IcSo297RRd3xtI3GIikwadIIjX9SV76Kior3XfJUqdLvFboUkubm5kIIiypW2rf2oW582ocCVDTx&#13;&#10;xNFjxv1vglPcouwPAQQQQAABBBBAoHAE1CMuN73izmaa5XYp2ESz4WnihagCtLCwYBrndHRRuFFA&#13;&#10;0kx3+lnjlhSaFH60aPySqkb6ioJQNFOfvquCpfFNCk76t449NTUVqlMKVXpMY510DI19Ulc9/azH&#13;&#10;4lri21NcLWI/CCCAAAIIIIAAAgjkmUCuZ7G7bB6Fkvb29hCYNHOdAkpDQ0OYuEEhStWlzEUVIlWk&#13;&#10;NGueQpDWVze8aFHwUVVKVSbNtKcApmClfSpMRRUnhSeFNnX5+6//+i/79ttvQ9c/PabjakIKjZ3q&#13;&#10;6+v7IJhFx7nId4LTRfTYFgEEEEAAAQQQQKCgBbJc2LmQrcKIAoW+n7So61v0ddJ6mb9TmFHwUXVH&#13;&#10;FScFIe1DU40fV+XRY6oy6StzUdv0Fd3/SeOldB8otVvd9hSEFLpUYdLYKQUoHS86N4WwaMY+/U7b&#13;&#10;aV0FN1Wu9KVxU1EVK/PYZ/2Z4HRWMdZHAAEEEEAAAQQQQCBTwNOTQkOylsPQpBBxUnhSuzVRg4KF&#13;&#10;vp/2PLS+qk5aou1Ou22mkwKQAo8mlvj666/DbHrqjqcufZpN78aNG6E7nypN2r9CkG6sqzCliSUU&#13;&#10;rBTiFJS0D91HSjP7TUxMhPYpZDU1NYX1M497np8JTudRYxsEEEAAAQQQQAABBBIssL29Y3Ozc2Yr&#13;&#10;78K4oK2trWNbq/CjypG6xOkrCkPHrpzxoELMcZWljFVO/DGqDGmGPQWeoaGhcG8mddFTpUmhSTfC&#13;&#10;1Q1wFYwUmKKb46rKpcrVvXv3QnBSF73oxrqqPik4qbvf2NhY2JfGOyloXXQhOF1UkO0RQAABBBBA&#13;&#10;AAEEEEiYwOrKqj1/8dZ+mB8N447U/e24RZUdjQm6e/du+H7a4HTcvs7ymCphmp5c05j/z//8T/iu&#13;&#10;8U1qj6YYv337dhijpNCkkKagpDClqcnVPU+PRzfAVfVLX5qNT13+ounMdX8pdR3UdOcKhRddCE4X&#13;&#10;FWR7BBBAAAEEEEAAgYIWSFonPV2MJLZJ7VJgUvVLoUbTmavSpHFN6mqnSpMmmlAlSdUmhSN1A8xc&#13;&#10;VHlSBUnfo7FV+r2Ckx5TtzwFKnX3UxVKQUrHjGMhOMWhyD4QQAABBBBAAAEEClcgjHFK1unX1tfa&#13;&#10;4LU2aykfsC+++CKEleNamNlV7+jEDcetf9HHFJrUNe/Zs2f23//932EiCAUdVbw0Zqm/vz90yTsa&#13;&#10;mlSdUshSwFLXQnXbU3XqaHfBaNIIfY/Gbp1n7NVx50lwOk6FxxBAAAEEEEAAAQQQOJWAz0gX/neq&#13;&#10;lXO2UoVPitDa2mL9LVVnmhwiWw3U2CN1sZuZmQljkBSc9HPUxU5VJnUZ1BTnCjpHw8729nYIXNpG&#13;&#10;YU9TlSs0KWBpH9q/QpUqWao2acIJBcFoOvM4zovgFIci+0AAAQQQQAABBBAoaIGjf+hfNobaU1RU&#13;&#10;HMKFqi8nLVFQyeY5KDRp4gdVjf785z/b3Nxc6I6nWfNUbdLYJVWSorYcba+CkbreRfd40rglVaqi&#13;&#10;iR8UmjSjnvY/OjoawpTWUZc/TR4Rx0JwikORfSCAAAIIIIAAAgggkDCBw/D04Rihy2qigo0CjSZu&#13;&#10;0Jf+ra52ClS6ma3CnX4fLaoiaQyTqkbqlqfKkqYh17+npqbCl6pW6sKnClQUqjQNuWbQ02x8CmM6&#13;&#10;hvYTx0JwikORfSCAAAIIIIAAAggggMBHBRRwnj9/Hr7UlU6TNjx69MiGh4dDRUgTO2QuCj8KTJos&#13;&#10;4re//W0IQvfv3w/rKhCquqT7Pv3lL38JXRH1mMKWuuZprJQqWao2qSJ1dBxU5nHO8jPB6SxarIsA&#13;&#10;AggggAACCCCAQIaAZq9L4gx2l9UuVYQ0VkkVJXWVUzc5BReFGoUhzZyn8Uz6vR47OmteBu0HP6qq&#13;&#10;pP0pIKm6pCqS7tOkG+NqPJMqUjp2d3e3KWD19fWF4HU0kH2w0zP+g+B0RjBWRwABBBBAAAEEEEAA&#13;&#10;geMFurq67I9//GOYrEHd5TQOSSFH1aPf/OY3IdRoZj2NWVII+thytKue1lXIUne9Bw8e2MDAQAhQ&#13;&#10;6uqnbn76vcKTwpnGSqnSFFcXvaiNBKdIgu8IIIAAAggggAACCJxV4LJKO59q5yW1S0FJX0cXVZ4u&#13;&#10;OkmDwpGCkb40+16uF4JTrsU5HgIIIIAAAggggECqBMJ05CdUTy7jZNUmlngFkjHNRrznxN4QQAAB&#13;&#10;BBBAAAEEEEAAgVgFCE6xcrIzBBBAAAEEEEAAAQQQSKMAwSmNV5VzQgABBBBAAAEEEEAAgVgFGOMU&#13;&#10;Kyc7QwABBBBAAAEEECg0AQ1vStgQp8S1Jw3PCSpOabiKnAMCCCCAAAIIIIAAAghkVYCKU1Z52TkC&#13;&#10;CCCAAAIIIIBA6gW83HTSPYku5fyTVgK7FIR4D0rFKV5P9oYAAggggAACCCCAAAIpFCA4pfCickoI&#13;&#10;IIAAAggggAACCCAQrwBd9eL1ZG9nEDg4OLD9/X1bX1+z+bk529/bs/qGBquurrGy8nIrLi4Oe9M6&#13;&#10;u7u7trmxYSsry7bh33d3d3z9/VAWLy0r9TtIV4Xtav1O1eW+beLK5WdwYVUEjhM48NeBXiM725u2&#13;&#10;tb5qO1tbtvdu1w4O9sOI5JKSUiurqPSvKiuvqraS0rLjduPrH5j2tb25bmtLC2GfFf6aK/fXUGl5&#13;&#10;pRWX8LZwLBwPpkLg/fvO2prNzc2G96DofUfvHdH7zp6/1nZ3dsL7zfKyv+9sbtg7fx/S9kVFRVZe&#13;&#10;UWG1NbVWXVNtVf56Ky0tTYUPJ3E+Ad1mNom3mk1qu86nnIyteIdMxnUoyFYoEG1vb9vY6Kj991d/&#13;&#10;9j8It+3zB7+yvusD1tzcYpVVVcFFoWnVA5PWe/rkext9+9aWlxbD+kXFJR626q2z65pdH7hht+/c&#13;&#10;s9a2trAd4akgn1apPWmFJoWdpdlJm3j93BanJ2xjdcXD047pdVBVW29NV7uspaPHWq/1WXF947Ef&#13;&#10;ICg07e5s28LUuL189LXt+B+E7b03rLWr1xrbOz041abWkBNDIHrfGR19a1/9l7/v+GvhwYMvrF/v&#13;&#10;Oy0tHoJ+et/x0LS4uGhvR0bshx8em9ZfXV3119u78OGc3mdu3hq0675dT2+v1dc3gIuAFSUxPXFd&#13;&#10;YhUgOMXKyc5OI6BP8nb8TUnVo5npKQ9DP9h33z70P/KK7GpHh7VdvRoqT9EngyvLS/bq5ZANv37t&#13;&#10;oWnEFuYX7J1/0q43wL39HVtaWrLtrW1/7J3V1NZaiX9iXuvfVbViQSDvBVQh8q+tDa/MTo7a3PiI&#13;&#10;zU28tfXlxVA50vnp95tehZqfGLX9d3tWUlZmB/64KklHK087W5u2PDdlUyNDNj701D9F37GKqhqr&#13;&#10;aWiyOn8NsSCQRoH37ztePZr2950nP3xvf4/ed652Wru/7zTsNYTXkt5blv396eXQC3/veRk+tFvy&#13;&#10;EKV96LWm95qD6enQ60FVKYUtVatKvcobVazSaMg5nSDggSmJmSm0KYkNO4Ey6b8iOCX9CqWwfQpN&#13;&#10;iwvz9ub1S/v2bw/t+bOn4VM9fYKnN6Ro0ZuXqlCTExP21798ZVOTE9bS0mr3P/vcrnX3hC4SqlhN&#13;&#10;jI/Z40ff+f5eWbV3mbD9A7t+4ybBKYLke14LhA8Q/A+21cU5e/PDt7YwPeYfDpR5dematXVf90pT&#13;&#10;XfgUfGVh1ibfvLCZ0dfhj7tdf2209Vy3kvqfu+xpXxurSzb64gcbe/HEVhfmQve+0N0vr5VoPAIn&#13;&#10;C+h9Z2F+3l77+87fHj60H589sZGRYWttbbd3ex++76iXw/TUpP31r3+x6clJ/0Cv0wZu3LCurmuh&#13;&#10;S55C1Kj3gNA+9AFgU1OzVVVXW2NjowenypMbwm9TLUBPl1Rf3nByBKf0X+PEnGEYp+TdguZmZz0o&#13;&#10;DdvIm9c2NzNj697XfMs/Bdcnd+pGFC0hYPkb1JS/cY17N4nNzc3QFW/wzl3vljfgVaU6327LNK5J&#13;&#10;b4grKyt2xfueh08DNe6DBYEUCOzvexe9rY0wHmluYsTWV5as8/qgtfcMWId/r65rsD3/Q6+8sjpU&#13;&#10;kpbnpkNlqsjHCNa3XrVq77KnRZWlLR9PqN8vzU6F/alyW3ZFXZP4SDIg8X+pE4jGx876eKaR4Tf2&#13;&#10;xt93ZmdnbE3vO/6eovGyme87Wn/ZezlMT02FHg563/n8V1/YvfufWW9vn5V5NXfe32/0+hoaeu49&#13;&#10;HhZt3D+8a2xqskofY1jhXyyFKaD/iibtv6RJa08anhkEpzRcxTw5h00PTRqn9NLfbH54/Ngne1i3&#13;&#10;js7OMLGDQs/RRZNBjHlgmpqaCIFIXfgG79yxGzdvebWpxkq9S57evK5d67Hf/PPvwpugukw0+AQT&#13;&#10;vHkd1eTf+SqgAekb/qm2JnLY8tdMaVm5dfTfss6B22Fck7riaUKH2sZmD1M3/I37is16d77iqRLr&#13;&#10;Hrwfqk/6FHTbt1U1am78bejOV+aTQRxOCFERXl/56kO7EThJQO8jqg4p5Hz/+Lsw2UNHR1cIOSve&#13;&#10;be/oog/x1MtB3fnUNa+xoTF8UNff79VdryppYojW1lbr7ukJj095ZUrr1vh7UltbuzV41YkFAQTS&#13;&#10;K0BwSu+1TdyZHXgXOg2s9b/kQn/wyqpK71J3y5YWF8KkD0cbvL29ZbMz02FMk2YsqvY3LQ3c0MQQ&#13;&#10;6kah7hUaF6VPVEp9RrHqlmp/8zqc5ajUPxVkQSANAqo4aSY9jU1SZanUXwcKSXXNrYfP/3CDw2JT&#13;&#10;ENI4pWWvJm37eKi1omLf7nDmvX1/3Sl4zY2N2OrSvFXW1IWJIzQxhMZk6HXEgkAaBfajMUnhfaci&#13;&#10;fFB34+ZN7y6+YE98sqGjy872jleU5vx9aclfGyVW5x/ENXsX8cxApHG06pbX3n41VK40iYTC05a/&#13;&#10;3lgQQCDdAgSndF/fRJ2dBs+2+Cd1lZWV3l/8VviUXNPAvvjxmVX4Y+o2kbns7uz6m9eid+VbDRUk&#13;&#10;TT+uPuWaWU+f8m2sr4d91NX5rHqdXdbT1+/VqJqwLgN0MyX5Oa8FNMuD/9GnTw2u+JRN+sQ7fGDg&#13;&#10;gSlkpoyT04cIGq+kbnm7O1v2zmcMUzhSF72lmcnQhU+rd924E0LY8sKM7XogY0EgrQJ632lt8/cd&#13;&#10;/6BOgUnT9jf4DHjP/X1H70Xqipe57Hr3Vc2et+mvC/1eXcHVu+Hoov2ou7h6N8z4RBHqNaHqMEsB&#13;&#10;C/h/gI/+N/nSNeirF/sl+OV/DWI/BDtE4FCgxKtGdfX1Vqc3Iu9upE/t1IVocnw8VIy27MM3MFWU&#13;&#10;1r170apPuaxqld6UokCk8VDqRqHxTEs+Lkr90jWZhPZdXl4RZtdTX3QWBPJdoKi4yO+v5DN2+fNa&#13;&#10;n4Dv+ax5Gue05pXXCp8Mpdj/gFNY2tE4qBX/oMG/VGnS+rrP0+bais/CN+qTSoyHd/Vq/6Oxoa0j&#13;&#10;BCa9DglO+f4Mof0nCai3Qv1P7ztlGe87ExOaZOWXfwJp2n99iKcxtuq5oHFL0ftO5nHUTVz3ctL+&#13;&#10;t/0DCgUwvSexFKaAukjrf0lbktqupDmdpT2//K/GWbZmXQTOIKA3H4UaLYefmvtL+oSPZxSEVHXS&#13;&#10;zQc1C58qS5p5r8/7mqvrRElpSbh57vjYmE8t+9iePf0hvMEpTOmeTmU+WJcFgXwXUDCq8gkgqusa&#13;&#10;QxhS9Wh65FUITG3d/aHbnbrwrXmXV41h0vgm3e9J93XSH4FrPm35mM+ip/FRrd194R5PNfXepW93&#13;&#10;+sTXX7670X4EJHDm952fuvYpBOl9qrhEXVl/+QexHtO+tY56Q+h9R90CWQpYIFScfvlcuVSRhDXn&#13;&#10;Ui1iOjjBKSZIdvNpAb3RHPcJ30lb7qvbkb8hadpxdVNqaW2zfg9FXde6vYtEha16Nz59KqjZkjRb&#13;&#10;n+7zVFVdFe4HpVmOWBDIdwFVmcorqnxcU5M1d3R7l7sp29CsXx6e1BVP45X0IYOmK1eoUlhS1z5N&#13;&#10;R748NxMeU9Wp2D8Zb2rv8n30WLlXqg7/GORdNd+fH7T/ZIHzvO8Qf0425bcIFLIAwamQr34enLs+&#13;&#10;zVOVqtH/aNQ4put+L41uv0t7pQ+E16d99d6NSTMk3bg5aCX+B6aqUxMT42F68zw4PZqIwCcFwifb&#13;&#10;Gk/R2Gr99760uYaRMFZp5u1LD09DPrNkSejKV1ZeGWbJa/RueJoIQmFp/OVTq2tqCdUnTU1e39Lu&#13;&#10;Qas2VKs+eWBWQKAABULQCpWkYv9A4rBLuO5/dnTRY6pK6UMLddvTh4JFx1Smjm7HvxFAIL8Fshqc&#13;&#10;9B8VVQou2u/3sNReHv5Qzm9uWn8WAV33Cg9NVT6o9+Bgz6cgr/WZjZq8v3rD+91oHc2kpxsQaga+&#13;&#10;af80XgN7d3d/vqHh+5X5AYF8FPjpj7EyH2uh8BP+YNt/Z0XehUgVJv1b3flKvQJbWaPueft+8+eK&#13;&#10;MA5KN8vV2Kfaxhar8O57izMToRufGOYm3trG2rL/e8NWfJKIiuoa/29siXeP3Q73htIYKRYECk2g&#13;&#10;2Gej1IQPGiOrm9vqXoF7Ho6OLqrsbvvvNL5W62obBSgWBBBIt0BWg5NC09zcXLhvwkUYdW+elhb/&#13;&#10;1NS/sxSOgD7Bq6mtCffH0D2gNC2zuiD9cjnw+cYOvH+5v7np18eu88uteASBfBBQMNLkD3p+63uV&#13;&#10;j/Xrv/cPh4+pW54v+oNN05Wru54qTaX+R9yVdZ8ZzLuy7vigdVWg5idHbdTHOmk2MC0a87Q05/eq&#13;&#10;8T/8NAPfyvyMzXuYutp/03rv/MoaPKSxIFBoAho7W1tXG2bU0z2d1vyDuONmy9PNozVxkdY5nH2v&#13;&#10;9tjZ9wrNr5DPVx2fk9b5OWntScPzI6vBSXfmfvXqld/fYPpw4OQxn9qcBvGq3/j0wYMHBKfTYKVo&#13;&#10;nTCNrI9pUiVpZmbGVn261zm/+3ubTxRRrU/HPVhp/JPe2Bb8vhvr/nzTuKda/8NSMx2xIJAaAQ9P&#13;&#10;mlZcU4rv+WyTjW2dfs+mVlMV6op/Qq7Z83T/JoUj3fNJE0OUlJYfTsLi3V2jyVhS48GJIJAlgXKf&#13;&#10;ea+5uSXcSF3vL7olhsbP6r5Pupdg+JDCZ9yL7t2k8KRZ+9pa299PfpSlprFbBBBIgEBWg9PS0pJ9&#13;&#10;++23fpO5Jz772XqY3vM853z//n0f39LpN5trP8/mbJOnApVeYbzW3WMLHpSe/PC9TU5O2PNnz0xv&#13;&#10;bJogQm9ia/6Juu7p9PLFixCquq5ds2s+cYQ+AWRBIDUCXknd8CnIh598G7rndd24a209162xvTME&#13;&#10;pE2vLi15cJoafhmmI9dYpoaWq2Ha8Ur/kMFngvgFhbrq/fjNf9mWv4a0r7bu69ba1Ru6A1b7LH4s&#13;&#10;CBSiQEVlhY+b7fAP6w5nnVyYn7eXQy/CB7ea0VUf6C14iBobHbXX/sGwKk4DAzetp6eXD3cL8QmT&#13;&#10;cc5h6u9j/lubsUrOf0ziFOk5R4j5gFkNTocD+8vD4ElVnXSfA91nR3/w6g/b01QFNFBTXfTOOhtb&#13;&#10;zE7s7hIENCmEZtHTDHoKUHNedVL16cdnT0MQ1w0NVWUaGxsNAUpBq7unzyeP6PPnTPUltJhDIpAl&#13;&#10;gZ/ejNULVWOSFqbGQuVpY3XZZ8srs211u5udDOOXVIXS7HtXewc8WHWFWfeOa1WRV6rePntsB97d&#13;&#10;r66pzZqudlmLB6fq+sbjVucxBApCoNRfT7oxe7v3dFEYmpqctJnZGXv69EkY86RZXJcWl8L7jsY5&#13;&#10;aeIifVjX4R/u6kbuLAggkG6BrAan1tZW+5d/+ZdQxv6P//gP/+N2ze7eveufzgxYV1dXCFGn4VXY&#13;&#10;0voshSVwOMap1nr7+u1//+739ubN6/Ap3+NH39mjv3/705iPgzAdue7g3uOB6e69+2HWvSoP5ywI&#13;&#10;pEFAHx55XzurbmjysUcPwn2alnySh0WvPoXxT7rtoq+jyRxUKWr0ANTRfyuMUVKIYkEAgdML6ANf&#13;&#10;3Si3o6PT/q/f/m+vKr20kZFh7z3z0B5+87V/EOyfXvhLsto/nNMHev3XB/y+gQN+b8GWUI06/ZFY&#13;&#10;EwEE8lEgq8GppqYmhCTNqjepT228YqC+wE1+fx0FKHW/Y0GgtrbWbg7ets2NDWtrvxqqRZpa/PAN&#13;&#10;rMyampvt1u07VhnuPeM3JPQ3NvUr12xG6m+uT/x6+/oO7+/U3e190xt/ukcNtgikQ0DBqKKqJty8&#13;&#10;VjPoaZII//MtjHvSdMgl/im5KkUtXmlq7uz+adrxuhNPvsyn9G/u7Anb1be0WWW1pinP6lvCie3h&#13;&#10;lwjkUkAftg0O3vHJq9b9fac9vO9oVkm91jRbq2ZvvXnrlo+bPew1o7ZpnO07H2OoYNXa1m63Bgft&#13;&#10;ugenNv+ZyatyefUSeCz1htZX0paktitpTmdoT1bfJaOuehqb9I//+I/2/Plze+FjUXZ8YOUNvx+P&#13;&#10;+hGHT1PP0GBWTZ9Ah9+f6f/5w7+GaeubfFCuglSZ9yOPFnWdaGhsDI/pDU4BK9yl3f9gDJ+0e9cJ&#13;&#10;df/UhBGahY/nVCTH9zQJ6Aa2CkeqLNV50Nnd3go3u1XVSf+tVZe9cg9DqjLp+6cWTVE++Ovf2r4P&#13;&#10;gNcNcbVNqd8LigWBQhDQ+84f/vX/De8lqhYpSGn8UrRoKIE+hNNU463eZXwjet/xDy3UzbXC163x&#13;&#10;96oaf99RN3GWwhaI8ok6CCRpidqVpDble1uyGpx+/uSmPgQl/bE7Pj4exjzpZ33pkx296bMUroDe&#13;&#10;fFRx+tii50hxcWW4T4bu18SCQCEK6I+1ovLiwy55MYxDUlAqr+wpRErOGYHwAV3tJ993dE+ninCf&#13;&#10;QMgQOI1AwnLTaZrMOmcUyGpwitqiT3GavbtVf3+/LS8vh4f1mCpP+k5wiqT4jgACCCCAAAIIIJBv&#13;&#10;Aqo2Ja7iRJKL/WmUk+CkioH6/2qyiEHvE6xKk8Y/sSCAAAIIIIAAAggggAAC+SCQk+AUQSg89fT0&#13;&#10;hJmgVGlSH2KFKhYEEEAAAQQQQAABBBBAIMkCOQ1OCkqaVY8FAQQQQAABBBBAAAEEEMgngZwGp3yC&#13;&#10;oa0IIIAAAggggAACCJxGQBOiJW1W36S15zSOSV+H6eySfoVoHwIIIIAAAggggAACCFy6ABWnS78E&#13;&#10;NAABBBBAAAEEEEAgXwWi+yUlblY9B2VivXifVQSneD3ZGwIIIIAAAggggEABChBS0n/R6aqX/mvM&#13;&#10;GSKAAAIIIIAAAggggMAFBQhOFwRkcwQQQAABBBBAAIECFoj66iWNIKntSprTGdpDV70zYLEqAggg&#13;&#10;gAACCCCAAAJHBUJGSVhfvYQ15yhZXv6bilNeXjYajQACCCCAAAIIIIAAArkUoOKUS22OhQACCCCA&#13;&#10;AAIIIJA6Ac2ol7T7JiVtlr80XHSCUxquIueAAAIIIIAAAgggcKkCdI27VP6cHJyuejlh5iAIIIAA&#13;&#10;AggggAACCCCQzwIEp3y+erQdAQQQQAABBBBA4FIFVGlKYrUpqe261It1wYPTVe+CgGyOAAIIIIAA&#13;&#10;AggggEASwxNXJV4BKk7xerI3BBBAAAEEEEAAgYISSGptJ6ntyt8nBxWn/L12tBwBBBBAAAEEEEAg&#13;&#10;AQLMqpeAi5CDJlBxygEyh0AAAQQQQAABBBBAAIH8FiA45ff1o/UIIIAAAggggAACCCCQAwGCUw6Q&#13;&#10;OQQCCCCAAAIIIIAAAgjktwBjnPL7+tF6BBBAAAEEEEAAgUsWuOITkl/RQKcELWoTS7wCBKd4Pdkb&#13;&#10;AggggAACCCCAQAEJHE4Mkbx7OUXtKqBLkfVTJThlnZgDIIAAAggggAACCKRdIGEFp7RzX8r5Mcbp&#13;&#10;Utg5KAIIIIAAAggggAACCOSTAMEpn64WbUUAAQQQQAABBBBAAIFLESA4XQo7B0UAAQQQQAABBBBI&#13;&#10;i0ASp2FIYpvy/XozxinfryDtRwABBBBAAAEEELhcAU8piRvjRHKK/TlBcIqdlB0igAACCCCAAAII&#13;&#10;FJKAMkrSckrS2pOG5wPBKQ1XkXNAAAEEEEAAAQQQuDwBLzcl7T5OySuBXd7lievIjHGKS5L9IIAA&#13;&#10;AggggAACCCCAQGoFCE6pvbScGAIIIIAAAggggAACCMQlQHCKS5L9IIAAAggggAACCBScQBLHN+ki&#13;&#10;JLVd+fwEYYxTPl892o4AAggggAACCCCQCIHEzaqXCJV0NYLglK7rydkggAACCCCAAAII5FLASztJ&#13;&#10;DE2hTTmcWu/g4MD29/dtbW3NZmdnbW9vzxobG62mpsbKy8utuLg4XBU9vrOzY+vr67a8vGwbGxu2&#13;&#10;u7tr2r6oqMgqKiqstrY2bFddXW2lpaUfXE2tq210nNXVVdva2grH0uQcJSUlVlVVZQ0NDaZty8rK&#13;&#10;3h/3g52c8x8Ep3PCsRkCCCCAAAIIIIAAApFAEsNT1LZcfFdo2t7etrdv39qf/vSn8POXX35pAwMD&#13;&#10;1traGgKN2qHQtLi4aG/evLHHjx+H9VdWVkL4UdBpb2+327dvh+36+vpCCMpsv0LTyMiIvXr1yp4/&#13;&#10;f25TU1MhPCl0KXD19PTYgwcPTNs2NzdbZWVl5uYX+pngdCE+NkYAAQQQQAABBBAodAEVdnJY3DkV&#13;&#10;d67aowqSApOqR9PT0yEMPXz4MEzP3tnZaR0dHfbu3btQUVK40noKPENDQyE0KURpH6o4qZqkfURV&#13;&#10;KVWNVK1SoNKi4+j3T58+tdevX4fKloKU9httr++qbimg3bt3L2yvalQc08UTnE711GMlBBBAAAEE&#13;&#10;EEAAAQQQOCqgMDM/P28vX760b775xp48eWLDw8PW1tYWAlO0vsKNgtHk5KR99dVX4buC1a1bt+za&#13;&#10;tWuhS55ClKpJCkaqQqlipPCkLn8KROoCqMCl46ir32effWbd3d1WX18fqk6qdk1MTNijR49Cm1pa&#13;&#10;WqypqSkEKYJTdCX4jgACCCCAAAIIIIAAAjkTiMYazczMhG53qgCpGqSxR5ubm6Hio7AULVp/aWkp&#13;&#10;BCaFI62jrnwKP/39/aGqNDc3F8Y5qSKlEDU2NhaCj7rbaV8KRaOjoyEUaSxTb2+vff7552Ed7U9j&#13;&#10;m7TeixcvQgBTNz5VvOrq6kLlKWrLeb9TcTqvHNshgAACCCCAAAIIICAB7xcXR0UjVsws99WLxhop&#13;&#10;5KjCowpQV1dXGMuk7nhHFwWb8fHxMCZJXfFUCbpx40YYy6SqksYoqUqlMKTHVZnSlyaX0LgnVZxU&#13;&#10;yVI407aqVqnapKqSuvJpEombN2+GiSNU9VJ7tL32qd+py99FF4LTRQXZHgEEEEAAAQQQQKBgBZRP&#13;&#10;spxRzm2rsKEKjL6ftERjgM4S/rTfaOySQokqQOp2t7CwEMY5HT2euvSpoqRKkma/U/c6hR51w4sW&#13;&#10;Pa5QpCqRKldaN5r8QesoNCmUqYKkdbStjqtF26odmogi6rqntqgipnXjWAhOcSiyDwQQQAABBBBA&#13;&#10;AIGCFfC5B5I3JflPoUnh5qTwpLCkao8mVND304YnTRuuSpCCy+DgYAgu6ir37Nmz8JgqUpmL2qFx&#13;&#10;S6o8qeudws3Rqca1vgKQZsfTOgpNCkrq5qdF049rex1X4UnrHl20T/1Ox4qmPI+2P7ruWf/9y6Od&#13;&#10;dQ+sjwACCCCAAAIIIIBAgQskreqkWeXmZudsc+5wxjvd7+i4RQFIIUahR1/692kWBRRtF40fUohR&#13;&#10;6FJ3vOMCjbrnKfSoXepap+NE93bKPJ4eU2jS/rWuApi21ZK5vdb52Pbad7S9tom2zzzOeX4mOJ1H&#13;&#10;jW0QQAABBBBAAAEEEEiwgKozL2a9a9vkcKgCaUa64xZ1bbtz547dvXs3fD9tcFJoidaNKlUnVaui&#13;&#10;rn0KMVo/ClpH26R9aN9aR+vqK+pqqKpVtL3WOe54R7ePKm5Hj3OefxOczqPGNggggAACCCCAAAII&#13;&#10;FLCAAspxlaVskkQBKpvHOGnfBKeTdPgdAggggAACCCCAAAKfEEjiBBF1Pk7oZm+DVQ/22RdffBHu&#13;&#10;c3TcaahqFHXV09iibC2ZlSBVnzIrSZnHVDjS77SOqkqZlSn9rErUWbfXNnEsBKc4FNkHAggggAAC&#13;&#10;CCCAQGEKeOUleTNDmJVX+AxzLQ12ta78TJNDZOsiKgRpXJLGN2niBo25UkA6uugxjUvShA5aN3Ms&#13;&#10;k0KeHtPvtL0C1NFF2+t3x21/dN2z/pvgdFYx1kcAAQQQQAABBBBA4IjAceNtjqyS03+qPUU/VWw+&#13;&#10;1cVN60Zf2WpkNNudZuFTMFJ40vijo4sei2bP07qafELb6hz0s26iG21/3Gx5eiyavS/aPq4uhQSn&#13;&#10;o1eLfyOAAAIIIIAAAgggkAKBEJ5i6qZ2UQ7dY0n3bdLMfQpHukdTdI8l3QBXFSnd60n3XtKNaxV+&#13;&#10;1IVQN7CNbl6racj1uL60jtZtbm4Ov1elSdOPaxIMhSsdQ8fSMaPtL3oOBKeLCrI9AggggAACCCCA&#13;&#10;AAIInCigbnadnZ3hJrYKdLoZ7vPnz8M9n65fvx5m6Jufn7e3b9/ay5cvQ3e7mzdvWm9vrylYqeKk&#13;&#10;n3Vfpzdv3oRpyvV7hSOFJ3XPe/36tb148cK0H1Wbrl69Go6p7n5xLASnOBTZBwIIIIAAAggggEBB&#13;&#10;CiRxYghdiKS1S2OTFHI6OjpCAFLFSBWnH374IYQh/V5VKAUnVY8aGxutu7s7BJ9o2vOurq6wjoLV&#13;&#10;2tqaDQ8Ph3FO2q/u+aRtddNcVaoU0hSc9Dt19YtjITjFocg+EEAAAQQQQAABBApWIInzQ6hNSVo0&#13;&#10;s526zCnQ/O53v7OhoaFQOXr48KF9/fXXIQCpEqVKUU9Pj924cSN86T5TUVc7/Xzr1q3QJU/VJQWn&#13;&#10;J0+evJ8kQsdQ4NIsgqpG6VgKZMyql6RnAm1BAAEEEEAAAQQQKGiBhOWUS7sWmtJcN9Td2NgIFR8F&#13;&#10;oWhKcY1jUgVocHAwhCHNiqewpDFLGpOkgKRxTLdv37aBgYGwvbrpRYv2o9/fu3cvdO1TVz9VmDRZ&#13;&#10;hMKRJo9Q6NLv+/v7Q+VJx4xroeIUlyT7QQABBBBAAAEEEChIASpOP192daf74x//GLrbaWIGhZmo&#13;&#10;YqS11G1OVSFVghSCFLA0E57GMCn8qFuewldNTU2oPv2858OfFMTUha+pqSkErMxpzbVv/V5d9RS4&#13;&#10;dIw4F4JTnJrsCwEEEEAAAQQQQACBAhZQUNLXxxZVgPSlgKRJHc66KBwpGOkr10s8t9HNdas5HgII&#13;&#10;IIAAAggggAACCCCQQwGCUw6xORQCCCCAAAIIIIAAAgjkpwBd9fLzutFqBBBAAAEEEEAAgQQIHE77&#13;&#10;fSVMcpCA5rxvgrcoTEn+/gF+uLAAwenChOwAAQQQQAABBBBAoGAFfrphUuJm1fupXQV7XbJw4gSn&#13;&#10;LKCySwQQQAABBBBAAIHCEQgZJWHJKWHNScWTgTFOqbiMnAQCCCCAAAIIIIAAAghkU4DglE1d9o0A&#13;&#10;AggggAACCCCAAAKpECA4peIychIIIIAAAggggAACCCCQTQHGOGVTl30jgAACCCCAAAIIpF7gig8o&#13;&#10;0leSlqS1J0k2520LFafzyrEdAggggAACCCCAAAIIFIwAFaeCudScKAIIIIAAAggggEDcAio0Hd4z&#13;&#10;KVklJ+7jFPeVNiM4xW/KHhFAAAEEEEAAAQQKTCBZsanA8HN0unTVyxE0h0EAAQQQQAABBBBAAIH8&#13;&#10;FSA45e+1o+UIIIAAAggggAACCCCQIwG66uUImsMggAACCCCAAAIIpFOAWfXSeV2PnhUVp6Mi/BsB&#13;&#10;BBBAAAEEEEAAAQQQOCJAxekICP9EAAEEEEAAAQQQQOAsAmFmvYTNDpGw5pyFM7HrEpwSe2loGAII&#13;&#10;IIAAAggggEC+CBBU8uVKnb+ddNU7vx1bIoAAAggggAACCCCAQIEIEJwK5EJzmggggAACCCCAAALx&#13;&#10;CyRxYgidZVLbFf8VyN0e6aqXO2uOhAACCCCAAAIIIJBSgStKKiypFqDilOrLy8khgAACCCCAAAII&#13;&#10;IIBAHAJUnOJQZB8IIIAAAggggAACBSuQxG5xFMDifzpScYrflD0igAACCCCAAAIIIIBAygQITim7&#13;&#10;oJwOAggggAACCCCAAAIIxC9AcIrflD0igAACCCCAAAIIFIyAJoVI4sQQSW1X/j4xGOOUv9eOliOA&#13;&#10;AAIIIIAAAggkQOBwjFOywhNjnOJ/YhCc4jdljwgggAACCCCAAAIFIhDVdZIVmw5rYElrU74/JQhO&#13;&#10;+X4FaT8CCCCAAAIIIIDApQtQ4bn0S5D1BjDGKevEHAABBBBAAAEEEEAAAQTyXYDglO9XkPYjgAAC&#13;&#10;CCCAAAIIIIBA1gUITlkn5gAIIIAAAggggAACaRZI4liiJLYp358DjHHK9ytI+xFAAAEEEEAAAQQu&#13;&#10;WeCKT0ietKiStPZc8iWK4fAEpxgQ2QUCCCCAAAIIIIBAgQp4PgnTkSfs9MNkFWSnWK8KwSlWTnaG&#13;&#10;AAIIIIAAAgggUHgCXm9K3LR6pKa4n4eMcYpblP0hgAACCCCAAAIIIIBA6gQITqm7pJwQAggggAAC&#13;&#10;CCCAAAIIxC1AcIpblP0hgAACCCCAAAIIIIBA6gQITqm7pJwQAggggAACCCCAAAIIxC1AcIpblP0h&#13;&#10;gAACCCCAAAIIFIyApmBI4jQMSW1XPj8xmFUvn68ebUcAAQQQQAABBBC4dIEwHXnCZtVLWHMu/RrF&#13;&#10;0QCCUxyK7AMBBBBAAAEEEECgoAWSWHUq6AuShZOnq14WUNklAggggAACCCCAAAIIpEuA4JSu68nZ&#13;&#10;IIAAAggggAACCCCAQBYE6KqXBVR2iQACCCCAAAIIIFA4AkmciIGug/E//6g4xW/KHhFAAAEEEEAA&#13;&#10;AQQQQCBlAlScUnZBOR0EEEAAAQQQQACBHAt4eSdxs9hRcor9SUDFKXZSdogAAggggAACCCCAAAJp&#13;&#10;EyA4pe2Kcj4IIIAAAggggAACCCAQuwDBKXZSdogAAggggAACCCBQKAJX7PB/STvfpLYraU5naQ9j&#13;&#10;nM6ixboIIIAAAggggAACCBwjcCVxg5yOaSQPXUiAitOF+NgYAQQQQAABBBBAoNAFkjgPQxLblO/P&#13;&#10;EypO+X4FaT8CCCCAAAIIIIDApQsQVC79EmS9AQSnrBNzAAQQQAABBBBAAIE0Cyg0JS04Ja09abj+&#13;&#10;dNVLw1XkHBBAAAEEEEAAAQQQQCCrAgSnrPKycwQQQAABBBBAAIFUCySx3CTwpLYrj58MdNXL44tH&#13;&#10;0xFAAAEEEEAAAQSSIOCTfyduVj0668X9zKDiFLco+0MAAQQQQAABBBBAAIHUCRCcUndJOSEEEEAA&#13;&#10;AQQQQAABBBCIW4DgFLco+0MAAQQQQAABBBBAAIHUCRCcUndJOSEEEEAAAQQQQAABBBCIW4DgFLco&#13;&#10;+0MAAQQQQAABBBAoGIGkTl6X1Hbl8xODWfXy+erRdgQQQAABBBBAAIHLF/AZ9RI3q17iZvm7/Mt0&#13;&#10;0RYQnC4qyPYIFKhAaXGRNVaVWRGznRboM4DTPo9AaVGRjc+t28z8xnk2ZxsEClqgrqrUrrVUm74n&#13;&#10;bUniW2ES25S063bW9hCczirG+gggEASqy0utv6XW3u3vI4IAAqcUGJtdt//5cdr0nQUBBM4mcKOz&#13;&#10;zv7Pl9cSGZx0JgSVs13PfFyb4JSPV402I5AAgTKvOFWWFnvFibeKBFwOmpAnAtPzmzbmFafvRxby&#13;&#10;pMU0E4HkCPjbjq1v7SanQRkt0Tth0t4Ns9We3d1d29jYsNXVVVtaWrKtra0MiQ9/PDg4eP9AbW2t&#13;&#10;dXV1WWlpadhO26+vr5v2d1w3x4qKCquvrzdtV11dHbZ7v7NL+oHgdEnwHBYBBBBAAAEEEEAAgXwT&#13;&#10;UGgaHR2158+f23fffWdTU1PHnoJC0773SonC0+3bt+1f//VfraGhwf7+97+H7UdGRmx5edmKvBvz&#13;&#10;0fDU1tZmn332mQ0ODlp/f3/Y7tgD5fBBglMOsTkUAggggAACCCCAAAJpFlBY2tvbCxWp6enpUFFS&#13;&#10;5aijoyP8rCrT8PCwvXjxwubm5sK6NTU1VlZWlngWglPiLxENRAABBBBAAAEEEEi0gPeLO1oxufT2&#13;&#10;ZqmvXlVVlXV3d4cKkKpBR7vqvXv3zjY3N21oaMj+8z//M3THu3//vn355ZfW2NgYAtXi4mKoROnx&#13;&#10;a9euWW9vb+iWl2l2tKte5u8u62eC02XJc1wEEEAAAQQQQACBvBdQPslSRrmQTbbapTFKqiDpS6Hn&#13;&#10;6KKud2NjY6ZqU1NTUwhLUZc7VZbm5+fDGCcFLG2v3w0MDIR1j+4raf8mOCXtitAeBBBAAAEEEEAA&#13;&#10;gbwTSGJ4yjWixjOpmvTNN9/Yy5cvQ/c7TQhx8+bNUKVSFWl7ezuMa1JVSpM+qAqVD930ZElwyvUz&#13;&#10;iuMhgAACCCCAAAIIIJBtAZ/Q7ugEDR87pLoZRl8fW+dTj2t2PI1fmpiYCN30ZmdnQyVJ3fk6OztN&#13;&#10;1SZ169M6+lpbWwsBanJyMoStkpKSMEmEQpS6A2p9fZWXl3/q0Dn7PcEpZ9QcCAEEEEAAAQQQQACB&#13;&#10;3Agc2IHt+UQN6hKXObvd0aMrMGlWu+Jiv8XIMbPbHV3/Y/+OZtt7/fp1mGlPXfo0k5664qlbn4KV&#13;&#10;uvFpCvOdnZ3w87Nnz0zBaWVlJfxe26h7n8Y8Xb9+3W7duhWqUUkZP0Zw+tjV53EEEEAAAQQQQAAB&#13;&#10;BPJUYHt7x+ZmN23h3UYIKUcncYhOK5qEQdOE60v/Ps+iCtKrV69MU4wr6LS2tobueZpNT4FIwUpf&#13;&#10;6qqnqlJ0HM3Ap2CngKcvVarUjU9fUbVJ93KKfj5P2+LahuAUlyT7QQABBBBAAAEEEChIgTARQ8IG&#13;&#10;Oa35DWYXRkZt+u0rU2VHgeS4RQHnzp07dvfu3fA9CjTHrfuxx9QlUFUj3dtJXfXUNU9d9FQ9UmhS&#13;&#10;kFI4UtVJVS09rjCk46q6pC550T7evn1r33//fahMaTtVp1R5Ijh9TJ/HEUAAAQQQQAABBBDIC4Fs&#13;&#10;zV93wZP3ZuUiy6lKpGrWwsJCmE1PlacHDx7YjRs3rK6uLgQlnYm6AlZWVppubKtpyBWK1JWvp6cn&#13;&#10;BCkFKnXjU9B68+ZNCHq635MmkNAEE83NzRcEufjmVJwubsgeEEAAAQQQQAABBApY4DA65SKmnB65&#13;&#10;zis6zS2Ddvt6t33xxRe/uN9StKfMrnqqAp11Udc73ch2amoqdAlUQNI04319fWGSh2h/qhgpNKm6&#13;&#10;pLCkRcFKE0FEs+qpEqV7RKkSpQClIKWpzdVtLwkLwSkJV4E2IIAAAggggAACCCAQo0B5Wbm1tlRZ&#13;&#10;fWXJmSaHOGsTVG1SaFJXQFWRNBGEuv9pmnHNlJe5qLuegpUCmn6nalIUmrSeHtP2LS0t4T5QMzMz&#13;&#10;YfY9VbWSsHx4NkloEW1AAAEEEEAAAQQQQACBiwl4iCkqKg5hROOHTloUeKKvk9Y77neqBo2Pj4eu&#13;&#10;egpL6lanqpJCkPYZLVovmnpcVSqt09/f/0Fw0rqZU6hHs/1l7ifa32V8JzhdhjrHRAABBBBAAAEE&#13;&#10;EEiHwGE/vcSdizLLlaLDqcaz2TiFoOnp6dBNT9Wi9vb20P1OoSdzUdVo1Ses0OQRClCZ3fTUjU/h&#13;&#10;SBNBqHueKk1aVxUpdd/LrEpl7jPXPxOcci3O8RBAAAEEEEAAAQRSJ5BRXEnduZ10QgpO8/PzoUud&#13;&#10;xjCpm93Hgo6qSbqXk2bN0zoKWhpjpa59Ck6aYEKz6j19+jQEKM2m1+djpRSgkrAQnJJwFWgDAggg&#13;&#10;gAACCCCAQF4KJLTgFGbUU9uyvUQ3ttU9mjRrnipJmtjh6KKuexrbFHXjW19fN90sV/dxUlVJwUmh&#13;&#10;SsFJ3fq0H4UmfWkCiSQsBKckXAXagAACCCCAAAIIIJDHAj5GKESVJJ1CLmKTheCj0KRJIhSYFJ40&#13;&#10;AcTRRY/r/k7qsqdgpNCkacefPHkSxjWpGqXufVrv6tWrYfyTpi3XLHsEp6Oa/BsBBBBAAAEEEEAA&#13;&#10;AQTySkDd6K5fvx666mliiIaGhhMrTgpP6t6ngDQ0NBTGMylIaYmmLL9586YNDAyEiSbUnS8pCxWn&#13;&#10;pFwJ2oEAAggggAACCCCAQJ4JKAj94Q9/CJUkdblTdzyNW/rYoqCl2fSiG+GqUqXuelpUqVJ4Unc+&#13;&#10;fSVlbFN0LgSnSILvCCCAAAIIIIAAAgggcCYBBaXBwcFTb6NJIfSlqcvzbSE45dsVo70IIIAAAggg&#13;&#10;gAACiRK44sOJ9JWkJWntSZLNedvy4QTr590L2yGAAAIIIIAAAggggAACKRag4pTii8upIYAAAggg&#13;&#10;gAACCGRf4HBOvWSVnJI3y1/2r0O2j0BwyrYw+0cAAQQQQAABBBBIvUCyYlPquS/lBOmqdynsHBQB&#13;&#10;BBBAAAEEEEAAAQTySYDglE9Xi7YigAACCCCAAAIIJEpAlaYkVpuS2q5EXbwzNoauemcEY3UEEEAA&#13;&#10;AQQQQAABBD4Q8JSSuFnskpjmPkDLv39Qccq/a0aLEUAAAQQQQAABBBBAIMcCVJxyDM7hEEAAAQQQ&#13;&#10;QAABBNIlELrFJazCk7DmpOKCU3FKxWXkJBBAAAEEEEAAAQQQQCCbAgSnbOqybwQQQAABBBBAAAEE&#13;&#10;EEiFAMEpFZeRk0AAAQQQQAABBBBAAIFsCjDGKZu67BsBBBBAAAEEEECgQAQYVZT2C03FKe1XmPND&#13;&#10;AAEEEEAAAQQQyJ5AmBkie7s/956T2q5zn9Dlb0jF6fKvAS1AAAEEEEAAAQQQyGOBkFESVnBKWHPy&#13;&#10;+Or+3HSC088W/IQAAggggAACCCCAwLkECCrnYsurjeiql1eXi8YigAACCCCAAAIIIIDAZQgQnC5D&#13;&#10;nWMigAACCCCAAAIIpELgih3+L2knk9R2Jc3pLO2hq95ZtFgXAQQQQAABBBBAAIFjBBRUWNItQMUp&#13;&#10;3deXs0MAAQQQQAABBBBAAIEYBAhOMSCyCwQQQAABBBBAAAEEEEi3AMEp3deXs0MAAQQQQAABBBBA&#13;&#10;AIEYBBjjFAMiu0AAAQQQQAABBBAoXIErPrxJX0laktaeJNmcty1UnM4rx3YIIIAAAggggAACCCBQ&#13;&#10;MAJUnArmUnOiCCCAAAIIIIAAAtkQSOLU38zyF/+VpuIUvyl7RAABBBBAAAEEEEAAgZQJEJxSdkE5&#13;&#10;HQQQQAABBBBAAAEEEIhfgOAUvyl7RAABBBBAAAEEEEAAgZQJMMYpZReU00EAAQQQQAABBBDInYAm&#13;&#10;00vqrHoJm+gvdxclS0ciOGUJlt0igAACCCCAAAIIFI4AISX915rglP5rzBkigAACCCCAAAIIZFUg&#13;&#10;1J2yeoSz75wod3azk7dgjNPJPvwWAQQQQAABBBBAAAEEEDCCE08CBBBAAAEEEEAAAQQQQOATAgSn&#13;&#10;TwDxawQQQAABBBBAAAEEEECAMU48BxBAAAEEEEAAAQQQuIBAGOGUsCFFCWvOBXSTsykVp+RcC1qC&#13;&#10;AAIIIIAAAggggAACCRWg4pTQC0OzEEAAAQQQQAABBPJDIFScEtZUKk7xXxAqTvGbskcEEEAAAQQQ&#13;&#10;QAABBBBImQDBKWUXlNNBAAEEEEAAAQQQQACB+AUITvGbskcEEEAAAQQQQACBQhFIYj892Se1XXn8&#13;&#10;vGCMUx5fPJqOAAIIIIAAAgggcLkCUT65ciVZo4qidl2uTrqOTnBK1/XkbBBAAAEEEEAAAQQuQSBZ&#13;&#10;sekSAArgkASnArjInCICCCCAAAIIIIBA9gSSWN0hyMV/vRnjFL8pe0QAAQQQQAABBBBAAIGUCRCc&#13;&#10;UnZBOR0EEEAAAQQQQAABBBCIX4DgFL8pe0QAAQQQQAABBBBAAIGUCTDGKWUXlNNBAAEEEEAAAQQQ&#13;&#10;yLEAg5xyDH45h6PidDnuHBUBBBBAAAEEEEAgFQJJTE2CTWq78veiU3HK32tHyxFAAAEEEEAAAQQS&#13;&#10;IHAYUfT/yVmS1ZrkuFykJVScLqLHtggggAACCCCAAAIIIFAQAgSngrjMnCQCCCCAAAIIIIAAAghc&#13;&#10;RIDgdBE9tkUAAQQQQAABBBBAAIGCEGCMU0FcZk4SAQQQQAABBBBAIGsCPqDoStIGFSWtPVnDz92O&#13;&#10;qTjlzpojIYAAAggggAACCKRMQPkkiRklqe3K58tPxSmfrx5tRwABBBBAAAEEEEiEQBLDUyJgUtQI&#13;&#10;Kk4pupicCgIIIIAAAggggAACCGRHgOCUHVf2igACCCCAAAIIIIAAAikSIDil6GJyKggggAACCCCA&#13;&#10;AAIIIJAdAcY4ZceVvSKAAAIIIIAAAggUkgCDnFJ/tak4pf4Sc4IIIIAAAggggAACCCBwUQEqThcV&#13;&#10;ZHsEEEAAAQQQQACBgha44hOS639JWpLWniTZnLctVJzOK8d2CCCAAAIIIIAAAgggUDACBKeCudSc&#13;&#10;KAIIIIAAAggggAACCJxXgK5655VjOwQQQAABBBBAAAEE1EMvWb30Dq9Jltu1u7trm5ubtrq6agsL&#13;&#10;C7a1tWVXrvwSoqSkxCorK622ttYaGxutrKzMdnZ2bH193ZaXl21jY8O0r4ODAysqKrKKioqwbk1N&#13;&#10;jVVXV1tpaWlinmMEp8RcChqCAAIIIIAAAgggkI8CIaP8MjNc6qlkuzkKTWNjY/bjjz/aw4cPbXJy&#13;&#10;MgQfhZ/MRQGos7PTBgcH7de//nUIT4uLi/bmzRt7/PixvX371lZWVmxvby+Eqvb2drt9+7YNDAxY&#13;&#10;X1+fNTQ0ZO7uUn8mOF0qPwdHAAEEEEAAAQQQQCD/BLa3t21mZsZGRkZCCFLVqaWlxaqqqo49GVWU&#13;&#10;FI5UZXr+/LkNDQ2F0KQQpcf1e1Wepqenw79VlVLFqby8PASq4uLiY/ebywcJTrnU5lgIIIAAAggg&#13;&#10;gAACCKRAQMFGoUcB6urVq3br1i37h3/4h1Bdyjy9qKueApWqT8PDw/bVV1+FCpUqUdru2rVroUue&#13;&#10;9qcg9vTp01CFam5uDuFJXfzU3e+yF4LTZV8Bjo8AAggggAACCCCAQJ4JRMFJXfYUbPr7++3BgwfW&#13;&#10;29t77JloDNTS0lIITApH2u7LL7+0zz77LGyrsU9zc3Ohu58qUgpR6grY1NQUQlMSgtOHnRCPPU0e&#13;&#10;RAABBBBAAAEEEEAAAQR+FlC3OoUbTfKgLnUai3TSRA4KSuPj4zY1NRW64ikQ3bhxI4xl0sQRCkZt&#13;&#10;bW0heOlxhTE+F7PcAAA/qElEQVSNm3r9+rWtra39fOBL/ImK0yXic2gEEEAAAQQQQAABBPJRQBUn&#13;&#10;VZA0tkmhSWOXNG5J4560aEySZshTqKqvrw8VptnZ2RC21H1Pj2lMlAJStOhxBaqOjo4QlhTMFLRU&#13;&#10;rUrCQnBKwlWgDQgggAACCCCAAAL5K+BT2B0zE/flnk8Wp9XTRA5RVz0FG1WaFKK+/fZb29/fDxM9&#13;&#10;KDBp7JO68N2/f9/evXsXwpUqT6ouKTgdV6FSeIoqUNq3ApmqW0lYCE5JuAq0AQEEEEAAAQQQQACB&#13;&#10;mAUUcKIgc9Kudf+l6Ouk9fQ77U+z4CkIaf9aom31b/0umj1PlSJNHqGApArU/Px8CFwaz6Rq1HEz&#13;&#10;5ekxBStto3Cm+zxpf0lYCE5JuAq0AQEEEEAAAQQQQCCPBVTeyWKJ5xwyUWh69+7k8KTQo3svKbDo&#13;&#10;u/590qLgpDCk76oMqVtdX1+f9fT0hAqTApF+r/FJT548sdHR0TAOSmFJlSOFIB1HlaXjjqXHorZE&#13;&#10;ISwKaCe1Kxe/IzjlQpljIIAAAggggAACCCCQQ4Gd7R2bm/Vubltrobvbx8YJKeio25zGKelL//7U&#13;&#10;onBTV1cXbmrb1dUVJnTo7u4O04qri54qRRq7pG52L168CPd50jYav6T7MuXrQnDK1ytHuxFAAAEE&#13;&#10;EEAAAQQQ+IjA6uqqDU++trevX9izZ89MEzMct7S2ttqdO3fs7t274fungpOqQQo/uveS7s2kLnv6&#13;&#10;ri91sVMlSd3sNL5J05OrMvXnP/85hCito8rTSZWkqLufttOxPlaZOu5csv0YwSnbwuwfAQQQQAAB&#13;&#10;BBBAILUCyeukl11qBZpofJNClrrdqWKVWUlS4NHNbjW9uCpP6qKnilcUqjSFuf593NglPaYJJLSN&#13;&#10;QpbCmPaXhIXglISrQBsQQAABBBBAAAEE8lfA05P3REvUUltXay21t+x6T6d98cUXH53SO7OrnsYs&#13;&#10;fWpRoFEXPFWwNH5J29+7d89UucocsxSNsVLQ0qIQpK56qjpptryVlZUQwI4eT6FM1TKFJ62rLoHH&#13;&#10;zb53dLtc/JvglAtljoEAAggggAACCCCAQA4FVAFqqa2xytK2E2fWU9jJnBziU01UIFK40f2bfvzx&#13;&#10;x7CtxjVpHwpeCjmqGummtZogQvdiUrjSOhoPpeNpez2uez5pcgn9TlUlTSqh/Wo7BStVslS1yqxm&#13;&#10;fap92fw9wSmbuuwbAQQQQAABBBBAIPUCSeyupzYVh9nrit9PG/6xC6EwE319bJ3ocQWkaIa84eHh&#13;&#10;EJAUjBSGbt68GSpE6oan8PPo0aMwMYQmnejs7Ay/V6DSPubm5uz58+ehqnT9+vUQrjRd+du3b+3l&#13;&#10;y5ehQqb99fb2hmAVHf8yvxOcLlOfYyOAAAIIIIAAAgggkAWBKAgppMS5aH+qAKlKpG50Gq80NjYW&#13;&#10;gpdCkcY2RcFpYmIihDYFI4Ugzbynbn4KQwpWqjj98MMP4TGFMVWhFJxUsdLYKK2vwKVgloSF4JSE&#13;&#10;q0AbEEAAAQQQQAABBBDIAwF1qdOEDZpV75//+Z9DdUhh59tvv7WHDx+GboE6DXXZU7jq7++3X/3q&#13;&#10;V+G7wpAe+93vfmdDQ0OhGqVtvv7667Cdwp7GNemeUDdu3AhfGjtFV708eGLQRAQQQAABBBBAAAEE&#13;&#10;EPhZQBUnfWmiB01jrhClf6vqpHFJuoeT/q3ueQpXUQBqb28P45gUqAYHB0MY0sQRCkvRRBEKSFrv&#13;&#10;9u3bNjAwEKY0V9BKykLFKSlXgnYggAACCCCAAAII5K9AwmbVyzakQk5LS0sITpr0IZpCPApDCkgK&#13;&#10;Veq6p0keVKlSSNLjqjypa55C0sbGRph6XJNOKHCpW54mmdB2qj4laSE4Jelq0BYEEEAAAQQQQAAB&#13;&#10;BPJAQEFIwUZf6k532kXb6UsBqbm5+bSbJWI9glMiLgONQAABBBBAAAEEEMhXgcNZ9ZJVckpWa/L1&#13;&#10;yn7Y7nin2fhw3/wLAQQQQAABBBBAAAEEEEiFAMEpFZeRk0AAAQQQQAABBBBAAIFsChCcsqnLvhFA&#13;&#10;AAEEEEAAAQTSLXDYTy9555jUdiVP6tQtYozTqalYEQEEEEAAAQQQQACB4wV8wjiWlAtQcUr5Beb0&#13;&#10;EEAAAQQQQAABBLInkNTCTlLblb0rkf09U3HKvjFHQAABBBBAAAEEEEizgKeUxFWcqIDF/oyj4hQ7&#13;&#10;KTtEAAEEEEAAAQQQQACBtAkQnNJ2RTkfBBBAAAEEEEAAAQQQiF2Arnqxk7LD0wocHBzY/v6+ra+v&#13;&#10;2fzcnO3v7Vl9Q4NVV9dYWXl5uKu09qV1dnd3bXNjw1ZWlm3Dv+/u7vj6+14Wv2KlZaVWWVkVtqut&#13;&#10;q7Ny31aPsyBQCAJ7/rrR60Ovi5Vlf31sbtg7/7deN+H1UVpqFZWV4fVR568P3amd10chPDOScY76&#13;&#10;T7Geb1XlJdZcW25FRVdseX3HNrbf2e67fdvbPzhVQ4t9u9KSIqssK7G6Sv9vflmxlRQX+b7N/K3E&#13;&#10;tt/t2abvc82/1rcO932qHedopfLSIqvxdsuhys9B56J3qX1v/NbufvBY2dixrZ298JjOSUuRn2BJ&#13;&#10;8RWr8O1qfzrvMj9vOZqv885f59s/bb+6uev72nOPg2ByuAf+HwEE4hQgOMWpyb7OJKA/7La3t21s&#13;&#10;dNT++6s/247//PmDX1nf9QFrbm6xyqqqsD/9UbjqgUnrPX3yvY2+fWvLS4th/aLiEg9b9dbZdc2u&#13;&#10;D9yw23fuWWtbW9iOPw7PdDlYOU8F9PpYXlqyt29H7MkP/voYfesfMKyEDxeKioqtvt5fH51d1u+v&#13;&#10;q7v37lt7e7v/0aU/OPVnGwsC2RXQ80whoaOpyn5zu9XKiovth7eLNjK7Zour27bnQeE0i/bRUFNu&#13;&#10;3c3VdqvLn9ONVR4kSkJ42vUP0RbWtu3t3Jq9mV6z4elVW1rbOc1uc7KOXmoKPTe93X1tNdblFvVV&#13;&#10;ZVbsr0MFnfnVreDx5O2STS1u2I4Hob2fkpNCkwJXZ3OVDfr2XU3Vvm2plZUUh4ClADq3suXnvm4/&#13;&#10;ji3ZzPJWCKQKTywIIBC/AMEpflP2+AkBfUK+s7MTqkcz01Mehn6w77596H/IFdnVjg5ru3o1VJ6i&#13;&#10;itTK8pK9ejlkw69fe2gasYX5BXv37vAT9b39HVvyPxq3t7b9sXdWU1trJSX+yZx/V9WKBYG0C6yt&#13;&#10;rdqrV0P+GnkZPlxYXFw0vcYODvZD1Umvj83NTf9jbDe8Lkr8D1eFqXKvPLEgkC0BVUQUdhQYWusq&#13;&#10;bPBavX3W2xQqIVPLmzbtX6oifWpRxaXYw4NC082OOuv24HG1odJqPDyU+PYKJTpOo/9eFSh9qfKk&#13;&#10;ata2h5J3e/EGCO1f1a6K8uJQOVJoUwDc/EgALPO2Kfh0eeC7frXWrvn3Kt+2xB/XuVVeKbZ2Px8t&#13;&#10;CkESmV7aDFUznZu27W+vtV4/b23bWHMYuER35eCwkqdQWuzt2vGqm0xnPTyp6saSSwFdOX0lbUlq&#13;&#10;u5LmdPr2EJxOb8WaMQkoNC0uzNub1y/t2789tOfPntrbkZFQKVL4iRZVpFSFmpyYsL/+5Submpyw&#13;&#10;lpZWu//Z53atu8eqa6pDxWpifMweP/rO9/fKqquq1ffBrt+4SXCKIPmeWgF9uDA/P29f/89fbWJi&#13;&#10;3Nra2u3LL//BXx/dVlXtrw//QGF8bNT+/vdvw+uj0sOSQtXg4G2CU2qfFck4MYWZ+uqyUGF50NcU&#13;&#10;qkTdLTWhOnKawBSdhUKTurd1e8Xlf91qDQFJlaUXk8s2u3RYXdHvu/z393oafd16W/EuazseaGYW&#13;&#10;Nz04/fyeEu3zIt8VmlT90ZcqR2t+rP9vaM425zeO3W11RWkITAMe+vpaa71r4r59+2reK0Ob/lo8&#13;&#10;sIbqcrvhv6v1IHi3u9FqfH1111OIUrBS98Zf32ixq36s5fVtezGxYmN+/qsbu6Fy3FJfYbc666yl&#13;&#10;rtyrUE3ejbHMHr6cIzgdezWy++BhRElWeEpWa7Lrn6u9E5xyJc1xDscp+fiLudlZD0rDNvLmtc3N&#13;&#10;zNj62pptbW3argeqA39TiZYQsPzT86nJSRsffRs+NVdXvME7d71b3oB/el7n222ZxjUt+B+P6p50&#13;&#10;xbs+KHzp03YWBNIsoNCkELTqz/vh4Tc266+lq1c7QtX29u271tjY6OMH1wOBgtOSd2+dm5u1JX9N&#13;&#10;7fgYQRYEsiGgikyFhwv9wX+tpdq6W6v9j/oKq64oCZUaVWAUCE67lPv6CgUKDq0eErzGFCoyP44t&#13;&#10;26SHlR2vKlV7VWZz512obJX5WCK9NlTxirqj6nAKcgoxClkKP2GckP9CY4y2vTql7Vc8jCi0aNyV&#13;&#10;9nHccth1riS0pbe1xha9i6D297Glys87VIvcQiFwdmXHXk2t2vDMaghOspGZqlGhcuTtHvJwNO9V&#13;&#10;LAVMtTn4ebtfT67Yy4lle+3bL/k4MVWZVIVq8ICq9VTVUrOfji59rDk8jgACFxQgOF0QkM1PL7Dp&#13;&#10;oUnjlF4OPbcfHj/2yR7WraOzM0zsoNBzdNFkEGMemKamJkIgUhe+wTt37MbNW15tqvE3whIr8m5H&#13;&#10;16712G/++Xe25d2RqnxcVINPMFFRcdj14eg++TcCaRE4nDTFB5P7hwd6rWz79z3vqqM/nPzPPo0b&#13;&#10;f7/oD8gi7wpb7GMCi/01E/1B+X4FfkAgJgGFpg6vxgx4ELh7rcEqvVvapFd+1JVN1ZCzLpUeGHo8&#13;&#10;oLR5aNLkB+oWN+zBQaEpTKTgIWfdH9eYqXf+s4KZQoeCxY4HIoUmPd/VZfC6V3a0r87GSmvwMUal&#13;&#10;oXubd7Xzdcfm1+2pjxGaWtjwrn7xdfGrcg+Ny2ryroTDM2semjwUrWzblh9Dr9VFH4uloKN29rfV&#13;&#10;hm6IIQj5+C0FTAW1da8+qQL1YnzZXk2u2trWbgh3+/4B4bJPKKFzVyBUl78m78qnsMmCAALZESA4&#13;&#10;ZceVvR4jcOBvanvqiufvFpr5rrKq0rvU3fJPwBfCpA9HN9ne3vJP0afDmKZSnxms2rse6a9BTQwx&#13;&#10;PTUZumBoXJQ+uywt8d/7J3o1NbWhC19p2dnfoI8en38jkA8Cem1otrzVlVVb9NfS61cv/SV2EMYz&#13;&#10;qZKrDytUzdX4v9bWVmtqbrayMsb/5cO1zcc2KgBo7JH+w6wxNwo3CgwKA3e7G858SgpibR4INIZJ&#13;&#10;+1rd3g3VI1WfKnyCBO9koN7Z4TmvgLG45ut4kFLQ2PPueppEoc67wXW1eJjr8KpOQ1UIGdEYo7LS&#13;&#10;Ymv06pg+aNj1Hg8VHjrezq6HfSi4qFKm6lm1BxMt6lKnbnpXfT/qiqjK1s2O+jDeSb9XWItm9tNY&#13;&#10;K80C2FzrFTfffsm72k365A8KPtHYK62jCSHaGzTbpYXKkUKeglDYl6+r6tQ7P5dRnwBCk2AocGkJ&#13;&#10;VWe9r/qXKme+eQiJ2g8LAghkR4DglB1X9nqMgMJSi//hVulTIw94YCr2ipGmH3/x47MwXbIqRpnL&#13;&#10;7s5u6Fa07oPfVUHS9OM/PnsSQtaUB6cN74akfdTVHc4a1tPX79WomrCuPlVnQSDNApoZTwGoqakp&#13;&#10;VGE1Q+XI8LBPFPEyfMigSVJUgdJfY5qy//r1G3bLxzZp9skar9iyIJANAc0Ip1ne1PVtxCtDuz6O&#13;&#10;R13gbvo4HAUfBaGzLKoKqTqksT/qFqdZ+e76WKZyD0QtHmg0zbcChgLFqFeNxjxcaPzPrrdDYaLG&#13;&#10;Kzc3/NjqCqdqkwLL9yMLNuMTMGgCiSrfb6dXhNQdUGOx2r3rnEKXKmSqXvV4V8Pf3m73LoeHrxm1&#13;&#10;R93vFIT0XftoqjncRuelNr72oKOwOOoBTPtQ1Uzd8bRfhbooNGl9tTGayEKTWWi9Km+ztln3KvK4&#13;&#10;V9bkp7C0lBGatK2WCg9+miyj2YOlpmTXlObyYMm9gAJr0kJr0tqT+6sS/xFjDU769EPdR3Q/Ec3s&#13;&#10;pP71ejPXElUMNJuTulPp33rjz1xWV1d9gPNEeKjTu3BpZjSW9AiU6JNxv/76dLzU/+DTH3bqQjE5&#13;&#10;Ph4qRv5W+8HJalDvunfnW11d8bFPB+HeNFEg0ifoGt+h8UxL/pzTlMx67mnf5eUV4dP1MqpOH3jy&#13;&#10;j3QJ6LWj14Pu0aTp+5v8a83HC+6tH07vfPhp9F54jR3sl/gfXj7Fsb9m9vcP7/OSLg3OJikCqowo&#13;&#10;HKxtHs5st+//7dZzUd3jVAEyO1tw0jgeVV/qPDypsqJxPxqTVOJ/P6gbm8YNVfi0+00eolT90e/X&#13;&#10;fEY5hRB91ZT/NCudBx/9zTG9tB7GCI14sFHI0+x8CkmlRfXeVa4mdHNrGa3wIOb3ClRaOefizQht&#13;&#10;0diqw3FdXo3y4237sWQSLTqEph5XmNIMffte+yr3MKRAqPNVCNTX0UX7DNOU+9gvjXOqdZ857wI4&#13;&#10;pq6GfgyWSxKg2ndJ8Lk7bKzBSX+4KihN+mD+v/3tb/7J56sw45P+o6lxJ729vfbgwQPr6ekJoUgV&#13;&#10;iMxFoenf/u3fwkN/+MMffOanwcxf83OeC+iPPIUaLdF9ZE4aaxHGcHjVadlv6qlZ+FRZ0j2a+vqv&#13;&#10;W7PPrldS6p/I+c1zx8fG/P41j+3Z0x/CH5IKU/pUvcw/iWdBIM0C+m+rFo31a2pq9mnGG8KHBz09&#13;&#10;vaErrCZeGRsbte8fPwqz7uk+T9rmto8VLC9vTTMN53ZJAqGC4gFBS8gH/nz7OSacvVGei0LXPHX1&#13;&#10;a/QvzUb3/chiGJOkGe30d6rCj+5vdNvHVKlbnIKV2qFZ9RS6en02v0afve6Jj2F67uOEdK8jjWPS&#13;&#10;Ogolr3zSBY0L0n2SKrxrnWaqm/VxUvO+nrrtrW+N/6KrXqcf75p32VNI/ObFnFeGDidiibrqKbSF&#13;&#10;oOcnoE/9/VDh33rsOBG9LqOQGQXAk6oFCk2qpOmcVU3Tfp/4/bF+9PFSqlCxXI4Auely3HN51FiD&#13;&#10;k+4VMj09HQLT0NCQ35DxcCY0nZAG/0fVJ1Wkrl/3P369r31m5UkVp+fPn4fz//3vfx++83/pEVBI&#13;&#10;UpXpLIsGvyoI6blzxT/Ca2lts34PRV3Xur1Lng8W9m58Gs804rOKabY+3eepqtr7n/v9oBoJTmeh&#13;&#10;Zt08E1CVVf/N1Sx5ugGuXl8D/tro8Q+oDoNTVfhgQWFqfm7OJnw6f71O9IGVpivX1P4sCMQtEAKC&#13;&#10;/i+mRbPoaayRKkkKFAoIs94V8I13A1SXQB2qzgOV0pnu86Qby+rmuOqypmBV7l0DNTFDGKfkoUi/&#13;&#10;7/Pqk7rkZS5aR7PjqUKkKcLrPJgs+P51I91lnzwiWnQfJXWJU1tqvaueuuYN+dTomrQhc4lmF8x8&#13;&#10;7CI/6w9yvcZ1ProBrmYsvNVZ7zPxVYaueep6OOJdBMe94rTl3SRZEEAgOwJn+yv2E21QZeD777+3&#13;&#10;Fy9ehCqBqkz37t0L1YUZnypXv//LX/4SApV2pa5U6o53tPL0icPw6wISUGVKVarGxibr7OzyySRu&#13;&#10;WLf/YVhZqRv++RuId+Po6OjyMR6D3m2jJDzHdD8bDYpnQSDNAppNT/c2e/PmdbhHk25o2+4zT/Z7&#13;&#10;RVbdoTX+T6+Rzq4uu3v/s1CVCjeS9vX/8X/9U5ppOLcUCag6o8rQhocB3dRVFaBxH8ekm7xq8gkF&#13;&#10;J439mfTAMOyzy2m8TwhP3oVt2itOFd7lTWGo2YPSlwPN4Z5JUTUok0mTQGhWOlVrNH5JY4yK/f3n&#13;&#10;vEtUQTqsInno8V1F4U9h8OiiUKQwpu8Kh+q6l5k/9bi6JTb7WKzPeht91sK6MEmFzuWxj9nSVOUj&#13;&#10;M14d87CYOYbq6HH4NwIIXEwg1uCkMU2vX78OXfUUmjROSZUlVRnGfRzLsA9cVqhSl7wff/wxvKnf&#13;&#10;8D+ENbj56Hini50WW6dBQH/0VXhoqvLZ9w4O/F4dPmNegwcofYIeLVpHM+mpm5Jm4JuemfIxUT4g&#13;&#10;eZdP3CIjvqdTQOP8NJZU92+an58LrwFN+tDg92+KFr0+dL+ztrar4UbSoUK1vMR9nCIgvideQCFC&#13;&#10;4WDDQ5O6xenmtupep4kWomXPx/Ss+pgqVYYUmjQBhcY26V5Nh1PNHa7powlCCIu2y/yuiSsmfCIG&#13;&#10;TTIx71+a7U43qz3votCj8V6a+EFfRT4OSwFOkzmsF/3cds9D76cd1+9VXdO9qdQeha4QmDxQaZIL&#13;&#10;3c+pz8dhKTTpZ62nNj/3e1ppzJZCExNDnPeKsR0CpxOINTipO5UqS+pC8tlnn9kd70evAKXg1N/f&#13;&#10;H8Y26Y191KfHffTokd+QcSnM/qSqk7rssSCQKaDnTU1tTZgBTPeA0qD2Dz6Ce7/yYZ9xdesLnekz&#13;&#10;P6Z7vw4/IJAuAU30oNeF7uGkGSg1JjAa8/TBmfofYvokWx9OaSxUGF94zCfeH2zDPxBIiICqJ+py&#13;&#10;pwkfFCT8qXwYho6276fHFUS0eG6xHQ8umpBBAUbd+r4Zmg33UdK9jzRJQ+ai0KKqk2YBVFdA3Qdq&#13;&#10;w8dBnXfRa9ELYh76fMIsr5YVebVIVSzNDpjZ9U9BqdSrYgp7ClU6P4XCwynL90OVSvfCUte8Xw+0&#13;&#10;hBsKa4p1dRHU/Z8UmKa9mx6VpvNeqTi3+9iTM85jnHVfP70gzroZ639UINbgpLEoYVYnf0O/6l1G&#13;&#10;+vr6/v/27uw5imNLwHgKECBACIGQECAQYl9ssK89N8J3PDEPc58mHPPvzsM83HDgF197sFkNiFWY&#13;&#10;VRKL2NfJL+WyNbIEQurqzq76KkIIeqnK+mUX1adO5qk0HI+rniyUoeY1nLgJnK5duxaYC8VclcE4&#13;&#10;J8VFgZkCDOHcHOc0kUkiIJ+K8+TGx++F/lgoYu3adWkoUvrMxQzTZLzizkR4PkvdsYiEgfhMSf9e&#13;&#10;RQH+H6UcOUVS3sSLCmT8OT7IPpGF5Rh4Q2XKWECFx8nEdsWy/mRsPT6q+Imo5j4xn+je1PM0j4l7&#13;&#10;OU3/rIw3ue1MWRkCFIIe7n1E2XLum0TgQWaKoOV5zMpwk1mup03FeyLxd24Yyz2VCMQYjkfQwtyl&#13;&#10;FSvWpIiLbM98GafpQO51GipIRougbq4qdgRutO1ZHP0wEdvPxYuNcS4Wc5IInIqMEsEU2aO+9V0p&#13;&#10;u0Rm7XHMqLF9hih2x0zTUCyJTiGIHTHbxDBCAqXLd+Kc8Fjo4mYcokhGi31xaZ0AATs/uS25tis3&#13;&#10;p49pT0MDJ/6T4KonC9kCfkgzFwulopnzRCDFEJPbt2+Hn376Kc5HeR6+/vrr4mX+ViAJdMV5GtuH&#13;&#10;doTJGChRDexWnM9x/ty5ODl2VSoQwQ1xH8fiENzTaTQOAeXL4bbt28P27UMpSJdRgSoLrFq9Kg7B&#13;&#10;60+lyPlWyOef44MLVHvifdK64/+3ZKTuxP9nz509E6vr3Uj3TaOwCseWiwLtIEAQdD3OaeruWhl2&#13;&#10;xqIOa2KQc32gO91k9vbks5RN2hADKgKS4f7uVEXvRqxwR0BB8EHJ8hsTj+O32rVhKN4El68kT+NN&#13;&#10;dLnPFEPdyOZsifOhuM/UsXgfJ+7/dPyXu2l44JuYfSKzO3MhSCqG9F2OBSEoIX4/VuCbb6F6HwUb&#13;&#10;OmOWaGvcDhmmiZjRehLbQMBDtcCD8cbAI3Gf+Ddzt4rAitcy7+pf9m5O95EikCJgOnV1MlyPmab7&#13;&#10;MQDjPXz3cslDYMZX3jwaZCsaLtDQwIkroGQJGLLHMDyCI4IlsgAs0xmEzel5giYOdkqXM9+JjBNX&#13;&#10;TBmDz4nfRQGKQlBFjy96BFDjMetE9umXc2fTZ6Urzn0qyi0TQPFlcGjHcCweMRznRa0VUIFKC6zs&#13;&#10;jOWZ45y/wTiXdCiWH6eiKT9nTp+Ox8fTNMyVi1I34/zSiYmJ+MVtRRge3hXnne5OGdtK47hzbSdQ&#13;&#10;FGfgBrMP4lA6CkGQleGHIg9kkwicyCwRTDD/qC8GTK9jpoWqettiaXCKJzAMj0IRd+7H6nIxMFr2&#13;&#10;vCNcicEGoQWFIzbH7M7IYHe871FnCjrIUG3uXZ3KmffE9VBFj8u9xCJzhSPT96mavlfVQpAJ/BhO&#13;&#10;R5U9gqPe7pWpfPjaOGSPdVHBj3lLlE2/OfkkZcMInCggQRsHY7C1J1bPI+hiuCEZM15LlUDuXTV7&#13;&#10;YUhjGroXf7sooEDjBRoaOFEljzlN47H0LUUiCJiY50TANDPz1BsnL//lL39Jw/gmJydT4Yjvv//+&#13;&#10;94DLwKnxHd2Oa5ye49QddsYve1//27+n6mE34vy4kz//FH4+8b9xGMP0lTbKkTMBfkcMmA4dPpKq&#13;&#10;7q2J2SgXBaoswA2lmR+6M37uv/rXr8PlS5fSPZt+/ulE4IdL6wwP6owBFhcShnftCp9+eiweT8Pp&#13;&#10;glaVbdy39hMgGPqPT7emm7qevnE/zkWaCndiRomsERkd/s3neSjO9env6QrbYyDBMLv4MU8BDiW4&#13;&#10;b8Vg6fr445SVIXNDUQmGsJ3/9VEKxMgObdmwJnw20pduSstNdHk/o9zIAF2Ir2MYH+ugEAWBzVIX&#13;&#10;5ipxnyiyW8xfIgA6Orzpt5vidqRts5078f5Uv8T7TF39LZNEJmxbvLHtUAwWKZXOEEVujEvxC27U&#13;&#10;O3uOVtHOy9Hpf07eTDf5LR7ztwIKNE6goYETJXC5yS3D9cgkFSnuXfGEzT2beJ6FwGhbLJFLdulq&#13;&#10;rLTHjXIZRkK5cu73NDAw0Lg9dE3ZC/Dlb+/+A2mSe//AlvQlj9Li03M4VoaN8bOz78DBmFFaG09y&#13;&#10;y9LJcmrqUSpCwmR3rrrzZTDd32loKAbvvfF18QzlokCFBdLxES9KbdrUFw4cOJT+f+ViAxVMycC+&#13;&#10;ifNJCa44Hhi+umtkJAVP3L+J97oo0EyBqZgBGY1D2wgIyJyQSaJi3ocWXkPVvPEYCKU5QzGQ4ndH&#13;&#10;z5pUzIFgikpyE49ehMvxPkZkd7inEXOFWCgqxHsZ5tYZAw/WNxiDJwKQ5R0MxYtD92LQReBy8eaj&#13;&#10;MBaDpskYqBHoNGJh6N/919MZJG6uyxwp7jPVs7YzELiRFWN7BGwEPbdjdo3hd2SoCPoI4K7eiYFc&#13;&#10;nPdE29mPOVNhjWis61BAgQ8KNDRw6unpCUeOHElfWn/44Yd0vyaGjjCv6auvvvo9cOJLLZOTKSDx&#13;&#10;t7/9LU5W7glknHgtN8cl4HLM7gf7rjIvGIz3Z/rPb/4r9fvG+CWQQGpl/EJYLFwxp8Qyj/XHoJoq&#13;&#10;YhSFIEBPn6WYcWK+EwUjqMJn0FTI+bsOAsUQaI4BhrVyQYrj4108PgiQOH4Y1srxwbHFYx4jdfhk&#13;&#10;5LWPDLf77xM3YrAQ5/jEinAUVSBAKBaGl5EpmT1Ur3ieQIbgiAwUc4y4WS2BRxzRloIJCkE8idmd&#13;&#10;J/F55hUVC3FGHJsQHj0ho/Qw3IjzpbpiALXyt9LfPE9A8iyunzYRRJGpatSSQsO4EQIgtv9rnH9F&#13;&#10;ALUyDitkDhPbfhEdUkGLOMwQE4KjYogf+/xLrJ63KraXtqb1pcb98beZbS2G6s18zL83R4D/V3P7&#13;&#10;vzW39jSnJ8rdSkMDJzJJQ/GKf7oxY5zDRCDE8jLeb6QoGsG/iw8XJ/Hdu3en5xjex+vISm3evDkN&#13;&#10;7+O1LtUXWPdbxmm+PaWYyPLlXXHoZ1e6V818r/NxBeoowI1u1/ATA6e++H+niwI5CjBk7fGtV/M2&#13;&#10;jTlNZFzmW1Jwk4KiWKUuBhMfsxBwEAzxMxk+7r0fs535XkuI8/v231NIYub7CaAexkwV851+nZj5&#13;&#10;jH9XQIFWCjQ0cCKLRPZo//79cfhU7283In2VxtPz+OyFYSVcJeUmucV8KOZG8dq5Xj/7/f5bAQUU&#13;&#10;UEABBRRQQIFWCzBBILdJArm1p9V91IjtNzRwms4MLE/ZIgInMkgMvSPDVMxvmtnoNEY/DrPitdwY&#13;&#10;t6+vL2YUNqZy5WSjXBRQQAEFFFBAAQUUUECBHAQaGjgVO0SgRBDF2Ht+82+yS/Mt0+PwO1MAVVTg&#13;&#10;I5ByUUABBRRQQAEFFFBAAQVyEJg/mlli64rgicDpQ0vxWuZIWYr8Q1o+r4ACCiiggAIKKKCAAs0W&#13;&#10;KC1wavaOuD0FFFBAAQUUUEABBVoi4CSnlrA3e6PezKPZ4m5PAQUUUEABBRRQQAEF2k7AjFPbdZkN&#13;&#10;VkABBRRQQAEFFMhNIN7JKbcm2Z4GC5hxajCoq1NAAQUUUEABBRRQQIHqCRg4Va9P3SMFFFBAAQUU&#13;&#10;UEABBRRosICBU4NBXZ0CCiiggAIKKKBAfQRyrAuBfq7taudPhnOc2rn3bLsCCiiggAIKKKBAFgLx&#13;&#10;tqUuFRcw41TxDnb3FFBAAQUUUEABBRRQYOkCBk5LN3QNCiiggAIKKKCAAgooUHEBA6eKd7C7p4AC&#13;&#10;CiiggAIKKKCAAksXMHBauqFrUEABBRRQQAEFFFBAgYoLGDhVvIPdPQUUUEABBRRQQIESBXItX5dr&#13;&#10;u0rsirJXbVW9soVdvwIKKKCAAgoooEClBVKMkllVvcyaU4n+N+NUiW50JxRQQAEFFFBAAQVaI5Br&#13;&#10;aifXdrWmlxqxVTNOjVB0HQoooIACCiiggAI1FzDHU/UPgBmnqvew+6eAAgoooIACCiiggAJLFjBw&#13;&#10;WjKhK1BAAQUUUEABBRRQQIGqCxg4Vb2H3T8FFFBAAQUUUEABBRRYsoBznJZM6AoUUEABBRRQQAEF&#13;&#10;6izQEac38ZPTklt7crJZbFvMOC1WzvcpoIACCiiggAIKKKBAbQTMONWmq91RBRRQQAEFFFBAgbIE&#13;&#10;Mks4lbWbtV6vGadad787r4ACCiiggAIKKKCAAgsRMHBaiJKvUUABBRRQQAEFFFBAgVoLGDjVuvvd&#13;&#10;eQUUUEABBRRQQAEFFFiIgHOcFqLkaxRQQAEFFFBAAQUUmE+ACU65TXLKrT3z2bXR42ac2qizbKoC&#13;&#10;CiiggAIKKKBAXgI5xkwI5dquvHrv41pjxunjvHy1AgoooIACCiiggAKzBDpioJJbiie39swia8N/&#13;&#10;mnFqw06zyQoooIACCiiggAIKKNBcAQOn5nq7NQUUUEABBRRQQAEFFGhDAQOnNuw0m6yAAgoooIAC&#13;&#10;CiiggALNFXCOU3O93ZoCCiiggAIKKKBAxQRSIYbMphRl1pxK9LiBUyW60Z1QQAEFFFBAAQUUUKB5&#13;&#10;Am/evAmvXr0Kz549Cw8fPgxPnz4NL1++DG/fvk2NWLFiRVi9enVYu3Zt6OnpCV1dXWHZsmXhxYsX&#13;&#10;4cGDB2Fqaio8efIkraOj489hHu/lfd3d3WkdnZ2dzdu5ebZk4DQPjA8roIACCiiggAIKKLAQgZRx&#13;&#10;WsgLm/iaP4cijd04QRMB09jYWDh16lS4fv16CoieP3+eAqR169aF/v7+MDIyEj755JOwdevWsGrV&#13;&#10;qvSaEydOhPPnz4dr166ldRBQzQ6eeC/v279/f9i1a1fYsGFDY3dgEWszcFoEmm9RQAEFFFBAAQUU&#13;&#10;UKCOAu/evQv8kDG6ePFiGB0dDVeuXAmTk5OBLBQZp+J5gqjXr1+ngInnCJ7IMl29ejVcuHAhjI+P&#13;&#10;p/cQZK1cuTJ7TgOn7LvIBiqggAIKKKCAAgookIcAQRFB0J07d8J3332XMk69vb3h8OHDKTPE8Dqe&#13;&#10;v337djh9+nR6HcPzyE4xXI/hfPfv30/B1ZEjR8L27dvDzp0707C8mXs4e6jezOda9XcDp1bJu10F&#13;&#10;FFBAAQUUUECB9hfIcZweqiW1i4wSwQ8ZJ4Kjx48fp+F0Bw8eDAcOHAgEUWSZyCqRheJ1DMljON7R&#13;&#10;o0fTnCbmOPEagiaG4+3evTts3Lgx+8+CgVP2XWQDFVBAAQUUUEABBXIXmKO+Qe5NXlT7yCZRCII5&#13;&#10;Tgyxo/gDwQ+B0/r16wNFHJYvX54CIeY3ETjdunUr3Lt3LxWS4P1knygqwXsJtNphmB5YBk6L+sj4&#13;&#10;JgUUUEABBRRQQAEF6idAEQeyRwRJe/fuTUEPxRs2b96cCjwUz1NVjx+CKIb3EWgRcJFpYp4TmSoC&#13;&#10;KIIqhu7xWtZLELVmzZoUlBGYUVAil8XAKZeesB0KKKCAAgoooIACbSpQ0ri4JWmUU1ePAIcS4cPD&#13;&#10;wylbRLCzadOm34OmoslklG7evJkyTQQ/ZJd4jKCJoX4ETefOnUuB06NHj1JgRbaKIXvMeSJbtW/f&#13;&#10;vhRIza64V2yj2b8NnJot7vYUUEABBRRQQAEFFChdYLr6XVHl7n2bIzApft73Op4rskJkhuYqEU4h&#13;&#10;CAIhypNTbY/5TAMDA6miHu/ned5L8QcWhu7RRjJR/BRD+giyimwTgVrx9/SmFv1h4NQieDergAIK&#13;&#10;KKCAAgoooEBZAnF0XHj7JgYk8S/vC56KoXUMqSMoWkp2hyF5ZJLOnj0bTp48mUqOs97PP/88Vdwj&#13;&#10;+CGQIqtEMMS8KLJLDMnjvUXAxX2heB1tITtF5snAqaxPiutVQAEFFFBAAQUUUKAJAjkO0mO3X8bM&#13;&#10;zrNHU+Hp40cpmOGeSnMtRdlvskf8FJmguV4712MEPPwwf4m5SldjNb3ihrhklrh3E3OhhoaGAm1g&#13;&#10;rhNlyAmKqMK3Y8eOFEgRtBEsMVyPTBWZJ9bFEL9t27al4YBzbb+Zj5lxaqa221JAAQUUUEABBRSo&#13;&#10;nkCMnmIckNXy6PFUGLt8IVy6+EuaS0QgMtdCUQcyP4cOHUq/FxM4EQzdvXs3/Pjjj2lbDNNjPV98&#13;&#10;8UVaJ+XGCcoYltfX15eCJdpCgQkKQRBgsZCJIsCiPQRQBFI3btxIc6PSC1r8h4FTizvAzSuggAIK&#13;&#10;KKCAAgoo0GiBFMeVGMwV85KK+zmNjo6moIkb4xI0kUkis0S2iZviMmSPeUv8ZpgeRSbIJhVBE/vP&#13;&#10;Y7yW4Ir1EIxRfY+5TzksBk459IJtUEABBRRQQAEFFGhbAeKTEmOURbkQnOyPc4OGtm4Jn332WRom&#13;&#10;N9eKCHIIVsgI8Z6FLkVZcYbVHT9+PA2vo/ADQQ83uiVgGhwcTOsme0Q1vaL0OK9jXhNlzGcGTmyb&#13;&#10;YX/FnCyG7xFoLWXe1UL3ZyGvM3BaiJKvUUABBRRQQAEFFFCgjQQoptDbvTos7+/7PRCZq/kEJUWA&#13;&#10;wu8PLUVgQyGHy5cvp0IQly5dSpkh5jPt378/3RCXjBNtIPBhIdAiO0WJcgKomcP0eF1RCILheWSa&#13;&#10;eC0ZKYbvzQ6uPtTGsp43cCpL1vUqoIACCiiggAIKKNAiAeZcEQitWN6RsjjvawZBS/HzvtfxHNkg&#13;&#10;5jQRAH377bcpeGI7VL778ssvw549e1KwQzA0OxAj6KLqHsUjCIbIdJHxKm6eOzk5mcqYU5WPAIp1&#13;&#10;Dg8PpwDqQ+1qxvMGTs1QdhsKKKCAAgoooIACCjRVYDoYmh28LLUJlAcvAhxuYDs2Nhb6+/vTED0q&#13;&#10;61GEYnx8fN7NMESPuUwM3SNjRcEIskoEbgRVFJZgLhQZKYImfiggkcNi4JRDL9gGBRRQQAEFFFBA&#13;&#10;gbYV6IjZHX5yWspqD8ERwQ1BDwHSxMRECnQoRU6BCDJIBEGzl5GRkfD3v/89VcwjMOL9zI86c+ZM&#13;&#10;yoiRjSLI6+rqClu2bEnznyguQZU9A6fZmv5bAQUUUEABBRRQQAEFshYgKCLAYZgdBSAoKsE8Jh6b&#13;&#10;K2AqdoYCERSfIDtFcQgCpIsXL6b5TARSLAzv43nWSwlz7t/EdnJZzDjl0hO2QwEFFFBAAQUUUKBt&#13;&#10;BeLAuLZt+8c0nKF2BDYDAwPh2LFjKQgiYHpf0MT6CZooHkFwRDU9AiQyStwUl+F6LARgPM82+KE4&#13;&#10;RE6LgVNOvWFbFFBAAQUUUEABBRTIWICiDsxJ4mexC+vo7e1d7Ntb9r4P1xxsWdPcsAIKKKCAAgoo&#13;&#10;oIACCiiQh4CBUx79YCsUUEABBRRQQAEFFFAgYwGH6mXcOTZNAQUUUEABBRRQoE0E6jHFqU06o5xm&#13;&#10;mnEqx9W1KqCAAgoooIACCtRAgHgpx5gp13a180fCjFM7955tV0ABBRRQQAEFFMhCIMfgKQuYCjXC&#13;&#10;jFOFOtNdUUABBRRQQAEFFFBAgXIEDJzKcXWtCiiggAIKKKCAAgooUCEBA6cKdaa7ooACCiiggAIK&#13;&#10;KNBkgVwnE+XariZ3TyM35xynRmq6LgUUUEABBRRQQIHaCaQYJbNJTpk1pxKfCTNOlehGd0IBBRRQ&#13;&#10;QAEFFFCgNQK5pnZybVdreqkRWzXj1AhF16GAAgoooIACCihQcwFzPFX/AJhxqnoPu38KKKCAAgoo&#13;&#10;oIACCiiwZAEDpyUTugIFFFBAAQUUUEABBRSouoCBU9V72P1TQAEFFFBAAQUUUECBJQs4x2nJhK5A&#13;&#10;AQUUUEABBRRQoM4CHXF6Ez85Lbm1JyebxbbFjNNi5XyfAgoooIACCiiggAIK1EbAwKk2Xe2OKqCA&#13;&#10;AgoooIACCiigwGIFDJwWK+f7FFBAAQUUUEABBRRQoDYCBk616Wp3VAEFFFBAAQUUUEABBRYrYOC0&#13;&#10;WDnfp4ACCiiggAIKKKCAArURsKpebbraHVVAAQUUUEABBRQoRSDDqnohsyp/pbg3eaVmnJoM7uYU&#13;&#10;UEABBRRQQAEFqiNAfJJjjJJru9q55804tXPv2XYFFFBAAQUUUECBDAQ6MgyecgznMuiqJTTBjNMS&#13;&#10;8HyrAgoooIACCiiggAIK1EPAwKke/exeKqCAAgoooIACCiigwBIEDJyWgOdbFVBAAQUUUEABBRRQ&#13;&#10;oB4CznGqRz+7lwoooIACCiiggAIlCaRCDJlNKcqsOSXJN3e1Zpya6+3WFFBAAQUUUEABBRRQoA0F&#13;&#10;DJzasNNssgIKKKCAAgoooIACCjRXwMCpud5uTQEFFFBAAQUUUEABBdpQwMCpDTvNJiuggAIKKKCA&#13;&#10;AgoooEBzBQycmuvt1hRQQAEFFFBAAQWqJJAqQ2S4Q7m2K0OqhTbJqnoLlfJ1CiiggAIKKKCAAgrM&#13;&#10;IZBilMzK2GXWnDnU2u8hM07t12e2WAEFFFBAAQUUUEABBZosYMapyeBuTgEFFFBAAQUUUKBqAh0h&#13;&#10;vwxPfi1q914349TuPWj7FVBAAQUUUEABBRRQoHQBA6fSid2AAgoooIACCiiggAIKtLuAgVO796Dt&#13;&#10;V0ABBRRQQAEFFGiZAAPichwUl2u7WtZRDdiwc5wagOgqFFBAAQUUUEABBWosEKOUjtyip9zaU4GP&#13;&#10;hxmnCnSiu6CAAgoooIACCiiggALlCphxKtfXtSuggAIKKKCAAgpUXCDHYXEmnBr/oTPj1HhT16iA&#13;&#10;AgoooIACCiiggAIVEzBwqliHujsKKKCAAgoooIACCijQeAEDp8abukYFFFBAAQUUUEABBRSomIBz&#13;&#10;nCrWoe6OAgoooIACCiigQJMFnOTUZPDWbM6MU2vc3aoCCiiggAIKKKCAAgq0kYAZpzbqLJuqgAIK&#13;&#10;KKCAAgookJ/AdMIprzp2ebUmvz5bTIvMOC1GzfcooIACCiiggAIKKKBArQQMnGrV3e6sAgoooIAC&#13;&#10;CiiggAIKLEbAwGkxar5HAQUUUEABBRRQQAEFaiXgHKdadbc7q4ACCiiggAIKKFCGQIeTispgzWqd&#13;&#10;Zpyy6g4bo4ACCiiggAIKKNBOAtOFIfJrca7tyk9q4S0y47RwK1+pgAIKKKCAAgoooMCcAiac5mSp&#13;&#10;1INmnCrVne6MAgoooIACCiiggAIKlCFg4FSGqutUQAEFFFBAAQUUUECBSgkYOFWqO90ZBRRQQAEF&#13;&#10;FFBAgaYKUBUix8oQubarqZ3T2I05x6mxnq5NAQUUUEABBRRQoI4COQZPdeyHEvfZjFOJuK5aAQUU&#13;&#10;UEABBRRQQAEFqiFgxqka/eheKKCAAgoooIACCrRIIMfS31b5a/yHwYxT401dowIKKKCAAgoooIAC&#13;&#10;ClRMwMCpYh3q7iiggAIKKKCAAgoooEDjBQycGm/qGhVQQAEFFFBAAQUUUKBiAs5xqliHujsKKKCA&#13;&#10;AgoooIACzRXoiBX1cptTZJG/xn8GDJyi6bL4SV/BHy4KKLBggWXxFLEsHjceOgsm84UKhPVrOsPe&#13;&#10;wfVhuaccPw0KfLTAnq3rw7quzo9+X9lv4HAmSMltGBdt8r+axvZ+x7u4NHaV7bc2BN7GP97WXqL9&#13;&#10;+s4Wt06gOFG0rgVuWYH2E3jy/HW4++BZePL8Vfs13hYr0GIBgqaB3q6wbnV+wRPfJXP7Gul5uvEf&#13;&#10;WAOnxpu6RgUUUEABBRRQQAEFFKiYQG5ZxYrxujsKKKCAAgoooIACCihQBQEDpyr0ovuggAIKKKCA&#13;&#10;AgoooIACpQoYOJXK68oVUEABBRRQQAEFFFCgCgIGTlXoRfdBAQUUUEABBRRQQAEFShUwcCqV15Ur&#13;&#10;oIACCiiggAIKKKBAFQQMnKrQi+6DAgoooIACCiiggAIKlCpg4FQqrytXQAEFFFBAAQUUUECBKggY&#13;&#10;OFWhF90HBRRQQAEFFFBAAQUUKFXAwKlUXleugAIKKKCAAgoooIACVRAwcKpCL7oPCiiggAIKKKCA&#13;&#10;AgooUKqAgVOpvK5cAQUUUEABBRRQQAEFqiBg4FSFXnQfFFBAAQUUUEABBRRQoFQBA6dSeV25Agoo&#13;&#10;oIACCiiggAIKVEHAwKkKveg+KKCAAgoooIACCiigQKkCBk6l8rpyBRRQQAEFFFBAAQUUqIKAgVMV&#13;&#10;etF9UEABBRRQQAEFFFBAgVIFDJxK5XXlCiiggAIKKKCAAgooUAWBFVXYCfehGgLv3r0Lb968Cc+e&#13;&#10;PQsPHjwIjx8/Di9evEiPdXR0hM7OztDV1RW6u7tDT09PWLVqVeBxFwUU+EOA4+jt27fp+Ll37146&#13;&#10;fnp7e8O6devSMbN8+fI/XuzfFKi5AOecV69epfPOw4cPw9OnT8PLly/TMQTNihUrwurVq8PatWvT&#13;&#10;eYdz0LJlyzz31Pxz4+7XV8DAqb59n92ecwIjULp582Y4ceJEuHTpUhgfH08nNAIkgqWhoaGwd+/e&#13;&#10;8Mknn4SBgYG0DwZP2XWlDWqhAEETx9H169fDP/7xj/T3zz//POzevTts3rw5rFmzpoWtc9MK5CVA&#13;&#10;0ETANDY2Fk6dOpWOGy7cPX/+PAVIXHDo7+8PIyMj6byzdetWL0Dk1YW2RoGmChg4NZXbjb1PgCt9&#13;&#10;v/76a7h48WIYHR0Nt27dCq9fv05XzLmKfv/+/XQlkACLIIorgevXr08nsfet1+cUqINAceGBL4F3&#13;&#10;7twJJ0+eDD/88EO6Ms6XvcHBwXQ81cHCfVTgQwKcU/iZmpr6/Zxz5cqVMDk5mc45XIAonieI4lzE&#13;&#10;KAeOM44nRj64KKBA/QQMnOrX59nuMSes77//PgVNnKi2b98eDh06FDZu3JiumhNU/fzzz4GTG1cB&#13;&#10;ObHt27fPwCnbHrVhzRQgyzQxMZGOn3/+85/hzJkz4erVq+lqOV/6XBRQ4A8BgiKCIC4yfPfddynj&#13;&#10;xJDWw4cPh127dqWLczx/+/btcPr06fQ6jjEuTBRDxv9Ym39TQIG6CBg41aWnM95PAiC+2BE4nT9/&#13;&#10;Pg3V48S1Z8+e8Omnn6YvfpywuMLHMD4yUXwhXLlyZbryt2nTpoz3zqYpUK4AQ43I1t69ezddVLh8&#13;&#10;+XL6ksccQeYLzpyvUW5LXLsC7SPAeYdjg4wTwRHHy/79+8PBgwfDgQMHAkEU5yXONZybeN21a9fS&#13;&#10;8L1jx461z47aUgUUaKiAgVNDOV3ZYgQ4OT158iSdnDiBcTIr5jGRbWJ4BIUhtmzZEo4cOZKG6PHl&#13;&#10;kKF6zN1wUaDOAgRNfKHjogMZWY6lbdu2pblMXB13UUCBPwuQTeLY4cIDIxgo/sDcWQInhoBzzqGQ&#13;&#10;Cucg5jcROHHRjnm3XMhzUUCBegoYONWz37PaawInTkp8yeOqH5kkgiS+/DEkggCJhXlNDN+jUhhf&#13;&#10;EKlsxImPE6BVjrLqUhvTRIEiY8vQIy4yUPyBIaxcJWeek4sCCvxZgKJCnDcIkrhQx3mHkQ4UUOG5&#13;&#10;4nnOP/wQRHGMcbzx20UBBeopYOBUz37Paq+54vfo0aMUNHEiI1jiyx+/Z5ZO5uTFcD2eIytVDEXi&#13;&#10;/cXVwax2zMYo0AQBSiVTYZLjgqFGHCcbNmwI586dS49xccFFAQX+v0BxPhkeHk7D8jj3MOy7CJqK&#13;&#10;VzPclSHiXLDjwgTHFkGWiwIK1FPAwKme/Z7VXpMx4uREQQhOWpyU+OHENnMhiOJLIs8V49MJoMhY&#13;&#10;zX7tzPf5dwWqLMBFA7KxRYVJjgWOI4qpeFxUuefdt6UIECgV5xqCodkLw/G4oEdZfwoSUaKcCxQE&#13;&#10;WlykcFFAgXoK/P9vpvU0cK9bLMCwB4KfYsgdARJf/GYvPMYXweKLIe/jPbzXoROztfx3XQSKCwrs&#13;&#10;L18GOU7mOn7q4uF+KrBUAc4nDB0/e/ZsGu564cKFNPqBObUULJor0FrqNn2/Agq0h4CBU3v0k61U&#13;&#10;QAEF5hQoLijM+aQPKqDAggQIlvhhaCv3DLwaq+kVN8QlM8W9m5gLtWPHDjNOCxL1RQpUU8DAqZr9&#13;&#10;2lZ7xRc/rprzwxA8skhzZZB4jOxSkWEqvjAWGai22mkbq4ACCiiQjQDnF+bLUtb/xx9/THMEGabH&#13;&#10;8PAvvvgiVdvbvXt3GhbL8FgXBRSop4CBUz37Pau9JmCiEAQTb4u5S5zACJB4rhh2REDFPCjGns8c&#13;&#10;n85JjH+7KKCAAgoo8DECnHM41xT3cxodHU1BEzfGJWgiw8RtMMg2MZeQ85SLAgrUV8DAqb59n82e&#13;&#10;E/gwsZ17aXDVj0IRDJcgQOIkVUxwL05uPMdj3HeDExvvL4KrbHbKhiiggAIKZC/AeYV7n1EA4vjx&#13;&#10;4+k3556+vr5w9OjRFDANDg6aacq+J22gAs0RMHBqjrNbeY8AQRBlxrmaRzDESYsb4d64cSPdz4nH&#13;&#10;uCrIZF0em5iYSEEW99sgU2W26T24PqWAAgoo8CcBLtJxXqFyHjdUpxDEpUuX0m0umM9EaX9uiEvG&#13;&#10;iQt4jH5wUUABBQyc/Ay0XIDAiWwTd2in3Cv3zDh//nw6UfEcJ6wimDp9+nQqs8xrd+7c6STdlvee&#13;&#10;DVBAAQXaT4CgiSHhnG++/fbbFDxxEY6bR3/55Zdhz5496ZxE0OTFufbrX1usQFkCBk5lybreBQtw&#13;&#10;UqJqETcf5CofgRI3t2WsOY9zPxru18Tv8fHxNEyPO7xzYiPgclFAAQUUUOBjBDinTE5Opvs0cbPo&#13;&#10;sbGx0N/fn4boMRycG95yvpm9MDqCjBS/XRRQoH4CBk716/Ns95gs0l//+td0lY/M0q1bt9JJjSuD&#13;&#10;/DCXiWF7BEyMPR8ZGUlzo7LdIRumgAIKKJClAMERVfMYpkeAxBBw5tdSipyLdsyfnWvuLBf3vvnm&#13;&#10;m3SRL8sds1EKKFCqgIFTqbyu/GMEuBs7w++KoXn85oTGCY6Fmw4y3pzAaTjevZ3Ju3Od2D5mm75W&#13;&#10;gaoKcEX84MGD6fjZsmVLGtbK0FcXBRQI6dzBaAfm1lIxj/ML5xwe87ziJ0QBBeYT6IgTJN/N96SP&#13;&#10;K9BMAT6KlBznqt+DBw9SpSPmNvEYCxkngiuG5xVlYT3BNbOH3FY7CTDpneGtHD9cZKBypZPc26kH&#13;&#10;bWuZAgzVY0g4xwmFhzjXcD750DnFoXpl9orrViB/AQOn/PvIFiqggAIKKKCAAgoooECLBbxraIs7&#13;&#10;wM0roIACCiiggAIKKKBA/gIGTvn3kS1UQAEFFFBAAQUUUECBFgsYOLW4A9y8AgoooIACCiiggAIK&#13;&#10;5C9g4JR/H9lCBRRQQAEFFFBAAQUUaLGAgVOLO8DNK6CAAgoooIACCiigQP4CBk7595EtVEABBRRQ&#13;&#10;QAEFFFBAgRYLGDi1uAPcvAIKKKCAAgoooIACCuQvYOCUfx/ZQgUUUEABBRRQQAEFFGixgIFTizvA&#13;&#10;zSuggAIKKKCAAgoooED+AgZO+feRLVRAAQUUUEABBRRQQIEWCxg4tbgD3LwCCiiggAIKKKCAAgrk&#13;&#10;L2DglH8f2UIFFFBAAQUUUEABBRRosYCBU4s7wM0roIACCiiggAIKKKBA/gIGTvn3kS1UQAEFFFBA&#13;&#10;AQUUUECBFgv8HwPaX2C8jyB9AAAAAElFTkSuQmCCUEsDBBQABgAIAAAAIQA3U4X5BgUAAHweAAAO&#13;&#10;AAAAZHJzL2Uyb0RvYy54bWzsWdtu20YQfS/QfyD4Hmtv3ItgOUjjJigQpEaTfgBFURIR8YIlbcl/&#13;&#10;37NLirIkG6kM2QARP1hecsnZmTlnZ3aGl+83+Sq4S22dlcUkpBckDNIiKWdZsZiE/37/9E6HQd3E&#13;&#10;xSxelUU6Ce/TOnx/9ftvl+tqnLJyWa5mqQ0gpKjH62oSLpumGo9GdbJM87i+KKu0wOS8tHnc4NIu&#13;&#10;RjMbryE9X40YIXK0Lu2ssmWS1jXuXreT4ZWXP5+nSfP3fF6nTbCahNCt8b/W/07d7+jqMh4vbFwt&#13;&#10;s6RTI36GFnmcFVi0F3UdN3Fwa7MjUXmW2LIu581FUuajcj7PktTbAGsoObDmsy1vK2/LYrxeVL2b&#13;&#10;4NoDPz1bbPL17rOtvlU3Fp5YVwv4wl85WzZzm7v/0DLYeJfd9y5LN02Q4GakOaFahEGCOUmIorpz&#13;&#10;arKE54/eS5Z//uTN0Xbh0Z46VZaM8df5AKMjH/ycK3irubVp2AnJ/5eMPLY/bqt3gKuKm2yarbLm&#13;&#10;3lMPwDilirubLLmx7QXceWODbAbHqIhrKSQLgyLOwXw85RYPdhPwuBPg3mklxM7CL2Xyow6K8uMy&#13;&#10;Lhbph7oCh7GzHFNH+4/7y73lp6us+pStVg41N+4MBd8P+PKIr1ouXpfJbZ4WTbu5bLqCzWVRL7Oq&#13;&#10;DgM7TvNpCuPsXzOvUDyuG5s2ydItOMfC/0BZp+iDCa/lTjFnQg26PUIwpjkTJgzAJGYU46LdnVuq&#13;&#10;UU01U6qlGjinKNfeK1vCwH22bj6nZR64AdSENkApHsd3X+pOr+0jnTdbVbyO0KwFBIPB0Iwqzhln&#13;&#10;8pBl/f1Bk4y1DDgryRiLDAWLnmKZ4lQa7FoX0EA4GTH+xjKqI0G1EkfRjO5mBs00j/GDqHWGcCYo&#13;&#10;p8LFKxAJI0O6kNnHM2m0In08Y0wQnzr7BPgrxjM4jHMtBE4U+2lzNzFonnU57awRzRi/MV1AY5Jx&#13;&#10;eZg3lRBE0m1E41ojvLVJenvC2ybFXyhvGmaoUeY4cfYTg+ZZ9BKZUyBEdeczJjVjql2kD2iK4AiH&#13;&#10;KqtNnW9Ec3UApYwgzEfqkdTZzwyaavL8VBNInEZuqSakUl1R2VPN0Y9GW6q95U5HNWa4MtpotFz2&#13;&#10;c+duYtBE68LNWXMnEzLi2JpInjjgakO6g+ATRGsr0HMnz3WF5le9rdZxdVSvn9Tf+baMqxR1rxO7&#13;&#10;a0joiGkWRThvtuT4DhP/KDeBcdu3e9T1gYJmg9tdx8Hdf6JaR5yH0w72JadKUeRUlwG4NKhNnfTn&#13;&#10;nmjjcVG6doYTsdPEjZrNdNOpPS1n99B6jR7eJCzQZESfoll9LH3DzxX/dfXhtoEc3wBwL7dvdDLh&#13;&#10;99b8FweARkZzYaTCUWwfAuq96FQDXKdgwIiLgvA33O3Y29XLW/JyYhRqildBwze9fIWzc/EQQFGC&#13;&#10;EmRnfoRJb8uJmHAEEWFQvzyFiSYGEfo1dojHxHNiUJhEEUHjNHKl88E+6W05GRMWAWEgwoCNYb5v&#13;&#10;GI/7fcJQdHY97JeOWh4Tn2QGhQkqzEhqitryEJPelhMxYUSSvpwgUmt2kEuYkVq9Ui7xqPi6eVCo&#13;&#10;UM1NRHBaPk4pvTEnwsKxO5Rou1aA6DFYiHA0eLUA5kvZYcHCuGKSSlcLH0Sw3pgTYWEERwd8WnMx&#13;&#10;TFDGeHTQTeScROI1c70v+84Fi//Wh0+c/qzYfY5131AfXvsD2+6j8dV/AAAA//8DAFBLAwQKAAAA&#13;&#10;AAAAACEAl53BjG/mAABv5gAAFAAAAGRycy9tZWRpYS9pbWFnZTYucG5niVBORw0KGgoAAAANSUhE&#13;&#10;UgAAAzAAAAN0CAYAAABrwc1hAAAMP2lDQ1BJQ0MgUHJvZmlsZQAASImVVwdYU8kWnluSkEBogQhI&#13;&#10;Cb0JIr1ICaEFEJAONkISSCgxBoKKvSwquBZULGBDV0UUXQsgNkTsLoKKXRcLAsoqFuzKmxTQdV/5&#13;&#10;3nzf3PnvP2f+c+bcmXvvAKDRyBGLc1BNAHJF+ZLY0EBGckoqg9QFUDAcUIET8OZw88TMmJhIAMtg&#13;&#10;+/fy7gZAZO01B5nWP/v/a9Hi8fO4ACAxEKfz8ri5EB8CAK/giiX5ABBlvPnUfLEMwwp0JDBAiBfL&#13;&#10;cKYCV8hwugLvl9vEx7IgbgZARY3DkWQCoN4KeUYBNxNqqPdB7CTiCUUAaDAg9svNncyDOA1iG2gj&#13;&#10;hlim75n+g07m3zTThzQ5nMwhrJiLvKgECfPEOZzp/2c6/nfJzZEO+rCCVU0gCYuVzRnm7Vb25AgZ&#13;&#10;VoO4V5QeFQ2xNsQfhDy5PcQoRSANS1DYo4bcPBbMGaBD7MTjBEVAbAhxiCgnKlLJp2cIQ9gQwxWC&#13;&#10;ThPms+Mh1oN4MT8vOE5ps0UyOVbpC63NkLCYSv48RyL3K/P1QJqdwFTqvxbw2Up9TL1QEJ8EMQVi&#13;&#10;iwJhYhTE6hA75mXHRShtRhcKWFGDNhJprCx+C4hj+aLQQIU+VpAhCYlV2hfn5g3OF9siELKjlPhA&#13;&#10;viA+TJEfrJnLkccP54K18kXMhEEdfl5y5OBcePygYMXcsW6+KCFOqfNBnB8YqxiLU8Q5MUp73Iyf&#13;&#10;EyrjzSB2zSuIU47FE/PhglTo4xni/Jh4RZx4YRYnPEYRD74CRAIWCAIMIIU1HUwGWUDY0lvXC+8U&#13;&#10;PSGAAyQgE/CBg5IZHJEk7xHBaxwoBH9BxAd5Q+MC5b18UAD5r0Os4uoAMuS9BfIR2eApxLkgAuTA&#13;&#10;e6l8lGjIWyJ4AhnhP7xzYOXCeHNglfX/e36Q/c4wIROpZKSDHhkag5bEYGIQMYwYQrTFDXA/3AeP&#13;&#10;hNcAWJ1xT9xrcB7f7QlPCW2ER4R2Qgfh9iThfMlPUY4BHVA/RJmL9B9zgVtBTTc8EPeF6lAZp+MG&#13;&#10;wAF3hX6YuD/07AZZljJuWVYYP2n/bQY/PA2lHdmJjJKHkQPINj+PVLdTdxtSkeX6x/woYk0fyjdr&#13;&#10;qOdn/6wfss+DbcTPlthi7CB2DjuFXcCOYXWAgZ3E6rHL2HEZHlpdT+Sra9BbrDyebKgj/Ie/wScr&#13;&#10;y2SeU7VTj9MXRV8+f5rsHQ1Yk8XTJcJMQT6DCb8IfAZbxHUcwXB2cnYBQPZ9Uby+3tDl3w2EfvE7&#13;&#10;t2ARAL5VAwMDR79zEZ0AHHwJt//975x1FnxNCAA4v4YrlRQoOFx2IcC3hAbcafrAGJgDGzgfZ+AO&#13;&#10;fEAACAbhIBrEgxQwEUYvgOtcAqaCmWAeKAIlYAVYAzaAzWAb2AX2ggOgDhwDp8BZcAm0gnZwF66e&#13;&#10;TvAc9IF34DOCICSEitAQfcQEsUTsEWfEE/FDgpFIJBZJQdKQTESESJGZyAKkBClFNiBbkSrkd+QI&#13;&#10;cgq5gLQht5GHSA/yGvmEYqgaqoMaoVboSNQTZaIRaDw6Ac1Ep6CF6EJ0GboOrUT3oLXoKfQS2o52&#13;&#10;oM/RfgxgqhgdM8UcME+MhUVjqVgGJsFmY8VYGVaJ1WAN8DlfwzqwXuwjTsRpOAN3gCs4DE/AufgU&#13;&#10;fDa+FN+A78Jr8Wb8Gv4Q78O/EagEQ4I9wZvAJiQTMglTCUWEMsIOwmHCGbiXOgnviEQinWhN9IB7&#13;&#10;MYWYRZxBXErcSNxHbCS2ER8T+0kkkj7JnuRLiiZxSPmkItJ60h7SSdJVUifpg4qqiomKs0qISqqK&#13;&#10;SGW+SpnKbpUTKldVulQ+kzXJlmRvcjSZR55OXk7eTm4gXyF3kj9TtCjWFF9KPCWLMo+yjlJDOUO5&#13;&#10;R3mjqqpqpuqlOlZVqDpXdZ3qftXzqg9VP6ppq9mpsdTGq0nVlqntVGtUu632hkqlWlEDqKnUfOoy&#13;&#10;ahX1NPUB9YM6Td1Rna3OU5+jXq5eq35V/YUGWcNSg6kxUaNQo0zjoMYVjV5NsqaVJkuTozlbs1zz&#13;&#10;iOZNzX4tmtYorWitXK2lWru1Lmh1a5O0rbSDtXnaC7W3aZ/WfkzDaOY0Fo1LW0DbTjtD69Qh6ljr&#13;&#10;sHWydEp09uq06PTpauu66ibqTtMt1z2u20HH6FZ0Nj2Hvpx+gH6D/mmY0TDmMP6wJcNqhl0d9l5v&#13;&#10;uF6AHl+vWG+fXrveJ32GfrB+tv5K/Tr9+wa4gZ3BWIOpBpsMzhj0DtcZ7jOcO7x4+IHhdwxRQzvD&#13;&#10;WMMZhtsMLxv2GxkbhRqJjdYbnTbqNaYbBxhnGa82PmHcY0Iz8TMRmqw2OWnyjKHLYDJyGOsYzYw+&#13;&#10;U0PTMFOp6VbTFtPPZtZmCWbzzfaZ3TenmHuaZ5ivNm8y77MwsRhjMdOi2uKOJdnS01JgudbynOV7&#13;&#10;K2urJKtFVnVW3dZ61mzrQutq63s2VBt/myk2lTbXbYm2nrbZthttW+1QOzc7gV253RV71N7dXmi/&#13;&#10;0b5tBGGE1wjRiMoRNx3UHJgOBQ7VDg8d6Y6RjvMd6xxfjLQYmTpy5chzI785uTnlOG13ujtKe1T4&#13;&#10;qPmjGka9drZz5jqXO193obqEuMxxqXd55Wrvynfd5HrLjeY2xm2RW5PbV3cPd4l7jXuPh4VHmkeF&#13;&#10;x01PHc8Yz6We570IXoFec7yOeX30dvfO9z7g/dLHwSfbZ7dP92jr0fzR20c/9jXz5fhu9e3wY/il&#13;&#10;+W3x6/A39ef4V/o/CjAP4AXsCOhi2jKzmHuYLwKdAiWBhwPfs7xZs1iNQVhQaFBxUEuwdnBC8Ibg&#13;&#10;ByFmIZkh1SF9oW6hM0IbwwhhEWErw26yjdhcdhW7L9wjfFZ4c4RaRFzEhohHkXaRksiGMeiY8DGr&#13;&#10;xtyLsowSRdVFg2h29Kro+zHWMVNijo4ljo0ZWz72aeyo2Jmx5+JocZPidse9iw+MXx5/N8EmQZrQ&#13;&#10;lKiROD6xKvF9UlBSaVJH8sjkWcmXUgxShCn1qaTUxNQdqf3jgsetGdc53m180fgbE6wnTJtwYaLB&#13;&#10;xJyJxydpTOJMOphGSEtK2532hRPNqeT0p7PTK9L7uCzuWu5zXgBvNa+H78sv5Xdl+GaUZnRn+mau&#13;&#10;yuwR+AvKBL1ClnCD8FVWWNbmrPfZ0dk7swdyknL25arkpuUeEWmLskXNk40nT5vcJrYXF4k7pnhP&#13;&#10;WTOlTxIh2ZGH5E3Iq8/XgT/yl6U20l+kDwv8CsoLPkxNnHpwmtY00bTL0+2mL5neVRhS+NsMfAZ3&#13;&#10;RtNM05nzZj6cxZy1dTYyO3120xzzOQvndM4NnbtrHmVe9rw/5jvNL53/dkHSgoaFRgvnLnz8S+gv&#13;&#10;1UXqRZKim4t8Fm1ejC8WLm5Z4rJk/ZJvxbziiyVOJWUlX5Zyl178ddSv634dWJaxrGW5+/JNK4gr&#13;&#10;RCturPRfuatUq7Sw9PGqMatqVzNWF69+u2bSmgtlrmWb11LWStd2rItcV7/eYv2K9V82CDa0lweW&#13;&#10;76swrFhS8X4jb+PVTQGbajYbbS7Z/GmLcMutraFbayutKsu2EbcVbHu6PXH7ud88f6vaYbCjZMfX&#13;&#10;naKdHbtidzVXeVRV7TbcvbwarZZW9+wZv6d1b9De+hqHmq376PtK9oP90v3Pfk/7/caBiANNBz0P&#13;&#10;1hyyPFRxmHa4uBapnV7bVyeo66hPqW87En6kqcGn4fBRx6M7j5keKz+ue3z5CcqJhScGThae7G8U&#13;&#10;N/aeyjz1uGlS093TyaevN49tbjkTceb82ZCzp88xz50873v+2AXvC0cuel6su+R+qfay2+XDf7j9&#13;&#10;cbjFvaX2iseV+lav1oa20W0nrvpfPXUt6NrZ6+zrl9qj2ttuJNy4dXP8zY5bvFvdt3Nuv7pTcOfz&#13;&#10;3bn3CPeK72veL3tg+KDyT9s/93W4dxx/GPTw8qO4R3cfcx8/f5L35EvnwqfUp2VdJl1V3c7dx3pC&#13;&#10;elqfjXvW+Vz8/HNv0V9af1W8sHlx6GXAy8t9yX2drySvBl4vfaP/Zudb17dN/TH9D97lvvv8vviD&#13;&#10;/oddHz0/nvuU9Knr89QvpC/rvtp+bfgW8e3eQO7AgJgj4ch/BTBY0YwMAF7vBICaAgANns8o4xTn&#13;&#10;P3lBFGdWOQL/CSvOiPLiDkANbGS/8axGAPbDahUAtecCIPuFjw8AqIvLUB08q8nPlbJChOeALQEy&#13;&#10;1K43cTn4qSjOnD/E/XMLZKqu4Of2X4OBe/fQkW4uAAAAlmVYSWZNTQAqAAAACAAFARIAAwAAAAEA&#13;&#10;AQAAARoABQAAAAEAAABKARsABQAAAAEAAABSASgAAwAAAAEAAgAAh2kABAAAAAEAAABaAAAAAAAA&#13;&#10;AJAAAAABAAAAkAAAAAEAA5KGAAcAAAASAAAAhKACAAQAAAABAAADMKADAAQAAAABAAADdAAAAABB&#13;&#10;U0NJSQAAAFNjcmVlbnNob3SBqCyOAAAACXBIWXMAABYlAAAWJQFJUiTwAAAC22lUWHRYTUw6Y29t&#13;&#10;LmFkb2JlLnhtcAAAAAAAPHg6eG1wbWV0YSB4bWxuczp4PSJhZG9iZTpuczptZXRhLyIgeDp4bXB0&#13;&#10;az0iWE1QIENvcmUgNi4wLjAiPgogICA8cmRmOlJERiB4bWxuczpyZGY9Imh0dHA6Ly93d3cudzMu&#13;&#10;b3JnLzE5OTkvMDIvMjItcmRmLXN5bnRheC1ucyMiPgogICAgICA8cmRmOkRlc2NyaXB0aW9uIHJk&#13;&#10;ZjphYm91dD0iIgogICAgICAgICAgICB4bWxuczpleGlmPSJodHRwOi8vbnMuYWRvYmUuY29tL2V4&#13;&#10;aWYvMS4wLyIKICAgICAgICAgICAgeG1sbnM6dGlmZj0iaHR0cDovL25zLmFkb2JlLmNvbS90aWZm&#13;&#10;LzEuMC8iPgogICAgICAgICA8ZXhpZjpVc2VyQ29tbWVudD5TY3JlZW5zaG90PC9leGlmOlVzZXJD&#13;&#10;b21tZW50PgogICAgICAgICA8ZXhpZjpQaXhlbFhEaW1lbnNpb24+ODE2PC9leGlmOlBpeGVsWERp&#13;&#10;bWVuc2lvbj4KICAgICAgICAgPGV4aWY6UGl4ZWxZRGltZW5zaW9uPjg4NDwvZXhpZjpQaXhlbFlE&#13;&#10;aW1lbnNpb24+CiAgICAgICAgIDx0aWZmOlJlc29sdXRpb25Vbml0PjI8L3RpZmY6UmVzb2x1dGlv&#13;&#10;blVuaXQ+CiAgICAgICAgIDx0aWZmOlhSZXNvbHV0aW9uPjE0NC8xPC90aWZmOlhSZXNvbHV0aW9u&#13;&#10;PgogICAgICAgICA8dGlmZjpZUmVzb2x1dGlvbj4xNDQvMTwvdGlmZjpZUmVzb2x1dGlvbj4KICAg&#13;&#10;ICAgICAgPHRpZmY6T3JpZW50YXRpb24+MTwvdGlmZjpPcmllbnRhdGlvbj4KICAgICAgPC9yZGY6&#13;&#10;RGVzY3JpcHRpb24+CiAgIDwvcmRmOlJERj4KPC94OnhtcG1ldGE+CidyDFMAAEAASURBVHgB7L3n&#13;&#10;j1xHmq8ZRRa9954seoqkvGt13+5GD3bv4AJz76BnscDe//B+uRhgF9jFADO7ox6p1ZIoSyd6770r&#13;&#10;enLjiVJIqVRWVZ5iZmWcrCe6U5l5Tpg3njjMen/njYgz8DKmYJKABCQgAQlIQAISkIAEJFADAtNq&#13;&#10;YKMmSkACEpCABCQgAQlIQAISSAQUMF4IEpCABCQgAQlIQAISkEBtCChgajNUGioBCUhAAhKQgAQk&#13;&#10;IAEJKGC8BiQgAQlIQAISkIAEJCCB2hBQwNRmqDRUAhKQgAQkIAEJSEACElDAeA1IQAISkIAEJCAB&#13;&#10;CUhAArUhoICpzVBpqAQkIAEJSEACEpCABCSggPEakIAEJCABCUhAAhKQgARqQ0ABU5uh0lAJSEAC&#13;&#10;EpCABCQgAQlIQAHjNSABCUhAAhKQgAQkIAEJ1IaAAqY2Q6WhEpCABCQgAQlIQAISkIACxmtAAhKQ&#13;&#10;gAQkIAEJSEACEqgNAQVMbYZKQyUgAQlIQAISkIAEJCABBYzXgAQkIAEJSEACEpCABCRQGwIKmNoM&#13;&#10;lYZKQAISkIAEJCABCUhAAgoYrwEJSEACEpCABCQgAQlIoDYEFDC1GSoNlYAEJCABCUhAAhKQgAQU&#13;&#10;MF4DEpCABCQgAQlIQAISkEBtCChgajNUGioBCUhAAhKQgAQkIAEJKGC8BiQgAQlIQAISkIAEJCCB&#13;&#10;2hAYrI2lGioBCUyIwMuXL8Pz58/DvXv3wtWrV8Pw8HCYPn16mD9/fli5cmWYN29eGBgYGLXuJ0+e&#13;&#10;hAcPHoS7d++GO3fupLxLly4NCxcuDHPmzAmDgyM/Iy9evEjtPH78OOWnnUePHgXK0z7nSdOmTUtl&#13;&#10;Zs2alcrPnTs32TJz5sxUd7Mt1HPt2rVkP3VTV6tEOV7YM2PGjFQ3NlI/bdHnsRL2PXv2LNl8//79&#13;&#10;xIn2nj59+lOb2XZspd4FCxaE2bNnp/aa63/48GG4detWYkE95Fu9enXq61h21O1cHneujytXriSG&#13;&#10;S5YsSdcHjBgLEtcBXHlxLcKEsrCEI/w4xhiQKLtixYr0ng74HwlIQAISkMCPBBQwXgoS6HMCOPwI&#13;&#10;iVOnToV/+7d/C2fPnk3O/bZt28Kf/vSnsGXLliQqmoVDxoJ4OXnyZDh8+HD47rvvkkD48MMPw2uv&#13;&#10;vRbWrl2bnE/y0g5OO2LjxIkT4dy5c+Hy5cvJiUeEIARIOKyIp2XLloV169aFTZs2ha1bt6bviI9m&#13;&#10;O6jvP/7jP8IPP/yQ6qauVgkHGGcZx3fx4sVh/fr1YdeuXan+5cuXj+sI4zjjWGNzth+HHNEGP4Qg&#13;&#10;QijbTv07d+5MDBYtWvQrgYR4+eqrr1Jd169fD2vWrAl///d/H+DeT4lx5xo5duxY+Jd/+Zck/N55&#13;&#10;5510fTC2sCEhXOBKvqNHjyYxzTWB2IEjYjgLbPJv3Lgx/P73v0/jx3eTBCQgAQlIIBNQwGQSvkug&#13;&#10;zwlkB/3ixYvJycSh3LBhQ4rA4ETiQDYmHFMcTATEoUOHwvfff5+cT6Iv3CnPiXx8x2E/f/58Ekin&#13;&#10;T59Od+MRBIiaxigGQoPjCIMbN26kFw7w0NBQcvIRCDmaQhsIFkQXNuDg0h4ChYhGY6JMrvvmzZup&#13;&#10;ftqm7t27d4dVq1YlgUMUpTHBhXzYQju8zpw5k9qiLOIli69cP3npLwx5RwQikrApR6Qod+nSpeSs&#13;&#10;X7hwIdnxu9/9rrHpvviMsOMFI8YKZkRb4EqEJZ+/fft2GsP9+/cnxuRDECI6YcW48M5YkKiD8iYJ&#13;&#10;SEACEpBAMwEFTDMRv0ugzwjgdOfpS++9915yFL/88ssUIfn222+Tw/3GG2/8SsDgkOJ04swTSSCi&#13;&#10;gpNO5GX79u0p8oDoQbwgco4cORL++te/BsQLzieRECI0RFqYpoajijOLk4rTTxnqJj935vfu3Rv+&#13;&#10;+Mc/hs2bNych0hyJoTzCBQH11ltvpelYDFV2kLPgwmaEFCKGaAqCjf5jK1PKcJobEw4zeYgw/e1v&#13;&#10;fwuIDZxppjUhTBB3lMEe+kq91E9Ei8gU0QQiBVkkIcCmUsrXFxGTv/u7v0tChugU0xPhnsUNog8R&#13;&#10;zHXC9UAkisgbIpqpdUTmsviBH9wZb5MEJCABCUigmYACppmI3yXQZwRwvIkK5Kk63CVHNDA9iuk8&#13;&#10;OPY4mzjeOOo4pDidrGk4fvx4cuxx6rkbjkOP0ECYkJ9jCAaceKaXMc2L6ArTpfLUMD4zjYi6qRcn&#13;&#10;lSlViBfu0hOlQMBwjjKIjFYRFvqAKMLZxQZsIVGOV44EUTfiA1u4208b9Jf1FNjAi4TtnMOxRrzg&#13;&#10;XCNIEClDMRqEkOIFG9qFI2KHKBDMYIPdCDLsxT6O57ypkSnwH8Qe4gOhumfPnsQVgQILjsMZMcx1&#13;&#10;wVgTeeOaYPwQzjkKyHWXozZgY5xgaZKABCQgAQk0E1DANBPxuwT6lAAOJcKDaU+no0OfxQOOIw47&#13;&#10;IgMnn3w4nAgcIhIHDhxI33E033777SQeyItjirOPU0o+pnjxHaf/D3/4Q1rXQD6cUKInWRghNLhb&#13;&#10;T5s4sdT/6aefpsgHogPnlzUR3L1vTAgI6uE8zjJCJqcsYrCJ49iKqCCyguPMtDCESN58gHL0HzFF&#13;&#10;NOXzzz9PYoT6iS4x1YvoACINO7Cd9rGd6ALn6APtUh7xxjnW9MCQ/FMlwQURAyfGBSaIORhwnGuJ&#13;&#10;V54SRj6uw6E4/owTU/vITz15HGFHWcbDJAEJSEACEmgmoIBpJuJ3CfQpAZxEIhPc/eZOOdGEPM2K&#13;&#10;CATCgLveOOJM7yI6g6AgQoHDydQxHHcEAs4l5Yl2IA7Iy2fEC1OpuLOOOKFN8rZKCAyiQjitRDKY&#13;&#10;VobYIKKDw9uccHB54dQiikabqoWIQahgN3moj7v+vBrrRWwh0hBztM957H799dcTH5zr3GajLdSP&#13;&#10;GOJcjkxhO2KIOhFGo/W5sZ7srFOGflMepjj6jAHt0AZCgEgG45N3VYNBFknUQ17K0gcEarYj10F+&#13;&#10;hAM8qCeLykZ7KEPUjfJE6bId5Mk2UC7bwbWCfbSBvc27kNEeib7BiSgdnxkD3olkwZ12EH5cK1x3&#13;&#10;tE2irVa7kGEnNmY7+U77JOzELvqZ+wq7xkT9tEPkjPz0AYaMG8dIlOHfCoIMO0wSkIAEJFAWAQVM&#13;&#10;WeOhNRLoOgGEA446jicRCgQIEQScOBxGHL+vv/46HcPBx2Fl7Qw7S7EGBuccpw+HmylXTKVCLODo&#13;&#10;sTaFvOTLd9VH6xBOIgIGoYA4wqnMU7Gof6KJsrSdnfzspDbXhwOMA439ON84rHB58803k13U08oO&#13;&#10;jlEnIon8lCMKhe20iYNO++MleON4I34QirBkPBCVONlZCMGVtphex9Q5Ij9EtrCBxDjixLPeJ0+D&#13;&#10;gyUiAXGALdiI8CS6hMjMdWQbsQXxg5CFCdcEY5od+hxdydEnxotrhWuBPnAtIGIbdyFDKJMQL198&#13;&#10;8UUSMNhIv7i+4E7fYPjnP/85fWa3OdomYWPzLmTYSb8QQ/BCfNJXxBuJ+hCXCO38ahYw5KcdWBNt&#13;&#10;hCMMs6jiM9fvjh07wm9/+9tUZ6rc/0hAAhKQQDEExv8rW4ypGiIBCXSCAM4oziUOPNsM46TiWOK8&#13;&#10;DsVpPTh133zzTXIkyYvjzJQuHF/ETXbqcbJxNplChaPM3Wry8MJhHi8KgeNIWzicRIRw5HFAqYe7&#13;&#10;6KMlnNj8aszDsezM0zciQtiFqEBc8Gp0ZrGfjQlwZCnHecQUTjp25X42tsFnjvOij5kJ06ComwhJ&#13;&#10;FnjN5Zq/43TjTOOIIyCxJUcVsBthgF05SsY7xxBIjVPs6AciAQFx8ODBNB6MKXUgFkhEoXJ0BbGB&#13;&#10;rXCBM3lw3hEDTOfDHsRMFlFwpU+UxwZszNEXhBQssAnBQ/vUhbiBIdcPdtBXbMJ+6iM/x/jMO8fz&#13;&#10;9cR1mBPHciIf1wh2svkEmyjQJv2hPClHoLCRF7Zx/TJW+ZrK7SAauQYReJyjDspk8Uu9mV+2wXcJ&#13;&#10;SEACEiiDgAKmjHHQCglMGgGcOpw0nMwPPvggOacff/xxcoJ5x1nFScSp444/EQmcesQL5XLCoSTy&#13;&#10;gBNOXoQHL5x4nON2E04w07ZwdHEocXqJ+rRKOLz5hXOfE8dwQKkD4cLdfZxxHN4swnBkEUg5EbUg&#13;&#10;woRTTp68PgbHGzvGS/QZhvSXKVBwgxHH2ymPbfv27Ut24oyTmHZHndhDn3CiEZf053QcExxsjhEh&#13;&#10;wF7GEvupB8ef/iBOGDfOYxP5GSembBGhgQ920gZtMY5ENNjwACGF0CB6ke2AK8IAO7ATu6kX555I&#13;&#10;DP1vlaifqA92wIR31hpRPwJsKIplzuc+04+xEiIM4UIfEErUw3VJVIlriIRtXI+IOexljOkfQh0b&#13;&#10;GhPHqZNrlfFD1HMd0h8YIkrhZJKABCQggfII/OyNlGebFklAAl0ggNPLi7vSOKo4xTh8vOOg4rDi&#13;&#10;HOJgMo0GJxVhglPXmBALOJ3cccc5JIKB8Gh2FBvL4JQ3J+rFWW5M2NeccJiz6ECcEBHIqVHA4MAy&#13;&#10;DYrIEHWzfgdHl0hPo21EAXDMcfBhgROMeGkUabn+Vu+IFARRoyhqla/VMewlEoCNOQIEA3jDHY7k&#13;&#10;YUxOR+GCjbwTpcGpxm54YAN5EDhETugvjjgCgWgSfWF8KMcY5/5Shvapg3fOUz8RDRx4bMAW7OB6&#13;&#10;YJxpA4HAuFMe/pQfLSEMYIpNfKYdhAcp24h4YXxoczQBg1ClHWxjowgiJ/SJ6YdsxUwdXJ/wyuKV&#13;&#10;vNiKqKNthBL5EV45USf10HZmT0SN65i6Jjq2uX7fJSABCUigewQUMN1ja80SKJoAjmXjGhTEAQKG&#13;&#10;dxxCHEPubuMIt3LScWxxrBE7OIE4u2M5/ziF+TUWmCxe8nvOm6MrOKlMmWq2ibpxdrEfB5vzed0I&#13;&#10;TjIiBWc2J+znLjxCBmFD/nYiJ7n8RN+znTjQtI0gyY54fpYMHMlHHs7Td3ggABAh9A/uCK7MhWOI&#13;&#10;jrz2g6gCZWgDAYdoICrCd8aLc7zgheijXhjAinGnrmwHdXGtwI+oBdEUxnssXogFuJKPNhEzlKdO&#13;&#10;+kR9iErq4locLWWhQXQJEYXQGYoCC1bvvvtuuj5zedbNcO3SL543gzjkHJEV+tUoYGmPfNjB7nq8&#13;&#10;sJE8sMfO5vyj2ehxCUhAAhKYXAIKmMnlbWsSKIZAdjBxgvO0KZxhHFocOJxNHNp8rtlwxAL5cTBx&#13;&#10;9nAUG+9wN+anPu7YE3FojJw05smfca4RTbw3JurglSNEjef4zDlswlkmD5+zoME5p13qzE4p57Cd&#13;&#10;vDji9Hc0+5vb6sR3uCIscJoRWnwmUoDDj128SHmcsI9jCBfGiM/0ISc+cw4hQ/SBehAs9JcpZ/SR&#13;&#10;cuRhelSjAMGRb2RLeYQC5fP1gQCgTaIW2ILjn1lmGxrfqZM2uS6og7roCy/K8z1fX43lmj9zjSGa&#13;&#10;mALHi++wYloY3Jqjd5QnP2NOVIrpc0Rk4NIouLIdXBPUh/jhOua4SQISkIAEyiaggCl7fLROAl0j&#13;&#10;kB3WvEaCO9w4uLyIcjQ6ftwxz3e5s0GU5zVeyvkQL//8z/+cpgCNVYYpa//0T//0KwFD+0zv4Y49&#13;&#10;d8tx9nOiDRx4nFuECn3B2WWTARxZRA1TmNgsoJXDm23M9XXzHcceJ5noA8+bQRTgyNM/zmEvzjYv&#13;&#10;xAJRBCIPjAfig0Rfs3hBRNAn8uGwIzwYP5x7GCFWeCEY6D8JQUG5/ELg4MjDC/GCqGPKGaKFyA3l&#13;&#10;iWDh5GM7dmIvdmc7UsVd+A/XIxEiXnymH/SLF/Y3t8+xfB4bibLBAxFD2ZwQM4g4rm2OI17ol0kC&#13;&#10;EpCABMonoIApf4y0UAJdIYAzjFOH04rzi6OHI4xDjQjAYcRxJkLA2gDuuDc6ePkONo4gZRAJYwka&#13;&#10;nGIcUIREY6IcIiq/aAPHvTnRDg4zzimL1Jni1pion7oQAAgYHHDqoY+shcCZxSGnH9SF/Rzjcy7b&#13;&#10;7Aw31t/qcxY+uRx1NTJqVYZj5MHRZroTQgWbYY69cIAR48EYISgYC47DObeZ33HAmfLFeQQM9dB3&#13;&#10;hAzCBKGEAMkiJa9VIgqCHTAl4pXbgV2OlCGaGssjHuHHNTFZDn++HukX4wtreLDOCVsZw8YEMyIw&#13;&#10;iBY+Y2fmC4ecGKscXTLykqn4LgEJSKAeBBQw9RgnrZRAxwng1LHr1FdfffXTgnciGySO4QB/+eWX&#13;&#10;yWHk7jxOa777Th4cQJxfHHEiHzjdOJvNKTv0OI9/+tOffooC5Hw4m6fjAnLW3/A+WqIeHE3axJFu&#13;&#10;dEYpg0OPc8vxvBYCh5dF36yZwU52VGM9B59zXXzOwgoh027KAoI+Ux778p38duqgDA44jjg7gJ05&#13;&#10;cyY53hwnITCIEMCcfjSLI9onweL9999P74gUODJ2iBkEKOWwC+GB+GO9Dc/rgVGOQLDeBQ60maM9&#13;&#10;1IGAIVGeCAxtIWZZU4KARPDCsZuJMeX64sVnhMm//uu/ph3NWgmPnB8xiNBBgCFkEISN4wsX+kzf&#13;&#10;+GySgAQkIIH6EOjuX576cNBSCUwZAjjDOHM49fm5HzjJTBXioYJ85m43jjB5uEuNs4oDy917HD4S&#13;&#10;d75xaDmOeEEQUW92tqknJ5x7BBDTw4biAuzGhBPPeSIR2WFuPJ8/k4cXTjY24XyPlXBWiS5RP7ts&#13;&#10;MaUs24jjSz30hwgGdtNn3hEkzWKhVTvkIz+OPhEsEhEemGDfaAkHm7JEhthVi+hQjpjk/sGY/iEc&#13;&#10;sRVRQ5lWYgFBhxihDOcRKkRQcN7pE5EZ2PKO88/nHLVgmhnjwnfGC1HEd8QUY0HfEAIIAOrDZhgy&#13;&#10;xrwQALQ3mQkbYYGgwQaYtUrw48V1jbBjTBqFCuXgxWu0OlrV6zEJSEACEug9AQVM78dACyQwqQRw&#13;&#10;unFw2aUJ5xkndSiKCu6qs/0uDh0OK84pkQFEAJEaHH7WUGQBg0OIc4jzznNEcG6ZhoSjjOPYKGDo&#13;&#10;IOVxdnHKGxNCg2PU2+hgNuaZyGfawxnnRZ9wdrENsZUjR9ydR3AQBcH+7KxnMTBWuzmCggj55JNP&#13;&#10;kvP/m9/8Ju2OxaLw0RLON3bA9dNPP01CEXuIgvBCBCGq4EsfspjEyUZYNCeOk4/paDkywhjTlzyV&#13;&#10;CjGSt0qmryR4ZD7UQZvsYEaUBiGL0OHF9cEzVShPVAch87e//S31AVupI0eDmm3rxPfcP/rINYUY&#13;&#10;+f3vfx+G4jXLuDZfZ81tIrC5ThnrsYRlczm/S0ACEpBAuQQUMOWOjZZJoKMEuPOPWMAhZVoVLz4j&#13;&#10;VHCcWVfC9CpEBHe3cdAROjj2CBScP5xHHF3K8J21E0Q4iNZwZ/50nAJGHiICRDdwPnmRqLdZoOD4&#13;&#10;Uhd5sK+TjjB18RqtXkQD9ucHNOLs46TjwOPw4vhm2xsHIteLQKDfRLF4IXoQeKO1l+tAwCBKaBdB&#13;&#10;AF+mtrGrFlO7sAkBmKMkRMGIHjWypC7aQYQgyBAVjC1iIkcbsBMbqR8Bw7ghMKmLcSUfZRFTlGe8&#13;&#10;EQm0zfghDjjGuGIr4pP2mGLGd0Qn/aA/tNWthE2MBfZjEy+uU3hhQ+aU28ce7KZvOdpEPvrVfP3l&#13;&#10;Mr5LQAISkEC9CChg6jVeWiuBCRPAwcVZxSFmbQuiBGeQNQ2IF0QMTiJ3tIfi3W0cQAQJziCOPc5f&#13;&#10;nnKUhQx37HH8eT4JjvE333yTnFmceRxGnM9WIoBOZCGAU4yjzQvns1MJEYbzjkijjeycYxf95p2p&#13;&#10;ceQh0kQ/eMo7DjHiDBakZvuxG5aIAaIvRLKIWHGHn4gEAoj+j5awi7YoT7kcfUH8UDbbl8vDH5HI&#13;&#10;i/wkbIAVY8TYfPzxx+kcERjWuODgYz+OP/1BfDB+CA9shwdRGj4jXihP/eRjjBFU9AdxyTF4wA/b&#13;&#10;aRf7+Zy/I6a6lbCf640Xn7NAoT2ECaKtMSFa6AvT5RBblMkiiH6YJCABCUig/gQUMPUfQ3sggXEJ&#13;&#10;4PDi2CFImDbGnX++I1p4ICCCJT8AkMqInhAJ4BxOMlPIuGtPWRxuHEKmXuFUUpZ6aANnGDGDU4mD&#13;&#10;zHsWMvnuN84uji/OODZgC3bhFOMwU4b6mxP188L5znfXW+XBwaVtpmgx5QoBg6Cgf9SNE4stHMNJ&#13;&#10;x2GnD0ytoo+0jfOPfbyTj/y0jcNP20QlYIF4oX4Ws+fpVzjVCKR2Uu5TFhVwwfbcTwQnTjh8soDh&#13;&#10;HAx58Zk89BP2mS3H2cwAO/jMi8Q7ApU+ZQ4IJMrSf/pO3+gDCeef/JRDyDWWpw7qb44MpYId/A82&#13;&#10;IKIYKzgjTGABE/qADdiNHYw948E5+sM7ZblmGMNmMdpBM61KAhKQgAQmkUB7f2Un0SCbkoAEOksA&#13;&#10;pxPHFsfviy++CF9//XW6+49D/95776WnmSNGmp07RMw777yTnFbu3LPWhbLUhXDhPM4lUYff/va3&#13;&#10;ydnnPIKEaApChggH07FwInF4aQNhgFihThxMhAYvnEzqRTi1ulNOP8iDw07UhPKNKfeTtpkyxRQ5&#13;&#10;pnbhkOPMYwt2IJJwyrEFcYX9PNEdR5iIClGYLByITuE4Yw/1c5x2WXSPg8wUMkQOu7fBirzZqW+0&#13;&#10;rfEzzGDHC1uy6KN+xAsMEDQwQpgQKYMl7cKOfDjqJOzK06sQX/Q3R0eGoiijf7kuxBZiCD6ILaI0&#13;&#10;mTNtUp724IVIJR/XCP2hXcYKNowVY0lfaZs+MC7dSogTBBXRKcYQwZWFIzbST8aVMeU7feA65HqF&#13;&#10;FaKV/jBO9MUkAQlIQAL1J+Cvef3H0B5IYEwCOJ9MV0JY4AgzhQzHk6lGLNpnvUN2ZBsrwuljMTpO&#13;&#10;IQ479eBsIwwoi0OIMMARJwJDIjqBU48jztQmHFuEU57KRB4cUOrkTjlCg8842jihOKh5bQN5GxNO&#13;&#10;O/XjyOOoU29jwlnlhcjATvJRBuecSBL1YmuOBCFgcHpx0tkdDWFGWWyiPLYTIcqih7boF+IJJ571&#13;&#10;Hwg/HGimXMESR5s6x0o40eSDHWURGLDAKScCg40kuGAL7TEWtEWf6RN2woK8vOCWbaffeX0T40q/&#13;&#10;sJUpfrQFD8YPcQZ3mBGFQvhgB33kWqE+nH/sZcxomxcCjPz0N/NsFr9j9b/qOXgikoi+MI70Ie/a&#13;&#10;xjt2c32RDyb0EwbkQ/QgiLETu7tpZ9V+mV8CEpCABCZOQAEzcXaWlEAtCOC8IlxYn8LdaRJrXogY&#13;&#10;EH3Ayc1OfWOHsuOIo02kBufvs88+S3e29+3bl75/+OGHKcKCCMC5xNlHuCBimOaDc8mdcMQAjjfO&#13;&#10;NPXgFOOU4kAjoHAyiQjk3aKopzlRB/Xh0CMwiAI0JurFZvrCi34RaRiKIoHF8TjsOLLNCXGAQ059&#13;&#10;nMd2BEoWFdl2ymE3EQFs5+GR1I94oG6EAcfHS9RBv+nzRx99lEQCgoEICOIS22kDhxubqBeBhAj9&#13;&#10;y1/+kkROFhNwR9gwDrwTIaEe6kPEwJuU24Q19hJxggtCCgGDgMN22qYsfaceRAAJrtiD3Yha7KH/&#13;&#10;tD9ZiWsCu+kn43Q6RoS4DnjHTvqB/fSDfmEnu6kh1hA/XB+8TBKQgAQkUH8CCpj6j6E9kMC4BHDc&#13;&#10;cD6HotOKw45Dzx10nEKc5VaJMjiEOIvkxRnm7jxTjLgzz7mchzpxHDmOw807QgbxgjPM3XyiC9RB&#13;&#10;OfKTB8cS4YJd3C2nrWZhQl4cb+6uk5/3VgknO4su+oodiATERXa2Od+c6D+24KDTFg4y3xETiAYi&#13;&#10;IUQg6Cu2cbefPNQNF+znWLN4IS+CDHvJz2eiVlkM5MgP+RBbsIITzji2kJdyiEyc8GwHkTA4UA6W&#13;&#10;eVxpHxtx3olCIFyxm/aoHx4INURXFlzkx/FnOhifEZn0BQGHUGS8GbPMiD4ggPKGA7SZz9MfjtNf&#13;&#10;2DCW9IP2KT/a+TweeZzzd8acYznRX1hQJwk7EeSIOewk5WsQO+kjoprrijL0jzReOymT/5GABCQg&#13;&#10;gaIJDMQ/Xt3b/7LormucBKYGARxeRAcOMFOicHpxjHF0cWy5Oz9WwqmlDsrjLBKRwAnMjjx1kPgp&#13;&#10;wZnFacYRx5HFsUS44JRzjjw4ktiAU4vDSXmccBxUjnGuMVEPd9qzA5+jAo158mfqxmGmT411Y2uj&#13;&#10;E5vzN75Tb15ED6dsO/3nXK4bG6kLu6mXd47RbmOiPAIIFjChfzjTCBMSHMnDefrGZ9qCUe5Dbocy&#13;&#10;nIMDHBFYjB/caBv78jjn9qifvJk3dZGfF3bDJyfaxEbsyGOXxy3bQzv0gfK0z2fs5DztI5iIumEn&#13;&#10;whj7uE4Yz7HOUy8pjzPvJMoi1HjPibawCzsZI/JiN/WT8nWV7cSGbCccSO20kzL6HwlIQAISKJaA&#13;&#10;AqbYodEwCUhAAhKQgAQkIAEJSKCZwC9vGTaf9bsEJCABCUhAAhKQgAQkIIGCCChgChoMTZGABCQg&#13;&#10;AQlIQAISkIAExiaggBmbj2clIAEJSEACEpCABCQggYIIKGAKGgxNkYAEJCABCUhAAhKQgATGJqCA&#13;&#10;GZuPZyUgAQlIQAISkIAEJCCBgggoYAoaDE2RgAQkIAEJSEACEpCABMYmoIAZm49nJSABCUhAAhKQ&#13;&#10;gAQkIIGCCChgChoMTZGABCQgAQlIQAISkIAExiaggBmbj2clIAEJSEACEpCABCQggYIIKGAKGgxN&#13;&#10;kYAEJCABCUhAAhKQgATGJqCAGZuPZyUgAQlIQAISkIAEJCCBgggoYAoaDE2RgAQkIAEJSEACEpCA&#13;&#10;BMYmoIAZm49nJSABCUhAAhKQgAQkIIGCCAwWZMu4pty5NxzOXbwR7tx7OG5eM0hAAiMEFi2YE9av&#13;&#10;WRYWLpgrEglIQAISkMCkEBgYCCH+v6hUqh/J3+kNa5eFRf6dbvt6qZWAQbz8j//zs3Dg6Pm2O2hG&#13;&#10;CUx1Anu2rw//+3/9KOzZoYCZ6teC/a9G4OXLl9UKmFsCEkgEEC/Tpw0E3ktKpfqRe3esD//Hf/so&#13;&#10;LNrp3+l2r5daCRgiL4iXT/cdbbd/5pPAlCeAD/a/3n0YXuiLTflrQQDVCKhfqvEytwQygVLXJ5Ts&#13;&#10;Rzq7KF897b2Xeo21Z725JCABCUhAAhKQgAQkIIEpRUABM6WG285KQAISkIAEJCABCUig3gRqNYWs&#13;&#10;3qi1XgISkIAEJCABCUigpwTS7gKFLc4pbbFQTweovcYVMO1xMpcEJCABCUhAAhKQQK0JIFzyq6SO&#13;&#10;lGhTSXx+bYsC5tdMPCIBCUhAAhKQgAQk0K8EjHjUfmRdA1P7IbQDEpCABCQgAQlIQAISmDoEFDBT&#13;&#10;Z6ztqQQkIAEJSEACEpCABGpPQAFT+yG0AxKQgAQkIAEJSEAC4xEYWb9f2AL+aPRANMxZbeON3i/P&#13;&#10;uwbmlzz8JgEJSEACEpCABCTQxwQQDKZ6E1DA1Hv8tF4CEpCABCQgAQlIoG0CJe74paBqe/h+zKiA&#13;&#10;qUrM/BKQgAQkIAEJSEAC9SSQ9EthgqEwc+owsK6BqcMoaaMEJCABCUhAAhKQgAQkkAgoYLwQJCAB&#13;&#10;CUhAAhKQgAQkIIHaEFDA1GaoNFQCEpCABCQgAQlIYOIE0vyxiRfvWslS7epah1+5YtfAvDJCK5CA&#13;&#10;BCQgAQlIQAISqAOBkS2Ly1p04q5o1a8cBUx1ZpaQgAQkIAEJSEACEqgrAbdRruvI/WS3AuYnFH6Q&#13;&#10;gAQkIAEJSEACEuhvAjH6UpyAKSsiVIfxdw1MHUZJGyUgAQlIQAISkIAEJCCBREAB44UgAQlIQAIS&#13;&#10;kIAEJCABCdSGgAKmNkOloRKQgAQkIAEJSEACEyZQ6mZfpdo1YdDdL+gamO4ztgUJSEACEpCABCQg&#13;&#10;gZ4T+FEpFLkGxnUwVS4PBUwVWuaVgAQkIAEJSEACEqg5AcVCzQcwKGDqPoLaLwEJSEACEpCABCTQ&#13;&#10;FgGfA9MWpuIzuQam+CHSQAlIQAISkIAEJCABCUggE1DAZBK+S0ACEpCABCQgAQlIQALFE1DAFD9E&#13;&#10;GigBCUhAAhKQgAQkIAEJZAKugckkfJeABCQgAQlIQAIS6G8CaQeywhbxF7crWvmXgAKm/DHSQglI&#13;&#10;QAISkIAEJCCBVybgNsqvjLCQChQwhQyEZkhAAhKQgAQkIAEJdJ8AO5GZ6k3ANTD1Hj+tl4AEJCAB&#13;&#10;CUhAAhKQwJQioICZUsNtZyUgAQlIQAISkIAEJFBvAgqYeo+f1ktAAhKQgAQkIAEJtEMgLYEpcPoY&#13;&#10;U9oKNKsdpL3K4xqYXpG3XQlIQAISkIAEJCCBHhBQLfQAekebVMB0FKeVSUACEpCABCQgAQmUSADZ&#13;&#10;MkCoo7BF/NikpKp2xShgqvEytwQkIAEJSEACEpBAXQkk/VKYXCjMnDoMrWtg6jBK2igBCUhAAhKQ&#13;&#10;gAQkIAEJJAIKGC8ECUhAAhKQgAQkIAEJSKA2BBQwtRkqDZWABCQgAQlIQAISmDgB5mqVOF+rVLsm&#13;&#10;TrrbJV0D023C1i8BCUhAAhKQgAQkUAaBtGVxYSKmsE0Fyhiosa1QwIzNx7MSkIAEJCABCUhAAn1F&#13;&#10;oDAB01dsJ6czCpjJ4WwrEpCABCQgAQlIQAI9JxDFS3ERDwVV1ctCAVOVmPklIAEJSEACEpCABGpM&#13;&#10;QMFQ48FLpruIv+4jqP0SkIAEJCABCUhAAhKYQgQUMFNosO2qBCQgAQlIQAISmLIESlzAz2CUalfB&#13;&#10;F4pTyAoeHE2TgAQkIAEJSEACEugcgRGtUNYUsuKW5HQOd9dqUsB0Da0VS0ACEpCABCQgAQkUR6As&#13;&#10;/VIcnjoYpICpwyhpowQkIAEJSEACEpDAKxMYiOEOXiWl0uwpic1otrgGZjQyHpeABCQgAQlIQAIS&#13;&#10;kIAEiiOggCluSDRIAhKQgAQkIAEJSEACEhiNgAJmNDIel4AEJCABCUhAAhKQgASKI+AamOKGRIMk&#13;&#10;IAEJSEACEpCABLpDIK5/KWwNTDSoO13t41qNwPTx4No1CUhAAhKQgAQkIIEfCaATStQKpdpV8IVj&#13;&#10;BKbgwdE0CUhAAhKQgAQkIIFOERhRCnEfsk5V2KF6VDBVQSpgqhIzvwQkIAEJSEACEpBAfQkUN4Ws&#13;&#10;vih7ZblTyHpF3nYlIAEJSEACEpCABCQggcoEFDCVkVlAAhKQgAQkIAEJSEACEugVAaeQ9Yq87UpA&#13;&#10;AhKQgAQkIAEJTC4Bpo+VNoWsNHsmd0Qm1JoRmAlhs5AEJCABCUhAAhKQgAQk0AsCRmB6Qd02JSAB&#13;&#10;CUhAAhKQgAQmn4ARmMln3oUWFTBdgGqVEpCABCQgAQlIQAKlEihtG+VSOZVrl1PIyh0bLZOABCQg&#13;&#10;AQlIQAISkIAEmggoYJqA+FUCEpCABCQgAQlIoP8I8ADL8h5iGfcUKNSukq8Ap5CVPDraJgEJSEAC&#13;&#10;EpCABCTQUQID7vrVUZ69qMwITC+o26YEJCABCUhAAhKQwOQSYOlLieIlbSwwuSjq3poRmLqPoPZL&#13;&#10;QAISkIAEJCABCbRPoEQR07715owEFDBeBhKQgAQkIAEJSEACU4RACsMU1ld3Ras6IE4hq0rM/BKQ&#13;&#10;gAQkIAEJSEACEpBAzwgoYHqG3oYlIAEJSEACEpCABCQggaoEnEJWlZj5JSABCUhAAhKQgARqSSCt&#13;&#10;ly9sDUxh5tRiXI3A1GKYNFICEpCABCQgAQlI4NUIlLj+hR6Vater0e5maSMw3aRr3RKQgAQkIAEJ&#13;&#10;SEAC5RAYCcGUYw+WGIKpPB4KmMrILCABCUhAAhKQgAQkUF8C7vpV37EbsdwpZHUfQe2XgAQkIAEJ&#13;&#10;SEACEpDAFCKggJlCg21XJSABCUhAAhKQgAQkUHcCTiGr+whqvwQkIAEJSEACEpBAWwQG4oL5gcLW&#13;&#10;nGCTqRoBIzDVeJlbAhKQgAQkIAEJSKCOBErd7KtUuwoeYyMwBQ+OpklAAhKQgAQkIAEJdIrAj0qh&#13;&#10;sAiM2yhXH18FTHVmlpCABCQgAQlIQAISqC0Bp2zVduh+NNwpZHUfQe2XgAQkIAEJSEACEpDAFCKg&#13;&#10;gJlCg21XJSABCUhAAhKQwNQmUGL0pUSbyr5KnEJW9vhonQQkIAEJSEACEpBApwhErVDaLmRuQlZ9&#13;&#10;cBUw1ZlZQgISkIAEJCABCUiglgSIdpQW8SjNnvIHVgFT/hhpoQQkIAEJSEACEpBAJwgk/VKYYCjM&#13;&#10;nE5g7nYdroHpNmHrl4AEJCABCUhAAhKQgAQ6RkAB0zGUViQBCUhAAhKQgAQkIAEJdJuAAqbbhK1f&#13;&#10;AhKQgAQkIAEJSKAAAmn+WAF2NJtQql3Ndpbz3TUw5YyFlkhAAhKQgAQkIAEJdJVAFAsDpS06Kc2e&#13;&#10;rg5ARypXwHQEo5VIQAISkIAEJCABCZRMAN0yol3KEgw/21UyvbJsU8CUNR5aIwEJSEACEpCABCTQ&#13;&#10;NQID5T0HprhtnbsGv2MVuwamYyitSAISkIAEJCABCUhAAhLoNgEFTLcJW78EJCABCUhAAhKQgAQk&#13;&#10;0DECCpiOobQiCUhAAhKQgAQkIAEJSKDbBFwD023C1i8BCUhAAhKQgAQkUACBH1fxl7YLWbKnrI0F&#13;&#10;ChisMU1QwIyJx5MSkIAEJCABCUhAAv1FQLFQ9/FUwNR9BLVfAhKQgAQkIAEJSKAtAgMx2sGrpFSa&#13;&#10;PSWxGc0W18CMRsbjEpCABCQgAQlIQAISkEBxBBQwxQ2JBklAAhKQgAQkIAEJSEACoxFQwIxGxuMS&#13;&#10;kIAEJCABCUhAAhKQQHEEXANT3JBokAQkIAEJSEACEpBANwjEFTDlrYGJNpmqETACU42XuSUgAQlI&#13;&#10;QAISkIAE6kgAnVCiVijVroLH2AhMwYOjaRKQgAQkIAEJSEACHSZQ2C5kHe7dlKjOCMyUGGY7KQEJ&#13;&#10;SEACEpCABCQggf4goIDpj3G0FxKQgAQkIAEJSEACEpgSBBQwU2KY7aQEJCABCUhAAhKQgAT6g4Br&#13;&#10;YPpjHO2FBCQgAQlIQAISkMB4BOKC+eKWwJS4scB4HHt83ghMjwfA5iUgAQlIQAISkIAEJoNAqdt9&#13;&#10;lWrXZIzJxNowAjMxbpaSgAQkIAEJSEACEqgbgaQVCgt5FGZOHYbUCEwdRkkbJSABCUhAAhKQgAQk&#13;&#10;IIFEQAHjhSABCUhAAhKQgAQkIAEJ1IaAAqY2Q6WhEpCABCQgAQlIQAITJVDqSpNS7Zoo58ko5xqY&#13;&#10;yaBsGxKQgAQkIAEJSEACBRAYiLuQlbbopDR7ChimcUwwAjMOIE9LQAISkIAEJCABCfQBgVJDHaXa&#13;&#10;VfCQG4EpeHA0TQISkIAEJCABCUigcwRi/KW4CAw2maoRMAJTjZe5JSABCUhAAhKQgAQkIIEeElDA&#13;&#10;9BC+TUtAAhKQgAQkIAEJSEAC1Qg4hawar67knjZtWpgxY3qYP3dWWLxwbpgX32fOGAzT4/GXL1+G&#13;&#10;Z89ehEePn4R7w4/CrTvD4eGjJ+HFi5fpXBWDcjsL588Jq5cvSiHUazfvhjv3H4bHj5+G589fVKmu&#13;&#10;63lnz5qReCyI9s6bMyvMmjmYbH72/Hmy996DR+HmnQdh+OGTZDusSLmf3ebZdQA20FcEuD6fx2v3&#13;&#10;4cOH4c7t2+H+g/vhyePH6Vi8sMOMwRlh7tx4rc9fEBYtWhRmzZpV3DSHvhoQO1NrAvx7evHiRbh/&#13;&#10;/364fv1aeBH/fi1evDj++5mf/u1Mnz691v3TeAlIYGwCCpix+UzKWcQLwmVow4rw1u5NYUt8X7po&#13;&#10;fsCBfx5/oO/dfxQuX7sdjp25HL45eCacv3QzPHnyLDo+Iw57u0bSzsIFc8Ke7evCf/5Pb4Tp06eF&#13;&#10;f//icDh07EK4duNuGB5+3G5VXc/HDiFLFs0Lb7y2MezcsjZs3rA8LFs8P9o8PQw/ehyuXL8Tjp66&#13;&#10;HPZ9fzKcuXAjCZpnz54nuyaLZ9ch2EBfEUC8PI6C5dKli+G7b78JJ0+eCDeuX0+Chut90cJFYf2G&#13;&#10;DWHrtu1hz97Xw6pVq1L/y9stp6+Gxc7UlADihX9P586dDf/xl4/TzYA333onbNm6NSxfvjzeDJhb&#13;&#10;055pdrcJsAFZab+r2GSqRkABU41Xx3Pzj2hxFBW7tq0NOzavCVs3rQzLlywMg1FccA6HnQjErNkz&#13;&#10;wmAUII9ipITIzIXLt6Kwedi2PdS1YP7ssH1odXhn7+bwm3e2hSfR4T9y+nI4ff56EjNtV1YxI4KC&#13;&#10;CMr8ubNTdOnp02fhShRMD0YRTLOIvEQmmzeuCLt3rA9bNq4MC2JUakaMSg1MG4h1zA4b1s5In+/H&#13;&#10;qBR9O3fxRrh772H6PBk8KyIwuwTCw+HhcOHChXD8+LFw4vjxcOnypfD8GTcinqdo6q3bt8LjJ08C&#13;&#10;EcaFMQIzY3AwLFi4MN1NFp8EJDBCgH8vT+K/kzt37oQrly+HAwf2h6/37Ut/D1avWRtWr14dnsdI&#13;&#10;jEkCEuhvAgqYHo4vjve0KFRWrVgc/vSb18KmdcvD9Vv3w3eHz4Tjp6+E23eHk5BZu2pJeHP3xrB6&#13;&#10;5eLwm5nbw5KF88LHfzvctoAZEUKxnTht7Hfv7Qi/eXt7bHNRuHT1dnT4uw8A8UJ0aXMUIls2rAy3&#13;&#10;47Sv/++vB8PJ4WstG2eKG8Jlz871MfqyOjp0L8LHn/8QLly5mabTLV+2MLyxc0NYvGhueP+NLWHh&#13;&#10;vDkpekSkajJ4tjTagxIYh8DNWzfDvi+/CCdOHg+PHj0K69atD6/t3h2WLlma7iRfjOLm+++/C6dP&#13;&#10;nQrz5s0PL+Md5u3bdyhgxuHq6alFAPFy48aNcDLeBNi378tw+NDBcObM6bBi5cp0Q2Bq0bC3EyKA&#13;&#10;3zMJvk8l20qzp5LxvcncUsAwtzTPL+WdlJzteOefd16mVycwLUYTZsZ1HUzrWrNySYq0HIzTufYf&#13;&#10;ORcOHb2QxMyMwekpKrNs6fx0HhHwMq5/+Xr/6bYNmDNnZli5bEEYWr8iiRimq7GehPZH27qPMSbP&#13;&#10;omjb/HkxchJFCLZOG5iW5h0/jlGUBzH6wRqUB8OsQXme1uW0MorIyeI4HWzd6iVh++bVabra3BhR&#13;&#10;GS0tjJEiolHbNq4Kg7H/l67cjtPczocfTl4KT58+Dwi6mTEytWfnuiT6iEjt/+FcuHTtTookdZvn&#13;&#10;aHZ7XAKtCDDV5VmMtNy6eTMcPXokTSEbGtoctm3bFl5//Y2wcsXKJGAWLFiQzhGZwSGbNWtmWLN2&#13;&#10;bVi6bFmraj0mgSlF4OnTp/FG1XC4fu1aOH36VDh18mS4dvVKWgPDurKnUdjwb80kAQlMDQKjChh+&#13;&#10;LPijy4s0GKcz8JoxI07dUcB05OpgDcrcKC5w0u89eBiYDvXNwdPh4JHz4c694ZGpJfEH+dbt++FY&#13;&#10;XO+xIEYa1q9eGlbECMSsWS2HrqVdS6N4eDdGKoh+PHj4OK6huRFWLF3QMi8HGV9eiI49O9alaWeI&#13;&#10;H9agsLnA4ydPk7g6cfZK+OrAqTQF7cGDx/GPx8i1MmrFbZ5gqtm2OJWOfh49eTnsP3o+XLk2skaH&#13;&#10;zQtYr7Nv/8k0ZWBXXB+zYc2ygMBDbBGB6TbPNrthNgkkAvyGPnjwINyMAoYpLzha27ZvD3vjOpel&#13;&#10;S5emCMtg/F1dFae+7N6zN4rwwXDq1Mk0heytt9+RogQkEAkgXljvcuzIkRSpHI7/ptasXRdmx7Uu&#13;&#10;d+7ekZEEJDDFCCQvmIVw7OTBH1neuZvBFAdCtY0CZubMmemP7Zw5caecefPC/LjbB3cN2S3HNEEC&#13;&#10;0SG/G8XKDycupoX5J85cDVev3/1ph7E4Oz6OAXdwX0RB8yIJi7EiJ41WsPZkboycrCXyEde+sCj+&#13;&#10;9Llr4VmMYhAJGS2xBgXRQ7Rn9/b1MXKzPK1fmZGiNtPC7Nkzw4rlC8OLaNuTGImZNXNGmvJ2K0Zj&#13;&#10;pseoDlPA1sRpcfPnjVwXi+OUt6EonjasWR7X9ywIgzFi8vquDWnXNWx4HDckYP3K3bir2P34ImLE&#13;&#10;dLcFMfLDLmln4yJ9dkoj+kIiz9m45mX9mqXpOxEXxNb82C67qXWLZ2rM/0igIgF+Q+/fu5fm7D+I&#13;&#10;O4/NiL+jq1atDmvXRedr9pwwPd4YYr+khSziX78+3WHeH6eSXY3/Tlg3Q3STnfW8cVQRvNn7igCz&#13;&#10;Qfi3xDs+x5w5c8P2HTvSjYGD+7/vq77amW4SKHH+GP0t1a5ujsWr1T3Ij8G9+Mf1eJxPeuLEibgz&#13;&#10;zslw5cqVJGYQMI1TyBAw7OyxMs413bRpU5oCsXPnzrTjh39cqw8Eu2axFfDJs9fSuhCiC1dv3vuJ&#13;&#10;ea6RKM2G6KyvjutW2E751u0HSTjk86O9I15Ye7J10+okCHDuj5y8GK5EQcFaGKaEtUqLF8wNr8fd&#13;&#10;v3bH3cp2RKHzJAqHz74+Hs7HNShPYvQFgbI5CpI1qxaH3767I0WFEBVEkBA/iKP/8sc3w7ahkV2U&#13;&#10;ZkaBgxghgsRGAoielVEA5U0IrsU+sxPakVOXkhBi97V5MT9Tz+BDNIqF/znBib48jNsns6kBUaGF&#13;&#10;8+YmQXQ3rhvqFs/cvu8SqELg2bOn8Tc2bloRxctAnII5J4oWfkeTeGnY6jUt2o83hDj39OmTlD9N&#13;&#10;jYnRcCLfbgtbhbp5+40AomXlylXxptyIcBmM244viov1fzh8KIqZOenGa7/12f50j4A+a/fYTlbN&#13;&#10;g4iVs2fPhsOHD8d5pafDtTi/FEHDFDLmk+ZBznc/8tQyojZ8RtSQj+cWzJ49e7Ls7ot2cMTZDpkX&#13;&#10;C9ubU96Na1OMgGzdtCpFUC5fvRMd9Kuj7uBFHURomEa1PE4Tey3ubkYEhWfHnL94M0UznjwZeY7K&#13;&#10;aAKGNSivbR3ZFY1pbldiuUPHL8Rtiy/FyNzTuInA3NT+zBjheW3LmjA7CpQ1cYOBqzfuhRcvJz4H&#13;&#10;eVqctsaaH+xKa3Ti90dRMA3HaW+Nz6jhWmQLaSIysIsYo1M4I247PXItwrKTPJvHxe8SqEKACApC&#13;&#10;5HGMarOLHhEYfjeZktuYpkUxw2/ozB+vY3Yky1Hw5ryN5fwsgalAABGPn7Ew7syX//3gn1y8cD7u&#13;&#10;0DkjxH9kUwGDfXxFAvGSiX7tK1bSheKl2tWFrnasysH9+/eHH374Ic65PpWmKmzevDksi4tGmSKW&#13;&#10;fyRojdAtoiUtoovPLjh3Li40P3QoiRimne3du1cB07FhGamI7YD3xqlWbHtMNIRpZJ9/eyJ8HdfJ&#13;&#10;MF1rtIR4Yetlpli9G8vOiVO+/vbN8XAgbg7ALmc8xHKsxKJ9ppyxTmbf96fCt3FXtEtXbsU7wqxz&#13;&#10;iWtyYtsH4jqdOTFS8laM1MybOzOsW7U0PqvmTrgYF9yzXud+3BGseQoZU9K2xhfi4t/+eiCcikKM&#13;&#10;lKeQPYzRFJ57g/38YRoRKi/C0zh17kUULc0pn8cmptgMDk4b85dpojyb2/W7BKoQYNMNfj/zVLB8&#13;&#10;fTfXwTXP+hdeP1//z3+aNtOc3+8SmEoEiEDm6ep5SiX/TkwSqE6gxM2ovJarjuPgsWPHUuSFH4I1&#13;&#10;a9aEXbt2pXnY3OXgbmC+88cfYNbF3L17N5w/fz45stejkCFqww/L0NBQmlpW1QDz/0yA32LGgalf&#13;&#10;LJjfEhey82DLobi9MlOlzsdnvxyJO3GdiutY7seoRKtEecQL07eI2lAXU7WI2pyIU9UexnJIgV/L&#13;&#10;gZG2id5QZmVcQJ/WocRoDOthmEq2Lk4Za0wrli5Mz2QhYrJsyfwfI0S3w/Wb98ONKJRyYjH+ozgF&#13;&#10;bHDGtLTQnkX47BqGCGpMTBljd7KRvdHyP+aX8XsraxtLtv7cCZ6ta/aoBCZGIF/VVUpPpEyV+s0r&#13;&#10;gToQ4G9b9kfqYK82SkAC3SUwSCSFqMpHH32UxAsPgUK88EOBMOFHgzRyt/t5is6wcw7rYI7E3UA+&#13;&#10;//zzNAWNOkyvRmDkB3p6et7Lh29uTc9B2RzXsDD967MYQTkYd+MiusEi9bygvbFFyiNAEB+scWG7&#13;&#10;4TMXrofjZ67EyMitJF4ap2I1luUzZZm2NjtOx0KUsObm9+/vDHvjM1lYe5OfdJ/LLYxrZdgVjYgM&#13;&#10;omkeD5uM0ZOJpnSNxXVBtEPEZXpcL8A1OBhfTC9rTvSXKW7YTeQm2dcQqXlVns3t+V0CEyEwcp3G&#13;&#10;azhex0QLicRwrTenkd9YIjUjC5W55tPvcPwtpg6TBCQgAQlIQAIjBAZ5mi1rWdbFHXG2x60989Sx&#13;&#10;sQCxyJTdx/JamVzHWGU8NzoBHHAcdXbTQnTsiA9v3LtrfVpX8iiKF3YO++7QmbhT2aUkXljA3irh&#13;&#10;zKdnvsQF8rvi2hQekEneRXHxPFPCVsfjpN3b1qWF+ERaWF9z4/a9OB1sMG5PfC+tN4mxmOgwjbSA&#13;&#10;w8Wrhb+V1sEQDWKnsCtx+hgL+Z9G8THRxJogyrPIn80Cpk8fCLNjVIYpcPQtpxGHkGfoxCkFcf0N&#13;&#10;0wlYmzMcF/Xz0MtO8czt+S6BVyGQ1rbERcZMf2GNGOta8lrCxptEL6KwSbs/xqm6A/GazmtlmPvP&#13;&#10;NW6SgAQkIAEJTIQAN874u8N6THx2gg78LcK/I3GzjFlXaADWmrExBn93OE8+dinO5aiHG26cpwx6&#13;&#10;gF2JKcvfq8ZEXtpiqQmagb9x2DJyg5lZN3PD4rgZR9Ye/E1sNw1iXDYCQ9opTH7Wx/AHGSPoSKs7&#13;&#10;iu0aMdXzwXxe3HKYKV9/+s1rafoXURC2U/5q/6lwJAqXC5dvjhp5yfyImixdPC/t8LUsblfM1LNF&#13;&#10;MTLyxq6N8aKNTlOcBkhaGqensT4GUfDHD3eFjWuXhR+OXwwHjp4L3x48k0QPO49duno7/L+fHUqR&#13;&#10;n5txStjDR7+ctpZ2F4v1IzguX4tTx6IAQsRMNHENEVlCtPGQTNYKsBsZz3e5EXcqywlhQ6RoThRg&#13;&#10;c+ZE5y5eg/eG4z/KHyNTneKZ2/NdAq9CgB90otrz4g88Iv1R/APC9sisKeQ3NE+L4d8nP/AP4jmm&#13;&#10;U/KDPiv+JlPeCMyrjIBlJSABCTQQ4A5tvkvbcLinH7tsD0ICAcKsK9a+s3nX7du3k6DAp0eAMLNq&#13;&#10;y5Yt8QHLr4e18SHK/H1CvNy6dSutk//+++9TOZaSIELQAatWrUqzt7Zu3RqGhoaSGGnkiHg5c+ZM&#13;&#10;2uWYWVuX47PQEDG0ifDZuHFjePPNN1NZ1t8jnNpNg6gfGuAha1evXg1LlixJiggnsPmPJg4mgof8&#13;&#10;rH+hDEbQYDvCp12jpko++PJaFHf1Ys3K6zs3xOjLmrTV8PlLceevuLXwtzHyQpSD3bbGmv6VmMVZ&#13;&#10;KXGI4pqXR2k7Yp73wtSqdsUlZWljOAqV6z8KBkQBEZZj8YGSbHecFtkjuKJ4WLFsQXK0onxN0Zj7&#13;&#10;w49TBKR5/NgCmYX7F+IanlnRGePzcMzbnLCTF5GUK1G8TY8ChulwG6MQY00N9XP9zYsPulwb1+Os&#13;&#10;jTufwY+tlm/fGU7v3OHuGM9mA/0ugQkQQKDwQ70oPucFUYJw4Uec3ZN4HszceIzr+m58GB/rC2/c&#13;&#10;uBGPzQ/LV6xIv638xpokIAEJSEACVQlkv4qbY6x555EpbNqF/44I4W8PeXJ0hPXuCBfeWVKC2EB4&#13;&#10;UBbRg5ihHGUQRexkzHeETrrpFssibEj8reM8G37xiBZ2OUY/5DZzJAf9QPk9e/aktrNvPF5fB5cv&#13;&#10;Xx4uXryYGqAClBfTyRrvDOZKaDQb9O233yYQ3B1cEf/Qkt9UjQCDxMMm18cHTf4vv9uTpnmx9uPw&#13;&#10;sYvxuSvH4lPoL8Vdw+4l8cKd2/HS4zjtiijId0/OhItRLMyLz4+J1cX0y7Kv79wY/vs//jYtmP/4&#13;&#10;8x/C1wdOhTPnrwW2aL4ZxQXPeTl59koUpwNh26bVaVE9u4qxccDDOFWLtS5D61ekh1H+7t3t8Zp4&#13;&#10;Fv7vj79NGw0wBax5rcyDWI5pcNh2KC7cR9BciQv5R0sPolBh04GZcVobW0ATYSEadDs+7JKpZeyO&#13;&#10;xu5qu+PanCexPdb3pAhRbAemneI5mn0el0AVAgiYeVGQjKwdXBUuXboYjhw9km76vPNuXGsYhXr6&#13;&#10;XY2i5tDBA+HCxQsp78aNm9LNpCptmVcCEpCABMYmEN2EX92gH7tE989iUzcSQgOBgZD49NNPUwSG&#13;&#10;QAViYfPmzWm6GOe5qXbgwIGUj78L6ADTAABAAElEQVRHCJwPPvggTR375JNP4t+tSykqsyM+PJYH&#13;&#10;LuP7I2aIriBQiMrkHYypn3YRLAifL7/8MtWDvtiwYUNqE2GEIEJ/fPfdd+nGHXqEv5OtAiit2AwS&#13;&#10;9qEhjM3bIlMhURVUFA4hKast5s/RUbZeZk4cCo2QE+EnUzUCPOtkady9i4dNEn3hHUedqWOIhJVx&#13;&#10;u2Me+NikP9KuYudihIbEAy4RQTfjwy15Wj3PTKEOXqMlLo67MW9UJlG4XE9ra85fuhEV+Mg++pw7&#13;&#10;fOJianbj2uVhXRRYu7evT0+7Z8tjoi/r4uL9zRtXxN3HFvwYrRmIqjoKpRHF9IummRZ2++lwuB0f&#13;&#10;MtlOuvfgYXqo5YzIh3bZxSyv20EgIWB2xefb8HDM01F4HY1T7G5GocfuZUyPmyjPxKQdA80jgQoE&#13;&#10;iKDwW7p06bKwIz74l39/w/GhlidOHE/PfFly4UK6+3QxCpdrMbI9GLdRHhraHLZu3ebvagXOZpWA&#13;&#10;BCQggV8SIPBAcIIIC747a1F4AP1rr72Wpn4hNoi2nI47CqMDyIcooQzTyBAafMf3f+edd1KQA+HD&#13;&#10;3zRmYvH3jQgNYoYZBAgQ9APtoiWYspZmFcTZXps2bQpvvPFGykN9rH0h39GjR1Mb2MduyEy5bico&#13;&#10;Mvj222+nu3woJEI8GIJBrIfBwDw/mw4S7qFRGuQ4SgpFxdbLGGKqRgCRwi5jLLBfuWxRcsxZsM4W&#13;&#10;yrvigySH41qQlH4ZQIkRmgvhf/4/n6dT/9t/+TBOTZkTvvz+ZJpyxq5jd6JYeJV06+6DtBbmDhGP&#13;&#10;KD42xTUyv/9gZ3xQJE8Dn5ZELToFh59nxByNO6OdOH05TQ1rtTtaVVto91DccY2to6fFnchg9J/i&#13;&#10;rmqs8eHaREwT5Tkf1wV9deB0XCN0MVyLAuZVeR6MXE0S6BaBJfGH/f33P0w/3gfjna7Lly/FH/yz&#13;&#10;8e7YyEYZPIyPEPzmzdvij3ycE7x5S5x6NrLxRrdssl4JSEACEuhfAkRXmLaF/54X2uO3I2AQCkRS&#13;&#10;uKmG8CAYgYAh2oLwYKoZQQzq4Py2bdvijbWt6e8UvhhrZhAlHKcML9pgXQx+GqKIyA9lEUNoBqIs&#13;&#10;aAvaZeMwbDt48GAKiFCeOjnXloAhFIRxKC9ECo0RWaGzGE7HSIgWXhjFuhkMpCMYnqec9e8l0J2e&#13;&#10;IQKIWtyJkQmccLYjfhbH4qfpYk3CpVNWsA3zwfhQS565cunarRS1aVxfw45eTMtivHlY5fMoFljo&#13;&#10;P33JvCgoZoRnL56n9Sis09kfF/6fOH0lrVlBcHQiMRWONTBcf4iSZ3FbWTYkILrC3Wm2lb5y407c&#13;&#10;UvpSEjpnL96IU3CehhkLB3vCsxN9to7+J8Dv5sb4Y8/mFITomTp2/dr1eFNo5IbDokWLw4a4oHFr&#13;&#10;/E3dtGko/dDzb8AkAQmMToD1ZTvjTVQcoVVxRghryqbHG6wmCUhgZKocYgOxgmBAPBBBYekHf194&#13;&#10;cZ6gBC98fvx8Ii9EWPJxdiZDfBCxyYlziBOiJkR2iMIQRaEsCT3BxgG0TR7K8neQRFlECnZQN2XQ&#13;&#10;IazFJ287aZAKECB//OMfUzQFA2gQY6gQcUOiU+RFXdEYRucXxwFgqkYgTZWK05+uxOle7DY2O24J&#13;&#10;PPLE+RHlgsBplXgwZZ5CRiSmeQpZqzKNx3D4/8f/9Vka06tRCLC2pHFrZi7eqF3StDS2bz4ZnyPD&#13;&#10;lssz41Q1xpnzbFeMkGCR/70HrI35MVrU2NAEP4/0O05rjILu+0Nnw6kzV5OQmTlj5HkYiK1HUeSw&#13;&#10;49mNOHUO2xF9neA5QZMtJoFxCeTf0DVr1oY58Ud87+tvhCdRyOTfWO46cZzf2IVxwX/+4zJuxWaQ&#13;&#10;wBQmsDb6L//4j39ON/9wsIha4pOYJDAaAW4LlXZvqFu3qhAKiPyhoaEkIPDhWKvS/PeF2VVM+WLd&#13;&#10;SvbpOUZ5poTh9/M3qjnl+smDeEE/EAAhEc2hDgIeiBjyNifq5BxraPJWzbl8c97m7/EZgfH5I7Ew&#13;&#10;L0I8VIB4oTIaJiqDw5o7QT5gMNUBJWeaOAF2Frvx5F7cYevnLYKr1jaRaU9M0dofF9OPlRhzRAmv&#13;&#10;y/EZL5OdEDFEgi4/utN2+53gOdn9tL2pQ4A/GPyOzo+/n7xMEpDAqxNAsOzc5VTLVyc5RWpAufAq&#13;&#10;LHG/euTm8fg7x2bxwft4CcGCr86r1VIPZgPg77OgniljbK2M4MgihrUwlB3tMStoCMQLQoS8RELz&#13;&#10;TTk0RC5PHvI2J45Rdy5PmVy+OW/z91/IIf645m3QUFtUwjQiEqBoiEbIx8skAQlIQAISkIAEJCCB&#13;&#10;WhFow/mf7P7gbxM0yMs1WrWPL44owR/nvR0R06oejiGYiJiwgRfPeGExPfWyWJ9gBaKGaV20g8/f&#13;&#10;qq2sDciDZuBFvST6wvdsbzvlc/9TBeP85xcqhEayUhunnKclIAEJSEACEpCABCQggVckQCSEXShP&#13;&#10;Dt5LoiKvI2mulmgFAQaiKbz4XiUhLngRKWHJyOm40D4/2BL/n5lYrJUhApOf91il/sa8Wcg0Huvk&#13;&#10;518ImE5WbF0SkIAEJCABCUhAAhKQwNgEWC9yNO4CfOGHm+Hw4cNpLUqrEix6Zwex3bt3p/eJCBjW&#13;&#10;mLBY/quvvkptEWmhnvfeey/VyQZdLCXhGIENIkKNkZVGuxApnCMP0ZvGSA2fJ1KeMu0kBUw7lMwj&#13;&#10;AQlIQAISkIAEJCCBbhDo8pS2PD0NocRi++PHjyfxwk5hCJWNcQfMvXv3pugLER7y57XurJFp3NSr&#13;&#10;sfuIF9atIIqI4DSudaFejnGO8tTZnCjPuVblm/M2f1fANBPxuwQkIAEJSEACEpBAfxKIYqHVeoxe&#13;&#10;djZtB75zY9i2elbg+YztTCGjTLuJtSVs0sVC/U8++SS9M22NnfvefPPNJFzYvjjvNpZ3B2PbYwQK&#13;&#10;IoY6mhPH8m5j5GXtDGWJzPCZTQFyeURKc+JY3jQsl293jb0Cppmm3yUgAQlIQAISkIAE+o7A+Pt2&#13;&#10;9abLs+Oak+VxetiWLctTpGK09SMIL6ZY5UX841lLPUQ+EAk8rJ4F+ydOnEhTxFjvsnPnzvQIFSIw&#13;&#10;rHuhXhKfETess0GksF4mP6OFyAz5EEAs8ucBlNSP+OFBlJQlsZsZx3mRh7xs4cx5Ii8IKrZtRuTQ&#13;&#10;Bm3RZi6fKhnjPwqYMeB4SgISkIAEJCABCUigjwgQgYn/KypFm6ZHYUL0YTTxku1FxORXPjbaO+KF&#13;&#10;KAfPePnLX/6SRAwCaMeOHeH9999PD6PnmY6Ihsa1J0z/QuAwxYy2WNB/JK7RIUqyZcuWNO3sxo0b&#13;&#10;aacypqMRMWLx/6b4sGYEDn3gM7ucEfVh0wDOI1IQMeRHULHzGfVQ7+r4IFraZBpaO0kB0w4l80hA&#13;&#10;AhKQgAQkIAEJSKAbBH4UJY0iohPN8BwWIh8s1GdzgHPnzqUoCZEORAUREMRJc0JQIDSYVoYQIYJC&#13;&#10;BObAgQNJlLC2hagM9RJNWbJkSdiwYUMSIIgf0rr4kFnyIHDYFOB03PEMQYWIwS7Ksh6HyA3CBQHD&#13;&#10;OaagtZMUMO1QMo8EJCABCUhAAhKQgARqRACRglAg2oFQIdrBmpQsLBAbRFiaE9GSf/iHf0jC4g9/&#13;&#10;+EM4duxYiqTs27cvfP7550mIUA6hw/Szbdu2pRe7pOUpYHwm0sNUMdpHwBw8eDCVpT3EGsKHNT+0&#13;&#10;h4hBGLUr4hQwzaPmdwlIQAISkIAEJCABCdScACIDQUCUI0/hyutnWgmX3F3KkI+ICOtkECVETyjD&#13;&#10;mhbWrHCMdS67du0KbL1MBIXpYzkxHY7ze/bsSVPOmIJGxAUBRf0s8kf8cH7z5s3JxrwGJ9cx1rsC&#13;&#10;Ziw6npOABCQgAQlIQAIS6BsCPGWkRdChp/1r78kn1U2cP39+Ei4IibfeeistvEeEjCVeaIUdzoiI&#13;&#10;MJ2LKAmREeogosOaGta4IEKI4JCXdojGNCeOMbWMdTYIHda+MOWMRN2cR1zlLZuby4/1XQEzFh3P&#13;&#10;SUACEpCABCQgAQn0BwFmS/16xlTv+9YluxAeiAdeE01ERRAqrImpmhApCBRenU4KmE4TtT4JSEAC&#13;&#10;EpCABCQggXIJlBaCKZdUsZZ1K2pVbIc1TAISkIAEJCABCUhAAhKoLwEFTH3HTsslIAEJSEACEpCA&#13;&#10;BCQw5QgoYKbckNthCUhAAhKQgAQkMBUJDISXBS6CGbGpxMU55V4jroEpd2y0TAISkIAEJCABCUig&#13;&#10;gwRY/jLeLlwdbK6tqlyS0xamX2QyAvMLHH6RgAQkIAEJSEACEpCABEomYASm5NHRNglIQAISkIAE&#13;&#10;JCCBzhFo4zkonWuszZoMwbQJ6udsRmB+ZuEnCUhAAhKQgAQkIAEJSKBwAgqYwgdI8yQgAQlIQAIS&#13;&#10;kIAEJCCBnwkoYH5m4ScJSEACEpCABCQggT4lwD5fJTq+2OQeZNUuOtfAVONlbglIQAISkIAEJCCB&#13;&#10;2hIYKG4XMuVL9YupRCFavReWkIAEJCABCUhAAhKQgASmBAEFzJQYZjspAQlIQAISkIAEJCCB/iCg&#13;&#10;gOmPcbQXEpCABCQgAQlIQAISmBIEFDBTYpjtpAQkIAEJSEACEpCABPqDgAKmP8bRXkhAAhKQgAQk&#13;&#10;IAEJjEWArb5K3O6rVLvGYtnjc+5C1uMBsHkJSEACEpCABCQggckjMOCT7ycPdpdaMgLTJbBWKwEJ&#13;&#10;SEACEpCABCRQEoFSQx2l2lXS2P3SFiMwv+ThNwlIQAISkIAEJCCBPiUwLWqF0iIw2GSqRsAITDVe&#13;&#10;5paABCQgAQlIQAISkIAEekhAAdND+DYtAQlIQAISkIAEJCABCVQjoICpxsvcEpCABCQgAQlIQAIS&#13;&#10;kEAPCbgGpofwbVoCEpCABCQgAQlIYBIJxB3ISlsDEw2aRAD90ZQRmP4YR3shAQlIQAISkIAEJCCB&#13;&#10;KUFAATMlhtlOSkACEpCABCQgAQlIoD8IKGD6YxzthQQkIAEJSEACEpCABKYEAdfATIlhtpMSkIAE&#13;&#10;JCABCUhAAomAS05qfyEYgan9ENoBCUhAAhKQgAQkIIHxCLBWvsT18qXaNR7PXp43AtNL+rYtAQlI&#13;&#10;QAISkIAEJDCJBArchSwYEqp6ARiBqUrM/BKQgAQkIAEJSEACEpBAzwgoYHqG3oYlIAEJSEACEpCA&#13;&#10;BCQggaoEFDBViZlfAhKQgAQkIAEJSEACEugZAdfA9Ay9DUtAAhKQgAQkIAEJTCaBkQXzZa05KXFj&#13;&#10;gckck4m0ZQRmItQsIwEJSEACEpCABCRQMwIIl7LEywjAUu0qd3iNwJQ7NlomAQlIQAISkIAEJNBB&#13;&#10;AkZgOgizh1UZgekhfJuWgAQkIAEJSEACEpCABKoRUMBU42VuCUhAAhKQgAQkIAEJSKCHBBQwPYRv&#13;&#10;0xKQgAQkIAEJSEACEpBANQKuganGy9wSkIAEJCABCUhAArUlEBfMF7ftV4kbC5Q9wEZgyh4frZOA&#13;&#10;BCQgAQlIQAIS6ASBUjf7KtWuTjDvUh1GYLoE1molIAEJSEACEpCABMojUFwApjxExVtkBKb4IdJA&#13;&#10;CUhAAhKQgAQkIAEJSCATUMBkEr5LQAISkIAEJCABCUhAAsUTUMAUP0QaKAEJSEACEpCABCTwqgRK&#13;&#10;XWpSql2vyrub5V0D00261i0BCUhAAhKQgAQkUA6BuABmoLRFMKXZU85ojWqJEZhR0XhCAhKQgAQk&#13;&#10;IAEJSEACEiiNgBGY0kZEeyQgAQlIQAISkIAEukKAYEdpERgDMNWH2ghMdWaWkIAEJCABCUhAAhKQ&#13;&#10;gAR6REAB0yPwNisBCUhAAhKQgAQkIAEJVCeggKnOzBISkIAEJCABCUhAAhKQQI8IuAamR+BtVgIS&#13;&#10;kIAEJCABCUigBwTYt9hUawJGYGo9fBovAQlIQAISkIAEJNAWgZEV/G1lndRMpdo1qRCqNWYEphov&#13;&#10;c0tAAhKQgAQkIAEJ1JRAemhkYdt+GRCqfjEZganOzBISkIAEJCABCUhAAhKQQI8IKGB6BN5mJSAB&#13;&#10;CUhAAhKQgAQkIIHqBBQw1ZlZQgISkIAEJCABCUhAAhLoEQHXwPQIvM1KQAISkIAEJCABCUwygbjg&#13;&#10;pLAlMNGgSWbQB80ZgemDQbQLEpCABCQgAQlIQAJjE0gL+MfO0pOzpdrVExhtNmoEpk1QZpOABCQg&#13;&#10;AQlIQAISqDmBGH4ZKC0EU5o9NRhiIzA1GCRNlIAEJCABCUhAAhKQgARGCChgvBIkIAEJSEACEpCA&#13;&#10;BCQggdoQUMDUZqg0VAISkIAEJCABCUhAAhJwDYzXgAQkIAEJSEACEpDAlCCQFswXtutXYebU4jow&#13;&#10;AlOLYdJICUhAAhKQgAQkIIFXIlDqdl+l2vVKsLtb2AhMd/lauwQkIAEJSEACEpBAIQTYgay0XchK&#13;&#10;s6eQoRrTDAXMmHg8KQEJSEACEpCABCTQTwTctbj+o+kUsvqPoT2QgAQkIAEJSEACEpDAlCGggJky&#13;&#10;Q21HJSABCUhAAhKQgAQkUH8CTiGr/xjaAwlIQAISkIAEJCCBdgiUuGDebcjaGblf5DEC8wscfpGA&#13;&#10;BCQgAQlIQAIS6EcCJWoXOJdqV8nXgBGYkkdH2yQgAQlIQAISkIAEOkrAXb86irMnlRmB6Ql2G5WA&#13;&#10;BCQgAQlIQAISkIAEJkJAATMRapaRgAQkIAEJSEACEpCABHpCQAHTE+w2KgEJSEACEpCABCQwqQRK&#13;&#10;XWxSql2TOjjVGnMNTDVe5paABCQgAQlIQAISqCmBpBX4T0GpMHMKIjO6KUZgRmfjGQlIQAISkIAE&#13;&#10;JCCBviEwEF6mPb/K6tCITcqYKqNiBKYKLfNKQAISkIAEJCABCdSWwLSoE0rbhQybTNUIGIGpxsvc&#13;&#10;EpCABCQgAQlIQAISkEAPCShgegjfpiUgAQlIQAISkIAEJCCBagQUMNV4mVsCEpCABCQgAQlIQAIS&#13;&#10;6CEB18D0EL5NS0ACEpCABCQgAQlMIoGBgeLWwESDJhFAfzRlBKY/xtFeSEACEpCABCQgAQmMQQCZ&#13;&#10;UKJUKNWuMVD2/JQRmJ4PgQZIQAISkIAEJCABCUwWAQMek0W6e+0YgekeW2uWgAQkIAEJSEACEpCA&#13;&#10;BDpMQAHTYaBWJwEJSEACEpCABCQgAQl0j4ACpntsrVkCEpCABCQgAQlIoBQCpS42KdWuUsathR2u&#13;&#10;gWkBxUMSkIAEJCABCUhAAv1HIO5BVtwuZNhkqkbACEw1XuaWgAQkIAEJSEACEpCABHpIwAhMD+Hb&#13;&#10;tAQkIAEJSEACEpDA5BFgB7LSdiErzZ7JG42Jt2QEZuLsLCkBCUhAAhKQgAQkIAEJTDIBBcwkA7c5&#13;&#10;CUhAAhKQgAQkIAEJSGDiBBQwE2dnSQlIQAISkIAEJCABCUhgkgm4BmaSgducBCQgAQlIQAISkECP&#13;&#10;CKQ1MIXt+lWYOT0amUrNGoGphMvMEpCABCQgAQlIQAJ1JIBOKFErlGpXyWNsBKbk0dE2CUhAAhKQ&#13;&#10;gAQkIIGOEnDXr47i7EllRmB6gt1GJSABCUhAAhKQgAQkIIGJEFDATISaZSQgAQlIQAISkIAEJCCB&#13;&#10;nhBQwPQEu41KQAISkIAEJCABCUwqgRKfYgmAUu2a1MGp1phrYKrxMrcEJCABCUhAAhKQQJ0JuAim&#13;&#10;zqOXbDcCU/shtAMSkIAEJCABCUhAAhKYOgSMwEydsbanEpCABCQgAQlIYEoTKHG2lgGh6pekEZjq&#13;&#10;zCwhAQlIQAISkIAEJCABCfSIgAKmR+BtVgISkIAEJCABCUhAAhKoTkABU52ZJSQgAQlIQAISkIAE&#13;&#10;JCCBHhFwDUyPwNusBCQgAQlIQAISkMDkEhiIC054lZRKs6ckNqPZYgRmNDIel4AEJCABCUhAAhKQ&#13;&#10;gASKI2AEprgh0SAJSEACEpCABCQggW4RKCwA061u9nW9tRIwC+bPCTu3rguPn77o60GxcxLoJIHN&#13;&#10;m9eEF9Onh+v3H3WyWuuSQF8TmDFtWpgzc3oYnO5Ehb4eaDsnAQnUkkCtBMza1UvDf/37D8JHH+yp&#13;&#10;JWyNlkAvCAzOmhGezZgVjly604vmbVMCtSSwcM6MsH7JvMC7SQISqEbgpSGOasDMXZlArQTMgnkj&#13;&#10;EZihZ0ZgKo+0BaYsgTsPn4Rztx4YgZmyV4AdnwiBl+FlWLVwzkSKWkYCU57Ay5fxX9DLiKEwIYM5&#13;&#10;hZmUrpVS7Sr5Qq6VgCkZpLZJQAISkIAEJCABCZROoLxdyKKsKh1acfY5ube4IdEgCUhAAhKQgAQk&#13;&#10;IAEJSGA0AkZgRiPjcQlIQAISkIAEJCCBviJQ4nStEqe1lT7oRmBKHyHtk4AEJCABCUhAAhKQgAR+&#13;&#10;IqCA+QmFHyQgAQlIQAISkIAEJCCB0gkoYEofIe2TgAQkIAEJSEACEpCABH4i4BqYn1D4QQISkIAE&#13;&#10;JCABCUignwmMrIEpa9cv18BUv+KMwFRnZgkJSEACEpCABCQgAQlIoEcEjMD0CLzNSkACEpCABCQg&#13;&#10;AQlMPgEjHpPPvNMtGoHpNFHrk4AEJCABCUhAAhKQgAS6RkAB0zW0ViwBCUhAAhKQgAQkIAEJdJqA&#13;&#10;AqbTRK1PAhKQgAQkIAEJSKA4AgNx7hiv0lKpdpXGqdEe18A00vCzBCQgAQlIQAISkEBfEyhRxPQ1&#13;&#10;8C50zghMF6BapQQkIAEJSEACEpCABCTQHQJGYLrD1VolIAEJSEACEpCABAojUOJ0LSNC1S8SIzDV&#13;&#10;mVlCAhKQgAQkIAEJSEACEugRAQVMj8DbrAQkIAEJSEACEpCABCRQnYACpjozS0hAAhKQgAQkIAEJ&#13;&#10;SEACPSLgGpgegbdZCUhAAhKQgAQkIIHJJcAuyqXtpFyaPZM7IhNrzQjMxLhZSgISkIAEJCABCUhA&#13;&#10;AhLoAQEjMD2AbpMSkIAEJCABCUhAAr0gUGAIJpT3cM1ejEyVNo3AVKFlXglIQAISkIAEJCABCUig&#13;&#10;pwQUMD3Fb+MSkIAEJCABCUhAAhKQQBUCCpgqtMwrAQlIQAISkIAEJFBPAszUKnG2Vql2FTzKroEp&#13;&#10;eHA0TQISkIAEJCABCUigswTc9auzPHtRmxGYXlC3TQlIQAISkIAEJCCBSSVQaqCjVLsmdXAqNmYE&#13;&#10;piIws0tAAhKQgAQkIAEJ1JfAgCGY+g7ej5YrYGo/hHZAAhKQgAQkIAEJSEAC7RF4+fJlePHiRbh/&#13;&#10;/364du1aeP78eViyZEmYP39+mDVrVpg+fXqq6NGjR+H27dvh3r174cGDB+Hp06fxIaC/XkQ0e/bs&#13;&#10;sGjRorBgwYIwb968MGPGjFSe/MPDw6kd6qA+2qKOwcHBMHfu3LB48eJUZubMmT+1204vFDDtUDKP&#13;&#10;BCQgAQlIQAISkIAE+oAA4uXx48fh7Nmz4d///d/T53feeSds3bo1rFixIgkLuol4+eabb8KRI0fC&#13;&#10;mTNnwp07d8K0adN+JWJWrlwZXn/99bBz586wefPmJEooj3ih3IkTJ1Idly9fTiKGOhA7GzduDG++&#13;&#10;+WYYGhoKy5YtC3PmzKFYW0kB0xYmM0lAAhKQgAQkIAEJSKC+BIh+IFwQIleuXAnff/992LdvXxIk&#13;&#10;a9euDWvWrAnPnj37qYNEXU6fPh2OHj0arl+/nqInRGmIloyVcju0cejQoXDy5MkU6UHQIJ6IABGd&#13;&#10;4Z1oz5MnT8KePXtS9IfoTKsoT3N7CphmIn6XgAQkIAEJSEACEuhLAgNx+6roIxeVsGkyEuLlxo0b&#13;&#10;4fjx4+HLL78MBw8eTAKFCEqjcMm2ICxu3bqVhMbevXvD+vXrw6ZNm9J0sZyH9+YpZLTD1LRjx46l&#13;&#10;dhBCRGg2bNiQyjKVjOjPxYsXw3fffZdsWr58eVi6dGkSNAqYRrp+loAEJCABCUhAAhKYwgRK3e+r&#13;&#10;u3bltShXr14Np06dShERoiOsgXn48GGKgBAZaUxERxAwTCND3CBeECFMM0NojJXu3r2bxMm5c+eS&#13;&#10;OGGtC8LnjTfeSGVpk7UvtEl0h2lmTC8jArRw4cIUiRmrfs4ZgRmPkOclIAEJSEACEpCABPqCQJIK&#13;&#10;hYVguh0QymtRWMtCxIOIyLp169JaF6aTNae8yD9PN0NwsDifhf7jTR+jrjz1DJGE2GF6GtEXoiyU&#13;&#10;Z5H/9u3b0xoZokDkv3TpUiASxDk2EhgvKWDGI+R5CUhAAhKQgAQkIIG+IdBtwVAaKCIdRFEQJogD&#13;&#10;IiI7duwIN2/eTOtgmu1lDQvTvBAWvIjUIHQQGUwpYwcxFuIjRqiLdTF5BzPqQvggXihDRIXICuKH&#13;&#10;vCTKYwcbBrB7GW1hCxEi8raTFDDtUDKPBCQgAQlIQAISkIAEakiANSqrVq1KAoKdwhAQTOE6fPhw&#13;&#10;OkaEpjEx5QzxwfQxppHxmbwIGKaHcZ5ICdEVpoZt2bIlCSIEDetXOM+2yURuaBcRQ5vNiTo4R50I&#13;&#10;JdqhbDvp17W1U8o8EpCABCQgAQlIQAISqBEBZo4VNnvsJ3p52hbvY6W8S1c7C91zPQgFIh15fQli&#13;&#10;gvIXLlxoKSyIwCBqiKQgShBAJI7naA4RHRbqI1J45WlfbI9MPo4hfijP9sj52TLZJt45Rt3YR17K&#13;&#10;ULadpIBph5J5JCABCUhAAhKQgAT6gkB5IoYHSz5P07wQCKOJGEQHU7dw/Fs9j2W0wclCgfO53FgC&#13;&#10;CBuIhJCXKAui5LXXXkvRFqaKYR9RE3YS279/f4rUUB8ihKlpnEfgIEayva3a41juC3kpQ9vtJAVM&#13;&#10;O5TMIwEJSEACEpCABCQggS4QePzocXrOyoyH19I0KtaEtEp5u2Kmf/HKkZFWeRuPIRRaTeFqzNP4&#13;&#10;GVFB1IRF9WyfTPldu3alB08iaBAlTC8jcsKuZkRiTsfnxbDQn80BSKOJsMZ2XuWzAuZV6FlWAhKQ&#13;&#10;gAQkIAEJSKA2BHDGeZWU7j+4H59UfzkcuXsxrTVBELRKLHonErJ79+703q6AaVXXWMeYDoZ4Idqy&#13;&#10;cePGlJXpZyzCZ0oYCSHDzmLYg5BB0Jw/fz5NA8uCCaFDRIXoSitBwzHOkQfRhMiiTDtJAdMOJfNI&#13;&#10;QAISkIAEJCABCUigSwRw+sde/dKlhkepNosKpo8hLIiuZPFCEY6xroatkdlxjB3E2K2MaWB5yhr5&#13;&#10;mYpGRKnV1DDEC+fIM9ZamVYmKmBaUfGYBCQgAQlIQAISkIAEJoEAImHH9nVhzbzt4e23305Ofatm&#13;&#10;G6eQUaZbicX0ectkFvITidm8efMvBAxtE0FBmPDeuNYFcUPEhqgMdeWdy5rtRbhwjjxEdyhD2XZS&#13;&#10;e7naqck8EpCABCQgAQlIQAISkEAlAvmZKFtWz/9JELSqgChNFgrtTrVqVc94x4iisA3yxYsXk5Bp&#13;&#10;nD6GrdjBgn0ECpEX8hKhYVoZkRRebJ+MOOGFGOI5L8uWLUu7lRF5YdtkpspRB+2xpodoTt7NbDwb&#13;&#10;FTDjEfK8BCQgAQlIQAISkEBfEMD55lVSysKE6EOrtSKNtmb7u90H7OC5LOwyhiBhuhgRINbh0DaC&#13;&#10;hF3IDh06lEQIu48NDQ0lIcOaGJ4PQ3kW+bMl8/bt25NIQcQwbezkyZPh6NGj4caNGyn6snr16rB2&#13;&#10;7dq0eUBjf0f7rIAZjYzHJSABCUhAAhKQgAQk0GUCWZR0M6pSpQsIKaaoMXWMz0RLEBxEToiyYC/i&#13;&#10;BAHD9C8iNIgXXkwFowy7kd26dSscP348rY1hlzKmmxFpIXpD2cuXLydhhHBBwHAO8dNOUsC0Q8k8&#13;&#10;EpCABCQgAQlIQAJ9QaDb0Yu6Q2ILZUQFU7sQKIgXIikHDx5MEaK85oV8CA/Wx7DdMruSIWDgS6SG&#13;&#10;qEwWPwgYyufF/Ii1JUuWpDU/RGdoj0hPuyJOAVP3q0z7JSABCUhAAhKQgAQkUJEAURa2QWaKF0Ik&#13;&#10;R09yBAZRwSJ+hMqxY8fSehcEDSlvtYz42Lp1a4q4MM0sJ+pgHcyePXvS1LMjR46kiAvlESlEbdii&#13;&#10;mfMIIMqye1m7SQHTLinzSUACEpCABCQgAQlIoE8IMM3rz3/+c5oaxgJ6REXjInoW5iMu8gMtWbvC&#13;&#10;NDISYoO8TDPjRd7mhCAiKsO0Mx6E2VieqWKcR7g0b9HcXE+r7wqYVlQ8JgEJSEACEpCABCTQVwTi&#13;&#10;zKY4vam8LvXKLgQLr9FS3lGMqV4TSYgUBEpjZGYi9bQqo4BpRcVjEpCABCQgAQlIQAJ9SaBEEdOX&#13;&#10;oLvYqWldrNuqJSABCUhAAhKQgAQkUAgBwi8FhmCSTSXaVciwtTDDCEwLKB6SgAQkIAEJSEACEug/&#13;&#10;AiMSpiyxUJY19RhzIzD1GCetlIAEJCABCUhAAhKQgAQiAQWMl4EEJCABCUhAAhKQgAQkUBsCCpja&#13;&#10;DJWGSkACEpCABCQgAQlIQAKugfEakIAEJCABCUhAAhKYEgR6tWXxWHDdFW0sOq3PGYFpzcWjEpCA&#13;&#10;BCQgAQlIQAISkECBBIzAFDgomiQBCUhAAhKQgAQk0AUCMdwxUFrIozR7uoC901Uagek0UeuTgAQk&#13;&#10;IAEJSEACEpCABLpGQAHTNbRWLAEJSEACEpCABCQgAQl0moACptNErU8CEpCABCQgAQlIoDgCIw+x&#13;&#10;LM6sUKpd5ZH62SLXwPzMwk8SkIAEJCABCUhAAn1OwCUn9R9gIzD1H0N7IAEJSEACEpCABCQwHoEY&#13;&#10;6ihRvCSbCMOY2iZgBKZtVGaUgAQkIAEJSEACEqg3gQJ3IUuTyOpNdbKtV8BMNnHbk4AEJCABCUhA&#13;&#10;AhLoCYES15sYfKl+KTiFrDozS0hAAhKQgAQkIAEJSEACPSKggOkReJuVgAQkIAEJSEACEpCABKoT&#13;&#10;cApZdWaWkIAEJCABCUhAAhKoI4ESF/I7h6zylWQEpjIyC0hAAhKQgAQkIAEJ1I1AietfYFiqXSWP&#13;&#10;rxGYkkdH2yQgAQlIQAISkIAEOkcgRWAKC3kUZk7nYHevJiMw3WNrzRKQgAQkIAEJSEACEpBAhwko&#13;&#10;YDoM1OokIAEJSEACEpCABCQgge4RUMB0j601S0ACEpCABCQgAQlIQAIdJuAamA4DtToJSEACEpCA&#13;&#10;BCQggTIJpAXzha05KcycMgeuySojME1A/CoBCUhAAhKQgAQk0IcEBqJU4FVaKtWu0jg12GMEpgGG&#13;&#10;HyUgAQlIQAISkIAE+pcA8mWgMBFToKQq/gIwAlP8EGmgBCQgAQlIQAISkIAEJJAJKGAyCd8lIAEJ&#13;&#10;SEACEpCABCQggeIJKGCKHyINlIAEJCABCUhAAhKQgAQyAdfAZBK+S0ACEpCABCQgAQn0PQHXnNR/&#13;&#10;iI3A1H8M7YEEJCABCUhAAhKQwDgE0gL+cfL04nSpdvWCRbttGoFpl5T5JCABCUhAAhKQgATqTSDu&#13;&#10;QFbaLmRFbu1c+CgbgSl8gDRPAhKQgAQkIAEJSEACEviZgALmZxZ+koAEJCABCUhAAhKQgAQKJ6CA&#13;&#10;KXyANE8CEpCABCQgAQlIQAIS+JmAa2B+ZuEnCUhAAhKQgAQkIIE+JhCXwIRphW1Dhk2magSMwFTj&#13;&#10;ZW4JSEACEpCABCQgAQlIoIcEjMD0EL5NS0ACEpCABCQgAQlMHoG4B1lxu5Bhk6kaASMw1XiZWwIS&#13;&#10;kIAEJCABCUhAAhLoIQEFTA/h27QEJCABCUhAAhKQgAQkUI2AAqYaL3NLQAISkIAEJCABCdSRADO1&#13;&#10;SpytVapdBY+xa2AKHhxNk4AEJCABCUhAAhLoLAF3/eosz17UZgSmF9RtUwISkIAEJCABCUhgUgmU&#13;&#10;Gugo1a5JHZyKjRmBqQjM7BKQgAQkIAEJSEACNSUQ1cJAaSEYFIypEgEjMJVwmVkCEpCABCQgAQlI&#13;&#10;QAIS6CUBBUwv6du2BCQgAQlIQAISkIAEJFCJgAKmEi4zS0ACEpCABCQgAQnUlUCJs7VKtKn08XUN&#13;&#10;TOkjpH0SkIAEJCABCUhAAp0hkNbAdKaqjtWigqmMUgFTGZkFJCABCUhAAhKQgATqR2AgPgaG/5WV&#13;&#10;RiwqzaqyGDVbo4BpJuJ3CUhAAhKQgAQkIIG+JVDcLmR9S7p7HXMNTPfYWrMEJCABCUhAAhKQgAQk&#13;&#10;0GECCpgOA7U6CUhAAhKQgAQkIAEJSKB7BBQw3WNrzRKQgAQkIAEJSEAChRBglUmJK01KtauQYWtp&#13;&#10;hgKmJRYPSkACEpCABCQgAQlIQAIlElDAlDgq2iQBCUhAAhKQgAQk0FkCpYY6SrWrs/Q7Wpu7kHUU&#13;&#10;p5VJQAISkIAEJCABCZRKIG2jPFDWRLLyNnYudfR+tssIzM8s/CQBCUhAAhKQgAQkIAEJFE5AAVP4&#13;&#10;AGmeBCQgAQlIQAISkIAEJPAzAQXMzyz8JAEJSEACEpCABCQgAQkUTsA1MIUPkOZJQAISkIAEJCAB&#13;&#10;CXSGAMtfClsCU5w9nSHd3VqMwHSXr7VLQAISkIAEJCABCUhAAh0kYASmgzCtSgISkIAEJCABCUig&#13;&#10;YAIx/DJgCKbgAWrPNCMw7XEylwQkIAEJSEACEpCABCRQAAEFTAGDoAkSkIAEJCABCUhAAhKQQHsE&#13;&#10;nELWHqcplevFixfh6dOn4dHD4XDv7t3wML7zneM8+mn64GCYNWtWmDt3XliwcGFaDXf/3t3w4MGD&#13;&#10;WOZheBbztkovOfjyZZg2fXoqP2/+grBk6bIwZ86cVtk9JoFaEeDfx/NnT8OTRw/Dw/v3wpPHD+P3&#13;&#10;Z+FFvOaZrjB9+mCYOWt2mDVnbpgzb34YnDkrHX/x/Hl4+uRxePxoODx6cD+WexxePH+W+s6/lRmx&#13;&#10;zOz4b23W7Lnx86xUT63AaKwEOkzgZfw39XB4ONy4cT08evQo/ZuYO3duWLxkSZg9e3aHW7O6fiJQ&#13;&#10;6gPvS7Wr5LFXwJQ8Oj2yDbFy7+6dcPHCuXD08KFw4fzZcPfOneRYDUybFubNmxeWrVgZNm4aCjtf&#13;&#10;2xM4dvzI4XD61Mlw6eL5JHpamc4fnRcvnsc/MHPCsuUrwtbtO8O7H3wU5qxb3yq7xyRQKwKIl+Eo&#13;&#10;5G9euRjOn/gh3Lx6MTyMguRZPD5t2vQoWqJgX74qrFy3MazdsiMsXLI8xBNJvNy9eS1cv3Q+XDx9&#13;&#10;PNy+fiU8jjcNSDPjv5XFy1eG1Ru3huVr1sfPq8L0uf5s1+rC0NiOEuDvCK9r166Fz/76Sbh8+XKY&#13;&#10;G28KbNi4Mbz9zrth9Zo1HW3PyvqTwDQUg6nWBPxLWOvh67DxP/5hIJpy+uTxKEhOhHNnT4fbt26G&#13;&#10;5/EuMX80wvMXMdJyPzyOd4mJtMyMd5G58/UwRl5GS8/j3WTy3793L9yKd8zmxLvJ06Lj9iTedUbQ&#13;&#10;mCTQDwQeDz8IVy+cCVfPn47i5VJ4EG8CEJV5+TJGZl68DMP374anjx+lKM2s+G+AhEAZvhdvFkTh&#13;&#10;QlnEy6NYD//WBgbiv5GY/+7NG+FlLE9ZhBD/dgZnzEyRzH7gZh8kUIXAkydPwp14Q+1UvGG2//vv&#13;&#10;w8WLF8KyZcvjv4kZYVeMfpokMCaBKFxK1C7JphINGxNmb08qYHrLv6jWcZoQKjeuXwv7vvgsXLpw&#13;&#10;PixavDhs3/lajLZsjtPFFsXzz8K1q1fC0R8OhevXr4bvv/0qrI0RlO07d4fdr7/ZcgrZcHTIyHvq&#13;&#10;+PHw3Tf74jSaWeG1Pa+n6A11miRQdwL827l/51Y4eeCbcOva5RRdGdr5eli6ak0UKXPjFMz/v707&#13;&#10;fY4iy/K8f7WjfUUroJUdktzqKZvq7uqamZ5nrGeqXvTf2q/mMWuzsrKsms5MKrPIgiSFAAmtIAnt&#13;&#10;uwQ853eUngghCYWI5UbE16siJUX4cv3jEYQfP/dc3w6Ls8/Ds+H7YXZ6PJRbt7BtC/obW89bgDIf&#13;&#10;Ht371gKeJc+yXBi4GprOd4by8grP4CiTM/V0JCy/nLNuZ5XehbO+qSVUltH1Mt/fN7Q/dYFVu8D2&#13;&#10;aPincP/vP4SxsVG/MFZfb12ZmRBIQSC6UchSaDuz7gsQwPBO+EXgtV0p3t3d8S+EudlZr2kZGLoS&#13;&#10;hq5eC4NDdlLV1Bz2LICZHLcrxYuLYX1tzbqXTfgV4U+/+H9C/8DQL+vSLzqp0xXoeQt4tuzKWHVN&#13;&#10;dejo7AoNjU2hf/CyBT4XqX95R4w/8lFA7/M3Fviru9jczERYXXxpgUl7aLJHV+9QqLEgXcFKsASm&#13;&#10;Ahh1M1tbWvB6GGUgFcAsv5y1z0vwwKVn8Fpo7ej2LIuCGk0KYFaXF7x7Wk1dg9fRKHvDhECxCOji&#13;&#10;mjL5c7Nz4YldDHs2NuZ/qyaTk9FieRekZz+V6Igt2RFbe9Ijndm1EMBk1jev1q4vCHUFU5991bmo&#13;&#10;a5hqXIYuXwt1doVLXxQqKm60QOZSX793JXvxYiYsLixYd7Cd9/ZVwYuKk5WxuffdXf/ZZdmaAQte&#13;&#10;9LOuvt6vMr+3IE8gkEcCb+x9rs+M3usq4NdPFeZbWPPeXuhESw91BXtlXTCXrcvYmgUpCkZqG5pC&#13;&#10;58V+z8JUVlX7hYG6xubQ0t7ldTOL88/DstXKqKC/2TI0wV5jQqBYBBS8zFvdy+TEhHVvHg2LdhGt&#13;&#10;2Yr21Y2ZgWCK5V3AfiLwVoAA5q1F0f9mp1Z20lTigUX/wKBfAb54qS+0WP/i5MRLSOXlZf4os774&#13;&#10;umysQMUvHx8S3LbRYebnXvggAC+ez3j3tAsXL3nxvkYf0xcPEwJ5L+CX82yUMQvwNbrY1sZaWF9d&#13;&#10;8poWBTEKOHbt5Et1MXuW4dTf6gKmeVctE6PRytR/v9YuEihgUYYlmdRNrLquzoKbRuuithA2rK5m&#13;&#10;xTI8CpKYECgGAc/k2wWB5eUlz7yMWw+AEvueamlp+fliQKmNQlZWDBTsIwIIHBAggDmAUey/6gSs&#13;&#10;1kZKunCxNzTaiZRGF2tu3v+SOJii39rcCi9mZmwIyzkfDrmxsTFU2AnY4cn7Kv/0MIw+eRxKrSC5&#13;&#10;rVMjlw149oUrZoe1+DtfBVRs7wGIZVA6LIOya9lIjSimYn4NmVxqnytlZBTnlNnnpL2717qWDVgX&#13;&#10;smoPXtaW9zMyysoc/Jy99fAIydbx2oc2V5G/sqVMCBSDgD47yr7MPn8RvvvuWy/gv2p1meX2uRp/&#13;&#10;9swDm6M/N8Wgwz6eScD+SbVEeFxTbO2JS+fI1hDAHMlSnE9qdKNSKxKusIfqVA5Puj/Fmo2kpOGV&#13;&#10;J+wqmO4Ro+GUeyyrUm3dzZJJGRmdYC0vWVHzk5HwfGbaBwPQQADnOzoCBZeJFD8LQWA/O1nmNS3K&#13;&#10;oOixvblu93VRNzJLTtrn4Y3VurxR1zHVy1itmWct7SqyAhzd50X3i1HmRiOS6WdF5TkPZjTS3+b6&#13;&#10;qtfNaBQzrXfPAiStkwmBYhDYsPu9TE9Ph2fPNCLmkn8/Xert9YtnCzZCny6UMSFwWgH1NNH/Ypti&#13;&#10;bVdsTgfbQwBzUIPfjxVQGl9fFI8fPQwPH9y3rMoj7zJz00Yeu3bjlo9QlizstTR2lXjBhkyeeDYa&#13;&#10;NuwGl9du3gqXr10neEmQ+FlQAvp8aCqxLIpqWWrsJq3nLJvZ2tntgY3u66IuZLo/zKLVvUw+GbaC&#13;&#10;/Q4LYGp9fj2v+pn56Qm/X4wGAVC9mYZi1uhl8zPjNrrZjAdEKvxPtldQiOwMAocE9D5fsGH8v/vr&#13;&#10;XR8wRt3Gei5cDN3dPX5z5aMy/4dWwZ8IvC/gGZjIgpjImvM+WnzPEMDEd0yiaZG+PPTYssJ+ZVMm&#13;&#10;J56F4YcPPANTYfUrHZ2doc9qZbovWAbGriQnk+7vouBlfm7Wgpc1L9Tv7Or24ZbPVTNyUuLEz8IQ&#13;&#10;UPZk1+pYlD3ZtCyJul6e775owUuPjyamAn0FMKpt0VDLutfL/PPJ8PrNq3Bp6IbfnLK+qdUzLQsW&#13;&#10;pGj5ZRuZTMMob29tWMDz3Gte1FVNQ5ntZ3wKw469QOA4AXUbW7V7h01PTQXVvWg4/hs3NKjMZavL&#13;&#10;bA1L9p2kbpdMCCBQnAIEMMV53E+11wpeNLqSApH7P3wfnowM+1WwKruPyyeffm7F+FdCb9+AZ1VU&#13;&#10;A5BMm5byn5oYD3MvnocqO3lrsYL91rbznqXhilmixM9CEdjd2bKgZDbMTdt7fsru8WLBve7voiBG&#13;&#10;wcv+zSfLPOPSM3DFRxd7YfUx6rI5cONTH3JZXcO0vIZUnrMsjKYKu1nluZq6UFJW6lmasvJKuxnm&#13;&#10;smc+6fNfKO8e9uM4gTUbpn/k0aPweGTEgpeN0NDQYCNYDgUNMKNRMhXAMCGAQPEKeACjLj+62vGx&#13;&#10;haEaCUQnt4wIkt9vqKSGZc26jGkI5GdjT63r2E8eyFRZf32l8K9cu2HZlyEPXnRjyoOTMjYz05Oe&#13;&#10;hVG9S4dlXxqsW42WZUKg0ARUp7Ju2ReNDqZ7tagGRrUtNfVvb9Kq7mAKRhqa2zwDo1HJVOuiQESj&#13;&#10;j7V3X/KARlkWjUymUca0TOW5c1b4Xxn2ynds3lKvpamyG2OWlnHtqdDeR+zPuwLrlr0fG7Xvnscj&#13;&#10;dnPlea8be2EXxVS8r2nGBpKZmZ6y75mX/rfOPR7++KNddNsLXV1doc66cTIhgEDhCvi/BD6+uv0D&#13;&#10;oascHzPpviFtbW1+/5CPWQ/L5lZAgazqVlSof/ebv1gdy5iNlrTtwynfuPlJ6LUrYB0dne9lXpJW&#13;&#10;66aVz23YZA172WPdy3TPF7qOJTr8LDQBBfw721tew6LuZPrbkpfvTftdv6yQ3wIRdRPTpPmV6VTA&#13;&#10;097TG9ov9PnfWkepBTflFrysLL0M448eePc0DcFcbV3RNGIgEwKFLKBM/qRl8p/aTStX7GLatF0U&#13;&#10;m7EBYWp+7oa8sbHpgU1y3jJlXc1G7f4wn3x6J/zr//p9uHyZAKaQ3x8fs28qN4mt5CS29nyMb7aW&#13;&#10;9W9BpWqfPHkSXrx44Vcv9OV5lqnTaiLu3LlDAHMWvAiW8ZoXO/arVjg8MT4WRoZ/CuP2haArYR2d&#13;&#10;XX4DSt3YsvvCBRsJ5v1Mm5bXe0cZGNXAKAjSTS/b2zvDObuSzIRAIQro3knqQllmNSsqsFfdyppl&#13;&#10;UVTvooCjzLIl/rzVwei5Tcu8VFo2UgX8GiJWtTOLc8+tq1iZdTu75BkcLaPRynThQPNv2cmcast0&#13;&#10;A8smK/DXKGVMCBSygO4T1mr3ILtw8ULYsnuKKbNC18lCPuLsGwKpCXgAs7S0ZOOrfxcePHhgJ6vr&#13;&#10;R95V/TSrvXXrlo0O0m1X5ztOMzvzRCagoVl3rTvMrKXpv/m/X4XxsTG7UlwS+gcvhzuffeH1Lk12&#13;&#10;XxgFL+q/f3hS8LJrN+rbtBM1DbG8Y8O9NtgN+HTTSg3NzIRAIQqUV1R51zB1HdOk4GX62WMbHrkq&#13;&#10;dNp9Yc5Zf/0dOwFbXpgL06MjPhqZRilTIKLPnO4ZM3zvG8/KXP/8jQc86m62t7cTluxGsLOTz2ye&#13;&#10;Cc/MNLW1hzarraliMIxCfCuxTwcE2u084r/+938Jv/r1r717uy6QHZzUhex7G51sxoZY1tRl5x6f&#13;&#10;ffFluHzlinchOzgvvyNwUMCHLI7sRjAxDu180CzG3z2A0cmo+o/qBFRZmE27gq6CORXK6YaDpym8&#13;&#10;1pURdSFL+qfGuLO06WSBHQs+lhcXw/TkhNW8DPtoY212wqQifI0Ao6yKxt0/nOqstTuFK0OjWpht&#13;&#10;O1FT6l9ZGI2YVGPvoTrr468RlZgQKEQBv4llfVNo1Gelo9sL8VcsWJl6+si7lZ2zfxeVSdHoY2sr&#13;&#10;S979q61rf5SyavvsrNgwsaqJ2bauly8mRu0+L9vepUxXnFcX5305v8ms1ZG1tHeFxpY2v4hQiJbs&#13;&#10;EwKJgM4/+gcGkj/f+9k0+tTuMTbj9bt6scuGVr5+40bo7z9+mfdWwhMIIJC3Ah7AnD9/PvzzP/+z&#13;&#10;3X29MfzHf/yH3axwzYYrvBEGBwdDT0+PBzOn2UMFPZqfKT8FfPSwyXG7u/FoWLTRkJbsxEoBybJ1&#13;&#10;exkbfWLdwI4eAnlg6HL4l//5v22Y5IteR6U+ya9e7e2PomTLqPsYAzvk53uCVn9YQN29lGVp67oQ&#13;&#10;rtz50jMmunfL+MgDf/iVNa9nqfBRyTTfxaHrFux02Sh9NfZcTbh05aaPQjbz7El4ZvUu6j6mi0Iq&#13;&#10;5K+x+8lo9DJ1L2u1Zc/V1nmW5sMtYw4EEEAAAQQKU8ADmDq7CqhgRcXbSsvOzs56MKObRimQUbcw&#13;&#10;psIXSE6Y6i0Q7esf8pHDFHioG9lpSt60vOZvbGoKQ1eueUam2d5DyuCpIJkJgUIUUEF+eWml1650&#13;&#10;9Q7Z+96GTragZsnu36LaFdW5KINSU2fdKS2D0m6BvrqB1Te1+Mhi+mx19w15HY2GV161Cwd7lg3d&#13;&#10;H7ms1odf7u67bPeVuWDbaPHC/kJ0ZJ8QSEWg2i6OabSxZNLveo4JgRMFTnc6c+IqMvJirO3KyM6m&#13;&#10;Z6XvdCFT7cqvfvWrMDw8HB7Z+OuqYRgaGvJ/JHRyylTYArV2ZbevfzC0nW8PN27d8aJhHfcP9c1M&#13;&#10;upApUGlsbPIhlnXfF3VNVNcyD4J4/xT2m4e9s0C9KtQ3t3r3LwUquzYymQ9Nb333Pbi3bpS6L4zq&#13;&#10;V/z+LhqNzD4X+ltdyhTQ9AxctS5kO3aTy/0MjD47FVbwX22fTWVqdG8YJgQQCKGpuTl89vkX4Zp1&#13;&#10;vdSk4EXPMSFwkkASJ8R2SpK066S289q7Ah7A+JerrpxbFzIFLOp7rSEJVROj3/XQF+lRhdvvro6/&#13;&#10;8llAhfZNlS32JdBy5t2osvdJlXUZUwDDhEAxCShjUlVW493C6ptaT73rGr2spl6PhlMvw4wIFLuA&#13;&#10;uiZ3HsjAFLsH+5+aAJfkU/OKcW4PYJKGqZC/tbXViuD6re5h2Z/Wc8rE6CcBTCLFTwQQQAABBBBA&#13;&#10;AIF8E1D2JboMDBFVym+jdwIYZVk0kpiK+q9eta4MlnlRfQwTAggggAACCCCAAAIIIBCDwDsBTNIg&#13;&#10;BTGXLl3y+w4o86LaBgU3TAgggAACCCCAAAIIIIBALgWODGD2i7Ebc9kuto0AAggggAACCCCAAAII&#13;&#10;vCdwZADz3lw8gQACCCCAAAIIIIBAngv46KqRFcGoTUypCZSmNjtzI4AAAggggAACCCCAAAK5EyAD&#13;&#10;kzt7towAAggggAACCCCQJQHlOfwRWcIjaVeWGApiMwQwBXEY2QkEEEAAAQQQQACB0whEFr+cpsnM&#13;&#10;c0iALmSHQPgTAQQQQAABBBBAAAEE4hUggIn32NAyBBBAAAEEEEAAgXQJxNpXK9Z2pcs9A+uhC1kG&#13;&#10;UFklAggggAACCCCAQHwCHitE1ocssubEd9COaBEZmCNQeAoBBBBAAAEEEEAAAQTiFCADE+dxoVUI&#13;&#10;IIAAAggggAACaRbQLVdiu+8Kt4FJ/SATwKRuxhIIIIAAAggggAACeSpAl608PXAHmk0XsgMY/IoA&#13;&#10;AggggAACCCCAAAJxCxDAxH18aB0CCCCAAAIIIIBAGgSUeYkx+xJru9JAnrFV0IUsY7SsGAEEEEAA&#13;&#10;AQQQQCA2gRiDmNiMYm8PGZjYjxDtQwABBBBAAAEEEEiDQKy5jljblQbyDK2CDEyGYFktAggggAAC&#13;&#10;CCCAQFwCjEIW1/E4a2vIwJxVjuUQQAABBBBAAAEEEEAg6wIEMFknZ4MIIIAAAggggAACCCBwVgEC&#13;&#10;mLPKsRwCCCCAAAIIIIAAAghkXYAamKyTs0EEEEAAAQQQQACBXAiU2EDKJSqEiWhSm5hSEyCASc2L&#13;&#10;uRFAAAEEEEAAAQTyUGC/gD++e8Ek7cpD0pw1mQAmZ/RsGAEEEEAAAQQQQCDbApElYLK9+wWxPWpg&#13;&#10;CuIwshMIIIAAAggggAACCBSHAAFMcRxn9hIBBBBAAAEEEEAAgYIQIIApiMPITiCAAAIIIIAAAgh8&#13;&#10;SCDGcvkY2/Qhx1y/Tg1Mro8A20cAAQQQQAABBBDIjoBFC9HVwBDBpHzsCWBSJmMBBBBAAAEEEEAA&#13;&#10;gXwUUKwQW7wQW3vy4bgSwOTDUaKNCCCAAAIIIIAAAh8vYOmX2O4DE19K6OOZM70GamAyLcz6EUAA&#13;&#10;AQQQQAABBBBAIG0CBDBpo2RFCCCAAAIIIIAAAgggkGkBAphMC7N+BBBAAAEEEEAAgZwLxFj/IpRY&#13;&#10;25XzA3ZCA6iBOQGHlxBAAAEEEEAAAQQKSyC6UcgKizcre0MGJivMbAQBBBBAAAEEEEAgpwKW6ogx&#13;&#10;fDfk+gAAQABJREFUePE2MRRZSm8NMjApcTEzAggggAACCCCAQD4LxBjE5LNnLtpOAJMLdbaJAAII&#13;&#10;IIAAAgggkHWBGOtNSL6k/jagC1nqZiyBAAIIIIAAAggggAACORIggMkRPJtFAAEEEEAAAQQQQACB&#13;&#10;1AXoQpa6GUsggAACCCCAAAII5KOAF/JH1mkrsubkw2ElA5MPR4k2IoAAAggggAACCHyUgOKEGGOF&#13;&#10;WNv1UdgZXpgMTIaBWT0CCCCAAAIIIIBAHAIagSy2Uchia08cR+rkVhDAnOzDqwgggAACCCCAAAIF&#13;&#10;JBBjFqaAeLOyK3QhywozG0EAAQQQQAABBBBAAIF0CBDApEORdSCAAAIIIIAAAggggEBWBOhClhVm&#13;&#10;NoIAAggggAACCCCQa4EYC+bp0pb6u4IMTOpmLIEAAggggAACCCCQbwIxVvDLMNZ2RXx8ycBEfHBo&#13;&#10;GgIIIIAAAggggEB6BUoY9iu9oDlYGxmYHKCzSQQQQAABBBBAAAEEEDibAAHM2dxYCgEEEEAAAQQQ&#13;&#10;QAABBHIgQBeyHKCzSQQQQAABBBBAAIHsCsRYwC+BbLfrzZs34fXr12FtbS3Mzc2FV69ehebm5lBX&#13;&#10;VxeqqqpCWVmZHxg9v7OzE9bX18Py8nLY2NgIu7u7QcuXlpaGc+fOhfr6el+utrY2VFRUvHNANa+W&#13;&#10;0XZWV1fD1taWb0td+MrLy0NNTU1oamoKWraysvKX7b6zkmP+IIA5BoanEUAAAQQQQAABBApLIMZ6&#13;&#10;+WyX5Ch42d7eDuPj4+GPf/yj//7555+HwcHBcP78eQ8sdNQVvCwuLobR0dHwww8/+PwrKysehCjg&#13;&#10;6OjoCNeuXfPl+vr6PBg5+G5R8PLs2bPw5MmTMDw8HJ4/f+5BjIIfBT6XLl0Kd+7cCVq2tbU1VFdX&#13;&#10;H1z8xN8JYE7k4UUEEEAAAQQQQACBQhJQxqMYJ2VUFLgom/LixQsPSu7evWuDoJWE7u7u0NXVFfb2&#13;&#10;9jzDoiBH8ynwGBkZ8eBFwYzWoQyMsitaR5KlURZF2RsFNpq0Hb3+448/hqdPn3qmRwGN1pssr5/K&#13;&#10;9ihQunnzpi+vtpxmkAUCmGJ8B7PPCCCAAAIIIIBAEQrY+bGPWhzTrqtN2ZgUVLx8+TI8fvw4fPvt&#13;&#10;t+HBgwdhbGwstLe3e+CStEFBhgKUmZmZ8NVXX/lPBThXrlwJFy5c8K5iCmaUXVGAoqyMMigKYtQV&#13;&#10;TYGJuqYp8NF21AXt9u3b4eLFi6GxsdGzMMr+TE9Ph3v37nmb2traQktLiwc0BDDJkeAnAggggAAC&#13;&#10;CCCAAAJFKJDUoszOznp3MGVElB1Rbcrm5qZnQBS0JJPmX1pa8sBFQYrmURczBSH9/f2eZZmfn/c6&#13;&#10;GGVoFMxMTk56AKJuYFqXgpOJiQkPTlTr0tvbGz755BOfR+tT7Yvme/TokQdC6l6mDFBDQ4NnYpK2&#13;&#10;HPeTDMxxMjyPAAIIIIAAAggggECeCyS1KAo2lPFQRqSnp8drXdRN7PCkAGNqasprVtRFTJmRoaEh&#13;&#10;r3VRlkU1LMraKCjR88rU6KFBAFQXowyMMjsKkrSssjfKvijLoi5mKva/fPmyF/grC6T2aHmtU6+p&#13;&#10;K9qHJgKYDwnxOgIIIIAAAggggAACGRTQSb8yEvp50pTUiJymm1WyHq03qW1RcKCMiLqDLSwseB1M&#13;&#10;Ml/yU13NlGFRZkWjhanbl4IPdQ9LJj2v4ERZE2VyNG9SpK95FLwoOFJGRfNoWW1Xk5ZVOzRgQNKl&#13;&#10;TG1RhkjznmYigDmNEvMggAACCCCAAAII5LWASk2sRPxUReJZ3VGLWZIg46QgRkGLsh8qfNfP0wYx&#13;&#10;Gu5YmREFEFevXvUAQl24Hj586M8pQ3NwUrCjuhZlYtQlTEHG4SGSNb8CEY0mpnkUvChgUfczTRo2&#13;&#10;WctruwpiNO/hSevUa9pWMlRzsvzheQ///f7aDs/B3wgggAACCCCAAAII5LvAfgTj912JaVe2d5Tx&#13;&#10;mAvrc/sjhOl+KUdNCkQUTCj40EN/n2ZSoKDlkvoSBRMKftRN7KjAQt3GFHxodDB1+dJ2knvDHNye&#13;&#10;nlPwovVrXgVCWlbTweU1z3HLa93J8lomWf7gdo76nQDmKBWeQwABBBBAAAEEECg4AY9hsjTq12nx&#13;&#10;1ixbMfz8RViaHvWsiEbwOmpSl6vr16+HGzdu+M/TBjAKHpJ5k8zNSdmbJBukYELzJwHP4TZpHVq3&#13;&#10;5tG8eiRd4JTFSZbXPEdt7/DyWkbbPs1EAHMaJeZBAAEEEEAAAQQQQCBDApmMqRQoHJVpydCu+GqT&#13;&#10;QCZT2yCAyZQs60UAAQQQQAABBBBA4AMCqiMZuNAYqq/0hs8++8zvk3LUIsqiJF3ItEympoOZEWVE&#13;&#10;DmZWDm5TQYpe0zzKshzM1Oh3ZWZSXV7LnGYigDmNEvMggAACCCCAAAIIIJABAR+Rq60ptNdX+gn/&#13;&#10;cdkLBRY6wU+6bWWgKb5KrV91K6p/UYG9anIUqBye9JzqVlR4r3kP1roo2NJzek3LH9U1TMvrtaOW&#13;&#10;P7ytw38TwBwW4W8EEEAAAQQQQACBghSwGMDqMeLaNQ9MyvZrTY4LXpIWa97kkTyX7p/J6GAatUwB&#13;&#10;ioIY1accnvRcMtqY5tUgAVpW+6DfdTPMZPmjRhfTc8loZ8nyp+3qRgBz+GjwNwIIIIAAAggggAAC&#13;&#10;WRLYD6r2sytZ2uSJm1FGSPd90UhnClJ0j5fkHi26kaUyNLpXjO7dohtQKghR1zbdiFLLatLwyXpe&#13;&#10;D82jeVtbW/11ZV40bLIGK1CQo21oW9pmsvyJDbQXCWA+JMTrCCCAAAIIIIAAAnkvoMSL3wcmsoGU&#13;&#10;99sUD6+6f3V3d/vNKJXt0U0th4eH/Z4xAwMDPqLZy5cvw/j4eHj8+LF3A7t8+XLo7e0NCnCUgdHv&#13;&#10;ui/M6OioD6+s1xWkKIhRt7GnT5+GR48eBa1H2ZfOzk7fprqhnWYigDmNEvMggAACCCCAAAIIFIRA&#13;&#10;ZD3IojNV7YqCja6uLg9ElEFRBub+/fselOh1ZWUUwCib0tzcHC5evOgBSDJcc09Pj8+jAGdtbS2M&#13;&#10;jY15HYzWq3vGaFnd/FKZGwVLCmD0mrqgnWYigDmNEvMggAACCCCAAAIIIFAEAhooQF25FFj89re/&#13;&#10;DSMjI55JuXv3bvj66689EFFmRpmTS5cuhaGhIX/oPjVJFzD9fuXKFe8qpmyLApgHDx78UsyvbSjw&#13;&#10;0ahrys5oWwqMGIWsCN5g7CICCCCAAAIIIIAAAmcR0FDMujHmxsaGZ0AUkCRDIavORRmRq1evelCi&#13;&#10;UcQUtKimRTUrClRU53Lt2rUwODjoy6v7WDJpPXr95s2b3uVMXdCUcVFRv4IUFfkr+NHr/f39nonR&#13;&#10;Nk87kYE5rRTzIYAAAggggAACCOS1wH7BfFy7oDblYlI3r3/7t3/zbmAqoFdQkWRQ1B5151KWRJkR&#13;&#10;BSMKdDRymGpcFISou5iCoLq6Os/GHN4HBUTqWtbS0uKBzsHhmLVuva4uZAp8tI1UJgKYVLSYFwEE&#13;&#10;EEAAAQQQQACBAhBQwKLHcZMyInooUFHxfaqTghQFKHqkeyKASbco60MAAQQQQAABBBCIUsBHIstR&#13;&#10;xuM4kMiac1wzo3qeACaqw0FjEEAAAQQQQAABBDIpQMCQSd3srLs0O5thKwgggAACCCCAAAIIIIDA&#13;&#10;xwsQwHy8IWtAAAEEEEAAAQQQiFwgxgJ+kcXarpgPJ13IYj46tA0BBBBAAAEEEEAgrQIaDpgpvwXI&#13;&#10;wOT38aP1CCCAAAIIIIAAAggUlQAZmKI63OwsAggggAACCCBQvAIxdtciIZT6+5EMTOpmLIEAAggg&#13;&#10;gAACCCCAAAI5EiCAyRE8m0UAAQQQQAABBBBAAIHUBQhgUjdjCQQQQAABBBBAAIG8E1DxfowF/LG2&#13;&#10;K94DTA1MvMeGliGAAAIIIIAAAgikUWC/BiauIIYamNQPMAFM6mYsgQACCCCAAAIIIJBnAkmeI67w&#13;&#10;ZT8nFFubYj+0BDCxHyHahwACCCCAAAIIIJA2ATIeaaPM2YqogckZPRtGAAEEEEAAAQQQQACBVAUI&#13;&#10;YFIVY34EEEAAAQQQQAABBBDImQABTM7o2TACCCCAAAIIIIBANgVirDWJsU3ZPCZn2RY1MGdRYxkE&#13;&#10;EEAAAQQQQACBPBQosYGUYwsZYmtP/IeVACb+Y0QLEUAAAQQQQAABBD5WwOIEH0b5Y9eT5uV9UAFi&#13;&#10;mJRUCWBS4mJmBBBAAAEEEEAAgfwVsPxLdMOQEb2k+n6iBiZVMeZHAAEEEEAAAQQQQACBnAkQwOSM&#13;&#10;ng0jgAACCCCAAAIIIIBAqgIEMKmKMT8CCCCAAAIIIIAAAgjkTIAAJmf0bBgBBBBAAAEEEEAAAQRS&#13;&#10;FSCASVWM+RFAAAEEEEAAAQTyTkCl8jGWy8farpgPMKOQxXx0aBsCCCCAAAIIIIBA2gR8GOXIRiGL&#13;&#10;rDlps87kighgMqnLuhFAAAEEEEAAAQSiEogxCxMVUB40hi5keXCQaCICCCCAAAIIIIAAAgjsCxDA&#13;&#10;8E5AAAEEEEAAAQQQQACBvBGgC1neHCoaigACCCCAAAIIIPAxAjEWzNOlLfUjSgYmdTOWQAABBBBA&#13;&#10;AAEEEEAAgRwJkIHJETybRQABBBBAAAEEEMiygKU7ohv1ixRMym8CMjApk7EAAggggAACCCCAAAII&#13;&#10;5EqAACZX8mwXAQQQQAABBBBAAAEEUhYggEmZjAUQQAABBBBAAAEE8k2gJOz/L7Z2x9qu2JwOtoca&#13;&#10;mIMa/I4AAggggAACCCBQ0AIl0RXBFDR3RnaODExGWFkpAggggAACCCCAQGwCMdbLx9im2I7b4faQ&#13;&#10;gTkswt8IIIAAAggggAACBStAwJD/h5YAJv+PIXuAAAIIIIAAAgggcAoBBS+xBTCxtecUjDmfhS5k&#13;&#10;OT8ENAABBBBAAAEEEEAAAQROK0AAc1op5kMAAQQQQAABBBDIX4EY0y/SjLVdER9pupBFfHBoGgII&#13;&#10;IIAAAggggEA6BWzQ4uhGIaMTWapHmAxMqmLMjwACCCCAAAIIIIAAAjkTIIDJGT0bRgABBBBAAAEE&#13;&#10;EEAAgVQFCGBSFWN+BBBAAAEEEEAAAQQQyJkAAUzO6NkwAggggAACCCCAAAIIpCpAAJOqGPMjgAAC&#13;&#10;CCCAAAII5J1ArIN9xdqumA8wo5DFfHRoGwIIIIAAAggggED6BGwEsuhGIYtuVLT0cWdqTfkVwFiI&#13;&#10;qmPMcc7U24H1FqJAZXlpaKyuCBVlusbDhAACpxEoLykNUy/Xw4vFjdPMzjwIIHBAoN6+c7qbq4N+&#13;&#10;xjbF+E0YY5tiO26H25NXAYwOcKlFL2VEMIePI38jcKxAXVV5qKmsDW/eHDsLLyCAwCEBBS9fj8x5&#13;&#10;EHPoJf5EAIEPCAx01of/8Ul3lAGMmk7A8IEDmAcv51UA4286e9cRv+TBO4smRiNQXloaqirKQnkp&#13;&#10;/2RHc1BoSPQCzy3zoiDmwcRS9G2lgQjEJlBm3zfrW3uxNcvbo2/C2L4NY2tPlAfuUKMo4j8Ewp8I&#13;&#10;IIAAAggggAACCCAQrwABTLzHhpYhgAACCCCAAAIIIIDAIYG860J2qP38iQACCCCAAAIIIIDA6QSs&#13;&#10;v1Z8o5CdrunM9VaADMxbC35DAAEEEEAAAQQQKFCBGOtfRB1ru2J+G5CBifno0DYEEEAAAQQQQACB&#13;&#10;tApQNJ9WzpysjAxMTtjZKAIIIIAAAggggAACCJxFgADmLGosgwACCCCAAAIIIIAAAjkRIIDJCTsb&#13;&#10;RQABBBBAAAEEEEAAgbMIUANzFjWWQQABBBBAAAEEEMg7AS+Yj6wIJrLm5MUxJQOTF4eJRiKAAAII&#13;&#10;IIAAAgh8nICHLx+3iowsHWu7MrKzaVkpGZi0MLISBBBAAAEEEEAAgdgF9kOFuHIecbUm9iO43z4y&#13;&#10;MPlxnGglAggggAACCCCAAAIImAABDG8DBBBAAAEEEEAAAQQQyBsBApi8OVQ0FAEEEEAAAQQQQODM&#13;&#10;ArGWmsTarjNDZ35BamAyb8wWEEAAAQQQQAABBCIRKKHoJJIjcfZmkIE5ux1LIoAAAggggAACCOSJ&#13;&#10;QKyJjljbFfNhJQMT89GhbQgggAACCCCAAAJpFCgJ+l9cU2ztiUvnqNaQgTlKhecQQAABBBBAAAEE&#13;&#10;EEAgSgECmCgPC41CAAEEEEAAAQQQQACBowQIYI5S4TkEEEAAAQQQQAABBBCIUoAamCgPC41CAAEE&#13;&#10;EEAAAQQQSLeARiCLbRSy2NqTbvNMrI8MTCZUWScCCCCAAAIIIIAAAghkRIAMTEZYWSkCCCCAAAII&#13;&#10;IIBAbAL7Y5DFNepXfKOixXbU3m8PAcz7JjyDAAIIIIAAAgggUKACcYUvBYqc4d2iC1mGgVk9Aggg&#13;&#10;gAACCCCAAAIIpE+AACZ9lqwJAQQQQAABBBBAIFIBZV5izL7E2q5ID6M3iy5kMR8d2oYAAggggAAC&#13;&#10;CCCQPgGLFqIb9SvGqCp94hlZExmYjLCyUgQQQAABBBBAAAEEEMiEABmYTKiyTgQQQAABBBBAAIHo&#13;&#10;BLy7VmQZj8iaE90xO6pBZGCOUuE5BBBAAAEEEEAAAQQQiFKAACbKw0KjEEAAAQQQQAABBBBA4CgB&#13;&#10;ApijVHgOAQQQQAABBBBAAAEEohSgBibKw0KjEEAAAQQQQAABBDIjQNVJZlyzt1YyMNmzZksIIIAA&#13;&#10;AggggAACuRLwCv5cbfyE7cbarhOanOuXyMDk+giwfQQQQAABBBBAAIGsCHisEFkCJrLmZOU4fOxG&#13;&#10;CGA+VpDlEUAAAQQQQAABBPJGgIAhbw7VsQ2lC9mxNLyAAAIIIIAAAggggAACsQkQwMR2RGgPAggg&#13;&#10;gAACCCCAQNoFSsL+/9K+4o9cYazt+sjdyujidCHLKC8rRwABBBBAAAEEEIhJQAEDU34LkIHJ7+NH&#13;&#10;6xFAAAEEEEAAAQQQKCoBApiiOtzsLAIIIIAAAggggAAC+S1AAJPfx4/WI4AAAggggAACCCBQVALU&#13;&#10;wBTV4WZnEUAAAQQQQACB4hUosfIXPWKaYmtPTDbHtYUMzHEyPI8AAggggAACCCCAAALRCZCBie6Q&#13;&#10;0CAEEEAAAQQQQACBTAjEOGQxo6KlfqTJwKRuxhIIIIAAAggggAACCCCQIwECmBzBs1kEEEAAAQQQ&#13;&#10;QAABBBBIXYAAJnUzlkAAAQQQQAABBBBAAIEcCVADkyN4NosAAggggAACCCCQPQENPhbrKGSRDYyW&#13;&#10;vYNyxi0RwJwRjsUQQAABBBBAAAEE8k+AYCH/jtnhFhPAHBbhbwQQQAABBBBAAIECFfA8TGT7RkiV&#13;&#10;6gGhBiZVMeZHAAEEEEAAAQQQQACBnAkQwOSMng0jgAACCCCAAAIIIIBAqgIEMKmKMT8CCCCAAAII&#13;&#10;IIAAAgjkTIAamJzRs2EEEEAAAQQQQACBbAp4BUxkJSeRNSebh+PM2yIDc2Y6FkQAAQQQQAABBBBA&#13;&#10;AIFsC5CBybY420MAAQQQQAABBBDIiYBnYHKy5eM3SgbmeJvjXiEDc5wMzyOAAAIIIIAAAggggEB0&#13;&#10;AgQw0R0SGoQAAggggAACCCCAAALHCRDAHCfD8wgggAACCCCAAAKFIxBj/zHpxtquiI88NTARHxya&#13;&#10;hgACCCCAAAIIIJAegSROKCmJq+okaVd69rI41kIAUxzHmb1EAAEEEEAAAQQQMIG4whcOyVkECGDO&#13;&#10;osYyCCCAAAIIIIAAAnknEGO2g4Aq9bcRNTCpm7EEAggggAACCCCAAAII5EiAACZH8GwWAQQQQAAB&#13;&#10;BBBAAAEEUhcggEndjCUQQAABBBBAAAEEEEAgRwLUwOQIns0igAACCCCAAAIIZFmAIpgsg2dmc2Rg&#13;&#10;MuPKWhFAAAEEEEAAAQSiEogxehFQrO2K6uC90xgyMO9w8AcCCCCAAAIIIIBAoQrshwr6bzxTXK2J&#13;&#10;x+WklpCBOUmH1xBAAAEEEEAAAQQQQCAqAQKYqA4HjUEAAQQQQAABBBBAAIGTBAhgTtLhNQQQQAAB&#13;&#10;BBBAAAEEEIhKgBqYqA4HjUEAAQQQQAABBBDImIAVnJTEVnQSW3syhp++FZOBSZ8la0IAAQQQQAAB&#13;&#10;BBCIVEBxQoyxQqztivQwerPIwMR8dGgbAggggAACCCCAQFoFYgxi0rqDRbAyMjBFcJDZRQQQQAAB&#13;&#10;BBBAAAEECkWAAKZQjiT7gQACCCCAAAIIIIBAEQgQwBTBQWYXEUAAAQQQQAABBBAoFAFqYArlSLIf&#13;&#10;CCCAAAIIIIAAAh8WoAjmw0aRz0EGJvIDRPMQQAABBBBAAAEEEEDgrQAZmLcW/IYAAggggAACCCBQ&#13;&#10;wAIlNpCy/hfTFFt7YrI5ri1kYI6T4XkEEEAAAQQQQAABBBCIToAAJrpDQoMQQAABBBBAAAEEEEDg&#13;&#10;OAECmONkeB4BBBBAAAEEEECgcARiveV9rO2K+MhTAxPxwaFpCCCAAAIIIIAAAukT8FghrhKYyCpy&#13;&#10;0medyTWRgcmkLutGAAEEEEAAAQQQQACBtAoQwKSVk5UhgAACCCCAAAIIIIBAJgXoQpZJXdaNAAII&#13;&#10;IIAAAggggEAOBXZ3d8Pm5mZYXV0NCwsLYWtrK5SUvN+Prry8PFRXV4f6+vrQ3NwcKisrw87OTlhf&#13;&#10;Xw/Ly8thY2MjaF1v3rwJpaWl4dy5cz5vXV1dqK2tDRUVFVnbSwKYrFGzIQQQQAABBBBAAAEEsiug&#13;&#10;4GVycjL89NNP4e7du2FmZsYDEAUhBycFIt3d3eHq1avhyy+/9CBmcXExjI6Ohh9++CGMj4+HlZWV&#13;&#10;8OrVKw9uOjo6wrVr18Lg4GDo6+sLTU1NB1eX0d8JYDLKy8oRQAABBBBAAAEEEMidwPb2dpidnQ3P&#13;&#10;nj3zYERZmLa2tlBTU3Nko5RhUZCirMvw8HAYGRnx4EXBjJ7X68rEvHjxwv9WlkYZmKqqKg9sysrK&#13;&#10;jlxvOp8kgEmnJutCAAEEEEAAAQQQiFfAek4d0Xsqt+19vzdXWtujAEPBhwKZzs7OcOXKlfDFF194&#13;&#10;tuXghpIuZApslI0ZGxsLX331lWdslJnRchcuXPCuYlqfAqIff/zRszKtra0exKjrmbqhZXoigMm0&#13;&#10;MOtHAAEEEEAAAQQQQCBHAkkAo65kCjD6+/vDnTt3Qm9v75EtUo3M0tKSBy4KUrTc559/Hm7fvu3L&#13;&#10;qjZmfn7eu6EpQ6NgRl3UWlpaPHjJRgDzbue3I3eDJxFAAAEEEEAAAQQQKAQBpTtifGTOVt29FGSo&#13;&#10;GF9dvVSrclLBvQKWqamp8Pz5c+8ipsBkaGjIa11U4K8Apb293QMgPa+gSHU1T58+DWtra5nbkQNr&#13;&#10;JgNzAINfEUAAAQQQQAABBBDIrsAbryt5/fq1/zxp2xo9LHmcNN/B15SBUUZFtS8KXlTboroW1cVo&#13;&#10;Us2KRhRTcNPY2OgZl7m5OQ961K1Mz6lmRoFKMul5BTZdXV0etChAUsCj7E02JgKYbCizDQQQQAAB&#13;&#10;BBBAAAEEjhCwmvig4GVv743/VJH8UZMCF40cpoBDP48aCvnwclpX0oVMAYYyLwpmvvvuu1+2pcBF&#13;&#10;tTHqWnbr1i1rx54HOcrEKNuiAOaojI2CmCQjo3UrMFK2JxsTAUw2lNkGAggggAACCCCAQE4Fko5j&#13;&#10;OW3EERvfseL6+bmlsLu15kHAcVkMZUkUTCiLoof+PmlSUKRRwxSQJEFRkr3R33otGW1M21SRvwIV&#13;&#10;BUgvX770wEf1LtrOUSOL6TkFOFpGQZLuE6P1ZWMigMmGMttAAAEEEEAAAQQQyL2ARTGxjUKmG0yO&#13;&#10;TT8N408fhYcPHwZ13zpqOn/+fLh+/Xq4ceOG/zxNAKOgRIGMMiXq7tXX1xcuXbrkGRctr9dVv/Lg&#13;&#10;wYMwMTHhdTIKWpRJUTCiTI8yLUdle/Rckg1KgqEkUDqq/el8jgAmnZqsCwEEEEAAAQQQQACBFASU&#13;&#10;GcrUpCCjoaHBb07Z09PjhfcXL1704ZDVdUyZE9W2qPvXo0eP/D4xWkb1LbqvS6wTAUysR4Z2IYAA&#13;&#10;AggggAACCKRVIMZuZMqOtNo9VgYudYfPPvvs2EJ4ZUySLmRa5kOTsiMKQnTvFt3bRV3J9FMPdf1S&#13;&#10;ZkXdv1T/omGVlan505/+5MGM5lEm5qTMStINTctpW8dlaj7UzrO8TgBzFjWWQQABBBBAAAEEEEAg&#13;&#10;DQIKMtrq68K5ivZfCuuPWq0yIweL+I+a5+BzCiyS+hcFP1pWAdDBzIoCD920UsMiKxOjrmOqh0mC&#13;&#10;Gw29rL+Pqm3Rcyr01zIKdhQUaX3ZmAhgsqHMNhBAAAEEEEAAAQQQOEJAWaH9WpOyX4rtj5jNn1IQ&#13;&#10;kzyOmyd5XoGFuoappkb1LQpibt68GVRLo3UkkzIpCnb00KRgRF3IlIXR6GIrKyseCCXzJz8VHKl+&#13;&#10;R0GM5lVXtaNGK0vmT+dPAph0arIuBBBAAAEEEEAAAQRSEfg5KFEQk85JgYmCDN3/5aeffvIgSXUv&#13;&#10;2o66oCnYUBZFN59UIb/u5aIgR/OoXkZBjpbX87pnjAYB0GvKsqj4X+vVcgpwlNlRFudgdied+3J4&#13;&#10;XQQwh0X4GwEEEEAAAQQQQKBwBd4mHwp3H23PFKgkI4qNjY15oKIARUHJ5cuXPWOi7mEKQu7du+cF&#13;&#10;/Bqeubu7219XYKN1zM/Ph+HhYc+yDAwMeJCjYZbHx8fD48ePvYuZ1tfb2+sBTjZQCWCyocw2EEAA&#13;&#10;AQQQQAABBBDIooCCD2VElDVR9y7Vs0xOTnpmRcGJal+SAGZ6etq7rylAUTCikcrU/UxBiQIcZWDu&#13;&#10;37/vzykoUlZGAYwyOKqd0fwKfBQgZWMigMmGMttAAAEEEEAAAQQQyLnA/ihkcaVgMtUadfVSYb1G&#13;&#10;IfvHf/xHz5Yo6Pjuu+/C3bt3f6l5UVcyBTn9/f3h008/9Z8KSvTcb3/72zAyMuLZGS3z9ddf+3Lq&#13;&#10;Xqa6F91TZmhoyB+qraELWc7f4jQAAQQQQAABBBBAAIH8FFAGRg8V5OsGmApm9LeyMKpb0T1g9Le6&#13;&#10;jSnISQKRjo4Or3NRYHP16lUPSlTgr6AlKehXoKL5rl27FgYHB30oZgU82ZrIwGRLmu0ggAACCCCA&#13;&#10;AAIIIJBlAQUbbW1tHsCoOD8Z+jgJShSoKLhRlzIV4ytzo2BFzysToy5jClY2NjZ8yGQNDqDAR93F&#13;&#10;NBiAllM2JpsTAUw2tdkWAggggAACCCCAQG4E9vuP5WbbJ201w+1SQKIAQw918zrtpOX0UKDS2tp6&#13;&#10;2sWyMh8BTFaY2QgCCCCAAAIIIIBADAKWXGDKc4H0Djid5xg0HwEEEEAAAQQQQKAwBTKc6DgzWqzt&#13;&#10;OvMOZWFBMjBZQGYTCCCAAAIIIIAAAhEIWLQQXQaGjFDKbwwyMCmTsQACCCCAAAIIIIAAAgjkSoAA&#13;&#10;JlfybBcBBBBAAAEEEEAAAQRSFqALWcpkhb+AhtXb3d21YfY2wqqNE77587B5r1+/8rxreVm5jwle&#13;&#10;Y+N919udXc+d2x9XXEPuHZx0d9ZdG2N8bW01LLx86SNZdHR12XB79Qdn43cEikJAn4ft7e2wYXdC&#13;&#10;1jj6GsZyb2/Xbgj25pfhKs/5MJa6Y3Kjf8b0mTr8uSoKLHYy6wL651vvtZrK8tBSV2lDpJaE5Q37&#13;&#10;HtjZC7t7r8Mre5+eZiqz5SrKbHjVyrJQX10RzlWUhfKyklBq635tQ69qXeu2zo3tV/bYX/dp1put&#13;&#10;eSrLS0PdObupX1W570OFtV0u2v8da7vavLK5G7Z3X/n+2C75pP3Tfmq/tXy1/ZSDnn9j//Pld215&#13;&#10;2/dVLW/r0lC0yfLZ2j+2g0ChCBDAFMqRTON+KHhZWVkO05MT4aeHD8LUxERYWV4K2zvb9g95qd2Z&#13;&#10;tc6H4bvU2x+u3bwZOjq7bIzwKg9QDjZDwcvi4kJ4MvIofP2ff/Yxxv/nv/4h1F0mgDnoxO/FIaDg&#13;&#10;ZX5uLjx7NhYe/vhjmJqaDKurq2HPPm8aprLBxt7v6u4JA3ZDsJv2uWpv37+RGAFMcbw/cr2Xep/p&#13;&#10;hLuruTp8OdgWKuxE/uHUUpiYXw9L6zvh1Y5dwDrFpHU01laGnpaaMNTZEDptfXXnykO53TNiz4L4&#13;&#10;RVvX5MJ6GLf1js2uh+W9nVOsNTuzGIEHXYOd9eHS+brQ3VQdGmoqPAjZtuBjYW07TLxcDz9NLYfn&#13;&#10;S5v7gd3PEYiCl1oLXOR3uashdPmylUEBkQI3BT4Lq9u+7yPTK2F2ZStYDORBTHb2jq0gUFgCBDCF&#13;&#10;dTw/bm/8atCbsLa6EkafPA5jT5+ECTvZUhCiq8e6WhSCXT2zjMrO9pZdPd4LlXZzpFevXnsQoxsZ&#13;&#10;afLsjWVt5udnw/jYaHhw/4fwt+/uhrbz7eE3//Q7n4f/IFAsAvrcKKu5tLQYhod/Ck/sszU9PWUX&#13;&#10;BZZ/+Vy92XsTlu3vrS37XFlAo89SWWlZaLIbiGn8fSYEMiWgTIuCDgUZrQ3nwhU7+b55qcn/vZ9d&#13;&#10;2Qxzy1t+Av+h7SvToOyLgpfBjvpwobU2dNhJfJ1lYcrteft/qCix97S9Xm4n9eW2zY0ty9JbJkLZ&#13;&#10;jNNmeD7UjuR1rV/ZEGWAauznrn1PKXjaOiYQU6BRawbdLdWhv73ef1ZbNkrrUd8CZVTaG8/ZRbxg&#13;&#10;WalX/tys2axbYKLntGzv+dpw0R7dFrw11th+2k7rtTL7T41ldLQNGSn7Ive5FcvI2vJM2RTQ0dQj&#13;&#10;tinWdsXm9LY9BDBvLYr+N51oKVDRVeJvv/6/YdquEDc1NYer126ES339drfVBn99bvZFGLbMzNzc&#13;&#10;bNj+/q+erdFJlk66tI6NjXXL2oyHR3ay9sPf/hqePB4JL+fnQktrmy43Fb0zAMUloOBF2ZeZ6enw&#13;&#10;l798FeZmZ0OffZ5u3LgVuqxLpe5+vGPZSmVk/vb9d2HMgv6qc3ZhwC4QXL9+gwCmuN4uWd9bBS/K&#13;&#10;MvRaxuHWxaYwZAGMsifKNugE/LSTTsyr7SRdy3452GqBTJVnGx6/WAnzyjbYSbtO4pWZuH6hKdR0&#13;&#10;lXtXKgUWCgTSfSKv4EXZEH801YS1rd3w3dOXYWZn88hdUtv6LHDpb68LF9tqvWvnvbEFCzK2PLhq&#13;&#10;soBkwAIzBWTXehq9i9nm7kvvEqbgrbWuKnzW3+JBm7qYPXm+EqYWNsKa/a5gpa2hKgx1NISW+qpw&#13;&#10;q7w51Fu2Znt0Ie37feTO8eQ7Avuhwunf2+8snKE/4mpNhnYyzaslgEkzaD6v7vWb12Fn12pWLAOj&#13;&#10;IGVjfS0MXb4SLl+97j8bLZjRSdXE+LOwZFmZ9bW1MDU5bv84l4abtz7xq8fLdpX5+cx0eDb6NDwb&#13;&#10;e+q1L1ve138vvLETuf0sTj4r0XYEziZQat3Eqq1erKWlNfQPDIYrV6+Gixcveg3ZutXFKND57q9/&#13;&#10;9UzNS6sZU0ZG2UwmBDIhkGQoWiwjoozBBTtp18m1TuR18q/AJpXui5UVpaHNllfWpbV+P1Ohk/+R&#13;&#10;mZXwfHHTsyzqYqUMSJtlepSN0OWsMq8x2d9DncSp65qyGcp+vK0jsdy/zawgyGtItvZ8PcraHPed&#13;&#10;ouBLtSht1hYFJEsWkGl9x03ab2VPelprvE0vrbvX6OxaGJ9bC3u2nVbbN7VV2Rnto4KWxy9Ww+La&#13;&#10;jgcoNcpg2ba0njFb7qm9puVXNnY866LArqG6MvRV1YUuy/Ko3epKxoQAAmcTIIA5m1tBLqXsSxJs&#13;&#10;1FqBfk1NTbh242a4fOVqqLPsS3l5uf0DXhYam5pCr11BXrcA58Xz52Fx4aVfQVbw8vd733v3M2Vn&#13;&#10;VAPTc+GiF+0/fPD3gjRjpxD4kIAC/Crratnb2xf+9X/93uoA9kKbZSMbGhss+1LjWU1lYLa3d7xb&#13;&#10;ptZXWWF95ytVSM1AkR/y5fWzCShIUX1Kn2UcrnU1etDyYnkzbFl3LhXfpzop4LjQVhPOW6ZhbXvX&#13;&#10;Aoad8MxO4BW8KGjRYBXrlgVR7csrO3lXzciiBRUaKEBZGL8qbkGBMhzKgqgLmrI1jZYdUrClAvpl&#13;&#10;CwamFzfCsJ34qwZl0wYC2HuVnqy+upldMI9mC+jUxqfW9pfWPnmo44DqgIat9kVBnbqKdTSdC8rK&#13;&#10;zFngst99zrrEWXcwDXrw2IK2UQtg1izQUpBl/w/LlomZtPoZBTjqitZsGRsFa0wIIHA2AQKYs7kV&#13;&#10;6FLWX1dXreotjT44FCoqKsLFS33e9Uv/aCdX4zyQsWCm1Proa3QVXTm2vmF+RUl1Mer0q4BHy7e0&#13;&#10;tlqXtNkw+vRxgZqxWwicLKDPjQL/Jgv8kzoxfYY2rE5M2cz5+XnLuix51zGNTKZR/Vrtc6NMjYIY&#13;&#10;JgQyIaCAQV2b9HNnzy5e7e6FZ/NrflJ+rbsx5U1WWQbmvGUgVOOigEVdthSknLfMhU7U1cXMMya2&#13;&#10;ZtWN7FhR/OrWjgchrywI0TwKnJSp6LeuWh2N1V67ouBFAYIyPE02OprCFQUtyuBMWqCxuvlmPwNS&#13;&#10;VebduBQgaFIgpABI2RIFQVrHgHXhUqClSQGR2pEEHVVWK9NiQYWWX7JAadYCpA0LQJIASfv0wrq6&#13;&#10;nW/c8uU1Slld9X6myEdWs3kV+OxZMKauY6q3SXpMK9uifVcmx0cdNHVrTpSVGL5z/AeBPBAggMmD&#13;&#10;g5StJuqkqra23oKWXsuyNPuXQnNzqwcuSfCitqjQ+MXMjNe1aPSxhsamUG7BigKfy1euhZ6Ll+zL&#13;&#10;qMKuLO9ZlmbdszMVdkWZCYFiFtBnSJ8xTfpd2cv/7//8n/DQ6sk0GpmyMHp+wLqX9fUPhEv2Oayp&#13;&#10;qS1mMvY9gwIKWhZXt2x0SQtcLNugwVhW7CRcBfgqqtcJfSpTpQUaDZaRUDexpfVtD0iu9TSFKgs0&#13;&#10;1P1KAYeCBp3YT1lWZtpGItNwwjr51yhdjees+N9G/1IXLXVnUyBwf3LJBxHYs3lqzqmmpca7hKlW&#13;&#10;R4HRpmc8Xtm6y8JFy9j8+vJ5z9yo3QqIaiyo0bDQqs1RlkcBSlJro4zK2PyqdRGzmk1riwIkL9q3&#13;&#10;rKeClVUFL0qd/DwlQ0Ar8NJ+KLBSsKPMzbwFa8oMaX8UrCgASoKXZHkNJtBhmRe1YdvsV37OPCWv&#13;&#10;8zN7Ah48KnKPaFKbmFITKB8fH/eTTBWZatJVc3UfarQhPdWFSH8f7sagL9tpK0jV1N3dbcXdDIvr&#13;&#10;GHn+Hx1nXfHVQ0HJ4UnvEdXHaHjlcRudbGV5xUcWu2ABS411hVEhf0dnpy+m+1lsbm6FmZkp6z5z&#13;&#10;LpTaP/ZMCBSzgIITPd5OylqqLkxXwm1UJs9q6nNS4gNhqItmbV1tqLL/MSGQbgFlFlY396zI3O7F&#13;&#10;Yif3+/UkwbMWeq0qxV5kqg9RwNBgmQ9lGcpsyP0dW68yL8lD3daaS6yWxN7v+kpQhkPBkh6qe+mz&#13;&#10;gQQUvGj+2eVtD6yU1di115VR2dp5HSps2Us2jwKi1ukqD4gOxBkpM+kjqfao5kcPZWoUoKhN2o9k&#13;&#10;0udUXd8UWMlLf6sNCnwU3KhYX4/Dk+bRvikb1NNi906zrI3qaxTwbFigxJQjgYP/FOeoCWz24wTK&#13;&#10;//znP9uwnk+CikZ15UDdHHp7e8OdO3fsCuAlD07Uf/vgpODl3//93/2pP/zhD+GqFaMyFbaA3hur&#13;&#10;FryMDD8MP97/e3j6ZMS7xdyy98n1m7dCvQW86iajwEWTfmdCAIHjBdo7OsJ//5f/ET774kvPak5P&#13;&#10;TYX7NuT40tJCuPvtN56V+S+/+Qe/oHT8WngFgbMJJBkFLa3f7f8fNenEXwGAumvpoSGCf7QMyvTP&#13;&#10;I3EpUNjv1lUTrloXNd0sc8eCBAVOGoVMBfaqe1ENysPJ5fDYRvHSIABJ/YyyGyqMV0CgkdKqLLOi&#13;&#10;YZ9VpzJv29L9WZRdOdyFrMu6pHVbbYuCNR+FzAIHTUkXMmVDFKiUWwPVRnWLVpv2A7r3UfSM5peZ&#13;&#10;hkdWsPXuhQlf/S//UfCi0cuu2D4rQNN6tX+PrE5G3eyYciNA/JIb93RutXxkZCQoC6O+15p0h+gk&#13;&#10;G6M+2gMDA94f+2AmRhmY4eFhn/93v/ud/+Q/hSegoEUPFfbrHhbqr//Tjw98eOUKy9LoBpb91t1F&#13;&#10;XcZUjKybXGp8fyYEEPiwgG4IO2C1ZpesbkyjjZ1vO2//Dm+EkUePLMP5zE+KbtggGspyK0Nz0knS&#13;&#10;h7fGHAi8K6CARRmFdE4KYnRCr586UZ+3LmoakUsZB32XqIuZNqmuYsrUdFpWQoGJit2rrYtVsw29&#13;&#10;rIfqS/S6Mi3tFqQcnBTgKNhRFy7da0VB0cvVnbBsXcLULSuZVIujIEV1PlqfRiF7akM6P32xlszi&#13;&#10;P7UeZYas0fa3RzCKYs48+Vps/1UTpP3tsRHHdGNL7asyUrqvjrJK09aNTveTYUIAgbMJlGuoTmVd&#13;&#10;dOdnfUnO2j0K9JwyMwpsNKlLkbqJHc7EnG2TLJUvAvrC0U31dN8KjS72eGQ4TE6Oe5ewO599bkMr&#13;&#10;Xw291ldf94dRgMuEAAKnF1BAokxl0n2svaM93L79SXhtJznKxjy3Gpk1u1ik4EafL7Kap7dlztwI&#13;&#10;KCuhk/J1C0imLCMys7BpQcy2Z1rUIgUZL6w4XnUnGsVLJ/iddo8WndRXWgBTUW73U7Haljt9zZa1&#13;&#10;qLNuXPtd2w7ujTIaCmpWLHvh9S0VNjqmBx8H5zr97/qeU0bFMy4WuehCnIIeZVeOumigAEWve5Bm&#13;&#10;yx7O1Pjn2l7XkNQ37X43GlGt02p3FEw9mFjy0cmULdKIbBq8gAkBBM4mUN7Q0OBX+JRpUR/sKfvi&#13;&#10;HBsbC4/sKqC6iv3000/+xTk0NGSj4rT4l+3ZNsVS+SKgUcU0pLLqXWZfvAhjo0/tqvBPPpqY6ll6&#13;&#10;Ll4MV6/ftOzLkAcvBLb5cmRpZy4E9FlSgb5qWpYWl/zf0/Pt7d41TMGLJgUntVawf/58e2hqtvst&#13;&#10;2QAYuiHsrmVndILFhEDsAgoCdIf5DRvaWBkVddlSdkWF9sn06vV+cfzy5k5oqK0IKmyvs4BEWRBN&#13;&#10;Cg6U/lAgZKs7clKXshnrBqbBAHSzTQ1brCDirJM+Xqpr0UABGlCgtMJGPPu5tqV0f8AxX7XFMx60&#13;&#10;qK3798jZ74am9mj7SeCiAEsDDKiWRwMSKCDTgAkzlnHR8MrPLPui4EXbYkIAgbMLlN++fdvu9nzd&#13;&#10;szAKYPr7+732RcN9TkxMhHv37vkQnyrsVxaGK+1nx86XJXXCtWGjh6kby7df/8UL9nesgF9DIt+w&#13;&#10;G1ZqiOWOjk4yL/lyQGlnTgUUvCzYvZJGnz4Nf/v+Ox8m+Xf/7b/Zv7UDfkEoucqrUzBdPNANX/1k&#13;&#10;yIKacru6XF5WfuSV4JzuFBtH4JCARuzSifm63QNGAYiSIvsBybsz6jm9v/U/TTaOhZ/M79pJ/q5l&#13;&#10;JNTd7K9P7PNiN5BctS5hKqY/OCl40Khie/Y5WbB5FcgcDJIOznua372ngW1CtTDKHimbkwRW+13S&#13;&#10;9revjItGNlPXMI3Qpr+1XQVrGvTAl7OuaBoG+rP+Fi/YVyC0aCOyDU8ve9ZJdUFkXk5zVDI9j78L&#13;&#10;M72RFNd/1KclxVUU2ezlnTZqVF9fn3cTS7ooVFshtu7noauDCmCe2YmsamU0ylRXV1eRERXP7uof&#13;&#10;cp08ra7YP7Y2ytgjK9h/NvrUrxyr3mVw6Irf2FI3p9Twycn7pXiE2FMEUhdIuqiodvDJk8d28lZq&#13;&#10;N4Lt8wxMkw1Xri66Clz0+szzmbCwuOCDYTRbJkb/5moEvyTISX3rLIFAdgR0w0d1F9O9XFTH0mg1&#13;&#10;KHrUWpbER/SyCF3BhzIujTaP6liUrVm1oEddxbbsoRtVatL9WXQjTHW1UrczL5i38xHVqmidnaq1&#13;&#10;tO8rjeKVZEAO76UCKhXJqw5H29XvR9Wc6MKBPqNaj26sqe5hzTbAgGpWFMDoeb2ubbfZTTrbrPua&#13;&#10;TjWT4EU/9br2q6e1xoeh1pDOGkxAgxOMWSCmzIsyMArQlKliyp2AxZ3272nutn/clmNt13HtjeF5&#13;&#10;S7rYFT57HPyCVLcy1cToBHVxcdH7Yv/tb3/zkXL+6Z/+KYZ204YMCCh4UX/7F3YS9Z9/+SqMj436&#13;&#10;jS0HBi+HO59/Efr6B0Nzc4sHL0nXlww0g1UiUFACylrr31RlsEsteFGA8uD+fftslfq/s/pM6d5K&#13;&#10;z+1z98O9v3nmU4HNpd4+v/GlPmsH/30uKBx2pmAEFBzoBo71dh8YFd9XV9aGyYVaCzL2wnM7eVeW&#13;&#10;woMPGxHMX7cT/OmFpTBjNTGbFvxU7JT48ooOlMXQpO5hCiA0WpkCiC5bdsAGALh9sdlrSv5zZM5/&#13;&#10;KlhR97SDk5ZT0LBogdCYFe5r6GNla46b1IbppQ3Psih4sU+dDw6wbkGWskMaFECjp/XaSGJal0ZI&#13;&#10;W7GAS8GZsjHtdo+XLwfabCS1Gu/+9swCl/vjS1awv2aBmXUZs/1XoMMUh0CMQUwcMvnTinLdAVpB&#13;&#10;ir5gdbVPk2oazp8/76ORqZBUH7oZu3Gh6mGUgdHNCTVqmTI1TIUjsLO7Y330F8PU5ER4bDUv+tlm&#13;&#10;ffJbWtrCpo1I9/LlfFiwx+HLF+puqAxNXR33AyqcdwN7ki4BXQjSv5UtLa1+k1idwuizNPzwYXhl&#13;&#10;me5GG0RFXTQVwMzOvvBgpX9gIFy5cjU02AAZBC/pOhKsJx0CGtFLJ+uqBVEtiwr2dRKvx4ulLR89&#13;&#10;7OKKdTm3jITmU31Ii2Vk9FPZGd2MUvddUfew58ublqXY9GXXLHDRSb8+H7rh4/n6c14Ar2VUL+IZ&#13;&#10;EHtey6v4X5kZTcrO2EmK/37wP6prWdvU4+3IZAdfP/y7hmCesPqUcmtbnxXeN1kWRj+1v6/s4p5G&#13;&#10;PLvUVucDBygg8+yQ7YM+n3U2bHTnz8GVgh/V5uhGmbrJZavduFKPwy3U9pShUbaJCQEEUhcof2r9&#13;&#10;shW4qA5GgcvBL0t1Yfjiiy+8i8PCwoIX+H/zzTce2CjwIYBJHTzmJRSkTE2Me+ZFgcqiXSnetivD&#13;&#10;y3asx0afhKqfA9zD+6CuZf/vv/7vUDdEAHPYhr8R0L+pynLrvi//5R/+wX8+fjxi3XKHw/BPD/3E&#13;&#10;Rt3EqqwrmYZWHhq6HG7euu3342qw+ysxIRCTgIKS393s8pszPpy27wYbJlkn9Mp4LFm9x9isjdBl&#13;&#10;3bAuWBZF3a26FbDYZ0CfA53Ea74XFrRMLqx7ZkT3cFHwowBnxLpa6YR+71WDBzGf9FrG37qLqb4k&#13;&#10;WX7NXtc9YhRsTGo0LwtQlN352EmBmIZY3rGubNZUD5RuX2oKlXYBwjbvbVdQNGuZl0fT2r4yKzse&#13;&#10;WGkfdZNKDfGsh2poGqsrQ69lojSwgabDLXxmbn98MBNG7ScTAgikLlCuzIqKtjX19/f7PV9qavbT&#13;&#10;twpQenp6PNuikcl0w8vJyUkfZln3i+mwL2SmwhHQF0Sp/WNdb9k4jTDW0Nhk3Qite6H+9T7DVG7r&#13;&#10;qrH7w5xv7/BRy/S7hlxmQqCYBPS50kNdyAZtAIwqqx97bd1d9PnQ/ZVU5F9u3cwa7fN24cJF++wN&#13;&#10;+ENZcLpqFtM7JY591Yn8qN0wUhkPFdSrtsWzHB9ongKQVxacqA5Gp+zqUub1Ho3VnsWwGN27eyk7&#13;&#10;oboQBR/qhqVMhKbXb17Z9nSH+zcetGh9ysQo86EuWsqCaJ3KWjyZXfVhmlUno+GJ0zEpy6P16duu&#13;&#10;yvZdQVGXZVMaauwChH0Hqk5HBfnKvDyz7T+3dmiZ2nOlvp8q5tfw0Mr4qO32f58OBy7paCvrQACB&#13;&#10;EMqVWdH9Xl7YcLmqe/nNb34TkgBGX7rqv61C/3+wK4eNdjVQGRjNq5tcKvChT2fhvI109bd/YNCH&#13;&#10;cr15+1M7sdr2Ey+/HHXCbiZdyA7PUmkZvdbWtlB5uyp02c34NJpSZ1f34dn4G4GiENC/pQpi+uxC&#13;&#10;UXNLs/8bumvBiwr4VQ9TWWE36Kuxkz37HHq9DLUvRfG+iG0n1a3rP/4+41kUBRvKiBwc8lcBhDIH&#13;&#10;h7uQJfuhehWNDqbi9udWE6NsRFmZBfH2PwVCCjiURdHrB4vq1QvMwpewYgHA4xkLUGxZ3dxyf8hi&#13;&#10;hRV2XzKLChRIJAX5ytyka/JAwxqhoZ+1/elk+5YBOth2BVxqo0y0P9oP3ZjypVkNTy2HKpvfql1+&#13;&#10;SbkcF8AkXcjS1X7Wc3qB5KLS6ZfI/JxqE1NqAuUXLlzwgESL6UqgvkyTKTnI+1cOB/21+fl5n09B&#13;&#10;jq4Qcg+QRCv/f1ZYF5amyha7D0VLWnbG+/7b+6TaHu2WhWFCoJgFlE3Rv5d66ObBTAjEKKAMzJOt&#13;&#10;1WObpoDmpG5Pyj54cGLzKZBJZVIQowBle9eWy0HPKgUbCrB2LBhZPOX2VdC/a13JVNA/k8rOMi8C&#13;&#10;CHyUQPnvf/97H75To0+pkF9ZlsOT+m/rPjC62WVSL6PaGc171PyHl+dvBBBAAAEEEEAAAQRyLaBc&#13;&#10;R2z5jtjak+tjdJrtl1+9etUzKuoSpoxL0n3s4MK6cqh7FaioX92F2trabESdFh9mWdkZJgQQQAAB&#13;&#10;BBBAAAEEEEAgGwJWR1rmXRr0UwGMsi3HTQpk1I9bgUwyYpkCGiYEEEAAAQQQQAABBBBAIBsC5Qpa&#13;&#10;FLzo8aEpmVejkzGE8oe0eB0BBBBAAAEEEEAAAQTSLXB8uiXdW2J9CCCAAAIIIIAAAgjkUoAimFzq&#13;&#10;p23bNjI7EwIIIIAAAggggAACCCCQHwJkYPLjONFKBBBAAAEEEEAAgTQI6N4+TPktQAYmv48frUcA&#13;&#10;AQQQQAABBBBAoKgECGCK6nCzswgggAACCCCAAAII5LcAAUx+Hz9ajwACCCCAAAIIIHAKgRjr99Xs&#13;&#10;WNt1CtKczUINTM7o2TACCCCAAAIIIIBAtgXsDiJMeS5ABibPDyDNRwABBBBAAAEEEECgmAQIYIrp&#13;&#10;aLOvCCCAAAIIIIAAAgjkuQABTJ4fQJqPAAIIIIAAAggggEAxCRDAFNPRZl8RQAABBBBAAAEEEMhz&#13;&#10;AQKYPD+ANB8BBBBAAAEEEEDgFAKxDvcVa7tOQZqrWRiFLFfybBcBBBBAAAEEEEAgqwIeK0Q2Cllk&#13;&#10;zcnq8TjrxsjAnFWO5RBAAAEEEEAAAQTySCDWVEes7Yr30JKBiffY0DIEEEAAAQQQQACBtAuQ80g7&#13;&#10;aZZXSAYmy+BsDgEEEEAAAQQQQAABBM4uQABzdjuWRAABBBBAAAEEEEAAgSwLEMBkGZzNIYAAAggg&#13;&#10;gAACCCCAwNkFqIE5ux1LIoAAAggggAACCOSRQImVv+gR0xRbe2KyOa4tZGCOk+F5BBBAAAEEEEAA&#13;&#10;AQQQiE6ADEx0h4QGIYAAAggggAACCGRKILIETKZ2s6DXSwamoA8vO4cAAggggAACCCCAQGEJEMAU&#13;&#10;1vFkbxBAAAEEEEAAAQQQKGgBApiCPrzsHAIIIIAAAggggAAChSVADUxhHU/2BgEEEEAAAQQQQOA4&#13;&#10;ARXAxFYEE1t7jrOL6HkyMBEdDJqCAAIIIIAAAgggkBmBGGMX7Wms7crMUUjPWsnApMeRtSCAAAII&#13;&#10;IIAAAghEL1BiAUNsKY/Y2hP9QQxkYOI/RrQQAQQQQAABBBBAAAEEfhYggOGtgAACCCCAAAIIIIAA&#13;&#10;AnkjQACTN4eKhiKAAAIIIIAAAggggAA1MLwHEEAAAQQQQAABBIpCwAvmIys5iaw5efE+IAOTF4eJ&#13;&#10;RiKAAAIIIIAAAggggIAEyMDwPkAAAQQQQAABBBAoCgHPwES2p2RgUj8gZGBSN2MJBBBAAAEEEEAA&#13;&#10;AQQQyJEAAUyO4NksAggggAACCCCAAAIIpC5AAJO6GUsggAACCCCAAAII5JtAjP3HZBhruyI+vtTA&#13;&#10;RHxwaBoCCCCAAAIIIIBAegVKKDpJL2gO1kYGJgfobBIBBBBAAAEEEEAAAQTOJkAG5mxuLIUAAggg&#13;&#10;gAACCCCQdwIx9tciJZTq24gMTKpizI8AAggggAACCCCAAAI5EyCAyRk9G0YAAQQQQAABBBBAAIFU&#13;&#10;BQhgUhVjfgQQQAABBBBAAIG8E4ix85gQY21XzAeYGpiYjw5tQwABBBBAAAEEEEifgEUL0Y1CRglM&#13;&#10;yseXDEzKZCyAAAIIIIAAAggggAACuRIgA5MrebaLAAIIIIAAAqsvu68AABYpSURBVAggkFWBGLtr&#13;&#10;kYBJ/S1ABiZ1M5ZAAAEEEEAAAQQQQACBHAkQwOQIns0igAACCCCAAAIIIIBA6gIEMKmbsQQCCCCA&#13;&#10;AAIIIIAAAgjkSIAamBzBs1kEEEAAAQQQQACB7ApoBLLYRiGLrT3ZPSJn2xoZmLO5sRQCCCCAAAII&#13;&#10;IIAAAgjkQIAMTA7Q2SQCCCCAAAIIIIBAbgRK/NaRudk2W02PABmY9DiyFgQQQAABBBBAAAEEEMiC&#13;&#10;AAFMFpDZBAIIIIAAAggggAACCKRHgAAmPY6sBQEEEEAAAQQQQAABBLIgQA1MFpDZBAIIIIAAAggg&#13;&#10;gEAkAjYSGVN+C5CBye/jR+sRQAABBBBAAAEETiGguCXG2CXWdp2CNGezkIHJGT0bRgABBBBAAAEE&#13;&#10;EMi2QIxBTLYN8n17ZGDy/QjSfgQQQAABBBBAAAEEikiAAKaIDja7igACCCCAAAIIIIBAvgsQwOT7&#13;&#10;EaT9CCCAAAIIIIAAAh8WiLXYJNZ2fVg0Z3NQA5MzejaMAAIIIIAAAgggkE0BjxUiK4KJrDnZPBxn&#13;&#10;3hYZmDPTsSACCCCAAAIIIIBA/gjEmuqItV3xHlkyMPEeG1qGAAIIIIAAAgggkHYBch5pJ83yCsnA&#13;&#10;ZBmczSGAAAIIIIAAAggggMDZBQhgzm7HkggggAACCCCAAAIIIJBlAQKYLIOzOQQQQAABBBBAAAEE&#13;&#10;EDi7ADUwZ7djSQQQQAABBBBAAIE8Eiix8hc9Yppia09MNse1hQzMcTI8jwACCCCAAAIIIIAAAtEJ&#13;&#10;EMBEd0hoEAIIIIAAAggggAACCBwnQABznAzPI4AAAggggAACCCCAQHQCBDDRHRIahAACCCCAAAII&#13;&#10;IIAAAscJEMAcJ8PzCCCAAAIIIIAAAgggEJ0Ao5BFd0hoEAIIIIAAAggggEBGBCIchSxENipaRtzT&#13;&#10;vFIyMGkGZXUIIIAAAggggAAC8QkoTogxVoi1XfEdwbctIgPz1oLfEEAAAQQQQAABBApaoCTCICbG&#13;&#10;sCruNwEZmLiPD61DAAEEEEAAAQQQQACBAwIEMAcw+BUBBBBAAAEEEEAAAQTiFiCAifv40DoEEEAA&#13;&#10;AQQQQAABBBA4IEANzAEMfkUAAQQQQAABBBAoXAEvmI+s5CSy5uTFwScDkxeHiUYigAACCCCAAAII&#13;&#10;IICABAhgeB8ggAACCCCAAAIIIIBA3ggQwOTNoaKhCCCAAAIIIIAAAgggQADDewABBBBAAAEEEEAA&#13;&#10;AQTyRoAAJm8OFQ1FAAEEEEAAAQQQOLOAV/CfeenMLRhruzK3xx+9ZkYh+2hCVoAAAggggAACCCCQ&#13;&#10;DwIeK0Q27FdkzcmHw0gRf14cJRqJAAIIIIAAAggggAACLkAGhjcCAggggAACCCCAQJEIlIT4Mh7x&#13;&#10;tSj2NwM1MLEfIdqHAAIIIIAAAggggAACvwgQwPxCwS8IIIAAAggggAACCCAQuwABTOxHiPYhgAAC&#13;&#10;CCCAAAIIfLSAOmrF2Fkr1nZ9NHgGV0ANTAZxWTUCCCCAAAIIIIBARAIWLZTEFsXE1p6IDtdxTSED&#13;&#10;c5wMzyOAAAIIIIAAAggggEB0AmRgojskNAgBBBBAAAEEEEAgEwIxdtciAZP6kSYDk7oZSyCAAAII&#13;&#10;IIAAAggggECOBAhgcgTPZhFAAAEEEEAAAQQQQCB1AQKY1M1YAgEEEEAAAQQQQAABBHIkQA1MjuDZ&#13;&#10;LAIIIIAAAggggECWBSiCyTJ4ZjZHBiYzrqwVAQQQQAABBBBAAAEEMiBABiYDqKwSAQQQQAABBBBA&#13;&#10;ID6B/QRMXON+xdWa+I7ZUS0iA3OUCs8hgAACCCCAAAIIIIBAlAIEMFEeFhqFAAIIIIAAAggggAAC&#13;&#10;RwkQwBylwnMIIIAAAggggAACCCAQpQA1MFEeFhqFAAIIIIAAAgggkAmBEopOMsGa1XWSgckqNxtD&#13;&#10;AAEEEEAAAQQQyIXAfgF/LrZ88jZjbdfJrc7tq2RgcuvP1hFAAAEEEEAAAQSyKEACJovYGdoUGZgM&#13;&#10;wbJaBBBAAAEEEEAAAQQQSL8AAUz6TVkjAggggAACCCCAAAIIZEiALmQZgmW1CCCAAAIIIIAAAhEJ&#13;&#10;qHpf/cfevImoUdYUb1fmOra9sf199epV2NzcDEtLS2FtbS1sb2/7cyW27YqKilBdXR3q6+tDY2Nj&#13;&#10;qKqqsiZlrj3pwCeASYci60AAAQQQQAABBBDID4HIT87TjajgRQHL9PR0+P7778OTJ0/C/Py8BzQK&#13;&#10;VBS0XLx4MVy+fDncvn07dHR0eBNiDmIIYNL9LmF9CCCAAAIIIIAAAghEIrCxsRGmpqbCyMhIePz4&#13;&#10;cZiZmQl7e3uegVF2ZnFxMezs7PjfCmbKy8tDQ0ODZ2Ii2YX3mkEA8x4JTyCAAAIIIIAAAggUooA6&#13;&#10;RsXWOSrT7VlYWAjffPONBy9bW1vhwoUL4caNG6GlpcUzMwpu7t27F0ZHR0NdXV14/fp1uHLlCgFM&#13;&#10;IX4A2CcEEEAAAQQQQAABBGIVUCCiTIsCmOHhYe9C1t/fH4aGhsInn3wS2tvbPYBR7Yu6lykzMzY2&#13;&#10;FiorK0N3d3dobW2NddcCGZhoDw0NQwABBBBAAAEEEEDgbAIKXtbX1z2Aef78uXcTS+pclH1Rsb4K&#13;&#10;+Ds7O8OtW7e869jTp0/95+eff362jWZpKQKYLEGzGQQQQAABBBBAAAEEjhJQLcpre+jnSZMK65PH&#13;&#10;SfPpNQUwq6urYXl52UceU2ZFwUpPT4+POqZaF02qe1G3srm5Oe9KVlpaGlQ3o+J//R5jMT8BjB86&#13;&#10;/oMAAggggAACCCBQ6AJ+8h/ZTlrY4nUnb16/2v95TBCjtiugKCsrO1Vgsbu7G1ZWVjx40XIaKrmm&#13;&#10;psZ/ah3JpEBG3cj0mor5NcyyhlzW8srQHJw3WSbXP/MqgCm1A1deplIn7r+Z6zcO288fAf/clNo/&#13;&#10;epmuEswfElqKwAcF6qsrwmBnfSjjg/NBK2ZA4LBAf0d9qD0X3ymmvgbtVDK6s0gNcby6vGSZEj2W&#13;&#10;gwrtj5rOnTvn2ZKmpqagh/4+aUru/aL1KfhRBkaPJPOSLKsARevSa6qbURCjhzI4h+dNlsn1z/je&#13;&#10;XSeI6IukuqIsvC4/Ob12wip4CYGiE/ArNvYPNvFL0R16dvgjBLqbq8O/fNId1rf2PmItLIpAcQoo&#13;&#10;eOlorI5u5xW8KO/wJrIvxI211fDo0aPw8OGP9njoXbmOwjt//ny4fv26jyCmnx8KYNQdTUFI0hVM&#13;&#10;gYrOCQ5Pek6Bih76XctpGS37oS5th9eVrb/zKoCR+X4G5n38bIGxHQQQQACBwhdQBkYPJgQQKCwB&#13;&#10;nUvGdhbpbYqtUZEf9rwKYCK3pHkIIIAAAggggAACCKQkoPoT3XdFwxp/9tlnp+pCpmU+NCmboqyL&#13;&#10;HuoapqzKURmVJFOTZFwOZ2Q+tJ1cvE4Akwt1tokAAggggAACCCCAgAloOGN1D9PQxgo0jgoyBKXA&#13;&#10;4mAR/4fwFLiocF/rT2pbVJivQOVgdzIFNqqTUS2O1p/UyqiAX3/HOBHAxHhUaBMCCCCAAAIIIIBA&#13;&#10;UQgkgYl+Hhe8JBCaJ3kkzx33UwFIQ0NDqKur8/VqZDENj6xARUFNUqCvgEbDLes1PVdbW+v1NVpe&#13;&#10;24pxIoCJ8ajQJgQQQAABBBBAAIGiEThtUJIKiIIRdTXTfV4UlChw0Q0tJycn/X4wek6ZGY18pude&#13;&#10;vnzpwY6yQcrcxJp9kQEBTCrvBOZFAAEEEEAAAQQQQCAPBBTAKPuirmkdHR1heno6DA8Pe/cxvaZu&#13;&#10;ZElQc//+/TA1NeXz9vb2+j1hYt5FApiYjw5tQwABBBBAAAEEEEDgDAJJPUtra2u4evWqByy6SeXj&#13;&#10;x4+9zkUBi+73op/z8/Pefay/vz8MDQ154HOGTWZtkRLra8dNVbLGzYYQQAABBBBAAAEEEMiewMrK&#13;&#10;incRGxkZCcq0qBuZivnVfUwP1bqoO1lfX1/48ssvw8DAgHc7U51MrBMZmFiPDO1CAAEEEEAAAQQQ&#13;&#10;QOAjBWpqaoK6hSVdxvRTGRcV7WtqamoKly5d8syLgpi2trZoi/cTCjIwiQQ/EUAAAQQQQAABBBAo&#13;&#10;MAF1ttJQyRqFbGlpKayvr3vti57TpAyMghzVy6jgX5mXWEcfSw4NAUwiwU8EEEAAAQQQQAABBBCI&#13;&#10;XiDOu9NEz0YDEUAAAQQQQAABBBBAIBcCBDC5UGebCCCAAAIIIIAAAgggcCYBApgzsbEQAggggAAC&#13;&#10;CCCAAAII5EKAACYX6mwTAQQQQAABBBBAAAEEziRAAHMmNhZCAAEEEEAAAQQQQACBXAgQwORCnW0i&#13;&#10;gAACCCCAAAIIIIDAmQQIYM7ExkIIIIAAAggggAACCCCQC4HyXGyUbea3wOEbIq2trf1yQyTd+Eg3&#13;&#10;RKqurg719fV5c0Ok/D4itD4fBfQ5ev36ddDnZ25uzm8y1tzc7DcS003EdKdkJgQQ2BfQDfd2d3f9&#13;&#10;RnzLy8t+B/GdnR3/DGmO8vLycO7cuVBbW+vfO/oOKi0tjf5mfBxfBBA4mwABzNncinopfZFsb2+H&#13;&#10;6enp8P3334cnT56E+fl5/2JRAKO7uF68eDFcvnw53L59O3R0dLhX7Hd1LeqDys5nXUDBiz5H4+Pj&#13;&#10;4Y9//KP//vnnn4fBwcFw/vx5vyty1hvFBhGIVEDBiwKXiYmJ8Pe//90/N7qj+NbWlgcquoN4e3t7&#13;&#10;GBgY8O+d7u5uv5s4FwIiPaA0C4GPFCCA+UjAYlx8Y2MjTE1NhZGRkfD48eMwMzMT9vb2/Aqyriov&#13;&#10;Li4GXRlToKNgRlfGGhoa/MukGL3YZwQOCiQXAHQy9uLFi/DDDz+Eu3fv+pVinXR1dXX55+ngMvyO&#13;&#10;QLEK6DtFj9XV1V++c0ZHR8PCwoJ/x+hCQPK6ghl9FymDqc+ZPk/qCcCEAAKFJ0AAU3jHNON7pC+O&#13;&#10;b775xoMXfWFcuHAh3LhxI7S0tPhVZAU39+7dC/qS0VUxfcFcuXKFACbjR4YN5IOAsi4vX770z8+3&#13;&#10;334bHjx4EMbGxvzqsU6+mBBA4K2AghMFIwr2//znP3sGRl0tb968Gfr7+/0imV5//vx5uH//vs+n&#13;&#10;z5guECRdmd+ujd8QQKBQBAhgCuVIZmE/FIjoBEsBzPDwsHch0xfI0NBQ+OSTT/wETF8cuuKl7mXK&#13;&#10;zOjErLKy0q+Etba2ZqGVbAKBOAXUBUbZy9nZWQ/unz596idbqoHZ3Nz0rKU+Y0wIIPBWQJ8JZfSV&#13;&#10;gVGQos/L1atXw/Xr18O1a9eCghl9L+m7Rt9Nmu/Zs2ferezTTz99uyJ+QwCBghIggCmow5nZndGX&#13;&#10;xPr6un9J6ItEXypJnYuyL0rbq4C/s7Mz3Lp1y7uO6SRNXcjUt58JgWIWUPCiEysF/8pQ6rPU09Pj&#13;&#10;tS66WsyEAALvCyi7os+OLgAoo68ifdVWKoBR12R956jORd9Bqn9RAKOLZ6rL1AU1JgQQKEwBApjC&#13;&#10;PK4Z2SsFMPpy0MmWroIps6JgRSdhStUrUNGkuhd1K9PISjpR00gw+gLSFxGjwmTk0LDSPBBIMpjq&#13;&#10;EqNgv6amxrtW6qqx6mCYEEDgfQEN/qLvDQUrumCm7x1l/jXQhV5LXtf3jx4KZvQZ0+dNP5kQQKAw&#13;&#10;BQhgCvO4ZmSvdAVsZWXFgxd9oSho0UmYfh4c6UVfIupGpteUpUm6yGj55GpZRhrIShGIWEBDvGpE&#13;&#10;Pn0u1AVGn5Ompqbw8OFDf05BPhMCCLwrkHyf9PX1eXcxffeoO3ISvCRzqxumui7rwpkuEOizpWCH&#13;&#10;CQEEClOAAKYwj2tG9koZFH1JqHBfXx76ctBDXzAHJwUzOlnTa0n/ZQUyyuAcnvfgcvyOQCELKHhX&#13;&#10;djIZkU+fBX2ONOgFn4tCPvLs28cIKGBJvmsUlBye1E1MF9Y0HLkGjtHQyrpQoIBHFwuYEECgMAXe&#13;&#10;PfMszH1kr9IkoHS8gpCkK5gCFZ2AHZ70nE7IkhM0LadltCwp/cNa/F0sAklgr/3VSZk+J0d9forF&#13;&#10;g/1E4GMF9H2iLs0//vijd8N89OiR9wZQzaUGljkq4PnYbbI8AgjEIUAAE8dxoBUIIFDgAklgX+C7&#13;&#10;ye4hkFEBBS16qMul7jk2ZqOPJTe2VKZG935RrcylS5fIwGT0SLByBHIrQACTW/+82rpOwHQVWQ91&#13;&#10;DVNW5aiMip5TtiXJuCQnbklGJq92msYigAACCEQjoO8X1VNqOPK//vWvXkOm7mPqtvzll1/66GSD&#13;&#10;g4PeXVPdNpkQQKAwBQhgCvO4ZmSvFLioYF8Fkklti75IFKjotaQ7jAIb1cmob/LB/sv6MtHfTAgg&#13;&#10;gAACCKQioO8cfdck94N5/PixBy+6waWCF2VcNHy/si+qNdP3FBMCCBSuAAFM4R7btO+ZAhAVIGss&#13;&#10;fl0FU0G/0vgKVPRlkRQiJ18yek3Padx+fcFo+STISXvjWCECCCCAQMEK6HtF905Sof5XX33lP/Xd&#13;&#10;09bWFu7cueOBS1dXF5mXgn0HsGMIvCtAAPOuB3+dIKBgRMMj6+qWghJ9eeiGlpOTk34/GD2nq2Qq&#13;&#10;qtRzL1++9GBH4/Urc0P25QRcXkIAAQQQeE9AF8v0vaKRxnRjZBXsP3nyxIfnV72LhiTXjS2VgdGF&#13;&#10;NPUGYEIAgcIXIIAp/GOctj1UAKPsi+54rGEqNea+7iquLwy9pp9JUHP//n0fHlbz9vb2UkyZtqPA&#13;&#10;ihBAAIHiEVDwoq7K+r7505/+5EGMLoZduXIl/OpXvwpDQ0P+naTghYtkxfO+YE8RIIDhPXBqAX05&#13;&#10;aJQX3URMV70UsOgmleqLrOd1Pwvd70U/5+fnPajRHZP1BaPAhwkBBBBAAIFUBPSdsrCw4Pd50U1f&#13;&#10;JyYmQnt7u3cdUzdl3bhS3zeHJ/UWUIZGP5kQQKDwBAhgCu+YZnyPlFX59a9/7Ve9lGmZmZnxLxdd&#13;&#10;KdNDtS7qTqbARX2TBwYGvHYm4w1jAwgggAACBSWgIEWjjKn7mAIVdU1W/aWGUNbFM9VXHlVbqYts&#13;&#10;f/jDH/xiW0GBsDMIIOACBDC8EVIW0N2N1S0s6TKmn/pi0ReNJt08TP2RFcD02d2QVWR51BdMyhtm&#13;&#10;AQQKUEBXiK9fv+6fn87OTu9uqS6ZTAggEPy7Q9l/1V5qhDF9v+g7R8/xvcI7BIHiFSixArk3xbv7&#13;&#10;7PlZBPSW0VDJugq2tLTkI8Oo9kXPaVIGRkGOuo0lw1nyRXMWaZYpBgEVJ6vbpT4/CvY10h/FyMVw&#13;&#10;5NnH0wioC5m6KutzogFi9F2j75MPfafQhew0usyDQP4KEMDk77Gj5QgggAACCCCAAAIIFJ0AdxUs&#13;&#10;ukPODiOAAAIIIIAAAgggkL8CBDD5e+xoOQIIIIAAAggggAACRSdAAFN0h5wdRgABBBBAAAEEEEAg&#13;&#10;fwUIYPL32NFyBBBAAAEEEEAAAQSKToAApugOOTuMAAIIIIAAAggggED+ChDA5O+xo+UIIIAAAggg&#13;&#10;gAACCBSdAAFM0R1ydhgBBBBAAAEEEEAAgfwVIIDJ32NHyxFAAAEEEEAAAQQQKDoBApiiO+TsMAII&#13;&#10;IIAAAggggAAC+StAAJO/x46WI4AAAggggAACCCBQdAIEMEV3yNlhBBBAAAEEEEAAAQTyV4AAJn+P&#13;&#10;HS1HAAEEEEAAAQQQQKDoBP5/Pfok+yHWr7sAAAAASUVORK5CYIJQSwMECgAAAAAAAAAhAG+iL0bm&#13;&#10;6wAA5usAABQAAABkcnMvbWVkaWEvaW1hZ2U3LnBuZ4lQTkcNChoKAAAADUlIRFIAAAMwAAADcggG&#13;&#10;AAAAvZgufAAADD9pQ0NQSUNDIFByb2ZpbGUAAEiJlVcHWFPJFp5bkpBAaIEISAm9CSK9SAmhBRCQ&#13;&#10;DjZCEkgoMQaCir0sKrgWVCxgQ1dFFF0LIDZE7C6Cil0XCwLKKhbsypsU0HVf+d5839z57z9n/nPm&#13;&#10;3Jl77wCg0cgRi3NQTQByRfmS2NBARnJKKoPUBVAwHFCBE/DmcPPEzJiYSADLYPv38u4GQGTtNQeZ&#13;&#10;1j/7/2vR4vHzuAAgMRCn8/K4uRAfAgCv4Iol+QAQZbz51HyxDMMKdCQwQIgXy3CmAlfIcLoC75fb&#13;&#10;xMeyIG4GQEWNw5FkAqDeCnlGATcTaqj3Qewk4glFAGgwIPbLzZ3MgzgNYhtoI4ZYpu+Z/oNO5t80&#13;&#10;04c0OZzMIayYi7yoBAnzxDmc6f9nOv53yc2RDvqwglVNIAmLlc0Z5u1W9uQIGVaDuFeUHhUNsTbE&#13;&#10;H4Q8uT3EKEUgDUtQ2KOG3DwWzBmgQ+zE4wRFQGwIcYgoJypSyadnCEPYEMMVgk4T5rPjIdaDeDE/&#13;&#10;LzhOabNFMjlW6QutzZCwmEr+PEci9yvz9UCancBU6r8W8NlKfUy9UBCfBDEFYosCYWIUxOoQO+Zl&#13;&#10;x0UobUYXClhRgzYSaawsfguIY/mi0ECFPlaQIQmJVdoX5+YNzhfbIhCyo5T4QL4gPkyRH6yZy5HH&#13;&#10;D+eCtfJFzIRBHX5ecuTgXHj8oGDF3LFuvighTqnzQZwfGKsYi1PEOTFKe9yMnxMq480gds0riFOO&#13;&#10;xRPz4YJU6OMZ4vyYeEWceGEWJzxGEQ++AkQCFggCDCCFNR1MBllA2NJb1wvvFD0hgAMkIBPwgYOS&#13;&#10;GRyRJO8RwWscKAR/QcQHeUPjAuW9fFAA+a9DrOLqADLkvQXyEdngKcS5IALkwHupfJRoyFsieAIZ&#13;&#10;4T+8c2DlwnhzYJX1/3t+kP3OMCETqWSkgx4ZGoOWxGBiEDGMGEK0xQ1wP9wHj4TXAFidcU/ca3Ae&#13;&#10;3+0JTwlthEeEdkIH4fYk4XzJT1GOAR1QP0SZi/Qfc4FbQU03PBD3hepQGafjBsABd4V+mLg/9OwG&#13;&#10;WZYybllWGD9p/20GPzwNpR3ZiYySh5EDyDY/j1S3U3cbUpHl+sf8KGJNH8o3a6jnZ/+sH7LPg23E&#13;&#10;z5bYYuwgdg47hV3AjmF1gIGdxOqxy9hxGR5aXU/kq2vQW6w8nmyoI/yHv8EnK8tknlO1U4/TF0Vf&#13;&#10;Pn+a7B0NWJPF0yXCTEE+gwm/CHwGW8R1HMFwdnJ2AUD2fVG8vt7Q5d8NhH7xO7dgEQC+VQMDA0e/&#13;&#10;cxGdABx8Cbf//e+cdRZ8TQgAOL+GK5UUKDhcdiHAt4QG3Gn6wBiYAxs4H2fgDnxAAAgG4SAaxIMU&#13;&#10;MBFGL4DrXAKmgplgHigCJWAFWAM2gM1gG9gF9oIDoA4cA6fAWXAJtIJ2cBeunk7wHPSBd+AzgiAk&#13;&#10;hIrQEH3EBLFE7BFnxBPxQ4KRSCQWSUHSkExEhEiRmcgCpAQpRTYgW5Eq5HfkCHIKuYC0IbeRh0gP&#13;&#10;8hr5hGKoGqqDGqFW6EjUE2WiEWg8OgHNRKeghehCdBm6Dq1E96C16Cn0EtqOdqDP0X4MYKoYHTPF&#13;&#10;HDBPjIVFY6lYBibBZmPFWBlWidVgDfA5X8M6sF7sI07EaTgDd4ArOAxPwLn4FHw2vhTfgO/Ca/Fm&#13;&#10;/Br+EO/DvxGoBEOCPcGbwCYkEzIJUwlFhDLCDsJhwhm4lzoJ74hEIp1oTfSAezGFmEWcQVxK3Ejc&#13;&#10;R2wkthEfE/tJJJI+yZ7kS4omcUj5pCLSetIe0knSVVIn6YOKqoqJirNKiEqqikhlvkqZym6VEypX&#13;&#10;VbpUPpM1yZZkb3I0mUeeTl5O3k5uIF8hd5I/U7Qo1hRfSjwlizKPso5SQzlDuUd5o6qqaqbqpTpW&#13;&#10;Vag6V3Wd6n7V86oPVT+qaavZqbHUxqtJ1Zap7VRrVLut9oZKpVpRA6ip1HzqMmoV9TT1AfWDOk3d&#13;&#10;UZ2tzlOfo16uXqt+Vf2FBlnDUoOpMVGjUKNM46DGFY1eTbKmlSZLk6M5W7Nc84jmTc1+LZrWKK1o&#13;&#10;rVytpVq7tS5odWuTtK20g7V52gu1t2mf1n5Mw2jmNBaNS1tA2047Q+vUIepY67B1snRKdPbqtOj0&#13;&#10;6Wrruuom6k7TLdc9rttBx+hWdDY9h76cfoB+g/5pmNEw5jD+sCXDaoZdHfZeb7hegB5fr1hvn167&#13;&#10;3id9hn6wfrb+Sv06/fsGuIGdwViDqQabDM4Y9A7XGe4znDu8ePiB4XcMUUM7w1jDGYbbDC8b9hsZ&#13;&#10;G4UaiY3WG5026jWmGwcYZxmvNj5h3GNCM/EzEZqsNjlp8oyhy2AychjrGM2MPlND0zBTqelW0xbT&#13;&#10;z2bWZglm8832md03p5h7mmeYrzZvMu+zMLEYYzHTotrijiXZ0tNSYLnW8pzleytrqySrRVZ1Vt3W&#13;&#10;etZs60Lraut7NlQbf5spNpU2122Jtp622bYbbVvtUDs3O4Fdud0Ve9Te3V5ov9G+bQRhhNcI0YjK&#13;&#10;ETcd1ByYDgUO1Q4PHemOkY7zHescX4y0GJk6cuXIcyO/Obk55Thtd7o7SntU+Kj5oxpGvXa2c+Y6&#13;&#10;lztfd6G6hLjMcal3eeVq78p33eR6y43mNsZtkVuT21d3D3eJe417j4eFR5pHhcdNTx3PGM+lnue9&#13;&#10;CF6BXnO8jnl99Hb3zvc+4P3Sx8En22e3T/do69H80dtHP/Y18+X4bvXt8GP4pflt8evwN/Xn+Ff6&#13;&#10;PwowD+AF7AjoYtoys5h7mC8CnQIlgYcD37O8WbNYjUFYUGhQcVBLsHZwQvCG4AchZiGZIdUhfaFu&#13;&#10;oTNCG8MIYRFhK8Nuso3YXHYVuy/cI3xWeHOEWkRcxIaIR5F2kZLIhjHomPAxq8bci7KMEkXVRYNo&#13;&#10;dvSq6Psx1jFTYo6OJY6NGVs+9mnsqNiZsefiaHGT4nbHvYsPjF8efzfBJkGa0JSokTg+sSrxfVJQ&#13;&#10;UmlSR/LI5FnJl1IMUoQp9amk1MTUHan944LHrRnXOd5tfNH4GxOsJ0ybcGGiwcSciccnaUziTDqY&#13;&#10;RkhLStud9oUTzank9Kez0yvS+7gs7lruc14AbzWvh+/LL+V3ZfhmlGZ0Z/pmrsrsEfgLygS9QpZw&#13;&#10;g/BVVljW5qz32dHZO7MHcpJy9uWq5KblHhFpi7JFzZONJ0+b3Ca2FxeJO6Z4T1kzpU8SIdmRh+RN&#13;&#10;yKvP14E/8pelNtJfpA8L/ArKCz5MTZx6cJrWNNG0y9Ptpi+Z3lUYUvjbDHwGd0bTTNOZ82Y+nMWc&#13;&#10;tXU2Mjt9dtMc8zkL53TODZ27ax5lXva8P+Y7zS+d/3ZB0oKGhUYL5y58/EvoL9VF6kWSopuLfBZt&#13;&#10;XowvFi5uWeKyZP2Sb8W84oslTiVlJV+Wcpde/HXUr+t+HViWsaxlufvyTSuIK0Qrbqz0X7mrVKu0&#13;&#10;sPTxqjGralczVhevfrtm0poLZa5lm9dS1krXdqyLXFe/3mL9ivVfNgg2tJcHlu+rMKxYUvF+I2/j&#13;&#10;1U0Bm2o2G20u2fxpi3DLra2hW2srrSrLthG3FWx7uj1x+7nfPH+r2mGwo2TH152inR27Ync1V3lU&#13;&#10;Ve023L28Gq2WVvfsGb+ndW/Q3voah5qt++j7SvaD/dL9z35P+/3GgYgDTQc9D9YcsjxUcZh2uLgW&#13;&#10;qZ1e21cnqOuoT6lvOxJ+pKnBp+HwUcejO4+ZHis/rnt8+QnKiYUnBk4WnuxvFDf2nso89bhpUtPd&#13;&#10;08mnrzePbW45E3Hm/NmQs6fPMc+dPO97/tgF7wtHLnperLvkfqn2stvlw3+4/XG4xb2l9orHlfpW&#13;&#10;r9aGttFtJ676Xz11Leja2evs65fao9rbbiTcuHVz/M2OW7xb3bdzbr+6U3Dn89259wj3iu9r3i97&#13;&#10;YPig8k/bP/d1uHccfxj08PKjuEd3H3MfP3+S9+RL58Kn1KdlXSZdVd3O3cd6Qnpan4171vlc/Pxz&#13;&#10;b9FfWn9VvLB5cehlwMvLfcl9na8krwZeL32j/2bnW9e3Tf0x/Q/e5b77/L74g/6HXR89P577lPSp&#13;&#10;6/PUL6Qv677afm34FvHt3kDuwICYI+HIfwUwWNGMDABe7wSAmgIADZ7PKOMU5z95QRRnVjkC/wkr&#13;&#10;zojy4g5ADWxkv/GsRgD2w2oVALXnAiD7hY8PAKiLy1AdPKvJz5WyQoTngC0BMtSuN3E5+Kkozpw/&#13;&#10;xP1zC2SqruDn9l+DgXv30JFuLgAAAJZlWElmTU0AKgAAAAgABQESAAMAAAABAAEAAAEaAAUAAAAB&#13;&#10;AAAASgEbAAUAAAABAAAAUgEoAAMAAAABAAIAAIdpAAQAAAABAAAAWgAAAAAAAACQAAAAAQAAAJAA&#13;&#10;AAABAAOShgAHAAAAEgAAAISgAgAEAAAAAQAAAzCgAwAEAAAAAQAAA3IAAAAAQVNDSUkAAABTY3Jl&#13;&#10;ZW5zaG90bGJe9AAAAAlwSFlzAAAWJQAAFiUBSVIk8AAAAtt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VXNlckNvbW1lbnQ+U2NyZWVuc2hvdDwvZXhpZjpVc2VyQ29tbWVudD4KICAg&#13;&#10;ICAgICAgPGV4aWY6UGl4ZWxYRGltZW5zaW9uPjgxNjwvZXhpZjpQaXhlbFhEaW1lbnNpb24+CiAg&#13;&#10;ICAgICAgIDxleGlmOlBpeGVsWURpbWVuc2lvbj44ODI8L2V4aWY6UGl4ZWxZRGltZW5zaW9uPgog&#13;&#10;ICAgICAgICA8dGlmZjpSZXNvbHV0aW9uVW5pdD4yPC90aWZmOlJlc29sdXRpb25Vbml0PgogICAg&#13;&#10;ICAgICA8dGlmZjpYUmVzb2x1dGlvbj4xNDQvMTwvdGlmZjpYUmVzb2x1dGlvbj4KICAgICAgICAg&#13;&#10;PHRpZmY6WVJlc29sdXRpb24+MTQ0LzE8L3RpZmY6WVJlc29sdXRpb24+CiAgICAgICAgIDx0aWZm&#13;&#10;Ok9yaWVudGF0aW9uPjE8L3RpZmY6T3JpZW50YXRpb24+CiAgICAgIDwvcmRmOkRlc2NyaXB0aW9u&#13;&#10;PgogICA8L3JkZjpSREY+CjwveDp4bXBtZXRhPgrSH3uNAABAAElEQVR4Aey955NjR3qvmdXee2+r&#13;&#10;vWU3zXBmyOFodKV7V6GQ1ig2NmL3P7xf7periN1QhEYajTiGQ9+ObMtqsr333mw+WcwmGl2FOqiC&#13;&#10;SQBPkqeBwsmT+eaTCeD9nTczMfQypmCSgAQkIAEJSEACEpCABCTQAwSm9YCNmigBCUhAAhKQgAQk&#13;&#10;IAEJSCARUMA4ECQgAQlIQAISkIAEJCCBniGggOmZrtJQCUhAAhKQgAQkIAEJSEAB4xiQgAQkIAEJ&#13;&#10;SEACEpCABHqGgAKmZ7pKQyUgAQlIQAISkIAEJCABBYxjQAISkIAEJCABCUhAAhLoGQIKmJ7pKg2V&#13;&#10;gAQkIAEJSEACEpCABBQwjgEJSEACEpCABCQgAQlIoGcIKGB6pqs0VAISkIAEJCABCUhAAhJQwDgG&#13;&#10;JCABCUhAAhKQgAQkIIGeIaCA6Zmu0lAJSEACEpCABCQgAQlIQAHjGJCABCQgAQlIQAISkIAEeoaA&#13;&#10;AqZnukpDJSABCUhAAhKQgAQkIAEFjGNAAn1M4OXLl4HDJAEJSEACEpCABPqFwIx+aYjtkECnCTx8&#13;&#10;+DDcvHkz3L17Nzx48CA8ffq0KROGhobCtGnTwsKFC8PatWvTY1MF1GVGqLx48SI8evQo3Lp1Kz2f&#13;&#10;N29emDNnTpg9e3aYMaM7b/epcsrNhBdtgNeaNWvCggUL8ikfI4Hnz5+nMQjve/fuBR4fP34cnj17&#13;&#10;lsYCkBhvM2fOTOOBsQHLuXPnhunTp6dztSAZ01evXk1jm9fJv3LlyvRYm6/Xn8MNTnfu3AnXrl1L&#13;&#10;zVmxYkVYtGhR4gQbEnlu376d2N6/fz88efIk3Rzg/bVkyZLA+KQMyuP9Nn/+/LB06dLENxXgPxKQ&#13;&#10;gAQk0DIC3fFoWma+BUmgewQQL59//nn49ttvw9mzZ5Nz04w1OEazZs0Ke/bsCf/wD/8wZQGDeEFE&#13;&#10;Xb58ORw6dCg5XJs3bw7r1q0LOGTdEjBT5ZSZ4njjRMPr7/7u78L27dvzKR8jAfoe1hcuXAinTp0K&#13;&#10;58+fTw45Ahvnm4SzvXjx4iRENm3aFHbt2pXEM8424qY2IV7+8z//M3z//ffpZfL/+te/Doypfkqw&#13;&#10;oa3ffPNN+Pjjj1PTPvroozTOagUb4uXo0aPhxIkTYWRkJLFGrKxevTq8/fbbSQRSBsKP99u2bdvC&#13;&#10;e++9p4Dpp8FiWyQggWIIKGCK6QoN6TUCRDouXryYHBqcGhyX5cuXV3ZYEDDcqaUcxMdUE84UNiBg&#13;&#10;jhw5kpzWfHeYc91KRIZwrokIYB/RgdrEnWzuXHOefIi6sTjyOqlVvGpt6OXn8CMicOXKleRYIzh+&#13;&#10;+OGHcP369deiMLSRfAgaziF2+Hvr1q1JlCxbtixFZ3LEgb6iLJzynHit31KOXDL2cvt4znuy9hzR&#13;&#10;GQQM7y0ED8KH9y+RQJ5zgyCPccYoZXC9SQISkIAEWk9AAdN6ppY4YARw+BAKON2//OUvw4YNGyoR&#13;&#10;yFOiuIPLtVNNOExMHeMO/OnTp5MDRrQCJ6qbjhTTlHbv3p2m0+zfvz8JkNq24hgSxTp37lyKYo3H&#13;&#10;Ec5EYeCFs20aJYAIOXPmTHKuiQgiZJgWxvQloiVEXBB/jAEcbMQLEcNjx46lcUKk4De/+U3qI6ZC&#13;&#10;ZQEzKHwZU7R7x44dr6KUW7ZsSa9xjvcVApuIFgIGcbhq1aoUudq4cWN6v/MIN8Yu+YloEYVh7Jsk&#13;&#10;IAEJSKD1BBQwrWdqiQNGACGCo4Pzsnfv3uQIVkHAdRw4m61wdIiycCeYO+w3btxIJnB3vtsJccca&#13;&#10;H5xE7KuPBiFccMI5cP7G4wgrpjnBy/Uvo2te4JkjbkQGYEliuheRFR7hCTMiCjBG4OJsI3rITxk4&#13;&#10;24gcppTRX4OUiJwwNZF1VQgPUl4blKMqcCNihTgkSsPUMkQ5oofryM/YRFjDmevgOGgsB2nc2FYJ&#13;&#10;SKC7BBQw3eVv7X1AIDvWOCs4izg0VRPX5shC1Wt6LR/OHI4hfPK0nNo2MN0GB5Dz2fEbj+Mg8Kpl&#13;&#10;0+g5woNoCtG2zz77LEUI4MbaoPfffz8MDw8nxxxhwhgjAoN4XL9+fRI3RBP+9V//NU2H+uKLL9J5&#13;&#10;IguUMUiJMcUNCARInqbI3zDjHGOWGwEcPEfsEGUlckXkhUgX45a8CEU4UxYHr5skIAEJSKD1BPx0&#13;&#10;bT1TSxxAAjgvOCuTiQ7gVBJ5IGrCHV6eUw5Ofe0uRjhGOFBEWMjHdKBcJ3mZ5sJdddYt5Ln8PGc3&#13;&#10;Ja5h6hV3jknM4Uc4ZCeNstmtitdIOHKUiTOLsMBG6qMOysZ5xk7sIWUnkLyIFaYt0YbsyGXHMGWu&#13;&#10;+weHMDvZ2elrxBFbqB9bmH6GDUR3uJZ2co72YAv8aAdrFbCRc9if20EbKK+R/ZyrTdRXy4O783CD&#13;&#10;H/XClPbQLjjwmB3i2nKoG6Zcj908z2Vke/JuVpln7i/KIT8RFAQM/Ux5TBljQTmRwPGENKwYB9g6&#13;&#10;Ehej577Hhuyk17e51u78nOtgQdvhmTlkpuSjHMYoPPK4gAftoL9ImSf9wkJ5ysGOzIJ88GNMMJa5&#13;&#10;PovdVED8B1uwI+8SxvPatlBfZkn0jiOPSeqvHU+USUSK/LzOGON99d133yXbqIupmqx/y/Vm1pcu&#13;&#10;XUp25Lpq37+Um/NnXrQ588qs8nsfXjyn7bWJNWTUg21wgA9lcNBm/oYR456+Jo9JAhKQQL8RUMD0&#13;&#10;W4/anp4jgOOBQ8Q6kN/97ndpqgp3dpnOU7uLUXa0WL/w29/+Nt1xxxHjjjp5cUB5nalEOF0kdpE6&#13;&#10;efJkysP6E3aRyq8zlQgHCeeOsrkeYcRzHLidO3eGDz/8MDnCOJXkZ0E39ZMPJwwnioSThXOJSGLq&#13;&#10;0oEDB9K0MRw5ym9los7aXaP4+5133kk2HD9+PJ2jDTiVP/vZz9I0H+zCQaxd/8FaBqYFcT1OH/Zz&#13;&#10;DXfWYcXubWPZj3jB8YQHrHFs4QE/6uUaphINxwgI5TCNC0eynkMWIFyP3ZSHc4rjjtOPA4rdrMeg&#13;&#10;HPq51nEnL32LgMFhJ3ry1ltvhX379iXhNB5z2oqN5D948GASeZRF26mX8VjvNI9VFm2FHVPYGBcj&#13;&#10;UQzhWDOWsYfzlIcjzniiHdhH9ILXsIMET8YX/XH48OHEEzHPa5xDaCDgaD/TtuAKlzyNEFFAPvqW&#13;&#10;6+GBuMCO3LfUh2jjWvqXqV95HRV5ascTNrELGfl5nf756quv0iN/k3hfsYYIgULfsCse6V/+5V9S&#13;&#10;3bSXemrfv9lOxlxef4QArR2D9DnTLWknvGBV3xcwph64M0Y5z3uR9lIWvLiOzwTeF1lcJQP9RwIS&#13;&#10;kECfEFDA9ElH2oxyCOCoVE21d7qzI4VAwBnDkcRpw3nD4cQpxDFD6Hz99ddJpOAk4WjhwJG/9s4z&#13;&#10;NnBHFkeZI9+RJg937CkHpxonk/IpA0eWv3GKcCApE+cIJ46teXG0caAoD3txtrmONmMz58iPo03b&#13;&#10;cDRxHluZqBMBQV04rNx1x1lGgODUISTIgzjDRtpAWziwnx3jcHIReZzDfmzlOhxAGFAenHAEKTf3&#13;&#10;E69TH8464oFpWPRJ5gsHHPNcTq4bMYhTC1fyYBe2cj3lIF4oN/cR9cERpjxSJm1C2GIPCQb0I/XT&#13;&#10;Z4wDxgvM68VSLX/K5jzjCkceJ5y200/N9BU8ccAZFzjkLHLHJrhlrvDC9iwoqJf2I+qonwRvIhz0&#13;&#10;C+WQFw6UwfUkBA18KJ+D9uKo8whLOGEHgpL3D7blvud6roUjTj7nGJ/YQqSifjyRn2l4jB/aQjn5&#13;&#10;MduT31f5fcnr2IUNtIV+oGyuy4nzCF3GHoIIO7GLPHkMYh99wXiCCymXlYUMr1MPB+MmtyHbxN+w&#13;&#10;pT7aZpKABCTQjwQUMP3Yq7apawRwZLKTM5ER2SnGMeEOPc4pd3O5HucGx5Y7sdwpxjnFucHx+fLL&#13;&#10;L5PDhpPCHV7uapOH86x9oDwEDok77DipOOI5EoDjT8JJ4hry4yRx55eycJBxDrlDj6OHo/373/8+&#13;&#10;Of84W9wl5i4/deKc4uDhsON4InRwnHAOcZ64vhmnOBnW5D84pggB+CHoYIlDyPQ37mJTP3ng+W//&#13;&#10;9m/J6cfxhCnXcCcfZxknGOeTaAKOJpz+9m//Nl2fHW/aitP+7//+7ykfzjDls9tb5oEDirDgbj3s&#13;&#10;yI+jTZ2ww7bscP/hD39IdcE/9092yrEBm3HsqQdnl7roH0QAfUEe+pC2ZrGIrXlsNUKJg069cKD9&#13;&#10;1AsLxsNE11M/AvCPf/xjEh08p304/thCGfQ/3BkXOO20g9ewmzYwfnM5f/rTn16NL85lFthPu+FJ&#13;&#10;HX/5y1/SI31MPnjQfn73CPFCHZTJmM+CkT7jWvoCpx8xlAU2U+7Ga2sWAtgJKx5r31dEGnmPUAZ9&#13;&#10;z7gfL2ETff7nP/852cr7hDQcI0Lwpx0IEMYMB+9zBCFjhaNW8OU6GBOM18yLvsQO7GScEXmhDSYJ&#13;&#10;SEAC/UhAAdOPvWqbOkoA5yQ7wNxBxmGqknD4cDayw4Ejw9oFhAVOHw4PDizOUy4fRx1nDocH55w7&#13;&#10;+zhSOIwcPMdB4zoSjg/OdXZUax0anEmcbRwg6qYsysQ5pE2ImBxNwAnHHpxknC4EDA4SdeKQco7o&#13;&#10;Bk4iDuVIjFDgTFF3uxOCDz7wRMDQZpw+GGEv57Af+3D44Ese2kt+2k8e7mZTFrbDmJQjFPQRZeJc&#13;&#10;4nzSz+RnCg/MEZ7wQDzQfoQAfUCUizLhSj04uyR4YRNClboRojDF6YY7NmJDvmvPXXfKxcmlPA64&#13;&#10;IxAYb7SVfoMBfVYl5TFTJW9tHuqGBWOHNtDnCAJYILgRy/zN+EJ8wIExmQUuzjXtzeXQLvLAAhFN&#13;&#10;OXkND23hWnjmqANtxnmn/bw3siNP38IJUYGQgjl2kA8bqQOhDUNsJy82wmGsBEvEGP3G+4FrKIPE&#13;&#10;+KG/sJc+w77xUhZtCOIccaM8rmWaF+8nmNCPjClEGOOM/Ihp2kCUDDtqxRblMk7oe8rivcYYpCzG&#13;&#10;Ia9zrUkCEpBAPxJQwPRjr9qmjhLAkcDRxLnBycFxqJKyYMHxwPHD8eARRwYnGQcWhwdHCyeNR5w4&#13;&#10;6iJSwvx2HBfqw7HJd4lxdLibTuI5QoKD8uudNa7DOaIsDhx1HLcsynCQOLgOEUSEB8efeimP63FE&#13;&#10;cVqpP0cN4IATVlXMVeE1Xh7aj7OK04ttRFWwHycOm+CII4iAwVZEBGuBcEBxPBEMvI7zx8FddiI1&#13;&#10;OL1EDhAGCB36Gf70M041bFkjxHofrqMseOAgUwevwYG81I0tsMapRMDwOmXCHEcWEYTAxG4EAvWS&#13;&#10;F6eWvsdRpm+wFa4ciB/q5Do4cG27E/UjCnLfYhfjNosGxhp25DGEbYgOElEFoiFcm9vB2Ebo0GbG&#13;&#10;GCwQhbw/aBuCBCHKGINJ7leupw7KokxYwxL29BdjIrPkWuxkHPP+4XkW6OPxyvWQj3rHel9RDufq&#13;&#10;31e1ZWIf7wXGIQfjg8go72He+7SN62k/ttNuxgWCjINzjGuEXW1C3DE+GGds3EB5jDHyww37GS8m&#13;&#10;CUhAAv1IQAHTj71qmzpOAEcKBwTHDuehSkIY4MzgrHA9zgYO0XC8I5uFDHetcfAoG4cNJw1HCieP&#13;&#10;A2cxO0+IFhyaWseM5zg1HPXODA4Q11IeDh53lSkj38GnLdTLeZxTXsfJRiBQD39jO3l4jsNEeTzH&#13;&#10;Zg7OtztlJw67cP5gQoIpBw4rjiMs4UBbcXDhTF/l/kKAIMoQC3mqEg43Yg3Hmr4i4sBrCAcca8qh&#13;&#10;H3DScz9QJ/1I/3ItzjvXZKGIvbWJsnDgETTUQVn0FflxXGkTkQPs4xzlMxbymKAs+q2272rLb9fz&#13;&#10;LBxhgyMOf5x5bKffc99nR5pxAZM8nuvtoj2chxdRGcrJ4xmO/E1fUS6RkdpxTllwgSX9zfUw43oO&#13;&#10;xjDiAL6cR+hw0GewHCthb+bKuKmtj+f0BUd9f9aXhYBB2OeoKmVmwQ0zbKtNcGCcMSaI4PGc9vB+&#13;&#10;hEFOlEPdjHfEDf2Qx3LO46MEJCCBfiWggOnXnrVdHSOAg4YjgdP6wQcfJAe5SuU4gNx9xRHGEcL5&#13;&#10;wGnCOWP3LP7GqcX5xZkhP04sDnOONOBYTTZhdy4T+3GIah0gnDucPMQLbeNcvtuMM4WzibOPqMLp&#13;&#10;JGqEk8bfOIrjOYaTtXe867KdOIJZRJAXhzY7xUQ8sBdHD+Y4gpzP+XiEPTxoIwfMcYJxPmkvzjHP&#13;&#10;eQ3uOI7UCTvY1LeX17k7TiSH6UBcizOL8wtP+hnmMOP3WIjuIK6yjQgY7CAfddO2HPWq7afcBtqT&#13;&#10;28Rr7UqMG9qP8w0v2p3Zwxs+jIs8NnLkgT6AI/mxE970A2OadjLO2ZQBXuxIhuDI7w9EHGORKANt&#13;&#10;z8IBJpTB+Swuec8gkoajQIV/PriGKYFcn6+jjxA07Uw5ApMjkrQXm2gbY6F+3PAa5/lcIHLH+wmm&#13;&#10;vMfglBNjh/HAQXvqx0TO56MEJCCBfiSggOnHXrVNHSWQHSIcTaYxET2pknA6cKBwBvOdVcrCweEO&#13;&#10;LU4LP1CYhQHl4zRmx67+zm2VOmvzZEeU+nGGcChrE+c58us4UjiJPOKc4iQiCvKBg46ThbOdndRO&#13;&#10;ONTYjiPNwfOcqJu79TiQ2IrNOKtMN2INCw7lWAne5KUd3Pnm4DkH7ePAUYcDooPXx0o44lk4IYa4&#13;&#10;Dlvod/oSsUI/w4p82IZNOPI4rxwIHYQSTipjhPHBQb/QVh5J2b5meJO39qBc+prHRonz1M24QWTB&#13;&#10;CrvhkcdGHhMIFngjKnhOf2Qbc1045QhyrkHoURZ8uQ5hAgec/SwYETK5/dhCv8MRvjCkv+hDHuHH&#13;&#10;9QgCnlNXPmjDRG1txKHqudpxQ/tpJ31Mn8Igv79yeTBk2iD2k5d+z+83Phtywn5EWf24z+d9lIAE&#13;&#10;JNDPBH76tu/nVto2CbSRAE4QTghiBCcLZ6tK4jocsXzka3BwcdJwuHDgcLhwACmfqTQcPJ9qol6c&#13;&#10;I8ri+XgJ54l1HxzcEcbJxFHEyeQ6rseJwjnLr9XfVR6v7Fa8DnvawVHrDGIDkaAcDcIxZIE0EY/P&#13;&#10;P/885R+rfsQOYoxE+3C8aVcuLzuTOJiwwIkcKyFWyEN+eGEHzixl5ulhvEbEZSRuHECdrHlAFHEX&#13;&#10;HoGASOU8UTeiB0xZ41rOw51HxhE2Ugd9UDUhJHKf0TbYUV6jsVBbNvURKcFe1mrhlMOYNuayGBfU&#13;&#10;Qzspt14w8Dfj/Fe/+lUSGnmTCrghZJhClR113ltMk0LssOaD59jL+4N1SAgCHHzWLXEtIoCNAbAF&#13;&#10;VrBEzMCQNSjcCODadqc8bmDAOMKuf/7nfw6/i7/5VM8DW7LIgSXve9pF/3JQVk65XYz7qn2Wr/VR&#13;&#10;AhKQQK8TUMD0eg9qfxEEcERwIrIzPxWjcHLyHWycGcrGUcORw4nBwc7OEE7MWE5Qlfq5jjI5xioD&#13;&#10;RxQ7iLowtadWvHANjhNONg4WjiD5sYtH2tCphO2wH68d2FEbacA2OI5nI+UhQmkbTjMikrbWigPy&#13;&#10;UCYipVGCDQeJNUaInezcZ6GLYw0/xACOd77zjvDheRZB1EVZ2MV4wCaELmOOMUE++GPXWP1Zbyd5&#13;&#10;iQxxHY4ywhmxlAVSff78N9ywhQgTgoMNEhAKREDoB2zDRsQE9mEPfQNzHusT+Vi0DxvaAnOcfKJS&#13;&#10;OPEIpTyFKkeqyEtdCBKeI+qxn3bDkmlrCMLMjroph+uxk0Q7EIZc1+4EAxJ9T4I9763xEm2jHRwI&#13;&#10;LTjm9uVraOtE4z7n9VECEpBAvxF489uk31poeyTQYwRwRkfiHXmiBTi1OHE4hDhBOIs4LUwl4841&#13;&#10;ziJ/tyPhYFE/v6/xySefJCcSJzwfTIPCLhxp7MDp5Pc8cM4mcuzbYW99mTh4OMwcOI44/6znGY5r&#13;&#10;I5i+NdEUPK6jfTjJOPXwwInE4ebgdTY14LFKQggxlYn+wja4IWKwCyeVfs9CBCFDRIOpUDyn33HC&#13;&#10;uR67sQdnn7qJAjFGyIeTjmOe62hkF3kRHpTNzmu09a//+q/Tgnz6drxE3yIEiLzwOzD0O22DLUIE&#13;&#10;m4i8YB+8mAqGAGZcEP2qT9hK3YgQuCIqYE2bEC4IEVhwIEywF3ZEI6iDuuhfnHymb/LeoG0IQMQK&#13;&#10;tsKIsUyEC0FOG6gDu7OQrLerVX/T13DgPcIj7WQXPN5HVRLtYnwg7CjDJAEJSEACcfMaIUhAAmUQ&#13;&#10;wCHD+eRuOFNncBBx+vLaF6zEgcMJY5oMjiwOLU5fbcJh4sh3fWvPNfMchxnHDycXpw+HHkfq3Xff&#13;&#10;DcNRBGAXjiTOI3Vx4KARqZhq3c3YOV5e7MJmbOQuPZxghgPJYvCxHFfsxvmlD+gLnGPuguM4UlYu&#13;&#10;g37hdRxmnPbMvNYWnGQiAHCkXPJjC9fm9RrkyUIEJ546cbwRI3DHbtbrICJx4HmdaxE9nMMJ5jXq&#13;&#10;4RExQfsQOJQ3VsIW6iH6wjhCXBBJQRAjoCZK2I8oYEwgsGgfPJmWhfiAK3UzFqiLPEw/ZHzzNynb&#13;&#10;QFkIFXiTGFOIS3gTycNG2kXbYUDUh/bzN/Ww+xnXI3Ioi/6CDQzoE/oSEcQ4pu9hy3sI2+kPzrc7&#13;&#10;wQGbGDuMIWzk/YP45Vz9DQjajV0csIUl1/NYn7fdtlu+BCQggVIJKGBK7RntGjgCOJU4LThb/BI3&#13;&#10;QgUnC4cO57D2jvKXX36ZhAPObxYw2YnmsRUp32nHAcThxCnGYcdpxHmuFS+IFmzH2cS5LUHEwAEH&#13;&#10;EVuxHbtoEwfM6gVMFpDcmUc84jzjCNMv3P2mvdyxp09wgHEu4c85HNN65xJnm4OoA2VTFtEJHFSc&#13;&#10;8ZEYZSM6wWt/HSMfOLWUgYNLeZSN44oQI3qQxwf28Zw2sC4G8YIQyZEOrmNNyHgChmtz3yKUERj0&#13;&#10;L+3Alonu9GcBk3liI2MChzwLJ9pBmRxwQmAwNqg3J54jXBA3/EI9/cUufvnHQxExRB9oD+KKMhF1&#13;&#10;CJDs5GMLou23v/1t4gBD1rhQBv1E38MSG3mkT7mWMjLHbE+7HmkH9iPOaAPvDcYDYzPzqq2b/oQL&#13;&#10;Io22Ibw4aI9JAhKQgARGCShgHAkSaAEBHDUcE5wihEYzCQcVZ4brcIxx6HDUKAvBgHjBOcSpyZEZ&#13;&#10;zuOgMl0G54bnOIA4SBw8x1GjTJw2nB8cKeppJmUnND/i/OI0YjPlZ6capwu7EV/cIceG2jvuzdTZ&#13;&#10;qrww4MDRJ1IBCw5s5MA5hltmgqMNKxx6pu/Bn2tzO8iLmMQRR5TQThxMHH4cUZxluORxgANKOTjv&#13;&#10;lEMfUBbMsIMyWFfEtYgbmFEG9sCblB8pFwccEcV52oU9LGRHuPBIfdhOPg6iKZSXhSZ1Yxt1cw2R&#13;&#10;HfIjPLmeKWAItDyWqvYDNtImxkMWKNTFc+piXDCuETyMnZyfa8hHBAXBiB2IN14j0gev+nHEtbDA&#13;&#10;Rg7Ocx39gCih//ibsU75uW8zx3w9oihfX7Wdk81HXQhD+pg2Ma6wF1GDPVkA8xyG9A2ClPc4zLiO&#13;&#10;fqOt9LtJAhKQgAScQuYYkMCUCeB44HThAONw4Bw3k3AwESE4LuyORfQF5xgHhzvpCBie44zxN3Uh&#13;&#10;ZHAMudvM3WUcUBwc8nDg5GEPtnD3HieK13DaqyacQJxrrsFxwj7WSuBM4VRRJs4YUQYccZx1HFVe&#13;&#10;yw4kbLqdYLtv377kULOWB3YwR1hkAYid9B1tgCsOdb47jtMJU9qLk0/fUAZC5uOPP05ChJ2xiOjQ&#13;&#10;boRDFi/0JWUjQHMUgLpxaCkXZ5sIF2uHEIHZHvoY+5jaBVuY5t+HQWRQBjbh/A7HqANjhP7Fiacd&#13;&#10;lMnUNoQbd/6xi37LoosyES+IKMp4//3309RAnk/kJFMvbDgoF7sZFwgGtjOmnbWOOExxyHP0Ax7k&#13;&#10;pR76JnNmrDL+sZ28jGmYI4RgwdoXxjLtgAFiMgtMyoB5rof3AsKI8qkHIUWfUgZlkZ/yETHtTrSB&#13;&#10;qZ70BTZjBxFU7OD9TJ/DjD6n7URe4UA/Yj/X0N8c9LFJAhKQgAQUMI4BCUyZAA4ZDhsOB3e1cRKb&#13;&#10;SdlJwSHGYUUE4NDgDHLgaOEoUg9rDHDGRuL0IyIyOKLctebAUcVZyk4hjjROIY4PTiCChqk1VVOt&#13;&#10;44XzTPtwkLmLjrOI88dznC4cS9pN3TiP1J3r5DGLqqp1tzIfbHDysYk73xw47tiOKOM8CUccrrSH&#13;&#10;yAUiDVGSHXXagPCgT+gHnEkcbQQPbHH+yYPYgDsOKo56dpZxYmFKX1IOjilcsQWbGEOMgeyUYw93&#13;&#10;4RE55EMkYROMqQfO9AFlIZAYH7SJfqI8uFMGApSIDLbAgDbTj5SLTYwJ1rAghql7osR4YqwxLnHK&#13;&#10;Ga+0AQecMcnYpS7YcI7XKBcRjm0IEMYwzOBMWYgtuOWxTdsQxrCiTZQBz9wH2IrjT9/RbvqE8YdY&#13;&#10;ov94pH7qRcDQVq6nfOyjzRxV2jsRj4nOw5566Dt+Jwp78zikPfQHHHgdm2k37YUB12Shxt8mCUhA&#13;&#10;AhIYJeAUMkeCBKZIAGcNZwynA0ep2bu6OMncicXh5O4rjiwRA37rAucUJw5nGWcNRw8nFAeNO7kI&#13;&#10;JhwfHFzu6OMo4ZTi0JEPRxqnGEcYxw4nsmrCqcJBzXfuqRMHFAcLe3DMsA2nHNuITtB28nBHnvpx&#13;&#10;oLkTjtOI49uNRL0whhPOLNzggQiDN/1He3KbuLuf11EgGhAmuQ9oH0z+5m/+JjnQRGJgzJoW+i3X&#13;&#10;gbOJ0EBYUBYREhxu+od6sAeu9DkCCFtGongigkAZJMqgXvIimLCFfs62ZJaw5Tz1YTvl4CDDHucY&#13;&#10;u6iLttNn8MAO7KLMHKnJwiiXO94j11MP/f3zn/889S315TFJHTjmjAt44YAjUhgXrHXJIov3S27f&#13;&#10;Rx99lMpkPMOTR2xGFGW7sY+1Npkn/cAYpb533nkntYn6EGfYQ4SJviXBEnvoy+EoZtmIgnJ4z1BP&#13;&#10;uxNt4L334YcfpvfnoUOHkp0If7jRTlK2E+HCNDrGDXZit0kCEpCABH4ioID5iYXPJNAUARwiHA2c&#13;&#10;QJw67p5OJuGE4fBx4LTg1OG4UC53z3FqSLzO3XwcNwQPzhp3lLPjmR1eHCUEEI4djhxOMgIDe3Ge&#13;&#10;szDJtmZHMP+dH7GH+nG8qY/r8rx8nFCcMsrEJpxsnFRsQShRN/bhXE+UMkfEH44aTHGwx0uUjS0I&#13;&#10;NSIHJJ7zGufqE69xkAdG2ESdRAewFT5wwV4cWtqLowwX2sTrOVEOeegbmMKI8vLdfRxR8mQhifOJ&#13;&#10;mMxrOnI5nKedOM885yCKQX/ClkR7qJ9rEULYVTseclmMPQ7alK+hTygPEQPX3F+0hTIQxrQP4ZPZ&#13;&#10;0ZbaRFnkySmPExhyjuuwK/czDIiiIMCwhbGA0GFs0FbeH1mQwJBy4A4/xBDXwA77EDuwQHyRDz6U&#13;&#10;A08EV2aBbZxH2PFI+dSb286NBRJ8YIKYogz6DwZckyNBtGe88ZTbO9556sBG2sG44D1Im2lTTrxO&#13;&#10;X8KL9w7tRrjmMUg+zvEeyHayBg6G2JnTRPXkfD5KQAIS6GcCQ/HLpvuT1PuZsG3rWwI4azgfRBhw&#13;&#10;EnG2JpNwrnBmSJSFU4cTw2s4NPWOJZENoio4eDjA5MG5w7HhWhxy7m5TFs4Zd6FxDCmPfDhPXI/N&#13;&#10;JJwznCQex0qUx/Qc6svOcO0dY+zDUUNg8RxnGccZp4v6qJfXsW2slDnSLuqiLJxJ2jNWoj3ZJiIM&#13;&#10;JBxGHFdY1jp7tdfDiutoA+2hXmzNTjXXYSccsJnHscojP2VxPeVku3mNj1PaCW/agdOaD8quTYwX&#13;&#10;yuB62PKcMjJbyoApduDU89iII9fS35RDeTzP0Zf6NtKu3E7spO31/QOnRuMEdtl26oMtfQODzJJ6&#13;&#10;OBij2IIwIdFfMKZu6s08ETl5jGUWjNdanowLmGae1MdBe3N/wID6aiMwuW+5No8VyoZNo/GEvY3O&#13;&#10;5/EGA6JH2EGbqQfRRNtJ2c5cVu7zejtzn9fbmQqJ/0xUT87nowQkIIF+JqCA6efetW0SkIAEJCAB&#13;&#10;CUhAAhLoMwJj3xLts0baHAlIQAISkIAEJCABCUigPwgoYPqjH22FBCQgAQlIQAISkIAEBoKAAmYg&#13;&#10;utlGSkACEpCABCQgAQlIoD8IKGD6ox9thQQkIAEJSEACEpCABAaCgAJmILrZRkpAAhKQgAQkIAEJ&#13;&#10;SKA/CChg+qMfbYUEJCABCUhAAhKQgAQGgoACZiC62UZKQAISkIAEJCABCUigPwgoYPqjH22FBCQg&#13;&#10;AQlIQAISkIAEBoKAAmYgutlGSkACEpCABCQgAQlIoD8IKGD6ox9thQQkIAEJSEACEpCABAaCgAJm&#13;&#10;ILrZRkpAAhKQgAQkIAEJSKA/CChg+qMfbYUEJCABCUhAAhKQgAQGgoACZiC62UZKQAISkIAEJCAB&#13;&#10;CUigPwjM6MVm3L77IPxw4Xq4ffdhL5qvzRLoCoHFC+eGDWuXh0UL53WlfiuVQK8SePkSy9M/vdoE&#13;&#10;7ZZAVwgMDQ2F+H+I/xeVSvUj+Z7euG55WOz39ITjpScFDOLlv//PP4UjJ85N2EAzSEACowT27dgQ&#13;&#10;/q//9YOwb6cCxjEhgaoEEC8vkoJRwFRlZj4JZALTonKZMX1UxOTXSngs1Y/cv3ND+L//tw/C4l1+&#13;&#10;T080TnpSwBB5Qbz84bMTE7XP8xKQwI8E8MH+252H0RkTiQQkUJXAy/jGQcAkDVP1IvNJQAKjBKb9&#13;&#10;+N4hDFNQKtmPdHZRtYHiGphqnMwlAQlIQAISkIAEJCABCRRAQAFTQCdoggQkIAEJSEACEpCABCRQ&#13;&#10;jUBPTiGr1jRzSUACEpCABCQgAQlIYAwCaXeBsqa2pR0PxjDVl94koIB5k4mvSEACEpCABCQgAQn0&#13;&#10;LQGESz5KamSJNpXE5ydbFDA/sfCZBCQgAQlIQAISkMCgEChsc4FBwd6KdroGphUULUMCEpCABCQg&#13;&#10;AQlIQAIS6AgBBUxHMFuJBCQgAQlIQAISkIAEJNAKAgqYVlC0DAlIQAISkIAEJCCBniAwun6/sAX8&#13;&#10;kdxQNMxZbdWGkGtgqnEylwQkIAEJSEACEpBAHxFAMJh6k4ACpjf7TaslIAEJSEACEpCABCZNoMQd&#13;&#10;vxRUVbtTAVOVlPkkIAEJSEACEpCABPqDQNIvhQmGwswpuaNdA1Ny72ibBCQgAQlIQAISkIAEJPAa&#13;&#10;AQXMazj8QwISkIAEJCABCUhAAhIomYACpuTe0TYJSEACEpCABCQggRYTSPPHWlxmK4or1a5WtK21&#13;&#10;ZbgGprU8LU0CEpCABCQgAQlIoHACo1sWl7XoxF3Rqg8aBUx1VuaUgAQkIAEJSEACEugXAm6j3LM9&#13;&#10;qYDp2a7TcAlIQAISkIAEJCCByRGI0ZfiBExZEaHJce3MVa6B6Qxna5GABCQgAQlIQAISkIAEWkBA&#13;&#10;AdMCiBYhAQlIQAISkIAEJCABCXSGgAKmM5ytRQISkIAEJCABCUigBAKlbvZVql0l9FmdDa6BqQPi&#13;&#10;nxKQgAQkIAEJSEAC/UzgR6VQ5BoY18FUGXkKmCqUzCMBCUhAAhKQgAQk0GcEFAu92qEKmF7tOe2W&#13;&#10;gAQkIAEJSEACEpgUAX8HZlLYirnINTDFdIWGSEACEpCABCQgAQlIQAITEVDATETI8xKQgAQkIAEJ&#13;&#10;SEACEpBAMQQUMMV0hYZIQAISkIAEJCABCUhAAhMRcA3MRIQ8LwEJSEACEpCABCTQXwTSDmSFLeIv&#13;&#10;ble0crtcAVNu32iZBCQgAQlIQAISkEDLCbiNcsuRdrhABUyHgVudBCQgAQlIQAISkED3CbATmak3&#13;&#10;CbgGpjf7TaslIAEJSEACEpCABCQwkAQUMAPZ7TZaAhKQgAQkIAEJSEACvUlAAdOb/abVEpCABCQg&#13;&#10;AQlIQAKTIZCWwBQ4fYwpbQWaNRnE7b7GNTDtJmz5EpCABCQgAQlIQAIFElAtFNgplUxSwFTCZCYJ&#13;&#10;SEACEpCABCQggX4ggGwZItRR2CJ+bFJSVRthCphqnMwlAQlIQAISkIAEJNAvBJJ+KUwuFGZOyV3t&#13;&#10;GpiSe0fbJCABCUhAAhKQgAQkIIHXCChgXsPhHxKQgAQkIAEJSEACEpBAyQQUMCX3jrZJQAISkIAE&#13;&#10;JCABCbSYAHO1SpyvVapdLcbfguJcA9MCiBYhAQlIQAISkIAEJNBDBNKWxYWJmMI2FSi5NxUwJfeO&#13;&#10;tklAAhKQgAQkIAEJtIlAYQKmTa3sx2IVMP3Yq7ZJAhKQgAQkIAEJSKABgSheiot4KKgadNhrpxQw&#13;&#10;r+HwDwlIQAISkIAEJCCBwSCgYOjVfnYRf6/2nHZLQAISkIAEJCABCUhgAAkoYAaw022yBCQgAQlI&#13;&#10;QAISGFgCJS7gpzNKtavAgeIUsgI7RZMkIAEJSEACEpCABNpHYFQrlDWFrLglOe3DP+WSFTBTRmgB&#13;&#10;EpCABCQgAQlIQAI9R6As/dJz+LppsAKmm/StWwISkIAEJCABCUig4wSGYriDo6RUmj0lsam3xTUw&#13;&#10;9UT8WwISkIAEJCABCUhAAhIoloACptiu0TAJSEACEpCABCQgAQlIoJ6AAqaeiH9LQAISkIAEJCAB&#13;&#10;CUhAAsUScA1MsV2jYRKQgAQkIAEJSEAC7SEQ178UtgYmGtSepvZhqUZg+rBTbZIEJCABCUhAAhKQ&#13;&#10;wDgE0AklaoVS7RoHYzdfNgLTTfrWLQEJSEACEpCABCTQYQKjSiHuQ9bheieqTgUzEaF8XgGTSfgo&#13;&#10;AQlIQAISkIAEJDA4BIqbQjY46KfaUqeQTZWg10tAAhKQgAQkIAEJSEACHSOggOkYaiuSgAQkIAEJ&#13;&#10;SEACEpCABKZKwClkUyXo9RKQgAQkIAEJSEACvUWA6WOlTSErzZ6Ce9QITMGdo2kSkIAEJCABCUhA&#13;&#10;AhKQwOsEjMC8zsO/JCABCUhAAhKQgAT6nYARmJ7uYQVMT3efxktAAhKQgAQkIAEJTI5AadsoT64V&#13;&#10;g3iVU8gGsddtswQkIAEJSEACEpCABHqUgAKmRztOsyUgAQlIQAISkIAEmifAD1iW9yOWcU+BQu1q&#13;&#10;nnD7r3AKWfsZW4MEJCABCUhAAhKQQGEEhtz1q7AeqW6OEZjqrMwpAQlIQAISkIAEJNDrBFj6UqJ4&#13;&#10;SRsL9DrczthvBKYznK1FAhKQgAQkIAEJSKAkAiWKmJL4FGyLAqbgztE0CUhAAhKQgAQkIIF2EEhh&#13;&#10;mHYUPIUy3RWtKjynkFUlZT4JSEACEpCABCQgAQlIoOsEFDBd7wINkIAEJCABCUhAAhKQgASqEnAK&#13;&#10;WVVS5pOABCQgAQlIQAIS6AsCab18YWtgCjOn6H42AlN092icBCQgAQlIQAISkEBrCZS4/oUWlmpX&#13;&#10;a+m3ojQjMK2gaBkSkIAEJCABCUhAAr1DYDQEU5a9hmAq94cCpjIqM0pAAhKQgAQkIAEJ9A8Bd/3q&#13;&#10;1b50Clmv9px2S0ACEpCABCQgAQlIYAAJKGAGsNNtsgQkIAEJSEACEpCABHqVgFPIerXntFsCEpCA&#13;&#10;BCQgAQlIYFIEhuKC+aHC1pxgk6kaASMw1TiZSwISkIAEJCABCUigHwiUutlXqXYV2OdGYArsFE2S&#13;&#10;gAQkIAEJSEACEmgXgR+VQmERGLdRrt7fCpjqrMwpAQlIQAISkIAEJNA3BJyy1atd6RSyXu057ZaA&#13;&#10;BCQgAQlIQAISkMAAElDADGCn22QJSEACEpCABCQw2ARKjL6UaFOZo8QpZGX2i1ZJQAISkIAEJCAB&#13;&#10;CbSLQNQKpe1C5iZk1TtbAVOdlTklIAEJSEACEpCABPqCANGO0iIepdlTbkcrYMrtGy2TgAQkIAEJ&#13;&#10;SEACEmgHgaRfChMMhZnTDuytKtM1MK0iaTkSkIAEJCABCUhAAhKQQNsJKGDajtgKJCABCUhAAhKQ&#13;&#10;gAQkIIFWEVDAtIqk5UhAAhKQgAQkIAEJ9ACBNH+sQDtLtas8VK6BKa9PtEgCEpCABCQgAQlIoK0E&#13;&#10;olgYKm3RSWn2tLUDplS4AmZK+LxYAhKQgAQkIAEJSKCXCKBbRrVLWYLhJ7t6iWZ3bFXAdIe7tUpA&#13;&#10;AhKQgAQkIAEJdI3AUHm/A1Pcts5d65wJK3YNzISIzCABCUhAAhKQgAQkIAEJlEJAAVNKT2iHBCQg&#13;&#10;AQlIQAISkIAEJDAhAQXMhIjMIAEJSEACEpCABCQgAQmUQsA1MKX0hHZIQAISkIAEJCABCXSAwI+r&#13;&#10;+EvbhSzZU9bGAh3ojElVoYCZFDYvkoAEJCABCUhAAhLobQKKhV7tPwVMr/acdktAAhKQgAQkIAEJ&#13;&#10;TIrAUIx2cJSUSrOnJDb1trgGpp6If0tAAhKQgAQkIAEJSEACxRJQwBTbNRomAQlIQAISkIAEJCAB&#13;&#10;CdQTUMDUE/FvCUhAAhKQgAQkIAEJSKBYAq6BKbZrNEwCEpCABCQgAQlIoB0E4gqY8tbARJtM1QgY&#13;&#10;ganGyVwSkIAEJCABCUhAAv1AAJ1QolYo1a4C+9wITIGdokkSkIAEJCABCUhAAm0mUNguZG1ubV8V&#13;&#10;bwSmr7rTxkhAAhKQgAQkIAEJSKC/CShg+rt/bZ0EJCABCUhAAhKQgAT6ioACpq+608ZIQAISkIAE&#13;&#10;JCABCUigvwm4Bqa/+9fWSUACEpCABCQgAQnUE4gL5otbAlPixgL13Ar52whMIR2hGRKQgAQkIAEJ&#13;&#10;SEACnSBQ6nZfpdrViT5prg4jMM3xMrcEJCABCUhAAhKQQK8TSFqhsJBHYeaU3MVGYEruHW2TgAQk&#13;&#10;IAEJSEACEpCABF4joIB5DYd/SEACEpCABCQgAQlIQAIlE1DAlNw72iYBCUhAAhKQgAQk0FICpa40&#13;&#10;KdWulsJvUWGugWkRSIuRgAQkIAEJSEACEugVAkNxF7LSFp2UZk+5fWkEpty+0TIJSEACEpCABCQg&#13;&#10;gVYTKDXUUapdrebfgvKMwLQAokVIQAISkIAEJCABCfQOgRh/KS4Cg02magSMwFTjZC4JSEACEpCA&#13;&#10;BCQgAQlIoAACCpgCOkETJCABCUhAAhKQgAQkIIFqBJxCVo1TR3JNmzYtzJw5PSyYNzssWTQvzI+P&#13;&#10;s2bOCNPj6y9fvgzPnr0Ijx4/CXcfPAo3bz8IDx89CS9evEznmjEw17NowdywZsXiFEK9euNOuH3v&#13;&#10;YXj8+Gl4/vxFM8W1Pe+c2TMTj4XR3vlzZ4fZs2Ykm589f57svXv/Ubhx+3548PBJsh1WpNzOdvNs&#13;&#10;OwAr6CsCjM/ncew+fPgw3L51K9y7fy88efw4vRYHdpg5Y2aYNy+O9QULw+LFi8Ps2bOLm+bQVx1i&#13;&#10;Y3qKwLOnT9N75+69u+HWzZvh0aOH0f43pwLNmDEjzJkzJyxYuDAsXbo0Pp/bU+3UWAlIoDEBBUxj&#13;&#10;Ph09i3hBuAxvXBne3rs5bI2PyxYvCDjwz1+8CHfvPQqXrt4KJ89eCl8ePRvOXbwRnjx5Fh2fUYe9&#13;&#10;qrHUs2jh3LBvx/rwv3x0IEyfPi387i/fhGMnz4er1++EBw8eVy2q7fnYIWTp4vnhwJ5NYdfWdWHL&#13;&#10;xhVh+ZIF0ebp4cGjx+HytdvhxHeXwmeHzoSz568nQfPs2fNkV6d4th2CFfQVAcTL4yhYLl68EL7+&#13;&#10;6stw5szpcP3ateSUMd4XL1ocNmzcGLZt3xH27X8rrF69OrW/vN1y+qpbbEyPEED4Xzh/Ppw48W34&#13;&#10;4vPPwqVLF+PNqulviHyEy9q1a8OOnbvCO+++F58rYHqkiztmJhuQlfa5ik2magQUMNU4tT0Xb6Il&#13;&#10;UVTs3r4u7NyyNmzbvCqsWLoozIjignM47EQgZs+ZGWZEAfIoRkqIzJy/dDMKG+5AVUuUtXDBnLBj&#13;&#10;eE14d/+W8Mt3t4cn0eE/PnIpjJy7lsRMtZKaz4WgIIKyYN6cFF16+vRZuBwF0/1xBNNsIi+RyZZN&#13;&#10;K8PenRvC1k2rwsIYlZoZo1JD04ZiGXPCxnUz0/N7MSpF2364cD3cufswPe8Ez+YpeMWgE3j44EE4&#13;&#10;Hx2wU6dOhtOnToWL0QF7/owbEc9TNPXmrZvh8ZMngQjjohiBmRnvJC9ctChFYgadne2XAOL/ytUr&#13;&#10;4fvvvw8jIyMxCnMjLFu+Isydq0BxdEhgIgJ8zzz9MYp5+/bteMP6QbwRzmye0Zk3OXI5f/78NAOA&#13;&#10;9xWzWThPvvv374d8HeUwo4DzRDsXxpsGCxYsCFw7c+bM10whL3Xdu3cv3L17N0ZOH6XvPPw26pw3&#13;&#10;b15YsmRJunbWrFnJ532tgDH+UMCMAaXTL9GB06JQWb1ySfgvv9wTNq9fEa7dvBe+/uZsODVyOdy6&#13;&#10;8yAJmXWrl4aDezeFNauWhF/O2hGWLpof/uPP31QWMNRDtGV1nDb2q5/tDL98Z0esc3G4eOVWdPjb&#13;&#10;32rEC9GlLVGIbN24KtyK077+/Y9Hw5kHV8esnCluCJd9uzbE6Mua6NC9CP/xybfh/OUbaTrdiuWL&#13;&#10;woFdG8OSxfPC+we2hkXz56boEZGqTvAc02hflMAEBG5Eh+uzT/8STp85lT7E16/fEPbs3RuWLV2W&#13;&#10;IjPcXT506Osw8t138cN8QXgZvzh27NipgJmAq6cHg8CTp0/S1DGEDNHJ7Tt2/BhhWfcagOyI5Slk&#13;&#10;r530DwlAAL+nA75PU7DbbA9CAgHyww8/hMOHD6cbAbfiVGYEBUIEAbJqVfTRtm4Nb731Vli3bl36&#13;&#10;7kG83IxTNr+L30uHDh1K1925cyeJEAQH78Xdu3eHbdu2heHh4SRGatuNeDl79mw4ffp0OH78eIyc&#13;&#10;XnpVJ8Jn06ZN4eDBg+na5cuXV7oh0VDAoKw4UF48kpKzHRvJI4dp6gSmxWjCrLiug2lda1ctTZGW&#13;&#10;o3E61+HjP4RjJ84nMTNzxvQUlVm+bEE6jwh4Gde/fHF4pLIBc+fOCquWLwzDG1YmEcN0NdaTUP94&#13;&#10;W/fRx+RZHG1bMD9GTqIIwdZpQ6OK/HGMotyP0Q/WoNx/wBqU52ldzlhGETlZEqeDrV+zNOzYsiZN&#13;&#10;V5sXIyrjpUUxUkQ0avum1VGhTw8XL9+K09zOhW/PXIx3EJ4HBN2sGJnat2t9En1EpA5/+0O4ePV2&#13;&#10;Emrt5jme3b4ugbEI8Dn6LEZabt64Eae/HE9TyIaHt4Tt27fHL4oDYdXKVUnA8GHO9DIiM2fPjsQv&#13;&#10;j1lhbfwSWRY/1E0SGHQCT588DbdilPLhwwdhSVzbsjm+h/bH98+mTZsHHY3tl8C4BLI/T/Tj5MmT&#13;&#10;cQbAqSRGbsTvo1G/bdTPz9ERvqtYf8njmjVrkthAeHAt0U/ETJ41gCi6fPly+huhQwSGaxE2JG42&#13;&#10;cP7YsWNxyvSZcPXq1RSNydoiR3KYacT1+/btS9dPpDMmFDAUTAM4SNzV4CA8pIBJSKb8D1GReVFc&#13;&#10;4KTfvf8wMB3qy6Mj4ejxc+H23QejgyQ6Pzdv3Qsn43qPhTHSsGHNsrAyRiBmz27Yha/ZtiyKh/di&#13;&#10;pILox/2Hj+Mamuth5bKFr+Wp/SMPHkTHvp3r07QzxA9rUNhc4HH8IiFSdPr7y+HzI9+lKWj37z+O&#13;&#10;AmZ0rNSWNZnnTDXbHqfS0c4TZy6FwyfOhctXR9fosHkB63U+O3wmTSHbHdfHbFy7PCDwEFtEYNrN&#13;&#10;czJt8prBJcBnKOF3vjAux7tPT+MHNXeP9+9/Kyxbtix9YM+In6ur45fF3n37owifEb9gzqQpZG+/&#13;&#10;8+7ggrPlEqgh8JQITBQwD+J7aU1c48K0k1kzRx2lmmw+lYAEagggYBAcCIk//OEPKQLD5haIhS1b&#13;&#10;tqTpYpwnMnLkyJGUD+HB99XPf/7z9N318ccfx5trF1NUZufOnWHDhg1JCyBmiK4gUIjKEEFBxFA+&#13;&#10;9SJYED6ffvppKofIzsa4zpNNaoj8IIguXIhrQr/+Oly/fj2sWLEifSciaBrpjNe8X4xlfhpfsjyy&#13;&#10;WI7CUUS1AgZVhbpibhxGEnLiriGvmSZJIDrkd6JY+fb0hcj7WTh99kq4cu3Oq8hXnB0f+4A7uC/i&#13;&#10;IHyROrVR5KTWCtaezIuRk3VEPuLaFxbFj/xwNTyLUQwiIeMl1qAgeoj27N2xIUZuVqT1KzNT1IY5&#13;&#10;j7PCyhWLQtTt4UmMxMyeNTNNebsZozHTY1SHKWBr47S4BfNHx8WSOOVtOIqnjWtXxPU9C8OMGDF5&#13;&#10;a/fGtOsaNjyO7Wb9yp24q9i9eBAxYrrbwhj5YZe07+MifXZKI/pCIs/3cc3LhrXL0t9EXBBbC2K9&#13;&#10;7KbWLp6pMv+RQJME+Ay9F+9+Eb6/H3cem5nC7mvCuvXr0w5J0+ONoemxzEUs4o9fDNfih/7hOJXs&#13;&#10;SnyfsG6GLxdC/I0+0Js0yewS6DkC+CNMebkZp2IiXu7E99PpuJ6MdTHxCzPdYJ09O84WiL7JItaO&#13;&#10;xbn5vm96rps7YDAziEqcRdQeu4h28N4hwoJIwcfftWtX2LNnT5r6hdjgO2okritDtJAPUcI1TCND&#13;&#10;C/A3uuDdd99N08sQPuiBa3ETGt5jRGgQM+fOnUsCBI1AvYgTpqwhTljrsnnz5nDgwIGUh/J4H5Pv&#13;&#10;xIkTqQ7sYwOO9P5toCteCRhUEgYTVmKOGmEelBpihgZwnsSXJwZjBPPkMIQpEIBANfnlmjA19Q+7&#13;&#10;ZrEV8Jnvr6Z1IUQXrty4+4p5LowozcborK+J61bYTvnmrdg3UThMlBAvrD3ZtnlNEgQ498fPXAiX&#13;&#10;o6BgLQxTwsZKSxbOC2/F3b/2xt3Kdkah8yQKhz99cSqci2tQnsToCwJlSxQka1cvCR++F9V4jAoh&#13;&#10;KoggIX4QR3//m4Nh+/DoLkqzosBBjBBBYiMBbF8VBVDehOBqbDM7oR3/7mISQuy+Nj/mZ+oZfIhG&#13;&#10;sfA/JzjRlodx+2Q2NSAqtGj+vCSI7sR1Q+3imev3UQLNEHj27Gn8jI2bVkTxMhSnYM6N27ryOcr2&#13;&#10;rtxpyikt2o83hDjH3Wby8yFPNJzId23efI2PEhgEAvgh+CNsP34l+ie8H27duh2++vKL8CKe4/z8&#13;&#10;efPDqjgffzg6V3v37osRzbW+bwZhcEyyjYPis3IDjHUofI/khfZEQhAwCIX83cJsANa/oAeItiA8&#13;&#10;WPcCJ8rgPD4/a124SYBwqdUCXMNBHayL4T2JKEJPcC1iiOgLegEtQb074kwEbDt69GjSHFxPmZxr&#13;&#10;FBhJnivKijsahHG++eabVBkhHxpAY1FGuZMxBpWWp5YRteE5hpCPkBC7EZiqE8ARJ+rCwcL2+pR3&#13;&#10;49ocIyDbNq9OEZRLV25HB/3KuDt4UQYRGqZRrYjTxPbE3c2IoPDbMecu3EjRjCdPRn9HZTwBwxqU&#13;&#10;PdtGd0VjmtvleN2xU3H7yigwHj16GjcRmJfqnxUjPHu2rg1zokBZGzcYuHL9bvwymfxvyUyLbxTW&#13;&#10;/GBXWqMT/34UBdODOO2t9jdqGItsIU1EBnYRY3QKZ8Ztp0fHIixbybO+X/xbAs0Q4MMfIfI4ft6y&#13;&#10;ix4RGD43mZJbm6ZFMcNn6KwfxzE7kuG08blbn7f2Op9LoJ8J4F/wHnr+/Fl0ika/X7gRgG+CeMk7&#13;&#10;+d2J7xN+G+bJk8dxx86Z6X2DiMGhMkkgE4jDJo6d/FdZj/g2jHceGyXGfj4a5eMc+RAbiBUEA989&#13;&#10;RFBWrlz5qgzO52Ui3CijfvQBEZb8Oj4+4oOITU6cQ5wQNSGyQxQmL9InD+KFmQfUTR6u5QYdiWsR&#13;&#10;KdiRp5QRAbpy5UrKmzKN80/65qRgdiP49ttvk9LiQ4KG5XlstV+yfIkiWlBLNAp1xrw3RAyG79+/&#13;&#10;XwEzDuzJvsx2wPvjVCu2PSYawjSyT746Hb6I62SYrjVeQryw9TJTrN6L186NU77+/OWpcCRuDsDa&#13;&#10;FX7EslFi0T5Tzlgn89mh78JXcVe0i5dvRoXMOpe4JifWfSSu05kbIyVvx0jN/HmzwvrVy+Jv1dwO&#13;&#10;F+KCe9br3Is7gtVPIWNK2rZ4IC5++8cj4bsoxEh5CtnDGE3hd2+wnzfdqFB5EZ7GqXN8UdWnfB6b&#13;&#10;Rt+A0xp+Mk2WZ329/i2BZgiw6Qafn3y+jo7Tsef3MuZZ/8Lx0/h/nq6d6AutGXvMK4FeIsDnO6KE&#13;&#10;G34LFi5KkZVN1bj1cAAAQABJREFUm4fj3dxNKeKC6Mc3uRw3vzh27GiaxsIMEn7s8oMPfqWA6aXO&#13;&#10;7pitowKgY9VVrIixzncFj+N95mdBgtDg+4S/GyWEAks9hoeHk4DgGnx8rqu9lptsTPkiiIGwIB+v&#13;&#10;cT1TwhAZREbqUy6fPIgXdAW6gEQwhDKIyCBiyFufKJNzrKHhfVt7fX3e/HcqBeHBApuRGOahISgk&#13;&#10;tkNjHjYF8sGQKwQqioxKmOcGYIQM1wISOIR+TJMnELsg9QNTv1gwvzUuZOeHLYfj9spMlTp36Wac&#13;&#10;AnYxfBfXsdyLUYmxEv2IeGH6FlEbymKqFlGb03Gq2sN4HVLgTTkwWjfRG65ZFRfQp3UoMRrDehim&#13;&#10;kq2PU8Zq08pli9JvshAxWb50wY8Rolvh2o174XoUSjmxGP9RnAI2Y+a0tNCeRfjsGoYIqk1MGWN3&#13;&#10;svi2Sv+NnnsZn49lbe2VYz9vBc+xS/ZVCUyOQOOvmrHLnMw1Y5fkqxLoVQLxey06YTt27IpTUdYn&#13;&#10;8cKPvq5bvyHd0SVS+f3SJeH2ndvhVPRpzsZd/OI3WlyovD/6KuvfcNZ6lYJ29y+BR1GEX7t2NZyZ&#13;&#10;ObpeEn97rIRfjphg/QgHfzdKCBGCERzkr0+If/x6ZmIxZYxZWQiOLGJ4b3Et9Yw1jZnXEC8IEfIS&#13;&#10;5OBmHQnxkq8nz3jXU3a+nmvy9fW25r+TgKEiIik8fvDBB0m8sG1aVkpUlhXa6N3u50m5ETJCrLBw&#13;&#10;55NPPkkNpwzT1AjAmugDv/fyi4Pb0u+gbIlrWJj+9acYQTkad+MiusEi9bygvbZGrkeAID5Y48J2&#13;&#10;w2fPXwunzl6OkRG2n3x9KlbttTznWqatzYnTsRAlrLn59fu7wv74myysvcm/dJ+vWxTXyrD+hYgM&#13;&#10;omk+PzYZ7Z9sSmMsrguiHiIu0+M0AcbgjHgwvaw+0V6muGE3kZtkX02kZqo86+vzbwlMhsDoOI1j&#13;&#10;OI5jbvzw4TzW3bXRz1giNUyViT8Slj4PYkQm3rWiDJMEBpEA3wE4U+ujWJkbp58wZYzHeXPjOrLo&#13;&#10;FHGTFednzeq1cYHxwfQzAx//5+9TRIabtKxBmzHD3VMHcez0UpvZ6OX48RPh/PEbaUkHkZCxElOu&#13;&#10;WL+yN/6GGI8TCZixysiv8T1DxIPZVPzGC4vpeb+xWB8dgKhhWhciiPfZWN9Dr77fYh6+22q/32pn&#13;&#10;HtTqiVw/j/XX5whUbZ7650nAEObJ4Zr1cUcc5sexOAe11Sgxh427IXmtTC6j0TWeG58ADjidy25a&#13;&#10;iI6d8ccb9+/ekNaVPIrihZ3Dvj52Nu5UdjGJFxawj5Vw5tNvvsQF8rvj2hR+IJO8i+PieaaErYmv&#13;&#10;k/ZuX58W4hNpYX3N9Vt343SwGXF74rtpvQl3rrK/hMM1Gs58s8b7Dx6naBA7hV2O08dYyP80io/J&#13;&#10;JqYIcD2L/NksYPr0oTAnRmWYAkfbchod8GwqEb/Y4vob3lyszXkQF/Xzo5et4pnr81ECUyGQ1rZE&#13;&#10;RwsnjDVi3JHis5cP6toP9Rfxw5+7bk/iHbGhOKbzWhmcM8a4SQKDSGBU2LMfZ0jO2rRp8bsyOle8&#13;&#10;n3LifTR/QVzEH2+s8hsxiBY2weCR68eec5Cv9lECBRDo0D0q3g8cBB1YszISZ1HlH7bE92exPVqA&#13;&#10;9xezrBAwk02j773JXj3+dUnAUDjOKV+OqLjxQkT1xZCfhtJAnMkMpD6ff1cjkD5845bDTPn6L7/c&#13;&#10;k6Z/EQVhO+XPD38Xjkfhcv7SjXEjL7kWoibLlsQP8ShUlsftipl6tjhGRg7s3hSjL9Fpig4TaVmc&#13;&#10;nsb6GETBb36xO2xatzx8e+pCOHLih/DV0bNJ9LDz2MUrt8K//elYivzciFPCHj56fdpa2l0slo/g&#13;&#10;uHQ1Th2LAggRM9nEOCKyhGjjRzKJRrEbGb/vcj3uVJYTwoZI0dwowObOjc5dHIN3Hzz8cbey58kp&#13;&#10;nN8Cnrk+HyUwFQIIEByu+XExMSL9UQyRsz0yoXs+Q/M0Xd6f3BS6H88xnZKbSWwFy/V8zpokMIgE&#13;&#10;EPt34tQwthdn+jrvmT179oYVPy5Czkzi10eKxOPTkPBT8sFNOZMEXhHg87Swz1TWd+3atTnsWDsn&#13;&#10;vPPOO+lm1it7a57gp+cpZAQSmk2jftbTtFj+888/T9EeIi2U+7Of/SxFddhpjOglr/Ee4j1VG1mp&#13;&#10;rZPyOEcefNnaSA3PJ3M91zRKScBQONEUlFhe/Z93Cai9M5gLwlCMJH9WZlQ03ty2fJ2PYxPAKeFY&#13;&#10;HHf1Ys3KW7s2xujL2rTV8LmLceevuLXwVzHywpoXdtuq3YlrzBLjBzgf4nfjAvpTI5fT770wtYp+&#13;&#10;q5LIRh0PolC59qNgYAtjIiwn4w9Kst1xWmTP3a4oHlYuX5gcrajn065k92JEhghIfWILZBbun49r&#13;&#10;eGZHZ4znD2Le+oSdHERSLkfxNj0KGKbDbYpCjDU1lM/4mx9/6HJdXI+zLk61gx9bLd+6/SA9coe7&#13;&#10;ZTzrDfRvCUyCAJ+zfNEsjr/zgihBuLDY8cL5c3Gu8ZowL77GuMZJw0FLe+bPX5AcND5bJ/own4RJ&#13;&#10;XiKBniHwMr43nsXvEH7/5cTxb9P7YV7cMpnIJjuMIfBxoO7du5umjd2Md4xHnbwlUezggP00Fb5n&#13;&#10;Gq2hA0dgThTmiPKtW1em74Px/DZ8Hr4T8NGb+W7gO4aoPzfJ+P7hp1PYfZidwni/bNq0KW3GRfQF&#13;&#10;gZR8rR9nZLFGhtkBvM/qE6+xboUbDQQ2avUA5fIa57ieMusT13NurOvr8+a/k4ChYLZFY+cB5sAx&#13;&#10;tYH9oZlOVntnMF9E5Wm3j9jgr776KgHgw4M5eeQ3NUeAgciPTW6IPzT5X3+1L03zYu3HNycvxN9d&#13;&#10;ORl/hf5i3DXsbhIv3LmdKD2O066Ignz95Gy4EMXC/Pj7MYiS+vD5W7s2hf/nf/8wLZj/j0++DV8c&#13;&#10;+S6cPXc1sEXzjSgu+J2XM99fjm+OobB98xomlKVdxdg44GGcqsVal+ENK9OPUf7qvR1xTDwL/+9/&#13;&#10;fJU2GmAKWP1amfvxOqbBYduxuHAfQXM5LuQfLzE1jU0HZsVpbWwBTYSFaNCt+GOXTC1jdzR2V9sb&#13;&#10;1+Y8ifWxvidFiGI9MG0Vz/Hs83UJNEMAATM/CpLRtYOr4175F8LxE8fTF9C777HGZfro52r8Ujl2&#13;&#10;9Eg4f+F8yrtp0+Z0g6mZuswrgX4jkKZTRj+Dz/6zI9/F76L7SZiwVmzbtu1hYYxu4gBdju8ffgB2&#13;&#10;JC5EXrR4SdgY3z9EPXHy+F4wSSATYDiUNiawZ3ocq3xfjCdefrJ/9OZ3M21AvLDLFwv1P/744/SI&#13;&#10;P48GOHjwYJo2xkZeebexPHOAIAcCBRFDGfUpiyLykJfZBlxLG3jOpgD5ekRKfeI1yq69HgaNUjrL&#13;&#10;3QtCRVREBCZvi4ygQUUhcDIg8lARlaDe2HoZGCz637p1q1sVNqI9zjl+62RZ3L2LH5sk+sIjjjpT&#13;&#10;xxAJq+J2x0wHq9+Ei13FfogRGhI/cIkIuhF/3JJfq+c3UyiDY7yEcr8T8xJVP3vuWlpbc+7i9ajM&#13;&#10;42sxce6b0xdStZvWrQjro8Dau2ND+rV7tjwm+rI+Lt7fsmllmqo2Gq2Je/IjskYV02tVMy3s1tMH&#13;&#10;4Vb8kckq6e79h+lHLWdGPtTLLmZ53Q4CCQGzO/6+DT+OORKF14k4xe5GFHoILabHTZZnYlLFQPNI&#13;&#10;oAkCOFB8li5btjzsjD/8y/vvQZyff/r0qfSbL0vPn083jy5E4XI1zjmeEbdRHh7ekpwzf8OiCdBm&#13;&#10;7UsCOHXcICV6iVhhBgjRS5xQoi68R3DELka/hYMZAVu2bA07du6K60oXvfJh+hKOjeobAoxn/O1m&#13;&#10;oipVGo/vTvABkcAP1ePnnz59Or537qX1LvwYPYELIjC8z/h+IvEcccPOZYgU1svk32jhvUg+3ndo&#13;&#10;B36AkvIRP6xDywENdjPjdQ7ykJctnDlP5AUNwWYFiBzqoC7qzNeP174kYMjMXDtU06effpoax85i&#13;&#10;AMyhn6yEKDwLGGDwOr+qScPZenms7dnGq9zXRwkgUthljAX2q5YvTo45C9bZQnl3/CHJB3EtSEp1&#13;&#10;wZdv4tSy//H/fZJO/Z9//4s4NWVu+PRQHJjxdXYdux3FwlTSzTv301qY20Q8ovjYHNfI/Prnu+IP&#13;&#10;RfJr4KN3s9ApOPz8RsyJuDPa6ZFLaWrYWLujNWsL9R6LO66xdfS0uBMZjD6Ku6qxxoexyRuSKM+5&#13;&#10;uC7o8yMjcY1Q3Ls8Cpip8jwa+Zkk0C4CS+Puje+//4sUXTl65Ei8EXQxThn7Pk3bTJ+p8a4VXwxb&#13;&#10;tmwPBw4cDMPRCVsYHTCTBAaZAI4SN1TXr98QPvzVR+F0nPpy7lxcr/nlF+HLLz5L3wd8H3HXl93J&#13;&#10;Nm/eEg4cfDu+f7aExUsa/+bZIHO17YNBgO8WfHcCE7///e+Tn48ftXPnzvh99H7Yvn17+k5CNNSK&#13;&#10;JzQAC/qZYoawYtkI+gC9QNCC80x3Zv0M09GIgjL9bPPmGPmM32P4aTxnky+iPtx44DxaARFDfgQV&#13;&#10;O5+ladOxXAIi1Mn7vVFKAgZD+M0XlBDKCJGCsagiGozRWY0BgQOjuA5lRfSGxucpZ40q9NybBPjQ&#13;&#10;JWpxO0YmcMLZjvhZ7IsUySB7nXB5s4TJvcI2zEfjj1rymysXr95MUZva9TXs6MW0LPqbH6t8HsUC&#13;&#10;C/2nL43zjofiLxy/iPON4zQv1ukcjgv/T8f1NqxZQXC0IjEVjvIYf4iSZ3GqABsSEF3h7jTbSl++&#13;&#10;fjtuKR1/uCwKne8vXI93Ap6GmYtmdIVnK9psGf1PgM/NTfEDnc0puHPF1LFrV6/FqPboDYfFadrL&#13;&#10;prAtfqZujj/Ux50o3gMmCQwyAaaQzYgHu4vt3LU7Ok5xXVi8kXY+Cpu78c7u06dPouM1Pd395Xdh&#13;&#10;tka/hGPVqtWv/JdB5mfbB5sAS0Pw7xEarHnhp1OIkvD9gqggAoI4qU98XyE0mFaGECGCQgTmSLz5&#13;&#10;hihhVgFRGcpFQ7B+nqAGAgRxQ0IbkAeBQ8RnJO54hl+JiMEurmVGF5EbrkPAcI6bEY1SEjCoLVQX&#13;&#10;lfzmN79J0RQqwzgqQyFhGAkhQ17CtVTGfO581Cu3RhV77icCaapUnP50OU73YrexOXFL4NFfnB9V&#13;&#10;LgicsVLtFDIiMfVTyMa6pvY1HP7//s9/Sn16JQoB1pbUbs08GnIMaVoa2zefib8jw5bLs+JUtVcR&#13;&#10;kLhYHyHBIv+791kb82O0qLaiST4fbXec1hgF3aFj8ceVzl5JQmZW3JkJhw6x9SiKHHY8ux6nzmE7&#13;&#10;oq8VPCdpspdJYEIC+TN07dp4hyl+Oex/60DaMjl/xuY7yHzGLooL/hnrCpgJsZphQAjgZyxfviLe&#13;&#10;nZ2XnB2ms3Oj9WXcuIX50On9E8+xnTLvH95vvn8GZHA02UxuC5V2b6hdt6oQKQgFoh0IFaIdvHey&#13;&#10;sEBsjPU+IVryj//4j+m99ld/9VfpR++JpHz22Wfp9x8RIlyXbszF6WcEMzhq18TznEgPQRHqH4kC&#13;&#10;5ujRo0nE0GX4kwgfZoJRHyIGYVQbCRqra5OAoXLe5Cy04eBiKkK8MGeNRhKVwaFlyhhhHfKxow4h&#13;&#10;IioyTZ4AO4tdf3I37rD10xbBzZY2mWlPTNE6HBfTN0r0OaKE41L8jZdOJ0QMkaBLj25Xrr8VPDvd&#13;&#10;TusbHAJ83vI5uiB+fnKYJCCB6gTwVXCWOLh7bJLApAigXDhKS22yi+8dBAGBhzyFi/cSr3FuvMR5&#13;&#10;8hERYZ0MNxCyaEEfoA14jdlYLCNhRhYRFLRBTnzfcX7fvn0pKsMUNCIuaAvKR0+w9obzW5jyGW2k&#13;&#10;zolSEjD1maiMyjGKgrgziMGkLHa4y0E+DpMEJCABCUhAAhKQgAR6ikAD572n2jGBsUT0ES4Iibff&#13;&#10;fjtNX8afbyReKJJABUENfH6iJAQsKIOIzmjk82USIURwyEs93FyoT7zG1DJmbCF0amd2UTbn0RvN&#13;&#10;BEXGVB8oIow0slLfBf4tAQlIQAISkIAEJCCB3iGAP5+Xe0zWaqIiCBXWxDSbECkIFI5WpcY/c9mq&#13;&#10;WixHAhKQgAQkIAEJSEACEpBACwgoYFoA0SIkIAEJSEACEpCABCQggc4QGHMKWWeqthYJSEACEpCA&#13;&#10;BCQgAQl0gUCFNSAdt2pA1uS0gqsRmFZQtAwJSEACEpCABCQggZ4gMP6+W903v2Tbuk/nJwuMwPzE&#13;&#10;wmcSkIAEJCABCUhAAoNAgAhM/K+oZASmcncYgamMyowSkIAEJCABCUhAAhKQQLcJKGC63QPWLwEJ&#13;&#10;SEACEpCABCQgAQlUJqCAqYzKjBKQgAQkIAEJSEACEpBAtwm4BqbbPWD9EpCABCQgAQlIQAIdJcAd&#13;&#10;/NKWnBhVqD4EZFWdlTklIAEJSEACEpCABHqdAGv3C1u/n5CWaleB/W0EpsBO0SQJSEACEpCABCQg&#13;&#10;gTYTKC0E0+bm9lPxRmD6qTdtiwQkIAEJSEACEpCABPqcgAKmzzvY5klAAhKQgAQkIAEJSKCfCChg&#13;&#10;+qk3bYsEJCABCUhAAhKQwAQEhsLLAhfBjNpU4uKcCXB24bRrYLoA3SolIAEJSEACEpCABLpHgOUv&#13;&#10;Q4WtgSnMnO51ToWajcBUgGQWCUhAAhKQgAQkIAEJSKAMAkZgyugHrZCABCQgAQlIQAIS6BSBGO4o&#13;&#10;LQJT3A/TdKovJlGPEZhJQPMSCUhAAhKQgAQkIAEJSKA7BBQw3eFurRKQgAQkIAEJSEACEpDAJAgo&#13;&#10;YCYBzUskIAEJSEACEpCABHqTAPt8legAY5N7kFUbU66BqcbJXBKQgAQkIAEJSEACfUOgwDUwypfK&#13;&#10;o6tEAVrZeDNKQAISkIAEJCABCUhAAoNFQAEzWP1tayUgAQlIQAISkIAEJNDTBBQwPd19Gi8BCUhA&#13;&#10;AhKQgAQkIIHBIqCAGaz+trUSkIAEJCABCUhAAhLoaQIKmJ7uPo2XgAQkIAEJSEACEmiKAFt9lbjd&#13;&#10;V6l2NQW3M5ndhawznK1FAhKQgAQkIAEJSKAgAkNDJaqYggAVbIoRmII7R9MkIAEJSEACEpCABFpN&#13;&#10;oNRQR6l2tZr/1MszAjN1hpYgAQlIQAISkIAEJNBDBKZFrVBaBAabTNUIGIGpxslcEpCABCQgAQlI&#13;&#10;QAISkEABBBQwBXSCJkhAAhKQgAQkIAEJSEAC1QgoYKpxMpcEJCABCUhAAhKQgAQkUAAB18AU0Ama&#13;&#10;IAEJSEACEpCABCTQQQJxB7LS1sBEgzoIoLerMgLT2/2n9RKQgAQkIAEJSEACEhgoAgqYgepuGysB&#13;&#10;CUhAAhKQgAQkIIHeJqCA6e3+03oJSEACEpCABCQgAQkMFAHXwAxUd9tYCUhAAhKQgAQkIIFEwCUn&#13;&#10;PTsQjMD0bNdpuAQkIAEJSEACEpBAswRYK1/ievlS7WqWbyfyG4HpBGXrkIAEJCABCUhAAhIoiECB&#13;&#10;u5AFQ0JVB4gRmKqkzCcBCUhAAhKQgAQkIAEJdJ2AAqbrXaABEpCABCQgAQlIQAISkEBVAgqYqqTM&#13;&#10;JwEJSEACEpCABCQgAQl0nYBrYLreBRogAQlIQAISkIAEJNBJAqML5stac1LixgKd7JNm6jIC0wwt&#13;&#10;80pAAhKQgAQkIAEJ9DgBhEtZ4mUUaKl2ldfdRmDK6xMtkoAEJCABCUhAAhJoIwEjMG2E24GijcB0&#13;&#10;ALJVSEACEpCABCQgAQlIQAKtIaCAaQ1HS5GABCQgAQlIQAISkIAEOkBAAdMByFYhAQlIQAISkIAE&#13;&#10;JCABCbSGgGtgWsPRUiQgAQlIQAISkIAEeoZAXDBf3LZfJW4sUGaHGoEps1+0SgISkIAEJCABCUig&#13;&#10;HQRK3eyrVLva0QdTLNMIzBQBerkEJCABCUhAAhKQQO8RKC4A03sIu2axEZiuobdiCUhAAhKQgAQk&#13;&#10;IAEJSKBZAgqYZomZXwISkIAEJCABCUhAAhLoGgEFTNfQW7EEJCABCUhAAhKQQKcJlLrUpFS7Ot0/&#13;&#10;VepzDUwVSuaRgAQkIAEJSEACEugfAnEBzFBpi2BKs6fg3jYCU3DnaJoEJCABCUhAAhKQgAQk8DoB&#13;&#10;IzCv8/AvCUhAAhKQgAQkIIE+J0Cwo7QIjAGY6oPOCEx1VuaUgAQkIAEJSEACEpCABLpMQAHT5Q6w&#13;&#10;eglIQAISkIAEJCABCUigOgEFTHVW5pSABCQgAQlIQAISkIAEukzANTBd7gCrl4AEJCABCUhAAhLo&#13;&#10;AgH2LTb1JAEjMD3ZbRotAQlIQAISkIAEJDApAqMr+Cd1aVsvKtWutjZ6coUbgZkcN6+SgAQkIAEJ&#13;&#10;SEACEuhRAulHIwvb9suAUPXBZASmOitzSkACEpCABCQgAQlIQAJdJqCA6XIHWL0EJCABCUhAAhKQ&#13;&#10;gAQkUJ2AAqY6K3NKQAISkIAEJCABCUhAAl0m4BqYLneA1UtAAhKQgAQkIAEJdJhAXHBS2BKYaFCH&#13;&#10;GfRwdUZgerjzNF0CEpCABCQgAQlIoDkCaQF/c5d0JHepdnWk8U1WYgSmSWBml4AEJCABCUhAAhLo&#13;&#10;cQIx/DJUWgimNHsK7mIjMAV3jqZJQAISkIAEJCABCUhAAq8TUMC8zsO/JCABCUhAAhKQgAQkIIGC&#13;&#10;CShgCu4cTZOABCQgAQlIQAISkIAEXifgGpjXefiXBCQgAQlIQAISkECfE0gL5gvb9aswc4oeAUZg&#13;&#10;iu4ejZOABCQgAQlIQAISaCmBUrf7KtWulsJvTWFGYFrD0VIkIAEJSEACEpCABHqEADuQlbYLWWn2&#13;&#10;lNyVCpiSe0fbJCABCUhAAhKQgATaQsBdi9uCtSOFOoWsI5itRAISkIAEJCABCUhAAhJoBQEFTCso&#13;&#10;WoYEJCABCUhAAhKQgAQk0BECTiHrCGYrkYAEJCABCUhAAhIohkCJC+bdhqzy8DACUxmVGSUgAQlI&#13;&#10;QAISkIAEep1AidoFpqXaVWJ/G4EpsVe0SQISkIAEJCABCUigrQTc9auteNtauBGYtuK1cAlIQAIS&#13;&#10;kIAEJCABCUiglQQUMK2kaVkSkIAEJCABCUhAAhKQQFsJKGDaitfCJSABCUhAAhKQgASKIlDqYpNS&#13;&#10;7Sqq80aNcQ1MgZ2iSRKQgAQkIAEJSEAC7SOQtAL/FJQKM6cgMm+aYgTmTSa+IgEJSEACEpCABCTQ&#13;&#10;twSGwsu051dZDRy1SRlTpVeMwFShZB4JSEACEpCABCQggb4hMC3qhNJ2IcMmUzUCRmCqcTKXBCQg&#13;&#10;AQlIQAISkIAEJFAAAQVMAZ2gCRKQgAQkIAEJSEACEpBANQIKmGqczCUBCUhAAhKQgAQkIAEJFEDA&#13;&#10;NTAFdIImSEACEpCABCQgAQl0kMDQUHFrYKJBHQTQ21UZgent/tN6CUhAAhKQgAQkIIEmCCATSpQK&#13;&#10;pdrVBNqOZTUC0zHUViQBCUhAAhKQgAQkUAoBAx6l9ETzdhiBaZ6ZV0hAAhKQgAQkIAEJSEACXSKg&#13;&#10;gOkSeKuVgAQkIAEJSEACEpCABJonoIBpnplXSEACEpCABCQgAQn0KoFSF5uUaleB/ewamAI7RZMk&#13;&#10;IAEJSEACEpCABNpHIO5BVtwuZNhkqkbACEw1TuaSgAQkIAEJSEACEpCABAogYASmgE7QBAlIQAIS&#13;&#10;kIAEJCCBzhFgB7LSdiErzZ7O9UbzNRmBaZ6ZV0hAAhKQgAQkIAEJSEACXSKggOkSeKuVgAQkIAEJ&#13;&#10;SEACEpCABJonoIBpnplXSEACEpCABCQgAQlIQAJdIuAamC6Bt1oJSEACEpCABCQggS4RSGtgCtv1&#13;&#10;qzBzutQzlao1AlMJk5kkIAEJSEACEpCABPqBADqhRK1Qql0l9rkRmBJ7RZskIAEJSEACEpCABNpK&#13;&#10;wF2/2oq3rYUbgWkrXguXgAQkIAEJSEACEpCABFpJQAHTSpqWJQEJSEACEpCABCQgAQm0lYACpq14&#13;&#10;LVwCEpCABCQgAQlIoCgCJf6KJYBKtauozhs1xjUwBXaKJklAAhKQgAQkIAEJtJmAi2DaDLh9xRuB&#13;&#10;aR9bS5aABCQgAQlIQAISkIAEWkzACEyLgVqcBCQgAQlIQAISkEDZBEqcrWVAqPqYMQJTnZU5JSAB&#13;&#10;CUhAAhKQgAQkIIEuE1DAdLkDrF4CEpCABCQgAQlIQAISqE5AAVOdlTklIAEJSEACEpCABCQggS4T&#13;&#10;cA1MlzvA6iUgAQlIQAISkIAEOktgKC444SgplWZPSWzqbTECU0/EvyUgAQlIQAISkIAEJCCBYgkY&#13;&#10;gSm2azRMAhKQgAQkIAEJSKBdBAoLwLSrmX1Zbk8KmEUL5oY929eHp89f9GWn2CgJtIPA1i1rw/Np&#13;&#10;08PlOw/bUbxlSqAvCcycPi3MnTk98GiSgAQkIIEyCPSkgFm/dln4P/7+F+HXH+wvg6JWSKAXCMyY&#13;&#10;GR5PnxkOn7vZC9ZqowSKILBk3qwwvHx+WDx3VhH2aIQEeonAy5dlrTHpJXba2phATwqYhTECsztF&#13;&#10;YF42bp1nJSCBVwSu33scjl++Ha4bgXnFxCcSmIjAy5cvw7rFcyfK5nkJSKCHCDB1rMTpY6XaVWLX&#13;&#10;9qSAKRGkNklAAhKQgAQkIAEJ9AqB8nYhi7KqV+B13U4n9Xa9CzRAAhKQgAQkIAEJSEACEqhKwAhM&#13;&#10;VVLmk4AEJCABCUhAAhLoCwIlTtcqcVpbqZ1tBKbUntEuCUhAAhKQgAQkIAEJSOANAgqYN5D4ggQk&#13;&#10;IAEJSEACEpCABCRQKgEFTKk9o10SkIAEJCABCUhAAhKQwBsEXAPzBhJfkIAEJCABCUhAAhLoZwKj&#13;&#10;a2DK2vXLNTDVR5wRmOqszCkBCUhAAhKQgAQkIAEJdJmAEZgud4DVS0ACEpCABCQgAQl0noARj84z&#13;&#10;b1WNRmBaRdJyJCABCUhAAhKQgAQkIIG2E1DAtB2xFUhAAhKQgAQkIAEJSEACrSKggGkVScuRgAQk&#13;&#10;IAEJSEACEiiewFCcO8ZRWirVrtI4YY9rYErsFW2SgAQkIAEJSEACEmgrgRJFTFsb3EeFG4Hpo860&#13;&#10;KRKQgAQkIAEJSEACEuh3AkZg+r2HbZ8EJCABCUhAAhKQwGsESpyuZUTotS5q+IcRmIZ4PCkBCUhA&#13;&#10;AhKQgAQkIAEJlERAAVNSb2iLBCQgAQlIQAISkIAEJNCQgAKmIR5PSkACEpCABCQgAQlIQAIlEXAN&#13;&#10;TEm9oS0SkIAEJCABCUhAAm0nwC7Kpe2kXJo9be+EKVSggJkCPC+VgAQkIAEJSEACEpBALxJ4+fJl&#13;&#10;ePHiRbh37164evVqeP78eVi6dGlYsGBBmD17dpg+fXpq1qNHj8KtW7fC3bt3w/3798PTp0/H/B2d&#13;&#10;OXPmhMWLF4eFCxeG+fPnh5kzZ6bryf/gwYNUD2VQHnWxacGMGTPCvHnzwpIlS9I1s2bNelVvI6YK&#13;&#10;mEZ0PCcBCUhAAhKQgAQk0IcECgzBhM7+uCbi5fHjx+H7778Pv/vd79Lzd999N2zbti2sXLkyCQs6&#13;&#10;HvHy5ZdfhuPHj4ezZ8+G27dvh2nTpr0hYlatWhXeeuutsGvXrrBly5YkSrge8cJ1p0+fTmVcunQp&#13;&#10;iRjKQOxs2rQpHDx4MAwPD4fly5eHuXPnclnDpIBpiMeTEpCABCQgAQlIQAIS6B8CRD8QLgiRy5cv&#13;&#10;h0OHDoXPPvssCZJ169aFtWvXhmfPnr1qMFGXkZGRcOLEiXDt2rUUPSFKQ7SkUcr1UMexY8fCmTNn&#13;&#10;UqQHQYN4IgJEdIZHoj1PnjwJ+/btS9Gfiba5VsA0Iu85CUhAAhKQgAQkIAEJ9BEBxMv169fDqVOn&#13;&#10;wqeffhqOHj2aBAoRlFrhkpuMsLh582YSGvv37w8bNmwImzdvTtPFch4e66eQUQ9T006ePJnqQQgR&#13;&#10;odm4cWO6lqlkRH8uXLgQvv7662TTihUrwrJly5KgafS7OAqYWvI+l4AEJCABCUhAAhLobwLM1Ors&#13;&#10;bK1qPNtsV16LcuXKlfDdd9+liAjREdbAPHz4MEVAiIzUJqIjCBimkSFuEC+IEKaZITQapTt37iRx&#13;&#10;8sMPPyRxwloXhM+BAwfStdTJ2hfqJLrDNDOmlxEBWrRoUYrEjFe+AmY8Mr4uAQlIQAISkIAEJNC3&#13;&#10;BAZt16+8FoW1LEQ8iIisX78+rXVhOll9yov883QzBAeL81noP9H0McrKU88QSYgdpqcRfSHKwvUs&#13;&#10;8t+xY0daI0MUiPwXL14MRII4x0YC4yUFzHhkfF0CEpCABCQgAQlIoO8ItDnQMWle7baLSAdRFIQJ&#13;&#10;4oCIyM6dO8ONGzfSOph6w1nDwjQvhAUHkRqEDiKDKWXsIMZCfMQIZbEuJu9gRlkIH8QL1xBRIbKC&#13;&#10;+CEvieuxgw0D2L2MurCFCBF5GyUFTCM6npOABCQgAQlIQAIS6EsCjdZY9GODWaOyevXqJCDYKQwB&#13;&#10;wRSub775Jr1GhKY2MeUM8cH0MaaR8Zy8CBimh3GeSAnRFaaGbd26NQkiBA1sOc+2yURuqBcRQ531&#13;&#10;iTI4R5kIJerh2kbpzVIa5facBCQgAQlIQAISkIAEJNAWAnnaFo+NUt6lqxkRhlAg0pHXlyAmuP78&#13;&#10;+fNjCgsiMIgaIimIEgQQiddzNIeIDgv1ESkcedoX2yOTj9cQP1zP9sj5t2Vq28ZrlI195OUarm2U&#13;&#10;FDCN6HhOAhKQgAQkIAEJSEACHSDwMrwMz3+c5oVAGE/EIDqYuoXjP9bvsYxnahYKnM/XNRJA2EAk&#13;&#10;hLxEWRAle/bsSdEWpophH1ETdhI7fPhwitRQHiKEqWmcR+AgRrK9Y9XHa7kt5OUa6m6UFDCN6HhO&#13;&#10;AhKQgAQkIAEJSEACHSDw+PGTcO3qtXDm4dU0jYo1IWOlvF0x0784cmRkrLy1ryEUxprCVZun9jmi&#13;&#10;gqgJi+rZPpnrd+/enX54EkGDKGF6GZETdjUjEjMSfy+Ghf5sDkAaT4TV1jOZ5wqYyVDzGglIQAIS&#13;&#10;kIAEJCCBniUwNC3upFzYVsr37t0Nx09cCifuXEhrTRAEYyUWvRMJ2bt3b3qsKmDGKqvRa0wHQ7wQ&#13;&#10;bdm0aVPKyvQzFuEzJYyEkGFnMexByCBozp07l6aBZcGE0CGiQnRlLEHDa5wjD6IJkcU1jZICphEd&#13;&#10;z0lAAhKQgAQkIAEJ9BmBdu/3NTlcJVqVRQXTxxAWRFeyeKGVvMa6GrZGZscxdhBjtzKmgeUpa+Rn&#13;&#10;KhoRpbGmhiFeOEeeRmtlaqkqYGpp+FwCEpCABCQgAQlIoO8JJLFQWAgGkbBr14awdv7O8M477ySn&#13;&#10;fqyOqJ1CxjXtSiymz1sms5CfSMyWLVteEzDUTQQFYcJj7VoXxA0RG6IylJV3Lqu3F+HCOfIQ3eEa&#13;&#10;rm2UGp9tdKXnJCABCUhAAhKQgAQk0KMECptBFmbPmp0iGVvXLnwlCMZCy9SsLBQmmmo11vVVXyOK&#13;&#10;wjbIFy5cSEKmdvoY08uwgwX7CBQiL+QlQsO0MiIpHGyfjDjhQAzxOy/Lly9Pu5UReWHbZKbKUQb1&#13;&#10;saaHaE7ezWw8WxUw45HxdQlIQAISkIAEJCABCXSIwNA0hMnoGpCx1orUmoF4yEft661+jh38Lgu7&#13;&#10;jCFImC5GBIh1ONSPIGEXsmPHjiURwu5jw8PDSciwJobfh+F6FvmzJfOOHTuSSEHEMG3szJkz4cSJ&#13;&#10;E+H69esp+rJmzZqwbt26tHlAo7YoYBrR8ZwEJCABCUhAAhKQQF8RiH53cQv4AYxd05KIabyAvVOd&#13;&#10;wTQupqgxdYznREsQHEROiLIgYBAnCBimfxGhGY7ihYOpYFzDbmQ3b94Mp06dSmtj2KWM6WZEWoje&#13;&#10;cO2lS5eSMEK4IGA4h/hplBQwjeh4TgISkIAEJCABCUigLwkMRcFgGp8AWygjKpjahUBBvBBJOXr0&#13;&#10;aFrvkte8kA/hwfoYtltmVzIEDAKHSA1RmSx+EDBcnxfzMwVu6dKlac0P0RnqI9Iz0dQ4Bcz4/eYZ&#13;&#10;CUhAAhKQgAQkIAEJ9DUBoixsg8wUL4RIjp7kCAyigkX8CJWTJ0+m9S4IGlLeahnxsW3bthRxYZpZ&#13;&#10;TpTBOph9+/alqWfHjx9PEReuR6QQtWGLZs4jgLiW3csmSgqYiQh5XgISkIAEJCABCUigrwh0Yv1I&#13;&#10;s8CwqRuJaV7/9E//lKaGsYAeUVG7iJ6F+YiL/IOWrF1hGhkJsUFepplxkLc+IYiIyjDtjB/CrL2e&#13;&#10;qWKcR7jUb9FcX07t3wqYWho+l4AEJCABCUhAAhKQwAARQLBwjJfyjmJM9ZpMQqQgUGojM5Mpp/aa&#13;&#10;MlYJ1VrkcwlIQAISkIAEJCABCUhAAuMQUMCMA8aXJSABCUhAAhKQgAQkIIHyCDiFrLw+0SIJSEAC&#13;&#10;EpCABCQggTYScA1MG+F2oGgjMB2AbBUSkIAEJCABCUhAAhKQQGsIGIFpDUdLkYAEJCABCUhAAhLo&#13;&#10;IQLd2vWrhxAVa6oRmGK7RsMkIAEJSEACEpCABCQggXoCCph6Iv4tAQlIQAISkIAEJCABCRRLQAFT&#13;&#10;bNdomAQkIAEJSEACEpBAqwnwe5Fd+s3Ihk0p1a6GRnfppGtgugTeaiUgAQlIQAISkIAEukegRBHT&#13;&#10;PRq9VbMRmN7qL62VgAQkIAEJSEACEpgSgRiCCRylpVLtKo1TCEZgyusTLZKABCQgAQlIQAISaCOB&#13;&#10;UalQlogpy5o2wm9B0UZgWgDRIiQgAQlIQAISkIAEJCCBzhBQwHSGs7VIQAISkIAEJCABCUhAAi0g&#13;&#10;oIBpAUSLkIAEJCABCUhAAhKQgAQ6Q8A1MJ3hbC0SkIAEJCABCUhAAoUQKHHLYndFqz44jMBUZ2VO&#13;&#10;CUhAAhKQgAQkIAEJSKDLBIzAdLkDrF4CEpCABCQgAQlIoMMEYrhjqLSQR2n2dLhLmqnOCEwztMwr&#13;&#10;AQlIQAISkIAEJCABCXSVgAKmq/itXAISkIAEJCABCUhAAhJohoACphla5pWABCQgAQlIQAIS6GkC&#13;&#10;pf7efal2ldjZroEpsVe0SQISkIAEJCABCUigrQRcctJWvG0t3AhMW/FauAQkIAEJSEACEpBAUQRi&#13;&#10;qKNE8ZJsIgxjmpCAEZgJEZlBAhKQgAQkIAEJSKC/CBS4C1lQvVQdYwqYqqTMJwEJSEACEpCABCTQ&#13;&#10;FwRKXG+ifKk+tJxCVp2VOSUgAQlIQAISkIAEJCCBLhNQwHS5A6xeAhKQgAQkIAEJSEACEqhOwClk&#13;&#10;1VmZUwISkIAEJCABCUigHwjE+VrFLeR3DlnlkWUEpjIqM0pAAhKQgAQkIAEJ9DqBEte/wLRUu0rs&#13;&#10;byMwJfaKNklAAhKQgAQkIAEJtI9AisAUFvIozJz2wZ96yUZgps7QEiQgAQlIQAISkIAEJCCBDhFQ&#13;&#10;wHQItNVIQAISkIAEJCABCUhAAlMnoICZOkNLkIAEJCABCUhAAhKQgAQ6RMA1MB0CbTUSkIAEJCAB&#13;&#10;CUhAAmUQSAvmC1tzUpg5ZXTUOFYYgRkHjC9LQAISkIAEJCABCfQhAfZPLm4P5ci5VLsKHAJGYArs&#13;&#10;FE2SgAQkIAEJSEACEmgfgdEITFkxj7KsaR/7VpRsBKYVFC1DAhKQgAQkIAEJSEACEugIAQVMRzBb&#13;&#10;iQQkIAEJSEACEpCABCTQCgIKmFZQtAwJSEACEpCABCQgAQlIoCMEXAPTEcxWIgEJSEACEpCABCRQ&#13;&#10;EgHXnJTUG83ZYgSmOV7mloAEJCABCUhAAhLoYQJpAX+B9pdqV4GoghGYEntFmyQgAQlIQAISkIAE&#13;&#10;2kcgblk8VNpWyqXZ0z76Uy7ZCMyUEVqABCQgAQlIQAISkIAEJNApAgqYTpG2HglIQAISkIAEJCAB&#13;&#10;CUhgygQUMFNGaAESkIAEJCABCUhAAhKQQKcIuAamU6StRwISkIAEJCABCUigCAIsN5lW2DZkLoGp&#13;&#10;PjSMwFRnZU4JSEACEpCABCQgAQlIoMsEjMB0uQOsXgISkIAEJCABCUigswTiHmTF7UKGTaZqBIzA&#13;&#10;VONkLglIQAISkIAEJCABCUigAAIKmAI6QRMkIAEJSEACEpCABCQggWoEFDDVOJlLAhKQgAQkIAEJ&#13;&#10;SKAfCJT6k/el2lVgn7sGpsBO0SQJSEACEpCABCQggfYScNev9vJtZ+lGYNpJ17IlIAEJSEACEpCA&#13;&#10;BIoiUGqgo1S7iuq8H40xAlNir2iTBCQgAQlIQAISkED7CES1MFRaCAYFY6pEwAhMJUxmkoAEJCAB&#13;&#10;CUhAAhKQgARKIKCAKaEXtEECEpCABCQgAQlIQAISqERAAVMJk5kkIAEJSEACEpCABPqFQImztUq0&#13;&#10;qdT+dg1MqT2jXRKQgAQkIAEJSEAC7SGQ1sC0p+hJl6qCqYxOAVMZ1f/P3n19x3Fleb4/8N57gPAg&#13;&#10;QStKqtKq213d1X0f+mHuTK1e/bf26/SaWhrVnVVVlFSUaESABgRhCO89QMz+nVSQCRAAE0Sak5Hf&#13;&#10;qEoByAxz4hOZzNixzz7BjAgggAACCCCAAAL5L1DkEv8La0/UJhtaIKxGBdoaAphADwzNQgABBBBA&#13;&#10;AAEEEMicQHCjkGVuV2O3ZmpgYndI2SEEEEAAAQQQQAABBOIrQAAT32PLniGAAAIIIIAAAgggEDsB&#13;&#10;ApjYHVJ2CAEEEEAAAQQQQOA8gVArTUJt13mOuXyeACaX+mwbAQQQQAABBBBAAAEELiVAAHMpLmZG&#13;&#10;AAEEEEAAAQQQyGuBUFMdobYrwIPNKGQBHhSahAACCCCAAAIIIJA5AT+McpEihnCmxDDK4bQn5JaQ&#13;&#10;gQn56NA2BBBAAAEEEEAAAQQQOCFAAHOCgz8QQAABBBBAAAEEEEAgZAECmJCPDm1DAAEEEEAAAQQQ&#13;&#10;QACBEwLUwJzg4A8EEEAAAQQQQACBuAuo/CWwEpjg2hPye4AMTMhHh7YhgAACCCCAAAIIIIDACQEy&#13;&#10;MCc4+AMBBBBAAAEEEEAg9gKWfikiBZO3h5kMTN4eOhqOAAIIIIAAAggggEDhCRDAFN4xZ48RQAAB&#13;&#10;BBBAAAEEEMhbAbqQ5e2hy37Dj4+P3bt379zW1qZbWly0349cQ0Ojq6mpdeUVFe7w4MCtra26zc1N&#13;&#10;t7Oz7f8+r5VaV3FJiauw5Wpr61xzS4urqqo+b3aeRyDvBI7ts3J0dOQO9nbcztaGO9jddYeHB+74&#13;&#10;+J3vtlBSWubKK6tcRWW1q6iucaVl5X4fE8sduv3dHbdrn7V9W/5Iy9n6VOGp5coqKv1ylfbZK9Ny&#13;&#10;oXWDyLujRYNDFziw75ednR23ubHhv2d27fN03qTvl2iqratzXV3drs5+MiEQCYR6w/tQ2xW5hfST&#13;&#10;ACakoxF4WxS87O3tuek3b9z//+dv7cRqz927/6UbGBx2LS2tbmNj3T366aF78XzMTU9N2d9rZ+7R&#13;&#10;8btjd2Trqqyqcq2tbe76jVH3ze/+wfVcI4A5E4wn81JAwcvezpZbWZh1sy+fuZW5GbdtnwkFMSUW&#13;&#10;vFfXNbrmzh7X2tXn2q8NuJKGJh/YHB0dWuCy4VbmbblXY255fsbtaDk7gSsuLnaVtfWusa3TtXb3&#13;&#10;u66BEVfa2OL8vaQJYvLyfUKjUxNQ8DI99caNj425nx7+3c3NvT1zwehCm37qI6Hvl//+x3+3AGb0&#13;&#10;zPl5srAFiv0/noVtkK97TwCTr0cui+3Widj+/r5bX19zC3Nz7smTn93DH7+3L4di19HZ5do7Ol1D&#13;&#10;Y+MnW3R0aCd0e7sW2Gy4paVFV21XnYttHQqKFBwxIRALATtx0snT7vamW5yddIvTr93izGu3tbZi&#13;&#10;WRR7zXZSr+9srbulmXfu3eGhKy0v98+VWxZyz7KXC9MTtsykW56bdlvrq5aBOfSZG2VhdjbX3aF9&#13;&#10;HrVcpX2GSkpKT2RwYmHITiBwSQF9pvRdpe+Xefue0oWC+oYG12nfUQr+mRA4IWCBS4ixi29TiA07&#13;&#10;gRfGHwQwYRyHoFuh4GVlecm9evnC/fjDAzf2yxM3+fq1a2tr918YUePVnezuF/fdwNDwmV3Itre3&#13;&#10;3MLCvGVoxt2P3z/w3cfu3L3nbt256+rrG6LV8BOBvBbQidQ7nUitLLpXj36wIGTKlZaWu5bOXtfe&#13;&#10;O+iq6hp8QLK+PO8zLHNvXvrgRYFLS1evBSwr7uXPD9za0ryrsaxM99Coa2rvcRUW3Bwe7LnVhTk3&#13;&#10;/fyJD3DUBc2iItfWM/C+C1pe49F4BM4RqLKMfc+1Xt9t+fqNG+50F7JDC+h3LUvz4vlz9+23/8tt&#13;&#10;b2+727fvuPtffuUaU7jAds5meTrmAsGNQhZz73TuHgFMOjVjtq5En+Ntt7iwYAHLhHs98dJ+n/c1&#13;&#10;LrvWP//gwK4CJ2VOKiorXXtlp2VkTkL4Ezqbb35+zvdhVq1LZ1eXfRE1uaGR666np9fqX+xEjAmB&#13;&#10;GAioNmxvd9ttri75zMu2ZVC6h2669r4hH4zU1De5I7sivGCfg7XFt/aYd0uzb/wV4+LiEl8vo+5j&#13;&#10;qn3p7B/xj9aefsu21FrmZc9+1vkgR93Miqz/g6466zPGhECcBcrKrPbLHvX19a67p+ejXV1fX/dd&#13;&#10;zObse6apqdk/btvFses3brrauvqP5ucJBJToCC3ZEVp7Qn6XEMCEfHRy3DYV4k9ZvcuL8TH36OeH&#13;&#10;PqvSacWQCjY27Msi1UlBzr6deM1bn+UfLPOyYD+7e665kZEb/oqaiitL7YuJCYE4CKi7irp9ba4u&#13;&#10;WzeyLeseVuG6Bi1QH75ldS8NPlNSUlrq6ppaXEffiO1yke9mtmMF++oOpklXBeub23zwoqxNRZV1&#13;&#10;t7TXVAPT1N7lhu994w72d62Qv8pVWU2MivqZEChUAQXwKyvL1kPge5+BKa8od13dPW7YLpBd6+UC&#13;&#10;WaG+L9jveAsQwMT7+F5p73yxve97f2zdvSqtZqXafyHoi+LJ40cpr1up/gW7Kjb1ZtLNzc74K8a9&#13;&#10;ff1uxIorm5tb/AhmKa+MGREIXEAZmAOr9dIoYsq0lNlIYXVNra6+pc3XjSW6LNgIfJaBqW1sti5h&#13;&#10;b329zL59TqpsXnUL8yP0qXuYVczs2OAY60sLftQ/VSXrfwqAKqqafGCj9WhkMiYEClFAPQXUXezt&#13;&#10;7Kx7Pj7u6ysHBofcjeujfvQxZWyYEEAgfgIEMPE7pmnbIw1x3Gp1LpV2gqQrWaVlpb7/8dizX3wW&#13;&#10;Rv2NU5mUrXn29Il7abUvuoLcZn3MBgaG6DqWCh7z5J+A9eaKunQVWxcvvec14IUCF/t/0pQIRjSs&#13;&#10;8qF1x1TR/7rVzURZGl1AmJ0YdzMvx9z68oIPiIps9LKqmjrX2NLhRzBTdqasvNJvI2nF/IpAwQjs&#13;&#10;WPCikTEnXr303ZRLLbgfHb3pbt+12kor4mdC4FwB+/f45L/J586ZvRdOfEdkb7P5uCUCmHw8allq&#13;&#10;s7p16Qugzq5gldsoSfpi0EnY7My0/a4rvhcHMOo6pv75q9aVRkMrv7XsS2Njk9PVMY1cpvUyIRA3&#13;&#10;geKSYuvSVeG7dalLmEYLS3QpW0mMGmafHQUt+1Yno4J91cgoY6MC/X0bdllDLKsWRiOOFVnwo07a&#13;&#10;yuRoYIBjG2J5W58r+1vrUDCj+8f4+8gUJ+4jEzdP9geBiwS2trbcKwte3liGX99PGpq/59o1P/qY&#13;&#10;vrOYEDhLIHH5KLxoIdR2nWWY6+f4dOf6CAS8fZ1IKQujKXEVWVeQU//AK3jRyGO66aUGAdiyG1ze&#13;&#10;unPP3bh5i+Al4ONO064moO5cNfV2g1d7qDZFtS1zr1/4bl4dGoXMalYUgGysLDmNQKYhk3W/GE0a&#13;&#10;ZFldz7ZtqGQFJ7XW9azVRiZTVzPVwGg+dTmbsfvKzE6M+QDn6OiAUciudshYOk8FlOlU8b56BczO&#13;&#10;zPjBYa5b17Gmpqb3F9zydNdodjYE7HTmMuc02WiSLlgxpSZAAJOaU0HOpQ/2Va5g6UaXCl40dPKm&#13;&#10;BS9ldjVMhZU9VsDPqGMF+ZYqiJ1WoFFeWe2L9DUs8sr8W38PmLnXz92RDWZRVVvnR+/TMMsaScxn&#13;&#10;VjSKmL9BjPO1LupSZt+srs4CF41A1tjWZV3Fyv2gAAqQNGrZ5tqyrXva18w0tHa4avfpezEVxAFg&#13;&#10;JwtCQMMm675iK3YhYMZ6BegC2d17X7ih4WG7aWU93SoL4l3AThayAAFMIR/9DO/7th/FbNKPPlZp&#13;&#10;Qyw3t9jVZEvvq1uahsNkQiCOAgr8FWTUNbW5wTu/sezJaws4bACLyReWiXnuC/QTXcyqfCF/o40q&#13;&#10;tmHdLPft86IrygqAlKVptKBEwUtzR4/P5CgLWlVb7BSsqPZFhf47mxt2v5g564K2F0dK9gmBcwU0&#13;&#10;suWiXSDTTSt1k2X1GLhmXcf6bIAYDTjDhAAC8RY4EcCoy4/uiq6fV5mirkf6yVS4Airyn5mecsv2&#13;&#10;JaN6Fw3BrOBFI5oxIRBXgahLgkYTa2zr9LUq794duuLSErdn3ckUpCjA0etVtQ2WgXlnwyFXW83L&#13;&#10;kQ9U9LzWoaGTa+oafcYmslLQUlltz9u9ZJTB0WPPiv+PrDaGCYFCEtjd1dD8cz6I0edFN0NusQtk&#13;&#10;6j6mUfqYEEAg3gInPuUKXnRFQ0MSXmXS1Y/W1lauglwFMQbLKoBR4f7q2qpdGev1hZVVXBmLwZFl&#13;&#10;Fy4SUICiAvvooVqYwTtfa2iyXy8OKctS4g5s2GSNOrZrQY2CEj1X22C1LnbydXSYKNJXTcxH06+j&#13;&#10;nNnq/BT9/Gg+nkAgxgL6flHdi4b11+Aw6p5cW1vrg5foIkKMd59dS4OAyk1CKzkJrT1pYM7YKk4E&#13;&#10;MKpTePHCujnYVQ31L02+y/plWtDZ2enu379PAHMZtBjNqxM4vXd27AtmackCYhslptHujNxhI49V&#13;&#10;kn2J0ZFmV84VsM+AuoStzM/4Gpem9m5fiO+zKzbCmAIUFeMvWi3L/t6Oq7arx7Ulrb7WRa/5m2Ba&#13;&#10;YKOfW02rvquZAhzVy+xaIb9GL1NBf5ndJLPSiv2jG2Ce2x5eQCBmAqp/mV+w7mNraz6z397RYUP+&#13;&#10;2z2UNHIfEwIIxF7gRACzurrqfvjhB/f48WOnoQn3962Q9DOmuzb+end3t52wdnzG0iyS7wIKXvTe&#13;&#10;0Qhk+nJRX2V1HWuyGhjdIZkJgbgLKCuiIOPV4x99huXayG3X3jdk9SzdNuxxhY1MtuEDGN3nZdvm&#13;&#10;U1ezhlY9OvzoZBplTLUtqpkpteL91u4+H8Ts6jO1NO/mp2xUPwtuGmw5LavRzpgQKCQBfccsLy35&#13;&#10;AWJa29pcS0uLq7CAngmBVAX8kMXW/TCkSW1iSk3gRACjKxcaNlcnoMrC6Aq67mJbU1PjR41KpfBa&#13;&#10;qVt1IbvK6FWpNZ25QhVQDdWudY9RV0Sl+dXTpabG7kZuI8Mk7h8TastpFwLpEUh0YbEvIotk9iwT&#13;&#10;s/R2yrqP2R3DN1b9fVsUiCgDo9fKrP6lubPXgpReX9ui+7oo0PE1LquL7q0FOcrmKEjR/CsLs4ns&#13;&#10;iwbGsPlU5K/MDhMChSRwYEORawhlDRZTZTdb1rmKbrbMhAAChSFw4tPeZlcx/uVf/sXutt7g/uu/&#13;&#10;/stf2bh9+7YbtmEJe3p6/D8QqbDoHxLNz1SYAgpgduwETQ8VF2v4V41CpgcDOxTme6KQ9toHL3Yx&#13;&#10;SPdu6b/1pb/Pi7qSvXo8bfGMwvnE/ZQUkKg+prmzx3UN3rBRx9qt/77dMNYCmJH7v/Mjl2m56RdP&#13;&#10;3dT4Y79sNABAZXWtX6570O554QMYRl0qpPcY+2o3d7XvGXVP3rNift10udKCeL5feGcgUDgCJwIY&#13;&#10;FcApWNE/DLOzs25+ft4HM83NzU6BjLqFMSFQW1fnrt8YtQBl27W32/0nrAC51IZ+jSadwOmLpMEK&#13;&#10;K6+P3vJZvebmFj90cuLKdDQnPxGIp4De5xUWZLRdG/AjjqmgX5MyKMeW4S6xIKWmocluUtnnMy8a&#13;&#10;Mrm6rsHPU2w1Mh19xYmsiq2nSJkajTRmdYlFFhhV28hkLRb0tHbb/WFsCOZqy2zyufJ0/KeABPS9&#13;&#10;MzAw6Lu769ykocFuHGufKyYEUhJQT60Qe2uF2q6UULM704ezTttu1IVMtSvffPONe/bsmRsbG/P1&#13;&#10;DCMjI66rq4svyuwenyC31tXV4/6/P/67nVAd+Xu71FlAU25dD6NJXQ0VvNy8dXzTSkoAAEAASURB&#13;&#10;VMe1ttlVZTvp6rD3joIaTrQiJX7GXUBXhRWkKNPSYNmVAys69sMdWxJGgYgyLRXW9UXdv/Qzmkps&#13;&#10;OQUzqn2pa2p5v5yyL+ofrdf9Mtb1rMJO4vhMRXL8LCQBnY/8t//+R/+ZarJBYnRhTV3gmRBIRSCK&#13;&#10;E+waUVBT1K6gGhVoY04EMPoi9FfOrQuZAhaNRDY9Pe1rYvS7HnqdUT4CPZpZapbPwNTdPHdreo/o&#13;&#10;oS5jKq5kQqAQBZRJKa/Qo9KGR25KmUD/vhbbiZhudqkuZkwIIPCxQOJ7qO7jF3gGgUsIBBa/XKLl&#13;&#10;zHoigIk4dBVDI3oMDg66NRtFSpOe06gf+kkAE0nxEwEEEEAAAQQQQCDfBJR9CS4DQ0SV8tvozABG&#13;&#10;V881kpiK+kdHR33mRfUxTAgggAACCCCAAAIIIIBALgXODGCiBimI6evr86PfKPOi2gYFN0wIIIAA&#13;&#10;AggggAACCCCAQC4ELgxgfDG21cMwIYAAAggggAACCCCAAAIhCFwYwITQQNqAAAIIIIAAAggggEA6&#13;&#10;BTRwVWijOIbWnnR6p3tdxeleIetDAAEEEEAAAQQQQAABBDIlQAYmU7KsFwEEEEAAAQQQQCA4geh+&#13;&#10;K8GNQmZSDESW2tuFACY1J+ZCAAEEEEAAAQQQiJEAwUL+Hky6kOXvsaPlCCCAAAIIIIAAAggUnAAB&#13;&#10;TMEdcnYYAQQQQAABBBAoYIGoD1loBKG2KzQnaw9dyAI8KDQJAQQQQAABBBBAIHMCPlYIrA9ZYM3J&#13;&#10;HH4a1kwGJg2IrAIBBBBAAAEEEEAAAQSyI0AGJjvObAUBBBBAAAEEEEAgEAGNQBbafVdCGxUtkEN1&#13;&#10;ZjMIYM5k4UkEEEAAAQQQQACBOAvQZSt/jy5dyPL32NFyBBBAAAEEEEAAAQQKToAApuAOOTuMAAII&#13;&#10;IIAAAggUroAyLyFmX0JtV4jvFLqQhXhUaBMCCCCAAAIIIIBARgVCDGIyusMxWjkZmBgdTHYFAQQQ&#13;&#10;QAABBBBA4FMCoeY6Qm3Xpzyz/zoZmOybs0UEEEAAAQQQQACBHAowClkO8dOwaTIwaUBkFQgggAAC&#13;&#10;CCCAAAIIIJAdAQKY7DizFQQQQAABBBBAAAEEEEiDAAFMGhBZBQIIIIAAAggggAACCGRHgBqY7Diz&#13;&#10;FQQQQAABBBBAAIFABIpsIOUiFcIENKlNTKkJEMCk5sRcCCCAAAIIIIAAAjEQSBTwh3cvmKhdMSDO&#13;&#10;+C4QwGScmA0ggAACCCCAAAIIhCYQWAImNJ6g20MNTNCHh8YhgAACCCCAAAIIIIBAsgABTLIGvyOA&#13;&#10;AAIIIIAAAggggEDQAgQwQR8eGocAAggggAACCCCQboEQy+VDbFO63dO1Pmpg0iXJehBAAAEEEEAA&#13;&#10;AQTyQ8CiheBqYIhgUn7vEMCkTMWMCCCAAAIIIIAAAnEQUKwQWrwQWntCPs4EMCEfHdqGAAIIIIAA&#13;&#10;AgggkH4BS7+Edh+Y8FJC6WdP1xqpgUmXJOtBAAEEEEAAAQQQQACBjAsQwGScmA0ggAACCCCAAAII&#13;&#10;IIBAugQIYNIlyXoQQAABBBBAAAEEghcIsf5FaKG2K8QDSg1MiEeFNiGAAAIIIIAAAghkVCC4Ucgy&#13;&#10;urfxWjkZmHgdT/YGAQQQQAABBBBA4CIBS3WEGLz4NjEU2UVH7v1rZGDeU/ALAggggAACCCCAQKEI&#13;&#10;hBjEFIr9VfeTAOaqgiyPAAIIIIAAAgggkFcCIdabkHxJ/S1EF7LUrZgTAQQQQAABBBBAAAEEcixA&#13;&#10;AJPjA8DmEUAAAQQQQAABBBBAIHUBupClbsWcCCCAAAIIIIAAAnEQ8IX8gXXaCqw5IR9mMjAhHx3a&#13;&#10;hgACCCCAAAIIIJBWAcUJIcYKobYrrfhpWhkZmDRBshoEEEAAAQQQQACB/BDQCGShjUIWWntCPpIE&#13;&#10;MCEfHdqGAAIIIIAAAgggkBGBELMwGdnRGK6ULmQxPKjsEgIIIIAAAggggAACcRUgAxPXI8t+IYAA&#13;&#10;AggggAACCCBwjsDx8bF79+6d29zcdAsLC+7o6Mg1NTW52tpaV1FR4UpKSvySen5/f99tbW25tbU1&#13;&#10;t7297Q4ODpyWLy4udpWVla6urs4vV1NT48rKyk5sUfNqGW1nY2PD7e7u+m0VWZ+50tJSV11d7Rob&#13;&#10;G52WLS8vf7/dEys59QcBzCkQ/kQAAQQQQAABBBCIt0CIBfPZ7tKm4GVvb89NTk66P/3pT/73r7/+&#13;&#10;2g0PD7u2tjYfWOhdoOBlZWXFvXr1yv30009+/vX1dR+EKODo6OhwN2/e9MsNDAz4YCT53aPg5fXr&#13;&#10;1+7Fixfu2bNn7u3btz6IUfCjwKevr8/dv3/fadmWlhZXVVWVvPiZvxPAnMnCkwgggAACCCCAAAKx&#13;&#10;FLAr/8FV8As6S+1SRkWBi7Ipc3NzPih58OCBbb7IdXd3u66uLnd4eOgzLApyNJ8Cj/HxcR+8KJjR&#13;&#10;OpSBUXZF64iyNMqiKHujwEaTtqPXnzx54l6+fOkzPQpotN5oef1UtkeB0p07d/zyaose500EMOfJ&#13;&#10;8DwCCCCAAAIIIIBAbAUuOkGO7U7bjimoWFpacs+fP3d/+9vf3OPHj93ExIRrb2/3gUu07woyFKDM&#13;&#10;zs667777zv9UgHPjxg137do131VMwYyyKwpQlJVRBkVBjLqiKTBR1zQFPtqOuqDdu3fP9fb2uoaG&#13;&#10;Bp+FUfZnZmbGPXz40LeptbXVNTc3+4DmouNDABMdJX4igAACCCCAAAIIIBBTgagWZX5+3ncHU0ZE&#13;&#10;2RHVpuzs7PgMiIKWaNL8q6urPnBRkKJ51MVMQcjg4KDPsiwuLvo6GGVoFMxMTU35AETdwLQuBSdv&#13;&#10;3rzxwYlqXfr7+90XX3zh59H6VPui+cbGxnwgpO5lygDV19f7TEzUltM/CWBOi/A3AggggAACCCCA&#13;&#10;AAIxE4hqURRsKOOhjEhPT4+vdVE3sdOTAozp6Wlfs6IuYsqMjIyM+FoXZVlUw6KsjYISPa9MjR4a&#13;&#10;BEB1McrAKLOjIEnLKnuj7IuyLOpipmL/69ev+wJ/ZYHUHi2vdeo1dUU7byKAOU+G5xFAAAEEEEAA&#13;&#10;AQRiJ6DKivOrK3K3u5lulzIdUW2LggNlRNQdbHl52dfBnN5zdTVThkWZFY0Wpm5fCj7UPSya9LyC&#13;&#10;E2VNlMnRvFGRvuZR8KLgSBkVzaNltV1NWlbt0IABUZcytUUZIs170UQAc5EOryGAAAIIIIAAAgjE&#13;&#10;TiBL9fKXcrugZv1S6zlvZg13rMyIAojR0VEfQKgL19OnT/1zytAkTwp2VNeiTIy6hCnIOD1EsuZX&#13;&#10;IKLRxDSPghcFLOp+pknDJmt5bVdBjOY9PWmdek3bioZqjpY/PW/098driV7hJwIIIIAAAggggAAC&#13;&#10;MRUIMQujblfKlOjnRVM0StdFhe6nl1egoCAkqi9RMKHl1U3srMBC3cYUfGh0MHX5UgAU3Rsmed16&#13;&#10;TsGL1q95FQhpWU3Jy2ue85bXuqPltUy0fPJ2kn8ngEnW4HcEEEAAAQQQQACB2AuEmIFJBC9HvpvX&#13;&#10;RUGMgg7VnygY0M9UgxjNr0BBU7TcRctGXc4UTGj+KOA5/ebQOqK2aF49ogBMWZxoec1z1vZOL69l&#13;&#10;tO2LJgKYi3R4DQEEEEAAAQQQQACBLAjs7+/ZsMOLbmshcY8W3bH+rElBiDIp6v6lRxSUnDVv8nMK&#13;&#10;FM7KtCTPk+7fo0Am3eslgEm3KOtDAAEEEEAAAQQQQOCSAqoXGbOi99WZCV+XonuonDWp6P3WrVvu&#13;&#10;9u3b/meqAcxZ67roueTMiDIiyZmV5OUUpOg1zaMsS3KmRr8re3PZ5bXMRdPFr160JK8hgAACCCCA&#13;&#10;AAIIIIBAmgTCqspRMKK6FdW/qKheGSEFKqcnPae6Fc2jeaNaFy2v4Cp5+bO6hml5rfv08qe3k/w3&#13;&#10;GZhkDX5HAAEEEEAAAQQQiLVAYrjiojPrMXK54/U2ktdwb4OrujHgvvrqK39Sf1Z7kruQafSvTE3R&#13;&#10;6GAatUwBikYJU33K6UnPRaONaV4NEqBllZnR77oZZrT8WaOL6blotLNo+U91dSOAOX0U+BsBBBBA&#13;&#10;AAEEEEAgvgKJCCa4e8FUVFbYfVYaXUdd+YUjkalrl7pYKcPxqa5WVzmIukeL7vuiOhsFKbrHS3SP&#13;&#10;Ft3IUtvXvWJ07xbdgFJBiGpzdCPK6CaUGj5Zz+uheTRvS0uLf12ZFw2brK5yCnK0DW1L24yWP6/9&#13;&#10;BDDnyfA8AggggAACCCCAQCwFfAwTVo8tnxEqKUmM9vWp4ncFMdEjUwdImZ7u7m5/M0ptSze1fPbs&#13;&#10;mb9nzNDQkO8etrS05CYnJ93z5899xuj69euuv7/fKcDRPuh33Rfm1atXfnhlva4gRUGMuo29fPnS&#13;&#10;jY2NOa1H2ZfOzk6/TXVDu2gigLlIh9cQQAABBBBAAAEEEMiCQCKoSmRXsrC5T25CtSsKNrq6unwg&#13;&#10;ogyKMjCPHj3yQYleV1ZGAYyyKU1NTa63t9cHINHAAj09PX4eBTibm5tuYmLCZ5e0Xt0zRsvq5pfK&#13;&#10;3ChYUgCj19QF7aKJAOYiHV5DAAEEEEAAAQQQQKAABdQ9TV25FFj84Q9/cOPj4z6T8uDBA/eXv/zF&#13;&#10;ByLKzChz0tfX50ZGRvxDo6RFXcD0+40bN3xXMWVbFMA8fvzYLytSbUOBj2p+lJ3RthQYfaprHAFM&#13;&#10;Ab4h2WUEEEAAAQQQQAABBCSggQA0LPP29rbPgCggiYZCVp2LMiKjo6M+KNEoYgpaVNOimhUFKqpz&#13;&#10;uXnzphseHvbLq/tYNGk9ev3OnTu+y5m6oCnjoqJ+BSkq8lfwo9cHBwd9Jkbb/NREAPMpIV5HAAEE&#13;&#10;EEAAAQQQiJWAnYPbiXhYu5Sr9qib13/8x3/4bmAqoFdQEWVQJKTuXMqSKDOiYESBjkYOU42LghB1&#13;&#10;F1MQVFtb67Mxp1UVEKlrWXNzsw90kodj1rr1urqQKfDRNlKZCGBSUWIeBBBAAAEEEEAAAQRiKKCA&#13;&#10;RY/zJmVE9FCgouL7y04KUhSg6JGuiQAmXZKsBwEEEEAAAQQQQCB4AV8sb4Mo638hTeG1KCSdk20h&#13;&#10;gDnpwV8IIIAAAggggAACBSAQVvhSAOBp3MXiNK6LVSGAAAIIIIAAAggggAACGRUggMkoLytHAAEE&#13;&#10;EEAAAQQQQACBdArQhSydmqwLAQQQQAABBBBAIHgBRiEL/hBd2EAyMBfy8CICCCCAAAIIIIAAAgiE&#13;&#10;JEAGJqSjQVsQQAABBBBAAAEEMi7gRyILrIo/sOZk/BhcZQMEMFfRY1kEEEAAAQQQQACBvBQgYMjL&#13;&#10;w+YbTRey/D12tBwBBBBAAAEEEEAAgYITIIApuEPODiOAAAIIIIAAAoUrEGIBv45GqO0K8Z1CF7IQ&#13;&#10;jwptQgABBBBAAAEEEMioQJEiBqa8FCADk5eHjUYjgAACCCCAAAIIIFCYAmRgCvO4s9cIIIAAAggg&#13;&#10;gEDBCoTYXYuEUOpvRzIwqVsxJwIIIIAAAggggAACCORYgAAmxweAzSOAAAIIIIAAAggggEDqAgQw&#13;&#10;qVsxJwIIIIAAAggggEDeC6h4P8QC/lDbFd4BpwYmvGNCixBAAAEEEEAAAQQyKJCogQkriKEGJvUD&#13;&#10;TgCTuhVzIoAAAggggAACCOS5QJTnCCt8SeSEQmtTqIeaACbUI0O7EEAAAQQQQAABBDImQMYjY7QZ&#13;&#10;XzE1MBknZgMIIIAAAggggAACCCCQLgECmHRJsh4EEEAAAQQQQAABBBDIuAABTMaJ2QACCCCAAAII&#13;&#10;IIBASAIh1pqE2KaQjllyW6iBSdbgdwQQQAABBBBAAIECECiygZRDCxlCa0+4bwMCmHCPDS1DAAEE&#13;&#10;EEAAAQQQSLeAxQl+GOV0r/eK6/ODChDDpKRIAJMSEzMhgAACCCCAAAIIxEfA8i/BDUNG9JLq+4sa&#13;&#10;mFSlmA8BBBBAAAEEEEAAAQRyLkAAk/NDQAMQQAABBBBAAAEEEEAgVQECmFSlmA8BBBBAAAEEEEAA&#13;&#10;AQRyLkAAk/NDQAMQQAABBBBAAAEEEEAgVQECmFSlmA8BBBBAAAEEEEAg7wVUKh9iuXyo7QrxgDMK&#13;&#10;WYhHhTYhgAACCCCAAAIIZEzAD6Mc2ChkgTUnY/bpWDEBTDoUWQcCCCCAAAIIIIBAXgmEmIXJK8Ac&#13;&#10;NpYuZDnEZ9MIIIAAAggggAACCCBwOQECmMt5MTcCCCCAAAIIIIAAAgjkUIAuZDnEZ9MIIIAAAggg&#13;&#10;gAAC2RcIsWCeLm2pvw/IwKRuxZwIIIAAAggggAACCCCQYwEyMDk+AGweAQQQQAABBBBAIMsClu4I&#13;&#10;btQvUjApvwnIwKRMxYwIIIAAAggggAACCCCQawECmFwfAbaPAAIIIIAAAggggAACKQsQwKRMxYwI&#13;&#10;IIAAAggggAAC+S5Q5BL/C20/Qm1XaE5qDzUwIR4V2oQAAggggAACCCCQUYGi4IpgMrq7sVo5GZhY&#13;&#10;HU52BgEEEEAAAQQQQOBTAiHWy4fYpk855up1MjC5kme7CCCAAAIIIIAAAjkTIGDIGf2VN0wAc2VC&#13;&#10;VoAAAggggAACCCCQTwIKXkILYEJrT8jHky5kIR8d2oYAAggggAACCCCAAAInBAhgTnDwBwIIIIAA&#13;&#10;AggggECsBUJMvwg81HYF+GagC1mAB4UmIYAAAggggAACCGRSwAYtDm4UMjqRpXrEycCkKsV8CCCA&#13;&#10;AAIIIIAAAgggkHMBApicHwIagAACCCCAAAIIIIAAAqkKEMCkKsV8CCCAAAIIIIAAAgggkHMBApic&#13;&#10;HwIagAACCCCAAAIIIIAAAqkKEMCkKsV8CCCAAAIIIIAAAnkvEOpgX6G2K8QDzihkIR4V2oQAAggg&#13;&#10;gAACCCCQOQEbgSy4UciCGxUtc/xXXTMBzFUFWR6BPBEoKyl2jdXlrph/IPPkiNHMEATK7XMzvbTl&#13;&#10;FlZ2QmgObUAgrwTqqstcT0u1q68qC67dIQ5YHGKbgjtwvzYobwOYY9uBY/2HCQEEUhKorih1Ay11&#13;&#10;7ogPTkpezISABGYsePnb+LybXtwGBAEELikw3FXn/u1+T5ABjHaFgOGSBzSg2fMzgPHRS0CKNAWB&#13;&#10;PBBQBqa6vNSVFPNPdh4cLpoYiIAyL9NL2+7xm5VAWkQzEMgfAfvacdu7B0E2WN+EoX0bhtaeIA/c&#13;&#10;r42iiD/ko0PbEEAAAQQQQAABBBBA4IQAAcwJDv5AAAEEEEAAAQQQQACBkAXyswtZyKK0DQEEEEAA&#13;&#10;AQQQQCBsAeuvFd4oZGGThdQ6MjAhHQ3aggACCCCAAAIIIJBRgRDrX7TDobYrowfjM1dOBuYz4VgM&#13;&#10;AQQQQAABBBBAIH8FKJrP32NHBiZ/jx0tRwABBBBAAAEEEECg4AQIYArukLPDCCCAAAIIIIAAAgjk&#13;&#10;rwABTP4eO1qOAAIIIIAAAggggEDBCVADU3CHnB1GAAEEEEAAAQQKW8AXzAdWBBNYc4J+g5CBCfrw&#13;&#10;0DgEEEAAAQQQQACB9Ar48CW9q0zL2kJtV1p2Lq0rIQOTVk5WhgACCCCAAAIIIBC6QCJUCCvnEVZr&#13;&#10;wj6CZGDCPj60DgEEEEAAAQQQQAABBJIECGCSMPgVAQQQQAABBBBAAAEEwhYggAn7+NA6BBBAAAEE&#13;&#10;EEAAgXQKhFpqEmq70mmfpnVRA5MmSFaDAAIIIIAAAgggkD8CRRSd5M/BOtVSMjCnQPgTAQQQQAAB&#13;&#10;BBBAIL4CoSY6Qm1XiO8EMjAhHhXahAACCCCAAAIIIJBBgSKn/4U1hdaesHSSW0MGJlmD3xFAAAEE&#13;&#10;EEAAAQQQQCBoAQKYoA8PjUMAAQQQQAABBBBAAIFkAQKYZA1+RwABBBBAAAEEEEAAgaAFqIEJ+vDQ&#13;&#10;OAQQQAABBBBAAIF0C2gEstBGIQutPek2T+f6yMCkU5N1IYAAAggggAACCCCAQEYFyMBklJeVI4AA&#13;&#10;AggggAACCIQmkBiDLKxRv8IbFS20o/ahPQQwHyz4DQEEEEAAAQQQQKBABMIKXwoEPU27SReyNEGy&#13;&#10;GgQQQAABBBBAAAEEEMi8AAFM5o3ZAgIIIIAAAggggEAgAsq8hJh9CbVdgRy2E82gC9kJDv5AAAEE&#13;&#10;EEAAAQQQiL2ARQvBjfoVYlQV6BuBDEygB4ZmIYAAAggggAACCCCAwMcCZGA+NuEZBBBAAAEEEEAA&#13;&#10;gRgL+O5agWU8AmtO0EefDEzQh4fGIYAAAggggAACCCCAQLIAAUyyBr8jgAACCCCAAAIIIIBA0AIE&#13;&#10;MEEfHhqHAAIIIIAAAggggAACyQLUwCRr8DsCCCCAAAIIIIBAgQhQdZKvB5oMTL4eOdqNAAIIIIAA&#13;&#10;AgggcHkBX8F/+cUyvkSo7cr4jl9+A2RgLm/GEggggAACCCCAAAJ5LOBjhcASMIE1J+ijSwAT9OGh&#13;&#10;cQgggAACCCCAAAKZECBgyIRqdtZJF7LsOLMVBBBAAAEEEEAAAQQQSIMAAUwaEFkFAggggAACCCCA&#13;&#10;QH4IFLnE/0JrbajtCs1J7aELWYhHhTYhgAACCCCAAAIIZFRAAQNTfgqQgcnP40arEUAAAQQQQAAB&#13;&#10;BBAoSAECmII87Ow0AggggAACCCCAAAL5KUAAk5/HjVYjgAACCCCAAAIIIFCQAtTAFORhZ6cRQAAB&#13;&#10;BBBAAIHCFSiy8hc9QppCa09INqfbQgbmtAh/I4AAAggggAACCCCAQLACZGCCPTQ0DAEEEEAAAQQQ&#13;&#10;QCATAiEOWcyoaKkfaTIwqVsxJwIIIIAAAggggAACCORYgAAmxweAzSOAAAIIIIAAAggggEDqAgQw&#13;&#10;qVsxJwIIIIAAAggggAACCORYgBqYHB8ANo8AAggggAACCCCQPQENPhbqKGSBDYyWvYNyyS0RwFwS&#13;&#10;jNkRQAABBBBAAAEE8l+AYCF/jyEBTP4eO1qOAAIIIIAAAggg8FkCPg/zWUtmbiFCqlRtqYFJVYr5&#13;&#10;EEAAAQQQQAABBBBAIOcCBDA5PwQ0AAEEEEAAAQQQQAABBFIVIIBJVYr5EEAAAQQQQAABBBBAIOcC&#13;&#10;1MDk/BDQAAQQQAABBBBAAIFsCvgKmMBKTgJrTjYPx6W3RQbm0mQsgAACCCCAAAIIIIAAArkSIAOT&#13;&#10;K3m2iwACCCCAAAIIIJATAZ+BycmWz98oGZjzbU6/QgbmtAh/I4AAAggggAACCCCAQLACBDDBHhoa&#13;&#10;hgACCCCAAAIIIIAAAqcFCGBOi/A3AggggAACCCCAQHwFQuw/Ju1Q2xXgO4EamAAPCk1CAAEEEEAA&#13;&#10;AQQQyIxAFCcUFYVVdRK1KzN7Ha+1EsDE63iyNwgggAACCCCAAAIpCIQVvqTQYGZ5L0AA856CXxBA&#13;&#10;AAEEEEAAAQQKQSDEbAcBVervPGpgUrdiTgQQQAABBBBAAAEEEMixAAFMjg8Am0cAAQQQQAABBBBA&#13;&#10;AIHUBQhgUrdiTgQQQAABBBBAAAEEEMixADUwOT4AbB4BBBBAAAEEEEAgywIUwWQZPL2bIwOTXk/W&#13;&#10;hgACCCCAAAIIIBC0QIjRi8BCbVd4B5MMTHjHhBYhgAACCCCAAAIIZFAgESrov+FMYbUmHJezWkIG&#13;&#10;5iwVnkMAAQQQQAABBBBAAIEgBQhggjwsNAoBBBBAAAEEEEAAAQTOEiCAOUuF5xBAAAEEEEAAAQQQ&#13;&#10;QCBIAWpggjwsNAoBBBBAAAEEEEAgYwJWcFIUWtFJaO3JGP7VV0wG5uqGrAEBBBBAAAEEEEAgTwQU&#13;&#10;J4QYK4TarhAPKxmYEI8KbUIAAQQQQAABBBDIqECIQUxGdzhGKycDE6ODya4ggAACCCCAAAIIIBB3&#13;&#10;AQKYuB9h9g8BBBBAAAEEEEAAgRgJEMDE6GCyKwgggAACCCCAAAIIxF2AGpi4H2H2DwEEEEAAAQQQ&#13;&#10;QOBjAYpgPjbJk2fIwOTJgaKZCCCAAAIIIIAAAggg4BwZGN4FCCCAAAIIIIAAAgUlUGQDKet/IU2h&#13;&#10;tSckm9NtIQNzWoS/EUAAAQQQQAABBBBAIFgBAphgDw0NQwABBBBAAAEEEEAAgdMCBDCnRfgbAQQQ&#13;&#10;QAABBBBAIL4Cod7yPtR2BfhOoAYmwINCkxBAAAEEEEAAAQQyJ+BjhbBKYAKryMmcfTrWTACTDkXW&#13;&#10;gQACCCCAAAIIIIBAwAIHBwduZ2fHbWxsuOXlZbe7u+uKij6O4kpLS11VVZWrq6tzTU1Nrry83O3v&#13;&#10;77utrS23trbmtre3ndZ1fHzsiouLXWVlpZ+3trbW1dTUuLKysowrEMBknJgNIIAAAggggAACCCCQ&#13;&#10;WwEFL1NTU+6XX35xDx48cLOzsz4AURCSPCkQ6e7udqOjo+63v/2tD2JWVlbcq1ev3E8//eQmJyfd&#13;&#10;+vq6Ozo68sFNR0eHu3nzphseHnYDAwOusbExeXUZ+Z0AJiOsrBQBBBBAAAEEEEAAgXAE9vb23Pz8&#13;&#10;vHv9+rUPRpSFaW1tddXV1Wc2UhkWBSnKujx79syNj4/74EXBjJ7X68rEzM3N+b+VpVEGpqKiwgc2&#13;&#10;JSUlZ643HU8SwKRDkXUggAACCCCAAAIIIBCwgAIMBR8KZDo7O92NGzfcb37zG59tSW521IVMgY2y&#13;&#10;MRMTE+67777zGRtlZrTctWvXfFcxrU8B0ZMnT3xWpqWlxQcx6nqmbmiZmghgMiXLehFAAAEEEEAA&#13;&#10;AQQQCEQgCmDUlUwBxuDgoLt//77r7+8/s4WqkVldXfWBi4IULff111+7e/fu+WVVG7O4uOi7oSlD&#13;&#10;o2BGXdSam5t98EIAcyYrTyKAAAIIIIAAAggg8BkCVrt+Rv36Z6wojYt8XE+fxpU7391LQYaK8bu6&#13;&#10;unytykUF9wpYpqen3du3b30XMQUmIyMjvtZFXcVUO9Pe3u4DID2vmho9lLVRXYyCpExNZGAyJct6&#13;&#10;EUAAAQQQQAABBBC4hIDqSt69e+frSy5aTKOHRY+L5kt+TRkYZVRU+6JCe9W2qK5FdTGaVLOiEcUU&#13;&#10;nDQ0NPiMy8LCgs+sqFuZnlPNTHJgoucV2Cgg2tzc9PMq4FH2JpMTAUwmdVk3AggggAACCCCAQIAC&#13;&#10;SndkOOVxyb2OgpfDw4uDGAUuyn4o4NDPs4ZCPr1prTvqQqYAQ5kXBTM//PDD+4BJgYtqY9S17O7d&#13;&#10;u+7w8NAHOcrEqDuYApizMjYKYjTksubRuhUYqbg/kxMBTCZ1WTcCCCCAAAIIIIAAAikI7O/tu8UF&#13;&#10;O/nf3fRBwHlZDGVJFEwoi6KH/r5oUkZHo4YpIFEgoynK3uhvvRaNNqZtqshfgYoCpKWlJR/4qN5F&#13;&#10;2zlrZDE9p+BFyyhI0n1itL5MTgQwmdRl3QgggAACCCCAAAIIpCCgG0xOzL50ky/H3NOnT526b501&#13;&#10;tbW1uVu3brnbt2/7n6kEMApKFMgoU6LuXgMDA66vr89nXLS8Xlf9yuPHj92bN298nYyCFmVSFIwo&#13;&#10;06NMy1nZHj0XZYOiYCgKlM5qfzqeI4BJhyLrQAABBBBAAAEEEMgLgfA6j2WeTUFGfX29vzllT0+P&#13;&#10;L7zv7e31wyGr65gyJ6ptUfevsbExf58YLaP6Ft3XJbSJACa0I0J7EEAAAQQQQAABBDIrYFGMnZ8H&#13;&#10;NdXV17nWuhtuqK/bffXVV+cWwitjEnUhU0blU5OyIwpCdO8W3dtFXcn0Uw91/VJmRd2/VP+iYZWV&#13;&#10;qfn22299MKN5lIm5KLMSdUPTctrWeZmaT7XzMq8TwFxGi3kRQAABBBBAAAEEEMiAgIKM1rpaV1XW&#13;&#10;/r6w/qzNKDOSXMR/1jzJzymwiOpfFPxoWQVAyZkVBR4a/ljDIisTo65jqoeJghsNvay/z6pt0XMq&#13;&#10;9NcyCnYUFGl9mZwIYDKpy7oRQAABBBBAAAEEghMIsRuZ2lTia01K3hfbnwenICZ6nDdP9LwCC3UN&#13;&#10;U02N6lsUxNy5c8eplkbriCZlUhTs6KFJwYi6kCkLo9HF1tfXfSAUzR/9VHCk+h0FMZpXXdXOGq0s&#13;&#10;mj8dPwlg0qHIOhBAAAEEEEAAAQQQuIJAFJAoQ5LOSYGJggzd/+WXX37xGZjoRpTqgqZgQ1kU3cdF&#13;&#10;hfy62aWCHM2jehm1S8vred0zRoMA6DVlWVT8r/VqOQU4yuwoi5Oc3UnnvkTrIoCJJPiJAAIIIIAA&#13;&#10;AggggEDMBBQQRSOKTUxM+EBFAYqCkuvXr/uMibqHKQh5+PChL+DX8Mzd3d3+dQU2Wsfi4qJ79uyZ&#13;&#10;z7IMDQ35IEfDLE9OTrrnz5/7LmZaX39/vw9wMslIAJNJXdaNAAIIIIAAAggggEAOBRR8KCOirIm6&#13;&#10;d6meZWpqymdWFJyo9iUKYGZmZnz3NQUoCkY0Upm6nykoUYCjDMyjR4/8cwqKlJVRAKMMjmpnNL8C&#13;&#10;HwVImZwIYDKpy7oRQAABBBBAAAEEwhT4UP4RZvvS1Cp19VJhvUYh+6d/+iefLVHQ8cMPP7gHDx68&#13;&#10;r3lRVzIFOYODg+7LL7/0PxWU6Lk//OEPbnx83GdntMxf/vIXv5y6l6nuRfeUGRkZ8Q/V1tCFLE0H&#13;&#10;j9UggAACCCCAAAIIIFBoAsrA6KGCfN0AU8GM/lYWRnUrugeM/la3MQU5USDS0dHh61wU2IyOjvqg&#13;&#10;RAX+Clqign4FKprv5s2bbnh42A/FrIAn0xMZmEwLs34EEEAAAQQQQACBoAQSo5CFlYLJdGsUbLS2&#13;&#10;tvoARsX50dDHUVCiQEXBjbqUqRhfmRsFK3pemRh1GVOwsr297YdM1uAACnzUXUyDAWg5ZWOyMRHA&#13;&#10;ZEOZbSCAAAIIIIAAAgggkEMBBSQKMPRQN69UJy2nhwKVlpaWVBfL6HzpHacto01l5QgggAACCCCA&#13;&#10;AAIIIFDoAgQwhf4OYP8RQAABBBBAAIFCEkj0Hwtvj0NtV3hSji5kAR4UmoQAAggggAACCCCQWQEr&#13;&#10;72DKUwEyMHl64Gg2AggggAACCCCAwOUFQk10hNquywtnfgkyMJk3ZgsIIIAAAggggAACIQlYtBBc&#13;&#10;BoaMUMrvEDIwKVMxIwIIIIAAAggggAACCORagAAm10eA7SOAAAIIIIAAAggggEDKAnQhS5mKGXXD&#13;&#10;It3saGtr0y0tLtrvR3ajo0ZXU1Pryu3mSBojXNPh4YG/OdL21pbb3Nxwu7u77t3RkX+t2OYpL69w&#13;&#10;NbU1rqbabnhkd2vVDZKYECgUgcODxOdjwz4bqysr9vnYsV0v8jcLSzYoLS31Y+7X2s3BdAOxysqq&#13;&#10;5Jf5HYGMCKhLjW5cV11R6lpqy/3vazv2nt07dAeH79zRu+OUtltSbDe/K7Ub3JWXurrKUldVXuJK&#13;&#10;S4rtne6cfZW4fftO2No7ctu2Xj207pCmcmt7bVWZd1Dby35t+5E1Xm3dsjavm8ve/pF7Z89pnzQV&#13;&#10;m11JSZHf39pKW177bevS85oOj965fVt+x/Z9fdeWPziyZT8s72fiPwgg8EkBAphPEjFDJKDgZW9v&#13;&#10;z01PvXH/57tv3f7+nrv7xZduYHDYbmxkd3b99e6rurPr7MyUez3xyo2PPXPzc299EKP16C6wLa1t&#13;&#10;bnBo2A0MDLm+/kHX0NgYbYKfCMReQJ+PmelpNzb2i/vh+wfu7dtZu5Nx4m7HyTuvwKWrq8tdvzHq&#13;&#10;vvr6N/Y7AUyyD79nRsDfddtOuLuaqtw3I60+CHkytebeLGy51a09d2Qn7KlMCl4aaipcT3O1u95d&#13;&#10;77oa7e7eFsiU2l27D+wkfsXW9WZpy03aeifmN93a4X4qq83KPIo1FLyMdNW7vrZa120WDVXlTkHZ&#13;&#10;rgUcy5uJtj+dWnVvV3fsjuQW2P0awSh4qbHARcvc0H43Vbv66nKngEiBjoK1pY09N7W07Z7NrLmF&#13;&#10;tV0f1CiIYUIAgdQFCGBStyrYOY/sStn+/r7bWF9z8/Nz7unjn93ff/zeTrqKXUdnl2vv7HQNR40+&#13;&#10;O3NgV5eXl5bc2LNf3OtXL92S/b6zYxkYy9Zo0snb4sK8O7D17VlmRkFPeYX9425ZmSiDU7DQ7HhB&#13;&#10;COgiwLx9BiYnJ93ExIRlYZZdsy4AVBGgFMQbINCdLFbGxLIMOnFvra/wJ993+pp8ZmHeTrJ1ol28&#13;&#10;k8giXLQLUQaioabcDXfWud7WGtfRoOClzDIwyjQ6V2bfHY0W3Cgjo236DIwFNcpGHB2l90Re26i0&#13;&#10;LIgeyqQc2vpXLADZPScQU6BRY4FWtwVegx11/qfPovi2JzIr7Q2VPpOkdtseufm1Hbe1a7/bvmnZ&#13;&#10;gfYa16vAp7nG9jMR+CgwtFX4jE5Zqd3V3Ay0v/JaWt/1Bhe58lq6BfRe1iO0KdR2hebkuA9MeIck&#13;&#10;vBYpeFlZWXKvXr5wf//hgXv29Il7M/natbW125fBh6txCl42Ntbd1JtJ9+ODB7772O2791xPb5+r&#13;&#10;r2/w/QbW1lb9so9++rs/cWtsarYTt2o7gWvxP8Pbe1qEQHoF9g/2fdcxBTIdHR1u5Pr1XzMs3Sc2&#13;&#10;dLoL2YkX+QOBNAsokKi3k+3+thp3zwIXZR+utdT4bEGJvZbq5LtPWfezHjt5/2a41Z/AK9My/nbN&#13;&#10;LVkQpOxLlb3eZQHC7Z5Gf0K/YV2x9LwCpe2jw1Q3ldJ8ClyUTdL2lBXZtEDj+xdLbnZ5+8zlqy0A&#13;&#10;UeAyaMFXnwVf6jL394llC+B2fHClgGSos966xZW5W9Z+ZVt2LBhSMKNgpLWuwn092OI6LPOytr3v&#13;&#10;xmfX3fSydae2fVSQ2Fpf6UZs+Rab764511eXuR9fLhHAnHk0MvtkIlQIK4gJqzWZ9b/q2snAXFUw&#13;&#10;xssrINnZ2bZ6lwU3+XrCuoS9dIvz874GRv32dSKmbmXRdHh46DY3NnyGZXpq0uk6Wr3VyAwPj7j2&#13;&#10;9k7/9/zcrA9yNN+GPdbW1nz3siP78mJCoBAEDvYP3Orqiv9sNVptS//AoLt77wvX19dfCLvPPgYm&#13;&#10;EGUomqzeRUHHNTtpb7aT6xoLMirLErUfdt6d8qQMhk7iOy1YUCZHV7nn13fc+My6e7uy47MOOulX&#13;&#10;BqStrtJ3rdJ3hbpnJW8mkQkps2CnxFVbO6I6kncWUCjY2bblFfhoPQoyzuuCpayPzyo1VPhs0Orm&#13;&#10;vquy9Z03qfZH2RNZKHBb2thxr+Y2rKvbps/eKPDQ84PtdX4fFZS8tCBleVNZFdUOKYNVaX4lttye&#13;&#10;ezG3bj833boFM6X2eo8FheqOJl9leZTiGpteO685PI8AAucIEMCcA8PT6u61bdmUN+7F8zH3+OeH&#13;&#10;bmd723V2dbtK6+qysb7+EdGRBTAq8NdDwY+6hB0fv/NfLPb18uv8+pKy/9mVKv1PafRi+zKwP5kQ&#13;&#10;KAiBA2VgLIDRIBedVuPSaDVg5WXlBbHv7GR4AspQKNgY6Kh1t7obfVerOcs2qNajzrqTXXZSdkVB&#13;&#10;UJsFLxtWpL5iAcNrO4FX8KJgQwHIlj0/ubjlAw9lflRTsmon+ApMNOn7QUGHMiHqgqb6GdWRaF4V&#13;&#10;0GteZTWeTa+7WatB2bXsh7qGpWOqtkEHrllg0WSZlsnFTffSgpdlq1lR21Wmsrq1b9tdtWyLs65i&#13;&#10;ta5DbbN51XXMdxOzgEkF/srIPJ9dc6/ebvjuZT7wsuXXtg987Y8CpXbrWtdUW+HrjNLRdtaBQCEJ&#13;&#10;EMAU0tG+5L4e2xeNghJd2aqoqPRdvIZGrvuuX0+fPPpobUX2L7pGFPPzWm3Lri9WnvJ/v52d9UHK&#13;&#10;yvKy1dG8tdqXGldnRcoNjU1+vSUlvBU/AuWJWAqoS+bq6qp1y1z2wcu6ZSFfPB/3dTE6Q1LXMX2G&#13;&#10;amyEvvr6eldRWenrzXRyxIRAugX0rkpkP4r86FgKXF5btkE1LDeti9RlJ2VtVCOiGhed9G9asKKC&#13;&#10;fgU05Vb7ofdxYtStREH7rgUk6l6lUc5U/1JeVuwDJ9WPKIDptABBWRhlipTt0OuNli1SuHJg31HK&#13;&#10;1ExZF7UNCwzsepjvktZqmR3Vu2hSENZpAUlnvRXiWxBUYttXbU70uoImdStTwKGuYJW2/mYLKqpt&#13;&#10;mwpWVKSvgCQKkLRPc6u7to97fv3KpCjYUuDmRyezdclP86tQX+tQ4KNJ+61eC0f2UEG/PtKJzzWf&#13;&#10;7YQQ/0UgdQHOGlO3Krg5NWJYq9W5VFowMmyBi06sNGyyCvSrbEjXHT/86wcWnXS1tbe77p5r1re/&#13;&#10;y718Me6+/9tf3MMfvrcTMnUlcDbk5J4fDrbd+v5fv3HT9Vp9TKMFMQyl/MGR3+IroBMYBTBrFsDM&#13;&#10;z8359/3q6poNivHDr0OxHtvw4jVOn4+BwUF3+/YdP1CGPh8MchHf90Uu90xD+mpULJ2YK1Oik2sN&#13;&#10;D6waGA0RXHFBd6uz2l1ugYa6SKloXyONKcBQIFRhgYG6XymI0TY1otmU1aFMW/ChAEYn/zqpb6i0&#13;&#10;4n/btrpoKfuiYYcfT9rnxepjDm0e1aio65XWpVqddgtWFPzooUBJy/w/N9pdr3XV0qTnlO3wXdF+&#13;&#10;DTIUoGzbMMaaVizAeLWgLmJbPhAqs/2Nhk1WQLO58yF40fxqo9qqAvx9e6iLmtavQv9FC9ZmbJ/U&#13;&#10;tU2f9eTgRctqkqeyNmrDnq1HXcu0j0zZF0gEkNnf7kVbVJuYUhMo1QhT29Y1aMXuR7BlXRpUWKpJ&#13;&#10;X5i6AtjQ0OCq7QRWf2vUqeRJNQwzMzP+qe7ubn9FPfl1fs9vgVI75vV2/OvsKnB5ebkPYHS1aHZm&#13;&#10;2uk1S7Gc2EGdYFVVWWbF5m+wvv21dfW+G9q7993InF1h0ygziVS8/oE/stHJ/D1iLDhiQiDOAv7K&#13;&#10;q3//K6sZdZVR98kif1KkbKc+G+v209eYWbCvz5lqyzTaX21tbZx52LccCejkWQFE4kQ9cZ8X/dus&#13;&#10;blu+NvGSAYyyOVW694tlJRQM6W8FLPqpLsP6qW5rjUUVPqOiv7cta6GAQA8FAwNWg6JARNmS+Y19&#13;&#10;P8yyunPt23DFGop5d//Q6kkabMABuweZBUwtlt1ZtkBEwcXnTjpxVFvKLCBR0KMuztqe2qTuX9Gk&#13;&#10;TWjIZGVYlL3R3wrOFKhpvoTlQTT7+59RTY+GVe5psu9J89HoY9Mr21bPk96BC95vlF8+LUDA8Gmj&#13;&#10;QOcoVcAya917vv/+e/fixQs/7K3+8VK/7P7+fnf//n0rLu3zwUl0FT3aFwUv//mf/+n//OMf/+hG&#13;&#10;R0ejl/gZAwEFJNExV/CqEy09Lpp0klZUVGyBTJW7dq3XZ3Ba21r9MLF6X2kIZY1Sprqa/b1d19Tc&#13;&#10;4jMyGtGsmiDmIlpey3MBfTZ07ySd5Ci4V1DS1z/gs5DKuFRaVzH9ezxn94V58uSxm5qa8heVdLPL&#13;&#10;f/iH3xPA5PnxD7X5UUZB7dN5uv6dvsqkr4iy0iLrrlXmGu2xYCfpj+1+KdOWmdiybl4WF/guV912&#13;&#10;In+jp8FnIpTJUFCgLIu6ZCl7ohqUp3b/GY3ipXXsWsZEbVWAoLqUCsvkXLdMjbIlLVY0ryzS4rrd&#13;&#10;n8Vqa3b2Zt93EYu6kGkEMmVutLxGIVOmRFPUhWzvMDEYgIIsBS9S0OAA5w0QoLb4h80ZDR190fej&#13;&#10;Bi4Y7qpzN7oafL2Russ9MZdfrIBfGRum3AhcfEaTmzax1dQEShW8KHAZHx/39yXQfTo0rVuRdpSN&#13;&#10;UYZmaGjIblbYciITowzMs2fP/Pz/+q//6n/yn/gI6B9jdRtLddL7ZdFGLFtZXrJvQeeHRh69ecv1&#13;&#10;2kma3juJAGbB9++fmpx06vs/M/XGaSQm3bSv2jJ+TAjEW6DIXwy6fn3UdXf3+ODlWm+v73apTLe6&#13;&#10;l002Nbo1u+fSc/s3+bWN/qczvjt37lrg05PSRYR4+7F36RZQvBLdhDEd69b3RnRCr58KABYtANFI&#13;&#10;XssWYGh79TWJwQGGbTjheutu1tlY7butqRZFNTQqbE/UoZT6YYb7LRvTbl3GkieNmua7elnmQ7Ut&#13;&#10;tRYsKYhZ2zqwblkfAgLVy+xZpsTuFesL7TUK2QsrrFcQlDypxqbCgiGd0KbrpFYWqqnRAAQ9LXZD&#13;&#10;T9tfDZigjJTuq6Nua9HgBslt4XcEEPi0QOnPP/9sd4Qe88PZKuty584d31Vs3obL1RC3f/7zn31g&#13;&#10;o1WpG5EKr6Or8p9ePXMUksCm3QPmudXHTE5OWLfELQtaWl2r1cQou6KbVSqoae/otPvDbLqBoWH3&#13;&#10;1jJ4C/Y+e2MnacrWOJufCYG4CkQZzR6rEdMNXNVlTD+r7T5IGtlPFwvUVbfT6sfu3bvvNIjGd//7&#13;&#10;W5+R0Wfm8PDA5in7ZBY0rn7sV34I6EKVMhOqSVHxuwrsZ6yYfcmCF2VaNK1tHfsTdw1N7EfxshN8&#13;&#10;da3SSb2K9DXamGpcvhxodsNWyL+v7IhlLJInjfqlwQJUr+NrXMpKfRew5Hku87tvd5RxsQXVYT7R&#13;&#10;7e3sngcKzvzDwh3tr9qXnL1S8KLlNST1nd5GN2T7oXvR7Fm3tEevV9yr+U2fLdKIbKf37TLtZl4E&#13;&#10;ClWg9OXLl74LmYIX1bEo06Iv0unpaX+XaAU36ir2yy+/+CLSkZER19zc/FE9TKECst8fBHZ3d93c&#13;&#10;3Fs74Xrrr2CV2Puo2gqSkzMr6tPfYO81dR1b+/VeGOtr6zbsMn2AP0jyWxwFdHLj679s59RdrNgu&#13;&#10;CftRxn4d4EL7rCCnptauNlvgr8ykghYNS66fiZOjkydxcXRin/JbwGIAf5KuInnV1ah7lB4KaKLp&#13;&#10;yBfHH7i1nX0/BLFqYtR1TPdJ0RRlQKJuWvbR+WhSgf2MDc2sYZpXbBhmjSKmbM/nTtqGan5UE6Qi&#13;&#10;/WIFUpbdKbeMUHHxh7ZbXOIDFxXv+1oZe0IZFY3epu1HgYsCLN0Pp89uDKrgpcUGG1A9zezyjnv+&#13;&#10;dt1GKtvyw0lrW0wIIHB5gVJlWnTPjnv37rlbt2752hcFMIODg772RYWjb+xeIA8fPvRDf6qwX1kY&#13;&#10;XSlkQiBZQCdnuneM7hej94f6/J81RV0MVFcTPaIvrLPm5zkE4iCgf2fXrWvY4sKCr29RJvvWrdtW&#13;&#10;J9Z2IqviT6TssxN9fqLPiH5+OLWLgwj7EEcBBQBb1hVM2RcFIMpSvI9ITu2wak2if/v1vlc9igrn&#13;&#10;tQ7Vs6hW5dX8hh+pSyOiJU/R6GIHlvlQ1zGNapYcJCXPm8rvukBgiR4ffO1YUX2xDe2vkcs0aMC6&#13;&#10;DRAQTdofbVujiam7m2IuBU/a50MLYJR1qbTl1GXs68EWf08cDTSge938MrPmu40p00TmJRLN5U+9&#13;&#10;+6J3YC7bkbzt0NqT3Lawfi9V1wSdeHZ2drqBgQHfTUxXATWpEFsj4OiLUwHM69evfa2Mrh522Q3Y&#13;&#10;mBBIFtDdiXVSphtTbtn7Svd80XCx261b1oWswk7SnBXu79tNMNf8jfyUsampqbWRzuoTo5olr4zf&#13;&#10;EYiZwLEFJYeWadT9XzQUuf5dVYay2P691YUiBf36t3hzc8N3G9PnR//WauhyDVGujI2CfyYEQhbQ&#13;&#10;0MCLm7uuzmpSVIiv+8nop24G6Uf0skBFAYCK61XorzoWBQC66eWuBS8VpUf+RpXKpegeMhqK+Y1l&#13;&#10;K9Z+HWVMRfbK2Gi9XfZdo/kUcCgjc1YGRqOFqXB/cc2GdLZlVWez82tXtmRHrUdBjNqoYKPYMiyN&#13;&#10;tg3VrKimJnEjy2O/7VYbNEAPfR4TQy1bptT2QcvXVpVa8FLj7zXTa6OkqXvbvN1LZsK6yz2fWfdZ&#13;&#10;IwVoySObJbeD37MjoH9KQ/znNNR2ZeeoXG4rpdFVPmVd9Ej+glT3BtXEKKDRMMtvrWvQ3//+dxvi&#13;&#10;c9f98z//8+W2xNyxF9BJlmpcVNcyYyMo7dsdx4eGR/xQzNFV5uWlJbv6/MZNvHrhh+++ZveB0X1j&#13;&#10;FCwzIRBngSI7eVKQsr9/4F5PvLJAZcsHJkdHh27YPicaftx3w7R/Z3/+6aF9Rl7ZZ6fR9fb1W7ey&#13;&#10;Wh/wJP/7HGcr9i1/BRSMqO6lzkbd6rPiewUoU3bHep3gq2BdWQoFBh0WGPS16gS/xI9QNmvDCStI&#13;&#10;KLfAQctrumZZDIXsyqzoNQUXCl4UVGhEry/6mn33rf/zbN7/VACjofmTJy03q65mut+LFe4roFGX&#13;&#10;s/MmDWmsoY1LLcjSSGkaylmDDyjDcmApGrV91EZPG7B9UsZocX3HrVmAo/oefT7bLbD5ZrjVZ16U&#13;&#10;gZqwDJJqXiZtdDQFYQpeEt1Bz2sBz2dTIMQgJpv7n8/bKtUVc40elbgz9Irvk62rfpr0Wpt1b9Dr&#13;&#10;Cl70odOoZaqHUQZG943RqGWcfObzWyB9bdf7oLunx2ddZmenLdtiV86soF9Ts41Cpn/clZGZnpr0&#13;&#10;3WPUx7/7Wq/r7Or2Rcx+Rv6DQEwFdOVY/6b6brgWrGh0x5npKX8VUFkXZWH0b+2s1RzqYSXB1pV3&#13;&#10;yG74OurqbdhlgpeYvjHydLdUs6Iieo3epUJ6ZUsUYOihO9XXV235AEZ3qW+vt94c3cd+ZDEFGcrO&#13;&#10;+ODAghUt+3Z125bZ8ctuWk9J3cleGZFOuxdNW0OFG7QaEt0YUyf/lVas39pY6Zevt/Vo1DGdhCpY&#13;&#10;sJOUjzS1zOZO4l43H714xhOq3dHoYKX2eR3sqPUBy4D9VCZFxfYNNoKa7j9Tbfe6mbWhmN9YsKUu&#13;&#10;ZuoMFw3ZPNRpBfsW/Khrm2p0qmzZFhsNTY/TkwIjDR+tAI8JAQRSFyhV8f7i4qJTMb8CF9XB6Es2&#13;&#10;+cuyyU40f/Ob3/juZcvWrUEF/n/961/fBz4EMKmDx3nOKusO09vbb++dYt/18M3rVxbAvLbhYMf8&#13;&#10;yZgfscW6waiov7fP7n9hwyvr5ExZG2VvmBCIs4Ay2fq3UqOQ/ePv/8nuhfTcZyP//uMP7scfHvgL&#13;&#10;RDr/UpZGo5P19w+6L+5/6QYGB23gi4Y407BveSig4OX/vdvlaixAeTK96iYsuxENCbxqGY5Xc4lR&#13;&#10;uNSdqs2yEt1Nrb4+JLrirW5cby1oUbZlYm7Tj1Km4EcBzph1tfI1JRYwdFiwct9GI9ONIEvsuyUR&#13;&#10;rDg74T9wz2c33OTSpptatHvMWCCk7MpVJ9WmKFOjkc+0Ld075l5fkysfVL2L7g+jWpl3PugYs5oW&#13;&#10;BVtr2/s+M6R5r+keNjYMtLrNqUZG3eQGrJBf+3bWpH3/X49m/ahkZ73OcwggcLZAqW5WqW5kyqyo&#13;&#10;/7WmQfvC1H07dF8CTYkv3R6fbZmYmPD3jdFN1jTMsu4X02E3YWMqHAHds0WBh64gt7d32DCwNXYV&#13;&#10;LjEEbJl1eem2s7ADu59FVXWVe/3qld0cddGC3V1/hUrDxWpY5aGR665/YNDeO/YFaHUwTAjEXUBd&#13;&#10;yHRVV5nHG6M37YJRla8Xm7bAZsP+HT2wLpeqc2loaPDdKoeGh60L5rD/jEV1iXE3Yv/CEVBGQPdK&#13;&#10;qbRMg4ZAVlesVOo2fDcum1fZB4UT21pOgUWj3YfFMhEqct+3AEA1MaoL0Y0ndaNKdT3T9O5Yy1qN&#13;&#10;iA/mSyygeeczMbrXS3GpRvLTOpW12HEvrH1TNkSzuoRpJLB0TFqPsiaaFIAo69JlXdYaqu2+aPb5&#13;&#10;1WhjqpF5Y4GThkJWEKaRxGori72Pamwm7flN61YmC/VcuXpYlY49Yx0IxEug9O7du3aVocg9ePDA&#13;&#10;3+9lbm7O17384z/+4/sARq/rqqAK/X//+9/7L1hlYDSvTmIV+NCnM15vjIv2pqurx/23//Hv/rg3&#13;&#10;271b6mrrfJF+tIy6yPRb15c2C25u3/kicfdxHxzbFTk7WauotG40tkyNZWzI3kVq/CwUAWW4dY+k&#13;&#10;Krv/i4auVzdcjVB2fKwTsMS/tXpNwynX1zf4z0xyRrxQnNjP3AroxPx//jTjA44lO6FXZiJ5yF91&#13;&#10;e1Lm4HQXsqjVqglRkKL6FXW1qrJgQAGAnU74G2cqUFCWRcHIjnXbiqZEL7BjP/Ty81krercMjepo&#13;&#10;tB3VoygYUGCgQELd1rTsedmNaJ2X/anzGRX+K8MzY8MeV9v2dW8a33bbttqudqu4XyaaX/uprmfa&#13;&#10;57GpVZ8x0r58CF4+/JbcnqgLWfJz/J4dAf27Gtq/raG1JztH4vO2Utrb2+sLR1XjooBEk+4GHRX3&#13;&#10;6+/oIGv45GG7IqjX1O1M8ylLozoZfSkzFYaAz8DU3Tx3Z8vKym04bj2azp2HFxAoVAEF8fp3U4/W&#13;&#10;Vm7eWqjvg9D3WyfWumP9eZMyNMpAnDcpyNDJoCeuAAAboElEQVRJvR46qb/MpBN/BUB6rFxmwTTO&#13;&#10;qyBl3zItFxX8J29OBf0H1pVs3R4zyS/wOwIIZESgVN0VRkdHnepcNjY2/JVAjT6m509PGqVMV9d1&#13;&#10;s8uoXka1M5r3rPlPL8/fCCCAAAIIIIAAAgjkWkAj3OkR0hRae0KyOd2WUgUiyp4ogFFGRV3ClHGJ&#13;&#10;6l+SF9B9C8rLbUx3m1cj5ujqYXNzs+/ioOwMEwIIIIAAAggggAACCCCQSYFSrVwBi69NsEBGP/W3&#13;&#10;si3nTQpkVBOjQCYasUwBDRMCCCCAAAIIIIAAAgggkEmB91FKFMQogPnUFM2rAmyKsD+lxesIIIAA&#13;&#10;AggggAACCCCQLoH3AUy6Vsh6EEAAAQQQQAABBBAIWoAimKAPz6caZ/e8ZUIAAQQQQAABBBBAAAEE&#13;&#10;8kOADEx+HCdaiQACCCCAAAIIIJBGAbsTTBrXxqqyKUAGJpvabAsBBBBAAAEEEEAAAQSuJEAAcyU+&#13;&#10;FkYAAQQQQAABBBBAAIFsChDAZFObbSGAAAIIIIAAAgjkVCDE+n2BhNqunB6sczZODcw5MDyNAAII&#13;&#10;IIAAAgggEF8Bu+0hU54KkIHJ0wNHsxFAAAEEEEAAAQQQKEQBAphCPOrsMwIIIIAAAggggAACeSpA&#13;&#10;AJOnB45mI4AAAggggAACCCBQiAIEMIV41NlnBBBAAAEEEEAAAQTyVIAAJk8PHM1GAAEEEEAAAQQQ&#13;&#10;+AyBUIf7CrVdn0Gc6UUYhSzTwqwfAQQQQAABBBBAICgBHysENgpZYM0J6nidbgwZmNMi/I0AAggg&#13;&#10;gAACCCAQY4FQUx2htiu8twIZmPCOCS1CAAEEEEAAAQQQyLgAOY+ME2doA2RgMgTLahFAAAEEEEAA&#13;&#10;AQQQQCD9AgQw6TdljQgggAACCCCAAAIIIJAhAQKYDMGyWgQQQAABBBBAAAEEEEi/ADUw6TdljQgg&#13;&#10;gAACCCCAAAIBCxRZ+YseIU2htSckm9NtIQNzWoS/EUAAAQQQQAABBBBAIFgBMjDBHhoahgACCCCA&#13;&#10;AAIIIJApgcASMJnazViulwxMLA8rO4UAAggggAACCCCAQDwFCGDieVzZKwQQQAABBBBAAAEEYilA&#13;&#10;ABPLw8pOIYAAAggggAACCCAQTwFqYOJ5XNkrBBBAAAEEEEAAgfMEVAATWhFMaO05zy6A58nABHAQ&#13;&#10;aAICCCCAAAIIIIBAdgRCjF2056G2KztH5XJbIQNzOS/mRgABBBBAAAEEEMh7gSILGEJLeYTWnnAP&#13;&#10;MhmYcI8NLUMAAQQQQAABBBBAAIFTAgQwp0D4EwEEEEAAAQQQQAABBMIVIIAJ99jQMgQQQAABBBBA&#13;&#10;AAEEEDglQA3MKRD+RAABBBBAAAEEEIi3gC+YD6zkJLDmBP0GIAMT9OGhcQgggAACCCCAAAIIIJAs&#13;&#10;QAYmWYPfEUAAAQQQQAABBGIv4DMwge0lGZjUDwgZmNStmBMBBBBAAAEEEEAAAQRyLEAAk+MDwOYR&#13;&#10;QAABBBBAAAEEEEAgdQECmNStmBMBBBBAAAEEEEAg3wVC7D8m01DbFeDxpgYmwINCkxBAAAEEEEAA&#13;&#10;AQQyK1BE0UlmgTO4djIwGcRl1QgggAACCCCAAAIIIJBeATIw6fVkbQgggAACCCCAAALBC4TYX4uU&#13;&#10;UKpvGzIwqUoxHwIIIIAAAggggAACCORcgAAm54eABiCAAAIIIIAAAggggECqAgQwqUoxHwIIIIAA&#13;&#10;AggggEDeC4TYeUyoobYrxANODUyIR4U2IYAAAggggAACCGROwKKF4EYhowQm5eNNBiZlKmZEAAEE&#13;&#10;EEAAAQQQQACBXAuQgcn1EWD7CCCAAAIIIIAAAlkVCLG7FgmY1N8CZGBSt2JOBBBAAAEEEEAAAQQQ&#13;&#10;yLEAAUyODwCbRwABBBBAAAEEEEAAgdQFCGBSt2JOBBBAAAEEEEAAAQQQyLEANTA5PgBsHgEEEEAA&#13;&#10;AQQQQCC7AhqBLLRRyEJrT3aPyOW2Rgbmcl7MjQACCCCAAAIIIIAAAjkUIAOTQ3w2jQACCCCAAAII&#13;&#10;IJAbgSJ/68jcbJutXk2ADMzV/FgaAQQQQAABBBBAAAEEsihAAJNFbDaFAAIIIIAAAggggAACVxMg&#13;&#10;gLmaH0sjgAACCCCAAAIIIIBAFgWogckiNptCAAEEEEAAAQQQCETARiJjyk8BMjD5edxoNQIIIIAA&#13;&#10;AggggMBnCChuCTF2CbVdn0Gc8UXIwGScmA0ggAACCCCAAAIIhCYQYhATmlGo7SEDE+qRoV0IIIAA&#13;&#10;AggggAACCCDwkQABzEckPIEAAggggAACCCCAAAKhChDAhHpkaBcCCCCAAAIIIIBA+gVCLTYJtV3p&#13;&#10;PwJXXiM1MFcmZAUIIIAAAggggAAC+STgY4XAimACa07Qh5MMTNCHh8YhgAACCCCAAAIIpFcg1FRH&#13;&#10;qO1Kr3461kYGJh2KrAMBBBBAAAEEEEAgzwTIeeTZAXvfXDIw7yn4BQEEEEAAAQQQQAABBEIXIIAJ&#13;&#10;/QjRPgQQQAABBBBAAAEEEHgvQADznoJfEEAAAQQQQAABBBBAIHQBamBCP0K0DwEEEEAAAQQQQCCt&#13;&#10;AkVW/qJHSFNo7QnJ5nRbyMCcFuFvBBBAAAEEEEAAAQQQCFaAACbYQ0PDEEAAAQQQQAABBBBA4LQA&#13;&#10;AcxpEf5GAAEEEEAAAQQQQACBYAUIYII9NDQMAQQQQAABBBBAAAEETgsQwJwW4W8EEEAAAQQQQAAB&#13;&#10;BBAIVoBRyII9NDQMAQQQQAABBBBAICMCAY5C5gIbFS0j7mlaKRmYNEGyGgQQQAABBBBAAIHwBRQn&#13;&#10;hBgrhNquEI8oGZgQjwptQgABBBBAAAEEEMigQFGAQUyIYVUGD8EVVk0G5gp4LIoAAggggAACCCCA&#13;&#10;AALZFSCAya43W0MAAQQQQAABBBBAAIErCBDAXAGPRRFAAAEEEEAAAQQQQCC7AtTAZNebrSGAAAII&#13;&#10;IIAAAgjkWMAXzAdWchJYc3J8hC7ePBmYi314FQEEEEAAAQQQQAABBAISIIAJ6GDQFAQQQAABBBBA&#13;&#10;AAEEELhYgADmYh9eRQABBBBAAAEEEEAAgYAECGACOhg0BQEEEEAAAQQQQAABBC4WIIC52IdXEUAA&#13;&#10;AQQQQAABBOIk4Cv4A9yhUNsVIBWjkAV4UGgSAggggAACCCCAQOYEfKwQ2LBfgTUnc/hpWDMZmDQg&#13;&#10;sgoEEEAAAQQQQAABBBDIjgAZmOw4sxUEEEAAAQQQQACBYASKXHgZj/BaFMzhOtUQMjCnQPgTAQQQ&#13;&#10;QAABBBBAAAEEwhUggAn32NAyBBBAAAEEEEAAAQQQOCVAAHMKhD8RQAABBBBAAAEE4iugjlohdtYK&#13;&#10;tV0hvhOogQnxqNAmBBBAAAEEEEAAgcwJWLRQFFoUE1p7Mqd/5TWTgbkyIStAAAEEEEAAAQQQQACB&#13;&#10;bAmQgcmWNNtBAAEEEEAAAQQQCEIgxO5aJGBSf2uQgUndijkRQAABBBBAAAEEEEAgxwIEMDk+AGwe&#13;&#10;AQQQQAABBBBAAAEEUhcggEndijkRQAABBBBAAAEEEEAgxwLUwOT4ALB5BBBAAAEEEEAAgSwLUAST&#13;&#10;ZfD0bo4MTHo9WRsCCCCAAAIIIIAAAghkUIAMTAZxWTUCCCCAAAIIIIBAeAKJBExY436F1Zrwjlly&#13;&#10;i8jAJGvwOwIIIIAAAggggAACCAQtQAAT9OGhcQgggAACCCCAAAIIIJAsQACTrMHvCCCAAAIIIIAA&#13;&#10;AgggELQANTBBHx4ahwACCCCAAAIIIJAJgSKKTjLBmpV1koHJCjMbQQABBBBAAAEEEAhBIFHAH0JL&#13;&#10;TrYh1HadbGUYf5GBCeM40AoEEEAAAQQQQACBLAqQgMkidpo3RQYmzaCsDgEEEEAAAQQQQAABBDIn&#13;&#10;QACTOVvWjAACCCCAAAIIIIAAAmkWoAtZmkFZHQIIIIAAAggggEDAAqreV/+x4+OwGunblbmObce2&#13;&#10;v0dHR25nZ8etrq66zc1Nt7e3558rsm2XlZW5qqoqV1dX5xoaGlxFRYXT8yFOBDAhHhXahAACCCCA&#13;&#10;AAIIIJBZgUBPzjO10wpeFLDMzMy4H3/80b148cItLi76gEaBioKW3t5ed/36dXfv3j3X0dHhmxJi&#13;&#10;EEMAk6l3CetFAAEEEEAAAQQQQCAQge3tbTc9Pe3Gx8fd8+fP3ezsrDs8PPQZGGVnVlZW3P7+vv9b&#13;&#10;wUxpaamrr6/3mZhAduF9Mwhg3lPwCwIIIIAAAggggEAhCKhjVGidozLdnuXlZffXv/7VBy+7u7vu&#13;&#10;2rVr7vbt2665udlnZhTcPHz40L169crV1ta6d+/euRs3bhDAFMIHgn1EAAEEEEAAAQQQQCAUAQUi&#13;&#10;yrQogHn27JnvQjY4OOhGRkbcF1984drb230Ao9oXdS9TZmZiYsKVl5e77u5u19LSEsquvG8HGZj3&#13;&#10;FPyCAAIIIIAAAggggEC8BBS8bG1t+QDm7du3vptYVOei7IuK9VXA39nZ6e7eveu7jr18+dL//Prr&#13;&#10;r4PEIIAJ8rDQKAQQQAABBBBAAIFCE1Atyjt76OdFkwrro8dF8+k1BTAbGxtubW3NjzymzIqClZ6e&#13;&#10;Hj/qmGpdNKnuRd3KFhYWfFey4uJip7oZFf/r95CK+Qlg/CHjPwgggAACCCCAAAKFIuBP/gPbWQtb&#13;&#10;fN3J8bujxM9zghi1XQFFSUlJSoHFwcGBW19f98GLltNQydXV1f6n1hFNCmTUjUyvqZhfwyxryGUt&#13;&#10;rwxN8rzRMrn6mZcBjA5caYnuwfkuV25sF4G8Eyguts+NPezfLiYEEEhRoL6qzA131rmSTFfXptge&#13;&#10;ZkMgnwSGOutdTWVZcE32Bfz2n9C+DjXE8cbaqmVK9FhzKrQ/a6qsrPTZksbGRqeH/r5oiu79ovXp&#13;&#10;HFoZGD2izEu0rAIUrUuvqW5GQYweyuCcnjdaJlc/8zKAKbGTsMqyYndcyjdKrt44bDcPBXTFho9M&#13;&#10;Hh44mpxLgZ6WKvdv93vc9u5BLpvBthHISwEFLx2NVcG13b4OnfIOx4F9J25vbrixsTH39OkTezz1&#13;&#10;XbnOwmtra3O3bt3yI4jp56cCGHVHUxASdQVToKJA5vTkEwSWhVGwot+1nJbRsp/q0nZ6XZn+Oy8D&#13;&#10;GJmX+sthH+NnGoz1I4AAAggUjkCdZWD0YEIAgXgJ6FwytLNI36bQGhXoYc/LACZQS5qFAAIIIIAA&#13;&#10;AggggMBnCaj+RPdd0bDGX331VUpdyLTMpyZlU5R10UNdw5RVOSujEmVqoozL6YzMp7aTzdcJYLKp&#13;&#10;zbYQQAABBBBAAAEEEDhDQMMZq3uYhjZWoHFWkKHFFFgkF/GfsaoTTylwUeG+1h/VtqgwX4FKcncy&#13;&#10;BTaqk1EtjtYf1cqogF9/hzQRwIR0NGgLAggggAACCCCAQEEKRIGJfp4XvEQwmid6RM+d91MBSH19&#13;&#10;vautrfXr1chiGh5ZgYqCmqhAXwGNhlvWa3qupqbG19doeW0rpIkAJqSjQVsQQAABBBBAAAEEClYg&#13;&#10;1aDkMkAKRtTVTPd5UVCiwEU3tJyamvL3g9Fzysxo5DM9t7S05IMdZYOUuQkt+6J9J4C5zDuAeRFA&#13;&#10;AAEEEEAAAQQQyCMBBTDKvqhrWkdHh5uZmXHPnj3z3cf0mrqRRUHNo0eP3PT0tJ+3v7/f3xMmxF0l&#13;&#10;gAnxqNAmBBBAAAEEEEAAAQTSIBDVs7S0tLjR0VEfsOgmlc+fP/d1LgpYdL8X/VxcXPTdxwYHB93I&#13;&#10;yIgPfNLQhLSvosj62B2nfa2sEAEEEEAAAQQQQAABBIIRWF9f913ExsfHnTIt6kamYn51H9NDtS7q&#13;&#10;TjYwMOB++9vfuqGhId/tTHUyoU1kYEI7IrQHAQQQQAABBBBAAIE0C1RXVzt1C4u6jOmnMi4q2tfU&#13;&#10;2Njo+vr6fOZFQUxra2twxfsRCRmYSIKfCCCAAAIIIIAAAgjEVECdrjRUskYhW11ddVtbW772Rc9p&#13;&#10;UgZGQY7qZVTwr8xLaKOPRYeGACaS4CcCCCCAAAIIIIAAAggELxDWXWmC56KBCCCAAAIIIIAAAggg&#13;&#10;kEsBAphc6rNtBBBAAAEEEEAAAQQQuJQAAcyluJgZAQQQQAABBBBAAAEEcilAAJNLfbaNAAIIIIAA&#13;&#10;AggggAAClxIggLkUFzMjgAACCCCAAAIIIIBALgUIYHKpz7YRQAABBBBAAAEEEEDgUgIEMJfiYmYE&#13;&#10;EEAAAQQQQAABBBDIpUBpLjfOtvNb4PQNkTY3N9/fEEk3PtINkaqqqlxdXV3wN0TK7yNB6/NZQJ+j&#13;&#10;d+/eOX1+FhYW/E3Gmpqa/I3EdBMx3SmZCQEEEgK64d7BwYG/Ed/a2pq/g/j+/r7/DGmO0tJSV1lZ&#13;&#10;6Wpqavz3jr6DiouLg70ZH8cVAQQ+T4AA5vPcWMoE9EWyt7fnZmZm3I8//uhevHjhFhcX/ReLAhjd&#13;&#10;xbW3t9ddv37d3bt3z3V0dHi3UO/qykFFIBcCCl70OZqcnHR/+tOf/O9ff/21Gx4edm1tbf6uyLlo&#13;&#10;F9tEIEQBBS8KXN68eeN+/vln/7nRHcV3d3d9oKI7iLe3t7uhoSH/vdPd3e3vJs6FgBCPJm1C4PMF&#13;&#10;CGA+367gl9ze3nbT09NufHzcPX/+3M3OzrrDw0Mf2Oiq8srKitOVMQU6CmZ0Zay+vt5/mRQ8HgAF&#13;&#10;LxBdANDJ2NzcnPvpp5/cgwcP/JVinXR1dXX5z1PBQwGAgAnoO0WPjY2N9985r169csvLy/47RhcC&#13;&#10;otcVzOi7SBlMfc70eVJPACYEEIiPAAFMfI5l1vdEXxx//etfffCiL4xr166527dvu+bmZn8VWcHN&#13;&#10;w4cPnb5kdFVMXzA3btwggMn6kWKDIQoo67K0tOQ/P3/729/c48eP3cTEhL96rJMvJgQQ+CCg4ETB&#13;&#10;iIL9P//5zz4Do66Wd+7ccYODg/4imV5/+/ate/TokZ9PnzFdIIi6Mn9YG78hgEC+CxDA5PsRzEH7&#13;&#10;FYjoBEsBzLNnz3wXMn2BjIyMuC+++MKfgOmLQ1e81L1MmRmdmJWXl/srYS0tLTloNZtEIAwBdYFR&#13;&#10;9nJ+ft4H9y9fvvQnW6qB2dnZ8VlLfcaYEEDgg4A+E8roKwOjIEWfl9HRUXfr1i138+ZNp2BG30v6&#13;&#10;rtF3k+Z7/fq171b25ZdfflgRvyGAQCwECGBicRizuxP6ktja2vJfEvoi0ZdKVOei7IvS9irg7+zs&#13;&#10;dHfv3vVdx3SSpi5k6tvPhEAhCyh40YmVgn9lKPVZ6unp8bUuulrMhAACHwsou6LPji4AKKOvIn3V&#13;&#10;ViqAUddkfeeozkXfQap/UQCji2eqy9QFNSYEEIiXAAFMvI5nVvZGAYy+HHSypatgyqwoWNFJmFL1&#13;&#10;ClQ0qe5F3co0spJO1DQSjL6A9EXEqDBZOVRsJECBKIOpLjEK9qurq33XSl01Vh0MEwIIfCygwV/0&#13;&#10;vaFgRRfM9L2jzL8GutBr0ev6/tFDwYw+Y/q86ScTAgjES4AAJl7HMyt7oytg6+vrPnjRF4qCFp2E&#13;&#10;6WfySC/6ElE3Mr2mLE3URUbLR1fLstJgNoJAQAIa4lUj8ulzoS4w+pw0Nja6p0+f+ucU5DMhgMBJ&#13;&#10;gej7ZGBgwHcX03ePuiNHwUs0t7phquuyLpzpAoE+Wwp2mBBAIF4CBDDxOp5Z2RtlUPQlocJ9fXno&#13;&#10;y0EPfcEkTwpmdLKm16L+ywpklME5PW/ycvyOQJwFFLwrOxmNyKfPgj5HGvSCz0Wcjzz7dhUBBSzR&#13;&#10;d42CktOTuonpwpqGI9fAMRpaWRcKFPDoYgETAgjES+DkGWe89o29yZCA0vEKQqKuYApUdAJ2etJz&#13;&#10;OiGLTtC0nJbRsqT0T2vxd6EIRIG99lcnZfqcnPX5KRQP9hOBqwro+0Rdmp88eeK7YY6NjfneAKq5&#13;&#10;1MAyZwU8V90myyOAQG4FCGBy68/WEUCgwASiwL7AdpvdRSCtAgpa9FCXS91zbMJGH4tubKlMje79&#13;&#10;olqZvr4+MjBplWdlCIQhQAATxnHIq1boBExXkfVQ1zBlVc7KqOg5ZVuijEt04hZlZPJqp2ksAggg&#13;&#10;gEAwAvp+UT2lhiP//vvvfQ2Zuo+p2/Jvf/tbPzrZ8PCw766pbptMCCAQLwECmHgdz6zsjQIXFeyr&#13;&#10;QDKqbdEXiQIVvRZ1h1FgozoZ9U1O7r+sLxP9zYQAAggggMBlBPSdo++a6H4wz58/98GLbnCp4EUZ&#13;&#10;Fw3fr+yLas30PcWEAALxEyCAid8xzfgeKQBRAbLG4tdVMBX0K42vQEVfFlEhcvQlo9f0nMbt1xeM&#13;&#10;lo+CnIw3lg0ggAACCMRGQN8runeSCvW/++47/1PfPa2tre7+/fs+cOnq6iLzEpsjzo4gcLYAAczZ&#13;&#10;Ljx7gYCCEQ2PrKtbCkr05aEbWk5NTfn7weg5XSVTUaWeW1pa8sGOxutX5obsywW4vIQAAggg8JGA&#13;&#10;Lpbpe0UjjenGyCrYf/HihR+eX/UuGpJcN7ZUBkYX0tQbgAkBBOIrQAAT32ObsT1TAKPsi+54rGEq&#13;&#10;Nea+7iquLwy9pp9RUPPo0SM/PKzm7e/vp5gyY0eFFSOAAALxFVDwoq7K+r759ttvfRCji2E3btxw&#13;&#10;33zzjRsZGfHfSQpeuEgW3/cBe4ZAJEAAE0nwM2UBfTlolBfdRExXvRSw6CaV6ous53U/C93vRT8X&#13;&#10;Fxd9UKM7JusLRoEPEwIIIIAAApcR0HfK8vKyv8+Lbvr65s0b197e7ruOqZuyblyp75vTk3oLKEOj&#13;&#10;n0wIIBAfAQKY+BzLrO+Jsiq/+93v/FUvZVpmZ2f9l4uulOmhWhd1J1Pgor7JQ0NDvnYm6w1lgwgg&#13;&#10;gAACeS2gIEWjjKn7mAIVdU1W/aWGUNbFM9VXnlVbqYtsf/zjH/3FtrwGoPEIIHBCgADmBAd/XEZA&#13;&#10;dzdWt7Coy5h+6otFXzSadPMw9UdWADNgd0NWkeVZXzCX2SbzIhBXAV0hvnXrlv/8dHZ2+u6W6pLJ&#13;&#10;hAACzn93KPuv2kuNMKbvF33n6Dm+V3iHIFB4AkVWGHdceLvNHqdDQG8dDZWsq2Crq6t+ZBjVvug5&#13;&#10;TcrAKMhRt7FoOEu+aNIhzzriKKDiZHW71OdHwb5G+qMYOY5Hmn36HAF1IVNXZX1ONECMvmv0ffKp&#13;&#10;7xS6kH2ONssgEL4AAUz4x4gWIoAAAggggAACCCCAwK8C3E2QtwICCCCAAAIIIIAAAgjkjQABTN4c&#13;&#10;KhqKAAIIIIAAAggggAACBDC8BxBAAAEE/m/7dUwDAACAMMy/6+lYUgek8ECAAAECBAhsBByYTVWC&#13;&#10;EiBAgAABAgQIECDgwNgAAQIECBAgQIAAAQIbAQdmU5WgBAgQIECAAAECBAg4MDZAgAABAgQIECBA&#13;&#10;gMBGwIHZVCUoAQIECBAgQIAAAQIOjA0QIECAAAECBAgQILARcGA2VQlKgAABAgQIECBAgIADYwME&#13;&#10;CBAgQIAAAQIECGwEHJhNVYISIECAAAECBAgQIODA2AABAgQIECBAgAABAhsBB2ZTlaAECBAgQIAA&#13;&#10;AQIECDgwNkCAAAECBAgQIECAwEbAgdlUJSgBAgQIECBAgAABAgFC3TomckrOvwAAAABJRU5ErkJg&#13;&#10;glBLAwQUAAYACAAAACEAc5whZeAAAAAKAQAADwAAAGRycy9kb3ducmV2LnhtbEyPS2vDMBCE74X+&#13;&#10;B7GF3hpZfYTEsRxC+jiFQpNCyW1jbWwTSzKWYjv/vtte2suwy7Cz82XL0Taipy7U3mlQkwQEucKb&#13;&#10;2pUaPnevdzMQIaIz2HhHGi4UYJlfX2WYGj+4D+q3sRQc4kKKGqoY21TKUFRkMUx8S469o+8sRl67&#13;&#10;UpoOBw63jbxPkqm0WDv+UGFL64qK0/ZsNbwNOKwe1Eu/OR3Xl/3u6f1ro0jr25vxecGyWoCINMa/&#13;&#10;C/hh4P6Qc7GDPzsTRKOBaeKvsjdXMwXiwMPjNAGZZ/I/Qv4NAAD//wMAUEsDBAoAAAAAAAAAIQB1&#13;&#10;Bnftn/gAAJ/4AAAUAAAAZHJzL21lZGlhL2ltYWdlMS5wbmeJUE5HDQoaCgAAAA1JSERSAAADcgAA&#13;&#10;A4AIBgAAAH+NQfMAAAw/aUNDUElDQyBQcm9maWxlAABIiZVXB1hTyRaeW5KQQGiBCEgJvQkivUgJ&#13;&#10;oQUQkA42QhJIKDEGgoq9LCq4FlQsYENXRRRdCyA2ROwugopdFwsCyioW7MqbFNB1X/nefN/c+e8/&#13;&#10;Z/5z5tyZe+8AoNHIEYtzUE0AckX5ktjQQEZySiqD1AVQMBxQgRPw5nDzxMyYmEgAy2D79/LuBkBk&#13;&#10;7TUHmdY/+/9r0eLx87gAIDEQp/PyuLkQHwIAr+CKJfkAEGW8+dR8sQzDCnQkMECIF8twpgJXyHC6&#13;&#10;Au+X28THsiBuBkBFjcORZAKg3gp5RgE3E2qo90HsJOIJRQBoMCD2y82dzIM4DWIbaCOGWKbvmf6D&#13;&#10;TubfNNOHNDmczCGsmIu8qAQJ88Q5nOn/Zzr+d8nNkQ76sIJVTSAJi5XNGebtVvbkCBlWg7hXlB4V&#13;&#10;DbE2xB+EPLk9xChFIA1LUNijhtw8FswZoEPsxOMERUBsCHGIKCcqUsmnZwhD2BDDFYJOE+az4yHW&#13;&#10;g3gxPy84TmmzRTI5VukLrc2QsJhK/jxHIvcr8/VAmp3AVOq/FvDZSn1MvVAQnwQxBWKLAmFiFMTq&#13;&#10;EDvmZcdFKG1GFwpYUYM2EmmsLH4LiGP5otBAhT5WkCEJiVXaF+fmDc4X2yIQsqOU+EC+ID5MkR+s&#13;&#10;mcuRxw/ngrXyRcyEQR1+XnLk4Fx4/KBgxdyxbr4oIU6p80GcHxirGItTxDkxSnvcjJ8TKuPNIHbN&#13;&#10;K4hTjsUT8+GCVOjjGeL8mHhFnHhhFic8RhEPvgJEAhYIAgwghTUdTAZZQNjSW9cL7xQ9IYADJCAT&#13;&#10;8IGDkhkckSTvEcFrHCgEf0HEB3lD4wLlvXxQAPmvQ6zi6gAy5L0F8hHZ4CnEuSAC5MB7qXyUaMhb&#13;&#10;IngCGeE/vHNg5cJ4c2CV9f97fpD9zjAhE6lkpIMeGRqDlsRgYhAxjBhCtMUNcD/cB4+E1wBYnXFP&#13;&#10;3GtwHt/tCU8JbYRHhHZCB+H2JOF8yU9RjgEdUD9EmYv0H3OBW0FNNzwQ94XqUBmn4wbAAXeFfpi4&#13;&#10;P/TsBlmWMm5ZVhg/af9tBj88DaUd2YmMkoeRA8g2P49Ut1N3G1KR5frH/ChiTR/KN2uo52f/rB+y&#13;&#10;z4NtxM+W2GLsIHYOO4VdwI5hdYCBncTqscvYcRkeWl1P5Ktr0FusPJ5sqCP8h7/BJyvLZJ5TtVOP&#13;&#10;0xdFXz5/muwdDViTxdMlwkxBPoMJvwh8BlvEdRzBcHZydgFA9n1RvL7e0OXfDYR+8Tu3YBEAvlUD&#13;&#10;AwNHv3MRnQAcfAm3//3vnHUWfE0IADi/hiuVFCg4XHYhwLeEBtxp+sAYmAMbOB9n4A58QAAIBuEg&#13;&#10;GsSDFDARRi+A61wCpoKZYB4oAiVgBVgDNoDNYBvYBfaCA6AOHAOnwFlwCbSCdnAXrp5O8Bz0gXfg&#13;&#10;M4IgJISK0BB9xASxROwRZ8QT8UOCkUgkFklB0pBMRIRIkZnIAqQEKUU2IFuRKuR35AhyCrmAtCG3&#13;&#10;kYdID/Ia+YRiqBqqgxqhVuhI1BNlohFoPDoBzUSnoIXoQnQZug6tRPegtegp9BLajnagz9F+DGCq&#13;&#10;GB0zxRwwT4yFRWOpWAYmwWZjxVgZVonVYA3wOV/DOrBe7CNOxGk4A3eAKzgMT8C5+BR8Nr4U34Dv&#13;&#10;wmvxZvwa/hDvw78RqARDgj3Bm8AmJBMyCVMJRYQywg7CYcIZuJc6Ce+IRCKdaE30gHsxhZhFnEFc&#13;&#10;StxI3EdsJLYRHxP7SSSSPsme5EuKJnFI+aQi0nrSHtJJ0lVSJ+mDiqqKiYqzSohKqopIZb5Kmcpu&#13;&#10;lRMqV1W6VD6TNcmWZG9yNJlHnk5eTt5ObiBfIXeSP1O0KNYUX0o8JYsyj7KOUkM5Q7lHeaOqqmqm&#13;&#10;6qU6VlWoOld1nep+1fOqD1U/qmmr2amx1MarSdWWqe1Ua1S7rfaGSqVaUQOoqdR86jJqFfU09QH1&#13;&#10;gzpN3VGdrc5Tn6Nerl6rflX9hQZZw1KDqTFRo1CjTOOgxhWNXk2yppUmS5OjOVuzXPOI5k3Nfi2a&#13;&#10;1iitaK1craVau7UuaHVrk7SttIO1edoLtbdpn9Z+TMNo5jQWjUtbQNtOO0Pr1CHqWOuwdbJ0SnT2&#13;&#10;6rTo9Olq67rqJupO0y3XPa7bQcfoVnQ2PYe+nH6AfoP+aZjRMOYw/rAlw2qGXR32Xm+4XoAeX69Y&#13;&#10;b59eu94nfYZ+sH62/kr9Ov37BriBncFYg6kGmwzOGPQO1xnuM5w7vHj4geF3DFFDO8NYwxmG2wwv&#13;&#10;G/YbGRuFGomN1hudNuo1phsHGGcZrzY+YdxjQjPxMxGarDY5afKMoctgMnIY6xjNjD5TQ9MwU6np&#13;&#10;VtMW089m1mYJZvPN9pndN6eYe5pnmK82bzLvszCxGGMx06La4o4l2dLTUmC51vKc5Xsra6skq0VW&#13;&#10;dVbd1nrWbOtC62rrezZUG3+bKTaVNtdtibaettm2G21b7VA7NzuBXbndFXvU3t1eaL/Rvm0EYYTX&#13;&#10;CNGIyhE3HdQcmA4FDtUODx3pjpGO8x3rHF+MtBiZOnLlyHMjvzm5OeU4bXe6O0p7VPio+aMaRr12&#13;&#10;tnPmOpc7X3ehuoS4zHGpd3nlau/Kd93kesuN5jbGbZFbk9tXdw93iXuNe4+HhUeaR4XHTU8dzxjP&#13;&#10;pZ7nvQhegV5zvI55ffR29873PuD90sfBJ9tnt0/3aOvR/NHbRz/2NfPl+G717fBj+KX5bfHr8Df1&#13;&#10;5/hX+j8KMA/gBewI6GLaMrOYe5gvAp0CJYGHA9+zvFmzWI1BWFBoUHFQS7B2cELwhuAHIWYhmSHV&#13;&#10;IX2hbqEzQhvDCGERYSvDbrKN2Fx2Fbsv3CN8VnhzhFpEXMSGiEeRdpGSyIYx6JjwMavG3IuyjBJF&#13;&#10;1UWDaHb0quj7MdYxU2KOjiWOjRlbPvZp7KjYmbHn4mhxk+J2x72LD4xfHn83wSZBmtCUqJE4PrEq&#13;&#10;8X1SUFJpUkfyyORZyZdSDFKEKfWppNTE1B2p/eOCx60Z1znebXzR+BsTrCdMm3BhosHEnInHJ2lM&#13;&#10;4kw6mEZIS0rbnfaFE82p5PSns9Mr0vu4LO5a7nNeAG81r4fvyy/ld2X4ZpRmdGf6Zq7K7BH4C8oE&#13;&#10;vUKWcIPwVVZY1uas99nR2TuzB3KScvblquSm5R4RaYuyRc2TjSdPm9wmthcXiTumeE9ZM6VPEiHZ&#13;&#10;kYfkTcirz9eBP/KXpTbSX6QPC/wKygs+TE2cenCa1jTRtMvT7aYvmd5VGFL42wx8BndG00zTmfNm&#13;&#10;PpzFnLV1NjI7fXbTHPM5C+d0zg2du2seZV72vD/mO80vnf92QdKChoVGC+cufPxL6C/VRepFkqKb&#13;&#10;i3wWbV6MLxYublnismT9km/FvOKLJU4lZSVflnKXXvx11K/rfh1YlrGsZbn78k0riCtEK26s9F+5&#13;&#10;q1SrtLD08aoxq2pXM1YXr367ZtKaC2WuZZvXUtZK13asi1xXv95i/Yr1XzYINrSXB5bvqzCsWFLx&#13;&#10;fiNv49VNAZtqNhttLtn8aYtwy62toVtrK60qy7YRtxVse7o9cfu53zx/q9phsKNkx9edop0du2J3&#13;&#10;NVd5VFXtNty9vBqtllb37Bm/p3Vv0N76Goearfvo+0r2g/3S/c9+T/v9xoGIA00HPQ/WHLI8VHGY&#13;&#10;dri4FqmdXttXJ6jrqE+pbzsSfqSpwafh8FHHozuPmR4rP657fPkJyomFJwZOFp7sbxQ39p7KPPW4&#13;&#10;aVLT3dPJp683j21uORNx5vzZkLOnzzHPnTzve/7YBe8LRy56Xqy75H6p9rLb5cN/uP1xuMW9pfaK&#13;&#10;x5X6Vq/WhrbRbSeu+l89dS3o2tnr7OuX2qPa224k3Lh1c/zNjlu8W923c26/ulNw5/PdufcI94rv&#13;&#10;a94ve2D4oPJP2z/3dbh3HH8Y9PDyo7hHdx9zHz9/kvfkS+fCp9SnZV0mXVXdzt3HekJ6Wp+Ne9b5&#13;&#10;XPz8c2/RX1p/VbyweXHoZcDLy33JfZ2vJK8GXi99o/9m51vXt039Mf0P3uW++/y++IP+h10fPT+e&#13;&#10;+5T0qevz1C+kL+u+2n5t+Bbx7d5A7sCAmCPhyH8FMFjRjAwAXu8EgJoCAA2ezyjjFOc/eUEUZ1Y5&#13;&#10;Av8JK86I8uIOQA1sZL/xrEYA9sNqFQC15wIg+4WPDwCoi8tQHTyryc+VskKE54AtATLUrjdxOfip&#13;&#10;KM6cP8T9cwtkqq7g5/Zfg4F799CRbi4AAACWZVhJZk1NACoAAAAIAAUBEgADAAAAAQABAAABGgAF&#13;&#10;AAAAAQAAAEoBGwAFAAAAAQAAAFIBKAADAAAAAQACAACHaQAEAAAAAQAAAFoAAAAAAAAAkAAAAAEA&#13;&#10;AACQAAAAAQADkoYABwAAABIAAACEoAIABAAAAAEAAANyoAMABAAAAAEAAAOAAAAAAEFTQ0lJAAAA&#13;&#10;U2NyZWVuc2hvdCzoEiUAAAAJcEhZcwAAFiUAABYlAUlSJPAAAALb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VzZXJDb21tZW50PlNjcmVlbnNob3Q8L2V4aWY6VXNlckNvbW1lbnQ+&#13;&#10;CiAgICAgICAgIDxleGlmOlBpeGVsWERpbWVuc2lvbj44ODI8L2V4aWY6UGl4ZWxYRGltZW5zaW9u&#13;&#10;PgogICAgICAgICA8ZXhpZjpQaXhlbFlEaW1lbnNpb24+ODk2PC9leGlmOlBpeGVsWURpbWVuc2lv&#13;&#10;bj4KICAgICAgICAgPHRpZmY6UmVzb2x1dGlvblVuaXQ+MjwvdGlmZjpSZXNvbHV0aW9uVW5pdD4K&#13;&#10;ICAgICAgICAgPHRpZmY6WFJlc29sdXRpb24+MTQ0LzE8L3RpZmY6WFJlc29sdXRpb24+CiAgICAg&#13;&#10;ICAgIDx0aWZmOllSZXNvbHV0aW9uPjE0NC8xPC90aWZmOllSZXNvbHV0aW9uPgogICAgICAgICA8&#13;&#10;dGlmZjpPcmllbnRhdGlvbj4xPC90aWZmOk9yaWVudGF0aW9uPgogICAgICA8L3JkZjpEZXNjcmlw&#13;&#10;dGlvbj4KICAgPC9yZGY6UkRGPgo8L3g6eG1wbWV0YT4KPP7xPgAAQABJREFUeAHsvfePJMeZvxk9&#13;&#10;3ntve/xwDClSoiTKroD93uIL7N1icTjg7j/8/nLYxR32DtrF3q60kiiKI9GMIcfPcLz33l080Qwq&#13;&#10;Wezqruqu6o7KfIIoVnVlRsQbT0TWvJ98IyKH3sQUTBKQgAQkIAEJSEACEpCABCQwMARmDIylGioB&#13;&#10;CUhAAhKQgAQkIAEJSEACiYBCzoEgAQlIQAISkIAEJCABCUhgwAgo5AaswzRXAhKQgAQkIAEJSEAC&#13;&#10;EpCAQs4xIAEJSEACEpCABCQgAQlIYMAIKOQGrMM0VwISkIAEJCABCUhAAhKQgELOMSABCUhAAhKQ&#13;&#10;gAQkIAEJSGDACCjkBqzDNFcCEpCABCQgAQlIQAISkIBCzjEgAQlIQAISkIAEJCABCUhgwAgo5Aas&#13;&#10;wzRXAhKQgAQkIAEJSEACEpCAQs4xIAEJSEACEpCABCQgAQlIYMAIKOQGrMM0VwISkIAEJCABCUhA&#13;&#10;AhKQgELOMSABCUhAAhKQgAQkIAEJSGDACCjkBqzDNFcCEpCABCQgAQlIQAISkIBCzjEgAQlIQAIS&#13;&#10;kIAEJCABCUhgwAgo5AaswzRXAhKQgAQkIAEJSEACEpCAQs4xIAEJSEACEpCABCQgAQlIYMAIKOQG&#13;&#10;rMM0VwISkIAEJCABCUhAAhKQgELOMSABCUhAAhKQgAQkIAEJSGDACCjkBqzDNFcCEpCABCQgAQlI&#13;&#10;QAISkIBCzjEgAQlIQAISkIAEJCABCUhgwAgo5AaswzRXAhKQgAQkIAEJSEACEpCAQs4xIAEJSEAC&#13;&#10;EpCABCQgAQlIYMAIKOQGrMM0VwISkIAEJCABCUhAAhKQgELOMSABCUhAAhKQgAQkIAEJSGDACCjk&#13;&#10;BqzDNFcCEpCABCQgAQlIQAISkIBCzjEgAQlIQAI9IfDmzZvAyyQBCUhAAhKQQP8JzOp/FdYggTIJ&#13;&#10;PH78ONy4cSM8ePAgPHv2LLx69WpMQ4eGhgKvmTNnhlmzZoV58+aFRYsWhYULF4b58+eH2bNnj5l/&#13;&#10;UA4+fPgwXL16NTx9+jTMnTs3tW/58uWpjYPShtHspI/p6/v376fX8+fPRzut7XewWLJkSVi8eHF6&#13;&#10;8XfTE6KNcQLTFy9epGuA62LBggVtrwfycK2Rj7HGdchn+iNfg1xnXGNcU1xbXGeUCXOuv2pq7VfO&#13;&#10;2bhxY+qr6nl1+QzrS5cupd8sxmMek3k80g9PnjxJbDmXz3CFZ+6X3Aewo7/WrVuXGNeFke2QgAQk&#13;&#10;0BQCCrmm9LTt/A4BRNx//dd/hS+//DIJOhzKdgnHcsaMGckZyo7l+vXrw86dO8Pw8HDYtGlTW8e1&#13;&#10;XZmlfo+I+/Wvfx2uXLkSVq1aFXbs2BG+//3vD7yQQ8R98cUX37xu3rzZVResXr067Nu3L+zduze9&#13;&#10;suPcVSE1Ohkx8Pr163Dnzp1w9OjRJOaWLVsW1q5dGzZv3hyWLl06amsRFYiL69evh1OnToWvvvoq&#13;&#10;jTXK4XvKRMAhOigPUbZr165UJuOR76uptV/pp3/8x3+srZBDxP3TP/1T+s166623Qn7l8QjDixcv&#13;&#10;htOnT4cjR46Ey5cvJ6GMGN6yZUviAuNHjx4FrgF+x/7u7/4u/ZZVufpZAhKQgATKJ6CQK7+PtLBP&#13;&#10;BBBuOJHHjh1LTiUOJo4jd6hHSzkid/fu3RSZQwjyGUeSKAFCj7zc+R7kRJQEB/vMmTPJicZxJmIy&#13;&#10;6InoA31Guz777LPUdzj9rcKgXTuJvMLh5cuXTh+MkBADRNFu3bqVhBxCbNu2bd9EeFo5cn3RB1wz&#13;&#10;CA2uPfri2rVr6RpCgBBNolyuJ66r27dvf3ONUT6CDqFIX+QIeGu/Ivz+9m//trX62vydhXCOZGZm&#13;&#10;uYFcvydPnkxjnJtU8K6KvDlz5iTGjOVcBsxNEpCABCQweAQG2+McPN5aXCABHEIE3IoVK8L3vve9&#13;&#10;NM2oaiaRB1448Dg/OK7nzp1L7zihRBZwlBBwOJnc+TaVTwAR98tf/jJFVDuxFvHAFLQ1a9Z0LP46&#13;&#10;KXdQz0FQcD0Q1Tlx4kS4d+9eiuC2EwUILq6d48ePhz/84Q/h7NmzSbjBFfHF9Ue0GxHHtUZ5RJ+4&#13;&#10;vrjech0HDhwIW7duTdfsoLKbjN153BJRYyxmYZvLRLh9+umnKRpHXzBbgCgyUdKVK1d+E1lHAFIG&#13;&#10;UzNhb5KABCQggcEjoJAbvD7T4h4TyGtHcNJxErdv3/6tGrKQy2tPEG9EcXBIieYRVSCChTOEU6SQ&#13;&#10;+xa+Yv9grRvT0g4ePNiRjXm9FmIjRzg6yljTk/LNDaI6iDkiaIi1fL3kZvM3ggJhRqTo8OHDaToz&#13;&#10;52/YsCGJMqYoM8WPawchx7WG6KOPuLaYEouY47rjeL7O+Ny0RNsZtzBiLPIiypYTkU0EMNFnmCLk&#13;&#10;+F0jWsq5/N4xu4A+QTAzrv3NyvR8l4AEJDBYBBRyg9VfWtsHAjg1ODNEBrhjjaBrTdk5JQqBc0RE&#13;&#10;gDvjOLBM/2KaGHfG+d40GARwfhHfo/X3aC1g6izCIb9GO8fvvksAwcAUTNZe/vGPf0yijL+5YfKL&#13;&#10;X/wi7N69O62nQ6RVRQZROtZnsq4L5qz54uYJ5eXrr9006O9aUZ9v8riFQx6LvOeUefO7xppCInGI&#13;&#10;OX63OI/vc+JcxjW/fyYJSEACEhg8Agq5weszLe4xARybLOZwJse7O80dcQQfU5g4l6lfRBv4m7vk&#13;&#10;WfQRnSDqwPQl7pLnXflwnqgPpwqnDAFJmdSNQ5WdMvKwLoiIBwISJ5c76pRPuUxr43tSjipSDuWN&#13;&#10;tlaPc3NUEXuxC5uyM0ce8rPTHXfqx0rY0No+/s720AaiVpknnFqjWLSLqAHtwH5e5KNubMvRHRxN&#13;&#10;8lIGu2dyHnnIX+XAeZkn51E35fH9aIlj8Byvv0fLW/0Oe7EVe/IugXCGKwl7YZv7mTqrdnFuzssY&#13;&#10;IjHVlzFCeZRNoj045tjLOKF8xgis4MBnbMn9yTm5ffQrNuSxngqM/6MfYcl4YG0Vn/OYyGMU9thO&#13;&#10;vbxoD/3M2MzRaPJSPxvkEHXjOAICkUxbudnBujiOcb0Mxw2CmO6XI+BVHtk23rGPY9wwoW3nYlQO&#13;&#10;G6kLLvR3J4lyaBd2wgve5KdMjpGyoIFzvh5pO+3NaSK8Wm3EDmzIttAeeFF2toF+gzkbxrT2G3mr&#13;&#10;u1ZiL3bSHjgxS4BxRD20k8gm01hJ3GxiXDBeMgPKp59arwPGJXVlW7Ez86JP8rWGnUROsYExkxN9&#13;&#10;VP394lgeOxyjzZRDXm6KUU41fy7HdwlIQAISaE/gr/9CtT/HIxKQQIUAzgYOF04Ir1ahgEOWHV02&#13;&#10;G8DZZec4nFmcJ5wh8uCAEREiuoBDS+QBx40ySThBf/7zn1O0D8eH83GOyU9kgggH5WEPzhB33ffv&#13;&#10;358iHaOt1cMxw2G/cOFCmt52/vz5ZBMOH04Zzhy7MuK4UW67lNuHs8i6JZxEysRhJB/HsRXRMRwd&#13;&#10;diIvRF2oo+qoIeLYNZR24ETiyJEPJ5MycUqxGQcRRy/vnklbmd56Ljr1cOAzTiblI+Co79133008&#13;&#10;KbO1f9q1a6Lf40AjTuBJfyNYsgCjvbSN/mBqG/1DpAlHPdsFs5z3L3/5SzKDtZqMA6YUwolyGB8/&#13;&#10;/elP0+6CCA36DeEEK+pljFEvzGCRd3yEG/ViA4507oPcj/Qb0x2JeFEe/UqbsA9+sKcfKYfNRuDP&#13;&#10;GGFc/8u//Ev45JNPUh8wLhmv9At9//bbb6fdEOkTItbYSV30J/a88847afzTzmxTax/wPdcE1weC&#13;&#10;gzbBjjKoL4vl1nzVv2knL9ggJPN4hSvtgBf1UCZ1cY0xdZE20/Ys5CbKq3X9GXXCmhcMGTuMAdpC&#13;&#10;v2ED0bPcb1yXiK/MqHXXSsYFdtKe3/3ud2ltXBZ6eVz86U9/SszZnZLyGVf0CdcYdY22ayV2not9&#13;&#10;mcU61ynfYSes6GN+u7Bzz549yQa4Zztbf7/4nmuBa5VrhN80xhe/DX/zN3+Tro9q/mof+lkCEpCA&#13;&#10;BEYnoJAbnYvfNpBAdvh4b035GAINpwtBhGODM4Kjh3PEC4eL73CqcIDYHRGRw9138uF8UwbOEMKO&#13;&#10;MnjnOxxKHCIcVhIOD441YgmnCOeJc6mP7/mOc8iHmOEYDjgvzq2KhSwscWQRPzhy5CEviTI5B2eL&#13;&#10;MikbR3k0FrSDvDjEbDuPQ5gjfJRHHv7mhSjAgSbhGOPUYxeJcsiLTdiLU4dAwQ74kR+WlJcFBk4/&#13;&#10;zjz1w44XtlIW+XBgyUd5tCWL41ThKP/L/TrKoe98lR3UfIC2Ui824DDjmGdxDDvsIdF++ga7yIMz&#13;&#10;DAvaQXsYE3BinHz++eep/7ALwUTZ5OfvLN4og+9wwuGft/CnjtxniDAEMeXyTmJcVCMv9DPCivxs&#13;&#10;U4/t2MZ51EHCZuqiHI4xNlnXhj3URRmcT1v5jnx8R7/xzjjnMyKTvuEz0WwEAAxw7LOgTRWO8j/E&#13;&#10;PTcpEDmMERLjiDE7Xl7OxT7sPxdFCdcj7aRd9B3HaAd2Yj+8YZLbla+jfF1MhBd9TBtItB8Rk4Uz&#13;&#10;fchvA9ywgfbAm3roN35PsAuhltvO91y/8Mz2wZEyaBN10B+Ul/sIGziWz6E/+F2hDPqVGwQ5MR6p&#13;&#10;g2uT8ZgFPnblfqY8zoEj7/ChLkRrvr5hyHXL7w3tIdH3tJH+oCzsIT95TRKQgAQk0D0BhVz3zMxR&#13;&#10;QwI4S/mFA1RN+XucDpwknBMcKZxCBAcOJo4mogGHDWFx6NCh5BwjdkhEiXDGcIQpD+cJpxEnGgcz&#13;&#10;T7PiLjfOUFU0UC9l8k4+dqojakBUg/Nw4BFDvHPnHccIh52ysiOI3QiF//iP/0gOHE4UwpMoEYKC&#13;&#10;v3HKcN5oH+3CVr6vJmzH+fzwww+/iepxHMecqXI4lOTB3iz2aCdl47wRKcuOXi4XB5P6cA5x9Igc&#13;&#10;ERmkfrhgD0IJ0UI52WnFsc1RLtpHPZwHc8rCOUT80M7REm2hr1v7e7Rzc3/kd87BbpjilP/+979P&#13;&#10;kRXqI+JGlIOxgFMML0Q9Di0ONI482+PDAUc8pzzOcJg5lz5mExDKRHDQ74yzLOSZQkdEE870IcKI&#13;&#10;fqdceMAUFowLXtjx85//PAkC2kF/4Kgj4nDqqZ+IWx431EkeymecUgZ9Ai/aRzsRALTho48+SuKH&#13;&#10;GxFEaLCdd8YyfUYZlEUdCFTqQIxx7YyXGMMwoJ4c3aLvsQUW4yXqp430E+2lTxg3jDHKgQW8iIwh&#13;&#10;WhhHjN98HTEmqWeivCif64N3+p5xzHWKXfwuZDtoB2Mq/y4wDhjDfPf+++9/I+Ra2wtD+h+m2Mn7&#13;&#10;b37zm2RvFszDcWzQH/xGcU1xfbRLtJvxB6uPP/442cnYI0qZ6+CcHIVmnFEm7RnteZPwRsjRFhhw&#13;&#10;I+AHP/hB6lPGA2OWa5RjvEwSkIAEJNA5gfH/Fey8LM+UwEASwMHAacXZxOHDgaqm7GBnIVd1+HAw&#13;&#10;cWpxuHFQcDZxAnHYcNpxehFwTB8ajs4UjiPl4ficiwIOYcY7ggCBgjOEPVVHKztzlIXThlNFeThA&#13;&#10;OG44UpSJuMRxxwbakqNR2I3NHMNB43OeDoUTiaPKOdiLPTjciDEcsKrIwY58lx1nFOefhB20H+cY&#13;&#10;h4y8lIHzj/PLC4GFrTj4OOM45zlRN+1GgMCAcxCFlIUTSz3wxBlEsPI9rOGAcMB+bEUswYJ2EHXB&#13;&#10;uX3vvfdyNd95xxnFrvEStmIXfV2NKNKH2AML6iNhDy/Yk4dxhT0kRALtgCn8sY82tKY83hA8CCva&#13;&#10;SjmUR1vpI9qKkGPckBBV1As7OMINUU5/EXXhfMYU/QR/zsnlcIy2YEvuR0QSeRlHtJExDWOYUTYO&#13;&#10;Nyywj/6FAYlrge/y9YDN9AnnkJcxwHdcB9jQSSKCw5jmRR90m/KYpR/4TBkIKGzkM1zyjQ7GOO1F&#13;&#10;TGEjY45jiPKJ8oIt5XJdcFMi3yyBBcIcgZSFDIy4TrkeeJGXd66Rdgn7sY9+xWbayBRd+gnhRVvZ&#13;&#10;mRVRx5ijH0eLZOZxl69Xxhd9Rz/x20W/5t8cbGLc8FvJtc7vCu1h3Lde37QddthJO7GDm1CMZY5h&#13;&#10;My9FXLse9nsJSEAC7Qko5Nqz8UhDCODY4IzwwunFKRot4YDzwuHB6cApQSggqnBMcHIQWjgnOF44&#13;&#10;rDiL+a57XqNEfs7hOHVTFo5wdtxwxKpOLudTHo7zj3/84/SsOxxmHP3sUCM2cKRwvHDgEGt8xiHn&#13;&#10;b0QVLxxFHK2f/OQnaY0SIpO6qANHHkePFw4k51YTduHg4ojywibWQbF+KbcfOygLhy7fvcchROhQ&#13;&#10;P/mz7dWy4Uq9P/rRj1L7sBHbcX5xOhFBOI041jDmzj/ryCgLJ5D8nE8fUj8ChHPh2y7R1//8z/+c&#13;&#10;OLY7h++xC0cWh5v+zrxweBH+tAuRgZAl4oWgYgzRH9jFuMBO+v/f/u3fkl04vvQf57U61XxPGawh&#13;&#10;w3kmH+Vkhx1Bwnih3uxk/+xnP/umXs5jfOX+JBJFBAjRRz/QL9iUI270c3awEZi0gzJgj9DgfPo1&#13;&#10;CwPayt+8w4a8efwxpvmOPLzzPeUghhgv9FFmMxbzXh7L9TNuuEFAm4gM8459XEOcQzvoM76jbxEf&#13;&#10;CFjGHd9NlBf10sfwY3xSJnzpH/qXccU5JPotc+P6JV/m244J9mM31wHlcO3wTh2MD/JznSOcaAdl&#13;&#10;kqc15d8ZIq/cFOKmA3n4ffvggw/S7xj9R176kj7mb65vbohUr+9WwU3ZfMc1yzXE+GOs8H22s9Ue&#13;&#10;/5aABCQggfEJKOTGZ+QZNSeAM8ELZw6xklP+DicUZw5HjoSjhbPLCxGD85vFCQ43zhNOIg4Ud5/5&#13;&#10;jOOCo4WjxouEQ5WdYr6jburgM+VUE84Tjg+iECc/O22cg3PG+YgkykO8IMRyJAD7ccqIBtAmnDNs&#13;&#10;xonkfJxAEg42LxxY7uiTr+rwYRvOJeXgjJIPe6obtaSCvv4fDhrOK3YgxBCXCCzy4gDmRB20Aa7D&#13;&#10;UTBhG3+Tn4RjidOIwMl5YY+DCQfOJVEXogfBwot2ZNbphJb/wQzmuZ6Ww9/8CSPajvNKHsYJnxHe&#13;&#10;1IN99DMssJ3P1YTdtA2ebAZCXyAisRWhT79WE+OHCBtiGAccAU+i7tZ6OQdm8CAaV02Ug+1woT8R&#13;&#10;J4hAxiP25MSYoFzO45zMmD7C+aY9jCmOM6Z5IRTof87hxVjmRV/wN3XzTqJ8+gFuHOdVHVfZjn69&#13;&#10;YwesqReWXKv5+sSuPEawCV5ZVMGEPuOF7TlNhBd1VxNlwJQxxA0Hrjvs5EWfI+6IxHIOvDPLahn5&#13;&#10;M3YzhjNb2PN37g/axHXC96R27OHAtYo9XON85jeCMcoYw55qor6chxsa+frOU3Cr51InNjBeGauM&#13;&#10;+cy5ep6fJSABCUigOwIKue54eXYNCeBQ4NhyJ5s79YguEk4KThxOTZ5mhDONw0xEiygUDjfOIU4S&#13;&#10;zgrOE3faWTtEfhw0yudYjrjhIBEFwanmLjblZwFJ+byqiTIpg7IQBThEWXxxHk4b9WcHruo4Z4cR&#13;&#10;54w6caBwFCkHB68qYqiDtnAcHthbrScLOaIKOJg4+TjEvLKTWLUbe2FF+zhOfvIiBmGdEw4h9uCw&#13;&#10;koe/aXNO2IgjyzHKof2ZQ9X+zIn8WWzR/naJdv7qV78Kw9FJHStRJ1zoV9qcndfcn9SLk0tbsbE1&#13;&#10;wRCbaTNlIJbICweYtAo57KceePA5J4QFfUh+3mkbbWC80pet44a8iHbOoX7GHfxxuGkzeTiWhSUO&#13;&#10;OOKXY5SZX7QJh54xTJnkoz+q4ibb2O6dvCRsHqtP2uWfzPf0HWvMGLPYzzjnHYYwyS9uMjBdkGgz&#13;&#10;opV+r16Pk+WV82MPfUld//qv/5qmcjJ+EJgwp9955zvqx9bWMTIZHu3ywocxwG8F7ade7MAubG8d&#13;&#10;X3zHMV6MB8YOY4sX4y4n+p7rlPNpB6/q70o+z3cJSEACEuiegEKue2bmqBkBnAycVZwWoktEVkhZ&#13;&#10;yCG4cOpwvIh6cT5ODQ5KFhZZePAdDguODA4iDjvRPJxGHB0cJMQhwo3IB858jhxlJze/Z8yUjVNF&#13;&#10;uThMOKLVxHEcI87hM/mzA8rnLDyoE3sRQZTT6kzRLo5nZ4vPfJcT5WTnl3I5juDD8cyOej6Xd+yE&#13;&#10;Ay9sp53k54Ujm1Oulz4gT7VOzqFsbOVYflEe7a0mziNvZoDQwM52CbHEVDumh46Vct20F245UkN7&#13;&#10;EGLUh3Oep7S1lsVx7CY/dfLOGGB8wLQ1UR/CCx5VFrSHfNRLX/KCJUKZiAiCbLSUhQl2Mx558Zk6&#13;&#10;iI4wPhmXCETWZ/FOBBTRyTWRp0nS17ywb7T+Hq1uvqP99BX5aC91t4qCdnmr35Mni8fcz9Xj7T7D&#13;&#10;nr6BG21DaMCNv3nl6xEOHOMdG0mMn/yaLC/GDjyJcJ6L62LpF35PsIF3eBM55B17GVNcW4yXbni3&#13;&#10;4zDe97S5en0ytvmNwk7GGu2vJvoC8ZdvRJG/Or7yubn/uWbzdTsV7cn1+y4BCUigzgQUcnXuXdvW&#13;&#10;EQGcCpxMHGccKJwpUnYcESI4YDjL//7v/56cLp7XhFOIc4bwwUHJTjcOEHf3mU7I+iTWJXEu35Nw&#13;&#10;anGKcHBwfshXdWxaxUe2bywHmnOqZVBPLod24HDhRFM3tlJ3u8Qx2sWreh7lYG+1nGxTa92UTbuq&#13;&#10;5eT8lJFt4zzyZkd/tHI4h8Qx6st1jnw78f9TJ85y7u92JVEvHGgPL/oRnrxoE8dg2sqrtbzMA2GB&#13;&#10;897KIZ+fy6uOKY7lfsz1MqbYOZUbDIwn2jNaQjDibFNvvpGAE44oQ8Qi7BnDjFduLHDjgjGLHbQJ&#13;&#10;8Ym4YNoo6/YQIuQdq6+qdtBuri3aQ/28siCrnjfeZ/IgukiIG+zrJMEZQYJIzbxy1IlxCDfKgw9l&#13;&#10;0q7R2jZZXtRB9JpEvdVNfFgzybo0GNGX1EWEl6g/UxvJ165/O2HQyTmt4wtGf/jDH9JvGOOAfqwm&#13;&#10;2kCefDOBcZJFcbV/W8fzaGyr5fpZAhKQgAQ6J6CQ65yVZ9aUQHbcskPXeucZJxeHH+cEpxnHhTVO&#13;&#10;OChENDjO9CKcVUQODhBTMXHM2AGP6UrUQfk4RJSP04MgQRSQh89jpWzjWOdUj+Fk5Vf+frocKOzI&#13;&#10;abR25O9wFMezMZ+by5vMO/XhXLf292TK7EVe2thOsFZZ8hlHmvFDxATBMlpinDIFmDHHe44cMhYZ&#13;&#10;t4xL6kQ8EH0hKoVIRABSLsKLMU2kisR1wDpNxn0nCYFE2dRPOTkSRtnU3SoQWsukjbSN6+hcjGTR&#13;&#10;Xm6s0A5EaLuUxz9RoiyU2CSG9nGMevP1mKPUfMcx7Mr5c/mT5cUNIcpFlFE2PGgDwpkpr/BFCMEe&#13;&#10;TohPGCHc+W3hNR6rbGsv3rGRvs43HBhHoyX6F3FP5JZ+gSXjF7tJjC3s5sVnkwQkIAEJ9I7A2N5j&#13;&#10;7+qxJAkMLAEcEO6UE7lhxzUcS56bRZTjk08+SQ5KvqOPk4ozzHPFiADgfLEpBy/WvOD8ci4OHY4b&#13;&#10;5+DcEAHpV8p3xLNzhXNIG9oljuGE5chPPo9ysJtycO6yCMXhI7U6aTiB1Tv05Mfpg2U7pzDXVfJ7&#13;&#10;bkeO4MALFuNxhUd2zGHYLYdcL33AZ6bdMRWYmwk40Yy1sRL1kYfoGiKC/srlMMWUCBCiDQHH2ERM&#13;&#10;MOWPDV24gcHUTdpJn7K2rlMhl68dbGS8cyMkCxVukIwnThhr2EME69e//nWyj0gi0Squq3aJcUle&#13;&#10;2kAEHTHHd1yHbCaCoIID3GBK24hI5h1BW8udLC+EHInrH9aIOOzPwhbhRiQfzkRH+Ts/RgCbyU/e&#13;&#10;fiXGAhx40Vb6hrWFw3HNJH3NeB8rwZE+ZnxxPmPJJAEJSEAC/SWgkOsvX0uvAQGcGhxvogo4Xjii&#13;&#10;OFpE5XjHacGZxmHlGI4jji/OKlPRcJLZdhvnjehPdojIT3SA8nn1K2E7d8lxAnGu8p1/IhvVu+QI&#13;&#10;EhxfHHXOaxUmuRzai705ekDEo9qu3A6EYN48gc84iNhBfsoa1AQzWNJm+hxHHKebttLO1gTXLGph&#13;&#10;BTec3m45tNaLDYgBdgJk+h2fqylHVOhL7CMxhukDymKsMv6wmbbwPRE6+jbnYSwjdhB33KBAZFAG&#13;&#10;x0mdjFvsRIjwymPwXIysIQYZB1wPlNOuLOpCTBLhZnozY5Q28w7bdikLZ6JdXKfceOE65cX1yFpY&#13;&#10;2kwfUjfnwQKbEDU5wZHXZHnR74wR3ikPFkRIqZ+2cF0i5BBD1M+W/vyO0Hb6j+sx/3Zk23r5TrsZ&#13;&#10;k7y4VolA5im1jAu+r6b8e0H/MK4ZU4yNbsd1tUw/S0ACEpBAdwQG15vqrp2eLYFJE8gOKU4VU4lw&#13;&#10;vLiDz86TOLk4Mtmpx+nCWUf45Wes4SxXBQwRABw3XpxPyk7jpI2tFICjiNNMNAbHHZuzoKBN2Sac&#13;&#10;SZxV2sf0LtqC2Mspl4OjiUOJA4djj4OOY93qZHIcLjiifIYHUQVelDWoKTu88MRpRQAwPY52Eulp&#13;&#10;TQiKPC5gjygiuguHVmateat/V+tlLNFHjBv6DbHVutYvT7mkrxEFCAjWuSFayM+NBtZ8Us5wjLpw&#13;&#10;jN0pccbpK+pD6PBOGdRDf1IObaKc6qtqa/UzZTE+aHueSkjUi7bzN/Vx7VBWa+J6oG4EHHkYn4w/&#13;&#10;omm8KHs08Uw5tJ/zuU4Zf4gTRBw3VhAmMKNtud7W65HzqR/BQln082R4IeJ4nh/XDOUi4nhuIu/U&#13;&#10;hT0w4dqAB+dwvVI3zHnRb/1K1E0Ujj5BxFEf44u+xjZ+Q6qJY/QNv1/0DfbyW4f9raKvms/PEpCA&#13;&#10;BCTQOwIKud6xtKSaE8iOLU4ga4RwYtjMhKgF075I2dHCqeGFE4QDjLOJY8R3/I1jjwA8FyMTWchx&#13;&#10;DKeRF597lXB2iQZSD3f4cSipG2eLO+7ZZhxenEzW9eHc40BW7chCjvbj8HEOkQ7K5zzWx2TnF6c4&#13;&#10;R1F4hx2OIPWRl/MGNeFk5ymJiAnGAeIXtvCgrTDhnb5ETBANYozAnvyI3yxEOuVAnfQBAhLnH3FC&#13;&#10;2UR26Vv6EQc8iwAEI+IJm/L4pO+ycGE8IkARZ7SB8nDmGbO5f3L/8079lI/4pw7K4T1/Zrxkm6ib&#13;&#10;8UV5WSBgM2KRsYEoYh0pY4LrgTblmwqUiw0IBcphPCLkYIigGI6iE3adCmFsz68syvL1SF1ZKDHt&#13;&#10;k7ryjQfsz9cjfTRZXtTJOIE37/QNbchc4Uh9JOzFNvoBfrwznviuX4nyaTM2cS3TL4h9eNBPjD1e&#13;&#10;2Ev/MGY4xm8JL/qPyHAeD/2y03IlIAEJSOCvBBRyf2XhJwl0RACnkzU6OJoIHxyyzz//PDk3rCkh&#13;&#10;woDDw/f5TjVOIJEEHCAEEGvicK45jhCkLJw3nErO4XOvEs4ZDjSOF84zDvGHH36YnGnWWOGkUR92&#13;&#10;0A7WEuFo4thVE048Dh7RFRxpnGymu9EehCnRDtqO/TjqOHc8ABvxgnjDBqJGRHmyUKiWP0ifcagZ&#13;&#10;B0Qg6Du4EfWCEVEUGMEd0QJvhAiCij5AxBGpxenlHMRPJyk78bleHG3qRIDjXMMcoYZDzTH6k/6m&#13;&#10;XgQbxxB79AXnYCuf8xRhbMMJRxwimKiPPqYf6WfaxfkIMvJznH7kxWfayjmUx3lcA7xTD+cg4rk+&#13;&#10;GFeHDh1KoglxQ/mMjbxRBmVxvXD9ZHGMwMI2xivPesQGxDLftUtZmNAW7EXscs3BihdjNrcRm6mD&#13;&#10;XS0RWhzjmmAsI644f7K84MG1xm8Gbea6wTb6j7ZjIzywhbW39Bt1wxBxRb/387qhjdhIXdyowhaE&#13;&#10;GuOCz/QR9iMs6R/shBe/ZbRhOApsxle/7WzX334vAQlIoIkEvu2pNZGAbZZAlwRyhAuBgqDJERec&#13;&#10;GBx0nC2cdZxAzkEY4Qghckj5fO52UxZTmXDCEXE4kDjPOHi9StmBRGgx9S87rziu2IijSMIZw/nH&#13;&#10;SaMN5Ks6yjjGtBGnEwFDXpw4bM/iD7txPhGCOPWIFBw76t23b18Ss5Rbh4QgZSoiQi63F+cWQYMI&#13;&#10;oW8RVIwBoj1wJTLK1D7WZyFsYNGpkIMZfVetl7J54XBTPoINwcFYYnxRL/1KHzBWccTpI5xxymFM&#13;&#10;cByBQxt4x3FHYFIXttGPjMlcL23mOI5/HhPcpCA/L8YVYwAO9Dn2cC42kBfbqIOxg5hB1MCQsYeY&#13;&#10;4Vzy0i5ED2XCkmuKGyiMJa6Z8UQNY5fyECa0kzpgdC5GwbEbVpzDd7SRccz32Em/IeS4Hnkx1ifL&#13;&#10;C1sQoPRLjsrxjl2Mm2q/8TcMmcKNqKLfMsd+XTv0Nzz4nYIx/YRttJ9xxBjgtwLueYzTh4wRGOcN&#13;&#10;XOgrOJokIAEJSKD/BPy17T9ja6gZAZwUnDoEDU4Wjg7OIXf8caiJfBw8eDA5X0QUcEZxzHCScIJw&#13;&#10;onHKcH7ZDAVH9be//W0SeziTvHCMepXynXacyF/96lfJISZChCP76aefJoe12iYcWRw0HLlWZxln&#13;&#10;D7s/+OCDJERyBAMnHAY4n5xDeYg+HGheOODD8Y59Fo29att0loPDiqNNW+GEIMEx50U0BSFAn9Pf&#13;&#10;OPEIOBxkxAxOL2OA490muMIyj6UccUNAEeGlD7LI4pwsBqiXfOTPDjvRLUQZ9mE3YwKnHeFC4jzs&#13;&#10;RDiRl11biczg7NPPlE+fcgMDQcQ1gFBhLDCOESCMlzwGichSJjZwDtcHopfP3Ayg3syN8yifccsY&#13;&#10;QvzmqC7sx0vZPur8yU9+kgQaEUzswkbKp+/oH160kT5C2LLrLLYgJjmf+mnzZHhRF+XAgrLpN9pO&#13;&#10;1DTzztcOzDmXGyawhSP5ON7vhNBHgDMu4Jz7iGs8C9zcN9yIgBl2Mr4Q2/TZVNjZbw6WLwEJSGAQ&#13;&#10;CCjkBqGXtLEvBHBSmAKXE587cRBxqHD8cFBxeHBaED84aji1iDCiHzg1OMg4x/muPvlwkHAaOc70&#13;&#10;OiJ03OHm7ne+846jhDOHKOSON+fzmbytCXtwnqgXh4rzEQo4ntSHfZTH3ziF2EQexCiOJPViO3Xj&#13;&#10;jFEWbcMmzqFebMkJRoiDXA5tR6zi9JKHsnHUKY/zcMAplzZUHbxO+XfKAaeSOqkPO/iM/TmNdzyf&#13;&#10;1+k7nGg77c08aTeiHTGA08s52ICYyI55HhcwJ9FH9A19huCFC31JXsptTXzP+RyDJ+WThymcuV76&#13;&#10;O48z+oBxypjEXvKT6D9s4VzEHw48ZRAlY0yQYMaYJi8iivFDJJE81M2LMhGofIcIJD+2UT7f5UR7&#13;&#10;8wt7GQ/YzthhHGI79SLkYAJL2omQ44YJNsCFcqupXb9m+yiD/JxH27nZwjVH/2APtuR6ECUIUm5i&#13;&#10;cA58sJHzJssLJrSLRPmUCy+igfn3AV70G2OX8cJUUtqPjbSHRD54c40y1jmXtuU03vHxrqfMkzaT&#13;&#10;KA8xh0jPdsKR8ULdw1Hg87sDK+zMY3a8erK9vktAAhKQwMQJDMV/NHu3GGfidphTAlNOAMGDA8k7&#13;&#10;CScEx4T3ThJigSliOKBMO8pObXZgcRRxBrNjyKWGk4ODhEPHeThtOHXYgTONU4yDhBPLXXqidThP&#13;&#10;1IVjRBSwVcyRj3OxA2eL8nC+KYe2ZMc9n0d7sTuXS15sx4HDaeMzNnN+dnQpLzvQtIMXNlEn5VAm&#13;&#10;00fJQ34cUsqjHbywmTZzLKdO+WNLJxywB97YxIv6cYLhQBrveLar23d4YyMccn/nyAXthX9mQf/S&#13;&#10;j/DJDi/nwgKbaSfMEX7YXT2v1S7y5XoZf3zGltwHeZwxBqpjIdeb+xHxlPuRMig3R4ioH/spg36k&#13;&#10;HNpCu3Jfkp/xhA0wYBxwjLHEeM1jKtuPfdRBvsyLvuE7jlWvE+pm3FEGNjCGsKmaxutX2sI52Iad&#13;&#10;sM6cYJHbSD20j/OJwnEObaZu+o26sW2yvOCDLZkXtlEXZcONfquOF+yqjgP6ipsF5MNeXthIHtJ4&#13;&#10;x+njTq6nbGe2tWpn/h3LdmJDq52d1lPtSz9LQAISkEB3BBRy3fHybAlIQAISkIAEJCABCUhAAtNO&#13;&#10;4LvzdqbdJA2QgAQkIAEJSEACEpCABCQggbEIKOTGouMxCUhAAhKQgAQkIAEJSEACBRJQyBXYKZok&#13;&#10;AQlIQAISkIAEJCABCUhgLAIKubHoeEwCEpCABCQgAQlIQAISkECBBBRyBXaKJklAAhKQgAQkIAEJ&#13;&#10;SEACEhiLgEJuLDoek4AEJCABCUhAAhKQgAQkUCABhVyBnaJJEpCABCQgAQlIQAISkIAExiKgkBuL&#13;&#10;jsckIAEJSEACEpCABCQgAQkUSEAhV2CnaJIEJCABCUhAAhKQgAQkIIGxCCjkxqLjMQlIQAISkIAE&#13;&#10;JCABCUhAAgUSUMgV2CmaJAEJSEACEpCABCQgAQlIYCwCCrmx6HhMAhKQgAQkIAEJSEACEpBAgQQU&#13;&#10;cgV2iiZJQAISkIAEJCABCUhAAhIYi8CssQ7W5di9B4/Dhcu3wr0HT+rSJNshgb4TWLp4fti0fmVY&#13;&#10;snhB3+uyAglIQAISkAAEhobiqzAUpfqR/Du9ecPKsNR/pwsbMVNnTiOEHCLuf/xfH4YjJy5OHVlr&#13;&#10;ksCAE9i/a1P43/7nD8L+3Qq5Ae9KzZ9iAm/evJniGq1OAvUggIibOWMoibmSWlSqH3lg96bwv/8v&#13;&#10;H4Sle/x3uqTxMpW2NELIEYlDxP3+0ImpZGtdEhhoAvii/+3+k/Ban3Sg+1Hjp56AOm7qmVtjPQiU&#13;&#10;ut6nZD/S2Wb1GPsTbUWp18xE22M+CUhAAhKQgAQkIAEJSEACtSegkKt9F9tACUhAAhKQgAQkIAEJ&#13;&#10;SKBuBBoxtbJunWZ7JCABCUhAAhKQgASmkEDahaWwbViwydRoAgq5Rne/jZeABCQgAQlIQAISGJsA&#13;&#10;gim/xj5zao+WaNPUEmh6bQq5po8A2y8BCUhAAhKQgAQkMD4BI2DjM/KMKSXgGrkpxW1lEpCABCQg&#13;&#10;AQlIQAISkIAEJk9AITd5hpYgAQlIQAISkIAEJCABCUhgSgko5KYUt5VJQAISkIAEJCABCQwSgZF9&#13;&#10;TsrbWGQoGuZsz0EaSb231TVyvWdqiRKQgAQkIAEJSEACNSOAcDJJoCQCCrmSekNbJCABCUhAAhKQ&#13;&#10;gAQKJFDiDpEKywIHypSapJCbUtxWJgEJSEACEpCABCQwcASSjitMOBVmzsD1aQ0Mdo1cDTrRJkhA&#13;&#10;AhKQgAQkIAEJSEACzSKgkGtWf9taCUhAAhKQgAQkIAEJSKAGBBRyNehEmyABCUhAAhKQgAQk0C8C&#13;&#10;aV5lvwqfRLml2jWJJpm1KwKukesKlydLQAISkIAEJCABCTSNwMhW/2UtSnMXzaaNwu+2VyH3XSZ+&#13;&#10;IwEJSEACEpCABCQggW8T8PED3+bhX9NOQCE37V2gARKQgAQkIAEJSEACZROI0bjihFxZEcKy+6+e&#13;&#10;1rlGrp79aqskIAEJSEACEpCABCQggRoTUMjVuHNtmgQkIAEJSEACEpCABCRQTwIKuXr2q62SgAQk&#13;&#10;IAEJSEACEugFgVI3hyzVrl4wt4yOCLhGriNMniQBCUhAAhKQgAQk0EwCXyumItfIuU6umWNypNUK&#13;&#10;uSb3vm2XgAQkIAEJSEACEuiQgKKpQ1CeNkUEFHJTBNpqJCABCUhAAhKQgAQGk4DPkRvMfqu71a6R&#13;&#10;q3sP2z4JSEACEpCABCQgAQlIoHYEFHK161IbJAEJSEACEpCABCQgAQnUnYBCru49bPskIAEJSEAC&#13;&#10;EpCABCQggdoRcI1c7brUBklAAhKQgAQkIAEJ9JRA2rGysM1OittFs6fELawDAgq5DiB5igQkIAEJ&#13;&#10;SEACEpBAUwn4+IGm9nzp7VbIld5D2icBCUhAAhKQgAQkMO0E2LnSJIGSCLhGrqTe0BYJSEACEpCA&#13;&#10;BCQgAQlIQAIdEFDIdQDJUyQgAQlIQAISkIAEJCABCZREQCFXUm9oiwQkIAEJSEACEpBAWQTSErkC&#13;&#10;p1Uy1bNAs8rqvHpb4xq5evevrZOABCQgAQlIQAIS6AkBVVNPMFpIzwgo5HqG0oIkIAEJSEACEpCA&#13;&#10;BOpGAPk2ROirsM1OsElpWbfR1l17FHLd8fJsCUhAAhKQgAQkIIGmEUg6rjDZVJg5TRsSJbTXNXIl&#13;&#10;9II2SEACEpCABCQgAQlIQAIS6IKAQq4LWJ4qAQlIQAISkIAEJCABCUigBAIKuRJ6QRskIAEJSEAC&#13;&#10;EpCABAolwBzGEucxlmpXod1YQ7NcI1fDTrVJEpCABCQgAQlIQAI9JJC2+i9MzBW2+UoPaVtUhwQU&#13;&#10;ch2C8jQJSEACEpCABCQggSYTKEzINbkrbHsioJBzIEhAAhKQgAQkIAEJSGBMAlHEFRcBU1iO2WUN&#13;&#10;OKiQa0An20QJSEACEpCABCQggckSUDhNlqD5e0vAzU56y9PSJCABCUhAAhKQgAQkIAEJ9J2AQq7v&#13;&#10;iK1AAhKQgAQkIAEJSGBgCZS40QkwS7VrYDt68Ax3auXg9ZkWS0ACEpCABCQgAQlMIYERzVTW1Mri&#13;&#10;luxNYX9Y1QgBhZwjQQISkIAEJCABCUhAAuMRKEvHjWetxxtAQCHXgE62iRKQgAQkIAEJSEACEycw&#13;&#10;FMNfvEpKpdlTEpum2OIauab0tO2UgAQkIAEJSEACEpCABGpDQCFXm660IRKQgAQkIAEJSEACEpBA&#13;&#10;Uwgo5JrS07ZTAhKQgAQkIAEJSEACEqgNAdfI1aYrbYgEJCABCUhAAhKQQH8IxPVxha2Riwb1p6mW&#13;&#10;OjAEjMgNTFdpqAQkIAEJSEACEpDAlBNAL5WomUq1a8o7qLkVGpFrbt/bcglIQAISkIAEJCCBcQmM&#13;&#10;KKa4b+W4Z07tCSq5qeVdXm0KufL6RIskIAEJSEACEpCABEojUNzUytIAac9UE3Bq5VQTtz4JSEAC&#13;&#10;EpCABCQgAQlIQAKTJKCQmyRAs0tAAhKQgAQkIAEJSEACEphqAk6tnGri1icBCUhAAhKQgAQkMFgE&#13;&#10;mFZZ2tTK0uwZrB6thbVG5GrRjTZCAhKQgAQkIAEJSEACEmgSASNyTept2yoBCUhAAhKQgAQk0D0B&#13;&#10;I3LdMzNH3wko5PqO2AokIAEJSEACEpCABAafQGmPHxh8orZgcgScWjk5fuaWgAQkIAEJSEACEpCA&#13;&#10;BCQw5QQUclOO3AolIAEJSEACEpCABAaFAA8CL+9h4HHvlULtGpR+rYOdTq2sQy/aBglIQAISkIAE&#13;&#10;JCCBvhIYcpfIvvK18O4JGJHrnpk5JCABCUhAAhKQgASaQoClcSWKuLQBS1M6wXaORsCI3GhU/E4C&#13;&#10;EpCABCQgAQlIQAJVAiWKuap9fm4cAYVc47rcBktAAhKQgAQkIAEJdEcgheW6y9L3s91Fs++IC6/A&#13;&#10;qZWFd5DmSUACEpCABCQgAQlIQAISaCWgkGsl4t8SkIAEJCABCUhAAhKQgAQKJ+DUysI7SPMkIAEJ&#13;&#10;SEACEpCABKaXQNpXpLA1coWZM70d1NDajcg1tONttgQkIAEJSEACEpBAJwRKXB+H3aXa1QlTz+kF&#13;&#10;ASNyvaBoGRKQgAQkIAEJSEAC9SUwEpIrq32G5Mrqj2mwRiE3DdCtUgISkIAEJCABCUhg0Ai4S+Sg&#13;&#10;9Vjd7XVqZd172PZJQAISkIAEJCABCUhAArUjoJCrXZfaIAlIQAISkIAEJCABCUig7gScWln3HrZ9&#13;&#10;EpCABCQgAQlIQAKTIjAUNxYZKmxNGjaZmk3AiFyz+9/WS0ACEpCABCQgAQmMRaDUzSFLtWsslh7r&#13;&#10;KQEjcj3FaWESkIAEJCABCUhAAvUi8LViKiwi5+MH6jXKJtIahdxEqJlHAhKQgAQkIAEJSKBhBJzK&#13;&#10;2LAOL765Tq0svos0UAISkIAEJCABCUhAAhKQwLcJKOS+zcO/JCABCUhAAhKQgAQk0EKgxGhciTa1&#13;&#10;YPPPvhJwamVf8Vq4BCQgAQlIQAISkMDAE4iaqbRdK920cuBH1aQboJCbNEILkIAEJCABCUhAAhKo&#13;&#10;NwGiX6VFwEqzp94joMTWKeRK7BVtkoAEJCABCUhAAhIoh0DScYUJp8LMKaezmmOJa+Sa09e2VAIS&#13;&#10;kIAEJCABCUhAAhKoCQGFXE060mZIQAISkIAEJCABCUhAAs0hoJBrTl/bUglIQAISkIAEJCCBrgmk&#13;&#10;eZVd5+p/hlLt6n/LrWGEgGvkHAkSkIAEJCABCUhAAhIYk0AUTUOlLUorzZ4xAXqwDwQUcn2AapES&#13;&#10;kIAEJCABCUhAAvUggH4b0XBlCae/2lUPzraiewIKue6ZmUMCEpCABCQgAQlIoFEEhsp7jlxxj0No&#13;&#10;1IAoorGukSuiGzRCAhKQgAQkIAEJSEACEpBA5wQUcp2z8kwJSEACEpCABCQgAQlIQAJFEFDIFdEN&#13;&#10;GiEBCUhAAhKQgAQkIAEJSKBzAq6R65yVZ0pAAhKQgAQkIAEJNI7A17udlLZrZbKnrA1YGjc0prnB&#13;&#10;Crlp7gCrl4AEJCABCUhAAhIYBAKKpkHopSbZqJBrUm/bVglIQAISkIAEJCCBrgkMxegXr5JSafaU&#13;&#10;xKYptrhGrik9bTslIAEJSEACEpCABCQggdoQUMjVpittiAQkIAEJSEACEpCABCTQFAIKuab0tO2U&#13;&#10;gAQkIAEJSEACEpCABGpDwDVytelKGyIBCUhAAhKQgAQk0A8CcYVceWvkok2mZhMwItfs/rf1EpCA&#13;&#10;BCQgAQlIQAJjEUAvlaiZSrVrLJYe6ykBI3I9xWlhEpCABCQgAQlIQAK1JFDYrpW1ZGyjuiJgRK4r&#13;&#10;XJ4sAQlIQAISkIAEJCABCUhg+gko5Ka/D7RAAhKQgAQkIAEJSEACEpBAVwQUcl3h8mQJSEACEpCA&#13;&#10;BCQgAQlIQALTT8A1ctPfB1ogAQlIQAISkIAEJFAygbixSHFL5ErcgKXkPqyhbUbkatipNkkCEpCA&#13;&#10;BCQgAQlIoFcESt0eslS7esXdcsYjYERuPEIel4AEJCABCUhAAhJoNoGkmQoLgRVmTrMHyPS03ojc&#13;&#10;9HC3VglIQAISkIAEJCABCUhAAhMmoJCbMDozSkACEpCABCQgAQlIQAISmB4CCrnp4W6tEpCABCQg&#13;&#10;AQlIQAIDQKDUlWil2jUAXVobE10jV5uutCESkIAEJCABCUhAAv0hMBR3rSxtUVpp9vSHvKW2J2BE&#13;&#10;rj0bj0hAAhKQgAQkIAEJNJ1AqaGvUu1q+niZwvYbkZtC2FYlAQlIQAISkIAEJDB4BGI8rriIHDaZ&#13;&#10;mk3AiFyz+9/WS0ACEpCABCQgAQlIQAIDSEAhN4CdpskSkIAEJCABCUhAAhKQQLMJOLVygPt/xowZ&#13;&#10;YfbsmWHRgrlh2ZIFYWF8nzN7VpgZv3/z5k14+fJ1ePrseXjw+Gm4c+9xePL0eXj9+k061k2zcz1L&#13;&#10;Fs0P61YtTVMLbty+H+49fBKePXsRXr163U1xfT933tzZicfiaO/C+XPD3Dmzks0vX71K9j549DTc&#13;&#10;vvcoPH7yPNkOK1JuZ7959h2AFdSKAOPzVRy7T548Cffu3g0PHz0Mz589S9/FgR1mz5odFiyIY33R&#13;&#10;4rB06dIwd+7c4qb/1KpDbMxAE+B6ev36dXj48GG4efNGeB3//Vq2bFm8fhala2fmzJkD3T6Nl4AE&#13;&#10;mkVAITfA/Y2IQ8ANb14dvrdva9ge31csXRQQMq/iP1QPHj4NV2/cDSfPXw2fHD0fLl65HZ4/fxkd&#13;&#10;wBHh0mnTqWfJ4vlh/66N4X/62dth5swZ4T//9EU4dvJSuHHrfnj8+FmnRfX9PHaUWr50YXj7rS1h&#13;&#10;z/YNYdvmVWHlskXR5pnh8dNn4drNe+HE2avh0OdnwvlLt5Kwe/nyVbJrqnj2HYIV1IoAIu5ZFG5X&#13;&#10;rlwOn336SThz5nS4dfNmEnaM96VLloZNmzeHHTt3hf0HDoa1a9em9pe3u1qtusXGDCgBRBzX04UL&#13;&#10;X4X/+u1v0k2Rd773Xti+Y0dYtWpVvCmyYEBbptn9JsCGlaX9rmKTqdkEFHID2v/8mCyL4mrvzg1h&#13;&#10;97b1YcfWNWHV8iVhVhRZHEO4EJGaO292mBWF2NMYOSNSd+nqnSjwnnTcaspavGhe2DW8Lrx3YFv4&#13;&#10;8Xs7w/MofI6fuxrOXbyZRF3HhXV5IsKKiNqiBfNStPHFi5fhWhSOj9oIx7lE4iKTbVtWh327N4Xt&#13;&#10;W9aExTFKOTtGKYdmDMUy5oXNG2anzw9jlJK2Xbh8K9x/8CR9ngqeXSLwdAmEJ48fh0uXLoVTp06G&#13;&#10;06dOhStXr4RXL7kh8ypF1+/cvROePX8eiDgviRG52bNmhcVLlqTogvgkIIERAlwvz+N1cu/evXDt&#13;&#10;6tVw5Mjh8JdDh9K/B+vWbwjr1q0Lr2JkziQBCUhgkAgo5Aapt762FQEyIwq2tauXhV/9+K2wdeOq&#13;&#10;cPPOw/DZF+fDqXPXwt37j5Og27B2eXhn35awbs2y8OM5u8LyJQvDb/74RcdCbkQQxnridMqf/mB3&#13;&#10;+PG7u2KdS8OV63ej8Ok/OEQc0cZtUZBt37wm3I3TIf/jD0fDmcc3Rq2cqZ8IuP17NsVo3Lro2L4O&#13;&#10;v/noy3Dp2u00zXTVyiXh7T2bw7KlC8L7b28PSxbOT9FEIpdTwXNUo/1SAuMQuH3ndjj08Z/C6TOn&#13;&#10;wtOnT8PGjZvCW/v2hRXLV6TIwuUo8j7//LNw7uzZsHDhovAmRhx27dqtkBuHq4ebRQARd+vWrXAm&#13;&#10;3gw5dOjj8MWxo+H8+XNh9Zo16cZIs2jY2gkRwO+ZAt+nK9tKs6cr4z25FwR6KuSYe57nn/NOSqIj&#13;&#10;RoJ452WaPIEZMbo0J677Yrrj+jXLU+TtaJzmePj4hXDsxKUk6mbPmpmidCtXLErHEUNv4vq4vxw+&#13;&#10;17EB8+fPCWtWLg7Dm1YnMcc0TtabUX+7LW/pY85ZGm1btDBG0qIYw9YZQzPSuoRnMar2KEbDWKP2&#13;&#10;6DFr1F6ldXujGUUkbVmcJrlx3fKwa9u6NI1zQYywtUtLYuSQ6OTOLWvDrNj+K9fuxumfF8OXZ66E&#13;&#10;Fy9eBYTtnBip3L9nYxK/RCgPf3khXLlxL0UW+82znd1+L4HRCDAF7GWMvN25fTucOHE8Ta0cHt4W&#13;&#10;du7cGQ4efDusWb0mCbnFixenY0TqcEznzp0T1m/YEFasXDlasX4ngUYRePHiRbxh9zjcvHEjnDt3&#13;&#10;Npw9cybcuH4trZFj3emLKPC41kwSkIAEBpFAz4UcP5o4H7xIs+I0H16zZ8cpbQq5nowR1qgtiCIL&#13;&#10;sfLg0ZPANMFPjp4LR49fDPcePB6ZchX/Ybpz92E4GdeDLY6Rp03rVoTVMSI1d27nXb4iiqjvx8gV&#13;&#10;0bBHT57FNXa3wuoVi9u2gf7lhfjav3tjmo6JCGSNGpuwPHv+IonM019dC38+cjZNzXz06Fn8R3Rk&#13;&#10;rLQtuMMDTMHcGaeY0s4TZ66Gwycuhms3RtbwsckL6/kOHT6TptLsjevnNq9fGRC6iE4icv3m2WEz&#13;&#10;PE0CiQC/oY8ePQq3o5BjKhgO585du8KBuA5uxYoVKeI2K/6uro1TwvbtPxBvRswKZ8+eSVMrv/fu&#13;&#10;e1KUgAQiAUQc6+FOHj+eIteP4zW1fsPGMC+uhbt3/56MJCABCQw0gc69+lGayYJhdn7C2eCdu1tM&#13;&#10;/WEKQ1XIzZkzJzkd8+fHndUWLgyL4u5Q3EVmdzXTBAlEYXI/irYvT19OG5icPn89XL95/5sdKePq&#13;&#10;mdgH3NF/HYXd6ySwxoqkVa1gbdqCGEnbQCQsro1j85BzF26ElzGqRWSsXWKNGuKP6N++XZtiJG9V&#13;&#10;Wt82O0XxZoR58+aE1auWhNfRtucxMjd3zuw0FfROjM7NjFE+pkauj9NFFy0cGRfL4lTQ4SgiN69f&#13;&#10;Fdf/LQ6zYgTt4N7NaZdObHgWN25hfdv9uAvlw/gigsg00MUxEsiuml/FzUzYWZNoHIlzvopr4jat&#13;&#10;X5H+JgKH6FwU62X3zX7xTJX5Pwl0SYDf0IcPHqQ1PY/iTpWz4+/o2rXrwoaN0QmdNz/MjDfI2F9v&#13;&#10;CZudbNqUIg6H4xTL6/E6YV0d0W52YvUGWpfgPb1WBJgdxLXEOz7H/PkLwq7du9MNkqOHP69VW21M&#13;&#10;PwmUOK+S9pZqVz/7wlUbGgYAAEAASURBVLKrBCYs5PhRfBCdjFNxvvnp06fjTmpnwrVr15KoQ8hV&#13;&#10;p1Yi5NgJak2ci75169Y0NWjPnj1phyidjGp3dPaZXRbZQv/MVzfSujGiTddvP/iGeS6FqN3mKFrW&#13;&#10;xXVtPIbgzt1HSUDl4+3eEXGsTduxdV0SRoic42cuh2tRWLFWjqmSo6VlixeEg3G3yH1xd8vdUfA9&#13;&#10;jwLqw7+cChfjGrXnMRqHUNsWhdn6tcvCT76/O0UJEVdEFBGBiMT//st3ws7hkV335kShhygjosiG&#13;&#10;K4i/NVEI5s1absQ2s3Pm8bNXkiBkt86F8XymZMKH6CQbpOQEJ9ryJD52gM1fiBIuWbggCcP7cV1h&#13;&#10;v3jm+n2XQDcEXr58EX9j4+Y+UcQNxanJ86N443c0ibjKFulpc5N4Y4xjL148T+enKWNxdgQzIdxO&#13;&#10;vRvqnls3Aoi3NWvWxpuTIwJuVnxcx9K4qcmXXxyLom5+ugFdtzbbnv4R0GftH1tLnhiB0T3yccoi&#13;&#10;6nY3Ps/oq6++Cl988UWcd34u3IjzzxF2TK1kvnke7PluWJ5ySRSPz4g7zuO5R/PmzRunRg9XCSBI&#13;&#10;eIwALzYAaU1598atMSK2Y+vaFFG7ev1eFCrX2+74SBlE7JheuCpOn3wr7oZJRI1nz128fDtFt54/&#13;&#10;H3kOWzshxxq1t3aM7KLJ9M9rMd+xU5fidv9XYqT2RdxsZUGqf06M+L21fX2YF4Xa+rgRy/VbD8Lr&#13;&#10;NxNfozAjTudkTSB2pTV88e+nUTg+jtNBq8+4Yyzy6AUidLCLGKNzPDs+rmFkLMKylzxb+8W/JdAN&#13;&#10;ASJqCLJn8feWXVeJyPG7yVT1apoRRR2/oXO+HsfsYJlnRbSeW83nZwk0gQA3M/AzlsSdXPP1g39y&#13;&#10;+dLFuKPz7BAvsiZgsI2TJBCHTPRrJ1lIH7KXalcfmmqRbQh82yNoc1Lr12zfe/jw4fDll1/GNRln&#13;&#10;0xSebdu2hZVxcT1TJ/OPJfmY0oB4S4uN47OPLlyIG3IcO5bEHNMxDxw4oJBrBTzJv9lG/0Ccgsjj&#13;&#10;AoiOMb3yo09Ph7/EdXRMY2yXEHE8soCph9+PeefHqZB//ORUOBI3UWFXTB4GPlZicxOmYrKO7tDn&#13;&#10;Z8OncRfNK9fuxAgB6+Dimr1Y95G4jm9+jJx9L0buFi6YEzauXRGfdXcvXI4bk7Ce72HcQbJ1aiVT&#13;&#10;NXfEFyLr3/9wJJyNgpSUp1Y+idE1npuH/fwDPSLYXocXcUrp6yjeWlM+jk1MPZs1a8aYv9AT5dla&#13;&#10;r39LoBsCbE7E72eeIpnHd2sZjHnWx/H66/h/9c10stbz/VsCTSJARDov48hTjblOTBLonkCJm/Y5&#13;&#10;lrvvx3rlmJCQQ4CdPHkyReL4QVy/fn3Yu3dvWqfBXS/uDuc7wTgiRPDu378fLl68mBz6m1HQEcXj&#13;&#10;B3Z4eDhNuawX1qltDf8m0Q9MiWRjke1xww8eED4cH0vAFMKL8dlxx+POjWfjOreHMUo1WiI/Io5p&#13;&#10;jUTxKIspjETxTscpnE9iPiTRd2XRSN1E88izJm40ktapxegc6+WYYrkxTqWsptUrlqRnuhFBW7l8&#13;&#10;0dcRw7vh5u2H4VYUjDmxacnTODVy1uwZaUMSNithl0nEYDUxlZLdLEf20sw/am/i36NZW805+ude&#13;&#10;8By9ZL+VwMQI5FHdTe6J5OmmfM+VwCAQ4N+27I8Mgr3aKAEJSKAbAhMSciO7QF1IUbYPPvggiTge&#13;&#10;pomI4wcTgcaPJ2kk+vEqRevYaY11csfj7lEfffRRmppJWabJERj5h2pmel7cj97ZkZ6jti2ucWNa&#13;&#10;5IcxonY07t5ItIvNPPLGH9UayY8QQ4SxBo5t+s9fuhlOnb8WI2V3koirTlGs5uUzeZnOOS9OU0Sc&#13;&#10;sSbv5+/vCQfiM91Ym8eavmpaEtfSsYsmETrE40Ie2h2jaRNNaYzFOqiHCNzMuJ6IMTgrvph22Zpo&#13;&#10;L1M/sZtIXrKvErmbLM/W+vxbAhMhMDJO4xiO45joMZE5xnprGvmNJXI3sqEDYz79DsffYsowSUAC&#13;&#10;EpCABCRQTwITEnKscWN6Je8b4w5qu+KW2HlK5ViYWIzPbpV5LV0uY6w8HmtPACGCYGH3RcTX7vgQ&#13;&#10;7AN7N6V1Z0+jiGOnyc+OnY87W15JIo6NPkZLiJr0zLi4kcjeuHaNB41z7tK4yQhTJdfF70n7dm5M&#13;&#10;G5YQeWP93a27D+I0yVlxW/8HaT1ajM1Fx3GkBhxPXqP4nWmdHNFBdpa8FqdVsuHJixaxN1JKZ/9n&#13;&#10;zSD52QyFTVVmzhwK82KUjqmhtC2nEceYZ/DFqTZxfR7TbFi79zhufsLDw3vFM9fnuwQmQyCtfYub&#13;&#10;MTAtjDWkrHvLa42rN8teR4GXdguOU9iH4pjOa+lYG8QYN0lAAhKQgAQmQoAbiPy7w3ptfHaCL/xb&#13;&#10;hH9H4qYhs/DQAKxFZQMh/t3hOOexq33ORznceOQ4edAD7GJPXv69qibOpS5mAKIZ+DcOW0ZutDML&#13;&#10;a0FYFjctytqDfxObmiYk5OgIOil3Bh3SCUTOZ/0cjgmdQTm8TBMjAPOFcat+pkL+6sdvpWmRRMV4&#13;&#10;DMGfD58Nx6OAu3T1dttIXK6VKNqKZQvTjpAr4zb/TMlcGiNlb+/dEi/e6DzG6bGkFXHaJuvnEEe/&#13;&#10;/NHesGXDyvDlqcvhyIkL4dOj55P4Y6fKK9fvhv/vw2MpEng7TpV88vTb0znTbpSxfITX1RtxSmUU&#13;&#10;goi5iSbGEJFGxCsPG2ctEbtX8ny4W3Fny5wQeEQO50chOn9+dHLjGHzwOP44fR2p7BXPXJ/vEpgM&#13;&#10;Af5hY5bDwvgPHTcrnsZ/SHmsAGuO+Q3N08W4PvmH7lE8xjRj/mGbG3+TyW9EbjI9YF4JSEACFQLc&#13;&#10;qc53qytfT+vHPtuDoEKIXbhwIe2NwSaHbHaIsMKnR4gx02779u3h4MGDYcOGDenfJ0TcnTt30j4a&#13;&#10;n3/+eZqBxxIrxBg6YO3atWk2344dO8Lw8HASZVWOiLjz58+nXfGZxXc1Pks114kA3LJlS3jnnXdS&#13;&#10;XvbnQEA2NU1IyOFAoIYBzcNqr1+/HpYvX56+wxludR6y8ON81seRhwEA+E4EYFM7p1274ctradwF&#13;&#10;kjVtB/dsjtG49WmL/otX4k6RcUv+T2MkjqgXuzOONS0y1RG1NHr6Qdxo5NS5a+l5cUw57FRkk5c6&#13;&#10;HkfBdvNr4YQ4IuJ2Mj6Ym8cEpM1IEJ5RRK1euTg5nFHGp+jcw8fPUkSstb08OoANTi7FNX5zo1PK&#13;&#10;58fx3NaEnbyIrF2LInZmFHJME90SBSlr7iifGw8L4wPDN8T1ehviTpnw4xEFd+89Tu9EPHrGs9VA&#13;&#10;/5bABAjwO8s/WEvjc+IQZwg4/jFjtz2eJ7cgfse4vh8fasz641u3bsXvFoVVq1en31Z+Y00SkIAE&#13;&#10;JCCBbglkv4qbhOyJwaPG2NwQ/x0xxr89nJOjZeyHwQ1G3llqhehCgJEX8YeoIx95EIc8roy/EXzp&#13;&#10;5mPMi8Aj8W8dx9kYkUebsSs++iHXmSN76Afy79+/P9WdfeNu2zro509IyAF71apV4fLlywk0IFHi&#13;&#10;TLOs3inOcICfO+bTTz9NA4K7xaujw8H5pu4IMFh5aPem+MDuv/3p/jT9kbVhX5y8HJ/bdjKciBub&#13;&#10;3LzzIIk47uSPl57F6YhExT57fj5cjqJpYXz+XCwupm/nPbhnS/g//uEnaWOR33z0ZfjLkbPh/MUb&#13;&#10;gUcb3I4ii+fEnfnqWhTpQ2Hn1nVp8xF2oWSDlSdxCiNr4YY3rU4P9f7p93fFMfEy/D+/+TRtyMLU&#13;&#10;yNa1dI9iPqaHYtuxuMEJwu5a3PCkXXoUBRubs8yJ0z15dAIRN6KDd+NDw5lyyW6a7Ma5L67dex7r&#13;&#10;Y/1fihjGemDaK57t7PN7CXRDACG3MAqzkbXFa8OVK5fD8RPH082v974f1yLHGxbpdzWKu2NHj4RL&#13;&#10;ly+lc7ds2ZpuqnVTl+dKQAISkMDYBKKb8J1Axdg5+n8Um/qREFwILQTV73//+xSRI2CDaNq2bVua&#13;&#10;Rslxbi4eOXIknce/Rwi9H/7wh2lK5e9+97v479aVFKXbvTs+O3jTpjRTBFFHtA2hRpQu73hP+dSL&#13;&#10;cEMAfvzxx6kc9MXmzZtTnQhEhCH647PPPks3MNEj/Ds5WiCpH2xKK3NCQo5QKuFQgNNp+XECgCXK&#13;&#10;htDDMSZl9c38WjqcRxYwZxbFTiiWskzdEeBZaSvibo88tJtoHO8IFqZUIpbWxMcE8ODsFh2WdqG8&#13;&#10;ECN2JB4Ujhi8HR8Sfi/uTskz1yiDV7vERXI/nhsVWhRwN9Pau4tXbsU7MiPP4eHYF6cvp2q3bFgV&#13;&#10;NkahuW/XprAs7l7JowKIxm2Mm5xs27I67la5+Ovo3VC8yxIF44hy/FbVTJe8++JxuBsf1t1JevDo&#13;&#10;SXo4+OzIh3rZ9TKv60MoIuT2xufj8ZDxc1GAnohTT29Hwctul0wbnSjPxKQTAz1HAl0QyFPRV6xY&#13;&#10;GXbv2ZP+kXocHw5++vSp9My45ZcupbuRl6OAuxFnOsyKjx8YHt4Wf5t3+rvaBWdPlYAEJCCBbxMg&#13;&#10;AEOQhogbvjtr1fbEf4feeuutNCUS0UX07VzcgR4dwHmIM/IwvRLBxd/4/u+9914K9iAA0QfMzOPf&#13;&#10;NyJ2iDpmlCDE0A/Ui5ZgKmeaZRJn/23dujW8/fbb6RzKY20c5504cSLVgX3sns9ShCYGhyYk5ID4&#13;&#10;7rvvpru+KGZCn3QIHcN6OToqr9+gowmDAh/wfI+yRmHzyALKMnVHALHGrpRsRLJm5dIkUNjYg0cP&#13;&#10;7I0P5H4c14ql9O2AWozYXQr/5//7UTr0v/73H8UpW/PDx5+fSVMx2aXyXhRNk0l37j9Ka+XuEQGL&#13;&#10;ImxrXEP38x/uiQ/cnh2d0BlJ3KPXED48Y+5E3Enz9LmracrkaLtpdmsL9R6LO3TyyIUZcedKGP0s&#13;&#10;7sLJGkDGJjcViPpdjOsG/3zkXFxDeDnciEJusjyPRq4mCfSLwPL4D9z77/8o/SN2NN75vHr1SvyH&#13;&#10;76t4t3RkQyEeaszUlG3bdsZ/7OKagW3b45TMkQ2K+mWT5UpAAhKQQH0JEG1jOiP+e96QBL8dIYdg&#13;&#10;YlYdN/cRYARlEHJE3xBgTMEkmEMZHN+5c2cK/vDvFL4Ya+oQZ3xPHl7Uwbo5/DTEIZFA8iIK0QxE&#13;&#10;3dAW1MsGi9h29OjRFBgiP2VyTCHX4ZhkfRwhUjoJJY5YAzqRNjqdDqSDSYg3XnQO+egoonl0YJ6K&#13;&#10;2WG1nvY1AcQQUax7MVKFGGEb/5exL76ZRtki4HoFjscXHI0PB+eZbVdu3ElRvOr6O3aAZLoi/c1D&#13;&#10;v19F0cSGKDOXx4t3aHZ4+fpVWq/GOr7DcYOU03E9HmvaEF69SEwRpTzGH+LsZdyOnY1biLYRreBx&#13;&#10;DNdu3YuPYriSBN9Xl2/FqWkvwuwls6aFZy/abBn1J8Dv5pb4jx6b+DB1hSmVN2/cjDfHRm68LF26&#13;&#10;LGyOC793xN/UrVuH0z94XAMmCUigPQHWn+6JN5NxCNfGGUKsOZ0ZbzSbJCCBkSmkiC5EG8IJEUVE&#13;&#10;jSVR/PvCi+MEZ3jh8+PnE4kj4pa/ZydLRBgRvJw4hkgjikakj6gcUTXyktATbLBC3ZxDXv4dJJEX&#13;&#10;sYYdlE0edAh7dXBuE9OEfrXoPEAixH75y1+m6BodAXg6BbCIPBKdy7mobaDTefnF95Rl6o5AmkIY&#13;&#10;pwVei9Mg2Z1yXtxKnzVyeS5l+jhKkTzgO0+tJDLXOrVylCzf+grh8z/+7w9Tn16Pgoi1Z9VHGnAR&#13;&#10;Rw2Xpmvy2IMz8Tl0PKpgTpzCST9znG3+EVRshvLgEWvnvo4efqumif0x0u443TcK28+PfRXOnr+e&#13;&#10;BN2c2SPP00J0Po1ijx0yb8UppdiO+O0Fz4lZbC4JjE8g/4auX78hzI//mB04+HZ4HgVd/o3lLiTf&#13;&#10;8xu7JG6Mkv+RHb9kz5BAcwlsiP7LP/zDP6aboDiaRLHxSUwSaEeA22Ol3SPr1y07BBM3O4aHh5OQ&#13;&#10;wodjLVvrvy/MtmMqJOvask/Pd+RnqiR+P/9GtaZcPucg4tAPBIJIRPcog8APYo5zWxNlcow1dvkR&#13;&#10;Bzl/67l1//u7dDpoMR2JcwFEXoQ+AYmIAyodQJQOxz13JucxKAitouxNEyfATpS3nj+IOzL+dWv9&#13;&#10;bkubyHRApi4ejpuOjJXoc8QZr6vxGXFTnRBzRAavPr3Xcf294DnV7bS+5hDg95bf0UXx95OXSQIS&#13;&#10;mDwBhNuevU5BnjzJhpQQf4eLU3ERfbqFHx2fPPNtrN7IIoz38RLCDV+d12hLoJgdgr/PxiNMpeSR&#13;&#10;BAivLOZYK0fedo8nQ0Mg4hBknEtkPN+cREPk/JzDua2J7yg75ydPzt96bt3/npCQa4WCk5G3D0V9&#13;&#10;A5NBRcqiD9icx8skAQlIQAISkIAEJCCBgSLQgQia6vbgbxM8GUvM4YsjzhBAvHci5tq1gxv2RNDY&#13;&#10;6JBnxLHpCOWyqQlBG8Qd0x2pB59/tLqyNuAcNAMvyiXRFv7O9naSP7e/nc11/r4nqgrYWbnXGZZt&#13;&#10;k4AEJCABCUhAAhKQQAkEiIyxa/GZWQ+SuMrrzFptI3pFoIXoGi/+7iYhsngROWMp1bm4Icnhw4eT&#13;&#10;aMP/Z2Yea+mIyOXnRXdTfvXcLOiq3/m5PYGeCLn2xXtEAhKQgAQkIAEJSEACEug1AdaTnYi7xl/6&#13;&#10;8nb44osv0lq10epgcxB2nNy3b196n4iQYw0am4r8+c9/TnUReaOcH/zgB6lMNjJkiRXfEeAhQliN&#13;&#10;tFXtQqxxjHOI5lUjd3yeSH7yNDEp5JrY67ZZAhKQgAQkIAEJSGCwCfR5qmeetolgZFOSU6dOJRHH&#13;&#10;zpIIti1xx+QDBw6kaBwRP87Pe2Gwhq66+WEVNCKOdW2IQyJ61bVwlMt3HCM/ZbYm8nNstPyt59b9&#13;&#10;b4Vc3XvY9klAAhKQgAQkIAEJTI5AFE2jrdeaXKGTy50eo7FnS9i5bm56vnMnUyvJ02li7RmbGbKh&#13;&#10;ye9+97v0znROdnp95513koBj2/+8O2XeTZLHBSDUEHOU0Zr4Lu9OybmsrSMvkTo+s3lKzo9Ya018&#13;&#10;lzdXzPmbugeHQq51dPi3BCQgAQlIQAISkIAEviYw/j6P04NqXlyTtipOm9y+fVWKXLVbX4YAZeph&#13;&#10;3uxkPGsph0gYYunMmTNpY5PTp0+nqZOsh9uzZ0969BgROdbFUS6Jz4g81uEh1lhPl5/xRqSO8xCC&#13;&#10;bIbCg7wpHxHIA73JS2L3S77nxTmcy6MPOE4kDmHJ4w4Qe9RBXdSZ86dCGvQ/hVyDOtumSkACEpCA&#13;&#10;BCQgAQlMgAARufhfUSnaNDMKNKJR7URcthcxl1/5u3bviDiiXjwj7re//W0ScwjB3bt3h/fffz/s&#13;&#10;3LkzPRMa8VRdm8a0SIQeUy+pi41Pjsc1fETNtm/fnqZj3rp1K22SwjRNIohskrJ169Y0JZM28Jld&#13;&#10;MYkCsrkKxxFriDnOR1iyUyblUO66detSnUzPbGJSyDWx122zBCQgAQlIQAISkMBgE/hanFXFVC8a&#13;&#10;xHPciISxoQmbqFy4cCFFzYh8Ia6IiCHSWhPCCsHFdEsEGRE1InJHjhxJ4oy1b0TpKJfo2vLly8Pm&#13;&#10;zZuTEEMEkjZu3JjOQeixecq5uEMmwhIxh13kZb0ekTxEI0KOY0zNbGJSyDWx122zBCQgAQlIQAIS&#13;&#10;kIAERiGAWEMwEf1CsBH9Ys0aIgyBhegi4taaiJ79/d//fRJYv/jFL8LJkydTZO3QoUPho48+SoKM&#13;&#10;fAg+pmUS2ePFrpp5aiSfifwxhZL6EXJHjx5NeakP0YoAfPfdd1O0DjGHQOy1mG1tW6l/K+RK7Rnt&#13;&#10;koAEJCABCUhAAhKQwBQTQGwhjIh65amNeX3daAIum0ceziNCxjo6xBnRNPKw5o01bXzHOri9e/cG&#13;&#10;HllARI31czkxTZTj+/fvT4KRqZlE4BCSlM9mKIhAjm/bti3ZmNfo5TKa9K6Qa1Jv21YJSEACEpCA&#13;&#10;BCQgga4J8JSyUYJQXZfTywz9enLaokWLkoBDUH3ve99LG5QgxsYScbSLHTGJkDHNkagZkTLKIMLH&#13;&#10;mjvWwCHGiOhxLvUQnWtNfMeUyxUrViTBx9o4pmKSKJvjiMz8qIPW/E36WyHXpN62rRKQgAQkIAEJ&#13;&#10;SEAC3RFgFuF3ZxJ2V0Y/zu6TXQgwRBSviSaiZAg21sx1mxBrCDVeprEJKOTG5uNRCUhAAhKQgAQk&#13;&#10;IAEJlBeSs08aT6BfUdnGgxWABCQgAQlIQAISkIAEJCCBfhFQyPWLrOVKQAISkIAEJCABCUhAAhLo&#13;&#10;EwGFXJ/AWqwEJCABCUhAAhKQQB0IDIU3BS6SG7GpxMV7dejzwWiDa+QGo5+0UgISkIAEJCABCUhg&#13;&#10;mgiwY+V4uzZOtWml7aI51e23vvhcPSFIQAISkIAEJCABCUhAAhKQwGARMCI3WP2ltRKQgAQkIAEJ&#13;&#10;SEACU02gg+eoTbVJxT3YbsoBWKEROceABCQgAQlIQAISkIAEJCCBASOgkBuwDtNcCUhAAhKQgAQk&#13;&#10;IAEJSEACCjnHgAQkIAEJSEACEpCABNoQYF/IEh1mbHLPyjad1pCvXSPXkI62mRKQgAQkIAEJSEAC&#13;&#10;EyUwVNyulcq4ifZlffKVeIOhPnRtiQQkIAEJSEACEpCABCQggT4QUMj1AapFSkACEpCABCQgAQlI&#13;&#10;QAIS6CcBhVw/6Vq2BCQgAQlIQAISkIAEJCCBPhBQyPUBqkVKQAISkIAEJCABCUhAAhLoJwGFXD/p&#13;&#10;WrYEJCABCUhAAhKQwGATYGvIEreHLNWuwe7tgbLeXSsHqrs0VgISkIAEJCABCUhgOggMDZWo5qaD&#13;&#10;hHWWQsCIXCk9oR0SkIAEJCABCUhAAgUSKDX0VapdBXZhTU0yIlfTjrVZEpCABCQgAQlIQAK9ITAj&#13;&#10;aqbSInLYZGo2ASNyze5/Wy8BCUhAAhKQgAQkIAEJDCABhdwAdpomS0ACEpCABCQgAQlIQALNJqCQ&#13;&#10;a3b/23oJSEACEpCABCQgAQlIYAAJuEZuADtNkyUgAQlIQAISkIAEppBA3LGytDVy0aApBGBVJRIw&#13;&#10;Ildir2iTBCQgAQlIQAISkIAEJCCBMQgo5MaA4yEJSEACEpCABCQgAQlIQAIlElDIldgr2iQBCUhA&#13;&#10;AhKQgAQkIAEJSGAMAq6RGwOOhyQgAQlIQAISkIAEJJAIuCTNgVAYASNyhXWI5khAAhKQgAQkIAEJ&#13;&#10;lEOAPUVK3FekVLvK6bn6W2JErv59bAslIAEJSEACEpCABCZFoMBdK4Mhwkl1aQ0yG5GrQSfaBAlI&#13;&#10;QAISkIAEJCABCUigWQQUcs3qb1srAQlIQAISkIAEJCABCdSAgEKuBp1oEyQgAQlIQAISkIAEJCCB&#13;&#10;ZhFwjVyz+tvWSkACEpCABCQgAQl0SWBkY5Gy1qSVuAFLl1g9fZIEjMhNEqDZJSABCUhAAhKQgATq&#13;&#10;TAABV5aIG6Fdql11Hgtltc2IXFn9oTUSkIAEJCABCUhAAoURMCJXWIdoTiJgRM6BIAEJSEACEpCA&#13;&#10;BCQgAQlIYMAIKOQGrMM0VwISkIAEJCABCUhAAhKQgELOMSABCUhAAhKQgAQkIAEJSGDACLhGbsA6&#13;&#10;THMlIAEJSEACEpCABKaaQNxYpLhtIkvcgGWq+6XZ9RmRa3b/23oJSEACEpCABCQggbEIlLo5ZKl2&#13;&#10;jcXSYz0lYESupzgtTAISkIAEJCABCUigjgSKC8jVEbJt6oqAEbmucHmyBCQgAQlIQAISkIAEJCCB&#13;&#10;6SegkJv+PtACCUhAAhKQgAQkIAEJSEACXRFQyHWFy5MlIAEJSEACEpCABJpEoNSlaKXa1aSxMd1t&#13;&#10;dY3cdPeA9UtAAhKQgAQkIAEJlE0gLpAbKm2RXGn2lN2DtbTOiFwtu9VGSUACEpCABCQgAQlIQAJ1&#13;&#10;JmBErs69a9skIAEJSEACEpCABCZNgOBXaRE5A3KT7taBL8CI3MB3oQ2QgAQkIAEJSEACEpCABJpG&#13;&#10;QCHXtB63vRKQgAQkIAEJSEACEpDAwBNQyA18F9oACUhAAhKQgAQkIAEJSKBpBFwj17Qet70SkIAE&#13;&#10;JCABCUhAAt0TYL9/kwQKImBErqDO0BQJSEACEpCABCQggcIIjOx0UphR0ZxS7SqPVG0tMiJX2661&#13;&#10;YRKQgAQkIAEJSEACvSCQHr5d2DaRBgh70bODXYYRucHuP62XgAQkIAEJSEACEpCABBpIQCHXwE63&#13;&#10;yRKQgAQkIAEJSEACEpDAYBNQyA12/2m9BCQgAQlIQAISkIAEJNBAAq6Ra2Cn22QJSEACEpCABCQg&#13;&#10;gS4IxAVphS2RiwZ1Yb+n1pKAEbladquNkoAEJCABCUhAAhLoBYG00UkvCupxGaXa1eNmWtwYBIzI&#13;&#10;jQHHQxKQgAQkIAEJSEACEiAcN1RaSK40exwmU07AiNyUI7dCCUhAAhKQgAQkIAEJSEACkyOgkJsc&#13;&#10;P3NLQAISkIAEJCABCUhAAhKYcgIKuSlHboUSkIAEJCABCUhAAhKQgAQmR8A1cpPjZ24JSEACEpCA&#13;&#10;BCQggZoTSBuLFLZLZGHm1HwElNk8I3Jl9otWSUACEpCABCQgAQmUQKDU7SFLtauEPmuIDUbkGtLR&#13;&#10;NlMCEpCABCQgAQlIYGIE2LGytF0rS7NnYmTNNRkCCrnJ0DOvBCQgAQlIQAISkEAjCLjbfyO6eaAa&#13;&#10;6dTKgeoujZWABCQgAQlIQAISkIAEJBCCQs5RIAEJSEACEpCABCQgAQlIYMAIOLVywDpMcyUgAQlI&#13;&#10;QAISkIAEpphAiRuLuG3lFA+C8qozIlden2iRBCQgAQlIQAISkEAhBErUcKAp1a5Cuq0RZhiRa0Q3&#13;&#10;20gJSEACEpCABCQggckQcJfIydAzbz8IGJHrB1XLlIAEJCABCUhAAhKQgAQk0EcCCrk+wrVoCUhA&#13;&#10;AhKQgAQkIAEJSEAC/SCgkOsHVcuUgAQkIAEJSEACEqgHgVIXo5VqVz16fSBa4Rq5gegmjZSABCQg&#13;&#10;AQlIQAISmC4CSTPxv4JSYeYURKY5phiRa05f21IJSEACEpCABCQgga4JDIU3aY/IrjP2NcOITcq5&#13;&#10;vkIuvHAjcoV3kOZJQAISkIAEJCABCUwvgRlRL5W2ayU2mZpNwIhcs/vf1ktAAhKQgAQkIAEJSEAC&#13;&#10;A0hAITeAnabJEpCABCQgAQlIQAISkECzCSjkmt3/tl4CEpCABCQgAQlIQAISGEACrpEbwE7TZAlI&#13;&#10;QAISkIAEJCCBKSQwNFTcGrlo0BQCsKoSCRiRK7FXtEkCEpCABCQgAQlIoAgCyKUSJVOpdhXRaQ0x&#13;&#10;wohcQzraZkpAAhKQgAQkIAEJTJyAAbCJszNnfwgYkesPV0uVgAQkIAEJSEACEpCABCTQNwIKub6h&#13;&#10;tWAJSEACEpCABCQgAQlIQAL9IaCQ6w9XS5WABCQgAQlIQAISqAOBUhejlWpXHfp8QNrgGrkB6SjN&#13;&#10;lIAEJCABCUhAAhKYHgJxz8ridq3EJlOzCRiRa3b/23oJSEACEpCABCQgAQlIYAAJGJEbwE7TZAlI&#13;&#10;QAISkIAEJCCBqSPAjpWl7VpZmj1T1xvWlAkYkcskfJeABCQgAQlIQAISkIAEJDAgBBRyA9JRmikB&#13;&#10;CUhAAhKQgAQkIAEJSCATUMhlEr5LQAISkIAEJCABCUhAAhIYEAKukRuQjtJMCUhAAhKQgAQkIIFp&#13;&#10;IpDWyBW2S2Rh5kxTzzS6WiNyje5+Gy8BCUhAAhKQgAQkMBYB9FKJmqlUu8Zi6bHeEjAi11ueliYB&#13;&#10;CUhAAhKQgAQkUEMC7hJZw04d8CYZkRvwDtR8CUhAAhKQgAQkIAEJSKB5BBRyzetzWywBCUhAAhKQ&#13;&#10;gAQkIAEJDDgBhdyAd6DmS0ACEpCABCQgAQn0kUCJTwOnuaXa1ceusOhvE3CN3Ld5+JcEJCABCUhA&#13;&#10;AhKQgAS+S8BFct9l4jfTSsCI3LTit3IJSEACEpCABCQgAQlIQALdEzAi1z0zc0hAAhKQgAQkIAEJ&#13;&#10;NIhAibMYDRA2aAC2aaoRuTZg/FoCEpCABCQgAQlIQAISkECpBBRypfaMdklAAhKQgAQkIAEJSEAC&#13;&#10;EmhDQCHXBoxfS0ACEpCABCQgAQlIQAISKJWAa+RK7RntkoAEJCABCUhAAhIogsBQXJDGq6RUmj0l&#13;&#10;sWmKLUbkmtLTtlMCEpCABCQgAQlIQAISqA0BI3K16UobIgEJSEACEpCABCTQLwKFBeT61UzLHSAC&#13;&#10;jRByixfND3u2bwzPXrweoK7RVAlML4Htw+tDmDkr3H70bHoNsXYJDBCBWTOGwrzZMwPvJglIoDsC&#13;&#10;b1RK3QHz7MYTaISQ27B2Rfj7v3s//PiH+xrf4QKQQKcEZs+dE97MnRtOX7vfaRbPk0DjCSyaNzus&#13;&#10;Wzo/LJrXiH9eG9/fAugxgTchvImvuBitxwVbnATqSaAR/9IsihG53Ts2hq1G5Oo5im1VXwg8fPYi&#13;&#10;XL33xIhcX+haaF0JvI5e6MpFc0ec0bo20nZJoE8EkojrU9mTKRZdWaK2LNWuybA2b3cEGiHkukPi&#13;&#10;2RKQgAQkIAEJSEACEqgSKG/Xyigvqwb6uYEE3LWygZ1ukyUgAQlIQAISkIAEJCCBwSZgRG6w+0/r&#13;&#10;JSABCUhAAhKQgAT6TKDEaYwlTvfsczdYfAsBI3ItQPxTAhKQgAQkIAEJSEACEpBA6QQUcqX3kPZJ&#13;&#10;QAISkIAEJCABCUhAAhJoIaCQawHinxKQgAQkIAEJSEACEpCABEon4Bq50ntI+yQgAQlIQAISkIAE&#13;&#10;ppXAyBq5snaJdI3ctA6JIio3IldEN2iEBCQgAQlIQAISkIAEJCCBzgkYkeuclWdKQAISkIAEJCAB&#13;&#10;CTSUgBGwhnZ8wc02Ildw52iaBCQgAQlIQAISkIAEJCCB0Qgo5Eaj4ncSkIAEJCABCUhAAhKQgAQK&#13;&#10;JqCQK7hzNE0CEpCABCQgAQlIYHoJDMU5lbxKS6XaVRqnOtvjGrk6965tk4AEJCABCUhAAhLoCYES&#13;&#10;xVxPGmYhA0vAiNzAdp2GS0ACEpCABCQgAQlIQAJNJWBErqk9b7slIAEJSEACEpCABDoiUOI0RiOE&#13;&#10;HXVdrU8yIlfr7rVxEpCABCQgAQlIQAISkEAdCSjk6tirtkkCEpCABCQgAQlIQAISqDUBhVytu9fG&#13;&#10;SUACEpCABCQgAQlIQAJ1JOAauTr2qm2SgAQkIAEJSEACEugZAZ4+UNoTCEqzp2ewLahjAkbkOkbl&#13;&#10;iRKQgAQkIAEJSEACEpCABMogYESujH7QCglIQAISkIAEJCCBYgkUGJIL5T2kvNjuq6lhRuRq2rE2&#13;&#10;SwISkIAEJCABCUhAAhKoLwGFXH371pZJQAISkIAEJCABCUhAAjUloJCracfaLAlIQAISkIAEJCCB&#13;&#10;HhBgBmOJsxhLtasHyC2iMwKukeuMk2dJQAISkIAEJCABCTSYgLtENrjzC226EblCO0azJCABCUhA&#13;&#10;AhKQgASmn0Cpga9S7Zr+HmuOBUbkmtPXtlQCEpCABCQgAQlIYIIEhgzJTZCc2fpFQCHXL7KWKwEJ&#13;&#10;SEACEpCABCQggZoQePPmTXj9+nV4+PBhuHHjRnj16lVYvnx5WLRoUZg7d26YOXNmaunTp0/D3bt3&#13;&#10;w4MHD8KjR4/Cixcv4sPUv7vIcN68eWHp0qVh8eLFYeHChWH27NkpP+c/fvw41UMZlEddlDFr1qyw&#13;&#10;YMGCsGzZspRnzpw539RbE8xdNUMh1xUuT5aABCQgAQlIQAISkEDzCCDinj17Fr766qvwn//5n+nz&#13;&#10;e++9F3bs2BFWr16dBBZUEHGffPJJOH78eDh//ny4d+9emDFjxnfE3Jo1a8LBgwfDnj17wrZt25I4&#13;&#10;Iz8ijnynT59OZVy9ejWJOcpA9G3ZsiW88847YXh4OKxcuTLMnz+fbI1MCrlGdruNloAEJCABCUhA&#13;&#10;AhKQwPgEiIYh4BBk165dC59//nk4dOhQEmYbNmwI69evDy9fvvymIKJw586dCydOnAg3b95M0TSi&#13;&#10;dkTPxkq5Huo4duxYOHPmTIr8IewQkUQEidbxTvTv+fPnYf/+/SkaSLRutKjfWPXV4ZhCrg69aBsk&#13;&#10;IAEJSEACEpCABPpGYChuDxi1QlEJm6YiIeJu3boVTp06FT7++ONw9OjRJNSIqFUFXLYFgXXnzp0k&#13;&#10;uA4cOBA2bdoUtm7dmqZR5nN4b51aST1M2Tx58mSqB0FIxG7z5s0pL1MsiQZevnw5fPbZZ8mmVatW&#13;&#10;hRUrViRhp5Cr0vWzBCQgAQlIQAISkIAEGk+g1P0h+2tXXqt2/fr1cPbs2RQhI1rGGrknT56kiBiR&#13;&#10;smoiWoaQY3olIg8Rhxhj+iWCa6x0//79JNIuXLiQRBpr4RCAb7/9dspLnayNo06ifUy/ZNolEcEl&#13;&#10;S5akyNxY5dfxmBG5OvaqbZKABCQgAQlIQAIS6BmBJJkKC8n1O0CY16qx1o0IGBGyjRs3prVwTLNs&#13;&#10;TXkzlDwNE+HFJiZsiDLetErKylMyEYuIPqZtEo0j6kZ+NkPZtWtXWkNHVJDzr1y5EogMcowNV5qW&#13;&#10;FHJN63HbKwEJSEACEpCABCTQNYF+C6euDepzBiJfRNUQaIgkImS7d+8Ot2/fTuvkWqtnjRvTHxFY&#13;&#10;vIjcIfgQW0y1ZMdJNixBlFEW6+byjpeUhQBExJGHCBuRNkQg55LIjx1srMJul9SFLUQMObeJSSHX&#13;&#10;xF63zRKQgAQkIAEJSEACEhiDAGvY1q5dm4QUO0sipJja+MUXX6TviNhVE1MxEWFMq2R6JZ85FyHH&#13;&#10;tEmOEzkj2saUye3btydhiLBjfRvHedwAkTzqRcxRZ2uiDI5RJoKResjbxPRdOk2kYJslIAEJSEAC&#13;&#10;EpCABCQwCgFmVBY2q/IbK/N0Rt7HSnlXx242BEEwEfnK688QVeS/dOnSqAKLiBzijsga4gwhSOL7&#13;&#10;HN0jwseGJog1Xnk6JI8V4Dy+QwSSn8cK5GfTVdvGd5SNfZxLHvI2MSnkmtjrtlkCEpCABCQgAQlI&#13;&#10;oCsC5Yk5HtD9Kk1/RCi1E3OIL6Y0IoBGe55bOwhZMHE85xtLCGIDkTHOJeqGOHvrrbdS9I0plNhH&#13;&#10;FI2dJw8fPpwid5SHGGPKJscReoiybO9o9fFdbgvnkoe6m5gUck3sddssAQlIQAISkIAEJDDQBJ49&#13;&#10;fZae0zb7yY00vZA1Y6OlvM0/0yJ55UjZaOdWv0MwjTa1sXpO9TPiiigam4/w2AHy7927Nz3AG2GH&#13;&#10;OGPaJZE0dsEkMncuPm+ODVHYRIXUToxW6/HzXwko5P7Kwk8SkIAEJCABCUhAAhL4DgFECa+S0sNH&#13;&#10;D8Px41fD8fuX01o0hNFoic1BiIzt27cvvXcq5EYra6zvmCaJiCP6tmXLlnQq0zLZrISpkiQEHTtR&#13;&#10;Yg+CDmF38eLFND0yC0cEHxE2om2jCTu+4xjnIB4Rm+RpYlLINbHXbbMEJCABCUhAAhKQwMATQPyM&#13;&#10;vTpuapuYxRXTKhFYRNuyiMMSvmPdHY8UYIdKdpxkd0umR+apnJzPFE0ijKNNmUTEcYxzxlpLN7Ut&#13;&#10;n57aFHLTw91aJSABCUhAAhKQgAQkMGECiKXduzaG9Qt3hXfffTeJm9EKq06tJE+/EpuO5EcNsOEJ&#13;&#10;kblt27Z9S8hRNxE1BBrv1bVwiDwieETpKCvvdNlqLwKOY5xDtI885G1iamarm9jTtlkCEpCABCQg&#13;&#10;AQlIoDYE8jPVtq9b9I0wGq1xRO2yYOrnFESiajw+4PLly0nQVadVYit2sLEJQo1IHOcSsWO6JZE1&#13;&#10;Xjx2AJHGC1HIc+JWrlyZdrckEsfjBphCShnUx5o/ont598vR2l/n7xRyde5d2yYBCUhAAhKQgAQk&#13;&#10;MGkCiBBeJaUs0IhGjbaWrGprtr/fbcAOnuvGrpQIM6ZREhFknR51I8zYtfLYsWNJjLFb5fDwcBJ0&#13;&#10;rJnj+XLkZzMUHmWwa9euJNYQc0ynPHPmTDhx4kS4detWisatW7cubNiwIW2yUm1vUz4r5JrS07ZT&#13;&#10;AhKQgAQkIAEJSKA2BLI462eUrRtYCEqmbjKlks9EzxBeRNKIumEvIg0hx7RIInaIOF5MkSQPu1fe&#13;&#10;uXMnnDp1Kq2dY1dLpmESeSOaR96rV68mgYiAQ8hxDBHYxKSQa2Kv22YJSEACEpCABCQgga4I9Dua&#13;&#10;1ZUxBZ7MowcQV0x5RKgh4oisHT16NEUM85o4zkOAsX6OxxSwiyVCDr5E7ojSZRGIkCN/3vQE0bp8&#13;&#10;+fK0JpBoHfUR+StFzE51tyjkppq49UlAAhKQgAQkIAEJSGBACRB14/EBTH1EkOVoWo7IIa7Y7ATB&#13;&#10;dvLkybQeDmFHyo8oQIT9/+zd53NcyZnv+YT3HoQlAIIA6Nmt7tbE7o7Ranfj3o2Ju3qhv3XebcTE&#13;&#10;ndBKo2mJas8mQZAgCMI7wnuA+/yyeCgQDY8yec75HqkaQNUxmZ+sYtVTT5qBgQGfgVP3y2jTOTRO&#13;&#10;7uHDh75L5vDwsM/A6XgFa8riaWkDPa5AUMdqtsu0bgRyaW156o0AAggggAACCCCAwCUF1P3x97//&#13;&#10;ve8yqYlGFFwdnWxEE5goyIoWBtfYNnWv1KagS/uq+6Vu2vf4psBQWTp1x9SC4kePVxdKPa4A7vjS&#13;&#10;BsfPk4a/CeTS0MrUEQEEEEAAAQQQQOBKAtbjz7r9XenQnB5UqHIpcNPttC2agVJdIK+yKVhToHY0&#13;&#10;U3eV86ThGAK5NLQydUQAAQQQQAABBBC4lkCIwdy1KsTBsRcojn0NqAACCCCAAAIIIIAAAjkTUDou&#13;&#10;wJScL1OI5cpZQ3DiYwJk5I6B8CcCCCCAAAIIIIAAAkcFMqFcWEFTWKU5qsXv+RIgI5cvaa6DAAII&#13;&#10;IIAAAggggAACCGRJgEAuS5CcBgEEEEAAAQQQQAABBBDIlwCBXL6kuQ4CCCCAAAIIIIAAAgggkCUB&#13;&#10;xshlCZLTIIAAAggggAACCCRToFBT/Z+lySyaZ+mk4zEyculoZ2qJAAIIIIAAAggggAACCRIgI5eg&#13;&#10;xqQqCCCAAAIIIIAAAjkQsPRXUWgpsNDKkwN2Tnm2ABm5s314FAEEEEAAAQQQQAABBBAIToBALrgm&#13;&#10;oUAIIIAAAggggAACCCCAwNkCBHJn+/AoAggggAACCCCAQIoFMouBhwcQarnCk0puiRgjl9y2pWYI&#13;&#10;IIAAAggggAACWRJgSFqWIDlN1gTIyGWNkhMhgAACCCCAAAIIJE7AUl8hBnG+TErLsaVWgIxcapue&#13;&#10;iiOAAAIIIIAAAghcTCDAWSsdUdzF2i65exHIJbdtqRkCCCCAAAIIIIBAFgRCHI9GGJeFho35Keha&#13;&#10;GfMGpPgIIIAAAggggAACCCCQPgECufS1OTVGAAEEEEAAAQQQQACBmAvQtTLmDUjxEUAAAQQQQAAB&#13;&#10;BHIsYP0Yg5vwhL6VOW708E9PRi78NqKECCCAAAIIIIAAAgUSCHF8nChCLVeBmimVlyUjl8pmp9II&#13;&#10;IIAAAggggAACFxbwGbnAUmCBFefCluyYNQEyclmj5EQIIIAAAggggAACCCCAQH4ECOTy48xVEEAA&#13;&#10;AQQQQAABBBBAAIGsCRDIZY2SEyGAAAIIIIAAAggggAAC+RFgjFx+nLkKAggggAACCCCAQEwF/MQi&#13;&#10;gY1JC6w4MW3ZeBebjFy824/SI4AAAggggAACCORSQOsOBLf2gFU41HLlsi049ycCZOQ+4eAPBBBA&#13;&#10;AAEEEEAAAQQ+Fchk5MLKgYVVmk+9+Cs/AmTk8uPMVRBAAAEEEEAAAQQQQACBrAkQyGWNkhMhgAAC&#13;&#10;CCCAAAIIIIAAAvkRIJDLjzNXQQABBBBAAAEEEEAAAQSyJsAYuaxRciIEEEAAAQQQQACBpAowJi2p&#13;&#10;LRvfepGRi2/bUXIEEEAAAQQQQACBHAv4iU5yfI2rnD7Ucl2lLhxzNQEycldz4ygEEEAAAQQQQACB&#13;&#10;tAjYVP9FoS1BEFp50vJcCKieZOQCagyKggACCCCAAAIIIIAAAghcRIBA7iJK7IMAAggggAACCCCA&#13;&#10;AAIIBCRAIBdQY1AUBBBAAAEEEEAAAQQQQOAiAoyRu4gS+yCAAAIIIIAAAgikVkDD0YoDm7aSIXKp&#13;&#10;fTp+rDgZuY8U/IIAAggggAACCCCAAAIIxEOAjFw82olSIoAAAggggAACCBRIwOasDG7WSpWJLd0C&#13;&#10;ZOTS3f7UHgEEEEAAAQQQQAABBGIoQCAXw0ajyAgggAACCCCAAAIIIJBuAQK5dLc/tUcAAQQQQAAB&#13;&#10;BBA4S0A9GEPsxRhquc6y5LGsCjBGLqucnAwBBBBAAAEEEEAgiQLMEpnEVo13ncjIxbv9KD0CCCCA&#13;&#10;AAIIIIBADgVCTXyFWq4cNgWnPiZARu4YCH8igAACCCCAAAIIIPCJgEVNRaGl5BTJsaVagIxcqpuf&#13;&#10;yiOAAAIIIIAAAggggEAcBQjk4thqlBkBBBBAAAEEEEAAAQRSLUAgl+rmp/IIIIAAAggggAAC5wmE&#13;&#10;2IsxxDKd58jj2RVgjFx2PTkbAggggAACCCCAQNIE/Bi5wCpFJBdYg+S/OARy+TfniggggAACCCCA&#13;&#10;AAKxESiyZeT0v7C2TIlCK1VYRkkvDYFc0luY+iGAAAIIIIAAAghcWyC4WSuvXSNOEHcBxsjFvQUp&#13;&#10;PwIIIIAAAggggAACCKROgEAudU1OhRFAAAEEEEAAAQQQQCDuAgRycW9Byo8AAggggAACCCCQMwGN&#13;&#10;QgtxJFqo5cpZQ3DiXwgQyP2ChDsQQAABBBBAAAEEEEAAgbAFCOTCbh9KhwACCCCAAAIIIFBIgVBT&#13;&#10;X6GWq5BtlbJrM2tlyhqc6iKAAAIIIIAAAghcTsAvP1AUVgfL8BZEuJwpe19fgIzc9Q05AwIIIIAA&#13;&#10;AggggAACCCCQVwECubxyczEEEEAAAQQQQAABBBBA4PoCBHLXN+QMCCCAAAIIIIAAAggggEBeBRgj&#13;&#10;l1duLoYAAggggAACCCAQNwENjwtsiFxw5YlbmyahvGTkktCK1AEBBBBAAAEEEEAAAQRSJUBGLlXN&#13;&#10;TWURQAABBBBAAAEELi1g6bgiUnKXZuOA3AqQkcutL2dHAAEEEEAAAQQQQAABBLIuQCCXdVJOiAAC&#13;&#10;CCCAAAIIIIAAAgjkVoCulbn1TdXZDw4O3O7Ojtva2nBra2tue2vLHezvu8P3h747QmlpmausrHTV&#13;&#10;NbWurr7eVVRU+PsPDg7d3t6u29rcdGurK3b8ltvf33Pv3793xcXFtl+lq6mt9cdVVVW7srKyVLlS&#13;&#10;2WQLHB4e2utkz+1sb7nN9TW3az/1unlvrxuNZC8pLXXl9hqotOd+VU2dKyuPXjf7bm9n27/OtjfX&#13;&#10;/Wvv8PDA2YF2WLErtddJeWWVP66yutaOK082JLVD4AQBvS/t7e3595cVvb/Y+4z+1utO3eT0flJV&#13;&#10;VeVq7H2pXu9L9h4VXPe5E+rFXfkV0DLgYS0Fnql/qOXKb+uk+2oEculu/6zWXkHc0uK8m3j7xo0M&#13;&#10;P3Mz01Nuwz6Y7u/tu+KSEh+8tXd0ur7+2+7OvYeu9UabK7H7FcStLL9zk3bc859/clOTb926BYJ6&#13;&#10;A9aHT+13e+COP667p8/eeBuyWm5OhkAhBRTEba6tuoWZSTf+6rlbnJlymxv2/Lf79UVGVW29a77R&#13;&#10;7tpv9rmb/XdcQ/MNZw/4IO7d/Kybm3rrpsZH3fLCnAWDm+69fUDVlyY19Y2utaPbtXX3ua6+2xbY&#13;&#10;NfMBtZANzbULIqCgbWVl2b0dH3dPf/rB3p/eulUL6HZ39+z9p9iCtwbX1X3T3b494O4/eOja2tv9&#13;&#10;645griDNFfxFi0OM5oJXo4C5FCCQy6VuSs6tzJm+3Vy1N8tXI8Puzdiom7Ugbs0+nCoY84/vv/fZ&#13;&#10;tp3tbcu27fvsmrIGysxtrK+7169G3NjoKwviJiyoW/54nPZdmJ9zh/5b1V375rTalVtGQt+iKghk&#13;&#10;QyDuAtubG27m7ZibnRjzQdz62rJ/vut1o6BMQZ4yb8pSV1bVWHWLLGtQ5dZX7cuPsRE3NznuVt4t&#13;&#10;um3LNPiMnO2hL0fWV5fd3u6uvymjp9dbVU2NBXRk5uL+nKH8FxfQ+8voq5fu1cuXPoh7927Jv78c&#13;&#10;HmbetxTkbdv7kl4r6vmh95WGhgafmbv4Vdgz8QIWwIUYw/kyhViwxD8hwqkggVw4bRHbkiiIUzZu&#13;&#10;dmbaPfnLn93i/Lzr6bvlhu49sG83O+3DZ5V/k5yZmnQ//fidfTM6Zl3FKvx9ff2Dbnlp0T35+s9u&#13;&#10;fm7G73/r9qDr7Oz2XcNWVt65qYm3PsO3trrqmppaXFV1jWtobCKQi+0zhoJHAgrW1iwbPfLTN+7d&#13;&#10;/Iyrb2p1t+89ds3tXdYNudoHZEuzU+718E9ubmLcvsSodDtbm66h5YZbWVpwIz9+47tjdt0adC0P&#13;&#10;ulxdY7Pvirlr3ZMX56bdm5GffbCnDJ2+DOnoueVqGwjkIn9+JltAr6/FxQX3l//6s5uy958bltn+&#13;&#10;4otfu5s9PfZlYo3bsS9IJicm3HfffuNe2xeJ6vqv18mdu/cI5JL91Lhy7cjUXpmOA3MkQCCXI9g0&#13;&#10;nrbYuqlUVFS5xqZmC+T63cDgHdd5s8e/OW5ubPis3fsfvvWZu3cWvC02NLm6uga3YF3CJu1Dqr4V&#13;&#10;ffDoc3f3/kN7o+2zD63l7p1lGkqsG9nrlyP+uOnpCdfQ1OTPqTddNgTiKuAz1fahcWtzzc1b98jV&#13;&#10;dwuusaXNbu2u+9aQq7UuXzsWkGnMmwK5DcvMrVo2QWPlNG5uc83G+2ysuyJ7fbRY4Nc7eN+6Xbb6&#13;&#10;L0CU5SuxrPW0dblcW15ySxbUVVm2obmtI65clBuBSwno9aUeIeoZMjb22r4onHPt9sViR2enu3vv&#13;&#10;vmtqbnIb9r6kTYHcsvUEWVhYsPecd27XMtpsCBwXUOIrtORXaOU5bsbfuRcgkMu9ceKvoHE8yrAp&#13;&#10;+Po///u/+okamlpafbfJKusClhlsri5eOx8mMXHWNbLcB3bzc7M+kFOXsIbGRhsHN+B6LQhU1k3n&#13;&#10;bbHMQ9fNXtdr4+rmZ2fsNmuD0uts3Fy7z8olHpcKJlZA3SY1Dm7Pstk7O1s2ZmfHZwMscrM66xZt&#13;&#10;mY8P+iZYY0217VomwfpK+gCuwl4rGj/XaK8VPxGKvW6qNHGDZa9bO7r8pCnbNnZu3bLb+3xAjVD5&#13;&#10;mXAB9RRRF2N9QagJTvQz6uqvqluc93Gzl5J/vym115e6VpJ1+UjDLwggELgAgVzgDRSH4ulNT29+&#13;&#10;9Q2NfuybylxqGYMt6wI2OfHWLVkXsFX7EDkx/sbPsFdpwV1Tc4sFZDVu3SZDWbVvQktKSv2g82YL&#13;&#10;ANVtMtp0Hv3d1tZuE0Cs+/FzCuY01o4NgVgL+PgsMytllc0quWVjeTSubXbijR9XqvFsCvIWZ6d9&#13;&#10;wFdpAZuCM3W/1Mx6Fdb1sri4xOl+ZfL0M9qKisr8hCd6XN8hawZMzR5ro+6iXfiJQCoEyqxbcV1d&#13;&#10;vU1wsmrZtiU3al0ola2rq6vzwd2EvUdp4pNa+1sTa7XYe1CFjcNmQwABBOIgQCAXh1aKSRkV0Cnw&#13;&#10;0qbfFyzb9of/+f/68W0K2DSYXPf33rrtenttrI69ub4aeW5vplvWVbLKv9lGxx+tsu6rqa3zyxCo&#13;&#10;e8yadSnTxA9sCMRZIFoioNZml+zo7ffZg3nrOjxjk55kuk+W+AxCkQVi6ibZ/mH2Sc1CqS9OtCnD&#13;&#10;VmxfglTb6yPafJdNy3BrBsvlxXm3YcGhAr0am/1SY+XYEEiDgO8pYgFZU3OzGxy6Y1nvHZuI67Ub&#13;&#10;tW76mtRE7yuaTEvvSZoduf/2gBu6e9dmSB7wj6fBiDpeUsC+fLOnS1hbaOUJSycVpSGQS0Uz56eS&#13;&#10;ekPULdr03b8+VOqmN1W9ceqnPpgqW6dNM4ppemi9kWomvugDqn/ww3+UVVAGQjNVqvuZAj91kWFD&#13;&#10;IM4CmddLiSuzcaV1Dc12a7KZJ20s6Vbmuf3+w6x6er0Uf3gdqbuYXkMnrgv3YR91o1yzzMP81IQf&#13;&#10;H6fXn8bONbW2+/Xo4mxG2RG4qIBeX3o/0RpxLa2t/rZhvTo0Xlvbob0u9HpSxrrUXmsIOleNAABA&#13;&#10;AElEQVT+9WbvKwf2JYheM2wIHBXQv8P6X2hbqOUKzSnJ5SGQS3LrFrhu6qbyz//7/+Ueff6F7wqp&#13;&#10;JQm0Tpxmovz+2yc+w7avhVntzVMfTktKTx6bEL0ha1IHLR6+v88bbYGblstnSSD6wKjnvzJz1ZY1&#13;&#10;0/i2G7b+mxbz3t7a8F0rx18+s1ktZ93bV8N+cE93/5B9+dH8SSl0roODfbdqXZlfPv3WTbwesS9K&#13;&#10;Vl19Y4trt9kq22/echU2UQobAmkRyLy+LKCzLwObLTOnZQW05E1vb59fymbdArtJW1fuxx++d9M2&#13;&#10;q+XTn370Qdzd+/ft/cnWa2RD4KiAxXFHv6w++lDBfg8vtiwYRVovTCCX1pbPQ701Bk6Lf3fv91oX&#13;&#10;sD03aZMxbNksfFozbvLtuP8HUWPlKmyNq4tuRxJ+Fz2E/RAIUuDAunVpkpNNWzdu0wIufVHR3tXr&#13;&#10;btjSG1rIu9yy0FpqQMHd2sqSD+Q0u6UmCtIslVpqQJufNMUCuC3L5imIm3n72k29eeW7VDbYmLqO&#13;&#10;nn7X2t5t+2vJDv7JD/LJQKGyLqCeHnq/WbblPZZtrTh1Zb490O+DuB4FctXVNmvlumuw2WEXbbbK&#13;&#10;afui8c2bzNI43bY8QWsrgVzWG4UTIoBA1gV4V886KSeMBD5m0uwNVN0qWyxDd+/BI79o8czMlH14&#13;&#10;XbcJUhpsjE+xe79rkzFYZi7KUETn0M9MpsEes24wWoqg9JTM3dFj+B2B0AV2d7fd8sKsm5sat0W9&#13;&#10;37hSWyOu0T48tnX3+m7G6lKsW/ONDtdz+64rtteRxs/NTZW5ga1ffayesnDqkqnzvPzpW7+UgcbH&#13;&#10;KdC7fe8z19l7289oqSAuuG+TP9aCXxDIroBmqZyZnrb14UY/rhHX3tHpbtmXi9UWxGkJD3W97Oru&#13;&#10;tmVvHvsZYV/Z+Lny8jLrfvm/ZLcwnA0BBBDIkcC1AjmNU9IA4uuOV9I/phU2ff1J46NyVG9Om0UB&#13;&#10;tb+medbYgxX75lPdWFpu3LA3yxr/Lag1r20l/s2zxT6oNthYoEw2YtsHeBr7psW+/fTQfszCp4XT&#13;&#10;0gSapTIaS6eJUXiufGrEX/ETOLCMwcbqil/YW7O6aoxcZVWNq7G1FaNNyw2oq6XGuGnBcC07oOyd&#13;&#10;li1QAKclPdbtNbcwM2mZuLFMEGdZiHrLdHf2WDbcumAqG6fJUpTxY0MgLQKaXGtZY0Xn5/yi4M0f&#13;&#10;ZkputHVIo03vI5rRUrMiq2ulxl+vLK/495poH34igAACIQtcK5BTEKcFNDdtjZbrbPp2rNUGI+sn&#13;&#10;W/wEFMTpDXPcZgR7+uN3vqvk//Yvv/XrwfnJTT70h9T4cQ0u1zToyi5owW/NXKmJTPQGqpktT5qN&#13;&#10;UjOLbdhjO/YhtsrG+GjaaGX42BCIs4Ay0Lv2BYW+pFBQl5l44eRJFpRJUyCWeT1ZQGZ/K4hbsVkp&#13;&#10;1Y1y5MdvbbHwRR/0KXjrGbxnXTRv+uDQB3H0SY7zU4WyX0FAXzCqa6W6HO/Z8gKZ19cJJ/KvLZtQ&#13;&#10;KHp98YXHCUjcJQENRwttSFpo5eGZkn+Ba30aXreuca9evXKztq6XPmyf+g/lOfXq6Ohwn3/+OYHc&#13;&#10;OU6hPqyuj2p7BWJjtkZPUXGR67bFwZWRa7C15coryv0kJRsba35R7xUbs1BRVWlrztW4tvYO/6FU&#13;&#10;z59Vyyws2RcDy21L/jF1K9O3qtp/zpYyWF9b8wPV1UXzMuPqQnWjXOkWUGBWal9mqIuXXj8aD6dg&#13;&#10;bM2yc1oTTl0hlY3etvt1n7pPltsMl3pMQeDq0qKbtAlNJi2QW323YK+7Ej+2ToFc961Bv+acDwAJ&#13;&#10;4tL9REtp7RWY6ctCLbmh14vWIV2Yn3dLi4t+eQH1BFFWW+PkNEZuzd5f9EWhJkTRY2wIIIBAHASu&#13;&#10;Fcgt20LO33zzjXv69Kn9Y7hhU8PvXqnOjx49cl1dXa69vf1Kx3NQYQWiBVdrbS0rfThdWV5yL54/&#13;&#10;tS6WRW7o3kOnrizKps3PzrhnT39wEzbRiQI8P17h9qB/7hTbvu/sg6kmQtF00T19/b67rRZwnZp4&#13;&#10;68Zfj/qs3a3+Add9s9cPVC9srbk6AtcTKLM1rrTAt7pU2khQWyrAArOxl36JAK0rpy6VytitLM27&#13;&#10;idERtzg37Sc+UTfLPXs9zdp4ueff/dW6Vr5zLTY5SsfNPtd1a8g1t3X4deUI4q7XPhwdb4GKygp3&#13;&#10;o00LfLfYq+u97z00/PyZf38ZGBryXSq1DM6s3peePXWTExOuobHR3bzZw5fK8W76nJXeT/Uf2Bdj&#13;&#10;IS6JkLMG4MQnClwrkNM3Xhrbpm+TlZVTN4Z6m9pXsxXqw/hFvtXShw11qaSr3IntE4s7NY5H49Ya&#13;&#10;m5otyOqxrgfv3bIFZS9Hht2+fRNab7OC7Vr3SwVyCzZeQRm7npv9NqPlgOvs6vGZOAVncx8eH37+&#13;&#10;s307uupn51OWToGcusk02Kx7Hd03LYvXSUYuFs8MCnmWQKl9668lB5putPtxbCs246S6SmqJgR3r&#13;&#10;aqzM2551X1+ysXEK1pShu2GvF81EuWGvj0U/Lu6131cTm2hm2M31Fbvke7dkQV+0KbOta+l8Chq1&#13;&#10;rAEbAkkXKLfZXZvsPanDviTWLJVz9hlFt5+f/uQ2LLtda4uCa1z2lI2NU5ZOn0H6bvXbzJaD9hmm&#13;&#10;Nuk81A8BBBIiUGTd4k4elHGBCq6srLjx8XH33XffuX//93+3rnXr7sGDB25gwLImNhOUgrqLbNpP&#13;&#10;+2vsUy627b1Dt7K553bsJ1v2BfQU0k3j5N68fuXG7PZm9KVTNk1Bvp5g0Zg4dafssOnV795/6Los&#13;&#10;eNOslZokZdSCPh379u0b35VSgVv01FR3l2ZbuqCvv989fPwrf3w5k+NkvyGPnXF9Z8/NrNjYRfvJ&#13;&#10;ln2BaNmAZQveJkZf+AybAjB1AdMWZdTUNazCgq9mW3Kgb+iBH6Tx9tVz9/blsB037Ltc1lqAVlVT&#13;&#10;5/dTV82jmwI3BXCdluUbevyVX7rg6OP8nl2Bxupy13+jzuknW+EE9N6jLzf0JfOzn5+60Vcv3eTk&#13;&#10;hE2steLfk6LXl7pfahiAMnGPbYhHb98t12hfGlba2G22/AuoJ09Fqdb+C2v01+v5Dfc/n82514uZ&#13;&#10;BeXzL3PyFftbatz/cb/N/s2pOXkH7k28wKfv+Jesrr7RUtCmD93TNs3v3Nyc71+uhTcV0Km7JFvy&#13;&#10;BaI3xFoLxNX1sdy6jPmlAiyDoFksNRmKPowqaOvsuum7TarrpGawVFa31Pa7PXjHZ9kOLSBUVwFl&#13;&#10;5DR+QefSwuJ6vPfWbf+71v9hQyDuAn6MXHG5D7I0pq3c1lNU1k0ZOI2H07+rCsqqbRbLFstCt9uy&#13;&#10;BMrI7e9Zlm522maytC5j74d8Rk5ZN70O2RBAICPgx8jZF37qWnn33n3rjl/ls27KwGUm1tr3vYYU&#13;&#10;tCmIu3X7ts/Iaf04HcuGwCcC+uc1xH9iQy3XJ3j8kUuBawVyUddKjW37h3/4Bzc8POxevHjhx8oN&#13;&#10;Dg66zs5OPlzksvUCO7eCtRoL5nr0jaaNi9uy2Uy1ZIBmqdRirOpqqy63Vfbtp8bT6fmjD5+6v97G&#13;&#10;zJXZN6NatkBddPVNqjJy0Zux9lc2T9k5NgSSJBCNlauw57YW+tYSA4f2JYae/3rdaNZJTe6jxzVu&#13;&#10;TpmGocdfupsDd3zXS02Iok8YpwVyx7tWJsmOuiBwnoCGf9yw9xUN+VDA5t9fbHKt9x/el5SR0/uS&#13;&#10;ulPqy8jofem88/J4ugSieCm078uicqWrNajtUYFrBXL64KB1WDTLkwI3zTw4OTnpP2jod930uP5h&#13;&#10;ZEu+gA+6LIOmLJoCs4tuGmNXoZt1ZdE4OzYE0iTgn/8WpClQ0+QnF9nU1ZINAQTOF/BZbWW2LZBr&#13;&#10;tYCODYHrCISYlLtOfTg2/gLXCuSi6usbL3Vf6O/vt650Gmzv/CQomsVSjxHIRVL8RAABBBBAAAEE&#13;&#10;EIibgLJxwWXkiCzj9jTKenmzEsgp66aZJ9V94e7duz4Tp/FzbAgggAACCCCAAAIIIIAAAtkXyEog&#13;&#10;FxVLwVxvb68f26FMnMY+KchjQwABBBBAAAEEEEAAAQQQyJ5AVgM5BW4aL8eGAAIIIIAAAggggAAC&#13;&#10;CCCQO4GsBnK5KyZnRgABBBBAAAEEEECgMAKa4O+02YELUyKN2WOQXKHsQ7ku00mG0hKUAwEEEEAA&#13;&#10;AQQQQAABBBC4oAAZuQtCsRsCCCCAAAIIIIBA+gSU9/K3wBJgUbnS1yLUOBIgkIsk+IkAAggggAAC&#13;&#10;CCCAwCkCgcVxp5SSu9MkQNfKNLU2dUUAAQQQQAABBBBAAIFECBDIJaIZqQQCCCCAAAIIIIBATgRC&#13;&#10;7cMYarly0gic9CQBulaepMJ9CCCAAAIIIIAAAgh8EPAxU2B9KwMrDs+VAgiQkSsAOpdEAAEEEEAA&#13;&#10;AQQQQAABBK4jQEbuOnociwACCCCAAAIIIJB4AS3ZFtq6bSwjl/in3bkVJJA7l4gdEEAAAQQQQAAB&#13;&#10;BNIuQFfGtD8Dwqs/XSvDaxNKhAACCCCAAAIIIIAAAgicKUAgdyYPDyKAAAIIIIAAAgikWUCZuBCz&#13;&#10;caGWK83PlXzXna6V+RbneggggAACCCCAAAKxEwgxmIsdIgXOqgAZuaxycjIEEEAAAQQQQACBZAmE&#13;&#10;mvsKtVzJav2Qa0NGLuTWoWwIIIAAAggggAACBRdg1sqCNwEFOEGAjNwJKNyFAAIIIIAAAggggAAC&#13;&#10;CIQsQCAXcutQNgQQQAABBBBAAAEEEEDgBAECuRNQuAsBBBBAAAEEEEAAAQQQCFmAMXIhtw5lQwAB&#13;&#10;BBBAAAEEECi4QJEtQFCkgXIBbSoTW7oFCOTS3f7UHgEEEEAAAQQQQOAMgcxEJ+GtJReV64yi81DC&#13;&#10;BQjkEt7AVA8BBBBAAAEEEEDg+gKBJeSuXyHOEHsBxsjFvgmpAAIIIIAAAggggAACCKRNgEAubS1O&#13;&#10;fRFAAAEEEEAAAQQQQCD2AgRysW9CKoAAAggggAACCCCQS4EQpxUJsUy5bAPO/UsBxsj90oR7EEAA&#13;&#10;AQQQQAABBBD4u4BFTcGNkSOS+3v7pPQ3ArmUNjzVRgABBBBAAAEEELiYgGKm0OKm0MpzMUn2yqYA&#13;&#10;gVw2NTkXAggggAACCCCAQPIELB0X2jpy4aUIk9fsodeIMXKhtxDlQwABBBBAAAEEEEAAAQSOCRDI&#13;&#10;HQPhTwQQQAABBBBAAAEEEEAgdAECudBbiPIhgAACCCCAAAIIFEwgxPFxwgi1XAVrqBRemDFyKWx0&#13;&#10;qowAAggggAACCCBwOYHgZq28XPHZO4ECZOQS2KhUCQEEEEAAAQQQQCBLApb6CjGI82Vi6sosNXI8&#13;&#10;T0NGLp7tRqkRQAABBBBAAAEE8igQYjCXx+pzqQAFCOQCbBSKhAACCCCAAAIIIBCOQIjj0UjGhfP8&#13;&#10;KFRJ6FpZKHmuiwACCCCAAAIIIIAAAghcUYBA7opwHIYAAggggAACCCCAAAIIFEqArpWFkue6CCCA&#13;&#10;AAIIIIAAAvEQ8BOeBNaZMbDixKMhk1VKMnLJak9qgwACCCCAAAIIIJBFAcVLIcZMoZYri/Sc6hwB&#13;&#10;MnLnAPEwAggggAACCCCAQLoFNGNlaLNWhlaedD9DClN7ArnCuHNVBBBAAAEEEEAAgRgJhJiVixEf&#13;&#10;Rc2BAF0rc4DKKRFAAAEEEEAAAQQQQACBXAoQyOVSl3MjgAACCCCAAAIIIIAAAjkQoGtlDlA5JQII&#13;&#10;IIAAAggggEByBEKcWISunsl5fl21JmTkrirHcQgggAACCCCAAALJFwhxphOph1qu5D8jgqkhGblg&#13;&#10;moKCIIAAAggggAACCIQqUMQ0kaE2TWrLRUYutU1PxRFAAAEEEEAAAQQQQCCuAgRycW05yo0AAggg&#13;&#10;gAACCCCAAAKpFaBrZWqbnoojgAACCCCAAAIInCcQ4kQnKnO+y/X+/Xt3eHjo1tfX3fz8vDs4OHBN&#13;&#10;TU2utrbWVVRUuJKSEk+p+3d3d93GxoZbWVlxm5ubbm9vz+n44uJiV1lZ6erq6vxxNTU1rqys7JMm&#13;&#10;0L46RtdZW1tz29vb/lrq2lpaWuqqq6tdY2Oj07Hl5eUfr/vJSVLyB4FcShqaaiKAAAIIIIAAAghc&#13;&#10;TSDEeUXyPWRPQdzOzo4bHx93//Ef/+F///LLL93AwIC7ceOGD7CkqyDu3bt37vXr1+6HH37w+6+u&#13;&#10;rvpgTIFXe3u7u3fvnj/u1q1bPig72ioK4t68eeNevXrlhoeH3czMjA/mFAQqAOzt7XWff/6507Et&#13;&#10;LS2uqqrq6OGp+p1ALlXNTWURQAABBBBAAAEEriKgDFgaN2XYFMApuzY7O+uDsydPntikmUWuq6vL&#13;&#10;dXZ2uv39fZ9xU7Cn/RSAjYyM+CBOQZ3OoYycsm06R5S1U1ZN2TwFeNp0HT3+888/u9HRUZ/5U2Cn&#13;&#10;80bH66eyfwoYHz586I9XWdI4GQ2BXBpfkdQZAQQQQAABBBBA4MICFif42f4vfEAedlSZ8rEpuFpc&#13;&#10;XHQvX750f/3rX93Tp0/d2NiYa2tr8wFcVAYFWwrUpqen3R//+Ef/U4HenTt33M2bN30XSgV1yrYp&#13;&#10;UFOWThk1BXPqoqkATV02FQDqOuqa+fjxY9fT0+MaGhp8Vk7ZwKmpKff999/7MrW2trrm5mYf2BHI&#13;&#10;RS3BTwQQQAABBBBAAAEEEEitQDRWbW5uzneTVIZM2TKNXdva2vIZMQVv0ab9l5eXfQCnYE37qOul&#13;&#10;grH+/n6fdVtYWPDj5JSxU1A3MTHhAzF1j9S5FKS9ffvWB2kaC9fX1+c+++wzv4/Op7Fx2u/Fixc+&#13;&#10;IFS3S2UE6+vrfWYuKktafpKRS0tLU08EEEAAAQQQQAABBC4oEI1VU9ClDJgyZN3d3X4snLpPHt8U&#13;&#10;aE1OTvoxbeo6qUzZ4OCgHwunrJvGuCmLp+BM9ytzp5smS9G4OWXklOlTsKhjlc1TNk5ZN3W91KQo&#13;&#10;Q0NDfiIUZQVVHh2vc+oxddFM20Ygl7YWp74IIIAAAggggAACiRBQ8KMMlX6etUVjyC7T/VDnjca+&#13;&#10;KUhShkzdJJeWlvw4uePXUxdMZdyUadPskuoOqSBM3SajTfcrSFMWTZk97RtNZqJ9FMQpSFSGTfvo&#13;&#10;WF1Xm45VOTSxStTVUmVRxlD7pnEjkEtjq1NnBBBAAAEEEEAAgQsJaCiaTaUR3mQaFrtFwdZZwZyC&#13;&#10;N2XDNEGIfl40mNMyAcqUKZC6e/euD6TUtfHZs2f+PmXsjm4K+jTuTZk5dZVUsHV8aQHtr4BMs09q&#13;&#10;HwVxCtzULVOblhvQ8bqugjnte3zTOfWYrhUtcRAdf3zfpP/9S52k15j6IYAAAggggAACCCBwUYFM&#13;&#10;JOfXbbvoIfnYb2dXGbB5tzGfmVFS662dtCkgU1ClIEw3/X2RTQGTjovGnymoUhCo7pMnBVjqTqkg&#13;&#10;TLNJqiukrhOtLXf0erpPQZzOr30VEOpYbUeP1z6nHa9zR8frmOj4o9dJw+8EcmloZeqIAAIIIIAA&#13;&#10;AgggcGUBH8vlaZbIixZy3bJXwzOzbnnqtc+SacbHkzZ1Rbx//7578OCB/3nRQE5BVLRvlMk7K5sX&#13;&#10;ZQcVVGn/KPA7XiadQ+fWPtpXt6hrqLJ60fHa56TrHT9ex+jaadwI5NLY6tQZAQQQQAABBBBAIPYC&#13;&#10;uYwtFTCdlHnLJVoU0OXyGkk6N4FcklqTuiCAAAIIIIAAAgikQkDjzG7fbHBVd/rcF1984ddZO6ni&#13;&#10;yqpFXSt1TK62o5kyZciOZtqOXlPBmh7TPsq6Hc3c6Xdl6i57vI5J40Ygl8ZWp84IIIAAAggggAAC&#13;&#10;sRbwMzi2Nrq2unIf+JyWzVKApUAn6s6Yq0rr/BrXpvFxmohEY/YUsB3fdJ/GtWmCEu17dCycgk7d&#13;&#10;p8d0/EldJnW8Hjvp+OPXSvrfBHJJb2HqhwACCCCAAAIIIHAtAYuFbLzWtU6R9YN9gFaSGYt2WhAX&#13;&#10;XVT7Rrfovmz/jGaT1CyXCtQUzGn82vFN90WzU2pfTaaiY1UH/a5FxaPjT5qNUvdFs2NGx+e7C+jx&#13;&#10;OhXqbwK5QslzXQQQQAABBBBAAAEEriiQCS4z2bYrniKrhylDqHXjNDOmgjWtERet8aYFwZWx01pz&#13;&#10;WvtNC3krGFOXTy3orWO1adkB3a+b9tG+LS0t/nFl4rTcgCZ1UbCna+haumZ0fFYrFIOTEcjFoJEo&#13;&#10;IgIIIIAAAggggEBhBJSI8+vIBbYAQaZMhTE56arqFtnV1eUX9Vb2T4uDDw8P+zXnbt++7WfAXFxc&#13;&#10;dOPj4+7ly5e+e+TQ0JDr6+tzCvSUkdPvWlfu9evXflkCPa5gTcGculOOjo66Fy9eOJ1H2biOjg5/&#13;&#10;TXXPTONGIJfGVqfOCCCAAAIIIIAAApcSCKxn5aXKno+dNbZNQVdnZ6cPyJRRU0bup59+8sGZHleW&#13;&#10;ToGcsmtNTU2up6fHB2LRMgfd3d1+HwV66+vrbmxszI+T03m15pyO1SLiyuQpaFQgp8fUNTONG4Fc&#13;&#10;GludOiOAAAIIIIAAAgggkEUBTaiiLo4KsH7zm9+4kZERn1l78uSJ+/rrr31ApkydMmm9vb1ucHDQ&#13;&#10;37TOXdQ1Ur/fuXPHd6FU9k2B3NOnTz9OeqJrKADULJ3K1ulaChCZtTKLDcmpEEAAAQQQQAABBBBA&#13;&#10;IHkCWsJAC4xvbm76jJgCs2gJAY2DU4bs7t27PjjTrJMK3jTmTWPaFLBpHNy9e/fcwMCAP17dKqNN&#13;&#10;59HjDx8+9F0x1TVTGThNfqJgTZOhKAjU4/39/T4zp2umdSMjl9aWp94IIIAAAggggAACFxLITCxy&#13;&#10;oV3ztpPKVIhN3R9///vf++6RmmhEwVWUUVN51M1RWTNlyhSUKeDTTJMaA6dgTN0oFQzW1tb67Nzx&#13;&#10;OigwVJfL5uZmH/AdXcZA59bj6lqpAFDXSPNGIJfm1qfuCCCAAAIIIIAAAghcQkCBm26nbcqQ6aaA&#13;&#10;TZOUXHZTsKZATTe2swUI5M724VEEEEAAAQQQQACBlAv4mSsLlAE7jT6w4pxWTO7PoQCBXA5xOTUC&#13;&#10;CCCAAAIIIIBAMgQInJLRjkmqRXGSKkNdEEAAAQQQQAABBBBAAIE0CBDIpaGVqSMCCCCAAAIIIIDA&#13;&#10;lQRCnOhEFQm1XFdC5qArCdC18kpsHIQAAggggAACCCCQJgFNo8+GQEgCZORCag3KggACCCCAAAII&#13;&#10;IIAAAghcQICM3AWQ2AUBBBBAAAEEEEAgvQIhdmMkQZje52NUczJykQQ/EUAAAQQQQAABBBBAAIGY&#13;&#10;CBDIxaShKCYCCCCAAAIIIIAAAgggEAkQyEUS/EQAAQQQQAABBBBA4BcCmuQkxIlOQi3XLwC5I0cC&#13;&#10;jJHLESynRQABBBBAAAEEEEiGQGaMXFjBHGPkkvHcuk4tCOSuo8exCCCAAAIIIIAAAokWiPJeYYVx&#13;&#10;mRxhaGVK9BMhwMoRyAXYKBQJAQQQQAABBBBAICwBMmBhtQelcY4xcjwLEEAAAQQQQAABBBBAAIGY&#13;&#10;CRDIxazBKC4CCCCAAAIIIIAAAgggQCDHcwABBBBAAAEEEEAAgTMEQhyLFmKZziDkoRwIMEYuB6ic&#13;&#10;EgEEEEAAAQQQQCBJAkW2AEFooVNo5UlSe8ejLgRy8WgnSokAAggggAACCCBQCAGLl/zyA4W49hnX&#13;&#10;9JOvEMudIZT8hwjkkt/G1BABBBBAAAEEEEDgWgKWjwtu2kqiuGs1aQIOZoxcAhqRKiCAAAIIIIAA&#13;&#10;AggggEC6BAjk0tXe1BYBBBBAAAEEEEAAAQQSIEAgl4BGpAoIIIAAAggggAACCCCQLgECuXS1N7VF&#13;&#10;AAEEEEAAAQQQQACBBAgQyCWgEakCAggggAACCCCAQG4ENKVIiNOKhFqu3LQCZz1JgFkrT1LhPgQQ&#13;&#10;QAABBBBAAAEEPgj45QcCm7UysOLwXCmAAIFcAdC5JAIIIIAAAggggEC8BELMysVLkNJmW4CuldkW&#13;&#10;5XwIIIAAAggggAACCCCAQI4FCORyDMzpEUAAAQQQQAABBBBAAIFsC9C1MtuinA8BBBBAAAEEEEAg&#13;&#10;UQIhTixCV89EPcWuVBkycldi4yAEEEAAAQQQQAABBBBAoHACZOQKZ8+VEUAAAQQQQAABBOIgYOmv&#13;&#10;4GaJJCUXh2dOTstIRi6nvJwcAQQQQAABBBBAAAEEEMi+AIFc9k05IwIIIIAAAggggAACCCCQUwEC&#13;&#10;uZzycnIEEEAAAQQQQACBOAsUucz/QqtDqOUKzSnJ5WGMXJJbl7ohgAACCCCAAAIIZEWgKLhBclmp&#13;&#10;FieJsQAZuRg3HkVHAAEEEEAAAQQQyL1AiPOKhFim3LcEVzgqQEbuqAa/I4AAAggggAACCCBwggCB&#13;&#10;0wko3FVQAQK5gvJzcQQQQAABBBBAAIHQBRTEhRbIhVae0NswieWja2USW5U6IYAAAggggAACCCCA&#13;&#10;QKIFCOQS3bxUDgEEEEAAAQQQQOBaAiGm41ShUMt1LWwOvowAXSsvo8W+CCCAAAIIIIAAAikUsMn+&#13;&#10;g5u1ks6VKXwiflJlMnKfcPAHAggggAACCCCAAAIIIBC+AIFc+G1ECRFAAAEEEEAAAQQQQACBTwQI&#13;&#10;5D7h4A8EEEAAAQQQQAABBBBAIHwBArnw24gSIoAAAggggAACCCCAAAKfCBDIfcLBHwgggAACCCCA&#13;&#10;AAII/F0g1MkhQy3X3+X4LdcCzFqZa2HOjwACCCCAAAIIIBBvAZuxMrhZK4ObRTPeTRzH0qcikNM3&#13;&#10;FsX2ZC9mltY4Pkcpc4EEykuKXV1VmSsrJXFfoCbgsjEU0KtlcnHDTdmNDQEELidQb+853S3VTj9D&#13;&#10;20L8CBlimUJrt6SXJx2BnD3Ti+3dtaSEp3zSn9DUL3sCNSWlrroyFf9EZA+NM6VeYGJhw/3Xizk3&#13;&#10;sbCeegsAELiswO2OevffPusKMpBTXfgUedkWZf9cC6TmU1omI8dLMNdPKM6fHIESS2FXlJW4UsvM&#13;&#10;sSGAwMUEphY3fUbu6dvlix3AXggg8FFA7zubO/sf/w7pF32CDO1TZGjlCam90lIWPqGlpaWpJwII&#13;&#10;IIAAAggggAACCCRGgEAuMU1JRRBAAAEEEEAAAQQQQCAtAqnpWpmWBqWeCCCAAAIIIIAAAlkWsH6M&#13;&#10;4c1ameU6crrYCZCRi12TUWAEEEAAAQQQQACBfAmEOD5OdQ+1XPlqF67jHBk5ngUIIIAAAggggAAC&#13;&#10;CJwjwOQi5wDxcN4FyMjlnZwLIoAAAggggAACCCCAAALXEyCQu54fRyOAAAIIIIAAAggggAACeRcg&#13;&#10;kMs7ORdEAAEEEEAAAQQQQAABBK4nwBi56/lxNAIIIIAAAggggEDCBfzEIoENkgusOAl/BoRZPTJy&#13;&#10;YbYLpUIAAQQQQAABBBAIQsCHcUGU5NNChFquT0vJX7kTICOXO1vOjAACCCCAAAIIIJAAgUzIFFYO&#13;&#10;LKzSJKCRY1gFMnIxbDSKjAACCCCAAAIIIIAAAukWIJBLd/tTewQQQAABBBBAAAEEEIihAIFcDBuN&#13;&#10;IiOAAAIIIIAAAgjkSSDUoWihlitPzcJlnGOMHM8CBBBAAAEEEEAAAQTOEShiUNo5QjycbwEycvkW&#13;&#10;53oIIIAAAggggAACsREINfEVarli07AJKCgZuQQ0IlVAAAEEEEAAAQQQyKVAkdP/wtpCK09YOmko&#13;&#10;DRm5NLQydUQAAQQQQAABBBBAAIFECRDIJao5qQwCCCCAAAIIIIAAAgikQYBALg2tTB0RQAABBBBA&#13;&#10;AAEEEEAgUQKMkUtUc1IZBBBAAAEEEEAAgWwLaMbK0GatDK082TbnfOcLkJE734g9EEAAAQQQQAAB&#13;&#10;BBBAAIGgBMjIBdUcFAYBBBBAAAEEEEAgNIHMnJVhzRIZ3iyaobVa8stDIJf8NqaGCCCAAAIIIIAA&#13;&#10;AtcUCCuMu2ZlODwRAnStTEQzUgkEEEAAAQQQQAABBBBIkwCBXJpam7oigAACCCCAAAIIXEpAmbgQ&#13;&#10;s3GhlutSuOx8LQG6Vl6Lj4MRQAABBBBAAAEEEi9gUVNws0SGGF0m/okQVgXJyIXVHpQGAQQQQAAB&#13;&#10;BBBAAAEEEDhXgIzcuUTsgAACCCCAAAIIIJBmAd+NMbAMWGDFSfPTo2B1JyNXMHoujAACCCCAAAII&#13;&#10;IIAAAghcTYBA7mpuHIUAAggggAACCCCAAAIIFEyAQK5g9FwYAQQQQAABBBBAAAEEELiaAGPkrubG&#13;&#10;UQgggAACCCCAAAKpEmBUWqqaOwaVJSMXg0aiiAgggAACCCCAAAIFEvAznRTo2mddNtRynVVmHsuq&#13;&#10;ABm5rHJyMgQQQAABBBBAAIGkCfiYKbCEXGDFSVqTx6I+BHKxaCYKiQACCCCAAAIIIFBIAQKnQupz&#13;&#10;7ZME6Fp5kgr3IYAAAggggAACCCCAAAIBCxDIBdw4FA0BBBBAAAEEEECgsAJFLvO/wpbil1cPtVy/&#13;&#10;LCn35EqArpW5kuW8CCCAAAIIIIAAAokRUODEhkBIAmTkQmoNyoIAAggggAACCCCAAAIIXECAQO4C&#13;&#10;SOyCAAIIIIAAAggggAACCIQkQCAXUmtQFgQQQAABBBBAAAEEEEDgAgKMkbsAErsggAACCCCAAAII&#13;&#10;pFegyIbH6RbSFlp5QrJJS1nIyKWlpaknAggggAACCCCAAAIIJEaAjFximpKKIIAAAggggAACCORC&#13;&#10;IMSp/plFMxctHa9zkpGLV3tRWgQQQAABBBBAAAEEEEDAEcjxJEAAAQQQQAABBBBAAAEEYiZAIBez&#13;&#10;BqO4CCCAAAIIIIAAAggggABj5HgOIIAAAggggAACCCBwioAmqwx11srAJtI8RZC7cyVAIJcrWc6L&#13;&#10;AAIIIIAAAgggkBgBgqbENGViKkIgl5impCIIIIAAAggggAACuRHwebncnPrKZyW0vDJdQg5kjFxC&#13;&#10;GpJqIIAAAggggAACCCCAQHoECOTS09bUFAEEEEAAAQQQQAABBBIiQCCXkIakGggggAACCCCAAAII&#13;&#10;IJAeAcbIpaetqSkCCCCAAAIIIIDAFQT8CLnAhqQFVpwrqHLIdQXIyF1XkOMRQAABBBBAAAEEEEAA&#13;&#10;gTwLkJHLMziXQwABBBBAAAEEEIiXgM/IBVZkMnKBNUgBikNGrgDoXBIBBBBAAAEEEEAAAQQQuI4A&#13;&#10;gdx19DgWAQQQQAABBBBAAAEEECiAAIFcAdC5JAIIIIAAAggggEBMBELsVym6UMsVk2ZNQjEZI5eE&#13;&#10;VqQOCCCAAAIIIIAAAjkRiOKloqKwRqVF5cpJpTlpLAQI5GLRTBQSAQQQQAABBBBAoJACYYVxhZTg&#13;&#10;2qEIEMiF0hKUAwEEEEAAAQQQQCBIgRCzXwSWQT5V8looxsjllZuLIYAAAggggAACCCCAAALXFyCQ&#13;&#10;u74hZ0AAAQQQQAABBBBAAAEE8ipAIJdXbi6GAAIIIIAAAggggAACCFxfgDFy1zfkDAgggAACCCCA&#13;&#10;AAJJFmCQXJJbN7Z1IyMX26aj4AgggAACCCCAAAK5FwgxilOtQy1X7luEK2QEyMjxTEAAAQQQQAAB&#13;&#10;BBBA4AyBTMik/4azhVWacFzSVBIycmlqbeqKAAIIIIAAAggggAACiRAgkEtEM1IJBBBAAAEEEEAA&#13;&#10;AQQQSJMAgVyaWpu6IoAAAggggAACCCCAQCIEGCOXiGakEggggAACCCCAAAI5E7ABaUWhDUoLrTw5&#13;&#10;w+fEpwmQkTtNhvsRQAABBBBAAAEEUi+geCnEmCnUcqX+CZNHADJyecTmUggggAACCCCAAALxFAgx&#13;&#10;mIunJKXOlgAZuWxJch4EEEAAAQQQQAABBBBAIE8CBHJ5guYyCCCAAAIIIIAAAggggEC2BAjksiXJ&#13;&#10;eRBAAAEEEEAAAQQQQACBPAkwRi5P0FwGAQQQQAABBBBAIMYCDJKLceMls+hk5JLZrtQKAQQQQAAB&#13;&#10;BBBAAAEEEixARi7BjUvVEEAAAQQQQAABBK4vUGQLEOh/IW2hlSckm7SUhYxcWlqaeiKAAAIIIIAA&#13;&#10;AggggEBiBAjkEtOUVAQBBBBAAAEEEEAAAQTSIkAgl5aWpp4IIIAAAggggAAClxdQj8qwelVm6hBq&#13;&#10;uS4vzBFXFGCM3BXhOAwBBBBAAAEEEEAgHQI+ZgosmAusOOl4IgRWSzJygTUIxUEAAQQQQAABBBBA&#13;&#10;AAEEzhMgkDtPiMcRQAABBBBAAAEEEEAAgcAE6FoZWINQHAQQQAABBBBAAAEECi2wt7fntra23Nra&#13;&#10;mltaWnLb29uuqOiXHTpLS0tdVVWVq6urc01NTa68vNzt7u66jY0Nt7Ky4jY3N53O9f79e1dcXOwq&#13;&#10;Kyv9vrW1ta6mpsaVlZUVuqqxvT6BXGybjoIjgAACCCCAAAIIIJAbAQVxExMT7vnz5+7Jkyduenra&#13;&#10;B2IKxo5uCsi6urrc3bt33a9//WsfzL179869fv3a/fDDD258fNytrq66g4MDH+S1t7e7e/fuuYGB&#13;&#10;AXfr1i3X2Nh49HT8fgkBArlLYLErAggggAACCCCAAAJpENjZ2XFzc3PuzZs3PihTVq61tdVVV1ef&#13;&#10;WH1l3BSsKQs3PDzsRkZGfBCnoE7363Fl5mZnZ/3fytopI1dRUeEDvJKSkhPPy52nCxDInW7DIwgg&#13;&#10;gAACCCCAAAII+OUHTuhVWFiZX/ZyzGp5FGgpCFNA19HR4e7cueO++uorn307eqGoa6UCPGXnxsbG&#13;&#10;3B//+EefwVOmTsfdvHnTd6HU+RQY/vzzzz5L19LS4oM5dclU90y2ywkQyF3Oi70RQAABBBBAAAEE&#13;&#10;EEi8QBTIqYulAq3+/n73+eefu76+vhPrrjF0y8vLPoBTsKbjvvzyS/f48WN/rMbOLSws+O6Zytgp&#13;&#10;qFPXzebmZh/EEcidyHrmnZ92cj1zVx5EAAEEEEAAAQQQQCCNAkp/hXjLXVuoG6SCLU1aoi6QGst2&#13;&#10;1sQkCtwmJyfdzMyM7zqpAG1wcNCPhdNEKArU2trafCCo+xUcatzd6OioW19fz11FEnxmMnIJblyq&#13;&#10;hgACCCCAAAIIIJBUgfd+3Nnh4aH/eVYtNdtkdDtrv6OPKSOnDJvGximI09g3jXvTuDltGtOmGSgV&#13;&#10;5DU0NPgM3Pz8vA/+1N1S92lMnQK2aNP9CvA6Ozt98KZAUYGfsnlslxcgkLu8GUcggAACCCCAAAII&#13;&#10;IFBQAZs7xCmI299/739qMpGTNgVwmmlSgZd+nrSEwPHjdK6oa6UCLWXiFNR98803H6+lAE5j59Tl&#13;&#10;8tGjR1aOfR/sKTOn7JsCuZMyeArmogydzq0AUdk/tssLEMhd3owjEEAAAQQQQAABBFIiEHWoDK26&#13;&#10;uzYJycL8stvbXvfB0GlZLWXNFFQpq6ab/j5rU3CoWSYVmEXBYZTN0996LJqdUtfUZCgK2BQoLi4u&#13;&#10;+gBQ4+F0nZNmotR9CvR0jIJFrTOn87FdXoBA7vJmHIEAAggggAACCCCQJgGL5kKbtVILdY9Njbrx&#13;&#10;0Rfu2bNnTt0aT9pu3Ljh7t+/7x48eOB/XiSQU3CmgE6ZM3WDvHXrluvt7fUZOB2vxzW+7enTp+7t&#13;&#10;27d+HJ2CN2XWFJQp86fM20nZP90XZQejoDAKGE8qP/edLkAgd7oNjyCAAAIIIIAAAgggEKSAMoW5&#13;&#10;2hRs1dfX+0W+u7u7/QQlPT09fhkBdalUJk1j39Qt8sWLF36dOR2j8W9aF44tPwIEcvlx5ioIIIAA&#13;&#10;AggggAACMRUIsXulsmUttkbb7d4u98UXX5w6YYgyaFHXSh1z3qZsmYIxrf2mteHUxVI/dVOXSGXa&#13;&#10;1C1S4+O0HIEyd3/4wx98UKd9lJk7K9MWdc/UcbrWaZm788rJ484RyPEsQAABBBBAAAEEEEAgZgIK&#13;&#10;tlrral1lWdvHCUhOqoIyZUcnOzlpn6P3KcCKxscpCNSxCgSPZtoUgGnxby0noMyculRqvFwU5GnJ&#13;&#10;Av190tg33acJUXSMgj4Fhzof2+UFCOQub8YRCCCAAAIIIIAAAggUVEBZwsxYtJKPk5KcViAFc9Ht&#13;&#10;tH2i+xVgqcukxtxp/JuCuYcPHzqNtdM5ok2ZNQV9umlTUKaulcrKaTbK1dVVHxBG+0c/FSRqfJ+C&#13;&#10;Oe2rLpwnzW4Z7c/P0wUI5E634REEEEAAAQQQQAABBMIU+BCcKZjL5qYATcGW1o97/vy5DxY1Lk7X&#13;&#10;UddMBV3KqmkRb014orXgFOxpH42nU7Cn43W/1pzTZCl6TFk3TZKi8+o4BXrK9CmrdzTbl826JP1c&#13;&#10;BHJJb2HqhwACCCCAAAIIIHB9gb8no65/roDPoIAtmoFybGzMB2wK1BScDQ0N+Qyauk0qGPv+++/9&#13;&#10;RCda1qCrq8s/rgBP51hYWHDDw8M+63b79m0f7Gl5gvHxcffy5Uvf9VLn6+vr84FewCTBFo1ALtim&#13;&#10;oWAIIIAAAggggAACCORXQEGYMmTKoqnbo8a7TUxM+EybgjSNjYsCuampKd+tU4GagjLNbKlumQrO&#13;&#10;FOgpI/fTTz/5+xQcKkunQE4ZPY2t0/4KABUosl1egEDu8mYcgQACCCCAAAIIIJAigcyslWGl5HJV&#13;&#10;GnWB1AQkmrXyn//5n332TMHXN9984548efJxTJy6WCrY6+/vd7/61a/8TwVnuu83v/mNGxkZ8dk6&#13;&#10;HfP111/749TtUuPitCbd4OCgv2nsHV0rr/ZiIpC7mhtHIYAAAggggAACCCCQOAFl5HTTxCVaSFxB&#13;&#10;nf5WVk7j2rSGnP5Wd0oFe1FA1t7e7sfBKcC7e/euD840EYqCt2jiEwVs2u/evXtuYGDAL2GgwI/t&#13;&#10;agIEcldz4ygEEEAAAQQQQAABBBIroKCrtbXVB3KaxCRaMiAKzhSwKchTV0tNWqJMnoI23a/MnLpS&#13;&#10;Kmjb3Nz0Sw1oEhUFgOpGqUlTdJyyc2xXFyCQu7odRyKAAAIIIIAAAggkXSDTrzK8Wua4XArMFGjp&#13;&#10;pu6PF910nG4K2FpaWi56GPtdQYBA7gpoHIIAAggggAACCCCQLgFLNrEhEJRAdheeCKpqFAYBBBBA&#13;&#10;AAEEEEAAgesJ5DjxdeXChVquK1eIAy8tQEbu0mQcgAACCCCAAAIIIJAqAYuagsvIkSFM1VPwpMqS&#13;&#10;kTtJhfsQQAABBBBAAAEEEEAAgYAFCOQCbhyKhgACCCCAAAIIIIAAAgicJEDXypNUuO9KApqOdm9v&#13;&#10;z6an3XRrts7I1ofpZg8PD3x/hNKSUr+mSLWtF1JXX2+zGWXWJdFUtUe3g4MDt2drlKyvr7mlxUU/&#13;&#10;81F7Z6dNU1t3dDd+RyAVAod6PdjranNry62urHyYxnn3w4KsRa601F5XlRV+Adb6+oaP6/0cf12l&#13;&#10;AotK5l1A/3zruVZdXuqaa8ttavEit7Jp7wO7+25v/9AdHL6/UJlK7LiyUpuWvLzE1VeWucqyElda&#13;&#10;Uuy7sh3alOU618bugdvc2fc3/R3SVm5lr60qc9UVpa7Kyl72oez7Vn+VddM8Vs1lZ+/AqT72f78V&#13;&#10;m11pSZGvd63Vu9rqX2LHysPZPvv2vrqr463ea9v7/nhN4R4dH5IBZUEAgfwLEMjl3zyxV9SHzdXV&#13;&#10;FTc18dY9f/bUTb59ax88l93O7o69GRfbB81aP31tb1+/u/fwoWvv6LQ1Rip8oHYURUHcu3dL7tXI&#13;&#10;C/f1f/3JfzD9v//1d652iEDuqBO/p0NAr6sVC+De2uvp56c/ubfjb9zysr2udnb8ejxah+dGW5u7&#13;&#10;1X/bPXz02HXalx5a+0dTP7MhkGsBBXEKwDqbqtyvB1qdApqfJ+35urDhljd23IEFXxfZdI6GmnLX&#13;&#10;3VzthjrqXUdjtautLPVBzt7BoZ1r171d3HDjdt6xuXW3sr97kdPmZR8Fs3UWxA101rne1lrX1VTt&#13;&#10;6u1vBWPbFrgtrWfK/nxi2c0sb2UC3A+RmIK4Ggvg5DfUVe+6rN711WXmWOIDPgVwi2s7bmJpw72Y&#13;&#10;WnXzK9tOHgrm2BBAAAECOZ4D1xfw3w6+d+trq+71q5dubPSVe/tmzAdjyq5l3nDs21TLsO3ubLv9&#13;&#10;/X1Xbh80D+zNSMGcPohq89k8y+ItLMy58bHX7ulPP7jvvnniWm+0uX/8l9/6ffgPAmkRyHzr/t6t&#13;&#10;rq25ly9H3Cu9tux1sbS06JSlO7Rv+t+/P3Rr9rrattfV3t6+D+D0mIK5WltslQ2BXAko86asU21V&#13;&#10;qWutq3R3LAh51Nvkg4/Z1W0fcCjbdN6mfUosmFEQN9BW52621rj2Rltg2M5bagsHKzGl4LDRHleG&#13;&#10;TgGfghsFM8puHRxkN6DRNZQVVEZQ2bE9O/87C0i3TwlIVbYaCzi7mqtcv5W/ywLRKjtO51HZqyxT&#13;&#10;2d5gmUWD2LJy6+ecBWMb+t3+0LF9N2pcj90UAPp62oF6zJZW9hk+XUNB4e7eoSuxB+bNVwZs+RRQ&#13;&#10;y+kW2hZquUJzSm55COSS27Z5q5k+cCpgW5ifd3/9+s9uanLCNTY2ubv3HrjeW/2urq7ePz4/N+uG&#13;&#10;LVM3Pz/ndr79m8/eabFIBXI6x+bmhmXxxt2L4efuh+/+5l7Zh9fFhXnX3NJqXUyy+2adNxwuhMAV&#13;&#10;BaLXlV43f/7zn9yEZeSamprcgwcPLfvW7xoaGuxLkQM3Oztjmbqnbs72++bJts+CV1X9E4HcFd05&#13;&#10;7GICCuIaasp8BuqxBXCDlkXrbqn22aNSRTAX3BTEVVl3xO7mGvfrwVYfyEwsbrqXM6tuwQIWdStU&#13;&#10;t81OC5Ae3GywwKbBrW3t+UBOAdHmQXYDGgVxyo51WlDVZQHlugVMf3u16KZ3N0+skbpSKoDrb681&#13;&#10;ixrflfT7sSUfyKpbqQKz2+31Prt4r7vBB25be4u+q6WC2JbaCvdlf4trt2uubO66l9OrbtLqv769&#13;&#10;5wNcBcmybamrsIC20TJ/pe7b15kupicWiDtzJpAJmS7+3M5ZQY6cOKzSHCkYv+ZNgEAub9TJvdCh&#13;&#10;ZQV292xMm2Xk9KFzc2PdDQ7dcUN37/ufDRbUHVgWzncJsy6TG+vrbnJi3HcLe/joM7e9ve1Wlt+5&#13;&#10;mekp9+b1qHszNurHxm3bmCBl797bGAF9qGVDIE0CGnO6a92M1ywjNzcz6zbsdXXnzl137/59d+fu&#13;&#10;PR/U6fXx5s0b925pyV5/a27cul0W2wfsx5//Kk1U1DWPAlHGSuPhlH262VLjmi3IUECjLFZmbNjF&#13;&#10;P14q29RqxysLp6BFmai51S03YgHN9Lstn3VT10N1Ubxhj5eXFWvomM9QRVfRT2XqlN1SBuzjODM7&#13;&#10;2YG9d+z7MWoHNsZsz2fWFGCd9p6iIFRj1VrrK1yPBWbq0qkM22mb6q1sWrc5lFgGcdHK/np23Y3P&#13;&#10;r9v4tve+bhrz1t9W6zosWFNm7dXMmntn3S2V1VSZW+xaOo+OG51dc6+t6+iqBXXaV8Gxulreqshk&#13;&#10;+/RW+GJy9bTicD8CCKRMgEAuZQ2ei+oqGxcFXTU2kUl1dbW7Z1mDIfvQWWvZOE3GoPE6DY2Nrs8y&#13;&#10;dPpAOjszYx8+F/0HVQVxP37/re+WqWydxsh13+zxk5s8e/pjLorMOREIXkCvK00ctG9j5Gpq7XVl&#13;&#10;r61Hjx9bpvu+q7fJgkpLbQyOva6a7IuS/tsDNjnQupuZmXaLNkHQro2fY0MgFwJRxuqWBSZ3u2xy&#13;&#10;HQtyZi0zpq6HGid22U2Bl4LBGxbMKNBatgDnjQUyCuJ0TnUh3rD7NTZOk4QokHy3vuOWLdBR90oF&#13;&#10;cRqnp4lGlBXrsXN1fhhnpn010YiCsal3m27YxphpjJq6OO5nqUumgsablr1rssybyjg6Z5N0WfkU&#13;&#10;eCro0rVfTC77bpa3btS6toYq11Bd7qotgPPdSi34UzfJrZ0Dy0KuWDC3Ztm4fZ/Zs6r7CVI0NlCB&#13;&#10;XltDpb9OqQWtbAgggIAECOR4HmRBwPrz61tMG5PTPzDoysrKXE/vLd8lUm+wumnzAZ0FdcXFJfaN&#13;&#10;6vsPs+5lvhlVZkFfxSrw0/HNLS3WVXPOvR59mYXycQoE4ieg102xTRKkGV4HB4dcWXm5/yKktfWG&#13;&#10;f01lXlfF/nUVfVmiLIMy2GwI5EpA/5ork6RNQZKCrTeWfdIYN3UdvOymLF5bfSZAUfCjLoUKwG74&#13;&#10;roQldi1nAZx611tAZwGPxomt2j4KxjQ+rswydAogNUmKujh2WGZPXTGVGVSgVGRBT5NlD+0UPkOm&#13;&#10;DOCEBVzqnql6KEBSRjDKuikgVNfKdgVcViftc7uj7uPjqrO6W/rgy+quwNZnJO2aCkIVKG5YIBYF&#13;&#10;ilu2z8zytgWq255GGThdQ91JdS7VSQGgglJ1qXxngZ8CQG2qs7KHukUva9WJMC7jw38RQIBAjudA&#13;&#10;FgT0IbKmps6Ctz7LujX5N76mppYjHzYzF1EXytlpyxgszPvZKusbGl2pBW0KAIfu3HPdPb3WPabM&#13;&#10;3pz3LWu34bN1ZWXlWSghp0AgfgJ6Xem10dd3y485LbZPtPqC4+iXI6rV1vaWm5qasrGn836yE2W+&#13;&#10;9WUIGwK5ENCYNc2iuKMAzjJnCjIUFA1YsKPJRzTb4mU2BVz1VeWupqLMslc7vuukAsIKO4/GhVVY&#13;&#10;oKZrKsCZXNq024Zb1Rg5u08ZuoZKmyTFrq0gTl0hFUD99HbZxqhZ13wLjqLxdeq++Kin0QeICgIV&#13;&#10;YCmo0zH/69ANnxVUuctszJ6CO918sGXnaLZxbJuWMdOmDNvreevGbMHXhGXKdA5lFRV8bln9fRCn&#13;&#10;yPPDFi2dsGMB6K49rglcFMwpk7dgAemU1Un1UdCmc0dBXHR8hQW6CirVlVUOq1uZTGT0OD/zJ2Ax&#13;&#10;tL5vDmoLrTxB4aSkMJfKyOkfGo3b2LSZBd+9e+c/bGsKbG364KBudRqAr651+lsfPI5uGuuhDxza&#13;&#10;urq6bBIMZlU76hPX39XO5ZYt0E3B2fFNzxGNn9OyBOM2m+XqyqqfifKmBW7VVdW2nlylzV7Z4Q+r&#13;&#10;rKqy7mTbbnp60j6UVvrxPsfPx98IpEHg6OtKwdnxTa8rrdeoSVDe2GyWK7bUR1tbu+u1L1T0bzAb&#13;&#10;ArkQUHC0boHHxlZm5shovJkyYQqiLKa51Kbp96srSnxWTUGPMmAKWDQ+TI/pp7J26rqox3Tb1Hpq&#13;&#10;NtGPAkcFXLduZII47Ttn2a831r1RgZayd5r9csv21bn6bGkABV4KEBUY6npX3fQBWuPpFMBF2T+V&#13;&#10;W1lFdQeNNl3Cj9MzG82Aqf+V2zEqh/ZTEKzb8U2PZ5YlqHbd1nVTWcfFtW3fRVRBKFuBBAIL5Aqk&#13;&#10;wGUDErjUP7kK4vThYdqyKn/7m80q+OqVH4+hAK9R45/6+tznn39uHyR6fZCmtYyObgri/u3f/s3f&#13;&#10;9bvf/c7dvXv36MP8nkABPTfWLIgbGX7mfv7pRzf6asSP63lkz5P7Dx+5Ogv8Nc5HAZw21r5K4JOA&#13;&#10;KmVdQK8rrdn4/Nkz9+OPP7gRW3Ox1F5Hv/rVFzaO7rMTv1DJeiE4YSoFogyTKq94Rc/F62wKiDJr&#13;&#10;yJXZDI9lfmr9p5ZR05i2dQsW9blZQYxmkdQSB8qO7VpgpuBIs1bWWOSocXFNNRXuma3TptkuNT2/&#13;&#10;gp0oUNIEIgqMhjrrfVdIZecWbRzbwuqOX+9OGbrjXSt1PXXXVJD1t1GbtdIyZ9qirpUKJHV+ZdhU&#13;&#10;BzlE3SBPMlEAp/2jYFVBZzTswJ/42H8UxCnTeMfKfMuyjQf2+evniRW/lpzGErIVRoA4rjDuXPV0&#13;&#10;gUsFcls2i+Ds7KwP4EZGRmyGtHHLnmz5s6/aN8NRdk4Zu9u3b7sW6wZ0NDOnjNzw8LDf/7e//e3p&#13;&#10;peKRWAvoTUw3TYCybBOZaLbK5z8/9csSaJyP1o7T5AzqSlllGTktFs7g7Vg3OYXPg0D0utIEKOoR&#13;&#10;8WZszNZa/NEycuOuwl5XHZ1dbmBwyLo4W6abjFweWiSdl7B/2n0Qla3a64OxAiEFNlojTePeFqzr&#13;&#10;pmZwXLKfup5mbVS4qMBGC20r+6cAS5OCaIyasnW6KTunx7Uo9436T5clUKBXWWZj50ptzTqbbESZ&#13;&#10;OnURXbHMnGaIjDYtF6DMmjJ/tXY+dXcctVkmFQwe3ZSJ07Wvtv0y+M04FPmupPVWPgWRWnagwwJK&#13;&#10;lWfeZsMcX1i3ANcmayEjdzV2jkIggQKXCuRWVlbsOA0HvAAAKFlJREFU298f3YsXL6wbz4rPwj18&#13;&#10;+ND+wSu2NYzm/H1/+tOffIAnK3W1U/fJ45m5BDpSpSMC+sCpmfbm7Tmh2Shfjgy7iQn7sGldJT//&#13;&#10;4ktbkuCu6+u/7deXYyzPETh+ReAMAb2u9ux1NTc75761dRiHnz9zby2Iq7TX1Zdf/dovSXDbviCp&#13;&#10;r29gjNwZjjwUloBCGgVrmjRF48smLPOl7JeCLI0p07ay8d7NWAAzPr/h2horfSDWacHcvGXklGlT&#13;&#10;Rk/dJT+/1WxrttX5LpXKjh3daiwo06yPGmPmx79ZUKfg8aqbXo9Rhk3l14RfPhi1nydl2uzeTNdQ&#13;&#10;C1Z1XNQlNbq+jtHxmjjloY3l05g/ZQV3LIj76e07W5JgzU/Sohk8s70IelQGfiKAQPwELhXIaQKK&#13;&#10;0dFR37VSXSk1zk2ZNw3Kn5ycdGP2DbGCPHWhfP78ue8mNzg46Jqbm32wFz8eSnwZAXW91ZTpGg83&#13;&#10;Z5nbsdejbuTFcz/7pIK47p4ed/f+Q8vGDfogjgD/Mrrsm1YB/7qyWV1XrUeDFv8effXSd6nUAuAK&#13;&#10;4jTJ0AP7Qk3ZOAVxvK7S+kyJZ70V1GismyYTUYZN4+90U3fHaDs4zMxmuWJBWL11v9SYuVqbHEVj&#13;&#10;1I6GYj6wsklbPw3hMmfRRCTqrqkMm5Yv2NrNTPEfXeOyPxW8abygZpvUTRk8BZTlVrbi4r+XXdlG&#13;&#10;zTSpMXp+jT0rsR9LZ4GrgrkogNMEKJqpU5OvKIhrsTXz1H1zemnLdxd9Y0Gsgjh17WRDAAEEIoFL&#13;&#10;BXLqOqnMm74VfmzrGd23hWkV0CmQ6+/v92Pjamtr7Vvit+7777+3bnXLfgIUZeXIvETkyf2pIG7T&#13;&#10;gv1xW6D4r1//p5/YROtZaaa9B7bwt5YmaG/vIBOX3KcANcuBwIEFcfoSTROa/Pk//+S/INm211Vr&#13;&#10;S6v7zBb+HrAvy9StkkxcDvA5Zc4FtGi2MnEbO3uZ8WOKfE7ZFPREoZvGmmmhbwVFCqg03u0bG8s2&#13;&#10;ajNprllXSQWHRzcFWZrBct++cFS2T5OdHA0Wj+57kd99zxO7hK6joFDZtMryYltMvNSt2rmjTUGc&#13;&#10;rq1umJqBUn9HQasmh8kcV+K7Un7Z3+IXAFeWUeUbnlzxk7ZoLCCZuEi0kD/13Dz9+VmYkoVWnsIo&#13;&#10;pPmqlwrktNaXFp3VB/YOm2Xw1q1bvvtkNEFFlU1YoX3U1VKB3Bv7QK+xdJqVsLOzM83Oia673tC0&#13;&#10;dtWaTb6gWSlf2MQmbywbp4W/NR5uYPCOXyBci3yXl1cwoUminw1ULlsCma5bh27Fxh+PvX5tWbif&#13;&#10;rUfEK/s3eM3+Pe12Q3fvuYePHrublulWFi76dzhb1+c8CORDQIHQwvq2q7NxcBrn1mAZN41T02Qk&#13;&#10;ekyZL2Wy6mzyjwYb/6ZJSbSGmyb82LYgrsz28dP2W2G1vpuWMHhrM1Zq7JuCvRL7PKIgSufsaCz2&#13;&#10;59u0bJi6ch7vfqn6KrDUWnYKDMvtWJ3zpDFpyvrpNbptM2Mu2fpxysg12di2Duv6qUBO59fjunar&#13;&#10;rZOnDJvFcG7Tgj6dX0GkHlfg122TtWj8303LxqkL6JwtnTBmXSlHplf9wujK+CnbyFY4AbWdbqFt&#13;&#10;oZYrNKckl+dSgVz0wUIgysLpdrQveL0tXKsxc/pAocH4MzMz7rvvvnNaP+xf/uVfkuyY6ropiFOW&#13;&#10;dnZm2v3Xf/7RjVvmQOMFbg8Muc+//Mrd6h9wTU3NPohTkM+GAALnC6hLpV5XM9NT7o//3x98Jk6v&#13;&#10;q6GhO+6rX/+Dvb7Ubb3FB3G8rs73ZI8wBRRUTdhC2LUWqGn2Sa3JNtG26TYs4NG4OI0H08Lc7bZI&#13;&#10;d68FOlrbTWvJTdvC2wqwtO6b1pfTp2xN06/P2gqSFEhpjJ0Cvw47VoHS495mn8H784u5TCbPgiN1&#13;&#10;2zy66bhpu+47C87GbIITLRnwzoLD0zZl47QWnCZR0Zg2ZdyWVnctw3hg3SAPfAB519bFu9VW67tg&#13;&#10;LtiMmqubez5I1b4at/frgRa/jp0CzzHLKD61MXFaZH3F9lMQp89ebGEIKHBiQyAkgUsFcvqwoG9+&#13;&#10;1cVS3SYVrCl4U8ZNmx67ceOGf1xBnP7x0VIFGi+njJy6B2mWS2Xu2JIjsLu365btuTA58da9tDFx&#13;&#10;+tl6o80+ZLa6LZvBdHFxwS3Z7fjXWeqGq4xdbS3rCSbn2UBNsiWwt2tjed4t2ayv435iE00YdMNe&#13;&#10;V62trdaFedPGns67xQV7XR3b1JW907paajFxNgRCEYgmG9Fsjxrrpu6UyrjpNmtrv/nZJi2Qq7Ws&#13;&#10;W5tlsPY7G1yzzTSprJmydV2N1b4bomaYnLEgbs5uOnbdPlhrYXKFOlo4u9XGmfXbhCdaskDjyZQR&#13;&#10;u2H3K8jS7JfK1OmzuIIm+5DyC57MOnmZtfJ+8eAJdyg7+HZx3Y+B09g2zY6poE31VTdOBaFav04B&#13;&#10;qp+wxRYRX7E66EtwlccHmVZezU6pLp/LFkAq+GyxZRZ0O75t2PV8V0v7yYYAAghcKpDTLJQaE7dg&#13;&#10;Hx406YkCOI2TUwB3NDPX1NTkvvrqK9/tcmlpyU+E8pe//OVjAEggl6wnnoK1ybfjPhOngE0fPncs&#13;&#10;C7tiwf7Y61eu4kOgf7zW6nL53//1f7jaQT5wHrfhbwS0jIuWeNGkQZkvQ5Z87wYt6fHq5Uv797fq&#13;&#10;+HcjHm3ozl33P/6f37mhOtbp5FkUjoAyT7992OlqbNr/Z5P23mDBlwIbZcDUHfL1XGbWxu7mGls6&#13;&#10;wIZjWGCj8WOZzxbWhdH2m7Euh8re6Vh1fVQgp0BvxNaOUwZP3SLb7Tqf9zXZbJYl/ni9SPSlsgIg&#13;&#10;dVV8a4HUhN02bEIVjVG77qaAdNSWStDi4yqryv24V9cv9tk5xYp7FtBphs0X0zb8wGfadn2AqeDt&#13;&#10;ptW3yQI2dSvVJC4NFtz13aj1dTupbKr7fzydNq/1kx7mPgQQSJnApQI5rU2kRb/V5UeZNo2V09bf&#13;&#10;3+/XjIvWLlKg1t3d7bNvYzaTpRYOn5iY8MsTaL259vb2lDEnu7p68yq27rR1lp3VjJT1DY3Wvda6&#13;&#10;3dqb8FU2LWxcbevL3Whr97Nc6ve6uvqrnIpjEIitgF5XJZa9qG9ocJr9t8G+RFO3dfWMuNorK7YU&#13;&#10;FDwGApmAZs0HI4vWfXDbgiyf9Tqn7ArEDixIUzZKYZW6Wuq4dlfllwmwl4B1gzywcWg7bsyCoHEb&#13;&#10;/6agSJkwbYfvdayNIbODFbxp4ewOy8DVVysILPGfV9QFU+POXtl6cOqWqW6TmiQlG5uyfsqi6TVZ&#13;&#10;YZk01UdLIyjbpsXCFWxqDJ2ydmMW8CkY1TE1lcW+nhqDp+BO6+Lp2Pe6ZaNgnAMBBFIhcKlArsE+&#13;&#10;UDx69Mh/6/TkyRP/bbEWCNe4uH/8x3/8uAitPoBolkpNiPJP//RPTscpI6d99S2zAkD6fCfn+VVT&#13;&#10;U2sB3IDv9vXw8a/c7u6Of47Yf86sZNS18vhO5ZbhbbEZ+cofV7hOW+Ki1IJCzcrHhkCaBGqs6/GA&#13;&#10;jTNtsy80NDvljnW11L+tZ7+qnH3pkelamSYr6lp4AQUo//7DlJ/0Q0GXMmBHp8pXd0Blko53rYxK&#13;&#10;rvFsWgBc49tmbJkAZac0UYneRhTg6Fw6pwK4o5OPKONlo8h8IPTSMm4K1KrsWM0UqdeLoiIdr8DS&#13;&#10;TzJiQZ2Cq2xtPuiyQigQezm9ZuPltmx2zBLf1VJj4JQlVNlV7lXbR78rUFU9tS6e6qzZKZXBU11O&#13;&#10;6u55tKxR18qj9/F7fgT8v796TgW0+ed4QOWhKPkXuFQgp0xbT0+P796jMXAKzLTt2gcMZemiLXqy&#13;&#10;6wPFwMCAf0zdMbWfsnYaR6fumGzJEChTl9vyZtdoE5pkY1PWocqeJ7rpQywbAmkUUFf2cluDs8lu&#13;&#10;bAiELqCM3KvttVOLqQDkrO6ACrYU3Oim4OYymwIgBWc+QCtAj0PFX8rw7VoAqzXqLrL59edsrJzG&#13;&#10;/LEhgAACVxW4VCCnLJuya3fv3rVZCJvcmi1Qq1nVNOGJ7j++aVbLmpoav2h4NJ5OY+u070n7Hz+e&#13;&#10;vxFAAAEEEEAAAQQQKLSAcnFh5ePCK0+h2yiN179UIKdMiW7KpimQU4ZNXSWVgYvGxx1F1FgOfaus&#13;&#10;fdWNTrOtNdu3yzqHsnVsCCCAAAIIIIAAAggggAAClxe4VCAXnV6BWxTQ6af+VvbttE0BnbJ5Cuii&#13;&#10;GS4V2LEhgAACCCCAAAIIIIAAAghcXuD06Oucc0XBnAK587ZoX42xY+mB87R4HAEEEEAAAQQQQAAB&#13;&#10;BBA4W+DKgdzZp+VRBBBAAAEEEEAAAQQSIsAguYQ0ZLKqYSu0sCGAAAIIIIAAAggggAACCMRJgIxc&#13;&#10;nFqLsiKAAAIIIIAAAggUROD8lTwLUiwummIBMnIpbnyqjgACCCCAAAIIIIAAAvEUIJCLZ7tRagQQ&#13;&#10;QAABBBBAAAEEEEixAIFcihufqiOAAAIIIIAAAgicLRDiPCcqcajlOluTR7MpwBi5bGpyLgQQQAAB&#13;&#10;BBBAAIFECtiyyWwIBCVARi6o5qAwCCCAAAIIIIAAAggggMD5AgRy5xuxBwIIIIAAAggggAACCCAQ&#13;&#10;lACBXFDNQWEQQAABBBBAAAEEEEAAgfMFCOTON2IPBBBAAAEEEEAAAQQQQCAoAQK5oJqDwiCAAAII&#13;&#10;IIAAAggEJRDq9JChliuoxkt2YZi1MtntS+0QQAABBBBAAAEEringY6bAZq0MrDjXFObwqwiQkbuK&#13;&#10;GscggAACCCCAAAIIpEQg1NRXqOVKydMigGqSkQugESgCAggggAACCCCAQOgC5MBCb6G0lY+MXNpa&#13;&#10;nPoigAACCCCAAAIIIIBA7AUI5GLfhFQAAQQQQAABBBBAAAEE0iZAIJe2Fqe+CCCAAAIIIIAAAggg&#13;&#10;EHsBxsjFvgmpAAIIIIAAAggggEAuBYpseJxuIW2hlSckm7SUhYxcWlqaeiKAAAIIIIAAAggggEBi&#13;&#10;BMjIJaYpqQgCCCCAAAIIIIBArgQCS8jlqpqcN0YCZORi1FgUFQEEEEAAAQQQQAABBBCQAIEczwME&#13;&#10;EEAAAQQQQAABBBBAIGYCBHIxazCKiwACCCCAAAIIIIAAAggwRo7nAAIIIIAAAggggAACZwlogFxo&#13;&#10;g+RCK89ZfjyWEwEycjlh5aQIIIAAAggggAACSRAIMYaTa6jlSkKbx6UOZOTi0lKUEwEEEEAAAQQQ&#13;&#10;QKBAAkUWOIWWAgutPAVqmhRfloxcihufqiOAAAIIIIAAAggggEA8BQjk4tlulBoBBBBAAAEEEEAA&#13;&#10;AQRSLEAgl+LGp+oIIIAAAggggAACCCAQTwHGyMWz3Sg1AggggAACCCCAQJ4E/MQigQ1JC6w4eWoJ&#13;&#10;LnNUgIzcUQ1+RwABBBBAAAEEEEAAAQRiIEBGLgaNRBERQAABBBBAAAEECifgM3KFu/yJVyYjdyJL&#13;&#10;qu4kI5eq5qayCCCAAAIIIIAAAgggkAQBArkktCJ1QAABBBBAAAEEEEAAgVQJEMilqrmpLAIIIIAA&#13;&#10;AggggMClBELsV6kKhFquS+Gy83UEGCN3HT2ORQABBBBAAAEEEEiFQBGD0lLRznGqJBm5OLUWZUUA&#13;&#10;AQQQQAABBBBAAAEETICMHE8DBBBAAAEEEEAAAQTOFAixHyMpwjObLAUPkpFLQSNTRQQQQAABBBBA&#13;&#10;AAEEEEiWAIFcstqT2iCAAAIIIIAAAggggEAKBAjkUtDIVBEBBBBAAAEEEEDgagIhdqpUTUIt19WU&#13;&#10;OeoqAoyRu4oaxyCAAAIIIIAAAgikR8CipuBmrWSIXHqef6fUlIzcKTDcjQACCCCAAAIIIIAAAgiE&#13;&#10;KkBGLtSWoVwIIIAAAggggAACQQiE2I2RhFwQT42CFoKMXEH5uTgCCCCAAAIIIIAAAgggcHkBArnL&#13;&#10;m3EEAggggAACCCCAAAIIIFBQAQK5gvJzcQQQQAABBBBAAAEEEEDg8gKMkbu8GUcggAACCCCAAAII&#13;&#10;pEhAM1aGNmtlaOVJ0dMhmKqSkQumKSgIAggggAACCCCAAAIIIHAxATJyF3NiLwQQQAABBBBAAIEU&#13;&#10;CxT5JbhTDEDVgxMgIxdck1AgBBBAAAEEEEAAAQQQQOBsAQK5s314FAEEEEAAAQQQQAABBBAIToBA&#13;&#10;LrgmoUAIIIAAAggggAACCCCAwNkCjJE724dHEUAAAQQQQAABBBCwaStBQCAsATJyYbUHpUEAAQQQ&#13;&#10;QAABBBAISEDxW4gxXKjlCqjpEl8UMnKJb2IqiAACCCCAAAIIIHBdgRCDuevWiePjLUBGLt7tR+kR&#13;&#10;QAABBBBAAAEEEEAghQIEcilsdKqMAAIIIIAAAggggAAC8RYgkIt3+1F6BBBAAAEEEEAAgVwKhDoY&#13;&#10;LdRy5bItOPcnAoyR+4SDPxBAAAEEEEAAAQQQ+FTAx0yBDZILrDifgvFXXgTIyOWFmYsggAACCCCA&#13;&#10;AAIIxFMg1NRXqOWKZyvHsdRk5OLYapQZAQQQQAABBBBAIM8C5MDyDM7lzhEgI3cOEA8jgAACCCCA&#13;&#10;AAIIIIAAAqEJEMiF1iKUBwEEEEAAAQQQQAABBBA4R4BA7hwgHkYAAQQQQAABBBBAAAEEQhNgjFxo&#13;&#10;LUJ5EEAAAQQQQAABBIISKLLhcbqFtIVWnpBs0lIWMnJpaWnqiQACCCCAAAIIIIAAAokRIJBLTFNS&#13;&#10;EQQQQAABBBBAAAEEEEiLAIFcWlqaeiKAAAIIIIAAAggggEBiBAjkEtOUVAQBBBBAAAEEEEAAAQTS&#13;&#10;IkAgl5aWpp4IIIAAAggggAACCCCQGAFmrUxMU1IRBBBAAAEEEEAAgZwIBDhrpQtsFs2cuHPSMwXI&#13;&#10;yJ3Jw4MIIIAAAggggAACaRZQvBRizBRqudL8XMl33cnI5Vuc6yGAAAIIIIAAAgjETKAowGAuxPAy&#13;&#10;Zs0a8+KSkYt5A1J8BBBAAAEEEEAAAQQQSJ8AgVz62pwaI4AAAggggAACCCCAQMwFCORi3oAUHwEE&#13;&#10;EEAAAQQQQAABBNInwBi59LU5NUYAAQQQQAABBBC4hICfWCSwIWmBFecSmuyaLQEyctmS5DwIIIAA&#13;&#10;AggggAACCCCAQJ4ECOTyBM1lEEAAAQQQQAABBBBAAIFsCRDIZUuS8yCAAAIIIIAAAggggAACeRIg&#13;&#10;kMsTNJdBAAEEEEAAAQQQQAABBLIlQCCXLUnOgwACCCCAAAIIIJA8AT/TSYDVCrVcAVIltUjMWpnU&#13;&#10;lqVeCCCAAAIIIIAAAlkR8DFTYNNEBlacrDhzkssJkJG7nBd7I4AAAggggAACCCCAAAIFFyAjV/Am&#13;&#10;oAAIIIAAAggggAACYQsUufAyYOGVKOw2TF7pyMglr02pEQIIIIAAAggggAACCCRcgEAu4Q1M9RBA&#13;&#10;AAEEEEAAAQQQQCB5AgRyyWtTaoQAAggggAACCCCQJQF1YAyxE2Oo5coSO6e5gABj5C6AxC4IIIAA&#13;&#10;AggggAACKRawqKkotGgutPKk+OlRqKqTkSuUPNdFAAEEEEAAAQQQQAABBK4oQEbuinAchgACCCCA&#13;&#10;AAIIIJAOgRC7MZKQS8dz76xakpE7S4fHEEAAAQQQQAABBBBAAIEABQjkAmwUioQAAggggAACCCCA&#13;&#10;AAIInCVAIHeWDo8hgAACCCCAAAIIIIAAAgEKMEYuwEahSAgggAACCCCAAAIBCTBILqDGoCiRABm5&#13;&#10;SIKfCCCAAAIIIIAAAggggEBMBMjIxaShKCYCCCCAAAIIIIBAYQQyCbmw5okMqzSFaZe0X5WMXNqf&#13;&#10;AdQfAQQQQAABBBBAAAEEYidAIBe7JqPACCCAAAIIIIAAAgggkHYBArm0PwOoPwIIIIAAAggggAAC&#13;&#10;CMROgDFysWsyCowAAggggAACCCCQb4EiBqXlm5zrnSNARu4cIB5GAAEEEEAAAQQQSK9AZqKT8Oof&#13;&#10;arnCk0puicjIJbdtqRkCCCCAAAIIIIBAlgRIyGUJktNkTYCMXNYoORECCCCAAAIIIIAAAgggkB8B&#13;&#10;Arn8OHMVBBBAAAEEEEAAAQQQQCBrAnStzBolJ0IAAQQQQAABBBBInIBmOVG/yvfvw6qaL1fuOny+&#13;&#10;t/oeHBy4ra0tt7y87NbX193Ozo6/r8iuXVZW5qqqqlxdXZ1raGhwFRUVTvez5U+AQC5/1lwJAQQQ&#13;&#10;QAABBBBAIK4CKQtSFMQpcJuamnLffvute/XqlVtYWPCBnQI2BW89PT1uaGjIPX782LW3t/uWJZjL&#13;&#10;3xOcQC5/1lwJAQQQQAABBBBAAIFYCGxubrrJyUk3MjLiXr586aanp93+/r7PyClb9+7dO7e7u+v/&#13;&#10;VlBXWlrq6uvrfWYuFhVMQCEJ5BLQiFQBAQQQQAABBBBAIHcC6jAYWqfBXJdnaWnJ/eUvf/FB3Pb2&#13;&#10;trt586Z78OCBa25u9pk6BXnff/+9e/36tautrXWHh4fuzp07BHK5exr+4swEcr8g4Q4EEEAAAQQQ&#13;&#10;QAABBNIpoIBMmTcFcsPDw75rZX9/vxscHHSfffaZa2tr84Gcxsap26UydWNjY668vNx1dXW5lpaW&#13;&#10;dMIVoNYEcgVA55IIIIAAAggggAACCIQooCBuY2PDB3IzMzO++2Q0Dk7ZOE1qoolOOjo63KNHj3yX&#13;&#10;ytHRUf/zyy+/DLFKiS0TgVxim5aKIYAAAggggAACCCRZQGPVDu2mn2dtmoAkup21nx5TILe2tuZW&#13;&#10;Vlb8TJXKtClo6+7u9rNUaiycNo2LU3fL+fl538WyuLjYaVydJknR70x64ply+h8CuZzycnIEEEAA&#13;&#10;AQQQQACBuAv4ICiwSlj45selvT88yPw8JZhT2RVYlZSUXCjA2tvbc6urqz6I03FaYqC6utr/1Dmi&#13;&#10;TQGdulfqMU16ouUJtFSBjlfG7ui+0TH8zK5AKgK5YnsCl5ZoSCjrn2f36cPZkixQXGyvG7vZ/9kQ&#13;&#10;QOCCAnVVpe52ex2vmwt6sRsCRwX02qmpDO+jqd4G7aNkcJ8itTTA2sqyZc50W3GakOSkrbKy0mfP&#13;&#10;GhsbnW76+6wtWjtO51MQqIycblEmLjpWgZrOpcc0rk7BnG7K6B3fNzqGn9kVCO/Vkt36+bOV2CfR&#13;&#10;qrISd1h6dto5B5fmlAjEVsB/g2dvXPrJhgACFxPoaqpy/+2zLrexs///t3enPVEsbQCG66ivUUBE&#13;&#10;dlzYBXHXYPwV/mdj9ItLjIoSVhc2F0BEcY/neJdvexA5jePA2N3cnUxGp2ema66mU/1UPVX1ax/w&#13;&#10;XQoo8F2AIK5l/97v/8/KP6gG6Yf6O2PV4ds3r8Po6GgYHn7w9TEcUxzXM2tqagoDAwNxxkmeNwrk&#13;&#10;SNMkGEtSJAnY1rsX4DUCNh78m8/xGT67UarneuX0tdIFtkUgxwX4rUcuY1dg6efLTyiggAIKZFhg&#13;&#10;397/BR5uCihQLAHuJbN2FxnLlLVCFeu0Z/7XbItALvNnwQIqoIACCiiggAIKKFCCAOPTWLeN5QDO&#13;&#10;nTv3S6mVfGajjd41euF4kDJJL9t6PWxJz13SA7e2h26j47i/fAEDufIN/QYFFFBAAQUUUEABBSoq&#13;&#10;wDIApE2yJAAB13rBFgUiwFo92clGhSSAY4ITvj8Z+8YEJgRsq9MsCfAYR8dYPb4/GUvHRCf8323r&#13;&#10;BQzktt7YIyiggAIKKKCAAgoosKkCSYDG838FcckBeU/ySF77r2cCsdra2lBTUxO/l5koWVaAgI3g&#13;&#10;LpnIhMCOZQrYx2vV1dVx/B2f51huWy9gILf1xh5BAQUUUEABBRRQQIFNF/jV4KyUAxOUkYLJOnEE&#13;&#10;ZwRwLAw+PT0d15PjNXrqmCmT1xYWFmLQR+8gPXn2xpWiXd57DeTK8/PTCiiggAIKKKCAAgoURoBA&#13;&#10;jt44UjZbWlrC7OxsGBkZiWmV7CO9MgnuhoaGwszMTHxvR0dHXFOuMBA5+CEGcjk4SRZRAQUUUEAB&#13;&#10;BRRQQIFKCCTj3RoaGkJ/f38M3Fjse3x8PI6DI3BjvTie5+fnY1plV1dX6O3tjQFgJcroMb4J/PU1&#13;&#10;p9bF1fxrUEABBRRQQAEFFFBAge8Cy8vLMXVybGws0PNGeiWTnpBWyYOxcKRZdnZ2hsHBwdDd3R3T&#13;&#10;MRlH51YZAXvkKuPsURRQQAEFFFBAAQUUyI1AVVVVIF0ySaXkmR44Jjdhq6urC+3t7bEnjmCusbHR&#13;&#10;SU4qfHbtkaswuIdTQAEFFFBAAQUUUCDrAiTtscQAs1YuLS2FlZWVODaO19jokSPYYzwdE6PQE+ds&#13;&#10;lZU9qwZylfX2aAoooIACCiiggAIKKKBA2QKu1lc2oV+ggAIKKKCAAgoooIACClRWwECust4eTQEF&#13;&#10;FFBAAQUUUEABBRQoW8BArmxCv0ABBRRQQAEFFFBAAQUUqKyAgVxlvT2aAgoooIACCiiggAIKKFC2&#13;&#10;gIFc2YR+gQIKKKCAAgoooIACCihQWQEDucp6ezQFFFBAAQUUUEABBRRQoGwBA7myCf0CBRRQQAEF&#13;&#10;FFBAAQUUUKCyArsqeziPtp0F1i4s+ebNm+8LS7KAJAtL7t27N+zbt8+FJbfzH4q/PVWA6+jLly+B&#13;&#10;6+fFixdxsdYDBw7EBVlZjHXnzp2pn3enAttJgIWLP336FBc0fvXqVXj79m34+PFjvIZw2LVrV9iz&#13;&#10;Z0+orq6O9Q510I4dO1zUeDv9kfhbFcixgIFcjk9e3opOhfrhw4cwOzsbbt++HSYmJsL8/HysYAnk&#13;&#10;9u/fH44cORKOHj0aTp06FVpaWuJPZJ+bAgp8EyCI4zp68uRJuHz5cvz3+fPnQ09PT2hqagpVVVVS&#13;&#10;KaDA/wUI4gjgpqamwr179+J1s7S0FN6/fx8DtpqamtDc3By6u7tjvXPw4MFgg4h/PgookBcBA7m8&#13;&#10;nKkClJOW0JmZmTA2NhbGx8fD3Nxc+Pz5c+xRoJfh5cuXsaWUgI+gjpbS2traWKkW4Of7ExQoSyBp&#13;&#10;COGm9NmzZ+Hu3bvh5s2bseeAm8+2trZ4PZV1ED+sQEEEqFN4vH79+nud8/Dhw7C4uBjrHBpEkv0E&#13;&#10;ddRFBHBcZ1xPZIa4KaCAAlkXMJDL+hkqUPmoQK9fvx6DOCrOw4cPh+PHj4f6+vrYq0CQd+fOnUBl&#13;&#10;SyspFW1fX5+BXIH+Bvwpvy9AL9zCwkK8fm7cuBHu378fHj16FHsTuAl1U0CBfwUI0gjKaPS4du1a&#13;&#10;7JEjBfnEiROhq6srNhay/+nTp2FoaCi+j2uMhpIkxf/fb/NfCiigQDYFDOSyeV4KVSoCMm40CeRG&#13;&#10;RkZiaiUVaW9vbzh9+nS8EaUCpQWUtEt66rhB3b17d2wZbWhoKJSHP0aBUgRIDaM3+/nz57GRY3Jy&#13;&#10;Mt50Mkbu3bt3P4z3KeV7fa8CRRag3mEsHD1yBGtcL/39/WFgYCAcO3YsENRRL1HXUDfxvsePH8d0&#13;&#10;y7NnzxaZxt+mgAIFEjCQK9DJzOpPobJcWVmJlSUVKpVrMg6O3jjSWZjopLW1NZw8eTKmVHKzSmol&#13;&#10;Y3/cFNjOAgRx3GDSCEKPNdfSoUOH4lg4eg/cFFDgZwF627h2aAghw4PJTBh7TSBHyj51DhMDUQcx&#13;&#10;Po5AjkZExm3TsOimgAIK5EHAQC4PZynnZSSQo5LkppNWUXraCNq4GSWFhYCNjXFxpFsyEx83rMwc&#13;&#10;RkVMhewsYjn/I7D4vy2Q9GiTKkajB5OZkHJMLwLj5NwUUOBnASbJot4gaKPhkHqHTBAmBGJfsp/6&#13;&#10;hwdBHdcY1xvPbgoooEAeBAzk8nCWcl5GWkSXl5djEEfFSvDGzSjPq6dKpzIlvZJ99NolqWN8Pmk9&#13;&#10;zTmFxVegZAGmRmcGV64LUsO4Turq6sLw8HB8jcYONwUU+FEgqU86OztjGiV1D2n6SRCXvJv0ZFL6&#13;&#10;aUCkoYRri6DPTQEFFMiDgIFcHs5SzstIjxqVJROcUIlSSfKgol29EdRx08q+ZHwDAR09emvfu/pz&#13;&#10;/luBIgvQiEFvdTKDK9cC1xGTA3ldFPnM+9vKESBwS+oagrO1G+mTNDCyjAcTbLEkAQ0mBH40mrgp&#13;&#10;oIACeRD48U46DyW2jLkTIE2FYCxJkSRg40Z07cZr3JgmN6p8js/wWVNd1mr5/+0ikDRw8Hu5OeU6&#13;&#10;We/62S4e/k4FyhWgPiHV/8GDBzE9eXR0NGaHMCabCbjWC/zKPaafV0ABBbZCwEBuK1T9TgUUUGCT&#13;&#10;BJIGjk36Or9GgW0pQPDGg1Rk1ix99HW2ymSBcHruWDuOsXTt7e32yG3LvxB/tAL5FDCQy+d5y1Wp&#13;&#10;uRGlV4EHKZP0sq3Xw8Zr9L4lPXDJDWzSQ5erH21hFVBAAQUyI0D9wnhrlvG4detWHGNKWiXp/IOD&#13;&#10;g3E2y56enpjGTDqzmwIKKJAHAQO5PJylnJeRAI6JTRhInox9o0IlYGNfkiZGgMc4OsYurB7fQKXK&#13;&#10;/90UUEABBRQoRYA6h7omWU9ufHw8BnEsFE4QRw8cy97QG8dYVOopNwUUUCAvAgZyeTlTOS4ngRgT&#13;&#10;NbCWD62iTHxCegsBG5VmMmFDUtmyj9dY94eKls8nwV6OGSy6AgoooECFBahXWHuRCU2uXr0an6l7&#13;&#10;Ghsbw5kzZ2IA19bWZk9chc+Lh1NAgc0RMJDbHEe/JUWAoIxlBWjtJDijEmVh8Onp6bieHK/Rasrg&#13;&#10;c15bWFiIQR/r/dCTZ29cCq67FFBAAQV+EqDRkHqFmSknJyfjxCYTExNxWRvGw7GUBwuE0yNHgyLZ&#13;&#10;IW4KKKBA3gQM5PJ2xnJYXgI5euPq6+vj9M6s2TMyMhIrTvZRgSbB3dDQUJxWnfd2dHQ46DyH59si&#13;&#10;K6CAAn9agCCOFH7qmytXrsRgjkbBvr6+cOHChdDb2xvrJII4Gwv/9Nny+Aoo8LsCBnK/K+fnflmA&#13;&#10;SpJZwViMlVZQAjcW+2asAq+zHhbrxfE8Pz8f0yq7urpiRUsA6KaAAgoooEApAtQpi4uLcZ244eHh&#13;&#10;MDU1FZqbm2NKJen7LABOfbN2I3uEHjue3RRQQIGsCxjIZf0MFah89LJdvHgxtoLS8zY3NxcrWVpO&#13;&#10;eTAWjjRLWkoZu9Dd3R3H1hWIwJ+igAIKKFABAYI1ZqUkrZKAjZR9xmez9ACNiIy/Xm/sNY2Nly5d&#13;&#10;io2OFSimh1BAAQXKEjCQK4vPD5ciUFVVFdMlk1RKnqlgqXDZWISV8QoEcp2dnbHldL2KtpRj+l4F&#13;&#10;iipAj8HAwEC8flpbW2MaMqnKbgooEGKQRjYIY7OZkZL6hTqH16xX/AtRQIGiCPz1dUDw30X5Mf6O&#13;&#10;bAvwp8YSA7SKLi0txZnEGBvHa2z0yBHskU6ZTANthZvtc2rp/pwAkziQjsz1wwx8zAzrpA1/7nx4&#13;&#10;5GwJkFpJCj/XCRNpUddQn2xUp5hama3zaGkUUCBdwEAu3ce9CiiggAIKKKCAAgoooEDmBFxlOXOn&#13;&#10;xAIpoIACCiiggAIKKKCAAukCBnLpPu5VQAEFFFBAAQUUUEABBTInYCCXuVNigRRQQAEFFFBAAQUU&#13;&#10;UECBdAEDuXQf9yqggAIKKKCAAgoooIACmRMwkMvcKbFACiiggAIKKKCAAgoooEC6gIFcuo97FVBA&#13;&#10;AQUUUEABBRRQQIHMCRjIZe6UWCAFFFBAAQUUUEABBRRQIF3AQC7dx70KKKCAAgoooIACCiigQOYE&#13;&#10;DOQyd0oskAIKKKCAAgoooIACCiiQLmAgl+7jXgUUUEABBRRQQAEFFFAgcwIGcpk7JRZIAQUUUEAB&#13;&#10;BRRQQAEFFEgXMJBL93GvAgoooIACCiiggAIKKJA5AQO5zJ0SC6SAAgoooIACCiiggAIKpAsYyKX7&#13;&#10;uFcBBRRQQAEFFFBAAQUUyJyAgVzmTokFUkABBRRQQAEFFFBAAQXSBQzk0n3cq4ACCiiggAIKKKCA&#13;&#10;AgpkTsBALnOnxAIpoIACCiiggAIKKKCAAukCBnLpPu5VQAEFFFBAAQUUUEABBTIn8A8ZToV7MoXt&#13;&#10;ewAAAABJRU5ErkJgglBLAwQUAAYACAAAACEAuHfwpeYAAAA5BAAAGQAAAGRycy9fcmVscy9lMm9E&#13;&#10;b2MueG1sLnJlbHO8089qAyEQBvB7Ie8gc8+6u0k2pcTNpRRyDekDiM660vUPakvz9hVKoIFgbx6d&#13;&#10;Yb7vd/Fw/DYL+cIQtbMMuqYFglY4qa1i8H55Wz8DiYlbyRdnkcEVIxzH1dPhjAtP+SjO2keSU2xk&#13;&#10;MKfkXyiNYkbDY+M82ryZXDA85WdQ1HPxwRXSvm0HGv5mwHiXSU6SQTjJDZDL1efm/7PdNGmBr058&#13;&#10;GrTpQQXVJnfnQB4UJgYGpea/w03jrQL62LCvY9iXDH0dQ18ydHUMXckw1DEMJcOujmFXMmzrGLY3&#13;&#10;A7378OMPAAAA//8DAFBLAwQKAAAAAAAAACEA6fXLaxYKAQAWCgEAFAAAAGRycy9tZWRpYS9pbWFn&#13;&#10;ZTUucG5niVBORw0KGgoAAAANSUhEUgAAAzoAAAN8CAYAAACQsN/FAAAMP2lDQ1BJQ0MgUHJvZmls&#13;&#10;ZQAASImVVwdYU8kWnluSkEBogQhICb0JIr1ICaEFEJAONkISSCgxBoKKvSwquBZULGBDV0UUXQsg&#13;&#10;NkTsLoKKXRcLAsoqFuzKmxTQdV/53nzf3PnvP2f+c+bcmXvvAKDRyBGLc1BNAHJF+ZLY0EBGckoq&#13;&#10;g9QFUDAcUIET8OZw88TMmJhIAMtg+/fy7gZAZO01B5nWP/v/a9Hi8fO4ACAxEKfz8ri5EB8CAK/g&#13;&#10;iiX5ABBlvPnUfLEMwwp0JDBAiBfLcKYCV8hwugLvl9vEx7IgbgZARY3DkWQCoN4KeUYBNxNqqPdB&#13;&#10;7CTiCUUAaDAg9svNncyDOA1iG2gjhlim75n+g07m3zTThzQ5nMwhrJiLvKgECfPEOZzp/2c6/nfJ&#13;&#10;zZEO+rCCVU0gCYuVzRnm7Vb25AgZVoO4V5QeFQ2xNsQfhDy5PcQoRSANS1DYo4bcPBbMGaBD7MTj&#13;&#10;BEVAbAhxiCgnKlLJp2cIQ9gQwxWCThPms+Mh1oN4MT8vOE5ps0UyOVbpC63NkLCYSv48RyL3K/P1&#13;&#10;QJqdwFTqvxbw2Up9TL1QEJ8EMQViiwJhYhTE6hA75mXHRShtRhcKWFGDNhJprCx+C4hj+aLQQIU+&#13;&#10;VpAhCYlV2hfn5g3OF9siELKjlPhAviA+TJEfrJnLkccP54K18kXMhEEdfl5y5OBcePygYMXcsW6+&#13;&#10;KCFOqfNBnB8YqxiLU8Q5MUp73IyfEyrjzSB2zSuIU47FE/PhglTo4xni/Jh4RZx4YRYnPEYRD74C&#13;&#10;RAIWCAIMIIU1HUwGWUDY0lvXC+8UPSGAAyQgE/CBg5IZHJEk7xHBaxwoBH9BxAd5Q+MC5b18UAD5&#13;&#10;r0Os4uoAMuS9BfIR2eApxLkgAuTAe6l8lGjIWyJ4AhnhP7xzYOXCeHNglfX/e36Q/c4wIROpZKSD&#13;&#10;Hhkag5bEYGIQMYwYQrTFDXA/3AePhNcAWJ1xT9xrcB7f7QlPCW2ER4R2Qgfh9iThfMlPUY4BHVA/&#13;&#10;RJmL9B9zgVtBTTc8EPeF6lAZp+MGwAF3hX6YuD/07AZZljJuWVYYP2n/bQY/PA2lHdmJjJKHkQPI&#13;&#10;Nj+PVLdTdxtSkeX6x/woYk0fyjdrqOdn/6wfss+DbcTPlthi7CB2DjuFXcCOYXWAgZ3E6rHL2HEZ&#13;&#10;HlpdT+Sra9BbrDyebKgj/Ie/wScry2SeU7VTj9MXRV8+f5rsHQ1Yk8XTJcJMQT6DCb8IfAZbxHUc&#13;&#10;wXB2cnYBQPZ9Uby+3tDl3w2EfvE7t2ARAL5VAwMDR79zEZ0AHHwJt//975x1FnxNCAA4v4YrlRQo&#13;&#10;OFx2IcC3hAbcafrAGJgDGzgfZ+AOfEAACAbhIBrEgxQwEUYvgOtcAqaCmWAeKAIlYAVYAzaAzWAb&#13;&#10;2AX2ggOgDhwDp8BZcAm0gnZwF66eTvAc9IF34DOCICSEitAQfcQEsUTsEWfEE/FDgpFIJBZJQdKQ&#13;&#10;TESESJGZyAKkBClFNiBbkSrkd+QIcgq5gLQht5GHSA/yGvmEYqgaqoMaoVboSNQTZaIRaDw6Ac1E&#13;&#10;p6CF6EJ0GboOrUT3oLXoKfQS2o52oM/RfgxgqhgdM8UcME+MhUVjqVgGJsFmY8VYGVaJ1WAN8Dlf&#13;&#10;wzqwXuwjTsRpOAN3gCs4DE/AufgUfDa+FN+A78Jr8Wb8Gv4Q78O/EagEQ4I9wZvAJiQTMglTCUWE&#13;&#10;MsIOwmHCGbiXOgnviEQinWhN9IB7MYWYRZxBXErcSNxHbCS2ER8T+0kkkj7JnuRLiiZxSPmkItJ6&#13;&#10;0h7SSdJVUifpg4qqiomKs0qISqqKSGW+SpnKbpUTKldVulQ+kzXJlmRvcjSZR55OXk7eTm4gXyF3&#13;&#10;kj9TtCjWFF9KPCWLMo+yjlJDOUO5R3mjqqpqpuqlOlZVqDpXdZ3qftXzqg9VP6ppq9mpsdTGq0nV&#13;&#10;lqntVGtUu632hkqlWlEDqKnUfOoyahX1NPUB9YM6Td1Rna3OU5+jXq5eq35V/YUGWcNSg6kxUaNQ&#13;&#10;o0zjoMYVjV5NsqaVJkuTozlbs1zziOZNzX4tmtYorWitXK2lWru1Lmh1a5O0rbSDtXnaC7W3aZ/W&#13;&#10;fkzDaOY0Fo1LW0DbTjtD69Qh6ljrsHWydEp09uq06PTpauu66ibqTtMt1z2u20HH6FZ0Nj2Hvpx+&#13;&#10;gH6D/mmY0TDmMP6wJcNqhl0d9l5vuF6AHl+vWG+fXrveJ32GfrB+tv5K/Tr9+wa4gZ3BWIOpBpsM&#13;&#10;zhj0DtcZ7jOcO7x4+IHhdwxRQzvDWMMZhtsMLxv2GxkbhRqJjdYbnTbqNaYbBxhnGa82PmHcY0Iz&#13;&#10;8TMRmqw2OWnyjKHLYDJyGOsYzYw+U0PTMFOp6VbTFtPPZtZmCWbzzfaZ3TenmHuaZ5ivNm8y77Mw&#13;&#10;sRhjMdOi2uKOJdnS01JgudbynOV7K2urJKtFVnVW3dZ61mzrQutq63s2VBt/myk2lTbXbYm2nrbZ&#13;&#10;thttW+1QOzc7gV253RV71N7dXmi/0b5tBGGE1wjRiMoRNx3UHJgOBQ7VDg8d6Y6RjvMd6xxfjLQY&#13;&#10;mTpy5chzI785uTnlOG13ujtKe1T4qPmjGka9drZz5jqXO193obqEuMxxqXd55Wrvynfd5HrLjeY2&#13;&#10;xm2RW5PbV3cPd4l7jXuPh4VHmkeFx01PHc8Yz6We570IXoFec7yOeX30dvfO9z7g/dLHwSfbZ7dP&#13;&#10;92jr0fzR20c/9jXz5fhu9e3wY/il+W3x6/A39ef4V/o/CjAP4AXsCOhi2jKzmHuYLwKdAiWBhwPf&#13;&#10;s7xZs1iNQVhQaFBxUEuwdnBC8IbgByFmIZkh1SF9oW6hM0IbwwhhEWErw26yjdhcdhW7L9wjfFZ4&#13;&#10;c4RaRFzEhohHkXaRksiGMeiY8DGrxtyLsowSRdVFg2h29Kro+zHWMVNijo4ljo0ZWz72aeyo2Jmx&#13;&#10;5+JocZPidse9iw+MXx5/N8EmQZrQlKiROD6xKvF9UlBSaVJH8sjkWcmXUgxShCn1qaTUxNQdqf3j&#13;&#10;gsetGdc53m180fgbE6wnTJtwYaLBxJyJxydpTOJMOphGSEtK2532hRPNqeT0p7PTK9L7uCzuWu5z&#13;&#10;XgBvNa+H78sv5Xdl+GaUZnRn+mauyuwR+AvKBL1ClnCD8FVWWNbmrPfZ0dk7swdyknL25arkpuUe&#13;&#10;EWmLskXNk40nT5vcJrYXF4k7pnhPWTOlTxIh2ZGH5E3Iq8/XgT/yl6U20l+kDwv8CsoLPkxNnHpw&#13;&#10;mtY00bTL0+2mL5neVRhS+NsMfAZ3RtNM05nzZj6cxZy1dTYyO3120xzzOQvndM4NnbtrHmVe9rw/&#13;&#10;5jvNL53/dkHSgoaFRgvnLnz8S+gv1UXqRZKim4t8Fm1ejC8WLm5Z4rJk/ZJvxbziiyVOJWUlX5Zy&#13;&#10;l178ddSv634dWJaxrGW5+/JNK4grRCturPRfuatUq7Sw9PGqMatqVzNWF69+u2bSmgtlrmWb11LW&#13;&#10;Std2rItcV7/eYv2K9V82CDa0lweW76swrFhS8X4jb+PVTQGbajYbbS7Z/GmLcMutraFbayutKsu2&#13;&#10;EbcVbHu6PXH7ud88f6vaYbCjZMfXnaKdHbtidzVXeVRV7TbcvbwarZZW9+wZv6d1b9De+hqHmq37&#13;&#10;6PtK9oP90v3Pfk/7/caBiANNBz0P1hyyPFRxmHa4uBapnV7bVyeo66hPqW87En6kqcGn4fBRx6M7&#13;&#10;j5keKz+ue3z5CcqJhScGThae7G8UN/aeyjz1uGlS093TyaevN49tbjkTceb82ZCzp88xz50873v+&#13;&#10;2AXvC0cuel6su+R+qfay2+XDf7j9cbjFvaX2iseV+lav1oa20W0nrvpfPXUt6NrZ6+zrl9qj2ttu&#13;&#10;JNy4dXP8zY5bvFvdt3Nuv7pTcOfz3bn3CPeK72veL3tg+KDyT9s/93W4dxx/GPTw8qO4R3cfcx8/&#13;&#10;f5L35EvnwqfUp2VdJl1V3c7dx3pCelqfjXvW+Vz8/HNv0V9af1W8sHlx6GXAy8t9yX2drySvBl4v&#13;&#10;faP/Zudb17dN/TH9D97lvvv8vviD/oddHz0/nvuU9Knr89QvpC/rvtp+bfgW8e3eQO7AgJgj4ch/&#13;&#10;BTBY0YwMAF7vBICaAgANns8o4xTnP3lBFGdWOQL/CSvOiPLiDkANbGS/8axGAPbDahUAtecCIPuF&#13;&#10;jw8AqIvLUB08q8nPlbJChOeALQEy1K43cTn4qSjOnD/E/XMLZKqu4Of2X4OBe/fQkW4uAAAAlmVY&#13;&#10;SWZNTQAqAAAACAAFARIAAwAAAAEAAQAAARoABQAAAAEAAABKARsABQAAAAEAAABSASgAAwAAAAEA&#13;&#10;AgAAh2kABAAAAAEAAABaAAAAAAAAAJAAAAABAAAAkAAAAAEAA5KGAAcAAAASAAAAhKACAAQAAAAB&#13;&#10;AAADOqADAAQAAAABAAADfAAAAABBU0NJSQAAAFNjcmVlbnNob3QPGed8AAAACXBIWXMAABYlAAAW&#13;&#10;JQFJUiTwAAAC22lUWHRYTUw6Y29tLmFkb2JlLnhtcAAAAAAAPHg6eG1wbWV0YSB4bWxuczp4PSJh&#13;&#10;ZG9iZTpuczptZXRhLyIgeDp4bXB0az0iWE1QIENvcmUgNi4wLjAiPgogICA8cmRmOlJERiB4bWxu&#13;&#10;czpyZGY9Imh0dHA6Ly93d3cudzMub3JnLzE5OTkvMDIvMjItcmRmLXN5bnRheC1ucyMiPgogICAg&#13;&#10;ICA8cmRmOkRlc2NyaXB0aW9uIHJkZjphYm91dD0iIgogICAgICAgICAgICB4bWxuczpleGlmPSJo&#13;&#10;dHRwOi8vbnMuYWRvYmUuY29tL2V4aWYvMS4wLyIKICAgICAgICAgICAgeG1sbnM6dGlmZj0iaHR0&#13;&#10;cDovL25zLmFkb2JlLmNvbS90aWZmLzEuMC8iPgogICAgICAgICA8ZXhpZjpVc2VyQ29tbWVudD5T&#13;&#10;Y3JlZW5zaG90PC9leGlmOlVzZXJDb21tZW50PgogICAgICAgICA8ZXhpZjpQaXhlbFhEaW1lbnNp&#13;&#10;b24+ODI2PC9leGlmOlBpeGVsWERpbWVuc2lvbj4KICAgICAgICAgPGV4aWY6UGl4ZWxZRGltZW5z&#13;&#10;aW9uPjg5MjwvZXhpZjpQaXhlbFlEaW1lbnNpb24+CiAgICAgICAgIDx0aWZmOlJlc29sdXRpb25V&#13;&#10;bml0PjI8L3RpZmY6UmVzb2x1dGlvblVuaXQ+CiAgICAgICAgIDx0aWZmOlhSZXNvbHV0aW9uPjE0&#13;&#10;NC8xPC90aWZmOlhSZXNvbHV0aW9uPgogICAgICAgICA8dGlmZjpZUmVzb2x1dGlvbj4xNDQvMTwv&#13;&#10;dGlmZjpZUmVzb2x1dGlvbj4KICAgICAgICAgPHRpZmY6T3JpZW50YXRpb24+MTwvdGlmZjpPcmll&#13;&#10;bnRhdGlvbj4KICAgICAgPC9yZGY6RGVzY3JpcHRpb24+CiAgIDwvcmRmOlJERj4KPC94OnhtcG1l&#13;&#10;dGE+ChRvX98AAEAASURBVHgB7L3XkxxHlq/pKGittSpoSaDJJluruzZmY9fu3N3bdl/2YV7mv9uX&#13;&#10;fdlZ27WxEcvpJpvNJiihCFUoAAVR0EBBy/XPCw4mkplZmZWVWZGRn9OCmRnC/fjnHoXzi+PuMeN1&#13;&#10;TMEkAQlIQAISkIAEJCABCUigRAQGSlQXqyIBCUhAAhKQgAQkIAEJSCARUOjYESQgAQlIQAISkIAE&#13;&#10;JCCB0hFQ6JSuSa2QBCQgAQlIQAISkIAEJKDQsQ9IQAISkIAEJCABCUhAAqUjoNApXZNaIQlIQAIS&#13;&#10;kIAEJCABCUhAoWMfkIAEJCABCUhAAhKQgARKR0ChU7omtUISkIAEJCABCUhAAhKQgELHPiABCUhA&#13;&#10;AhKQgAQkIAEJlI6AQqd0TWqFJCABCUhAAhKQgAQkIAGFjn1AAhKQgAQkIAEJSEACEigdAYVO6ZrU&#13;&#10;CklAAhKQgAQkIAEJSEACCh37gAQkIAEJSEACEpCABCRQOgIKndI1qRWSgAQkIAEJSEACEpCABBQ6&#13;&#10;9gEJSEACEpCABCQgAQlIoHQEFDqla1IrJAEJSEACEpCABCQgAQkodOwDEpCABCQgAQlIQAISkEDp&#13;&#10;CCh0StekVkgCEpCABCQgAQlIQAISUOjYByQgAQlIQAISkIAEJCCB0hFQ6JSuSa2QBCQgAQlIQAIS&#13;&#10;kIAEJKDQsQ9IQAISkIAEJCABCUhAAqUjoNApXZNaIQlIQAISkIAEJCABCUhAoWMfkIAEJCABCUhA&#13;&#10;AhKQgARKR0ChU7omtUISkIAEJCABCUhAAhKQgELHPiABCUhAAhKQgAQkIAEJlI6AQqd0TWqFJCAB&#13;&#10;CUhAAhKQgAQkIAGFjn1AAhKQgAQkIAEJSEACEigdAYVO6ZrUCklAAhKQgAQkIAEJSEACs0QgAQm0&#13;&#10;RuDRo0fhxo0bgU/SggULwurVq9NnrZxev34d2Dj/5s2b4cGDB+HZs2dhzpw5Yfny5WH27NnhyZMn&#13;&#10;4fHjx+mcWbNmhZUrV4bFixeH+fPnB343Sq3a0yivRseePn0axsbGwv3799M2d+7csHHjxrBkyZJG&#13;&#10;l7V8bKrKefnyZSAv7IU7adWqVclebJ85c2bLtpXhArg8f/489Tf6Iv0OTi9evAivXr1KVRwYGEj9&#13;&#10;Ek7079wXYcaxytSt/ldZ5nR8b7Y/wfLevXvpPn/48GG617n/582bF5YtWxZmzJiR+iT5wXfhwoXp&#13;&#10;7wD3ukkCEpCABKaWQGMPamrLMjcJlIIAIufPf/5zuHjxYqrPli1bwm9/+9uwdevWmvXDycGJvHr1&#13;&#10;avjLX/4STp8+He7cuZOcm48++ig53teuXQuXL18OFy5cSE7lL37xi7Bv376wfv369Ltmxm92tmpP&#13;&#10;o7waHUPknDx58u2GuPvjH/845UJnqsrB4YQNNn/yySepar/5zW8S10bCtBGDMhxD5ND/rly5Es6e&#13;&#10;PZv6HUIQ7jAj4ZQvXbo0CXj69549e1JfxCmvFjrd6n/Tzb7Z/oTIOX78eLrPh4eHE2tEzdq1a8NP&#13;&#10;fvKTJLDpkwhEhPeOHTvCT3/60/RQY7rraPkSkIAEykZAoVO2FrU+HSeAg4LIwVnJiX3VKUdyeGqO&#13;&#10;kDl27Fj48ssvk5jhqS6RHAQQT9RxOk+dOpXy5Mku0R6envM0nQ3nkmtqpWbtqXVtK/t42o+TTPSJ&#13;&#10;MrEbB26qU3Yoh4aGwrfffpuiRn/3d3/XcjGwxU7YHz16NF2/c+fOJEg51m+JKCIRhuvXrwcccPrw&#13;&#10;pUuXwq1bt96J6sCF8xA+HEMU8Xv79u2J3YoVK1LfzRGxbvW/6W4v7ud8D1BnEvcD+yqPIRoROtzv&#13;&#10;iED6M5GbRYsWpe9EaHP0lnuJPLjeJAEJSEACU09AoTP1TM1RAokAzgsONY72p59+Gr755pv0BB0R&#13;&#10;w5PdQ4cOhQMHDiSnB8czp7t374avv/46iZsNGzakYWxZ+ORzpuOTp/mDg4PpyTPRK34TGTH1BgHE&#13;&#10;CuIRJxzBjeBBVDN8kvYkgkM/o9/iiCNyiDCeOHEinDt3LkUefv/734e9e/emIVhZ6PRG7du3kgcT&#13;&#10;DD3btWvX2+Gk27ZtS/s4hmBhmCSRWRgjItesWZMiYZs3bw6bNm0KfMKNoamczz1EVIehgSYJSEAC&#13;&#10;Eph6AgqdqWdqjn1OAEeRLUdycHoQOTiNPNlFLBw+fDiJHIam8dQXR4lE5IYnwER4cKoYWoQDyrAX&#13;&#10;nghPZ8IJxinDOcNubJ7q+TnTWb+ylp3nloyOjqYoA5GGkZGRVF2GpRGp4RPnG+FDhAJRRB/EKUcc&#13;&#10;cT79kvanHzCUjeFt/ZSIxBBdXbduXboHqHueu5SjNHAjAoaIJOrDgwCEIeKI6zife5yoGJy5Do79&#13;&#10;xrKf+o11lYAEppeAQmd6+Vt6CQnkSA6OZWUkB5HzwQcfhPfeey/s378/OT6VE5AZmoZjySdPe3GW&#13;&#10;EEg4Qz//+c+nXehgWx5Wh+jCYcPpNRWbAAKF6AxRmSNHjqSIA6KGYXzMEUN448DTlrQx/RdxxEIT&#13;&#10;iCCE+r/9278lQf7VV1+l40QqyKOfUh5uWtnvEfv5nkW4MDyQje8wJYrDHBwiOUTOuJfJh/sIzuTF&#13;&#10;xn6TBCQgAQlMPQH/uk49U3PsUwI4LmxEchA5OIjMMWEuBE9sGeaSh6vVitDg8OA4ETHhfJyf8+fP&#13;&#10;J4cJR4noCQ7SZJ2iPB+Ip87Mv2B4EvtwynLZ5I+IoSxswCljIyG+uG6iVddw9DiPcmCBo00Z2VGk&#13;&#10;DJ5s40zjgLOfSAFlIgarEzZmppTNk3L2kXAysZP8sBvnMkfHqvPJjihP3LGRa/mkzfie51GQD21Q&#13;&#10;S8RxLvXJ9YMhv/NcpZwPdpAPW3WdsJ8oHvMzOJ/6ky91Yh+JsqkTYoL6UE51u3FNZkoZ2Ez0D745&#13;&#10;X/LiWiIyCB36Iu3IUDWGT2bBzXnViYgiEQnKGY5DK7ON1D0785Q/UeI62FM32o965LkpmRv50K+p&#13;&#10;d64HDKkHfZNEHpwPPyb8kw92wI0yKvswfYnr832UbeQ8ys6rovG9si65/bAht1/uB5RPW1OHylX8&#13;&#10;YM9+9hH94p7FNspiGCqLkORyieqQGM5K2bndEEG0W075/MyLOtNu1D+zyvcRtvK9ut/niDK2wQE+&#13;&#10;5MFGnfkNI/oZbc05JglIQAJlI6DQKVuLWp9pI4BzgtOVIzmIHJxLHAgiOYgchrEgcmo5FTgeOD5s&#13;&#10;DCUiP4a7nTlzJj19x4ltZhW2egBweHG6cMS+//77NDQJRwrHB2cOZ4en+DyBZu4QduJ8ZmcWB7eZ&#13;&#10;Vdc4D5upO45fdurJK5exe/fu5ID/9a9/TQ5X5Wpo1fbjEOIY4uQhHnHaceLgg4MHE4ZSYTfc4FQr&#13;&#10;0TbUF7uwKU+0Zz/5EKUgykE+bNnBzXlRHjbgvLJyHhzzZH4cUY7jOCLaBmOUhGgI9SSfzJC8KJtV&#13;&#10;+xgaRrk41zjRcCOKx3fy4Npf/epXqT7UmfJYsILrqD92wxRHlbZCSB88eDC1If2LYyTOze0BS+pJ&#13;&#10;VJE2rseK63J/5HyGWuKMkxfOOnnTb6qda66rTlkgcF/Qf4ajaKI94Yg9HCc/HHbqTT2wj2gI+7CD&#13;&#10;BHsEBMxZXAIet2/fTvs4BmfqQx/mPqMNKh8o5Paj3bmefsD9gB2IAcqhPMQd19IHGHLGMDMS59B2&#13;&#10;1KFyFT/OZz/2EIHlk98k2pk5TrCjbf7+7/8+7f+Xf/mXVDb1pZzKVdeynQjyPD+K9ud3tpM2p99T&#13;&#10;T3jBqrotYEw5cGeuH8fp/9SXvODFddw777//fmrXZJz/k4AEJFAiAgqdEjWmVZkeAjgmOGs4gTmS&#13;&#10;g8PD03McWRwRHEWenuMU4UzVSjjDOL08jcaBwZHEEcMxw8HlCTOONBtOWaXzXCu/vI98EDl5kjTz&#13;&#10;frANJxFnGfvJD0cbJ4hPEk4VTi3l5t84cIiXWquhcT7X4shynHI4Pz/dxplFEGALDi5l/e1vf0s8&#13;&#10;Gq2Glh118sLhgwd5UB4OLr8pgzzhjVCsdvqwn7JxkrOzh63sgwEsecrPPvLievbRVjkvzqV9cWQR&#13;&#10;XDDMkQUYw5HfbNSNckiD0WmufGJPPlyL2KS94YLN1IW68js7pdhDvSgPsYLIIf/KKATlwIBP2pH6&#13;&#10;5Agg5efy6EvkTR9EDCACKL9eyv0R8YDDTx2wByb1+nCtvOBJu9EfcNzph9hEveBGvbl/sD0LD+yC&#13;&#10;Z6VwhQ19D5FJPpwLB/LgehJ9Gj7kz0Z9cej5pL/ACTuYp8RDBGxjP3mQuDb3D44hGLGFew6u5ImA&#13;&#10;qFzFjz5HXcgnf2Z7sI++SvtyjP3kgQ3UhXYgb47lxHEEL0Isz+3DLs6BFe2S71Pyhgsp55X7K/sp&#13;&#10;h41+k+uQbeI3bUt51M0kAQlIoIwEFDplbFXr1FUCOGQ4IDjBlXNycIA+/PDDFMnhqSkOJg7PRImn&#13;&#10;tZyPQ4MzlB1rfk9mFTacofwUnCfM2ElkZTA64AgZ7OQchARl4SyyMRSH9wPh1FL2RAknmKfd3333&#13;&#10;Xfjiiy+SU4y9PLHmqTh5kC/OJg4c5fF7IqcZp47zceR4Ao0ownHF+cOJIx9WqcNB5Qk5/GpFKjgf&#13;&#10;24hQ8DScfOCA84ljST4ISuqdHW0YcQ5tzP7PPvssObk4ySSGgCFKEYP0AZ6UZzGEQ0yZ2M8TczhX&#13;&#10;JphzDMeUumETkQyELs45nzi3lEW/wkbOw/nHpuy8sx8RhADAOadMmHI9dpMH51AWQ+EQOBynjs20&#13;&#10;K3ZTLv0XQUC51Be7J7o+c+P9UYgTGHIPwD4Py8PJpu0QLjj31IN92E0daMucD/xpo3wss4Ar9UZA&#13;&#10;UgYCmk84kQf1pf60PyKHMsgTAUefoS4IFa6h/ehX9E2EDnWknevVNQsG7IQVnwh9Eg84iOzR58iD&#13;&#10;+wBhUS9hE/cHkU5s5X4k0Q/zQxKECn2VjfsC4UjfY6sUhrkM+gR/R+DAcdoSO7CTe4W/AdTBJAEJ&#13;&#10;SKCMBBQ6ZWxV69QVAjglbDw5HY5RDBwNHG6e1OPw4lTgRODg4NRN5NBno3EEs1ODE41DnJ+I4wji&#13;&#10;oFQOycnX1ftEgOAI42gieEg4O4gpnvzjnOF84STiQOI44RjhCOOQ4hRVO+mVZWUOOJrUHbGDk4gz&#13;&#10;jJNHHtSHlJ1IHG+4tfIkOeeHzTigefgN0Q422oAn14ihWo4b7YMzS73IAycXu7AfUYIDjV1s1IM8&#13;&#10;crvBBUeccnCSSbQtdSNiR5uQP44yTjJONRv5IAwoD475aTvXU3faBgcUOxiqRl5ZWOUn77Q9YgeR&#13;&#10;wRAnhpzhnCOG6Bu0W44CwJRyuRYBx4btCAnqTh8kf/oYEZRmEjZX2t3MNZxD2TChjtSBtqfdEL/0&#13;&#10;a9qJ33Cg79BH6TdwxsHHCae+OR/qxTmwQBSST55jRF1yn4M/G3XGyaf+9N/s8NO34YT4yO2HHZyH&#13;&#10;jZRB34Ihtud+Wo8BLOkntCN9Kd9vMOBvAO2FvbQZfbheyuKOvpgjeOTHtdyriB2Y0I70c/ohYofz&#13;&#10;ueeoA1E37KgUZeRLP6HtyYsXEdN3yYt7gf1ca5KABCRQRgIKnTK2qnXqCgGcEJwInCOeuOMo4Szj&#13;&#10;fOCUcix/cm4rCccN54mIEAknDgccIYVz0uwqbJSLE4njhPOHw4fDxJwYnCecefLDVhw/nGCG5fBE&#13;&#10;HFGEU4mDhmNUL2UOOIfUH6FEXuSPnZSHM0jC8aNecMGBzU+s6+XNfmwiIsI8p/wEHpspA6eOvCkT&#13;&#10;BxD2iI0sBCrzxaFDdDJXCrsQYdku9uMkZmeYesMGR5ryaWMEBRu2kwdzLnBiYYMTDAfqR9mIG4Ql&#13;&#10;+cAdZxQnE+eyMuGQUi71Y0MwYRN58WSf+tD2tA/HYEq5ud0QEtiHo4rzi1NO+eQBX5iwYTNlcR0c&#13;&#10;4NfpRPncE5RPwi4EThYXCD/soK7Yh22IExLtSTtyba4HbUNfps5ZqNOGiETqRn/gAQACCibkTX/n&#13;&#10;esogL/JEiMCSNifaiLjkXPLlWuykPRGPfEdQNhKFuRzOo1z6JO1P4jv1JB+O1RNLnIt9tHfuZwgt&#13;&#10;IkJE+RAn1I3rsRPbqTf9AuHGxjHEMgKwMmE7/YN+ygIU5AcXzocb9uf7oPI6v0tAAhIoAwGFThla&#13;&#10;0TpMCwEcDpwhnEucfBwKHAgcEn7jhOB8IhhwZrODiXPRTOLpL04Yzh+RgeEYsWDDIcShxomivHoJ&#13;&#10;Bw8HEucQG3CYuW4wCg/yJcpQmcgLh4c6sYwwT9BzhAQnrV6injih1BmHnusRAIgSHLJqxwu7EA7Y&#13;&#10;w/kTJTjgkOLkIxbyU3E4YDPOK9/Jj7bAkcUmHM/KxLnUGUcbBtV24VjChXogwHC2YQd/7CTSwDGc&#13;&#10;WBxsBAc8cZorE45j7hdE4BCo1JdrK5+c019wNmlHHGzyIu/sVOP4ZoeZ/HNbUk9spc60F30LBxfH&#13;&#10;lzLgwzGce1jTT/kkkV9lGWlnh/9Hv4cr4gSHnTagP2E77cRGyg439ScCQZ/C9urEPo7TLvRR8oEr&#13;&#10;7U3/4Df3GPkiqquFShZWtBHX53YhD9qCPgtfjtO2bLRTZlhtD/ZmrvSxyvL4TluwVbZ9dR78pr3p&#13;&#10;K/QzRC55wg2xDTNsq0xwIFJGH+XvA9+pD+ISBjmRD2UjuOjztEOzf4NyHn5KQAIS6FUCCp1ebTnt&#13;&#10;nnYCOEM4FjgoOBY4qzyVJyEUcEgZq49Dkp/o4nDgeDSTcK5wCHFyEA7kQ4SAoTWICBwfHLt6CccY&#13;&#10;px8b+cTBwxnmyS72VjtulIdjyDk4p4gGRATOF8KgXoIDdcU5wwHFucsOFY5fdcLpgxUiikjTRIn8&#13;&#10;sCs/Xc/nwxE72fhOfbCFelfXjWtyuZRdyy72YTcChyfkMMOJhAHOJ5/kn4VJvXwohzbjGvKkf3At&#13;&#10;T+txNnPCscd2hEnuF5UOKPWmztSd+pEf77MhQkTZ2IqoRujQTziPutOORI7IqzI/yqUP5C3b0alP&#13;&#10;6kf9YUE9aRPYYR99GYFBH8viNEcy6Ec465yPrQgJ+iucqCftQ9QR8YiAR5jAgYgOfRdhQtSCumeB&#13;&#10;QZnkwXEEAXnQZxFT9G3uibxxDfcX1+fraB+ETycT/YQ+wsZ36otN1I2+UN2n2cdx6k0klf4KUwQg&#13;&#10;nHKi79Af2KhPdZ/I5/kpAQlIoIwEmvO4ylhz6ySBNgngeOD44ojhQOEcIXT4zdNkxs3jzDOWnogE&#13;&#10;zh4OanUEoJ4ZOIps5M1TXRyt/LQXxyY/ucdpxCGsTuzPT8ZxHNlwhsiDCdk4fLUSDidl5QgCzn52&#13;&#10;oGudT12zs8p5OFY4WjjgOGPViX04/Gy1HLjq88mPumZBk4/DmevZ+A4D2qQej+pycz75EycQm2kf&#13;&#10;nEF44QjDDLFIHSkD55365fPy9fmTchAdbDjXOQ/ygU9OWQiQH3WkDpWJa8mDPsOTfeqGCKBtcIZx&#13;&#10;1nFy2RBE8MSZ5TrsZ6MM8uaTRPlstfpLZdmV3zm3ciNfbOWzUeI4ZVM/uMIPu+HAxm/6JxusEYOI&#13;&#10;D77Tp7KNuSyYE7nifCJs5EVbcx33CBwQBXBAUNE+uf7YQv+BI0IAhrQpkTs+4cf1CAe+U1beqMNE&#13;&#10;dW3EodljtAu2sVF/6kkb06YwqO4fMOTvC/ZzLu0OU/ob90tO2I94q75/8nE/JSABCZSZgEKnzK1r&#13;&#10;3TpKAMcDpxYn63e/+10SOThSpOzE4rTw5Jk5LziqOBw4Ya04Tjg6zG3AASTSMByHryFUSDzVJ5F3&#13;&#10;dWIfQoyN7zhERJjIA6cHx75WwllCDFE3HEKcKBzKeueTN0+g2TiP63C62KqdM8pjH0/I8/Fatlfa&#13;&#10;xfk4a7UczmqO2SGvvD5/z+VSdnb88zE+2Zft5nvmB3fqhvMJA87JtlSXn/OhDDbKJJ9aAiOXV8+e&#13;&#10;LJhw7mlD2no4tj0RNtqQyA7nICToUxxneB+CG2GdhSb5cx62UhfalLo0m2DK+bQtdaFO5FeLYa08&#13;&#10;KY/IC/YSwcN5z6Iv50V/pBzqSb7VXPmNAPn1r3+dBAn5IMjp0wievOgD9xdCh+FZcGNOCt+xF+HC&#13;&#10;3CruJ4QAwwq5FrFApDT3D1giemDIHBkiRlzb6ZT7GwxgjV3//M//HD7++OMf8cCWLIZgiUCkXrQv&#13;&#10;G3nllOtFv222zfK1fkpAAhLodQIKnV5vQe2fNgL5SSlOEXMPECM8RcZh4xgCAecOhwqnDIcUpwkn&#13;&#10;C2cKx6OZxHmIqcE4xIYyyJdoTM6bfNlXK2FLTnzHAcJBwhnC+a6VcIxwDrGRzxx5qXVu3ocjmre8&#13;&#10;b6LPVs7HJrZaiXyaSbm8eufDp5LXROdPVGatvCqvIX/6SRZNlcf4jlNK2xKlINEeONyIBhz0/CQf&#13;&#10;Ycp3Nr4jynB6uRYHn/5Dv0Tw8LSf83Cmsa8ei1Tgm/9xLlE9rsOhRuwhqrKQqjy38jvOOrYg9BEm&#13;&#10;RDgRFIh/6oZt2Mj9UHnf0DdhUp04j7lRiBnqQr9EDBDlwtlHUOWhWznyxbmUxT3Kd4Z6Yj/1hiX3&#13;&#10;JcIxs6Ns8uF67CRRDwRkPaFfbWc7v3OfyX0d9vXubcqhbtSDjb8tcMz1y3ZQV86r18/yeX5KQAIS&#13;&#10;KCOBH/9rUsZaWicJdIAADgWOBU+a2bKTQVE4gTgezBVAXCB2eArPuzG4DsepWaGDo4LjwzAmltvF&#13;&#10;GcKhw9llFTYcQBzR6sQ1OJOUx3fsYwI9USfsxfFrlLKDjJOIk40TXSvhROGwsvE9O7g4uZVPlvO1&#13;&#10;7OMYG+d2K1EujiNbM3ZRfzbqhWONo4g4xG7EYnZKq8UCdcI5xWnme24H8uJ7q4nrEDuIF/oUYiUL&#13;&#10;FvoAERKGYPEdMUG5DMGizeiH2E4bMtwLQcB5OPPYRntV219tH+ciUMibiCA8/vCHPyRxT5+sl+CE&#13;&#10;YECQ8x4dRAmCncUgECzYRCQH++ijDEFj7g3tQ0SxOuV+lhek4B6CM3XifkCwwIINAYO9sKOtKYOy&#13;&#10;8n3AAwPmDlE3+jWiBlthhJDkXuVhAnWgDOzOgrParqn6TTvAId+z1JP3WLFIRTOJ+5v+0cyDiWby&#13;&#10;8xwJSEACZSCg0ClDK1qHaSGA04QjhWBgw5nKCWcQR45FBHCUeKqNGGGIDefhgOJ44dQ0k3CCcHRx&#13;&#10;EHHsmPeD8zkchzLhAOLc4njjKOWUHUPKwU5swgnCccLZ5Htl4nqcX5w/HEcST4pxmCvzrbyG7wgA&#13;&#10;xBb2UR+cQ56Qs9VyhBELHKMMvmNnNxJl4dCy1bILB5uIBbbBIjvHOZJCHWkH2pNzaM9abZjzwXHm&#13;&#10;O+xgw/W1IhX16g5HykDU8B176FO0I+2Eg45ooR/Q/1jOmiGNOPrsp56UyzHanH3YzSeiA0eafkh+&#13;&#10;tVLuD9iAUEeEEJlBJGPTRIm6wwDBgBCjjyL8GQ6GSEE4UDZ8KItzWGgDYcJvUraBvOj3tA+J9mPu&#13;&#10;Ev2NdsVG6kXdYcD9Rv35TTlEXLkeMURetBtsYECb5j6P0MmiHrGE7dwDHO90qu4n2DgYo7g8nOBY&#13;&#10;9X1CvbGLDbawpE58Vp/badvNXwISkEBRCSh0itoy2tXzBHA6cOhwrHBGWUAAhxHHKg8Nq+Vw16s4&#13;&#10;zg6OaV6FjagCT59x8hBdOMI4ZTllAcKTXpwmnFwcIhwknLnqJ9R5SBv5Ichw6JmngNNEHvUSdnEc&#13;&#10;23CqcYJxGHGm8xCnymvJFweU43xHAHQjUXccYDYc3OqELTi22EWi/agXgpAICTbjWONYch51Q0BU&#13;&#10;i1WO4yTTNnyHCe3MhuBsNtEOiAvELNEORA6RFJxf2oQ2pY1pd2ylD1BmFqvUh+/wZd4O7U//y5ET&#13;&#10;rmPOSj2hw7UILMQK/QEhgvCAB7bwWV33yrplocP15IONCA4c9yywqAd5stE+CBEEC+fnxHcEDiLo&#13;&#10;r3/9a7p/fvnLX6Y6kQ820E7UBxFGntxvtEEWA9hCu/77v/974gBD+jZcuGdoI1hiI5+w51ryyByz&#13;&#10;PZ36pB7YTz+hDtyPiL5831e3E+0Jl3wvcU9nUd4pG81XAhKQQK8RUOj0Wotpb88QyI4Lw0nyqmk5&#13;&#10;EsPT9+xc4VDi6E2UcH7YGEaDw5gFRX66jlOEo5ZTjjjhBCKscLp5qo1jhLOPo4xzSJ6UnyMEOMPY&#13;&#10;SaolCHL++RPHkLrgMCIIKAehQx7YirDLDj5OK447TitOJOdiM+d0OuGwIgRwJHEo4YMTCTfsYLgS&#13;&#10;Gw4kDjQRg+w8Uq8cAcmCgTrDjWPkw3fqRxkMm+ITNjBAGJAn5zWbcHRpE4ZxIZK5HhtoL8rOZZJf&#13;&#10;7j/UiTLhzXG44iDT/ggcPml/RAvnsdF/yI9ruB4euWyuoa9yPoy4nmggdSLfVtoNG+nrCIgsZCiL&#13;&#10;79STPoGAzJGwfD7XcB59l2Fw2EHfZR/3Fv0OJvzOHPikLtjIxnGuQ+zQ7xAy/OYeJf/cLtXXc3/k&#13;&#10;65ttt8meR1n0E9qYOtFfsZe+il0IS9qL7zCkbbhXEXUw4zrajbq20i6TtdfrJCABCfQCAYVOL7SS&#13;&#10;NvYkgexs4Fh/+OGHyfnAIeGp9ZdffpkcM5wXnCyctGYTzjdzDHAQcUB5qosTmJ8A53xy+QgdhtDh&#13;&#10;HPFkniE9OIE4SjhHOHIcQ5zg1OI84WBxDIcSpys7gjnvyk/K4TiOOBEsnszjfOFIsh/7cIxJPK3H&#13;&#10;Wf3mm2+S7VmkkUfeKvOeyu8409SNcnBwcXapGxxxsBETbLQFw6sQpzlSgJgheoP4IR+EDIIH+5nz&#13;&#10;RD44zDClfrQv9YYJkQOiZwi6Rhyr64rwwPElb1gy1O+zzz5L5RLVox9gK/2JIWXYjnNMpInyYJ4F&#13;&#10;D/1sMEYxqBdtj7NPXyRPhkNSN/opXOhH9BH6AHnSxxBb5PHRRx+FDz74IH2HY6OU+wQMyBde+b1S&#13;&#10;MINHpcOOMKZ9cjQFhx6mlENdyYe+Sj+FL7ZzLuILkUA7wiKLTOoBA9qMqBasyAOhl8tBFHDvkD/l&#13;&#10;0La0H3mQF+eTP+V2OlGHyn6GHczBww4ib7Q5zKgHdUeUw4F2xH7qSXtnwdppe81fAhKQQC8QUOj0&#13;&#10;QitpY88SwHlCLODY4UThzOGM4qzhTOFk4kyzr9mUHeDB6LgiLHBKcdxw7KoT5eMcMUQHAYLzzUa0&#13;&#10;IT8xxsHiWhwmnFrywyYcJxxFnKhGDjplsHEN9uBw4oCSD84ajiROMg42+xE7OLjkma/lGFsnE/nD&#13;&#10;jrri6NMetA320h44lDi+CDwiZjDL82o4Dye08sWtiBqEAE4njLIDSj4IE3iQD4KJp/KU3UrK7Uw7&#13;&#10;IF4QG4gP2MEwO+8IiCwsOY9llalDbjfqhKOOaGLYGAIiDysjP+pPHthLxABxgYCjfjnqRt3hwRwb&#13;&#10;hBtlT5SwH/GEUEBIISapA5zog/RLyqJPcIx95Asr+iLtRBvRb4k4kRf3C/2W/cMxMkjdiE4ipKgT&#13;&#10;ecCfvkV9sRWBQPtRb+5D+iX3Ie3GJ+VTLn2RduN68s/3Te4HE9W33eOwxw7ajj6DvbQPG/WhPXIU&#13;&#10;EZupN/XNfTYLOn6bJCABCUhgnIBCx54ggQ4TwIHB0cLh44WiODA82caB+eKLL5IIyJGNZkzBIcNp&#13;&#10;z5Gi7GDj/NZKlD0YRRHOEg4hooiyGSpEJIDryQ87OYfhQAgWHDyu4/pmnCccQ66jDOpI/jhnlMVv&#13;&#10;9pMXzhx5I6JYhY76UDZbJ8UOT+fhT4QEYYNzjWOLQ025OPpEPBAKPEGnvXAsSdiIA87cEBxo2g8R&#13;&#10;QD443DDM9aCOONRs5ANDym41IUCJzGAfYgSeRCMojzaEKYm2gS3nwh/7ETzsq+SZ2wcBBHvyoW0Q&#13;&#10;ObQTAoqycj0QKrQVYoE8c+QnC6iJ6sP1lMNQt5/97GdJOFAe4gIBnPsb9USI4ajTpxE5zMXJYgxn&#13;&#10;PtfvN7/5TcqTyCPs+cTmSv7Yh8DEbtoTkUU7Uh7tT50oj/bDHsQ9giuzxJ4cASN6RT70GcrpdMr9&#13;&#10;7Fe/+lUS1twf2MmDCbhRz0o7EUXcr9QTO7HbJAEJSEACPxBQ6PzAwm8SaIoAThPOU07Zkcq/qz9x&#13;&#10;NnHUcOJwwEjs46kxzjWOF44Ux3FUcF7Y1yjhEOG44nziEOKs8iSaPKrtQbyQP2Xm66gDT9d5uo2D&#13;&#10;i7NMmZSf5xTheGIf15Oy40qZON44sdhAwunODjJl4dxyHQ4ajirn8xuHn+PkS344lZTNdzZsbFRO&#13;&#10;Kqzqf9gAV4QItmEXeeDYUk+iEUQicFQZQkiZHMcenozjPCJOEAcMCcRhpO44zJWJvGCDk4yd1CFH&#13;&#10;Iqgf+8iH8jkPWxB0MIVNTs32H+ynTegP2M53NtqNvkO7k8iPdqdMIjZEMLCtWpxSZzbqn6+hPciP&#13;&#10;/oPoI09spY7kgaijPyGg4Mh1uT9MVB/K53yuwy7ypK3op0Rl6DPYkoUXQo265jbBDvoK+cCWa+lX&#13;&#10;XAMb7EMUwaKyD5MPbQj/zAJbyYc25pM2p9xcd6JGJPjAhPYnDwQeDLgmR5Zyf+L8zAR7SLm+9DdS&#13;&#10;9XH20YbUg75Cn6XO1Ckn9ud+BgPqjcAlAkU/I8GSfpXtpN/S77Azp4nKyef5KQEJSKDMBGbEf2wm&#13;&#10;ngVdZgLWTQItEsAhJHrCJwnnBieDz0YJZ4zIDeICxxLnFYcFxxGHBucLRwanBwcJR6VR4ik0eZIf&#13;&#10;9nAtggrHqJY9nIuDiQ04h3zHBsqlfJw1rqceOIF8YhtOJon8GYZGeWw4hUQ9KI8/IzioCBvypw7Z&#13;&#10;oeQYtpIP+cONJ+lEk/70pz8lh+2f/umf0lN/nDzsqVVOtfDIbLAFRxD7OIcNm6gP+zhOxAI7cA6x&#13;&#10;I9cfJiRszY443HO75DL45Hq2nCf1zOIgMyQfuFAPNvKizvDNqdX+06jdyLOy3XD+q9stl5s/aXOc&#13;&#10;9jwEjO+UUdkXqAdtT13ID565TXN/yPlNVB/EU+5zcIcf/QGWleVQFtyxBQFDQgjksikXG7GbvpbZ&#13;&#10;V9oNC+zM7PnMwiy3H/WlT2ATeVFeZUSH86kz19KXsKvy/sz9KduXz+F37hv0t+rj1JUEA6JR2JH7&#13;&#10;CuKKupOynTmvyr5aaWe+V6vtTJnE/01UTj7PTwlIQAJlJqDQKXPrWjcJdIFAdswQG0yOxgnlKXje&#13;&#10;cFRxUhEDOJWIHBYjQOgwHAex9I//+I9pWBFOZnYIu2C6RUhAAhKQgAQkUGICDl0rceNaNQl0g0CO&#13;&#10;VvCEnHkkrAbF02mGCTGpmqE5PH3myTsiiOPMTWIIE0OTBuMcFj4ROdXRgm7YbxkSkIAEJCABCZST&#13;&#10;gEKnnO1qrSTQVQJ56BtDfhArDD1iWBBRHCI4iBiEDmIIgYPg4VzmQDC/oNackq5WwMIkIAEJSEAC&#13;&#10;EigdAYeula5JrZAEpocAk6VZwYrhaKyGxURv5hkwR4O5BYihPP8BYUMkh9WiWJ2MyfR5jsL0WG+p&#13;&#10;EpCABCQgAQmUjYARnbK1qPWRwDQRYOI9K10xwZqoDr+ZlM3CAszNYR9RHEQNq2FxLhEdJpw7ZG2a&#13;&#10;Gs1iJSABCUhAAiUmYESnxI1r1STQTQIMUyNyU7kqFhGdylWxWGigcrUoFirIq1p101bLkoAEJCAB&#13;&#10;CUig/AQUOuVvY2soAQlIQAISkIAEJCCBviMw/oKMvqu2FZaABCQgAQlIQAISkIAEykxAoVPm1rVu&#13;&#10;EpCABCQgAQlIQAIS6FMCCp0+bXirLQEJSEACEpCABCQggTITUOiUuXWtmwQkIAEJSEACEpCABPqU&#13;&#10;gEKnTxveaktAAhKQgAQkIAEJSKDMBBQ6ZW5d6yYBCUhAAhKQgAQkIIE+JaDQ6dOGt9oSkIAEJCAB&#13;&#10;CUhAAhIoM4FZZajcvbFH4dKVW+He2OMyVMc6SKArBJYsmh82rV8Zliye35XyLEQCZSHw+nVZamI9&#13;&#10;JNBdAjNmhDAQ/8dnkVJR/cil8d/nzRtWhqWLFxQJV0/ZUgqhg8j5P/6vz8Kx0yM9BV9jJTCdBPbv&#13;&#10;3BT+53/7Rdi/e9N0mmHZEugpAoicV/F/ap2eajaNLQiBmQMzwtzoec4smNIpqh95MP77/L//r78M&#13;&#10;S/codCbbhUshdIjkIHI+PXJ6shy8TgJ9R+Dlq9fhf/ntocCnSQISaI4AQuclQsfbpjlgniWBKgKv&#13;&#10;XxcsnBPtK7If6Wilqg7U4k/n6LQIzNMlIAEJSEACEpCABCQggeITUOgUv420UAISkIAEJCABCUhA&#13;&#10;AhJokUAphq61WGdPl4AEJCABCUhAAhKQwA8EmDdUsLlDhbPnB1o9802h0zNNpaESkIAEJCABCUhA&#13;&#10;AlNPgHlDeZv63CefYxFtmnxtpuNKhc50ULdMCUhAAhKQgAQkIIFiEShaRKdYdHrSGufo9GSzabQE&#13;&#10;JCABCUhAAhKQgAQk0IiAQqcRHY9JQAISkIAEJCABCUhAAj1JQKHTk82m0RKQgAQkIAEJSEACU0Fg&#13;&#10;fB0C5sMUK82Ihjmarr02cY5Oe/y8WgISkIAEJCABCUigBAQQFqZyEVDolKs9rY0EJCABCUhAAhKQ&#13;&#10;QMsEirjCmcKr5WasukChUwXEnxKQgAQkIAEJSEACfUYg6ZyCCYuCmdOLPcI5Or3YatosAQlIQAIS&#13;&#10;kIAEJCABCTQkoNBpiMeDEpCABCQgAQlIQAISkEAvElDo9GKrabMEJCABCUhAAhKQwBQRSOPWpiiv&#13;&#10;qcymqHZNZR07m5dzdDrL19wlIAEJSEACEpCABApOYHwp52JNinEVuPY7jUKnfYbmIAEJSEACEpCA&#13;&#10;BCTQ6wRcXrrXW/BH9it0foTEHRKQgAQkIAEJSEAC/UUgRnMKJ3SKFWHqxf7gHJ1ebDVtloAEJCAB&#13;&#10;CUhAAhKQgAQaElDoNMTjQQlIQAISkIAEJCABCUigFwkodHqx1bRZAhKQgAQkIAEJSGBqCBR1cbOi&#13;&#10;2jU11LuSi3N0uoLZQiQgAQlIQAISkIAEikngjaIo5Bwd5+m002cUOu3Q81oJSEACEpCABCQggZIQ&#13;&#10;UFSUpCHfVkOh8xaFXyQgAQlIQAISkIAE+pGA79EpZ6s7R6ec7WqtJCABCUhAAhKQgAQk0NcEFDp9&#13;&#10;3fxWXgISkIAEJCABCUhAAuUkoNApZ7taKwlIQAISkIAEJCABCfQ1Aefo9HXzW3kJSEACEpCABCQg&#13;&#10;gZBWXCvYYgSFWwWu9/qJQqf32kyLJSABCUhAAhKQgASmjIDLS08ZyoJlpNApWINojgQkIAEJSEAC&#13;&#10;EpBA9wmw8pqpXASco1Ou9rQ2EpCABCQgAQlIQAISkEAkoNCxG0hAAhKQgAQkIAEJSEACpSOg0Cld&#13;&#10;k1ohCUhAAhKQgAQkIIGmCaQpOgUctsZQugKa1TTXApzoHJ0CNIImSEACEpCABCQgAQlMNwFVxXS3&#13;&#10;wFSXr9CZaqLmJwEJSEACEpCABCTQMwSQNzMInRRsMQJsUnq1140UOu3x82oJSEACEpCABCQggV4n&#13;&#10;kHROwWRFwczpxSZ2jk4vtpo2S0ACEpCABCQgAQlIQAINCSh0GuLxoAQkIAEJSEACEpCABCTQiwQU&#13;&#10;Or3YatosAQlIQAISkIAEJDBFBBgjVsRxYkW1a4qwdyEb5+h0AbJFSEACEpCABCQgAQkUmEBayrlg&#13;&#10;YqdgiyMUuPXqmqbQqYvGAxKQgAQkIAEJSEAC/UOgYEKnf8B3rKYKnY6hNWMJSEACEpCABCQggd4g&#13;&#10;EEVO4SIoCq92+45Cp12CXi8BCUhAAhKQgAQkUAIC/SUsXr58GZ4/fx4eP34c7t27Fx49ehSePXsW&#13;&#10;Xr16ldpy1qxZYd68eWHhwoVh6dKlYf78+WFgYCAd57yHDx++vY58Xr9+nY5zzeLFi8OiRYvStbNn&#13;&#10;z36nb3AuZT148CCMjY2FJ0+eBGyZEYUmZS5YsCAsW7YsXTtnzpwwc+bMd65v5YdCpxVanisBCUhA&#13;&#10;AhKQgAQkIIESEEBwIHAuXboUjh49Gi5evBju3r2bhAeCBqGyZs2asH379vDee++FDRs2hLlz5yYx&#13;&#10;dOfOnXD+/Pnw3Xffpevu37+fxArCZO3atWHv3r1hx44dYXBwMImWSlyInAsXLoRz586FU6dOhWvX&#13;&#10;rr0tE4G0ZcuWcPjw4XTtypUrk8CqvL6V7wqdVmh5rgQkIAEJSEACEpBAuQjESELxhq1FxB2yi8gL&#13;&#10;G9GUM2fOhLNnzybRcvv27SRWiOjk40RbXrx4kQQOn+vWrUuiBIHCtYgjRA8RGa5BPI2OjqbfRH2I&#13;&#10;BiGOEECkp0+fpuMnTpwIQ0ND4caNGym6k8vMkSGiOFx/4MCBdD3RHrZWk0KnVWKeLwEJSEACEpCA&#13;&#10;BCRQKgLjmqJ1R7qTECbh1zdlDoIEYYIg+fTTT1NEZ/ny5UlUbNu2LQ1T4ziRlmPHjqXzECgIoZ/9&#13;&#10;7GdpyNonn3wSrl69mqI8u3fvDps2bQoMUUP0EK1ByBDlISKD2CF/ykXYIJC++OKLlA+Ros2bN6cy&#13;&#10;EVUIpytXroRvv/023Lp1K6xatSqsWLEiDV9T6DTVvJ4kAQlIQAISkIAEJCCBKgLF0jlVxk3dT6In&#13;&#10;REuI6CBmmCuzZ8+esG/fvjTkDFFC9GZ4eDiJG85DvHANw9cQJPxmbs8HH3yQhrUhkIja3Lx5M83T&#13;&#10;IeKD6BkZGUlChfk9lIuIYagcIoa5OFu3bg2HDh1K55Afc3M47/Tp06kM7Fu/fn1YsmRJiuy0SsGI&#13;&#10;TqvEPF8CEpCABCQgAQlIoFQEJjs0qpMQJhPBaMYeojXMk2GYWF4wgMgKQgdBQWSGoWNEUpifg9Ah&#13;&#10;eoNAYV4OdpEHx3fu3Jnm4hC1YV4Pc3oQL+znGjbKYN4OER3EE5EkrkU0Ec0haoNIotxdu3Yl244f&#13;&#10;P54iPlxPnhxjCFyrSaHTKjHPl4AEJCABCUhAAhKQQIcJRF2QxEGev9KouCzUmhFHnIMoQdQgLBAZ&#13;&#10;RGRWr16dREw+zgpobIgeRAqRHCI2eT8rsSFSiADlxDFEDFEYIkVEdfJiA5yDyGEBBMrmHK4lskPi&#13;&#10;WsQMdpA35TFc7vr16+ncdFKL/1PotAjM0yUgAQlIQAISkIAEJNB5Aq/TMC6GkTUSO1mYIEgQMBOJ&#13;&#10;HQQFq5sNDg4mocE1zKXhusprGUrGUDPm1SBAOI99XM9QNMQIkZbqlPPnHEQOwoboEYnoEHkQ4UHs&#13;&#10;cG51Ik+OMccnL2Gdr68+d6LfP859ois8LgEJSEACEpCABCQgAQl0lAALACAyhobGl4EmwlEr8d4a&#13;&#10;RAfzW9j43SghWIjisHF+daJcRAYLAzBUjSWnESZZ7DBXh2spB3FVndiHyEGwcC7D5BjqRkLk5Os5&#13;&#10;p9715J2v55p8fXVZE/1W6ExEyOMSkIAEJCABCUhAAiUnEFciiBGNIqWxsQdpUv7o8KNw8uTJJHpq&#13;&#10;2cdQL+bX7N+/P31OJHRq5ZH3MUSNCAyrpvGOHBYFQIyw6ABRFsQPw8kQS0RjKiNAOQ/2cQ3nIFDY&#13;&#10;yJdEdIrfHOOcZq7PEa2cfyufCp1WaHmuBCQgAQlIQAISkEC5CKBviqVxxvl2ySZECBuRF+bUDMcF&#13;&#10;A/ILRIncsGgAc3mI6DBHB6Ez2ZQFz2Svb/U6hU6rxDxfAhKQgAQkIAEJSKBEBMaVTpyhUqg6LV68&#13;&#10;JC37vHfr0vD++++nyfm1DCSCk4euMfem1YT4YA4Mk/6//PLLFD0ickO+H374YYoS7dixIy0uwD6i&#13;&#10;McwZqozUVJZJfhzjHKI2lZEfvk/meq6ZTFLoTIaa10hAAhKQgAQkIAEJlItAwYauEUFhVbPt2ze3&#13;&#10;tBhBs42CEGFYWH6fztmzZ5PIYWU0BM2WLVvCwYMHUzQHIcX5LCNNlIc5PMwZQtBUJ/YxrwbxxLmV&#13;&#10;c3HIl30c43ryrE5cz7Fa11efO9Fvhc5EhDwuAQlIQAISkIAEJCCBLhNg/srAm4jIREO+ODdvzZqJ&#13;&#10;yGFVMxYc+OSTT9InCxEgrg4fPpwEDktA59XV8mpoLAeNkEHskEd1yuKJcziXuT1cSx34zuIG+XrE&#13;&#10;THViH3lXXl9rdbbq62r9VujUouI+CUhAAhKQgAQkIAEJTDOBJHYmOWyrnukIDiIpiImhoaG08MC5&#13;&#10;c+fS0DTm4+zZsyfwAlEiOkSVGH5GyhEmVmpDzDCfJ7/jhkgP5yGUmMPDiz7JH5HECz+5lsTqbexn&#13;&#10;4xzOZWlrjhPJQXix0hxiiDIoC+GVr0+ZtPA/hU4LsDxVAhKQgAQkIAEJSKCEBBi2VrCha52yB5FD&#13;&#10;1IR35PzpT39KYoc5MLt37w4fffRR2LlzZ3rpJ+Kicm4Mw84QQgxtQ4CxMMGpU6dS1Gb79u1puNut&#13;&#10;W7fSymwMg2P4GYsYbN26NQ15Q2DxnVXdiCKx+AHHETOIHc5HeLHSG/kQDVq3bl0qk+Fvk0kKnclQ&#13;&#10;8xoJSEACEpCABCQgAQn0IAHeY0MkhQUHWLb60qVLKepC5ATxQUQFEVOdEB4IEoazIViIyBDROXbs&#13;&#10;WBIvzL0hykO+RGeWL18eNm/enIQKIom0cePGdA5C6MGDB2E4rvCG8ELsYBfX8pJRIkGIKoQOxxj6&#13;&#10;Npmk0JkMNa+RgAQkIAEJSEACEigPgT6K6CBmEBRETxA0RE+YD4NIQYAgSojYVCeiL//wD/+QBMjv&#13;&#10;fve7cObMmRSZOXLkSPj888+TYOE6BBHD3ogMsfGenzz0jO9EjhiiRvkInePHj79dlIAIEgKJVeYo&#13;&#10;D7GDgKqMLFXb1ei3QqcRHY9JQAISkIAEJCABCfQJgR8792WseJ73Q9QkDx1jfg1iopbAyQw4znlE&#13;&#10;WJjHg3ghGsM1zLlhTg37mIezd+/ewJLURGSYv5MTiwpw/MCBA0lQMfSNCA5Ci/xZrACRxPFt27al&#13;&#10;yE6eI5TzaOVTodMKLc+VgAQkIAEJSEACEpBADxNYtGhREjgIjp/85CdpAQHESiORQ3V5Rw8RFoaR&#13;&#10;EXUh0kIeRIiY88McHMQKESHOpRyiO9WJfQxpW7FiRRJEzM1hqBuJvDmOCMtLWVdf38pvhU4rtDxX&#13;&#10;AhKQgAQkIAEJSKBUBHhRKP8VLXXKLgQKIoNtsokoC4KGOTutJsQMQoat00mh02nC5i8BCUhAAhKQ&#13;&#10;gAQkUHgCE0U0Cl8BDfwRgYEf7XGHBCQgAQlIQAISkIAE+oUAwZwak++nvfrYVLxA07RjacUAIzqt&#13;&#10;0PJcCUhAAhKQgAQkIIFyEiii2Ckn6a7VSqHTNdQWJAEJSEACEpCABCRQTAIprFMw0wzntNsgDl1r&#13;&#10;l6DXS0ACEpCABCQgAQlIQAKFI6DQKVyTaJAEJCABCUhAAhKQgAQk0C4Bh661S9DrJSABCUhAAhKQ&#13;&#10;gAR6mkCa91+wOToFM6cn29eITk82m0ZLQAISkIAEJCABCUwNgSLOz6FmRbVraqh3IxcjOt2gbBkS&#13;&#10;kIAEJCABCUhAAsUlMB7SKZZ9hnTabg+FTtsIzUACEpCABCQgAQlIoPcJuMpZ77fhuzVw6Nq7PPwl&#13;&#10;AQlIQAISkIAEJCABCZSAgEKnBI1oFSQgAQlIQAISkIAEJCCBdwk4dO1dHv6SgAQkIAEJSEACEugz&#13;&#10;AjPixP8ZBZsTg02m9ggY0WmPn1dLQAISkIAEJCABCfQygaIublZUu3qorY3o9FBjaaoEJCABCUhA&#13;&#10;AhKQwFQTeKMoChbRcXnp9ttZodM+Q3OQgAQkIAEJSEACEuh5Ag4V6/kmrKqAQ9eqgPhTAhKQgAQk&#13;&#10;IAEJSEACEuh9Agqd3m9DayABCUhAAhKQgAQk0BaBIkZzimhTW5C7frFD17qO3AIlIAEJSEACEpCA&#13;&#10;BApFIGqKoq265qJr7fcQhU77DM1BAhKQgAQkIAEJSKCnCRA9KVoEpWj29F4DK3R6r820WAISkIAE&#13;&#10;JCABCUhgKgkknVMwYVEwc6YSd7fyco5Ot0hbjgQkIAEJSEACEpCABCTQNQIKna6htiAJSEACEpCA&#13;&#10;BCQgAQlIoFsEFDrdIm05EpCABCQgAQlIQAIFJJDGrWlXAQm0a5JzdNol6PUSkIAEJCABCUhAAj1O&#13;&#10;IIqdGUWbFFM0e3qviRU6vddmWiwBCUhAAhKQgAQkMEUE0DfjGqdYwuIHu6aoon2YjUKnDxvdKktA&#13;&#10;AhKQgAQkIAEJVBKYUbz36BRuuetKXr3x3Tk6vdFOWikBCUhAAhKQgAQkIAEJtEBAodMCLE+VgAQk&#13;&#10;IAEJSEACEpCABHqDgEKnN9pJKyUgAQlIQAISkIAEJCCBFgg4R6cFWJ4qAQlIQAISkIAEJFA2Am9W&#13;&#10;IyjaqmvJnmItkNBrLa/Q6bUW014JSEACEpCABCQggQ4QUFR0AOq0ZqnQmVb8Fi4BCUhAAhKQgAQk&#13;&#10;MN0EZsToCVuRUtHsKRKbZm1xjk6zpDxPAhKQgAQkIAEJSEACEugZAgqdnmkqDZWABCQgAQlIQAIS&#13;&#10;kIAEmiWg0GmWlOdJQAISkIAEJCABCUhAAj1DwDk6PdNUGioBCUhAAhKQgAQk0AkCcYZO8eboRJtM&#13;&#10;7REwotMeP6+WgAQkIAEJSEACEuhlAuiJImqKotrVQ21tRKeHGktTJSABCUhAAhKQgAQ6RKBgq651&#13;&#10;qJZ9la0Rnb5qbisrAQlIQAISkIAEJCCB/iCg0OmPdraWEpCABCQgAQlIQAIS6CsCCp2+am4rKwEJ&#13;&#10;SEACEpCABCQggf4g4Byd/mhnaykBCUhAAhKQgAQkUI9AnPhfuCk6RVwgoR6/gu43olPQhtEsCUhA&#13;&#10;AhKQgAQkIIFuECjq8mZFtasbbTI1ZRjRmRqO5iIBCUhAAhKQgAQk0KsEkqYoWAilYOb0YtMa0enF&#13;&#10;VtNmCUhAAhKQgAQkIAEJSKAhAYVOQzwelIAEJCABCUhAAhKQgAR6kYBCpxdbTZslIAEJSEACEpCA&#13;&#10;BKaEQFFnwhTVrimB3qVMnKPTJdAWIwEJSEACEpCABCRQVAIz4qprRZsUUzR7itp29e0yolOfjUck&#13;&#10;IAEJSEACEpCABMpOoKihk6La1UP9wYhODzWWpkpAAhKQgAQkIAEJTD2BGM8pXEQHm0ztETCi0x4/&#13;&#10;r5aABCQgAQlIQAISkIAECkhAoVPARtEkCUhAAhKQgAQkIAEJSKA9Ag5da49fR68eGBgIs2fPDIsW&#13;&#10;zA3LliwIC+PnnNmzwsy4//Xr1+HFi1fhydNnYezRk3Dn3qPw+Mmz8OrV63SsFcNmz5oZ5s+fExYv&#13;&#10;nBfLWRjzfRmujN4JYw+ftJJN186dN3d24rF40fywcP7cMHfOrBRufvHyZXj69Hmy+/a9h+HR42fh&#13;&#10;5ctXb3l0i2fXQFhQTxPgHn716lV4+OBBuHnzRvq+dNmysHDhojB37twwc+bMVL/nz56Fhw8fvtke&#13;&#10;xD7+NPbrl+kY53Au1yxcuDBts+fM6WkuGi+BRgTe3jcP39w38W/8sjf3zZyK++bFi+fh8ePH6b55&#13;&#10;MDYWnjx5Eu+xeN+8DmFg5kDFfbMoLIj3zuzZsxsV6zEJSKBHCSh0CtxwiBwEzuDm1eEn+7eG7fFz&#13;&#10;xdJFAUf/ZXSQxh48Cddu3A1nLlwLXx+/EEau3g7Pnr2ITlD8S95CQuRsWr8y7N62LpUzNvY4/N//&#13;&#10;8XU4NXS1hVy6cyoroixfujAc2rcl7Nm+IWzbvCqsXLYoOYWPnjwNozfvhdPnr4Uj3w2FC5dvJeGD&#13;&#10;cCN1i2d3SFhKrxNA5CBaLl26GD7585/ivfs0HD78fti2fUdYuWpVWLBgQaoiImf4/FA4H7ehoXPh&#13;&#10;xo3r4Wns66S58+aG1avXhG3bdsTrtsfP7WGZQiex8X/lJJDvm5F433z6Sbxv4j10KN83K1eF+W/u&#13;&#10;G0TOlcsj8d45H86c/j6Mjl5LYic++YoiZ15YtXp12L5jZxiM98zWrdsCDxlM/U2ABdeKtupa4RaB&#13;&#10;68EuotApaKNxsy1bPD/s3bkhCpD1YcfWNWHV8iVhVnwSxTGe5BLRmDtvdpgVBdGTGMkg0nP5WozE&#13;&#10;PHg8Ya24eebMmZ2iOJvXrwgHdm8OB/dsCu/t3RxGrtwKiz+fN2Ee7Z6A8CAis2jBvBStev78RRi9&#13;&#10;dT88fDTuxFXnP5dITmSybcvqsH/3prB9y5qwOEa5Zsco14yBGTGPeWHzhtnp+4MY5YLTpViX+1G4&#13;&#10;dZpnta3+lkA9AkRjnsUozf1795LzdfzY0fD1V0diHx0I69ZtCGvXrQsTfL7AAABAAElEQVTLXi6L&#13;&#10;kdUXyTG7du1a+P77k2F4+Hy4d+9uFDlPUqSS/HlKnYRPdPaePn2SIjo81a6MCNWzw/0S6CUCb++b&#13;&#10;+/fC9ShaThw/Fr756sswEP/Or18/ft8gVhBCz58/D7du3QynT30fhoeG0vcnj8cjOkSEnjx5HG7G&#13;&#10;Bwbch9xD8+cvCHPmzon/Jv4QSe0lNtoqAQnUJ6DQqc9m2o7glBNaX7t6Wfgvv9gXtm5cFW7eeRC+&#13;&#10;PXkhnB0eDXfvP0qCZ8Pa5eHw/i1h3Zpl4RdzdoXlcdjZf/715IRCB5FDGUsQUtvXh8P7toafv78z&#13;&#10;lcMwsMsxMtSNhMghWrUtCpbtm9eEu3G42f/3l+Nh6NGNmsUvicIOgXMgCrI929eFF3HIwn9+/n24&#13;&#10;PHo7DeNbtXJJOLRnc1i2dEH46ND2sGTh/PAoiiYiX53kWdNYd0qgDgGcq9u3bsXozNnw5ZEj4fuT&#13;&#10;x8OFC8MxMrM29ukXb6/CARuNIufsmdPh22++TtGf9w4dCps3bw2LFy9mBE4Yi07fhQsX0vF7d++G&#13;&#10;5ctXJKetMiL0NkO/SKCHCXDf3Lk9ft98/SX3zYlwiftmzZr0UCBXDZEzNnY/jFy8GO+vvwWGrR04&#13;&#10;yH2zJSxZujTdN9wrFy8Oh2PffhPu3rkd75vlKYK6YuXKdP/kvPzsMwIscMZWpFQ0e4rEpklbWhI6&#13;&#10;PAnJ42P5JCWnPEYS+GQztU9gIEYn5kTBgRBZv2Z5itwcP3M5HD11KZw4fTmJHubVEOVZuWJROo5Y&#13;&#10;eB3n53x1dHhCAxZEgbFu9dKwJQqoXXG4Gtcy/Gt+jA5N1IYcRwwtjbYtinN6ECvYOhCfRqchBTEq&#13;&#10;8zBGU5gj8/ARc2Rexv21h9IRiVkWh6FtXLc82XEjRnMWxAhNvbRk0bwU3dq5ZW2YFet/dfRuOHFm&#13;&#10;JHwfh9g9f/4yIPzmxEjXgT0bk2gjwnX0+0vh6o17MQI20DGe9ex1vwQqCeCAPX70KNyI83EuxOgM&#13;&#10;Q9GIxjyIc3SexGE2z58/i/fwq8pL0nfmDixZsjT2+Vlh1+69Ydeu3WFpdNiex4gPw3HuxsgQjt39&#13;&#10;KHqIEqW5CG/m8PwoM3dIoMcIpPvm8aMYgbkRLkZhwzDOG9evp7ltj2Nk5tmz5+nfnlwtIqGIG86/&#13;&#10;fOlS8lmI9OzYuSusWbsuCZ3ro1fTPZPum3jvECklypPnvuW8/JSABHqfQMtChz86/CFhI/GPLxv/&#13;&#10;GE/kJPc+ru7UAKd8QZw3gzM/9vBxYBjW18eHw/FTI+He2KP0xxiH6M7dB+FMnI+yOEYuNq1bEVbH&#13;&#10;iMbcuRM36dp43h9+sT/silGRVE4UB+cujYYbt+/HoV8r61aS9mVDnBzYvTHsGlwXBjetTiKJRRKe&#13;&#10;xn9wiDyduzgavjx2PgyP3IwTQZ/Gf4R+eEpdN/MmDjDEbWcUd9Tz9NC1cPT0SBi9cT9FbRBTCKUj&#13;&#10;R4fS0LW9cf7O5jjvCCGIKCOi0ymeTZjuKRJIIudSdLzOnDkVjn73Tey3j+KQm43xAcP8JFCqEc2b&#13;&#10;Ny8NY5u/ID7w2LAh9usY5V27Ngr2JWFm/Jv7JA5VY34CT7p5yMBw1lnx7/D4UE4X1Kzm6e/eJPA4&#13;&#10;ihzm4xDZPPbdt+k+Whfvh/nz430TxX11ehl9k4dxoYKHD8bSw4OZM2clsRMf06b/xs+P/5bFLwwX&#13;&#10;5fks987AwEx9mGqY/pZACQg09IqZKMvTRibD8snkPp4W8g9rpdCZEye/MiacPzys/LNoUYwyxKEV&#13;&#10;7DNNkkB03O9HUfP9uSuR94tw7sL1cP3m/fQHmxxfxj/ZrLrGxspiCBAiQeN/vhuXybmz4h/2V3HR&#13;&#10;gttRmDyN+T+JImX1isVhVdzqJebIrIgihwjQ/l2boshZlebXzCaiE52wefPmhNWrloS4zll4FiM7&#13;&#10;c+McIIba3YnRnZnRNoaerY/D8RYtHO8XrPA2GIesbV6/Ks4/WhxmxTyYI8QqcyTsYn7N/bj624O4&#13;&#10;sWjC2lVL07wiRNnFuNjAvTgfiWgOiXMuxjk5m+KcIxIRMUTZolguq7F1imcqzP9JYAICr2IUnL+b&#13;&#10;RMOZDM28gJ27dsXhOLfD8eNHf3Q1D5D4W8qiBKtWrX771JpV2ojkXL8eH05cvxGuXrkSWGlt+bLl&#13;&#10;cUL10jQZG8fNJIEyEGCkwg/3TfQz4v1AdObunTtpnk51HZmvyYPXufFBAecSLb0ycin5I1evXk0C&#13;&#10;h3tudHQ03VuLlyyJq7Ytf3PfNHSJqovyd6kIJOlbwBoV1a4CoqpjUt27mn+Mx2L49+zZs+HcuXNx&#13;&#10;PPlQ+sOA6EHoVA5dQ+jwj/GaOFZ269atYefOnWHPnj3xH+dVPiGpA77RblYJY2nnoYs30rwVohXX&#13;&#10;b4+9ZZ6vJRrDQgIMQ2OZ6Tt3Y9tEgTFRuhkjQZ99fSZ8d+piXIL5aVrFbX0c9jUvTsZkieZ6adni&#13;&#10;BeG9uNrZ/l0b0wptz6LA+Oyrs2EkzpFh+ABCZlsULuvXLgu/+unuFGVCfBCRQiQxTO6//v5w2Dm4&#13;&#10;NhWRF0MgIrU4DkvD9jVRKOXFFG7EOp+IQ/ZOnb+aBBOrzS2Mw+V4Yg0folssYJATnBA0j+Oy0izO&#13;&#10;QJRpycIFSTjdj/OaOsUzl++nBBoR4MHP6jWro0M1PwmcWbPi4hpLl4VTcaEBHhLxIKlWSg8moujh&#13;&#10;7y5/f8/EJ9sf/8e/xc8zabgNTh1zc3bGIW0bNmyMw9qWJUevVl7uk0CvEUj3TVxZkAcDO3buTiNI&#13;&#10;GIp2us59w0MEViLcsGlTjIiuD0Nnz4Qv/vZ5XPDjy7cPX3mIOx4xXR9279kbNsV5b4gd7iVTfxPg&#13;&#10;762pXARqCh2iNnfTZL2L4eRJVvsZjmPJbyThw9A1hknkzoDg4WlLHtLGHxC+I344j7Hk/EExNU8A&#13;&#10;h50oDhsT9KtTXn1sa4yo7Ni6Ni23fO36vejIx3HLdVYsq8yDc85fGp/wz7t3WK55fpxrg9Cg7HqJ&#13;&#10;OTL7doyvAsfwutErt8OJs5fjcs5Xo8P1PC6GsCCVPyeuprYvLnIwL0Z01seFEq7fGguvXv947kG9&#13;&#10;cqr3s6oOc5KYC8T8IH4TgUKkEc3Kib7I0tpEeGBHVZh3hICjL8KyEzxz+X5KoBEBnCj+Hi6JT5BZ&#13;&#10;3YmIDX9Hr1wZSd/rXcs5bERseQkI/Zy7lJ9EZsmHoWzsZzjco0cPYyRocRqOUy9P90ugVwgwHJNF&#13;&#10;BLhvZlfcN1cvX6553xDNJJLDvLZly1aERXGoJ3Pj+Dfgdfx3KN4mafj3+O/x+4n367ziIV+8j0z9&#13;&#10;SSD+iY1/Z4tX96LaVTxS9S2qeVffixNajx49Gpc0/T5OmD2f/ihs27YtrIwrkjA0DRHDP64kRA7i&#13;&#10;hn9gb968Gd8JESfMnziRxA7D3Q4ePKjQqc9/UkdYYvlgHOL1wcFtKbrC8LXPvzkXvorzeBgmNlFC&#13;&#10;HCBwSJVCYaLrWHyAeTkMcTvy3fnwTVwF7mp8sej4PJw4ZyiWfSzOI5ofIy8/iZGfhQvmhI1rV8R3&#13;&#10;/dyLLyCN7/uJ84kexBXQqoeuMRRuR9wQIf/+l2PhfBRspDx07XGMzvDeIObY4PCNC5q4hGisB8OB&#13;&#10;qlM+zj9kDKmbNSvOV2jwF6xdntXl+1sCtQjggPG0mUS/zAKm1rm19jHXYOGChWFHfPcHTh8rtzFH&#13;&#10;If3NPX4sLaVLZIgJ1QyJW7Gi/ny7Wvm7TwJFJND6fTP+Il7urwUxespqa7wzh23lytXp3w8WMxi5&#13;&#10;FFcxjdFRlmXnXpkX58oRCVqg2CliN+iSTeMPlbpUWJPFFFB9NWl5UU6rKXQQKAyLIJLDH4v169eH&#13;&#10;vXtjeDeGgvkHlghNpdAhAnT/flzOcWQkPTVB8HAtf6AGBwfTkLaiVLgX7YhNkNqB1dJYHW17nJDP&#13;&#10;C0QH46ppDNEauXYnvdyTKM2DGOWYKCEE8ks0JzqX4/QBniZT/pq4EECaJxOjO8zX4SWjG+NQtcq0&#13;&#10;esWS9E4bIjArly96E3G6G27efhBuxTlBObGowJMYRZo1eyAtGMBiAqyShliqTAxVYzW28RlI+aZ/&#13;&#10;HX//WORUXlfv+1TzrFeO+yVQSYD7KP/drNzf7HfEEQ+ZeODExgMmhM7ChYviPJ3LKep+MS41zVve&#13;&#10;WbxAodMsWc8rMoFW7xvuC1Zc40EAz8FYMnrvvv1hy9bBeN+sGhc68Tgv27108UJaCGRk5GJYFpeY&#13;&#10;XhTnFnP/mCQggfIQqCl0iM7wlJDPX/7yl0nkrIsvsUPkpGESUcDwx4c0/vT8ZfqHd8WKFUnUnDp1&#13;&#10;Knz++edxnfo4ByTmYWqPwPgf+pnpfTk/P7wjvUdmW3z/DFGZz74+G47H1ceIljDZPk/Mb6/Ed69G&#13;&#10;5DBcbl4cBoZ4YU7Qbz/aEw7Gd9owN6haNC2Jc3lYBY4IDy81XchLPWM0ZrIp9bE4b4lyiODMjCvl&#13;&#10;IKIZtsMwtuoEL4bWYTeRoGRfReRnunlW2+tvCTRDIP3NJRL05mTmLuCcbYwPoHbv2Zf+Nt+JE7Qv&#13;&#10;xwdO9eb7NFOO50iglwkwt5gXhbIU9aM4p413Sq1esza9p4qXgvJ8bG1cZvrBg7GwLUZH00OCGOG5&#13;&#10;EM/fuGlzEkO9XH9tl4AE3iVQU+gwx4bha3xu3BiXEY7DIPKQtXcvf/cXCxKw2hp/aCrzePcsfzVL&#13;&#10;AEcdh57Vw3hHzO64HPTBvZvSvJcnUeQMxwjOtycuxJXZriaRw0T8zibCuuMlMCxsfIzzj0vMc4BY&#13;&#10;GW00DltjQYLnUaRMNjFviOuZQ8SiBzNnzgjzYpRnflzlDUGT07jA4R1EcYhQnB/EE3DmDj2KixPw&#13;&#10;ctHi8cyW+ymBHxMYX3xgfLXL53EhgrSyWnoh6Px0MvNy2BbHOQhEeFiJbTSuxIZzxxK7Jgn0I4Gn&#13;&#10;cYTJ6LWraaP+PJxdEId8VkZqmPfD4gNEPVm9jQeyvIMKv8UkAQmUi0BNocMT9Dy/gWFqbDjcE6U8&#13;&#10;tIInjTid5MNmmhwBmC+MSzGz4MB/+cW+tFoZURWWmf7y6PlwKgqcy9dudyySk61GaDBfBiHFSmtX&#13;&#10;r98N//HZiRRJYnnqx0/eHS6XVlOLkRyEybUbcchaXIwAsTPZRB8iUoW442WkzNVh9TXej3MrrsyW&#13;&#10;EwKIyBMLK8yfH4VO7INjjx6/WZ3tZerDReCZ7fVTAo0I8C6QoXPn4mIFl9MS1MtjxPynH34U+/bG&#13;&#10;dy5jaYKXcTI1j6pnx5XcZr8R+e+c5A8J9AkB5qgR0US8sAAIv+v5Ifgp+C15S1HTPuFkNWsQ4Eku&#13;&#10;W5FS0ewpEpsmbakpdMafgCxIfyhux/Xmr8ew7vI4RIKIDc539R8D/oggjPjDwvwcruEPBxNjmxFI&#13;&#10;TdraN6fBl21pXMWMpZjf27M5RnPWpyWYR67Glc7iksvfxEgOc3JYXayVBQUmA5H2pYxHUdDcfCMs&#13;&#10;WNqZiM2Z+OJOloFOiwUgzKLIWL1ycVoCGgeM6M6DuBFRqU4sDc0CBJfjHKO58R8kvj+qsWoc5bMR&#13;&#10;mRmNIm9mFDrMFdoS5ygx54f86X8L4wtFN8T5QhviSm/wYwnqu/cepU9WfSsKz2oO/pZALQI4aLyt&#13;&#10;nfkGZ06fik+gY9+Oy0cTNWfiNBFKoj737t5L5zC3kmM8pWYuj0kC/UgA34P5N0T7eefUnTu34wiV&#13;&#10;u2lp9vGHsCG+aPdZHHlyP64ueyfeY0/Cwvi+KlZpc3npfuwx1rnsBGoKHf6R5B04V+KL6FhBjX9M&#13;&#10;33vvvTSMjT8U1RNqcTKZAMgLuL755pv07h3+YKyOq5xwvqk1Ajjps+MSzZvWLQ9/9+sDaaUz5qac&#13;&#10;PHMlvrfmTDg9dDXcvDOWRE6j5aBbK3WCs2P5rK42dHE0OVg7t65LiwOwihoLIDyOQ8SYizO4aXV6&#13;&#10;6eevf7or9okX4f/5z2/SggkMPauey/MwXsfwOyI+J+ICBAif0bggQb2EaGIJ7TlzZ6WXlRKxIbp0&#13;&#10;N75UlCFtrAb3U1aii3OHnsXyrsQV4VLEKZYD00LxrFdJ90vgDYG5cSldJk8vXDiSIjo4bEPnzqaX&#13;&#10;iLLYAH+HefHhpbh61PfxnSJjcWEC5uoMbtv2zjAdgUqgnwgwAmXt2vXxZbrX03y1Zy+ehe0XWKlw&#13;&#10;aZyrsyb9W8BCBSOXLobzQ+fiw7WHYfOWLWmuGw9nTf1LILoJqX8UiQA2mdojUFPo8DbuHTt2pKfo&#13;&#10;RGfyctEIH/4QIIRwHEk8aWdcK6Hia9eupSWpeakdixds3749/aPcnon9dzXvilkRVysbjAsOEM3h&#13;&#10;E4eeIWuIiTWrlqYXazKpsjLxos1LMeJD4kWiiKXb8SWi9+J+3jnT7kIF92M+J89dScVu2bAqbIxC&#13;&#10;bP+uTfGlhwvT0DaiORvjIgTbtsRlPJcvfhP9mRGjLdHQ2E+qE/bcff4o3I0v82wmjT18nF4eOjvy&#13;&#10;oVxWbdu/c2N6USlCCqGzd+eGsDgOaxseuRFOx6F9t6MgZLW2FXG1usnypN4mCXSbQJ6TsyZOpGZC&#13;&#10;Ne82u3x5JD5omBmj7KNJ6Ny/x2qXlwJzeJbEF4VujStLsZwu0XeTBPqRwLzoo2yIc4vvxWgNCw3w&#13;&#10;EJbV1fBYVsQHBzNixIdjCB0e0vKyXRYhWLd+Q4qU9iMz6yyBMhOoKXQYIvH++++nfyy/+OKLMDQ0&#13;&#10;FFhJjZAwT0sQOjmqk18WitDhjwb7N2/enCJALElNXqbWCCBmWFWNd9asWRmfQkUHnon3LC29N76w&#13;&#10;89Gbd+BUC52TcUjb//n/fp4K+5//9edxqNb88MV3Q2mo24XLN8O9KCraSXfuPwzfHL8Q57zECEoU&#13;&#10;KVs3rAy//dme+ELO2WmYAOIXPYMw4B07p+NKcOeGr6Uhae2KLOym3BNxhTmW1B6IK6/B6Dcf7o79&#13;&#10;Mb5ENPZNRDdRo5E4b+nLY8NxDtOVcCMKnXZ5Ho9cTRLoNoH0gtH493Nw2/bwy1/9Jj19vhYXHBiO&#13;&#10;7zbjxYfcb+ndOnE53E1R3CBy9u7fH4e3bUgPpLptr+VJoAgEWHhg85at8f4YiP8evEirryF0GP7J&#13;&#10;PDb2M6SehwFbtm6N9822sHv33rQS29zo35gkIIFyEagpdPgDwDtzGCNORIc/FgxLI1JD9Gb8H9jx&#13;&#10;xQkQN2w4mVy3du3aFA3auXPn26Fu5ULW+dogFoiC3IuRDpx1lml+Edvi7TC1HwdH2jIqz5W5dOVW&#13;&#10;eofNvVge81uqEyuYMRyM9ualoC+jqNgSxc7M5Quj8JgdXsQJ0cyXYR7R0dOXosgZTXNqECZTkZ7G&#13;&#10;4WnM0aH/IV5evHyR3iVEtGZWfJkiy22P3roXl9q+mgTRxVgfFlCYvWRWV3lORV3No38IsGranjjk&#13;&#10;jCE0a+LfTxw1BAzOGBsvOuQ9IETTB+Lvq1cvp/mQPOiYH1+IyHCcnTt3R0G0Lb7zLEY0Y34mCZSd&#13;&#10;AO+82bVnb3gc5wavictFc9/w70B6QBCjm6/jv6FEOudHv2T4/FC4dfNGmo/Dvx/z5y9IS07v3Lkr&#13;&#10;bB3cHtauW5/m6ZSdmfWTwEQE8OXx8ZjzeSPOD0UHMEefkV5MRUEDMLqA1ZWZl99opULy4t8wruP1&#13;&#10;NKwOmkcboCfQFeSDxuDcWokVn5kGw/xT7m0eareaagqdNJkvGsbS0r///e9TdIb3M7DkNJVn8h6V&#13;&#10;J+VKAGHp0qVxIuyKtxuVm4xRrVaibOenIVpx2NVoHK7G6mrz4ipKzNHhaRSpTn8IlUPXiOxUD11L&#13;&#10;F9f4X54rw8R+IiZEXxA01Wn8BghpOBzLWg9dGE0vEZ0Th8i9jajERQcQHCxWMBbn9PB9qtJ4vV+H&#13;&#10;21GIfXcijq++cD0JnjlxqWn+8WLBhCdRDLHC2604ZA+RgzicCp5TVQfzkUA1gfVxgYH//r/9j/TH&#13;&#10;niFqCJXKuY1pzkEcCswf+q2Dg/GeepweMpAPf385vmjR+IsOnWNQTdffZSXAffPf/vv/SL4Ic9m4&#13;&#10;P+ZEnyMnHCSioavjw4MDB99LQ9hesShOHMM27rdw3yyKc+AWGQHN0Pr8k+GN0ZUoVOq2OYgchnvy&#13;&#10;HsyPP/44ff/ggw9SAAPBcf/+/fD111+nUV68b5PftRL5oBMQNly3b9++8Otf//qt0EHk/Ou//mvK&#13;&#10;B8GE2CHhy1WmwcHB8Ic//CE+DNyT7vHKfxsrz2v0vabQoSD+EKDA2BgKgfpC5FAphqllBcZQNf5x&#13;&#10;5Tz+0DTzvp1GBnksrggTV1K79Wwsrij2w9LJrXJpZbhV5VyZSxMUhNhBvLBdi+/I6XZC7BBZuvbk&#13;&#10;XtPlTwXPbtfT8vqHAH83F8cn0/USf2NxyNiI+JgkIIGQ/I1G9w1z3JaxxafRJglMSAAHu8rJnvCa&#13;&#10;bpzQJbsQJQgcAhqIkO+++y4cOXIkCQ80wPr169+KkUbVRhsQDEErsAozmoAH4eRNGfiQbESFTp48&#13;&#10;meb1ox/QEfxbVy10GpXV7LGaQqf6YgrHWJQUURuMRa2RsigipMR5bCYJSEACEpCABCQgAQn0FIEi&#13;&#10;ip0uAESI3IqrEZ49ezYwN//48eNheHg4rIlDo3O0BTPyHH6mp9QaupaHpJ0+fTr87W9/SyMODh8+&#13;&#10;nEaGoR8QOXkBM8QQEZ8cseE7WqIyoT0qh65VHmv2e1OqBDXGAgRsJglIQAISkIAEJCABCUigtwkg&#13;&#10;OhAsvC/zfFzohsXHiOgwgovRW7xeJgc2qClDpVlVma0yIWA4j9WXuQ7RwvQXhNHu3bvTImXsQzRR&#13;&#10;HoIIccU+jn/44Yfpe7XQqSxjst+bEjqTzdzrJCABCUhAAhKQgAQkIIHiEUB0XLhwIc2V+fbbb5MA&#13;&#10;QaAgQBjG1mxC5CBcEDqff/55+mRRM+bWsBIzw9MQMYigPOefEWEMWWNYNuUxZaYTSaHTCarmKQEJ&#13;&#10;SEACEpCABCQggQITQKDkOfdMT8kRFlZcZp5OswkBQySI4W6XL19O0Z3BuJAAr5lhtbW8iAARIubn&#13;&#10;IKKIAlE24oihbkSX2McUGCJHiCOGrvG9nWkxCp1mW9HzJCABCUhAAhKQgATKSSBGGDoxGb4tWB2e&#13;&#10;M4SI4LUwCByiLwgKhpuxUAD7iPg0k5hvc+zYsSRYmO7C0LYdO3a8HbKW80DMENFB7CCy+P7nP/85&#13;&#10;fPXVV2kBA/ZRLgsgsFIbYomFEIj6TDYpdCZLzuskIAEJSEACEpCABHqeQFxzrbApz3/hs1FCpOWt&#13;&#10;0XmVxxhOxiIBRE+IuiB0yIOoTDNRFIQJC5QRASIqc+XKlfSKGUQOYoe8KxPnEv1B8FBerhuRHo6x&#13;&#10;ny1HmhBaDGljY52AyQxvU+hUtoDfJSABCUhAAhKQgAT6jwBCgRctFSm9meTPEC+c/3piB3FCJAUh&#13;&#10;wCe/m0mcT1SHlK9r9lquQZywsABLSbOYAYsYsMragQMHfiRyOJ9E/ogWXkTKHJ1Dhw6lCA6iC2HD&#13;&#10;EDje48PKbwgn7EMU8Z5Ozm81KXRaJeb5EpCABCQgAQlIQAIS6DCBpzHScfPGjTA0836a18I7amol&#13;&#10;xADRE4adsWXxUuvcyn2IjmYiN5XXVH5nAYIb0b68Uht5sZgBCxDUEiUIHObsbN269e37NxFFDFVj&#13;&#10;yBrRHqJJCCiEztWrV8PIyEha5pr5OrXyrLSn1neFTi0q7pOABCQgAQlIQAISkMA0EhgbGwun4pCw&#13;&#10;ke9vpXkziIpaiXfNMKdl//796bNZoVMrr1b2Ec1h1TYECWWuWrUqvfcG0VVrqWhekL1r167AimwM&#13;&#10;V+Oc/MJQoktsW7ZsSZEhhsJRX97vg/hhKBwirtWk0GmVmOdLQAISkIAEJCABCUigwwSaG4DWYSMa&#13;&#10;ZE8E5tKlS0mQIFjyu3MmElpEdojQ8JnnBlEMQod9DFMjP1ZnowyGxDF8bzJJoTMZal4jAQlIQAIS&#13;&#10;kIAEJFAaAgOxJk1ObelanYmA7NmzOexcOze8//77oZmha1zTrYQIYR4Nq6gRiWHIGkPQ6iUiVGfO&#13;&#10;nElzcYj6MIyNaFT18Lm8SAGfee5RK3OHKstX6FTS8LsEJCABCUhAAhKQQH8RIHRSwPDJnHlzw+pV&#13;&#10;q8P27ataWoyg042XhQiLBzC8jIgLURiWgm4UzWFOD/N5rl+/ns7jfEQOQ9iI5jA3hzwZrkY0hxXY&#13;&#10;EG4MWas1FK6Zeip0mqHkORKQgAQkIAEJSEAC5SZQsJDOQLRnYOZAEgP1VlzLDULEI295X6c+WQEO&#13;&#10;0cIcHQQJ820QI8zRYShavYSQIQrEnB6WpGbeDUPU8kIDiBxWXCPqw5A4xA/nsHhBo0hRvfLYr9Bp&#13;&#10;RMdjEpCABCQgAQlIQAISmCYCiBeGbxUpIVgYRocwYSPxUk9ES6PIC8dYVpoozbVr19LGy0kZ0kYk&#13;&#10;KIsghsOxwhrCiYULGN7WSEA1YqPQaUTHYxKQgAQkIAEJSEACEpDAWwIsDEA0hw3RwwICCBXECVGY&#13;&#10;eol5OQcPHkzRGQQc0ZvPP/88fPrpp2loHvu4nugQ79fZuXNniuYQ8amex1OvjOr9Cp1qIv6WgAQk&#13;&#10;IAEJSEACEugjAjPC6wJO0hm3qfuTh4i4sFw10RqGjjFsrFJoEGHiN9EZziPaQvSFiA1ipV5CDJEf&#13;&#10;5xC94Trek8NiBszH4XrKZlEDBNHg4GBasAAhNdmk0JksOa+TgAQkIAEJSEACEigFAfzzRk76dFQS&#13;&#10;m6YjsUz0H//4xxStQcAwJK1y6FgegoYYWbNmTYrC8NJPojGNGHIMkYRAOnz4cNixY0cSPMzxYQ4S&#13;&#10;x8mbyBDRHyI5leVOhoVCZzLUvEYCEpCABCQgAQlIQAIlJICwYauXEDRsRGgQOq0kxAxChm3t2rWt&#13;&#10;XDqpcxU6k8LmRRKQgAQkIAEJSEACpSEQHfBG0YhpqWe0ydQegWIt49BeXbxaAhKQgAQkIAEJSEAC&#13;&#10;EpBAIqDQsSNIQAISkIAEJCABCUhAAqUjoNApXZNaIQlIQAISkIAEJCCBZgkwQKyIDjE2OXit2Vas&#13;&#10;fZ5zdGpzca8EJCABCUhAAhKQQN8QKOAcHWVO272viAK27UqZgQQkIAEJSEACEpCABCTQ3wQUOv3d&#13;&#10;/tZeAhKQgAQkIAEJSEACpSSg0Clls1opCUhAAhKQgAQkIAEJ9DcBhU5/t7+1l4AEJCABCUhAAhKQ&#13;&#10;QCkJKHRK2axWSgISkIAEJCABCUigKQIsbVbE5c2KaldTUItxkquuFaMdtEICEpCABCQgAQlIYBoJ&#13;&#10;zJhRRLUzjUBKULQRnRI0olWQgAQkIAEJSEACEpgsgaKGTopq12Q5d/86IzrdZ26JEpCABCQgAQlI&#13;&#10;QAIFIjAQNUXRIjrYZGqPgBGd9vh5tQQkIAEJSEACEpCABCRQQAIKnQI2iiZJQAISkIAEJCABCUhA&#13;&#10;Au0RUOi0x8+rJSABCUhAAhKQgAQkIIECEnCOTgEbRZMkIAEJSEACEpCABLpIIK64VrQ5OtGgLgIo&#13;&#10;Z1FGdMrZrtZKAhKQgAQkIAEJSEACfU1AodPXzW/lJSABCUhAAhKQgAQkUE4CCp1ytqu1koAEJCAB&#13;&#10;CUhAAhKQQF8TcI5OXze/lZeABCQgAQlIQAISSAScElO6jmBEp3RNaoUkIAEJSEACEpCABJolwJz/&#13;&#10;Is77L6pdzXItwnlGdIrQCtogAQlIQAISkIAEJDCNBAq46lowxNRuhzCi0y5Br5eABCQgAQlIQAIS&#13;&#10;kIAECkdAoVO4JtEgCUhAAhKQgAQkIAEJSKBdAgqddgl6vQQkIAEJSEACEpCABCRQOALO0Slck2iQ&#13;&#10;BCQgAQlIQAISkEA3CYxP/C/WnJgiLpDQzTaZirKM6EwFRfOQgAQkIAEJSEACEuhRAgicYomccZBF&#13;&#10;tat3mtmITu+0lZZKQAISkIAEJCABCXSAgBGdDkAtQJZGdArQCJogAQlIQAISkIAEJCABCUwtAYXO&#13;&#10;1PI0NwlIQAISkIAEJCABCUigAAQUOgVoBE2QgAQkIAEJSEACEpCABKaWgHN0ppanuUlAAhKQgAQk&#13;&#10;IAEJ9ByBOPG/cMucFXGBhN5qWCM6vdVeWisBCUhAAhKQgAQkMJUEirq4WVHtmkr2Hc7LiE6HAZu9&#13;&#10;BCQgAQlIQAISkEDxCRQuoFN8ZIW30IhO4ZtIAyUgAQlIQAISkIAEJCCBVgkodFol5vkSkIAEJCAB&#13;&#10;CUhAAhKQQOEJKHQK30QaKAEJSEACEpCABCTQKQJFnQpTVLs61Q6dyNc5Op2gap4SkIAEJCABCUhA&#13;&#10;Ar1DIE7QmVG0STpFs6d3WvOtpUZ03qLwiwQkIAEJSEACEpCABCRQFgJGdMrSktZDAhKQgAQkIAEJ&#13;&#10;SGBSBAieFC2iY0BnUk35zkVGdN7B4Q8JSEACEpCABCQgAQlIoAwEFDplaEXrIAEJSEACEpCABCQg&#13;&#10;AQm8Q0Ch8w4Of0hAAhKQgAQkIAEJSEACZSDgHJ0ytKJ1kIAEJCABCUhAAhJojwDrOZtKRcCITqma&#13;&#10;08pIQAISkIAEJCABCbREYHwlgpYu6crJRbWrK5WfmkKM6EwNR3ORgAQkIAEJSEACEuhRAunlnAVb&#13;&#10;5swAU/udyYhO+wzNQQISkIAEJCABCUhAAhIoGAGFTsEaRHMkIAEJSEACEpCABCQggfYJKHTaZ2gO&#13;&#10;EpCABCQgAQlIQAISkEDBCDhHp2ANojkSkIAEJCABCUhAAl0mECfEFGyKTjSoywxKWJwRnRI2qlWS&#13;&#10;gAQkIAEJSEACEmiOQFqIoLlTu3pWUe3qKoQ2CzOi0yZAL5eABCQgAQlIQAIS6HECMZwzo2ghnaLZ&#13;&#10;04NNbESnBxtNkyUgAQlIQAISkIAEJCCBxgQUOo35eFQCEpCABCQgAQlIQAIS6EECCp0ebDRNloAE&#13;&#10;JCABCUhAAhKQgAQaE3COTmM+HpWABCQgAQlIQAISKDmBNPG/YKucFcycnuwBRnR6stk0WgISkIAE&#13;&#10;JCABCUhgSggUdXmzoto1JdC7k4kRne5wthQJSEACEpCABCQggYISYMW1oq26VjR7Ctp0Dc1S6DTE&#13;&#10;40EJSEACEpCABCQggX4g4GrO5Wtlh66Vr02tkQQkIAEJSEACEpCABPqegEKn77uAACQgAQlIQAIS&#13;&#10;kIAEJFA+Ag5dK1+bWiMJSEACEpCABCQggVYIFHHiv8uutdKCNc81olMTizslIAEJSEACEpCABPqB&#13;&#10;QBE1DtyLalcv9QkjOr3UWtoqAQlIQAISkIAEJNARAq5y1hGs05qpEZ1pxW/hEpCABCQgAQlIQAIS&#13;&#10;kEAnCCh0OkHVPCUgAQlIQAISkIAEJCCBaSWg0JlW/BYuAQlIQAISkIAEJDCtBIo6Gaaodk1rY7VW&#13;&#10;uHN0WuPl2RKQgAQkIAEJSEACJSOQNAX/K1AqmDkFItO8KUZ0mmflmRKQgAQkIAEJSEACpSMwI7xO&#13;&#10;a5wVq2LjNil32mkVIzrt0PNaCUhAAhKQgAQkIIGeJzAQ9UTRVl3DJlN7BIzotMfPqyUgAQlIQAIS&#13;&#10;kIAEJCCBAhJQ6BSwUTRJAhKQgAQkIAEJSEACEmiPgEPX2uPn1RKQgAQkIAEJSEACEuh5Aq9fvw6v&#13;&#10;Xr0KDx48CDdu3AgvX74My5cvD4sWLQpz584NM2fOTHV88uRJuHv3bhgbGwsPHz4Mz58/rznsb968&#13;&#10;eWHp0qVh8eLFYeHChWH27Nnpes5/9OhRKoc8yI+yGDo4a9assGDBgrBs2bJ0zZw5c96WOxnACp3J&#13;&#10;UPMaCUhAAhKQgAQkIIHyEIhOdtHm6ESDusoXkfP06dNw8eLF8PHHH6fvH3zwQdixY0dYvXp1EiAY&#13;&#10;hMj5+uuvw6lTp8KFCxfCvXv3wsDAwI/4rVmzJrz33nthz549Ydu2bUm8cD0ih+vOnTuX8rh27VoS&#13;&#10;O+SBKNqyZUs4fPhwGBwcDCtXrgzz58/nskklhc6ksHmRBCQgAQlIQAISkEAZCCAnuispmqPWLbuI&#13;&#10;piBwECyjo6Phu+++C0eOHEnCZcOGDWH9+vXhxYsXb40mijM8PBxOnz4dbt68maIxRH2IvjRKuRzK&#13;&#10;OHHiRBgaGkqRI4QPIouIEtEePokePXv2LBw4cCBFkxChkxGiCp1GLeIxCUhAAhKQgAQkIIG+INDl&#13;&#10;AEphmCJybt26Fc6ePRu++OKLcPz48SRkiMhUCpxsMALkzp07SZAcPHgwbNq0KWzdujUNU8vn8Fk9&#13;&#10;dI1yGBJ35syZVA6CiYjP5s2b07UMYSOadOXKlfDtt98mm1atWhVWrFiRhI9Cp5Ku3yUgAQlIQAIS&#13;&#10;kIAEJCCBmgTyXJnr16+H8+fPpwgL0Rbm6Dx+/DhFVIi0VCaiLQgdhq8hghA5iBWGtyFIGqX79+8n&#13;&#10;EXPp0qUkYpiLg0A6dOhQupYymZtDmUSLGN7GsDYiSkuWLEmRnUb51zpmRKcWFfdJQAISkIAEJCAB&#13;&#10;CUigxATyXBnm2hBBIcKycePGNBeHYWzVKS9WkIe5IUxYZIAFCyYatkZeecgbYgpRxLA4ojlEbbie&#13;&#10;xQp27dqV5vAQVeL8q1evBiJLHGNBhFaTQqdVYp4vAQlIQAISkIAEJFAeAt2aDDMJYllc8Nko5Tks&#13;&#10;rQzvInJCVIa8ERFEWHbv3h1u376d5ulUl8ccG4aXIUDYiPwgiBAjDGVjxTQWFEC0kBfzdvKKbeSF&#13;&#10;QELkcA0RGiI1iCTOJXE9drDwAau1URa2EHHi3Mkkhc5kqHmNBCQgAQlIQAISkEBpCMSp7pOa7N5Z&#13;&#10;AOPLPSNG8mT9WuUhbhAYTOCvtfpZrWvYxxyatWvXJqHBymgIDYaOnTx5Mu0j4lOZGOqGSGHYGsPX&#13;&#10;+M65CB2GpXGcyAvRGoakbd++PQknhA82cpzlpIkEUS5ihzKrE3lwjDwRVJTDtZNJP859Mrl4jQQk&#13;&#10;IAEJSEACEpCABCQwZQSePn0Wbty8EYZe3ErOPhGOWilP+keksPG7mYSgIHKS578gOhAkly9frilA&#13;&#10;iOggfojMIF5yOezP0SFEGQsOIGbY8nAzlo3mPPYhkrieZaPzu3kq7WUfeWMf53IN104mKXQmQ81r&#13;&#10;JCABCUhAAhKQgARKQ4AV19iKlB48GAunT90KQ4+vpcgJAqJWYqjXvn37wv79+9NnFiC1zq3clwUF&#13;&#10;+3IkqNHQN8QMkRXOJWqDeKFcojcMUWMIHFEYVk47evRoivyQH2KFIXEcRwghWnIEqlZ57MvRKc7N&#13;&#10;Ea1K25v9rtBplpTnSUACEpCABCQgAQlIoJsEOii+EBS1ho7Vqx7igygMiwOwrDTX7927N73gE+GD&#13;&#10;eGFYG5EYVnFDmA3H9+2wYAGLHJAmmmtUr+zJ7lfoTJac10lAAhKQgAQkIAEJSKBDBIiY7N69MmxZ&#13;&#10;tje8//77aXJ+raKI4DAEjWFrXNOpxDA0RA7Rmy1btqRiGPbGYgIMRSMheFhJjUgPggfhMzIykoaf&#13;&#10;ZWGFICI6RLSmlvBhH8c4B3GFGOOaySSFzmSoeY0EJCABCUhAAhKQgAQ6SCCvQLZ989KWFiPooElv&#13;&#10;xQeCCgFCtCaLHMplH6KLJaNZYY0V01idjeFneagc5zMEjjlHiJnqhMjhGOc0mstTfV2t3wqdWlTc&#13;&#10;JwEJSEACEpCABCTQPwTSHJ0OjhObBEkiIEQyEA+1Ih+VWXJu3ir3T+V3FgXIS0mzIAGRnW3btr0j&#13;&#10;dCgPWxEwfGI/AidHc4gAEeUhr7xSW7WNCByOcQ7RIq6BwWTS5K6aTEleIwEJSEACEpCABCQggYIR&#13;&#10;QN4US+KMA4raJQy8ETtFQEZUhuWhr1y5kgRP5bA1ok+IGRYeQMgQyeFcIj4MZyMyw8ay0ogYNkQT&#13;&#10;78lZuXJlWp2NSA7LSTO3hzwoj+F4RIfy6m2tclDotErM8yUgAQlIQAISkIAESkcAYWFqTIAoDe+1&#13;&#10;YVU1hAvD1JgjxMpvCB2EC6uunThxIokVVlsbHBxMgoc5O6zQxvUsVsBS1bt27UpiBrHDcLWhoaFw&#13;&#10;+vTpcOvWrRTNWbduXdiwYUNaBKGxZbWPKnRqc3GvBCQgAQlIQAISkIAEJPCGAMPHmJvDkDW+E31B&#13;&#10;mBCJIWqD0EHEIHQYdkbEB5HDxhA0rmH1tTt37oSzZ8+muTusysYwNyI3RIO49tq1a0lAIXAQOhxD&#13;&#10;JE0mKXQmQ81rJCABCUhAAhKQgAQk0EcEWFoa8cGQMoQMIofIzPHjx9N8nDwnh/MQKMzfYRlqVmFD&#13;&#10;6CCEiPwQ5ckiCaHD9XlRAub0LF++PK0yR7SH8ogcuepaH3U0qyoBCUhAAhKQgAQkMEUEogMevfAp&#13;&#10;ymwKs5kmu4jasDw0Q8sQLDkakyM6iA8WI0DQnDlzJs3HQfiQ8hLUiJQdO3akCA7D23IiD+bpHDhw&#13;&#10;IA15O3Xq1P/P3n02t5Vd+b/fYs45U8yUqNSWu+0p3xnPeFz3yX1wy3+XX+s8nJoaX4/tsd3qdifl&#13;&#10;xJxzzrrrt6EjQ2yKBIm0D/A9XWiSwAkbn0OIWFhrr+MzONpewYyyQGpdrccVKGlbNTO47kJG57py&#13;&#10;bIcAAggggAACCCBQOAIhBjt50FV52e9+9ztfkqZGAAo+kpsBqMGAgpDowqGaW6PyNS0KSrSuytt0&#13;&#10;07pnFwVOyvKo3E0XHE3eXiVqelwBztnW1Wf3k8rPBDqpKLEOAggggAACCCCAAAJFIKDARrdPLVEH&#13;&#10;NZWYXWdRMKNAJjnTc539pLINgU4qSqyDAAIIIIAAAgggULACeaoSu9CTBNOFPCk9WJLSWqyEAAII&#13;&#10;IIAAAggggAACCMRIgEAnRieLoSKAAAIIIIAAAggggEBqAgQ6qTmxFgIIIIAAAggggAACCMRIgDk6&#13;&#10;MTpZDBUBBBBAAAEEEEAg8wK6xotuIS2hjSckm1THQkYnVSnWQwABBBBAAAEEEEAAgdgIkNGJzali&#13;&#10;oAgggAACCCCAAALZEggsoZOtp1lU+y2IQKeuttqNDvW4nf3jojp5PFkE0hEYGuh2pdbLfnv/KJ3d&#13;&#10;sC0CRSVQcqPElZeV2BW8wypxKaqTwJONrUCJIgleOrE9f3EceEEEOl0dze7/+b9/5n76cCyO54Ax&#13;&#10;I5AXgdraKldhVx+eW9vLy/E5KAJxFKipLHNt9VWusrw0jsNnzAjkVaDUJkz4YCevo+DgxSRQEIFO&#13;&#10;nb1hU0anu4eMTjH98vJc0xM4Pjl1e0cnltHhdZOeJFsXk4AmB5/aEy4lo1NMp53nmiGBUF82PtEU&#13;&#10;YKYp1HFl6NchJ7spiEAnJ1IcBAEEEEAAAQQQQKBABcLrukadX/q/anRdS9+QPSCAAAIIIIAAAggg&#13;&#10;gEBgAmR0AjshDAcBBBBAAAEEEEAgtwIhlolpTCzpCZDRSc+PrRFAAAEEEEAAAQQQQCBAAQKdAE8K&#13;&#10;Q0IAAQQQQAABBBBAAIH0BAh00vNjawQQQAABBBBAAAEEEAhQgDk6AZ4UhoQAAggggAACCCCQO4HE&#13;&#10;HJ2wJsUwRyf9809GJ31D9oAAAggggAACCCCAAAKBCZDRCeyEMBwEEEAAAQQQQACB3AuQQcm9ebaP&#13;&#10;SEYn28LsHwEEEEAAAQQQQAABBHIuQKCTc3IOiAACCCCAAAIIIIAAAtkWINDJtjD7RwABBBBAAAEE&#13;&#10;EAhW4IbVrOkW2hLquEJzumg8zNG5SIfHEEAAAQQQQAABBIpCIMRgpyjgs/gkyehkEZddI4AAAggg&#13;&#10;gAACCCCAQH4EyOjkx52jIoAAAggggAACCAQiEGKZGBmm9H85yOikb8geEEAAAQQQQAABBBBAIDAB&#13;&#10;Ap3ATgjDQQABBBBAAAEEEEAAgfQFCHTSN2QPCCCAAAIIIIAAAgggEJgAc3QCOyEMBwEEEEAAAQQQ&#13;&#10;QCC3AuouHVqH6dDGk9szkpmjkdHJjCN7QQABBBBAAAEEEEAAgYAEyOgEdDIYCgIIIIAAAggggEA+&#13;&#10;BAJM6bjwLmKajzOTzjHJ6KSjx7YIIIAAAggggAACCCAQpACBTpCnhUEhgAACCCCAAAIIIIBAOgIE&#13;&#10;OunosS0CCCCAAAIIIIBAvAVUIRZilVio44rR2WaOToxOFkNFAAEEEEAAAQQQyI4AXc6y45rPvZLR&#13;&#10;yac+x0YAAQQQQAABBBDIq0CoiZNQx5XXk3XFg5PRuSIYqyOAAAIIIIAAAggUnsANUjoFd1LJ6BTc&#13;&#10;KeUJIYAAAggggAACCCCAAIEOvwMIIIAAAggggAACCCBQcAIEOgV3SnlCCCCAAAIIIIAAAgggwBwd&#13;&#10;fgcQQAABBBBAAAEEilrghn30H9oUHY2JJT0BCNPzY2sEEEAAAQQQQACBWAuE2t8s1HHF52ST0YnP&#13;&#10;uWKkCCCAAAIIIIAAAlkQ8CFFYCkdjYklPQECnfT82BoBBBBAAAEEEECgAAQILArgJJ55CpSunQHh&#13;&#10;RwQQQAABBBBAAAEEEIi/AIFO/M8hzwABBBBAAAEEEEDgmgKqWAusas0/k1DHdU3mvGxG6Vpe2Dko&#13;&#10;AggggAACCCCAQEgCIQY7IfnEcSxkdOJ41hgzAggggAACCCCAAAIIXChARudCHh5EAAEEEEAAAQQQ&#13;&#10;KHSBG5bO0S2kJbTxhGST6ljI6KQqxXoIIIAAAggggAACCCAQGwECndicKgaKAAIIIIAAAggggAAC&#13;&#10;qQoQ6KQqxXoIIIAAAggggAACCCAQGwHm6MTmVDFQBBBAAAEEEEAAgWwIMEcnG6r53ycZnfyfA0aA&#13;&#10;AAIIIIAAAggggAACGRYgo5NhUHaHAAIIIIAAAgggED8BupzF75xdNmIyOpcJ8TgCCCCAAAIIIIAA&#13;&#10;AgjEToBAJ3anjAEjgAACCCCAAAIIIIDAZQIEOpcJ8TgCCCCAAAIIIIBAwQroOqGBXSvUW4c6rjj9&#13;&#10;IjBHJ05ni7EigAACCCCAAAIIZEUgxGAnK0+0iHZKRqeITjZPFQEEEEAAAQQQQOCsgKV0nG6hLaGO&#13;&#10;KzSnT4+HjM6nbXgEAQQQQAABBBBAoAgEEiFFWMFOWKOJ5y8BGZ14njdGjQACCCCAAAIIIIAAAhcI&#13;&#10;EOhcgMNDCCCAAAIIIIAAAgggEE8BAp14njdGjQACCCCAAAIIIIAAAhcIMEfnAhweQgABBBBAAAEE&#13;&#10;ECh8gRBbOdMFLv3fOzI66RuyBwQQQAABBBBAAAEEEAhMgIxOYCeE4SCAAAIIIIAAAgjkWMDSJzdC&#13;&#10;S6GENp4cn5JMHI6MTiYU2QcCCCCAAAIIIIAAAggEJUCgE9TpYDAIIIAAAggggAACCCCQCQECnUwo&#13;&#10;sg8EEEAAAQQQQACBWAokLhYa3tBDHVd4Up8eEXN0Pm3DIwgggAACCCCAAAJFIsCUmMI70QQ6hXdO&#13;&#10;eUYIIIAAAggggAACqQpY6iTEIMePSWmdHC3v3r1zp6enbnt72y0tLbmTkxPX3Nzs6urqXGVlpSst&#13;&#10;LfUjOT4+dnt7e25nZ8dtbm66/f19p/u0fUlJiV+3pqbGb1dfX+9/Tn4K2m5hYcFtbW192C758ej7&#13;&#10;2tpa197e7rSP8vJyv+/osVS/EuikKsV6CCCAAAIIIIAAAgUqEGDXNZfDKMfOqoKcg4MDNzk56X7/&#13;&#10;+9/777/44gs3MjLiAw4FL1oU5MzMzLi3b9+6Z8+eubm5OR/0KDCqqKhwra2tbmBgwG93584d19bW&#13;&#10;9lFHOwU5//mf/+meP3/udnd3fbCj/Z7tejc4OOh+/etfu7GxMR/sKNi66kKgc1Ux1kcAAQQQQAAB&#13;&#10;BBAoKAGFFLkNKy7ny9V4FKAowNnY2PCZlu+++849evTIBx49PT2uu7vbByNa7+joyC0uLronT564&#13;&#10;N2/e+O+VmdFjWg4PD93Kyorfn/ZZXV3t96OsjIIgZX3W19fd06dPfZDU0NDg1ykrK/tRoHO50OVr&#13;&#10;EOhcbsQaCCCAAAIIIIAAAggUpIACEgUnr169cl9++aV7/PixGx8fdx0dHR+yLXriCnLW1tZ8Jud/&#13;&#10;//d/fWB09+5d94tf/MJnbVReprK0qakp98033/j96D6Vtd26dcuXwWkfygip5E0Zoihjo++1bvJy&#13;&#10;tnQt+bFUvyfQSVWK9RBAAAEEEEAAAQQQKBABBR0qHVOGRmVoytCorExzdBSMKDujcrZo0frK3ijY&#13;&#10;UaCi+Tj9/f3uJz/5ievq6vKBirZV5ubFixd+no+CnsbGRnfz5k1ffqbjKRhScKXg5vbt2+7nP/+5&#13;&#10;//5soBMdN52vBDrp6LEtAggggAACCCCAQPwFrE4suIYEWa5dU9AxMTHh58p8++23PgDp7e31QYfK&#13;&#10;2M4uKk/TNppLowBHTQo0f0elbVVVVR9K1JQJ0uMKkhTULC8v+6Apyghp39qHytq0DwU8UaODs8dM&#13;&#10;92cCnXQF2R4BBBBAAAEEEEAgtgKKJ7IcU1zLJtvjUiASdUvTRP8ow7K6uuo0T+fsomBEAY06oel7&#13;&#10;zbtRkKNgRYvm3ygro1sUuESd3PRVGSLNz1Ggo5917Pn5eZ/9URCk+zRXR8fQ3B2Vrul73Xfd5fpb&#13;&#10;XveIbIcAAggggAACCCCAQEgCFlWc7fqV9+FlOfpSENHZ2ekDHHU2U0DR1NTkGwUo6FH2JnlRBkYZ&#13;&#10;H3VVU9Ci9VWWFi0KVJT1URZHndgUMCkQ0j4V/EQZHQU7CrJUAvc///M/7uuvv/alcLpPx1UDBM39&#13;&#10;GRwc/CiQio5zla8EOlfRYl0EEEAAAQQQQAABBHIh8C6RJVEAoCDiokVBWnS7aL3kxxR8KFBR9kQZ&#13;&#10;HQUu2odaR5+XRdF9yuLolrxobLpF19/RfB9dh0fjVhmbAhcFScrgaO6PAh4dT9toHQVNUUc3Pab7&#13;&#10;tK4CLWWGdNO8nyhLlHzsy74n0LlMiMcRQAABBBBAAAEEEMixgIUP7uT9m/6Lgh0FJ2oMoEBAX/Vz&#13;&#10;KovWV1ZHS7Rdqtsm718BiwIUNTL461//6rutqTxNJW7qtjY6OurL25TJ0f4VtOhCpAp+1MhAgZCC&#13;&#10;LgU22oeu46POb7Ozs358CopaWlr8+snHTeV7Ap1UlFgHAQQQQAABBBBAAIEcChwcHLrlpWVXsr3g&#13;&#10;57Xs7++fe3QFK8rMqERMtyh4OXflpDsVdJyXuUla5cJvo8yLOrApQHn58qW/No5K1pTJUZCjC4fq&#13;&#10;gqEKZBTgRBcTVRZJmaH79+/7QEcla9GFSJXdUaCj8rfp6Wm/L83XUWB01YVA56pirI8AAggggAAC&#13;&#10;CCBQUALKgaSYCMnZ8962Vs7PX0y7J2vTft6MysHOW5Q50ZyWe/fu+a+pBjrn7esq96m8TO2m1Zb6&#13;&#10;L3/5i/+q+Tkaj1pG37lzx8+xUZCjoEqBjYIftZpWuZrujy4YquySburWphK4qD21ru+jUjq1r1YQ&#13;&#10;d9WFQOeqYqyPAAIIIIAAAgggUDgCinBCi3Kkq2EFqKwAR9klBSFqT61MjublqPRMmRw1NlCmRtkc&#13;&#10;BTMqi0telNlRhkZfo7lBelyBju5TmZoCIJW/KcujwEfHvM5CoHMdNbZBAAEEEEAAAQQQKBiBREYn&#13;&#10;rLCioa7e3R7qch1Vo+7zzz/3wcV54Mmla2cbBZy3frr3KchRqdrTp0/dn//8Z994QIGJMkqaczM0&#13;&#10;NORL1M4GOcr+KChSQKRSO5WxKftztnwualKgr9Hco+vMHdLzJNBJ92yzPQIIIIAAAggggAACGRao&#13;&#10;rKp07Ta/Zbij1nci0xv/8xYFAVFAcDZ7ct76171Pc2dUcra4uOjn0CjQ0fdRyZmyOCqhU8tqjels&#13;&#10;cHJwcOADJG2j4EytpxXkKCDSPrR/BUHKFCmbowYHCtyi9tTXGTeBznXU2AYBBBBAAAEEEEAAgWwK&#13;&#10;KICxAEDBwKeCnOjwUWBxNriIHs/EVwU5ajSgrMwf/vAHt7y87MvT1FVN2RzNvVGmJhrL2WMqkFEp&#13;&#10;WnSNHc27USYoajSgIEcd17T/qakpH/xoHZXAqVnBdRYCneuosQ0CCCCAAAIIIIAAAlkUiMrpspml&#13;&#10;ucrwFYgoAFGjAN30s0rPFADp4p8KxvR4tChLozk4ysqoTE2ZG7WV1s/z8/P+pqyQStqU4YmCILWV&#13;&#10;Voc1dWtT8KRjaD/XWQh0rqPGNggggAACCCCAAAIFJRDWDJ3waBWQPH/+3N9UWqYmAd9++60bHx/3&#13;&#10;GRc1EkheFKwowFFzgl/+8pc+cHnw4IFfV1kfZW903Z0//elPvjRP9yk4Uqma5vooU6RsjjI+Z+fx&#13;&#10;JB/nou8JdC7S4TEEEEAAAQQQQACBAGu4SwAAQABJREFUghbwmZMAn2G+xqWMi+baKGOj0jGVjSnQ&#13;&#10;UBCi4EWd1TQfR4/rvlQzTsraaH8KaJS9UZZG18nRhUQ1H0cZHx27r6/PKSAaHBz0gdLZAOoqp4pA&#13;&#10;5yparIsAAggggAACCCBQeAL25ltvwINa8jSe3t5e97vf/c43B1D5mObRKChRduaf//mffRCizmua&#13;&#10;c3OR2dnSNa2roEjlaw8fPnQjIyM+4FHpm8re9LiCHQVTmuujTM51S9ai80igE0nwFQEEEEAAAQQQ&#13;&#10;QACBIhdQYKPb2UWZnes2BYj2pWBGgYxu6s6W7eXjK/hk+2jsHwEEEEAAAQQQQAABBBDIgQCBTg6Q&#13;&#10;OQQCCCCAAAIIIIAAAgjkVoDStdx6czQEEEAAAQQQQACBwAQ0HaaEKTqBnZX0h0NGJ31D9oAAAggg&#13;&#10;gAACCCCAAAKBCZDRCeyEMBwEEEAAAQQQQACB3ApYz7ULO4jldjSJo2lMLOkJkNFJz4+tEUAAAQQQ&#13;&#10;QAABBBBAIEABAp0ATwpDQgABBBBAAAEEEEAAgfQECHTS82NrBBBAAAEEEEAAgTgLqEIsxCqxUMcV&#13;&#10;o3PNHJ0YnSyGigACCCCAAAIIIJAdAXVeYyksATI6hXU+eTYIIIAAAggggAACVxAINXES6riuQJv3&#13;&#10;Vcno5P0UMAAEEEAAAQQQQACBvApYVHEjtJQOGaa0fyXI6KRNyA4QQAABBBBAAAEEEEAgNAECndDO&#13;&#10;CONBAAEEEEAAAQQQQACBtAUIdNImZAcIIIAAAggggAACcRYIsUosxDHF7RwzRyduZ4zxIoAAAggg&#13;&#10;gAACCGRWwM/Ryewu094bkU7ahAQ6aROyAwQQQAABBBBAAIH4Ctywy+jov7CWxIhCG1VYRpeNhkDn&#13;&#10;MiEeRwABBBBAAAEEECh4geC6rhW8ePafIHN0sm/MERBAAAEEEEAAAQQQQCDHAgQ6OQbncAgggAAC&#13;&#10;CCCAAAIIIJB9AQKd7BtzBAQQQAABBBBAAIFABTQLJsSZMKGOK9DTeO6wCHTOZeFOBBBAAAEEEEAA&#13;&#10;AQQQiLMAgU6czx5jRwABBBBAAAEEEEhPINTUSajjSk87p1vTdS2n3BwMAQQQQAABBBBAIDQB3176&#13;&#10;RlgFbOE1vA7trF0+HjI6lxuxBgIIIIAAAggggAACCMRMgEAnZieM4SKAAAIIIIAAAggggMDlAgQ6&#13;&#10;lxuxBgIIIIAAAggggAACCMRMgDk6MTthDBcBBBBAAAEEEEAgswKanhPYFJ3gxpNZ8dzsjYxObpw5&#13;&#10;CgIIIIAAAggggAACCORQgIxODrE5FAIIIIAAAggggECAApbOuUFKJ8ATk96QyOik58fWCCCAAAII&#13;&#10;IIAAAgggEKAAgU6AJ4UhIYAAAggggAACCCCAQHoClK6l58fW7965vf09t7664g4PDlxJaamrrq52&#13;&#10;9Y1NrrKyyvscHx+7A1tnb3fH7exsu8P9fXdyemqPvXMlJaWuoqLSVdfWupqaGtu21pWVl+OKQMEI&#13;&#10;vLPXyLt3p/71sbO16fb2dtyRvVZOTo7tFeBcqb0GyisqXFV1jautb3SVVVX+dXF0eOh2tjbc7u62&#13;&#10;O9jbc8fHR+eWVZTb66e2rt5eQ3V+H2VlvH4K5peHJ/JJgaOjI3st7bqtrS23sb7u9u3vynmLXmP2&#13;&#10;AvzwUH19vevu6XX6yoJAJKDLhIZ1qdDEyEIdV+QWh68EOnE4S6GO0b+Be+fWVpbdN4/+4paXFuyN&#13;&#10;VrX9Eelzdx88dJUdXX7kCnIW5mfdzNS4G3/9wq0sLrqDg3372/POVVRWuubWdtc3MORu9g+63r4B&#13;&#10;V1/eFOozZlwIXFlAQc6xvSlbW1lyb18+cXNTE/b9og/89farsrLaNTY3u+6bA2749n3X1tnjXxcK&#13;&#10;cl4/f+ymxl+5xblpt7u9aYGOJeHP1JA3tbS5oVt33M3BUddpr706C5ZYECh0AQU501NT7sWL5+7b&#13;&#10;b75x8/Pz5z5l/Z051QdrCnbsXePY2B33m//zW1dvX1kQOCtQEmK0c3aQ/HwlAQKdK3GxcrLAoX3i&#13;&#10;vG2fUM9MjruXT39wi4tzrqm51ekT5eGDMf/HRZ9Cr6+tuLevnvv19P3BwZ59mp3I6BzYp3Bry0vu&#13;&#10;6PDAPvHe959I6xPq8vIKV2rZIRYE4i6gbMyKfQgwZ4H+zMQbt2rfHx4po3Pin9q+MjyH++7UflbQ&#13;&#10;o+CnraPbPqHedfOzk/a6eeM211fdyfGJq7asZ5m9NlgQQOBiAX3AoNeYMj6LCwvuyP4WNTY0uq7u&#13;&#10;bqdsEAsCHwlYgBNijOPHFOLAPsIL+wcCnbDPT9Cj29nZcuNvXriXz39wM9MTbtfK0lRCEy0Kcna2&#13;&#10;t9zczLR7/O1Xvmzt9p0Hrqvnpn3q3OBX29rccLPTk+75k+/c5sa6a2xqsfK1GvuEu8UCnepoV3xF&#13;&#10;ILYC+r1+9v3XbnbqrS/hbGhqdv3DY/Y73upL0dbXlt3Eq2f2Wtm0DM4PvrRNZWzKAm3b60OfRA+M&#13;&#10;jPngp6P7H6+dCORs6Vp0P18RKGQB/Z242ddnfzOa3O3bYz8qXTuykul9+5Dh1auX7v/7/X/b36cd&#13;&#10;d+/BA/f551/YB3LNhUzDc0tDILiua2k8FzZNCBDo8JtwZQF9SqYMjErWpsbfWKAy5Q7tZ83PSf5H&#13;&#10;4sT+0Cj4WVtdsk+mp/0n1fX2iVr/0Khrbeuw475zK8uLPhhSQKTblpXrqKxNn26zIBBngdPTEx+s&#13;&#10;bK6vuOmJVz6r09HV63r6hqzU7K5rbe/yVWjK9hwfHbolK+/UfDb97r+zUpsju0/la7pPGZ6hW/dc&#13;&#10;t0o7GyjtjPPvBWPPjEC5zeUsL290DfY3pbf35o92umkfEkxPTbsFy+a02AdnzRbcPHjwmbttJWvM&#13;&#10;z/kRF3eYgBInoSVPQhtPHH9RCHTieNbyPGYf5Fjzgfm5GZt3M2FlNWuuobHZT6iOGhBoiAqI9Cma&#13;&#10;biobUCma6qV9rbQPe94/EXsl+wDJvpaUlPhbcsCU56fL4RG4loDPyFigsra67Ofn6Pd+0AKckbEH&#13;&#10;vsRTDQi0KLMzevcnNkdn0Af5yuZU1dRag49lH/z7kk77ua6hwZeFXmswbIRAEQno78za6pr76qsv&#13;&#10;3etXr2zOW4XrsQYEo6O3XJ9lgZQNYkEAgeIQINApjvOckWcZTercsnk5k5bJmZuZcjcsMFEpjgIT&#13;&#10;BSnJ82p0nzqoqeFAVVWNn5uzYMGRfl5cmPNj2txYs0+6F+2NXY2rs7K3Bvu0uqqq2meHMjJodoJA&#13;&#10;ngRUuqnSs+3NdZ/x1Nw1fRCg19HSwqx9EGBd1xT421JiTQYU4ChbkwiA3lnZzW7iZt0K1Yhg1bKf&#13;&#10;KvUsKy2z151eW9apzV4rVdapsNoCoShwytPT5bAIBCGg+Te79pqZm5t1r16+dMs2B3RoeMQyOWPW&#13;&#10;KKfHZ4CCGCiDQACBnAgQ6OSEuTAOos41yuYoMHn6/d99I4LBkVuutKzMBz16U5eciVFA02Id1Tqt&#13;&#10;XKfdOrBNjr923/39S/f4u699S2mpqKGB2um2tXe6odHbrqu3z7emVlkCCwJxFlBGR6WYetOlFuoq&#13;&#10;ili2hh0KfBaslHPLvqpMTa8TZXU6bf5Nv83FqbTOhfuWBVUrapW0ae7OpM2FU4nbrpV3qiRUr7l6&#13;&#10;y6J22ny37t4B19M/7BrKEx84xNmMsSOQrsDu7q6bsm5sb9++sbK1ef9h2507d3zZWmMjHQnT9S3o&#13;&#10;7X11SWDPkNq1tE8IgU7ahMWzA33CvGSZmLmZSbdpb9LUGa27t9+XBWxY+Zrm2CQvuj6IPnFW44EG&#13;&#10;u65OTV2dnxz67lTXFbGbrax5DLrpJ58xsm5sp3Z7x29mMiXfx1BApZs+K2OBjp97Y7/n6zZfzWc3&#13;&#10;reW6ghzdr8yOPkDQ60Ala7oelf62HVlntkRGNHE9Kj93x1432q+22bQOhurWptI234nNNqqxa+no&#13;&#10;dcmCQLEK6Fptb9+8dpOTEz7z2d7e7psWqNsa15gq1t+Ky5/3DftXV/+FtoQ6rtCcLhoPbycv0uGx&#13;&#10;DwIKQhTMPPn+G6fys0YrV1OmpqOz296sHdkfkB//KimQ0aRqZXn0KbW6rSnD09LS7ppaWn1gs7pi&#13;&#10;jQqsBG7i7Sv/Bk9d15Th0XpqpcuCQFwFEtfPOfTBzrZldk7el7I1NrW6z74Ys8C/3gcsKkkbf/XU&#13;&#10;Z2wUtDS3dvjr4aicTVkbXQi0f+i2U8c1lajptbhrHQ+X5mfsujxPLUO0aUQ3/Ouwd2DYlTcS6MT1&#13;&#10;d4Zxpyeg18amvR6eP3/uZmdnXXd3j+/I1mzNCBTkJFccpHckti5IAYtzgvsdCS/2it2p//G709g9&#13;&#10;BQacbQF1VFO2ZtG6Qimbo5adw3aBwv6hEd8GWiU4JZa9ObtoO03E3rBPnu3dmXW9aXUjtl2PXRhR&#13;&#10;19vRHyVdRLHSynpmbb+afzBvF0ZU9qfW3twR6JwV5ec4CdivtwX6iQzMkbI0FvDX1DX4C4L2WedB&#13;&#10;laupHLS+cdqXp01PvPYlbcoCtVopZ4O9OVNbaW3XN3TLtXf2+qYfmp+jsja9cZu3142uTbUwO+Xn&#13;&#10;+LTpIr0WHLEgUGwCyo7qumyrq6tuxi5psLO97X7yk4duZGTUuqw1+DmkxWbC80UAAecIdPgtuFRA&#13;&#10;LaInLeOiOTYKcnStnL6BIXezf8h/wqxA57xFwdHb1/bJ2tSkvwp8c0tbIqNj2Zpo4rTe0KnUoM8+&#13;&#10;iVYgpfk/s3UTPvvT5FrP2y33IRALAYtP/JsrNemwaMXV2psttZUevn3vfdOBSh/sNza3ucHROz67&#13;&#10;s2yvAQX8lda8o3dgxLVb1lTbV9fW+4uJ+rlrtq96+zCgvavHAqDbNl/nrQ98lq2sVG/0WBAoRgGV&#13;&#10;fC4vL1ujm3m7JtuGb4xz86bNexsYdDVUBxTjrwTPGQEvcGGgo1rwA/vHQ1/TWdSJq9Im3CZ35Epn&#13;&#10;f2ybW4E9m9ypNtJTFuisra26U7vi9LKV22hCtJalxXk/d2fDHtOiidevXz7zcwUm3772nzirzrS0&#13;&#10;rNRnaZIzNSp5a7AJoiqFUwc2fZqtCdwqh2NBIM4CynLqYp56PShY0dyZJgtqmizQL7XOaT4AsidY&#13;&#10;ZWWdTfYhQF19o5+zs2eBv7Khes1U19icG2tDrY5syfML9G9pjQU/6nio61SpFfXe3o4PluJsxtgR&#13;&#10;uK7AvpV9qvnA8tKSz4Lq70prW7u/fs55pdXXPQ7bIYBAvAQuDHQU5OgTEnUxSWfRpyltbW18qpIO&#13;&#10;Yh633beJ07rg59TEW7f9voRNTQnUaECLsjxrVj6jr1oW7FPpmclxeyNW64MhvUHTpGqV6aic58dL&#13;&#10;ojW13viVlCauo/PjdbgHgXgJKJhRcwDNq1FgolJNfUigeWuu9B8vBF/iZv+LXhv6ZHp1ecFvp9eM&#13;&#10;AqBO60aor8lLooGHXlM2D06vHbsFV1+ePGC+RyCLAnv292d2dsat2gduTXZxUF03p84a4CjI4XWR&#13;&#10;RfgC2rWmw4Q2JSa08cTxdF8Y6Gxbjevr11Y3blcWTnQNsj/Q11i6urrcw4cPCXSuYRfCJhX+k2i1&#13;&#10;v+11Tfap2cnxiSpxLl30iXaira6zydPbvpmBynL21G7XMnz6J+XI2kurfe7mxrrPHtbYm0K9oVNg&#13;&#10;xIJAnAX0O6zr4jRYgw1lZJQZX7NM6IplQBstg6MPChSsHOzv+oyM2k7733v7YECvCzUp2FhftTdr&#13;&#10;DfZ6qfIZHWWI9NI7Uttpm6fjMzn2elKWVOVsvG7i/BvD2NMRONg/sLK1BbdhZWtqI93Z2elq7HUX&#13;&#10;ZU7T2TfbIoBAfAUuDHTW19fd119/7R4/fmzzKHb8NU+u81QfPHhgn670+H94rrM92+RXoMXS/7/4&#13;&#10;5a/dg5/+PNEKOvro+f2wVLr21LqxKcujpd06sd397KfWUKDe5tzMu2nL7qhTm64r0jc44q/wrq5q&#13;&#10;+pRN5W7z9inctGWL9qxsrds+uVZAFWWL3h+CLwjETkBBvkrSNA+tvsFKzFYW3ZsXj31jjlv3f+pK&#13;&#10;2zp8llPNOtR1bX5mwgdEtRbYVNtFQFXGOW4loBVWuqZ5cdpfo3Ur1Otmy8o81XVt8s1L/0FBr11H&#13;&#10;p7On328fOygGjEAGBFTuubK6YlUH2669vcO1trb5Sx9kYNfsokgEfCvnVD7FzaGHxsSSnsCFgY4+&#13;&#10;CdHcGpVPKKuj1HBDQ4O9gbUrcVtdeSoXddQfZZWuUSOb3onK59Yqventr/3kEBqmxu1CiAt+XoFW&#13;&#10;UqCj7moN1v1prsHmHdgn2Wo0oIuDzk1P+v00WUcptc9VI4M5K4tTSY/mG6gFtVpWV74vi/vkQXkA&#13;&#10;gcAFSqxcTdfFUbtodVnTHDVlM2em3rpy+3dVGZtTux6Ovi7Z60MZn66ePtdigVGrvQZ2bK6a/t3U&#13;&#10;BwBz0xPuxP4dVtZG/6Yqm6NAR+2oNY+n07bTBUfVxIAFgWIUOLIP0tSEQHNK9f5E71XKLTvKggAC&#13;&#10;xS1wYaCjC239+7//u08D/9d//Zf/pOTevXvWrnHE9fZaq1P7hySVRetpfZbiEqi2sgFlaPTGTFdz&#13;&#10;V0ODuZlJN26fQlvFjr+/1ObkKJDqudnv204PDt/yn4ArwGZBIM4C+r3XoqzOgy9+4QOY6bcvfbnZ&#13;&#10;13/5g79gqIIbraeGA20d9gHB2H27Xk6fdWirt6zNhpVz7rt5+3Bg3tpHT9jrRvNx9OK5YR8S6HpT&#13;&#10;zZZt7eod8G2o1aGNDwg8Of8rQgF9oLazs+v2rfOgPoRVsEMDpCL8ReApI3BG4MJARxP5FNToj/Hc&#13;&#10;3JxbXFz0QU9LS4tTwKNyNBYEKm3+QLuu3/F+0fe6z89RKG/0k7A1p0DlaNOW/VlfWXYH77tKqeOU&#13;&#10;ytj6h0ddb9+AvdmzumoLfFgQKAQBBTEK5LtvDvp5Nuo4oHk2mnuj0jTNU9P8nRYrtdE6KkFrae/y&#13;&#10;rx3Nyzk+uuNfS2rusW7d1ZTBUVMDzXFTANXTN+S6+wZ9kKTyNhYEilVAlSZDQ8P+cgW91oigsanJ&#13;&#10;XmtkdIr19+HKz1ufS4VYJRbquK4MnL8NLgx0otI1Ter7p3/6J3+14RcvXvgSpNHRUbvqcLf/NDJ/&#13;&#10;w+fIIQionObug4du+GDMD0dBju6LFr3R0zV3Wm1Owq079/3vz+mpWpZby2kr79GbtkR3qhrm5kRo&#13;&#10;fC0YAZWw6TXRagGMspxDt+75ZgInVramzKYe12tA83J0rR19QKAASQGQuq3pwqIDI3esQcFBYo6c&#13;&#10;yejfZs3ZUWmcttO6LAgUs0B3d4/7f3/zG1890GwfxtZbVlSvOxYEUhGI4on3ifhUNsnJOtG4cnKw&#13;&#10;Aj3IhYGO/tjqjag6mCiwUee1mZkZP2dH3+umx+lqUqC/HSk+Lf0xqUzK6JzdTGUE5Rb4NCQFP2fX&#13;&#10;4WcEClXA/ztqc21qyup8QJ/q81RbdnUgPNtWOtXtWQ+BYhJQYFNfn/iwrZieN881swIhJnUy+wyL&#13;&#10;b28XBjoRh+ZLtLa2Wlp4yLdu1P26T5PL9ZVAJ5LiKwIIIIAAAggggEDcBJTNCS6jQ+SV9q9RSoGO&#13;&#10;sjbqnKbmBGNjYz6To/k7LAgggAACCCCAAAIIIIBAiAIpBTrRwBXs9Pf3+8mwyuSoJElBEAsCCCCA&#13;&#10;AAIIIIAAAgggEJLAlQIdBTaar8OCAAIIIIAAAggggAACCIQscKVAJ+QnwtgQQAABBBBAAAEEELiO&#13;&#10;gBrH6BbSEtp4QrJJdSwlqa7IeggggAACCCCAAAIIIIBAXATI6MTlTDFOBBBAAAEEEEAAgYwLKI/j&#13;&#10;b2EldBJjyvizLa4dEugU1/nm2SKAAAIIIIAAAgicIxBYnHPOCLnrqgKUrl1VjPURQAABBBBAAAEE&#13;&#10;EEAgeAECneBPEQNEAAEEEEAAAQQQyJpAVLuWtQNcc8ehjuuaTycfm1G6lg91jokAAggggAACCCAQ&#13;&#10;jICPKQKrXQtsOMGcq6sMhIzOVbRYFwEEEEAAAQQQQAABBGIhQEYnFqeJQSKAAAIIIIAAAghkS0CX&#13;&#10;0AntujWBXdYnW/RZ3S+BTlZ52TkCCCCAAAIIIIBAHAQoFYvDWbraGCldu5oXayOAAAIIIIAAAggg&#13;&#10;gEAMBAh0YnCSGCICCCCAAAIIIIBAdgSUyQkxmxPquLJzFrKzV0rXsuPKXhFAAAEEEEAAAQRiJBBi&#13;&#10;sBMjviCHSkYnyNPCoBBAAAEEEEAAAQRyIxBq7iTUceXmrGTiKGR0MqHIPhBAAAEEEEAAAQRiK0DX&#13;&#10;tdieugsHTkbnQh4eRAABBBBAAAEEEEAAgTgKEOjE8awxZgQQQAABBBBAAAEEELhQgNK1C3l4EAEE&#13;&#10;EEAAAQQQQACBwhd49+6dOz09ddvb225pacmdnJy45uZmV1dX5yorK11paalH0P2Hh4duZ2fHbWxs&#13;&#10;uN3dXXd0dOS0fUlJiauqqnL19fV+u9raWldeXv4RntbVNjrO1taW29/f98fSBVvLyspcTU2Na2pq&#13;&#10;ctq2oqLiw3E/2kmKPxDopAjFaggggAACCCCAAAKFKXDDGkzrjXZIi8aUy0VBzsHBgZucnHS///3v&#13;&#10;/fdffPGFGxkZce3t7T4A0XgU5Kytrbm3b9+67777zq+/ubnpgxUFJp2dne7OnTt+u8HBQR+0JD8P&#13;&#10;BTkTExPu9evX7vnz525+ft4HOwqSFCD19/e7hw8fOm3b2trqqqurkze/0vcEOlfiYmUEEEAAAQQQ&#13;&#10;QACBQhJQfONvgT2paFzZHpYyNApwlJ1ZWFjwwcujR4984NfT0+O6u7vd8fGxz9goGNJ6ClBevnzp&#13;&#10;gxwFPdqHMjrK1mgfUdZHWRllgxQAadFx9PiTJ0/cmzdvfOZIgY/2G22vr8oeKaC6f/++315B6HUC&#13;&#10;UQKdbP/2sH8EEEAAAQQQQACB4AUUWBTjouBjZWXFvXr1yn355Zfu8ePHbnx83HV0dPgAJzJRMKJA&#13;&#10;Zm5uzv3xj3/0XxUI3b592928edOXqCnoUbZGgYyyPMrIKNhRCZwCGJXEKUDScVT69tlnn7m+vj7X&#13;&#10;2NjoszrKJs3Ozrpvv/3Wj6mtrc21tLT4wIdAJzoTfEUAAQQQQAABBBBAAIFPCkRzZRYXF30ZmjIs&#13;&#10;yrZo7sze3p7PqCi4iRatv76+7gMcBTNaR6VtClaGhoZ81mZ5ednP01HGR0HP9PS0D1RUfqZ9KYiZ&#13;&#10;mpryQYzm4gwMDLif/OQnfh3tT3NztN6LFy98wKSyNmWUGhoafGYnGkuqX8nopCrFeggggAACCCCA&#13;&#10;AAIIFIhANFdGQYkyKMqw9Pb2+rk4Kk87uygQmZmZ8XNqVJqmTMvo6Kifi6OsjebYKAuk4EX3K/Oj&#13;&#10;m5oZaN6OMjrKFCmY0rbKBimbo6yNStvUtODWrVu+UYGyShqPttc+9ZhK4K66EOhcVYz1EUAAAQQQ&#13;&#10;QAABBApKINSqNQUHynDo60VLNIflKuVd2m8090ZBhDIsKkNbXV3183TOHk8lbsrYKFOj7mgqN1OQ&#13;&#10;orK0aNH9CmKUhVFmSOtGzQa0joIcBVHK0GgdbavjatG2GocaH0SlbBqLMk5a9zoLgc511NgGAQQQ&#13;&#10;QAABBBBAoHAE3jckCOsJJYIcBSMXBTsKbpRN0QR+fU012FEbaGVaFGiMjY35QEOlY0+fPvX3KeOT&#13;&#10;vGgcmnejzI5K0RSMnG0drfUVsKh7mtZRkKPARmVvWtROWtvruAp2tO7ZRfvUYzpW1MI62v7supf9&#13;&#10;/OO9X7YFjyOAAAIIIIAAAgggUEACyuiEltU5tAyKJu/vrxz6YEHXmzlvUcCioENBim76OZVFAYW2&#13;&#10;i+a/KOhQkKTytPMCEJWrKUhRNzSVmuk40bV1ko+n+xTkaP9aVwGTttWSvL3W+dT22ne0vbaJtk8+&#13;&#10;TirfE+ikosQ6CCCAAAIIIIAAAoUrcM32xdkE2bLSrxeri25rftxnWRT0nLeo1Ovu3bvu3r17/muq&#13;&#10;gY6CjGjdKBN0UTYoKnVT0KH1o8Do7Ji0D+1b62hd3aLSO2WFou21znnHO7t9lNE6e5xUfibQSUWJ&#13;&#10;dRBAAAEEEEAAAQQQyKFAtjNMCijOy9xk8ylGAU82j5G8bwKdZA2+RwABBBBAAAEEEEAgAAHNcxlr&#13;&#10;bXJ1dwbd559/7q8zc96wlJWJSte0TbaW5EyLsjvJmZrkYyqY0WNaR1mb5MyPvlem56rba5vrLAQ6&#13;&#10;11FjGwQQQAABBBBAAIGCEAhxfo5g1YGsrb3Z9TRWXqkZQbZOioIWzavR/Bw1CtCcIQU0Zxfdp3k1&#13;&#10;aiCgdZPn4igo0316TNsr4Dm7aHs9dt72Z9e97GcCncuEeBwBBBBAAAEEEECg4AWskiuoReMpfT8X&#13;&#10;5rKSL2Vbolu2nkTUDU1d2hTIKNjR/Jmzi+6LuqtpXTU70LZ6DvpeFx2Ntj+vm5rui7q7Rdtft8SO&#13;&#10;QOfs2eFnBBBAAAEEEEAAgeIRsIAitCBH+D5wKUm0jg7hZPgMk103R53dFMzoGjnRNW50wVBlfHSt&#13;&#10;HV37Rhf6VLCikjpd8FPbalFbad2vm9bRuq2trf5xZXLUTlpNFxQM6Rg6lq7VE21/VQcCnauKsT4C&#13;&#10;CCCAAAIIIIBAwQmEGOyEhKyys56eHn/RTwVhunjo8+fP/TV3hoeHfQe3lZUVNzk56V69euXLz27d&#13;&#10;uuUGBgacAiFldPS9rqvz9u1b33ZajyuYUbCjcrU3b964Fy9eOO1H2Zyuri5/TJW/XWch0LmOGtsg&#13;&#10;gAACCCCAAAIIFIxAiPN0Aquk83NrFJR0d3f7gEUZGWV0fvjhBx+8aO6NsjwKdJSdaW5udn19fT5Q&#13;&#10;idpY9/b2+nUUCG1b++zx8XE/T0f71TV3tK0uMqpMkIIqBTp6TKVv11kIdK6jxjYIIIAAAggggAAC&#13;&#10;CBSRgDqfqYRMAcivfvUr9/LlS5+ZefTokfvrX//qAxZlepSJ6e/vd6Ojo/6m6/xEpWf6/vbt275E&#13;&#10;TdkbBTqPHz/+0JRAx1CApC5zyvboWAqg6LpWRL9oPFUEEEAAAQQQQAABBLIhoBbVugDp7u6uz6go&#13;&#10;cIlaRGsejjIsY2NjPnhR1zQFN5pzozk1Cmg0D+fOnTtuZGTEb6+ytWjRfvT4/fv3fambSt+UwVFz&#13;&#10;AgUzalagIEmPDw0N+cyOjnndhYzOdeXYDgEEEEAAAQQQQKAwBHxDgsCKxfI0HJWX/e53v/PlZ2oE&#13;&#10;oOAjysjoZKuMTFkXZVoUtCggUqc0zcFRsKIyNQVLdXV1Prtz9hdEgZNK2lpaWnxAlNymWvvW4ypd&#13;&#10;U4CkY6SzEOiko8e2CCCAAAIIIIAAArEWUDyRp5jiQrd8jUuBjW6fWpRh0U0BjZoIXHVRMKNARrds&#13;&#10;LwQ62RZm/wgggAACCCCAAAJBC6jjmm4hLaGNJySbVMdCoJOqFOshgAACCCCAAAIIFKxAYHFOwTrn&#13;&#10;8omV5PJgHAsBBBBAAAEEEEAAAQQQyIUAgU4ulDkGAggggAACCCCAAAII5FSA0rWccnMwBBBAAAEE&#13;&#10;EEAAgdAE8jXx/yIHSuku0kntMTI6qTmxFgIIIIAAAggggEAhCoTYiUDOoY4rRr8DZHRidLIYKgII&#13;&#10;IIAAAggggEB2BHThS5bCEiCjU1jnk2eDAAIIIIAAAggggAACJkCgw68BAggggAACCCCAAAIIFJwA&#13;&#10;gU7BnVKeEAIIIIAAAggggECqAiE2ItDYQx1Xqq4hrMccnRDOAmNAAAEEEEAAAQQQyJtAiPP+mTKU&#13;&#10;/q8DgU76huwBAQQQQAABBBBAIOYCtCKI+Qk8Z/gEOuegcBcCCCCAAAIIIIBA8QiQ0SnMc80cncI8&#13;&#10;rzwrBBBAAAEEEEAAAQSKWoBAp6hPP08eAQQQQAABBBBAAIHCFCDQKczzyrNCAAEEEEAAAQQQQKCo&#13;&#10;BZijU9SnnyePAAIIIIAAAggUt0CijfMNdyOwNmc2It9iurjPTnrPnkAnPT+2RgABBBBAAAEEEIiz&#13;&#10;wPsL1gTXde39uOJMm++xE+jk+wxwfAQQQAABBBBAAIG8CviYIrBIJ7Dh5PX8XPfgzNG5rhzbIYAA&#13;&#10;AggggAACCCCAQLACBDrBnhoGhgACCCCAAAIIIIAAAtcVINC5rhzbIYAAAggggAACCCCAQLACzNEJ&#13;&#10;9tQwMAQQQAABBBBAAIFcCKjhWmBN14IbTy7OQ6aPQUYn06LsDwEEEEAAAQQQQAABBPIuQEYn76eA&#13;&#10;ASCAAAIIIIAAAgjkS8B3XPPXrAmrzxnX0Un/N4JAJ31D9oAAAggggAACCCAQc4GwwpyYYwYyfErX&#13;&#10;AjkRDAMBBBBAAAEEEEAAAQQyJ0CgkzlL9oQAAggggAACCCCAAAKBCFC6FsiJYBgIIIAAAggggAAC&#13;&#10;+RGg61p+3LN9VDI62RZm/wgggAACCCCAAAIIIJBzATI6OSfngAgggAACCCCAAAIhCfjOa4F1Iwhs&#13;&#10;OCGdrpTHQqCTMhUrIoAAAggggAACCBSqAIFF4Z1ZStcK75zyjBBAAAEEEEAAAQQQKHoBAp2i/xUA&#13;&#10;AAEEEEAAAQQQKF6BEBsR6GyEOq44/aZQuhans8VYEUAAAQQQQAABBLIicEORBUtBCZDRKajTyZNB&#13;&#10;AAEEEEAAAQQQQAABCZDR4fcAAQQQQAABBBBAoKgFQiwTI8GU/q8kGZ30DdkDAggggAACCCCAAAII&#13;&#10;BCZAoBPYCWE4CCCAAAIIIIAAAgggkL4AgU76huwBAQQQQAABBBBAILYCakIQYiOCUMcVnxPNHJ34&#13;&#10;nCtGigACCCCAAAIIIJAFgcQcnbCCHebopH+iCXTSN2QPCCCAAAIIIIAAAjEViPImYYU5iRxTaGOK&#13;&#10;2ykm0InbGWO8CCCAAAIIIIAAAhkXIIOScdK875A5Onk/BQwAAQQQQAABBBBAAAEEMi1AoJNpUfaH&#13;&#10;AAIIIIAAAggggAACeRcg0Mn7KWAACCCAAAIIIIAAAvkUCHEuTIhjyuc5us6xmaNzHTW2QQABBBBA&#13;&#10;AAEEECgggRvWYDq00CK08cTvdBPoxO+cMWIEEEAAAQQQQACBTAlYPOHbS2dqfxnaj2+OQKyTliaB&#13;&#10;Tlp8bIwAAggggAACCCAQfwHL5wTXdo0oJ93fK+bopCvI9ggggAACCCCAAAIIIBCcAIFOcKeEASGA&#13;&#10;AAIIIIAAAggggEC6AgQ66QqyPQIIIIAAAggggAACCAQnQKAT3ClhQAgggAACCCCAAAIIIJCuAIFO&#13;&#10;uoJsjwACCCCAAAIIIBBbAU35D3Haf6jjitOJputanM4WY0UAAQQQQAABBBDIuIBvLx1Y17XAhpNx&#13;&#10;81zskEAnF8ocAwEEEEAAAQQQQCBogRCzOkGDxWBwlK7F4CQxRAQQQAABBBBAAAEEELiaAIHO1bxY&#13;&#10;GwEEEEAAAQQQQAABBGIgQOlaDE4SQ0QAAQQQQAABBBDInkCIE/8ppUv/fJPRSd+QPSCAAAIIIIAA&#13;&#10;AggggEBgAmR0AjshDAcBBBBAAAEEEEAgxwKWPgmuyxkpnbR/CcjopE3IDhBAAAEEEEAAAQQQQCA0&#13;&#10;AQKd0M4I40EAAQQQQAABBBBAAIG0BQh00iZkBwgggAACCCCAAAJxFbjhEv+FNv5QxxWa00XjYY7O&#13;&#10;RTo8hgACCCCAAAIIIFAUAjeCm6RTFOxZfZJkdLLKy84RQAABBBBAAAEEQhcIcd5/iGMK/TyeHR8Z&#13;&#10;nbMi/IwAAggggAACCCBQdAIEFoV3ygl0Cu+c8owQQAABBBBAAAEEriCgICe0QCe08VyBM5hVKV0L&#13;&#10;5lQwEAQQQAABBBBAAAEEEMiUAIFOpiTZDwIIIIAAAggggED8BEJM50gx1HHF6AxTuhajk8VQEUAA&#13;&#10;AQQQQAABBLIhYM2cg+u6RvFaumeaQCddQbZHAAEEEEAAAQQQQCAmAkdHR253d9dtbW259fV1t7+/&#13;&#10;/8mRv3v37sNj9fX1rre315WXl/vttP3Ozo7T/s4LEquqqlxjY6PTdrW1tX67DzvL0TcEOjmC5jAI&#13;&#10;IIAAAggggAACCORbQEHO1NSUe/78ufvmm2/c/Pz8uUNSkHN6euqiYOfOnTvut7/9rWtqanJ///vf&#13;&#10;/fYTExNuY2PDlZSU/CjY6ejocJ999pkbGxtzQ0NDfrtzD5TFOwl0sojLrhFAAAEEEEAAAQQQiJOA&#13;&#10;gpuTkxOf8VlYWPAZG2Vmuru7/ffK4oyPj7sXL1645eVlv25dXZ2rqKgI7mkS6AR3ShgQAggggAAC&#13;&#10;CCCAAALZEaipqXF9fX0+w6Jsy9nStePjY7e3t+devnzp/vu//9uXpz148MB98cUXrrm52QdAa2tr&#13;&#10;PtOj+2/evOkGBgZ8mVryiM+WriU/lqvvCXRyJc1xEEAAAQQQQAABBIITCLW5WbbGpTk2ytDopiDl&#13;&#10;7KJStOnpaadsTktLiw9uohI0ZW5WVlb8HB0FRNpej42MjPh1z+4r3z8T6OT7DHB8BBBAAAEEEEAA&#13;&#10;gfwKWMe18ybU53VQeegCp/k4ytZ8+eWX7tWrV74cTQ0Ibt265bNAytIcHBz4eTnK+qjJgLI8IZat&#13;&#10;6dwVRKCjfhCnfsLUPzpD5PUXk4MjEAMB/YNeXVEQ/wTEQJshFopAib1uFjf33fLWp7sUFcpz5Xkg&#13;&#10;kGmBmsoy115f4WoqSjO967T3F2Ij51yPSd3TNP9mdnbWl60tLS35TI3K23p6epyyOSpz0zq6bW9v&#13;&#10;+4Bnbm7OB0dlZWW+KYGCHpXHaX3dKisr0z4/191BQbzLUee7k9N37uiEQOe6vwhsV3wCleUlrrGm&#13;&#10;wukrCwIIpCawuHXgfphac4vbBDqpibEWAv8Q6G2qcb8YabVAp/ofdwb0Xa4Di4Ceuh9K1I3tzZs3&#13;&#10;vhObStzUaU2laSpzUyCksja1pD48PPTfP3361CnQ2dzc9I9rG5W7ac7O8PCwu337ts/25CtbVhCB&#13;&#10;jnNqf5e4hfZLw3gQCFVAn0xX26dqtVUF8s9AqNCMq6AElrYP3IJlc94ubRfU8+LJIJALgRKLJPYO&#13;&#10;G3NxqCsfQ0FOeIHOOz/hP7nF86eemAKJ6PapdS67Xxma169fO7WM1r7a29t9uZq6rSmAUSCkm0rX&#13;&#10;lLVRGZsWdWjTGDVnRzdlglTWpluUzdG1dKLvLxtHJh/nHU4mNdkXAggggAACCCCAAAKZELBCpSiA&#13;&#10;uCjYUVCi69iUlpaeez2bVIaiuTnKyujaOipdU6maStaUnVGQo2NoDMrq6Fi6X8HL3bt3ffZGJWrR&#13;&#10;PiYnJ93333/vMz/aTtkfZXYIdFI5E6yDAAIIIIAAAggggECBCyhzsrS061aP93yZ2Nk20NHTj9o4&#13;&#10;60KeukWZlujxy74qC6N9r66u+m5ryuw8fPjQjY6OuoaGBh/YaB8KpKqrq50uBKq20gpiVNrW39/v&#13;&#10;Ax8FQCprU2D09u1bn9nR9XbUsEANDVpbWy8bSsYfJ6OTcVJ2iAACCCCAAAIIIBArAatb0xv3kJat&#13;&#10;7U23NmltnidfO82FUUnYeYtKzJRZuXfvnv961UBHAZUu/Dk/P+8DKgU0ahs9ODjomwpEx1RGRkGO&#13;&#10;sjcKbrQoEFLjgajrmjI9ukaPxqOAR4GPWlWrjC0fC4FOPtQ5JgIIIIAAAggggEAQAgpvwgpxEiw2&#13;&#10;6yYnPsrmKMhRIKVgT40HFDypbbQ6qSUvKl9TIKSyNT2mbE0U5Gg93aft29ra/HV4FhcXfXc2ZY3y&#13;&#10;sXw8+nyMgGMigAACCCCAAAIIIJBngdyEFak/SQUT7W1j7u5wn/v88899edl5WyeXrmmbqy7KtszM&#13;&#10;zPjSNQU3KjNT1kZBS3KWS+tFraSVBdI6Q0NDHwU6Orbm6kRziqK5Q8n7uer40lmfQCcdPbZFAAEE&#13;&#10;EEAAAQQQQCALApWVFa6tvdY1VZd9CBzOO4yCiCig0NerLgpaFhYWfNmasjGdnZ2+HO3svpSV2dra&#13;&#10;8s0KFPAkl62prE3jUOMBlaspk6N1lfFROVty1ueq40tnfQKddPTYFgEEEEAAAQQQQACBLAiodK3U&#13;&#10;AhdlVpQluWhRkBHdLlrvvMcU6KysrPgSM83BUdnZpwITjUPX0lFXNa2jwEgZJZW66fhqaKCua0+e&#13;&#10;PPEBj7qtDQ4O+oDnvGNn+z4CnWwLs38EEEAAAQQQQAABBK4qYLV0Ch7OZlauupvL1o8uBKpr5Kir&#13;&#10;mjI1aiRwdlHApdK4qKxtZ2fH6eKiuo6OsjYaq4IgBToqc9N+FOTopoYF+VgIdPKhzjERQAABBBBA&#13;&#10;AAEEghGwmMLeqAczHD+QXA1HgYqCHDUlUICjYEcNB84uul/X11EJmwIZBTlqI/348WOfcVK2R0GZ&#13;&#10;1uvq6vLzd9SGWl3YCHTOavIzAggggAACCCCAAAJZF/BhTtaPcvUD5GZcmkczPDzsS9fUiEDX4rko&#13;&#10;o6NgR+VuCmhevnzp5+Mo8NEStaC+deuWGxkZ8Y0NVN6Wr4WMTr7kOS4CCCCAAAIIIIBAEAKJkCJX&#13;&#10;OZTUnnKuRqPA5Te/+Y3P1KgETeVpF12LR4GRuq1FFw5VJkhZIS3KBCnYUXmbblo3nwuBTj71OTYC&#13;&#10;CCCAAAIIIIAAAnkUUGAzNjaW8gjUhEA3taIOfbl6D7rQnxHjQwABBBBAAAEEEEAAgaIXINAp+l8B&#13;&#10;ABBAAAEEEEAAgSIWyM1UmKsDhzquqz+TvG1B6Vre6DkwAggggAACCCCAQCgCoXVdC8UlzuMgoxPn&#13;&#10;s8fYEUAAAQQQQAABBNISCDVxEuq40sLO8cZkdHIMzuEQQAABBBBAAAEEQhO44fRfWEto4wlLJ5XR&#13;&#10;kNFJRYl1EEAAAQQQQAABBBBAIFYCBDqxOl0MFgEEEEAAAQQQQAABBFIRINBJRYl1EEAAAQQQQAAB&#13;&#10;BBBAIFYCzNGJ1elisAgggAACCCCAAAKZFlDHtdC6roU2nkyb52J/ZHRyocwxEEAAAQQQQAABBBBA&#13;&#10;IKcCZHRyys3BEEAAAQQQQAABBEITSPRcC6vLWXhd4EI7a5ePh0DnciPWQAABBBBAAAEEEChwgbDC&#13;&#10;nALHztHTo3QtR9AcBgEEEEAAAQQQQAABBHInQKCTO2uOhAACCCCAAAIIIBCYgDI5IWZzQh1XYKfv&#13;&#10;wuFQunYhDw8igAACCCCAAAIIFLyARRXBdTkLMfqK2S8CGZ2YnTCGiwACCCCAAAIIIIAAApcLkNG5&#13;&#10;3Ig1EEAAAQQQQAABBApYwJeJBZZBCWw4sTz7ZHRiedoYNAIIIIAAAggggAACCFwkQKBzkQ6PIYAA&#13;&#10;AggggAACCCCAQCwFCHRiedoYNAIIIIAAAggggAACCFwkwBydi3R4DAEEEEAAAQQQQKBIBJgVU2gn&#13;&#10;moxOoZ1Rng8CCCCAAAIIIIBA6gK+E0Hqq+dszVDHlTOA9A9ERid9Q/aAAAIIIIAAAgggEGMBH1ME&#13;&#10;ltAJbDixPLsEOrE8bQwaAQQQQAABBBBAIJMCBBaZ1AxjX5SuhXEeGAUCCCCAAAIIIIAAAghkUIBA&#13;&#10;J4OY7AoBBBBAAAEEEEAgXgI3XOK/0EYd6rhCc7poPJSuXaTDYwgggAACCCCAAAJFIaDAgqWwBMjo&#13;&#10;FNb55NkggAACCCCAAAIIIICACRDo8GuAAAIIIIAAAggggAACBSdAoFNwp5QnhAACCCCAAAIIIIAA&#13;&#10;AszR4XcAAQQQQAABBBBAoKgFbtj0HN1CWkIbT0g2qY6FjE6qUqyHAAIIIIAAAggggAACsREgoxOb&#13;&#10;U8VAEUAAAQQQQAABBLIhEGIrZ7rApX+myeikb8geEEAAAQQQQAABBBBAIDABAp3ATgjDQQABBBBA&#13;&#10;AAEEEEAAgfQFCHTSN2QPCCCAAAIIIIAAAgggEJgAc3QCOyEMBwEEEEAAAQQQQCB3Amq2FmrXtcAa&#13;&#10;weXupGToSAQ6GYJkNwgggAACCCCAAALxFSCoiO+5+9TICXQ+JcP9CCCAAAIIIIAAAkUi4PM6gT1X&#13;&#10;Qq90TwhzdNIVZHsEEEAAAQQQQAABBBAIToBAJ7hTwoAQQAABBBBAAAEEEEAgXQECnXQF2R4BBBBA&#13;&#10;AAEEEEAAAQSCE2COTnCnhAEhgAACCCCAAAII5FLAz9AJbEpMYMPJ5enI2LHI6GSMkh0hgAACCCCA&#13;&#10;AAIIIIBAKAJkdEI5E4wDAQQQQAABBBBAIC8CPqOTlyN/+qBkdD5tk+ojZHRSlWI9BBBAAAEEEEAA&#13;&#10;AQQQiI0AgU5sThUDRQABBBBAAAEEEEAAgVQFCHRSlWI9BBBAAAEEEEAAgcITCLFuTcqhjitGvwHM&#13;&#10;0YnRyWKoCCCAAAIIIIAAApkViOKJGzfCmhUTjSuzz7a49kagU1znm2eLAAIIIIAAAgggcI5AWGHO&#13;&#10;OQPkrisLEOhcmYwNEEAAAQQQQAABBApJIMTsCYFX+r9hzNFJ35A9IIAAAggggAACCCCAQGACBDqB&#13;&#10;nRCGgwACCCCAAAIIIIAAAukLEOikb8geEEAAAQQQQAABBBBAIDAB5ugEdkIYDgIIIIAAAggggECO&#13;&#10;BZikk2Pw3ByOjE5unDkKAggggAACCCCAQJACIUY5ggp1XEGexHMHRUbnXBbuRAABBBBAAAEEECgW&#13;&#10;gURIof+Hs4Q1mnBcrjISMjpX0WJdBBBAAAEEEEAAAQQQiIUAgU4sThODRAABBBBAAAEEEEAAgasI&#13;&#10;EOhcRYt1EUAAAQQQQAABBBBAIBYCzNGJxWlikAgggAACCCCAAAJZE7AJMTdCmxQT2niyhp+9HZPR&#13;&#10;yZ4te0YAAQQQQAABBBAIXEDxRIgxRajjCvx0fjQ8MjofcfADAggggAACCCCAQDEKhBjsFON5yORz&#13;&#10;JqOTSU32hQACCCCAAAIIIIAAAkEIEOgEcRoYBAIIIIAAAggggAACCGRSgEAnk5rsCwEEEEAAAQQQ&#13;&#10;QAABBIIQYI5OEKeBQSCAAAIIIIAAAgjkVYBJOnnlz8bByehkQ5V9IoAAAggggAACCCCAQF4FyOjk&#13;&#10;lZ+DI4AAAggggAACCORb4IY1mNZ/IS2hjSckm1THQkYnVSnWQwABBBBAAAEEEEAAgdgIEOjE5lQx&#13;&#10;UAQQQAABBBBAAAEEEEhVgEAnVSnWQwABBBBAAAEEECg8AVWshVW1ljAOdVwx+g1gjk6MThZDRQAB&#13;&#10;BBBAAAEEEMi8gI8pAgt2AhtO5tFzsEcCnRwgcwgEEEAAAQQQQAABBEISODo6cnt7e25ra8utrq66&#13;&#10;/f19d+PGj8OrsrIyV11d7err611zc7OrqKhwh4eHbmdnx21sbLjd3V2nfb17986VlJS4qqoqv25d&#13;&#10;XZ2rra115eXleXvaBDp5o+fACCCAAAIIIIAAAgjkR0BBzvT0tHv27Jl79OiRm5ub84GKgpXkRQFL&#13;&#10;T0+PGxsbcz//+c99sLO2tubevn3rvvvuOzc5Oek2NzfdycmJD4I6OzvdnTt33MjIiBscHHRNTU3J&#13;&#10;u8vp9wQ6OeXmYAgggAACCCCAAAII5F/g4ODALS4uuomJCR+0KKvT1tbmampqzh2cMjYKZpTFef78&#13;&#10;uXv58qUPchT06H49rszOwsKC/1lZH2V0KisrfQBUWlp67n6zeSeBTjZ12TcCCCCAAAIIIIAAAgEK&#13;&#10;KBBRkKKAp6ury92+fdv97Gc/89mb5OFGpWsKgJTdGR8fd3/84x99BkiZHm138+ZNX6Km/SlwevLk&#13;&#10;ic/ytLa2+mBHJW8qf8v1QqCTa3GOhwACCCCAAAIIIIBAngWiQEclbApEhoaG3MOHD93AwMC5I9Mc&#13;&#10;nvX1dR/gKJjRdl988YX77LPP/Laau7O8vOzL35TxUdCj0riWlhYf5BDonMvKnQgggAACCCCAAAII&#13;&#10;ZFHA5uCfMw8/iwdMYdc/7guQwkapr6IyMwUjairQ3d3t59Jc1DhAgc3MzIybn5/3pWkKYEZHR/1c&#13;&#10;HJWoaW5PR0eHD5R0v+b86KYskObtKJjK9UJGJ9fiHA8BBBBAAAEEEEAAgRQENO/l9PTUz3+5aHV1&#13;&#10;S4tuF62X/JgyOsrQaG6OGgZo7o3m3WjejhbNqVEHNQUxjY2NPoOztLTkgyOVs+k+zelJDmB0vwIg&#13;&#10;BU7b29t+XQVGygblYyHQyYc6x0QAAQQQQAABBBAISEDpkyynUK74bKMg5/j44mBHAY6yKQpM9PW8&#13;&#10;FtFnD619R6VrCkSUyVHQ8/XXX38IrBTgaO6OStoePHjgjo+PfTCkzI7K0BTonJcBUrCjVtRaR/tW&#13;&#10;AKXsUT4WAp18qHNMBBBAAAEEEEAAAQQuEDg8OHTLSxYk7G/7YOFTWRFlXRR0KCujm36+aFGGSF3S&#13;&#10;FLgo4NESZYP0sx6LuqvpmGpWoIBGgdTKyooPkDQfR8c5r5Oa7lOQo20UTOk6O9pfPhYCnXyoc0wE&#13;&#10;EEAAAQQQQAABBC4Q0IU8x+feuMk3L9zTp0+dysbOW9rb293du3fdvXv3/NdUAh0FLwp4lHlRmdng&#13;&#10;4KDr7+/3GRxtr8c1v+bx48duamrKz+NRcKPMjIIWZY6UuTkve6T7ouxSFDRFAdV548/mfQQ62dRl&#13;&#10;3wgggAACCCCAAAJBC4RXtJZ9LgUjDQ0N/iKgvb29voFAX1+fbxOtkjVlYjT3RmVnL1688NfZ0Taa&#13;&#10;f6Pr4sRlIdCJy5linAgggAACCCCAAALZEbBox97HB7XUN9S7tvrbbri/x33++eefnNCvDExUuqYM&#13;&#10;zWWLsi0KVnTtG10bRyVs+qqbSs6UqVHZmebnqN20Mj9/+MMffNCjdZTZuShTE5W/aTsd61OZn8vG&#13;&#10;mYnHCXQyocg+EEAAAQQQQAABBBDIoICCkbb6Oldd3vGhQcB5u1emJbkZwXnrJN+nACSan6MgSdsq&#13;&#10;UErO1ChAUVtotYtWZkcla5qvEwVBakmtn8+be6P71LBA2ygoUvCk/eVjIdDJhzrHRAABBBBAAAEE&#13;&#10;EAhGIMTyNY2p1M+FKf3QNOBTYAp2otun1onuVwCikjTN+dH8GwU79+/fd5rro31EizIzCop006Kg&#13;&#10;RaVryuqom9rm5qYPmKL1o68KojS/SMGO1lWJ3Hnd2aL1s/mVQCebuuwbAQQQQAABBBBAAIFrCESB&#13;&#10;izIumVwUwCgY0fVznj175jM60QU/VfqmoERZGV0HRw0JdFFRBUNaR/N5NC5tr/t1zR01M9Bjytqo&#13;&#10;iYH2q+0UCClTpKxQcrYok8/lsn0R6FwmxOMIIIAAAggggAACCBSIgAKnqIPa+Pi4D2gUyCh4uXXr&#13;&#10;ls/AqCxNwcq3337rGxGobXVPT49/XAGQ9rG8vOyeP3/uszbDw8M+GFL76cnJSffq1Stf2qb9DQwM&#13;&#10;+EAoH3wEOvlQ55gIIIAAAggggAACCORBQEGKMizKwqisTPNtpqenfaZGQYzm5kSBzuzsrC+bUyCj&#13;&#10;oEWd2VT2puBFgZAyOj/88IO/T8GTsjwKdJQR0twera8ASYFUPhYCnXyoc0wEEEAAAQQQQACBsAT+&#13;&#10;MT0lrHFleDQqMVODAHVd+9d//VeffVFw8vXXX7tHjx59mJOjEjYFQ0NDQ+6nP/2p/6rgRff96le/&#13;&#10;ci9fvvTZHm3z17/+1W+nsjbNy9E1eUZHR/1Nc38oXcvwSWR3CCCAAAIIIIAAAggg8LGAMjq6qbGA&#13;&#10;LjSqoEc/K6ujeTW6ho5+VrmagqEoYOns7PTzcBQAjY2N+eBFjQoU3ESNCRTQaL07d+64kZER36Ja&#13;&#10;gVG+FjI6+ZLnuAgggAACCCCAAAJBCCS6roWV0sn2aBSUtLW1+UBHTQailtBR8KKARkGQStnUVECZ&#13;&#10;IAU1ul+ZHZWqKajZ3d31raTV5EABksrU1NRA2ym7k8+FQCef+hwbAQQQQAABBBBAAIE8CChwUSCi&#13;&#10;m8rLUl20nW4KaFpbW1PdLC/rZbZfXV6eAgdFAAEEEEAAAQQQQAABBD4WIND52IOfEEAAAQQQQAAB&#13;&#10;BIpJIFG3Ft4zDnVc4Ul9ckSUrn2ShgcQQAABBBBAAAEEikXApp+wFJgAGZ0CO6E8HQQQQAABBBBA&#13;&#10;AIHUBUJNnIQ6rtRl878mGZ38nwNGgAACCCCAAAIIIJBPAYsqgsvokGFK+zeCjE7ahOwAAQQQQAAB&#13;&#10;BBBAAAEEQhMg0AntjDAeBBBAAAEEEEAAAQQQSFuA0rW0CYtnB8fHx+7gYM/tbm+7rc11d3iw7/O8&#13;&#10;ZzOrpWVlrqKyyvqy17n6xiZXZj8fHhy4/b1dt7O9ZfvYdycnxx6utLTMX1m3prbeVVXX2PdVTtuz&#13;&#10;IPF4xBoAADnQSURBVFDoArqwmi7Ktm2vp+XlJf+9rkJdW1vnXxO6RoGWk5MTd2RXqd6xC7JtbKy7&#13;&#10;PV2YzV6LHy7MZq+ZOn9htlp7zdX6C7kVuh3PL3cC/t93q+epLi9xDdXl/mKBOwfHbv/Ifi9P3vnf&#13;&#10;w1RGU1Zyw1WWl9rNLiZoX8tL7crs7/94nL5ztq9Tv8+Do1N3YPs+1p0BLWU23poKu27I++eg52N/&#13;&#10;AN2pvY6P/dhPnVwOjk+dobho9Lq4Yqmee1liexnoZ22udU7tecpRnruHx+7w2O5N2j4gAoaCQCwF&#13;&#10;eEcZy9OWn0EryFlamHOTb166Zz9841aWF/wVcPUPefJSY2/UWts7Xf/gqBu7/1NXW1fvVlcW3dz0&#13;&#10;pBt//cItL87Zm7Udv4mCm7aOTjcwdNt13xzw29WU1SXvju8RKEgBBTkH9gHA1NSk++Mf/uAODw/c&#13;&#10;w59+7oaHR1yrXak6upq0gpy1tTU3MTHuvv/+O7/+1uaW/7Cgwq5q3WGvn9u3x9zwyIgbGBiwq1c3&#13;&#10;FaQXTypPAvbve3npDddaX+nudTc4veF/u7zjFjb33dbeUeKNeQpD0xv89oZK11lf5Tobq1yjBU3l&#13;&#10;9uZffz0OLTjYtH3Nb+y7ha19t7R54I4taAhl0Z+42spSd7O5xnU1Vru2+gr7ucyClRsfxr5gYx9f&#13;&#10;2XGr2wfu8MRGbsGKFgU1CpBa6ypdf4v9vTNHbVtmplpFAc7G7pFbNM/J1R23vnPkLNb7sL3fCf9D&#13;&#10;AIFrCxDoXJuu+DY8sjdl6ytLbmFu2s3PTLpNy+o0NrW4Srsy7nnL6emJvXnbd0erB2781XM3MzVu&#13;&#10;Qc68ZYS27B/4d+6G/QE42N91a7ZP/axMT0mJfcpnf0jLyyv9VXfP2y/3IRBnAWVoDi142djYcAsL&#13;&#10;8+7x99+7r7965F8PXd3drquryzWdNPnXhIIhrffyxQv36vVLNz015dYt6DmxT5DfvTt1yrIuLiy4&#13;&#10;U2V9jg59cKSsaHl5Oa+fOP+SBDB2fYClAEdv0htryu1Neq0b7qjzWYjVXQu+7VaitMQli97oK3vT&#13;&#10;ZPu42VRtwU6Vf6OvIEeBgpYK+17ZIr+ufa/szonPdCS+XnKIKz2sYyi7UqHMjH3VcRSw+UzMOXtS&#13;&#10;QFJtBgpQemz8bRasVZUlsjI3LEzTPlpqK3zAdnB84r+u7Ry6PQtg9PS0bZcFdl0Neu6Vrq6y3Nyc&#13;&#10;U4j3zh732a36Ev/c9bxlsm6BjwIgllwK6Hcx8fuYy6NefqxQx3X5yENZg0AnlDMRg3EcHx/5krUj&#13;&#10;++S5pa3d3Rwc9hmbNsveJC9R6ZpK1vTHcmZy3H371V/c5saaz9oM377r2ju6XZm9GdvZ3nSL8zPu&#13;&#10;7ctnbmVpwZVXVLjS8jLX1Nxqb9RqknfL9wgUhICCnNWVFff69Wv31aO/uadPnvhsTXtHhzuxN0rR&#13;&#10;oiDn6Mg+5Z6fd3/+8x/t65zr7u5xo6O3XO/Nmz6YUaZHGSHtY3Nzw7W0tPrSt+bmZgKdCJKv1xJQ&#13;&#10;kFNbVWZv0KvciAU4fZaN6LDvNywoKH0foKSyYx/k1Jb7IEGBkn6eWNl1y1sHvlRL+6ipKPOBxEBr&#13;&#10;jauzYx7a60AlXWuW3TixD8wyuSgwUXaqzTIsuu1Z+uXZ/KY7sPGct1RbQNRjWZwey+YoE6VStRe2&#13;&#10;vsam7+stO9NrNgoIB9vqrMSv1Gd59vVaNqfG6jI31tVgGZ0Kt31w4qZWdy1jte92LZBRnNhUXeFt&#13;&#10;leEa6aj3QeDz+S0CnfNORpbvS4QUYQU7YY0myycgS7sn0MkSbCHuVm+6tuzN1MH+np9709Xb70Zu&#13;&#10;33NdPX3nPt3trU2f/VG528rSvP8ksL2jy2/T2a03ahU++NGnKAp01tdW/fp19Y2uurrWVVUR6JwL&#13;&#10;y52xFNDrZ9fm1ywvLfnA5s2bN25xcdHm6Gy5PZu/phI1BTfRovU31td9gDM5OWFz3PZ8adv9B5+5&#13;&#10;gcFBV2kfCqxYwKS5PC9fPPflbTPT0665pcVeO1X+Fu2LrwikKhBlPOrtjXe7BQSdFtwoo6PMgzIv&#13;&#10;mptyhTjHl2ipVEs3BTkqU1OZlt7wa06LFj2mpd8HOuWu2TIkm/vHPjBQZkNv9kptW2VHqmyOT2Ic&#13;&#10;lhOxByzW8HNklJHZtf1p/yd2p+4/b9Hzq7Hn0lRT4QOXrb1jv7/z1tV9et6dFuh0WDZGGaz17SM3&#13;&#10;u77nVKqmbJBstM+e5mpfnmbfuum1PbeugNAyN9o+8tN2M+u7bs6+btvz03Zt9cc+uKuqUElcpc/k&#13;&#10;TlgJHAsCCGRGgEAnM45FsZdjH+jYZGh7U6Y5OHUNjT4r86knr1I0BTnrayv2pqvaNViZW9/giOu2&#13;&#10;AKnSflaZWqNlbjq7el1v/5Bfd3V50WmOT3tnty+L+9S+uR+BuAkoyFH2RUHJd99+64Oenp5eV11T&#13;&#10;7TbsA4SziwKb2dlZt2AZHZW7NVmWZmRk1A0ND1vWpta/ftrb211ff7/Nzxl183Nzbt5eb7Vv6/y8&#13;&#10;HWV1WBC4qkCU8ei2N/eDbbW+ecDq9qEPIKKA5Cr7TJTAJUrENAdn24KRZZvHoiBHk/C16Pt1K4XT&#13;&#10;cZos+1NlWf16K/EqL9lPFBNZRKM5Mt1WOqbAS9mROguOSu1viBoBaJ+a1zNhc1xWLTOjoOf4U5HO&#13;&#10;VQZv6/q5RRaAKNO0YMeYWdu1+USJpgMW57gtC1h0XD3PLhufgjSNTRkeBWLKfqm5gm4K7mYtCNq1&#13;&#10;LJKyQUpW7VqWZ94CPx1H2yrA1DwoFgQQyIwAgU5mHItiL8c2B2Db3pBtWecnBTk7lrGZnnhj83aW&#13;&#10;fbZGnyxXVFTaG7caa0DQ4DSnR6Vp+zYPp8w+fa63bTSnRxmbaFHXtdr6BssQNbsNy+hs2r7XrAOV&#13;&#10;urSxIFBIApqHpjk1ev+leW16nYzeumWZmFU/T+fscz2wDM+KvbbWLaujMtBG68jWZk0KkgMY3a+f&#13;&#10;O21ej7q3qZRNgdHBvnVEZEHgOgL2xlyZC71J15wRzTtRBkJv9Adaa6+8R5WgKSuzZvNOlKVRZzE1&#13;&#10;HlDmRYsdxo5jWRlbT68Rf5/dqePrQWVyFDgo29FrgUSLlZspq6NsiLInyhLVV5X719WJZURVcrdo&#13;&#10;AYmCJ813iTIqlTavRosCEO0rCpa0zs0m6/j5/vFj28e+BSIaswImZY9UVqaStG0bt+Ynaf6Nsjla&#13;&#10;9q1zgA/Qag79z8o61VhQpjEqkNO68+v7/vktWhC2tX/kx+pXtr+cyj75oMf/FU146KmzIIBAZgQI&#13;&#10;dDLjWPB70R8gldKoHE0d1DQPR0HPiyffuXf6A2X/VVsHtZbWDpuH0++GRu/4N3WaJK2lxIIg3fSp&#13;&#10;13mL7lXL6b3dbfuke8d/f9563IdAXAUq33dIUze1W7dufwhenj97aq+dasuU7n301BIZVJW17fnX&#13;&#10;VkODdbyyeW1nl7KycldvnQ1VrqYgZ9OaF+i1yoLAdQSUIdm0oOTQ3qArwNEbemUgblpploITvfG/&#13;&#10;yqJMhrIta6WHFrfcsDf8iTbSH/ZhfxMUnKh9daOVk2m+jjq6KVA5tkBBgUmvHVuNADRHRgHR68Vt&#13;&#10;60526L9XYwAFLioPG+mss4xQhQUf6z6DosyItnnQ2+jnF+mYZZYFUhCiAEg3jUeNEKLJ/yopU4nZ&#13;&#10;/IZ1GbUOcOUWTSVaQpfYPk/dnmVgoiDHPwf722g8PihUYFhWErWgLrX5P4fv5yKd+ODm4yAnIVBh&#13;&#10;Y2yx591owZq237GdhdZaOzHSwv+/3p584i1K3p58aOPJG0QaB/4o0NGbWdWIq8RCnwzu7Oz49qfa&#13;&#10;v7r4qFyisbHRd/bRzyo9Sl62trZ8qYXu6+npcfV2bQeW+Auou5NKZxSI6JMnfeakgEU3/c7oMXVY&#13;&#10;2z62CZ1WrnZ0dODfxPnyNAtu9PXYsjQ7/vo7G253Z9uus1Ppt9ebOV1bR3N/dNuz3zldnyd5rkL8&#13;&#10;BXkGCCT+DdW/nwpYKizDGTXrmJ2ZTgQwZwIdTcLes/lwh5ZJVZMOlX9G19ZJ9tR9ekz/JqtFtQIj&#13;&#10;vSZZELiOgLIQmuuyZwkKBRrRfBdlQD56g5/izvWm/bxW0f4jL/sbUmuBjMrV2q3tdCLweOczPhuW&#13;&#10;+dAbfwUhvmTNAhZlXzZtYArANEdGjyswOrCvpRYsdTdV+bKvpuVy30ktkXNJcaBnVtPfNx1PgZEC&#13;&#10;MWWPFAQeWbCnD/eixX+nv4N234l5vbPPItRRTkGWVlOQqNvZRZkqBXFyVSc6fa8Ac9mCPAWHLHkS&#13;&#10;8L+YeTo2h82KwEeBjt5c6roOc1br/dVXX/muQJrsqjezupCdrtHw8OFD12814Qpi9All8qJ68v/4&#13;&#10;j//wd/3mN79xY2NjyQ/zfUwF9HuhidL6PaixYLelrcOpEUFnd6/P4FRUVFlwY2U21nDg7atnvoua&#13;&#10;LmrY1Npm18jpcg1Wlvb6+WN3YHN7ZqcnfKlaa1unZYVKfRnc0sKs3T9u2816IR1Px2JBoJAEFJBE&#13;&#10;/2bqQ6Low4JPPUe9mVKpm4IWrR8FRmfX137K7LWkdU7tjViiPO4fTQ3Ors/PCFwoYP/26n253tjr&#13;&#10;g62s/VNsv7cVFkA02xv9O131fn6LjrlimRplgDTXRhkkzRnqtEYA9VY6N27X75myjm1qv6yyMo1P&#13;&#10;GRDNe1HmRZ3htL6yOxt75X49BUTK1kSlaVHpmhotqOuagpBns5tuyeYNaYlK1w7ttaRAJdFCO3HN&#13;&#10;m3+Umf1YUE7R4/bUrLTu4uxAlKkasLbdPRagqcRvfGnHz/c5LzD68RG5JxsCxDnZUM3vPj8KdPRJ&#13;&#10;4IJdk0FtT1++fOkmJyc/lFNsburT+sQ/BMr4DA8Pu9bWVv8pYpTZUUbn+fPn/hn9+te/zu8z4+gZ&#13;&#10;FdCLX00CdBFQtYZW17QOC3TaO3vs0+QaH+ho3s62zcnRvJ252Umf3enRRUAtMGpubrMM4ZY1HJj1&#13;&#10;b8jUdEBlOPt7O/4+zcnxv0f2x8K/Aczo6NkZAvkXSAQkH/2Tm8Kgrh7w600WCwLXFfC/cfau3ZIT&#13;&#10;WVn0OlCGRG/0NfleTQ/UtlqByIo1I9Bk/9X316FR9YBK5TQHp8FuyvioIYKuS6OuacmLJvFrH7ru&#13;&#10;TZ2tW2PrqRW2StFUBhctCpiUmYnm76jr2rR1QlOwlLxoDtB5ZXqpspy3nl6b2qeegzJY/dayutUu&#13;&#10;PqrMma69o6YEaruteVEsCCCQGYGP/urqwnTf28XrXrx44S9SpyzO/fv3/RtQtUHV43/60598AKTD&#13;&#10;q/zivMxOZobGXkIRKLGa43LL3iWCmmr/CbPK0apsXkFlpXVPs0+q9WmzAprRsQc+G7P8SHMF1nwL&#13;&#10;6ebWdnf/pz93czOTvtHA7NSEPbV3vhynprbeXyBUWR+1m1ajA805uGGfTrMgUMwCekOoZh0+U2NZ&#13;&#10;TmV2zst06r5je2OkTKhei5o/x+unmH9zwn7uCnKiYOVWZ70v3dKINR/mzeKOnxujuSwKcrSumg0o&#13;&#10;eNH8Ha3fa8GByseUPUle1CxAgdOONTtQQFRp213lej/J+9L3yubYS8pnWvT3Sq9HBUe6nbfobh1P&#13;&#10;j0fbJg8xelyNDYbsejtqR62MksrvNOfIt6y2QCe50cF5x+E+BBC4msBHgY7m5OjaDipdU5CjeTbK&#13;&#10;3OhN7MzMjBsfH/dBkErUnj175uvFR0dH7SJ1LYlP4692bNaOiYDeSCVq/t/Z3Joq/yaq1iY/q8Pa&#13;&#10;h8XeYFXX1LpmK1erb2iyCx9a+03r/HTjhn0aZz/33BxMvGmzn9dWl/08HL2JU8CkuQXH5brKtkpv&#13;&#10;TiyAqvG/Wx/2zTcIFKGAgpaq6ir/gZIuBrpv83Wi5h7JHHpt6jE1IKiorPCNDUrtwwkWBEISUIZE&#13;&#10;ZWUNVlbWYdmMLsvktFjZmkrDln3bZmunbpmVVbsQp6+XU2RgS/R/hTX+lhw9+DUS/1Mpm7Ihaves&#13;&#10;rm6at3M2GEpaPaVv1aLa3yzj4jOyFjxVlNkHEDbEKOnix2dj1fNTQKafj20sKrtTaZ2ehoIfdWNr&#13;&#10;siBH7bHVXEGBm4IcjXnKsljzNu9IQY6yOywIIJA5gY8CHZWmKXOjP5ifffaZu3v3rg94FOgMDQ35&#13;&#10;uTl1dXVuamrKfWvXgVDbUzUoUFZHb1ZZClPg+NgaBli3tXULUBat9KzcApyhkTuuvKXC/+MfPWt1&#13;&#10;XkvMr3k/P8D+kVeTAv2BqLEgSNfKudk/bGvZ/fbmTJ86K4uzvrrkXjz9znd0q7HfL7WhVlaHBYFi&#13;&#10;Fii3a4k0WOt1dWTTNXW2Nrfsk+x/lOBENnp9bllDj337YKHGPiSot23KbFsWBEISUJDTZnNteq2V&#13;&#10;82hHnb3xL7OLamo+zr6/wKbe8PsSM/u7obf6N+yr/ZmwYCAxyX/D2jprLo0yH7puTtSeOnqOCjLU&#13;&#10;gU1NAdTIYNtuav183UUf8Cmjo2Bk36IaBWSV1q1NAYvK4T4s9vdNc43UPU03/b3TnKA9yyxpLApy&#13;&#10;9Nw1J2isq8GX6SlTpVbbEzYnZ37TLi5qc47I5HwQzeM3ClN96JrHMZw9dGjjOTu+8H/+6K+hJrHq&#13;&#10;Wgz6hLDLrsswODjoP02MOv3oD67W0SfvCnQmJib8XB61Ne3u7g7/2TLCawkkMjr2Kdnmupt489LO&#13;&#10;v2Vv7A1Vif2jriyOghIFNOqYtrq84K+Fo65qKkvTtrqWzvLivM/o9PQN+mvpqLxG3dyU9dm1uTt7&#13;&#10;1lJagbYuFKqLkSpzxIJAMQsoY9pq181pamr2pWn6YGl5acmtrq76D5j077K6rEXXztmyeZTq6tbR&#13;&#10;0emqeP0U869OUM9dmQ6Vn6ms7KaVnalNtObPqFWzGgVMWzZDXz8KHuwZKNhRRkRNAbYO7Noz9n5P&#13;&#10;k/RV1qb201pfj0eBhObllNVZ0wDbTq2xtX/9/Tm7KPjYtcd1gdIyG9ue7fNs0BRto+31mDJECnTq&#13;&#10;q8tcS23lh0BLyZdEW+xyP2dIQY46pmmfOr5K2DQXSV3VlMVRq2uV1Wk+zpzNCZpa23ErW4fuyFY8&#13;&#10;b6zROPiafQE7dT77lv0jXe0IoY7ras8iv2t/FOjohaZP5LUoi6ObXrjRoraomrOjP7D64zo/P+++&#13;&#10;+eYb/0niv/3bv0Wr8bXABPSHRI0D1Ap6fmbKGlTs+PbQan9707I0tRbQKEhZsSDn1bPHfi6OLgqq&#13;&#10;OTta5mctA/jof32A9IUFN/r9qbHSN12AVAHQzNRb341Nf5Pa2rvsOjwD/mKKBcbI00HgSgL6YKm7&#13;&#10;u8eyqAv+32FdPPSlzZ/UhUaHhoZ9B7fV1RU3ZU1j3rx+ZVmffadSYnXF1LV6WBAIQSAR5JT7uTW3&#13;&#10;bY6NrkmjhgNzdhFNTb5Xpia6hs3Z8SpM8dfhsWyP3ol0WEZIX7W+AgllW5QtabVsiebuKFOk0q/v&#13;&#10;p9ftsd3316PRXv6xqMRt5X2Jm7JDCny2LJD51KLGAMo26Xm02pwaHX/DMlH7dj0dtc72F1L1ndPs&#13;&#10;g2Abz7qV3injpONYbOSv63O32zI5FuToPZZaY7+xOTl67grWFOTYA586PPfnWCDpLW+Oj8zhsiXw&#13;&#10;UaCjTI3an+pNqz49VDCj4EYZGy16rL293T+uIMe/aG0+j+brKKOjOT6Ji9tVZ2u87DcPAsrg6NNl&#13;&#10;vcGqtdKy/f1d65Q259987dk1cZTVOTxItJdeXlzwvxfqttbZc9OXoW2sr/nfmX1rLz01/srPz9E2&#13;&#10;yg6qHG55Yd6C6gprQ93kOrqsZbUFSGpZzYJAMQuoHFhzJbu6ul2/tfaft39rVVr85PEP/qKgagaz&#13;&#10;bq+taSslVha+qbnZ9d7sc902t1KNQlgQyKWAMhXK2ihLohI0lWIpG6KLc2pOji44qm5pKg1SuZpK&#13;&#10;zRqsA5qaBiQvCjwUXCiY2bZgQvtRcKBgoMUCjSab49Nj83t0/Ry1gq60D850kVBdNFRNDqLM0KdC&#13;&#10;B5/RsYxLqi2cfebJxqvMlBoIqAOcjl+tMjk7SL0ds8uyVCprW7YW1cpORV3eNMZWywApm6PxbViJ&#13;&#10;2lbpsQ/OdIFQdZI7u+j5KuPzqeDv7Pr8jAACFwt8FOjoD6f+sC4vL/umBApwNE9HAU5yZqfZ/qD+&#13;&#10;7Gc/82VtKqNQo4K//e1vHwIkfRLJUjgCmhSt7mrquvbZz/4vNzP51i3OzbgXj791z374uw9s9GxV&#13;&#10;wqYLF3b39rvROw9clwU6Kl/T7fa9n7jZqXFf+vbiyXd+G/1OqSFBbV2DG75116msrftmv88QqbSN&#13;&#10;BYFiFtAHT/o3ubun2/3yX//NvX71yk2Mv3Vff/XIffm3vyZeQwak+W99ff1uaHjEjYyMura2dv9v&#13;&#10;djHb8dxzL6Ag52cDzT4Aebu87ebsDf+KvfHXnJbelmp/0xt/BQwfuqdZBkTXj0leFIAoYFBwM7Gy&#13;&#10;4wOSqdVd/8ZfGRRlVW7ZdXeUYVE5mTIs2oMChGlbb96Ou+jn+9hFrs/sO/k4qX6v8aj1tLJH+pul&#13;&#10;gGXEMlM6vo6tRcdRcKLx6vgKthTgtVnraF0DSBc9VYBUYX9LlQHqtoDvU+VyyjJ9NbGWCO4Su+f/&#13;&#10;CCCQhsBH7yZV7qCLgqp8TZ3XEp22nG9EoGvmROUQCmR6e3t99mbcOrHpujvT09O+/bSut9PZ2ZnG&#13;&#10;kNg0NAEfkFjgUW8toAeGbtmbKF2husQtWqZH18ZRSZvelNXaJOgOC4bUdKC3b8gyM+2+XE2d1wZH&#13;&#10;bvvGA9MTr33XNV2A1Jew1dRZAGXzwUbv+ACpsanFt50OzYDxIJAtATUPGBu743R9ss6uTh+46AOA&#13;&#10;xAcBpTbvpsndvn3b5t1U+rlwenel+TjKiOpDKM3JuW3bq0Nmh/3bG/07na3xst/iFNC8kxl7w69S&#13;&#10;MWUm9Eb9bJBynoyCAG27ZiVd+4enPuOj+CPVOSlqJb1+YnN0LKNTZn9ntG2rBVUlVRbk2PfKqigD&#13;&#10;pEBj2sanNtUqRVMZWSYW7Wdz3/ZlrzsFKno+PntUkei0pvFtat6QBTizG3tu1a4FpAYKtfb3URVp&#13;&#10;CsAU/OxadkpzinRfot1CJkbHPhBA4DKBjwIdTWR98OCB/wP76NEjf70cXUBU83L+5V/+5cMfUP0B&#13;&#10;VlmFGhb88pe/9BNgldHRuvpjrQAp1X/ELhsgj4cjoA5pjc2tviW0LhqqlrZqI31q8270uZrm8SgI&#13;&#10;UlmasjQqedPvihoXdPcOWGlNm2Vu7tgE6kP3zoLpxBs5tZiusvXrfVtpdXRjQaCYBHrsQ6P/89vf&#13;&#10;2b+bx775gAIfBTDRkihha/bZnfaODv9vrD5c0L+xvtzYXj/qfFlrF/QlyInU+JppAV3E88u3K37y&#13;&#10;v97Y///t3emXE1XCB+DbrAIqi8iioAhog8voePTMXzAf53+e49EvM+PxjKKObKKouACCCAgIvPld&#13;&#10;31KIDTSkk9xKnjoTm04qVbee25nKr+5SCS/5Qt8tCRppiRjuupabdn789cVycjDDWO4zM/hfbYH5&#13;&#10;7T/du//4mSBxZ9e17CEzsKUbWyYuSGtPbrqZ/XTbSuDKpAXdJABpfVnJJeHk8pL7zz1zBlNQD/aX&#13;&#10;Gd7SZa2aDJ5L17OEn0xk8MW5K7W8KdPvYr//4+6Sdl3X7n7Wb5MQyHeSPFpaWitPSzbLLctdQSct&#13;&#10;NXv37q2TC2QMToJLlnwx7SYpyO/dH0NOrgcOHKivpbtb1suJNuN47jxR5z2W/gukBWb16sGNQgfd&#13;&#10;07YMAs9ylwSgJ9ZuruN1lvse6xGYF4H8/+jioUP3PNzfPneDe+oMAs22bcv/3N1zg14g8AgCtUXn&#13;&#10;+mCszD2WfLGvY2mGXk9w+f7GtcGzeTzakkxQW1au/jYD2qNtZbR3Pez+080ukxLkMZg2brSdezcB&#13;&#10;Ao8scFfQyZXDtOosLi6WjMO5dGlw34bBlcNMSJDnh5fMypb76KTLRDeeJzcczbpLrT/8fr8TIECA&#13;&#10;AAECBAgQmLZA2nLaas9przzTrqNH2f9dQae7cpjWmASdtNCkK1pacJbqEtENls26uZHo9sE9H7Zt&#13;&#10;21bHXuQqpYUAAQIECBAgQIAAAQLTELgr6HQFSLBJ6Engyc/8ntabey0JPGkNSuDJe7J+go+FAAEC&#13;&#10;BAgQIECAAAEC0xC4Z3rpwk6CzoOWbt2M8TG19IO0vE6AAAECBAgQIECAwLgF7hl0xr1j2ydAgAAB&#13;&#10;AgQIECDQhIBBOk1Uw0oX4u5bEq/01m2PAAECBAgQIECAAAECUxDQojMFdLskQIAAAQIECBBoSyD3&#13;&#10;BLTMloAWndmqT0dDgAABAgQIECBAgMBAQNDxZ0CAAAECBAgQIECAwMwJCDozV6UOiAABAgQIECBA&#13;&#10;YLkCLc5DkLK3Wq7lurawnjE6LdSCMhAgQIAAAQIECExVYHAbSMuMCWjRmbEKdTgECBAgQIAAAQIE&#13;&#10;CBij42+AAAECBAgQIECAAIEZFNCiM4OV6pAIECBAgAABAgQIzLuAoDPvfwGOnwABAgQIECBAgMAM&#13;&#10;Cgg6M1ipDokAAQIECBAgQGCZAq1Ob9ZquZbJ2sJqZl1roRaUgQABAgQIECBAYGoCNVM0NutaY8WZ&#13;&#10;Wt2MsmMtOqPoeS8BAgQIECBAgEDPBVptOmm1XP2pbi06/akrJSVAgAABAgQIEBibgDaUsdFOacNa&#13;&#10;dKYEb7cECBAgQIAAAQIECIxPQNAZn60tEyBAgAABAgQIECAwJQFBZ0rwdkuAAAECBAgQIECAwPgE&#13;&#10;jNEZn60tEyBAgAABAgQI9EBgYTA8J4+WltbK05LNcsuiRWe5UtYjQIAAAQIECBAgQKA3Alp0elNV&#13;&#10;CkqAAAECBAgQIDAugcYadMZ1mHO1XS06c1XdDpYAAQIECBAgQIDAfAgIOvNRz46SAAECBAgQIECA&#13;&#10;wFwJCDpzVd0OlgABAgQIECBAgMB8CBijMx/17CgJECBAgAABAgTuJZABOq0N0mmtPPeya/h5LToN&#13;&#10;V46iESBAgAABAgQIjFegxYyTI261XOOtjZXduhadlfW0NQIECBAgQIAAgd4JLAyCRWtNKK2Vp3eV&#13;&#10;WrTo9K/OlJgAAQIECBAgQIAAgQcICDoPAPIyAQIECBAgQIAAAQL9ExB0+ldnSkyAAAECBAgQIECA&#13;&#10;wAMEjNF5AJCXCRAgQIAAAQIEZlugDvxvbEhMY8Xp5R+AFp1eVptCEyBAgAABAgQIECBwPwEtOvfT&#13;&#10;8RoBAgQIECBAgMDMC9QWncaOUovO6BWiRWd0Q1sgQIAAAQIECBAgQKAxAUGnsQpRHAIECBAgQIAA&#13;&#10;AQIERhcQdEY3tAUCBAgQIECAAIG+CrTYby2WrZarR/VsjE6PKktRCRAgQIAAAQIExiOwYFDMeGCn&#13;&#10;uFUtOlPEt2sCBAgQIECAAAECBMYjoEVnPK62SoAAAQIECBAg0BuBFvuJaWIa9c9H0BlV0PsJECBA&#13;&#10;gAABAgQI9Ezg5s2b5caNG+Xq1avl4sWL5cqVK+X69evl1q1b9UjWrFlTHnvssbJp06ayefPmsmHD&#13;&#10;hrJq1apy7dq1cuHChXLp0qVy+fLluo2FJfr95b153xNPPFG3sXbt2okLCToTJ7dDAgQIECBAgAAB&#13;&#10;AtMVSMhJwDl9+nT56KOPypdfflkDzC+//FIDzeOPP1527NhR9u/fX1577bXyzDPPlPXr19d1Pvjg&#13;&#10;g/LZZ5+VL774om4jAWg47OS9ed/i4mJ54YUXypYtWyZ+wILOxMntkAABAgQIECBAoBWBFjutxWZc&#13;&#10;5bp9+3bJIy0yx44dK8ePHy+ff/55OX/+fEkrT1p0utcTen799dcacPJawk5acU6dOlWOHj1azp49&#13;&#10;W9+TULRu3bpWqvT3cgg6v1P4BwECBAgQIECAwFwKDFLFEr2vpksxpiE6CTEJLd9991157733aovO&#13;&#10;1q1byyuvvFJbXtLdLK9/++235ciRI3W9dFdL60+6r6V7248//ljD0Kuvvlr27NlTnn/++dpN7U6w&#13;&#10;4a5rd742qX8LOpOSth8CBAgQIECAAAECUxZIi03CSlp0EmZ+/vnn2r3s8OHD5dChQyWhJ604abVJ&#13;&#10;K0/WSxe1dE97/fXX65icjNHJOgk56Z524MCBsm3btikf2Z93L+j82cQzBAgQIECAAAECcyQwrm5i&#13;&#10;oxCOqUGnttZk4oGM0UmXs0w2kLCSoPPkk0+WTBqwevXqGlwyPidB58yZM+WHH36oExektSetO5nE&#13;&#10;IO9NMGqx21rsBZ1R/gK9lwABAgQIECBAgECPBDJpQFpnEmpefPHFGlIyWcDTTz9dJxToXs+sa3kk&#13;&#10;9KS7W4JRAlJacjJOJy1BCTwJQenKlnWz3YSejRs31hCVIJUJDKa1CDrTkrdfAgQIECBAgAABAhMW&#13;&#10;SCDJlM/79u2rrTEJJ0899dTvIacrTlpsvvnmm9qSk7CS1ps8l5CTrm8JOZ9++mkNOj/99FMNQmkN&#13;&#10;She2jNlJa9BLL71Ug8/wjGzdPsb9U9AZt7DtEyBAgAABAgQIEHhogd9mR+tmQbvf2xMkusf91str&#13;&#10;XatLWl6WmvI5Ew8kuGS66czGlvE4O3furDOu5f15Pe/NZANZ0pUtZUxLTx5dF7eEoq41J8Gq+3d9&#13;&#10;04T+I+hMCNpuCBAgQIAAAQIE2hQY5ITmZl0b9Bb7LUAM/nG/sNN1NUsXs4SYUVpP0kUtLTWffPJJ&#13;&#10;+fDDD+sU0tnum2++WWdkS1hJ8EmrTcJLxvWk9SZd1PLeLiDlvjxZL2VJ609adgSdNv/2lYoAAQIE&#13;&#10;CBAgQIDARAWuX79WLl+8VK78/FMNH7mnzVJLN41zWmfy6Fpallp3qecSUPLI+JuMtTk1mG2tu4Fo&#13;&#10;Wm5y75yM5dm7d29JGTJWJ9NKJ8RklrbnnnuuBp+ErISbdF9LS1BadrKtdHl79tlna/e4pfY/zue0&#13;&#10;6IxT17YJECBAgAABAgR6ITDo/NVUOTPb2Zcnj5bjR/9Xx8IkOCy1ZBKBtKy8/PLL9eejBJ2El++/&#13;&#10;/768//77dV/ptpbtvPXWW3WbmT46ISrd1LZv317DTcqSCQ0y8UACUZa09CQQpTwJPAk+X331VR3b&#13;&#10;U1eY8H8EnQmD2x0BAgQIECBAgACBBwmMO3h142q6++kcP368hpzcSDQhJy01ablJa05uIpoubBl3&#13;&#10;k5/ptpZJDdJa04WcHE+ey7oJQ9lOwlNmZ8vYnWksgs401O2TAAECBAgQIECAwH0EEiYWX1ose57Z&#13;&#10;Vf7617/WbmNLrZ5QknCRFpe8Z7lLN010upm9++67tbtZJhpISMmNQRNwdu/eXbed1pnMttZNJZ31&#13;&#10;Mi4n01LfGXSy73SD68YUpTtbgtEo44aWezxLrSfoLKXiOQIECBAgQIAAAQJTFFi3fl3Z/Pj2snPH&#13;&#10;U78Hh6WKkxDRBYr8fNDSBZFMHHDy5Mk68cCJEydqy0vG4ywuLtYbiKZFJxMIJKhkSTBK60+mnE7g&#13;&#10;ubPbWtbrJh5Id7W05GTdtPikO9twGHpQGVfqdUFnpSRthwABAgQIECBAoL8CbQ3RqcEhwWXN6oXa&#13;&#10;SnI/2ISM7nG/9fJaWlsyJieB5Z133qlhJ/vJzGhvv/12OXjwYA0nCS/DwSkhKbOyZbKChJe0JKVF&#13;&#10;qbvZ6Pnz5+u01Jm1LYEn29w3uF9PAs80FkFnGur2SYAAAQIECBAg0IRA8k1jGae6pEyr/r+1ZiWh&#13;&#10;Mt1zF0hyw8/Tp0+XHTt21C5rmXktkx6cPXv2nrtMl7WMxUlXtrQIZYKCtNokaCUEZSKDjOVJi09C&#13;&#10;Th6ZsGAai6AzDXX7JECAAAECBAgQaEqgxbAzDqCEmYSRhJQEmnPnztVgkqmlMyFBWmgSWoaX/fv3&#13;&#10;l7///e91RrUEmbw/43s+/vjj2uKU1p60AG3YsKHs2rWrjt/JZAaZhU3QGdb0OwECBAgQIECAAAEC&#13;&#10;KyqQEJNAkm5nmXAgkxhkHE6eWyrgdDvPhASZ7CCtP5mMIIHm2LFjdTxOgk+WdHfL69lupqTO/XOy&#13;&#10;n2ktWnSmJW+/BAgQIECAAAECBCYskK5nCSI7d+4sb7zxRg0tCTj3CzkpYkJOJitImMlsawk0abHJ&#13;&#10;TUTTfS1LAlNezz7ymNbYnFqYwX8EnU7CTwIECBAgQIAAgfkTSC+tP/fUmr7DmMqVSQQypiaPR12y&#13;&#10;ja1btz7q2yf2PkFnYtR2RIAAAQIECBAg0KJAzRSNhZ3GitNitT2wTA+ebPuBm7ACAQIECBAgQIAA&#13;&#10;gb4KjKnpZGSOVss18oFNbANadCZGbUcECBAgQIAAAQLtCmhDabduHq1kWnQezc27CBAgQIAAAQIE&#13;&#10;CBBoWEDQabhyFI0AAQIECBAgQIAAgUcTEHQezc27CBAgQIAAAQIECBBoWMAYnYYrR9EIECBAgAAB&#13;&#10;AgTGLzC4jczgPjLj38/D7KG18jxM2VtZV4tOKzWhHAQIECBAgAABAgQIrJiAoLNilDZEgAABAgQI&#13;&#10;ECBAgEArAoJOKzWhHAQIECBAgAABAgQIrJiAoLNilDZEgAABAgQIECBAgEArAoJOKzWhHAQIECBA&#13;&#10;gAABAgQIrJiAWddWjNKGCBAgQIAAAQIEeinQ4KxrpbFZ4PpYr1p0+lhrykyAAAECBAgQILAiAskT&#13;&#10;LWaKVsu1IugT2ogWnQlB2w0BAgQIECBAgECrAgsNhp0W41er9bd0ubToLO3iWQIECBAgQIAAAQIE&#13;&#10;eiwg6PS48hSdAAECBAgQIECAAIGlBQSdpV08S4AAAQIECBAgQIBAjwWM0elx5Sk6AQIECBAgQIDA&#13;&#10;6AJ14H9jQ2IaK87oyFPYghadKaDbJQECBAgQIECAAAEC4xUQdMbra+sECBAgQIAAAQIECExBQNCZ&#13;&#10;ArpdEiBAgAABAgQIECAwXgFBZ7y+tk6AAAECBAgQIECAwBQEBJ0poNslAQIECBAgQIBAIwJ1JoJG&#13;&#10;ynJnMVot151lbPzfZl1rvIIUjwABAgQIECBAYLwCNVM0Ns1ZY8UZbwWMaetadMYEa7MECBAgQIAA&#13;&#10;AQIECExPQIvO9OztmQABAgQIECBAoAmBhdJeC0p7JWqiqh6iEFp0HgLLqgQIECBAgAABAgQI9ENA&#13;&#10;0OlHPSklAQIECBAgQIAAAQIPISDoPASWVQkQIECAAAECBGZLIB3EWuwk1mq5+lT7xuj0qbaUlQAB&#13;&#10;AgQIECBAYOUFBqliobW001p5Vl597FvUojN2YjsgQIAAAQIECBAgQGDSAlp0Ji1ufwQIECBAgAAB&#13;&#10;Ak0JtNhNTIPO6H8iWnRGN7QFAgQIECBAgAABAgQaExB0GqsQxSFAgAABAgQIECBAYHQBQWd0Q1sg&#13;&#10;QIAAAQIECBAgQKAxAWN0GqsQxSFAgAABAgQIEJiwgEE6EwafzO606EzG2V4IECBAgAABAgQIEJig&#13;&#10;gBadCWLbFQECBAgQIECAQHsCvzXotDXPWVulaa/OllMiLTrLUbIOAQIECBAgQIAAAQK9EhB0elVd&#13;&#10;CkuAAAECBAgQIECAwHIEBJ3lKFmHAAECBAgQIECAAIFeCRij06vqUlgCBAgQIECAAIFxCCwYFDMO&#13;&#10;1qluU4vOVPntnAABAgQIECBAYJoCv01EMM0SLL3vVsu1dGnbfFaLTpv1olQECBAgQIAAAQITFNCg&#13;&#10;M0HsCe1Ki86EoO2GAAECBAgQIECAAIHJCQg6k7O2JwIECBAgQIAAAQIEJiQg6EwI2m4IECBAgAAB&#13;&#10;AgQaFMgsBC3ORNBquRqswnsVyRide8l4ngABAgQIECBAYH4EWgw786M/liPVojMWVhslQIAAAQIE&#13;&#10;CBAgQGCaAlp0pqlv3wQIECBAgAABAlMXaHEqZ7PAjf5noUVndENbIECAAAECBAgQIECgMQFBp7EK&#13;&#10;URwCBAgQIECAAAECBEYXEHRGN7QFAgQIECBAgAABAgQaEzBGp7EKURwCBAgQIECAAIHJCiwMZlxr&#13;&#10;bUyMSeBG/xuYiaCzetWqsnH9TBzK6DVqCwSWKfDYutVl7ZqFsqq1/2dfZvmtRmAaApvWry57tm4o&#13;&#10;q/WHmAa/ffZc4NktG8uGde19X6sTEQz+09rHut5Gp+d1Pu3iL9weLNMuxKj7v3nrdrl241a5eevW&#13;&#10;qJvyfgJzI7BqkHDWrVlVVrtkNDd17kBHF7h642a5cOV6uXr95ugbswUCcyaQkLNt07pB2Fnd3JHn&#13;&#10;23BrX4i7ANYcVo8KNBNBp0feikqAAAECBAgQIECAwAQEWmulm8Ah2wUB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rBm1g/Q8U1O4Pbt2+XmzZvl6tWr5cKFC+Xnn38u165dq88tLCyUtWvX&#13;&#10;lg0bNpQnnniibN68uaxfv77keQsBAn8I5HN069at+vn54Ycf6udn69at5fHHH6+fmdWrV/+xsn8R&#13;&#10;mHOBnHNu3LhRzzsXL14sV65cKdevX6+fodCsWbOmPPbYY2XTpk31vJNz0KpVq5x75vzvxuHPj4Cg&#13;&#10;Mz91PfYjzQknweabb74pH3zwQTlx4kQ5e/ZsPQEl0CTc7N27t7z44ovltddeKzt37qxlEnbGXjV2&#13;&#10;0COBhJx8jr788svyz3/+s/77zTffLAcOHChPP/102bhxY4+ORlEJjFcgIScB5/Tp0+Wjjz6qn5tc&#13;&#10;aPvll19qoMkFgh07dpT9+/fX884zzzzjgsF4q8TWCTQlIOg0VR39LkyupH399dfl2LFj5fjx4+XM&#13;&#10;mTPl119/rVekc5X6xx9/rFfaEogSenKl7cknn6wnnX4fudITGF2gu1CQL23fffdd+fDDD8t//vOf&#13;&#10;euU5X852795dP0+j78kWCPRfIOeUPC5duvT7Oefzzz8v58+fr+ecXDDoXk/oybkovQjyOcvnKT0L&#13;&#10;LAQIzL6AoDP7dTyxI8wJ5l//+lcNOTmx7Nmzp7z88stl27Zt9ap0QtB///vfkpNRrrLlRPTSSy8J&#13;&#10;OhOrITtqWSCtOOfOnaufn3//+9/l448/LqdOnapXo/MlzUKAwB8CCTEJLbko8N5779UWnXTxfOWV&#13;&#10;V8oLL7xQL6bl9W+//bYcOXKkrpfPWC4kdF2o/9iafxEgMKsCgs6s1uwEjyuBJV/EEnQ+++yz2nUt&#13;&#10;J5qDBw+Wv/zlL/WLWk4wuYKWbm1p6ckXuHXr1tUra0899dQES2tXBNoSSNebtIZ+//339SLAyZMn&#13;&#10;65eyjHHLeLc7xxu0VXKlITA9gZx38tlIi07CTD4vi4uL5fDhw+XQoUMloSfnpZxrcm7Kel988UXt&#13;&#10;zvbGG29Mr+D2TIDARAUEnYlyz+bOcjK5fPlyPZnkhJOTTzcOJ6056S6QiQh27dpVXn311dplLV/m&#13;&#10;0nUtYw8sBOZZICEnX8BykSAtnvksPfvss3UsTq4+WwgQ+LNAWmvy2cmFgvQQyGQDGfuZoJMu0Tnn&#13;&#10;ZOKOnIMyPidBJxfZMm40F94sBAjMh4CgMx/1PNajTNDJSSRfynJVLS01CTX5spYuAgk0WTIuJ93Z&#13;&#10;MpNUvtBl5pucqHLCMgvOWKvIxhsW6FpE0xUnFwUy2UC6dOYqdMbpWAgQ+LNAJrHJeSOhJhfWct5J&#13;&#10;T4JM2JHXutdz/skjoSefsXze8tNCgMB8CAg681HPYz3KXFH76aefasjJiSfhJl/W8vPOqXBzskn3&#13;&#10;tbyWVp+ua07e3119G2tBbZxAgwKZ+jYzEOZzka43+Zxs2bKlfPrpp/W5XAywECBwt0B3Ptm3b1/t&#13;&#10;ppZzT7pBdyGnWzvdP9NlOhfYciEhn62EIgsBAvMhIOjMRz2P9SjTIpOTSSYgyEkmJ5E8ciK6c0no&#13;&#10;yZe6vNb1r07gSYvQ8Lp3vs+/CcyyQEJ+Wju7GQjzWcjnKJN3+FzMcs07tlEEEmy6c03Cy/CS7mm5&#13;&#10;AJdp2jMBTqaczgWFBKNcVLAQIDAfAnd/E52PY3aUKyyQbgAJK10XtASafFEbXvJcvrh1X+Tyvrwn&#13;&#10;79WVYFjL7/Mi0F0AyPHmy1s+J0t9fubFw3ESGFUg55N0pf7kk09q98+jR4/W3gUZE5oJcpYKRqPu&#13;&#10;0/sJEGhTQNBps16UigCBORHoLgDMyeE6TAJjEUi4ySNdPXPPtlOD2da6G4im5Sf3zslYnueee06L&#13;&#10;zlhqwEYJtCkg6LRZL70qVb6o5ap0HumSllaapVpo8lxab7oWnO4LXtfC06uDVlgCBAgQaEYg55eM&#13;&#10;98w07e+//34d45Zua+ku/dZbb9XZ2A4cOFC7iaa7qIUAgfkQEHTmo57HepQJOJl4IAM9u7E3OeEk&#13;&#10;0OS1rhtOAlDG8aTv9J39q3PSye8WAgQIECDwMAI55+Rc091P5/jx4zXk5EaiCTlpwcltDdKak7Fw&#13;&#10;OU9ZCBCYHwFBZ37qemxHmqCSgdS5l0GuqmVignQfSKDJSaUbUN2djPJanst9D3Iiyvu7MDS2Qtow&#13;&#10;AQIECMycQM4rufdUJhx4991368+ce7Zv315ef/31GnB2796tJWfmat4BEViegKCzPCdr3UcgoSXT&#13;&#10;RudqWcJLTjK5cehXX31V76eT53LVLYND89y5c+dqKMr9DtISpDXnPrheIkCAAIE/CeSiWs4rmVkt&#13;&#10;N6DOxAMnTpyoty3IeJxM1Z4biKZFJxfc0rvAQoDA/AkIOvNX5yt+xAk6ac3JHagzfWfuWZC7vOfE&#13;&#10;ktfysws/R44cqdPmZt3nn3/eoNAVrw0bJECAwOwLJOSki3TON++8804NO7lolpvtvv322+XgwYP1&#13;&#10;nJSQ42La7P89OEIC9xIQdO4l4/llC+QkklltcrO2XEVLsMnNQNNXOs/nfiC5X05+nj17toaf3ME6&#13;&#10;J6IEJAsBAgQIEHgYgZxTzp8/X++Tk5vrnj59uuzYsaN2WUv36NwgNOeb4SW9D9Lik58WAgRmX0DQ&#13;&#10;mf06ntgRppXmb3/7W72KlpabM2fO1JNQrrzlkbE46caWgJO+0/v3769jeyZWQDsiQIAAgZkQSJjJ&#13;&#10;rGrptpZAky7RGR+aqaVzkS3jP5ca+5mLcf/4xz/qRbmZgHAQBAjcV0DQuS+PFx9GIHebTne0rqta&#13;&#10;fuYElBNSltykLf2lE3T2De5OncGiS52IHmaf1iUwqwK54nz48OH6+dm1a1ft5pmuoBYCBEo9d6Q3&#13;&#10;QcaGZka1nF9yzslzziv+QggQ6AQWBgP6bne/+ElgFIH8KWUK6VxVu3DhQp0JJ2Nz8lyWtOgkDKW7&#13;&#10;WjfNpxPSKOLeO8sCGWSd7p75/OSiQGY2NKh6lmvcsT2MQLqupYt0PieZ6CbnmpxPHnRO0XXtYZSt&#13;&#10;S6D/AoJO/+vQERAgQIAAAQIECBAgMCTgLo1DIH4lQIAAAQIECBAgQKD/AoJO/+vQERAgQIAAAQIE&#13;&#10;CBAgMCQg6AyB+JUAAQIECBAgQIAAgf4LCDr9r0NHQIAAAQIECBAgQIDAkICgMwTiVwIECBAgQIAA&#13;&#10;AQIE+i8g6PS/Dh0BAQIECBAgQIAAAQJDAoLOEIhfCRAgQIAAAQIECBDov4Cg0/86dAQECBAgQIAA&#13;&#10;AQIECAwJCDpDIH4lQIAAAQIECBAgQKD/AoJO/+vQERAgQIAAAQIECBAgMCQg6AyB+JUAAQIECBAg&#13;&#10;QIAAgf4LCDr9r0NHQIAAAQIECBAgQIDAkICgMwTiVwIECBAgQIAAAQIE+i/wf/BWdvkLElvrAAAA&#13;&#10;AElFTkSuQmCCUEsBAi0AFAAGAAgAAAAhALGCZ7YKAQAAEwIAABMAAAAAAAAAAAAAAAAAAAAAAFtD&#13;&#10;b250ZW50X1R5cGVzXS54bWxQSwECLQAUAAYACAAAACEAOP0h/9YAAACUAQAACwAAAAAAAAAAAAAA&#13;&#10;AAA7AQAAX3JlbHMvLnJlbHNQSwECLQAKAAAAAAAAACEAXUDvArT7AAC0+wAAFAAAAAAAAAAAAAAA&#13;&#10;AAA6AgAAZHJzL21lZGlhL2ltYWdlMi5wbmdQSwECLQAKAAAAAAAAACEA30E9XcXPAADFzwAAFAAA&#13;&#10;AAAAAAAAAAAAAAAg/gAAZHJzL21lZGlhL2ltYWdlMy5wbmdQSwECLQAKAAAAAAAAACEA6ToKrO4P&#13;&#10;AQDuDwEAFAAAAAAAAAAAAAAAAAAXzgEAZHJzL21lZGlhL2ltYWdlNC5wbmdQSwECLQAUAAYACAAA&#13;&#10;ACEAN1OF+QYFAAB8HgAADgAAAAAAAAAAAAAAAAA33gIAZHJzL2Uyb0RvYy54bWxQSwECLQAKAAAA&#13;&#10;AAAAACEAl53BjG/mAABv5gAAFAAAAAAAAAAAAAAAAABp4wIAZHJzL21lZGlhL2ltYWdlNi5wbmdQ&#13;&#10;SwECLQAKAAAAAAAAACEAb6IvRubrAADm6wAAFAAAAAAAAAAAAAAAAAAKygMAZHJzL21lZGlhL2lt&#13;&#10;YWdlNy5wbmdQSwECLQAUAAYACAAAACEAc5whZeAAAAAKAQAADwAAAAAAAAAAAAAAAAAitgQAZHJz&#13;&#10;L2Rvd25yZXYueG1sUEsBAi0ACgAAAAAAAAAhAHUGd+2f+AAAn/gAABQAAAAAAAAAAAAAAAAAL7cE&#13;&#10;AGRycy9tZWRpYS9pbWFnZTEucG5nUEsBAi0AFAAGAAgAAAAhALh38KXmAAAAOQQAABkAAAAAAAAA&#13;&#10;AAAAAAAAALAFAGRycy9fcmVscy9lMm9Eb2MueG1sLnJlbHNQSwECLQAKAAAAAAAAACEA6fXLaxYK&#13;&#10;AQAWCgEAFAAAAAAAAAAAAAAAAAAdsQUAZHJzL21lZGlhL2ltYWdlNS5wbmdQSwUGAAAAAAwADAAI&#13;&#10;AwAAZbs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5386462" o:spid="_x0000_s1027" type="#_x0000_t75" style="position:absolute;left:2832;top:2972;width:18183;height:184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TRuzgAAAOcAAAAPAAAAZHJzL2Rvd25yZXYueG1sRI9RS8Mw&#13;&#10;FIXfhf2HcAVfxKWbbTe6ZUMUofgwce4HXJprW5bc1CRu3b9fBMGXA4fD+Q5nvR2tESfyoXesYDbN&#13;&#10;QBA3TvfcKjh8vj4sQYSIrNE4JgUXCrDdTG7WWGl35g867WMrEoRDhQq6GIdKytB0ZDFM3UCcsi/n&#13;&#10;LcZkfSu1x3OCWyPnWVZKiz2nhQ4Heu6oOe5/rIL8rTb1d37E4h7bw/vO5wuja6XubseXVZKnFYhI&#13;&#10;Y/xv/CFqraBYFI/LMi/n8PsrfQK5uQIAAP//AwBQSwECLQAUAAYACAAAACEA2+H2y+4AAACFAQAA&#13;&#10;EwAAAAAAAAAAAAAAAAAAAAAAW0NvbnRlbnRfVHlwZXNdLnhtbFBLAQItABQABgAIAAAAIQBa9Cxb&#13;&#10;vwAAABUBAAALAAAAAAAAAAAAAAAAAB8BAABfcmVscy8ucmVsc1BLAQItABQABgAIAAAAIQC3xTRu&#13;&#10;zgAAAOcAAAAPAAAAAAAAAAAAAAAAAAcCAABkcnMvZG93bnJldi54bWxQSwUGAAAAAAMAAwC3AAAA&#13;&#10;AgMAAAAA&#13;&#10;">
                  <v:imagedata r:id="rId38" o:title=""/>
                </v:shape>
                <v:shape id="Picture 17332326" o:spid="_x0000_s1028" type="#_x0000_t75" style="position:absolute;left:22259;top:2972;width:17317;height:18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t9bywAAAOYAAAAPAAAAZHJzL2Rvd25yZXYueG1sRI9Ra8Iw&#13;&#10;FIXfB/6HcIW9zdQUqlSjiGM48EXtfsBdc9eUNTelidrt1y+DwV4OHA7nO5z1dnSduNEQWs8a5rMM&#13;&#10;BHHtTcuNhrfq5WkJIkRkg51n0vBFAbabycMaS+PvfKbbJTYiQTiUqMHG2JdShtqSwzDzPXHKPvzg&#13;&#10;MCY7NNIMeE9w10mVZYV02HJasNjT3lL9ebk6DYerOswVnU7v30frzgssqmOFWj9Ox+dVkt0KRKQx&#13;&#10;/jf+EK8mfVjkucpVAb+3kgW5+QEAAP//AwBQSwECLQAUAAYACAAAACEA2+H2y+4AAACFAQAAEwAA&#13;&#10;AAAAAAAAAAAAAAAAAAAAW0NvbnRlbnRfVHlwZXNdLnhtbFBLAQItABQABgAIAAAAIQBa9CxbvwAA&#13;&#10;ABUBAAALAAAAAAAAAAAAAAAAAB8BAABfcmVscy8ucmVsc1BLAQItABQABgAIAAAAIQCaFt9bywAA&#13;&#10;AOYAAAAPAAAAAAAAAAAAAAAAAAcCAABkcnMvZG93bnJldi54bWxQSwUGAAAAAAMAAwC3AAAA/wIA&#13;&#10;AAAA&#13;&#10;">
                  <v:imagedata r:id="rId39" o:title=""/>
                </v:shape>
                <v:shape id="Picture 1185418742" o:spid="_x0000_s1029" type="#_x0000_t75" style="position:absolute;left:41314;top:3149;width:16987;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dv9zwAAAOgAAAAPAAAAZHJzL2Rvd25yZXYueG1sRI/BasJA&#13;&#10;EIbvhb7DMgVvdRMxGqKrFLUieLG2vU+z0yRtdjZmtxp9elcQehmY+fm/4ZvOO1OLI7Wusqwg7kcg&#13;&#10;iHOrKy4UfLy/PqcgnEfWWFsmBWdyMJ89Pkwx0/bEb3Tc+0IECLsMFZTeN5mULi/JoOvbhjhk37Y1&#13;&#10;6MPaFlK3eApwU8tBFI2kwYrDhxIbWpSU/+7/jIL8fNh9bcfxZZ0c3OZz/bPqimSlVO+pW07CeJmA&#13;&#10;8NT5/8YdsdHBIU6TYZyOhwO4iYUDyNkVAAD//wMAUEsBAi0AFAAGAAgAAAAhANvh9svuAAAAhQEA&#13;&#10;ABMAAAAAAAAAAAAAAAAAAAAAAFtDb250ZW50X1R5cGVzXS54bWxQSwECLQAUAAYACAAAACEAWvQs&#13;&#10;W78AAAAVAQAACwAAAAAAAAAAAAAAAAAfAQAAX3JlbHMvLnJlbHNQSwECLQAUAAYACAAAACEA1WXb&#13;&#10;/c8AAADoAAAADwAAAAAAAAAAAAAAAAAHAgAAZHJzL2Rvd25yZXYueG1sUEsFBgAAAAADAAMAtwAA&#13;&#10;AAMDAAAAAA==&#13;&#10;">
                  <v:imagedata r:id="rId40" o:title=""/>
                </v:shape>
                <v:shape id="Picture 477338444" o:spid="_x0000_s1030" type="#_x0000_t75" style="position:absolute;left:2997;top:22623;width:17441;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4oizQAAAOcAAAAPAAAAZHJzL2Rvd25yZXYueG1sRI9PSwMx&#13;&#10;FMTvgt8hvII3m60NtmybFlEL4qVYvXh7bN7+6+ZlTWIbv70RhF4GhmF+w6y3yQ7iRD50jjXMpgUI&#13;&#10;4sqZjhsNH++72yWIEJENDo5Jww8F2G6ur9ZYGnfmNzodYiMyhEOJGtoYx1LKULVkMUzdSJyz2nmL&#13;&#10;MVvfSOPxnOF2kHdFcS8tdpwXWhzpsaXqePi2GkbD6mu2S3X/+brf++e6Vyn2Wt9M0tMqy8MKRKQU&#13;&#10;L41/xIvRoBaL+XyplIK/X/kTyM0vAAAA//8DAFBLAQItABQABgAIAAAAIQDb4fbL7gAAAIUBAAAT&#13;&#10;AAAAAAAAAAAAAAAAAAAAAABbQ29udGVudF9UeXBlc10ueG1sUEsBAi0AFAAGAAgAAAAhAFr0LFu/&#13;&#10;AAAAFQEAAAsAAAAAAAAAAAAAAAAAHwEAAF9yZWxzLy5yZWxzUEsBAi0AFAAGAAgAAAAhAK4TiiLN&#13;&#10;AAAA5wAAAA8AAAAAAAAAAAAAAAAABwIAAGRycy9kb3ducmV2LnhtbFBLBQYAAAAAAwADALcAAAAB&#13;&#10;AwAAAAA=&#13;&#10;">
                  <v:imagedata r:id="rId41" o:title=""/>
                </v:shape>
                <v:shape id="Picture 192919796" o:spid="_x0000_s1031" type="#_x0000_t75" style="position:absolute;left:22424;top:22682;width:17028;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h7LzQAAAOcAAAAPAAAAZHJzL2Rvd25yZXYueG1sRI9BS8NA&#13;&#10;FITvgv9heYI3u0nBaNJuS6mKBXvQ2KLHR/Y1CWbfhuzapv/eJwheBoZhvmHmy9F16khDaD0bSCcJ&#13;&#10;KOLK25ZrA7v3p5t7UCEiW+w8k4EzBVguLi/mWFh/4jc6lrFWAuFQoIEmxr7QOlQNOQwT3xNLdvCD&#13;&#10;wyh2qLUd8CRw1+lpkmTaYcuy0GBP64aqr/LbGVhFfs1uy8/DXZ6ttx/nzf7l8Tk15vpqfJiJrGag&#13;&#10;Io3xv/GH2Fj5kE/zNJcm/P4SD3rxAwAA//8DAFBLAQItABQABgAIAAAAIQDb4fbL7gAAAIUBAAAT&#13;&#10;AAAAAAAAAAAAAAAAAAAAAABbQ29udGVudF9UeXBlc10ueG1sUEsBAi0AFAAGAAgAAAAhAFr0LFu/&#13;&#10;AAAAFQEAAAsAAAAAAAAAAAAAAAAAHwEAAF9yZWxzLy5yZWxzUEsBAi0AFAAGAAgAAAAhAKCaHsvN&#13;&#10;AAAA5wAAAA8AAAAAAAAAAAAAAAAABwIAAGRycy9kb3ducmV2LnhtbFBLBQYAAAAAAwADALcAAAAB&#13;&#10;AwAAAAA=&#13;&#10;">
                  <v:imagedata r:id="rId42" o:title=""/>
                </v:shape>
                <v:shape id="Picture 1120870572" o:spid="_x0000_s1032" type="#_x0000_t75" style="position:absolute;left:41479;top:22467;width:16822;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bKkPzAAAAOgAAAAPAAAAZHJzL2Rvd25yZXYueG1sRI/RagIx&#13;&#10;EEXfC/5DGKEvUhMXWmU1itQK9aGI1g8YNmN2cTNZklTXv28KQl8GZi73DGex6l0rrhRi41nDZKxA&#13;&#10;EFfeNGw1nL63LzMQMSEbbD2ThjtFWC0HTwssjb/xga7HZEWGcCxRQ51SV0oZq5ocxrHviHN29sFh&#13;&#10;ymuw0gS8ZbhrZaHUm3TYcP5QY0fvNVWX44/TsA+Xj/NXY1nddx3bzcjwdmS0fh72m3ke6zmIRH36&#13;&#10;bzwQnyY7TAo1m6rXaQF/YvkAcvkLAAD//wMAUEsBAi0AFAAGAAgAAAAhANvh9svuAAAAhQEAABMA&#13;&#10;AAAAAAAAAAAAAAAAAAAAAFtDb250ZW50X1R5cGVzXS54bWxQSwECLQAUAAYACAAAACEAWvQsW78A&#13;&#10;AAAVAQAACwAAAAAAAAAAAAAAAAAfAQAAX3JlbHMvLnJlbHNQSwECLQAUAAYACAAAACEAAmypD8wA&#13;&#10;AADoAAAADwAAAAAAAAAAAAAAAAAHAgAAZHJzL2Rvd25yZXYueG1sUEsFBgAAAAADAAMAtwAAAAAD&#13;&#10;AAAAAA==&#13;&#10;">
                  <v:imagedata r:id="rId43" o:title=""/>
                </v:shape>
                <v:shape id="Picture 293798988" o:spid="_x0000_s1033" type="#_x0000_t75" style="position:absolute;left:22465;top:41889;width:16822;height:18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l56zQAAAOcAAAAPAAAAZHJzL2Rvd25yZXYueG1sRI9PS8NA&#13;&#10;EMXvgt9hGaEXsZtWNH/abRFFEEHQWjyP2WkSmp0Nu9s0fnvnIHh5MDze781bbyfXq5FC7DwbWMwz&#13;&#10;UMS1tx03BvafzzcFqJiQLfaeycAPRdhuLi/WWFl/5g8ad6lRAuFYoYE2paHSOtYtOYxzPxCLd/DB&#13;&#10;YZIzNNoGPAvc9XqZZffaYcfS0OJAjy3Vx93JScn+lfNg66/r7t3lunwb7/D7YMzsanpaiTysQCWa&#13;&#10;0n/iD/FiDSzL27wsykIel12yCfTmFwAA//8DAFBLAQItABQABgAIAAAAIQDb4fbL7gAAAIUBAAAT&#13;&#10;AAAAAAAAAAAAAAAAAAAAAABbQ29udGVudF9UeXBlc10ueG1sUEsBAi0AFAAGAAgAAAAhAFr0LFu/&#13;&#10;AAAAFQEAAAsAAAAAAAAAAAAAAAAAHwEAAF9yZWxzLy5yZWxzUEsBAi0AFAAGAAgAAAAhAFgqXnrN&#13;&#10;AAAA5wAAAA8AAAAAAAAAAAAAAAAABwIAAGRycy9kb3ducmV2LnhtbFBLBQYAAAAAAwADALcAAAAB&#13;&#10;AwAAAAA=&#13;&#10;">
                  <v:imagedata r:id="rId44" o:title=""/>
                </v:shape>
                <v:shapetype id="_x0000_t202" coordsize="21600,21600" o:spt="202" path="m,l,21600r21600,l21600,xe">
                  <v:stroke joinstyle="miter"/>
                  <v:path gradientshapeok="t" o:connecttype="rect"/>
                </v:shapetype>
                <v:shape id="TextBox 9" o:spid="_x0000_s1034"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gm0zAAAAOYAAAAPAAAAZHJzL2Rvd25yZXYueG1sRI/RasJA&#13;&#10;FETfC/2H5RZ8qxuDqTG6SlELvlVtP+CSvWbTZO+G7Kppv74rFPoyMAxzhlmuB9uKK/W+dqxgMk5A&#13;&#10;EJdO11wp+Px4e85B+ICssXVMCr7Jw3r1+LDEQrsbH+l6CpWIEPYFKjAhdIWUvjRk0Y9dRxyzs+st&#13;&#10;hmj7SuoebxFuW5kmyYu0WHNcMNjRxlDZnC5WQZ7Y96aZpwdvpz+TzGy2btd9KTV6GraLKK8LEIGG&#13;&#10;8N/4Q+x1LGdpnmbZDO634iWQq18AAAD//wMAUEsBAi0AFAAGAAgAAAAhANvh9svuAAAAhQEAABMA&#13;&#10;AAAAAAAAAAAAAAAAAAAAAFtDb250ZW50X1R5cGVzXS54bWxQSwECLQAUAAYACAAAACEAWvQsW78A&#13;&#10;AAAVAQAACwAAAAAAAAAAAAAAAAAfAQAAX3JlbHMvLnJlbHNQSwECLQAUAAYACAAAACEAtpYJtMwA&#13;&#10;AADmAAAADwAAAAAAAAAAAAAAAAAHAgAAZHJzL2Rvd25yZXYueG1sUEsFBgAAAAADAAMAtwAAAAAD&#13;&#10;AAAAAA==&#13;&#10;" filled="f" stroked="f">
                  <v:textbox style="mso-fit-shape-to-text:t">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0" o:spid="_x0000_s1035" type="#_x0000_t202" style="position:absolute;left:20221;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gx98zgAAAOgAAAAPAAAAZHJzL2Rvd25yZXYueG1sRI/RasJA&#13;&#10;EEXfC/2HZQq+1U2s2iS6SlELfbNVP2DITrNpsrMhu2rs13cLhb4MzFzuGc5yPdhWXKj3tWMF6TgB&#13;&#10;QVw6XXOl4HR8fcxA+ICssXVMCm7kYb26v1tiod2VP+hyCJWIEPYFKjAhdIWUvjRk0Y9dRxyzT9db&#13;&#10;DHHtK6l7vEa4beUkSebSYs3xg8GONobK5nC2CrLE7psmn7x7O/1OZ2azdbvuS6nRw7BdxPGyABFo&#13;&#10;CP+NP8Sbjg6zPHua5vPnFH7F4gHk6gcAAP//AwBQSwECLQAUAAYACAAAACEA2+H2y+4AAACFAQAA&#13;&#10;EwAAAAAAAAAAAAAAAAAAAAAAW0NvbnRlbnRfVHlwZXNdLnhtbFBLAQItABQABgAIAAAAIQBa9Cxb&#13;&#10;vwAAABUBAAALAAAAAAAAAAAAAAAAAB8BAABfcmVscy8ucmVsc1BLAQItABQABgAIAAAAIQDogx98&#13;&#10;zgAAAOgAAAAPAAAAAAAAAAAAAAAAAAcCAABkcnMvZG93bnJldi54bWxQSwUGAAAAAAMAAwC3AAAA&#13;&#10;AgMAAAAA&#13;&#10;" filled="f" stroked="f">
                  <v:textbox style="mso-fit-shape-to-text:t">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1" o:spid="_x0000_s1036" type="#_x0000_t202" style="position:absolute;left:38904;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faAzQAAAOcAAAAPAAAAZHJzL2Rvd25yZXYueG1sRI/RagIx&#13;&#10;FETfC/2HcIW+1WStVl2NUrRC39qqH3DZXDfrbm6WTarbfr0pFPoyMAxzhlmue9eIC3Wh8qwhGyoQ&#13;&#10;xIU3FZcajofd4wxEiMgGG8+k4ZsCrFf3d0vMjb/yJ132sRQJwiFHDTbGNpcyFJYchqFviVN28p3D&#13;&#10;mGxXStPhNcFdI0dKPUuHFacFiy1tLBX1/stpmCn3Xtfz0Udw459sYjdb/9qetX4Y9NtFkpcFiEh9&#13;&#10;/G/8Id5M+jAdZ0pNpk/w+yt5kKsbAAAA//8DAFBLAQItABQABgAIAAAAIQDb4fbL7gAAAIUBAAAT&#13;&#10;AAAAAAAAAAAAAAAAAAAAAABbQ29udGVudF9UeXBlc10ueG1sUEsBAi0AFAAGAAgAAAAhAFr0LFu/&#13;&#10;AAAAFQEAAAsAAAAAAAAAAAAAAAAAHwEAAF9yZWxzLy5yZWxzUEsBAi0AFAAGAAgAAAAhANkd9oDN&#13;&#10;AAAA5wAAAA8AAAAAAAAAAAAAAAAABwIAAGRycy9kb3ducmV2LnhtbFBLBQYAAAAAAwADALcAAAAB&#13;&#10;AwAAAAA=&#13;&#10;" filled="f" stroked="f">
                  <v:textbox style="mso-fit-shape-to-text:t">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2" o:spid="_x0000_s1037" type="#_x0000_t202" style="position:absolute;left:382;top:20499;width:3273;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FhkzQAAAOcAAAAPAAAAZHJzL2Rvd25yZXYueG1sRI9Ra8Iw&#13;&#10;FIXfB/6HcAd7m4liq1ajiG7g2za3H3Bprk3X5qY0mXb79WYw2MuBw+F8h7PeDq4VF+pD7VnDZKxA&#13;&#10;EJfe1Fxp+Hh/flyACBHZYOuZNHxTgO1mdLfGwvgrv9HlFCuRIBwK1GBj7AopQ2nJYRj7jjhlZ987&#13;&#10;jMn2lTQ9XhPctXKqVC4d1pwWLHa0t1Q2py+nYaHcS9Msp6/BzX4mmd0f/FP3qfXD/XBYJdmtQEQa&#13;&#10;4n/jD3E0GrJM5bM8m8/h91f6BHJzAwAA//8DAFBLAQItABQABgAIAAAAIQDb4fbL7gAAAIUBAAAT&#13;&#10;AAAAAAAAAAAAAAAAAAAAAABbQ29udGVudF9UeXBlc10ueG1sUEsBAi0AFAAGAAgAAAAhAFr0LFu/&#13;&#10;AAAAFQEAAAsAAAAAAAAAAAAAAAAAHwEAAF9yZWxzLy5yZWxzUEsBAi0AFAAGAAgAAAAhADb4WGTN&#13;&#10;AAAA5wAAAA8AAAAAAAAAAAAAAAAABwIAAGRycy9kb3ducmV2LnhtbFBLBQYAAAAAAwADALcAAAAB&#13;&#10;AwAAAAA=&#13;&#10;" filled="f" stroked="f">
                  <v:textbox style="mso-fit-shape-to-text:t">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13" o:spid="_x0000_s1038" type="#_x0000_t202" style="position:absolute;left:20604;top:20688;width:2968;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032zQAAAOcAAAAPAAAAZHJzL2Rvd25yZXYueG1sRI/RSsNA&#13;&#10;FETfhf7DcgXf7CYhTWPabSmtgm+21Q+4ZK/ZmOzdkF3b6Ne7guDLwDDMGWa9nWwvLjT61rGCdJ6A&#13;&#10;IK6dbrlR8Pb6dF+C8AFZY++YFHyRh+1mdrPGSrsrn+hyDo2IEPYVKjAhDJWUvjZk0c/dQByzdzda&#13;&#10;DNGOjdQjXiPc9jJLkkJabDkuGBxob6juzp9WQZnYl657yI7e5t/pwuwP7nH4UOrudjqsouxWIAJN&#13;&#10;4b/xh3jWCpZ5tijKtMjh91f8BHLzAwAA//8DAFBLAQItABQABgAIAAAAIQDb4fbL7gAAAIUBAAAT&#13;&#10;AAAAAAAAAAAAAAAAAAAAAABbQ29udGVudF9UeXBlc10ueG1sUEsBAi0AFAAGAAgAAAAhAFr0LFu/&#13;&#10;AAAAFQEAAAsAAAAAAAAAAAAAAAAAHwEAAF9yZWxzLy5yZWxzUEsBAi0AFAAGAAgAAAAhAJ2HTfbN&#13;&#10;AAAA5wAAAA8AAAAAAAAAAAAAAAAABwIAAGRycy9kb3ducmV2LnhtbFBLBQYAAAAAAwADALcAAAAB&#13;&#10;AwAAAAA=&#13;&#10;" filled="f" stroked="f">
                  <v:textbox style="mso-fit-shape-to-text:t">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14" o:spid="_x0000_s1039" type="#_x0000_t202" style="position:absolute;left:39287;top:20688;width:2905;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ZwUPzgAAAOgAAAAPAAAAZHJzL2Rvd25yZXYueG1sRI/RSsNA&#13;&#10;EEXfhf7DMgXf7G5qKmnabSmtgm/W6gcM2TEbk50N2W0b/XpXEHwZmLncM5z1dnSduNAQGs8aspkC&#13;&#10;QVx503Ct4f3t6a4AESKywc4zafiiANvN5GaNpfFXfqXLKdYiQTiUqMHG2JdShsqSwzDzPXHKPvzg&#13;&#10;MKZ1qKUZ8JrgrpNzpR6kw4bTB4s97S1V7ensNBTKvbTtcn4MLv/OFnZ/8I/9p9a30/GwSmO3AhFp&#13;&#10;jP+NP8SzSQ7F/XKh8izP4FcsHUBufgAAAP//AwBQSwECLQAUAAYACAAAACEA2+H2y+4AAACFAQAA&#13;&#10;EwAAAAAAAAAAAAAAAAAAAAAAW0NvbnRlbnRfVHlwZXNdLnhtbFBLAQItABQABgAIAAAAIQBa9Cxb&#13;&#10;vwAAABUBAAALAAAAAAAAAAAAAAAAAB8BAABfcmVscy8ucmVsc1BLAQItABQABgAIAAAAIQBdZwUP&#13;&#10;zgAAAOgAAAAPAAAAAAAAAAAAAAAAAAcCAABkcnMvZG93bnJldi54bWxQSwUGAAAAAAMAAwC3AAAA&#13;&#10;AgMAAAAA&#13;&#10;" filled="f" stroked="f">
                  <v:textbox style="mso-fit-shape-to-text:t">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15" o:spid="_x0000_s1040" type="#_x0000_t202" style="position:absolute;left:20349;top:41223;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qKCzQAAAOgAAAAPAAAAZHJzL2Rvd25yZXYueG1sRI/BTsMw&#13;&#10;DIbvSLxDZCRuLG0HZXTLJrSBxA3Y9gBWY5rSxqmasBWeHh+QuFj6bfn79a02k+/VicbYBjaQzzJQ&#13;&#10;xHWwLTcGjofnmwWomJAt9oHJwDdF2KwvL1ZY2XDmdzrtU6MEwrFCAy6lodI61o48xlkYiOX2EUaP&#13;&#10;SeLYaDviWeC+10WWldpjy9LgcKCto7rbf3kDi8y/dt1D8Rb97U9+57a78DR8GnN9Ne2WMh6XoBJN&#13;&#10;6f/jD/FixaGY3xdlXs5FRcRkAXr9CwAA//8DAFBLAQItABQABgAIAAAAIQDb4fbL7gAAAIUBAAAT&#13;&#10;AAAAAAAAAAAAAAAAAAAAAABbQ29udGVudF9UeXBlc10ueG1sUEsBAi0AFAAGAAgAAAAhAFr0LFu/&#13;&#10;AAAAFQEAAAsAAAAAAAAAAAAAAAAAHwEAAF9yZWxzLy5yZWxzUEsBAi0AFAAGAAgAAAAhADmeooLN&#13;&#10;AAAA6AAAAA8AAAAAAAAAAAAAAAAABwIAAGRycy9kb3ducmV2LnhtbFBLBQYAAAAAAwADALcAAAAB&#13;&#10;AwAAAAA=&#13;&#10;" filled="f" stroked="f">
                  <v:textbox style="mso-fit-shape-to-text:t">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02BA3543" w14:textId="77777777" w:rsidR="006D72F2" w:rsidRDefault="006D72F2" w:rsidP="00F83CC9">
      <w:pPr>
        <w:spacing w:line="360" w:lineRule="auto"/>
        <w:rPr>
          <w:rFonts w:ascii="Times New Roman" w:hAnsi="Times New Roman" w:cs="Times New Roman"/>
          <w:b/>
          <w:bCs/>
          <w:sz w:val="28"/>
          <w:szCs w:val="28"/>
          <w:u w:val="single"/>
        </w:rPr>
      </w:pPr>
    </w:p>
    <w:p w14:paraId="78AC624C" w14:textId="77777777" w:rsidR="006D72F2" w:rsidRDefault="006D72F2" w:rsidP="00F83CC9">
      <w:pPr>
        <w:spacing w:line="360" w:lineRule="auto"/>
        <w:rPr>
          <w:rFonts w:ascii="Times New Roman" w:hAnsi="Times New Roman" w:cs="Times New Roman"/>
          <w:b/>
          <w:bCs/>
          <w:sz w:val="28"/>
          <w:szCs w:val="28"/>
          <w:u w:val="single"/>
        </w:rPr>
      </w:pPr>
    </w:p>
    <w:p w14:paraId="34081F54" w14:textId="77777777" w:rsidR="006D72F2" w:rsidRDefault="006D72F2" w:rsidP="00F83CC9">
      <w:pPr>
        <w:spacing w:line="360" w:lineRule="auto"/>
        <w:rPr>
          <w:rFonts w:ascii="Times New Roman" w:hAnsi="Times New Roman" w:cs="Times New Roman"/>
          <w:b/>
          <w:bCs/>
          <w:sz w:val="28"/>
          <w:szCs w:val="28"/>
          <w:u w:val="single"/>
        </w:rPr>
      </w:pPr>
    </w:p>
    <w:p w14:paraId="309B0581" w14:textId="77777777" w:rsidR="006D72F2" w:rsidRDefault="006D72F2" w:rsidP="00F83CC9">
      <w:pPr>
        <w:spacing w:line="360" w:lineRule="auto"/>
        <w:rPr>
          <w:rFonts w:ascii="Times New Roman" w:hAnsi="Times New Roman" w:cs="Times New Roman"/>
          <w:b/>
          <w:bCs/>
          <w:sz w:val="28"/>
          <w:szCs w:val="28"/>
          <w:u w:val="single"/>
        </w:rPr>
      </w:pPr>
    </w:p>
    <w:p w14:paraId="1245A2E3" w14:textId="77777777" w:rsidR="006D72F2" w:rsidRDefault="006D72F2" w:rsidP="00F83CC9">
      <w:pPr>
        <w:spacing w:line="360" w:lineRule="auto"/>
        <w:rPr>
          <w:rFonts w:ascii="Times New Roman" w:hAnsi="Times New Roman" w:cs="Times New Roman"/>
          <w:b/>
          <w:bCs/>
          <w:sz w:val="28"/>
          <w:szCs w:val="28"/>
          <w:u w:val="single"/>
        </w:rPr>
      </w:pPr>
    </w:p>
    <w:p w14:paraId="0B3A6979" w14:textId="77777777" w:rsidR="006D72F2" w:rsidRDefault="006D72F2" w:rsidP="00F83CC9">
      <w:pPr>
        <w:spacing w:line="360" w:lineRule="auto"/>
        <w:rPr>
          <w:rFonts w:ascii="Times New Roman" w:hAnsi="Times New Roman" w:cs="Times New Roman"/>
          <w:b/>
          <w:bCs/>
          <w:sz w:val="28"/>
          <w:szCs w:val="28"/>
          <w:u w:val="single"/>
        </w:rPr>
      </w:pPr>
    </w:p>
    <w:p w14:paraId="52AECAB5" w14:textId="77777777" w:rsidR="006D72F2" w:rsidRDefault="006D72F2" w:rsidP="00F83CC9">
      <w:pPr>
        <w:spacing w:line="360" w:lineRule="auto"/>
        <w:rPr>
          <w:rFonts w:ascii="Times New Roman" w:hAnsi="Times New Roman" w:cs="Times New Roman"/>
          <w:b/>
          <w:bCs/>
          <w:sz w:val="28"/>
          <w:szCs w:val="28"/>
          <w:u w:val="single"/>
        </w:rPr>
      </w:pPr>
    </w:p>
    <w:p w14:paraId="15D7F28E" w14:textId="77777777" w:rsidR="006D72F2" w:rsidRDefault="006D72F2" w:rsidP="00F83CC9">
      <w:pPr>
        <w:spacing w:line="360" w:lineRule="auto"/>
        <w:rPr>
          <w:rFonts w:ascii="Times New Roman" w:hAnsi="Times New Roman" w:cs="Times New Roman"/>
          <w:b/>
          <w:bCs/>
          <w:sz w:val="28"/>
          <w:szCs w:val="28"/>
          <w:u w:val="single"/>
        </w:rPr>
      </w:pPr>
    </w:p>
    <w:p w14:paraId="25647707" w14:textId="77777777" w:rsidR="006D72F2" w:rsidRDefault="006D72F2" w:rsidP="00F83CC9">
      <w:pPr>
        <w:spacing w:line="360" w:lineRule="auto"/>
        <w:rPr>
          <w:rFonts w:ascii="Times New Roman" w:hAnsi="Times New Roman" w:cs="Times New Roman"/>
          <w:b/>
          <w:bCs/>
          <w:sz w:val="28"/>
          <w:szCs w:val="28"/>
          <w:u w:val="single"/>
        </w:rPr>
      </w:pPr>
    </w:p>
    <w:p w14:paraId="4D148049" w14:textId="77777777" w:rsidR="006D72F2" w:rsidRDefault="006D72F2" w:rsidP="00F83CC9">
      <w:pPr>
        <w:spacing w:line="360" w:lineRule="auto"/>
        <w:rPr>
          <w:rFonts w:ascii="Times New Roman" w:hAnsi="Times New Roman" w:cs="Times New Roman"/>
          <w:b/>
          <w:bCs/>
          <w:sz w:val="28"/>
          <w:szCs w:val="28"/>
          <w:u w:val="single"/>
        </w:rPr>
      </w:pPr>
    </w:p>
    <w:p w14:paraId="23B50D30" w14:textId="77777777" w:rsidR="006D72F2" w:rsidRDefault="006D72F2" w:rsidP="00F83CC9">
      <w:pPr>
        <w:spacing w:line="360" w:lineRule="auto"/>
        <w:rPr>
          <w:rFonts w:ascii="Times New Roman" w:hAnsi="Times New Roman" w:cs="Times New Roman"/>
          <w:b/>
          <w:bCs/>
          <w:sz w:val="28"/>
          <w:szCs w:val="28"/>
          <w:u w:val="single"/>
        </w:rPr>
      </w:pPr>
    </w:p>
    <w:p w14:paraId="50771856" w14:textId="3665CBE5" w:rsidR="006D72F2" w:rsidRDefault="006D72F2" w:rsidP="00F83CC9">
      <w:pPr>
        <w:spacing w:line="360" w:lineRule="auto"/>
        <w:rPr>
          <w:rFonts w:ascii="Times New Roman" w:hAnsi="Times New Roman" w:cs="Times New Roman"/>
          <w:b/>
          <w:bCs/>
          <w:sz w:val="28"/>
          <w:szCs w:val="28"/>
          <w:u w:val="single"/>
        </w:rPr>
      </w:pPr>
    </w:p>
    <w:p w14:paraId="49AB618A" w14:textId="77777777" w:rsidR="006D72F2" w:rsidRDefault="006D72F2" w:rsidP="00F83CC9">
      <w:pPr>
        <w:spacing w:line="360" w:lineRule="auto"/>
        <w:rPr>
          <w:rFonts w:ascii="Times New Roman" w:hAnsi="Times New Roman" w:cs="Times New Roman"/>
          <w:b/>
          <w:bCs/>
          <w:sz w:val="28"/>
          <w:szCs w:val="28"/>
          <w:u w:val="single"/>
        </w:rPr>
      </w:pPr>
    </w:p>
    <w:p w14:paraId="2E0F10B3" w14:textId="77777777" w:rsidR="006D72F2" w:rsidRDefault="006D72F2" w:rsidP="00F83CC9">
      <w:pPr>
        <w:spacing w:line="360" w:lineRule="auto"/>
        <w:rPr>
          <w:rFonts w:ascii="Times New Roman" w:hAnsi="Times New Roman" w:cs="Times New Roman"/>
          <w:b/>
          <w:bCs/>
          <w:sz w:val="28"/>
          <w:szCs w:val="28"/>
          <w:u w:val="single"/>
        </w:rPr>
      </w:pPr>
    </w:p>
    <w:p w14:paraId="11C0C4FC" w14:textId="77777777" w:rsidR="006D72F2" w:rsidRDefault="006D72F2" w:rsidP="00F83CC9">
      <w:pPr>
        <w:spacing w:line="360" w:lineRule="auto"/>
        <w:rPr>
          <w:rFonts w:ascii="Times New Roman" w:hAnsi="Times New Roman" w:cs="Times New Roman"/>
          <w:b/>
          <w:bCs/>
          <w:sz w:val="28"/>
          <w:szCs w:val="28"/>
          <w:u w:val="single"/>
        </w:rPr>
      </w:pPr>
    </w:p>
    <w:p w14:paraId="75D32597" w14:textId="77777777" w:rsidR="006D72F2" w:rsidRDefault="006D72F2" w:rsidP="00F83CC9">
      <w:pPr>
        <w:spacing w:line="360" w:lineRule="auto"/>
        <w:rPr>
          <w:rFonts w:ascii="Times New Roman" w:hAnsi="Times New Roman" w:cs="Times New Roman"/>
          <w:b/>
          <w:bCs/>
          <w:sz w:val="28"/>
          <w:szCs w:val="28"/>
          <w:u w:val="single"/>
        </w:rPr>
      </w:pPr>
    </w:p>
    <w:p w14:paraId="363516B3" w14:textId="77777777" w:rsidR="005644D6" w:rsidRDefault="005644D6" w:rsidP="00F83CC9">
      <w:pPr>
        <w:spacing w:line="360" w:lineRule="auto"/>
        <w:rPr>
          <w:rFonts w:ascii="Times New Roman" w:hAnsi="Times New Roman" w:cs="Times New Roman"/>
          <w:b/>
          <w:bCs/>
          <w:sz w:val="28"/>
          <w:szCs w:val="28"/>
          <w:u w:val="single"/>
        </w:rPr>
      </w:pPr>
    </w:p>
    <w:p w14:paraId="077073CC" w14:textId="77777777" w:rsidR="005644D6" w:rsidRDefault="005644D6" w:rsidP="00F83CC9">
      <w:pPr>
        <w:spacing w:line="360" w:lineRule="auto"/>
        <w:rPr>
          <w:rFonts w:ascii="Times New Roman" w:hAnsi="Times New Roman" w:cs="Times New Roman"/>
          <w:b/>
          <w:bCs/>
          <w:sz w:val="28"/>
          <w:szCs w:val="28"/>
          <w:u w:val="single"/>
        </w:rPr>
      </w:pPr>
    </w:p>
    <w:p w14:paraId="109AF909" w14:textId="77777777" w:rsidR="005644D6" w:rsidRDefault="005644D6" w:rsidP="00F83CC9">
      <w:pPr>
        <w:spacing w:line="360" w:lineRule="auto"/>
        <w:rPr>
          <w:rFonts w:ascii="Times New Roman" w:hAnsi="Times New Roman" w:cs="Times New Roman"/>
          <w:b/>
          <w:bCs/>
          <w:sz w:val="28"/>
          <w:szCs w:val="28"/>
          <w:u w:val="single"/>
        </w:rPr>
      </w:pPr>
    </w:p>
    <w:p w14:paraId="42588BAD" w14:textId="77777777" w:rsidR="006D72F2" w:rsidRDefault="006D72F2" w:rsidP="00F83CC9">
      <w:pPr>
        <w:spacing w:line="360" w:lineRule="auto"/>
        <w:rPr>
          <w:rFonts w:ascii="Times New Roman" w:hAnsi="Times New Roman" w:cs="Times New Roman"/>
          <w:b/>
          <w:bCs/>
          <w:sz w:val="28"/>
          <w:szCs w:val="28"/>
          <w:u w:val="single"/>
        </w:rPr>
      </w:pPr>
    </w:p>
    <w:p w14:paraId="6660501D" w14:textId="5B3C1949" w:rsidR="006D72F2" w:rsidRPr="005644D6" w:rsidRDefault="005644D6" w:rsidP="00F83CC9">
      <w:pPr>
        <w:spacing w:line="360" w:lineRule="auto"/>
        <w:rPr>
          <w:rFonts w:ascii="Times New Roman" w:hAnsi="Times New Roman" w:cs="Times New Roman"/>
        </w:rPr>
      </w:pPr>
      <w:r>
        <w:rPr>
          <w:rFonts w:ascii="Times New Roman" w:hAnsi="Times New Roman" w:cs="Times New Roman"/>
        </w:rPr>
        <w:t>Figure 4.7: Confusion matrices showing correctly predicted positive, negative and neutral tweets using different machine learning classification models</w:t>
      </w:r>
      <w:r w:rsidR="006F7AB1">
        <w:rPr>
          <w:rFonts w:ascii="Times New Roman" w:hAnsi="Times New Roman" w:cs="Times New Roman"/>
        </w:rPr>
        <w:t xml:space="preserve"> using </w:t>
      </w:r>
      <w:proofErr w:type="spellStart"/>
      <w:r w:rsidR="006F7AB1">
        <w:rPr>
          <w:rFonts w:ascii="Times New Roman" w:hAnsi="Times New Roman" w:cs="Times New Roman"/>
        </w:rPr>
        <w:t>TextBlob</w:t>
      </w:r>
      <w:proofErr w:type="spellEnd"/>
      <w:r w:rsidR="006F7AB1">
        <w:rPr>
          <w:rFonts w:ascii="Times New Roman" w:hAnsi="Times New Roman" w:cs="Times New Roman"/>
        </w:rPr>
        <w:t xml:space="preserve"> sentiment</w:t>
      </w:r>
      <w:r>
        <w:rPr>
          <w:rFonts w:ascii="Times New Roman" w:hAnsi="Times New Roman" w:cs="Times New Roman"/>
        </w:rPr>
        <w:t>.</w:t>
      </w:r>
    </w:p>
    <w:p w14:paraId="2E0FE509" w14:textId="77777777" w:rsidR="006D72F2" w:rsidRDefault="006D72F2" w:rsidP="00F83CC9">
      <w:pPr>
        <w:spacing w:line="360" w:lineRule="auto"/>
        <w:rPr>
          <w:rFonts w:ascii="Times New Roman" w:hAnsi="Times New Roman" w:cs="Times New Roman"/>
          <w:b/>
          <w:bCs/>
          <w:sz w:val="28"/>
          <w:szCs w:val="28"/>
          <w:u w:val="single"/>
        </w:rPr>
      </w:pPr>
    </w:p>
    <w:p w14:paraId="49801890" w14:textId="77777777" w:rsidR="006D72F2" w:rsidRDefault="006D72F2" w:rsidP="00F83CC9">
      <w:pPr>
        <w:spacing w:line="360" w:lineRule="auto"/>
        <w:rPr>
          <w:rFonts w:ascii="Times New Roman" w:hAnsi="Times New Roman" w:cs="Times New Roman"/>
          <w:b/>
          <w:bCs/>
          <w:sz w:val="28"/>
          <w:szCs w:val="28"/>
          <w:u w:val="single"/>
        </w:rPr>
      </w:pPr>
    </w:p>
    <w:p w14:paraId="4327CCD9" w14:textId="77777777" w:rsidR="006D72F2" w:rsidRDefault="006D72F2" w:rsidP="00F83CC9">
      <w:pPr>
        <w:spacing w:line="360" w:lineRule="auto"/>
        <w:rPr>
          <w:rFonts w:ascii="Times New Roman" w:hAnsi="Times New Roman" w:cs="Times New Roman"/>
          <w:b/>
          <w:bCs/>
          <w:sz w:val="28"/>
          <w:szCs w:val="28"/>
          <w:u w:val="single"/>
        </w:rPr>
      </w:pPr>
    </w:p>
    <w:p w14:paraId="6974A3BA" w14:textId="77777777" w:rsidR="006F7AB1" w:rsidRDefault="006F7AB1" w:rsidP="00F83CC9">
      <w:pPr>
        <w:spacing w:line="360" w:lineRule="auto"/>
        <w:rPr>
          <w:rFonts w:ascii="Times New Roman" w:hAnsi="Times New Roman" w:cs="Times New Roman"/>
          <w:b/>
          <w:bCs/>
          <w:sz w:val="28"/>
          <w:szCs w:val="28"/>
          <w:u w:val="single"/>
        </w:rPr>
      </w:pPr>
    </w:p>
    <w:p w14:paraId="0CE95F8F" w14:textId="77777777" w:rsidR="006F7AB1" w:rsidRDefault="006F7AB1" w:rsidP="00F83CC9">
      <w:pPr>
        <w:spacing w:line="360" w:lineRule="auto"/>
        <w:rPr>
          <w:rFonts w:ascii="Times New Roman" w:hAnsi="Times New Roman" w:cs="Times New Roman"/>
          <w:b/>
          <w:bCs/>
          <w:sz w:val="28"/>
          <w:szCs w:val="28"/>
          <w:u w:val="single"/>
        </w:rPr>
      </w:pPr>
    </w:p>
    <w:p w14:paraId="55ED4519" w14:textId="77777777" w:rsidR="006F7AB1" w:rsidRDefault="006F7AB1" w:rsidP="00F83CC9">
      <w:pPr>
        <w:spacing w:line="360" w:lineRule="auto"/>
        <w:rPr>
          <w:rFonts w:ascii="Times New Roman" w:hAnsi="Times New Roman" w:cs="Times New Roman"/>
          <w:b/>
          <w:bCs/>
          <w:sz w:val="28"/>
          <w:szCs w:val="28"/>
          <w:u w:val="single"/>
        </w:rPr>
      </w:pPr>
    </w:p>
    <w:p w14:paraId="05E98A10" w14:textId="77777777" w:rsidR="006F7AB1" w:rsidRDefault="006F7AB1" w:rsidP="00F83CC9">
      <w:pPr>
        <w:spacing w:line="360" w:lineRule="auto"/>
        <w:rPr>
          <w:rFonts w:ascii="Times New Roman" w:hAnsi="Times New Roman" w:cs="Times New Roman"/>
          <w:b/>
          <w:bCs/>
          <w:sz w:val="28"/>
          <w:szCs w:val="28"/>
          <w:u w:val="single"/>
        </w:rPr>
      </w:pPr>
    </w:p>
    <w:p w14:paraId="4B8F0221" w14:textId="7AAB3909"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rPr>
        <w:lastRenderedPageBreak/>
        <w:drawing>
          <wp:inline distT="0" distB="0" distL="0" distR="0" wp14:anchorId="15B80F26" wp14:editId="04DF7FBB">
            <wp:extent cx="5731510" cy="4439285"/>
            <wp:effectExtent l="0" t="0" r="0" b="5715"/>
            <wp:docPr id="1751121865" name="Picture 1751121865" descr="A graph showing a graph of a graph&#10;&#10;Description automatically generated with medium confidence">
              <a:extLst xmlns:a="http://schemas.openxmlformats.org/drawingml/2006/main">
                <a:ext uri="{FF2B5EF4-FFF2-40B4-BE49-F238E27FC236}">
                  <a16:creationId xmlns:a16="http://schemas.microsoft.com/office/drawing/2014/main" id="{9DE2AD55-A97F-603C-53F0-0CE02870F8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21865" name="Picture 1751121865" descr="A graph showing a graph of a graph&#10;&#10;Description automatically generated with medium confidence">
                      <a:extLst>
                        <a:ext uri="{FF2B5EF4-FFF2-40B4-BE49-F238E27FC236}">
                          <a16:creationId xmlns:a16="http://schemas.microsoft.com/office/drawing/2014/main" id="{9DE2AD55-A97F-603C-53F0-0CE02870F8D0}"/>
                        </a:ext>
                      </a:extLst>
                    </pic:cNvPr>
                    <pic:cNvPicPr>
                      <a:picLocks noChangeAspect="1"/>
                    </pic:cNvPicPr>
                  </pic:nvPicPr>
                  <pic:blipFill>
                    <a:blip r:embed="rId45"/>
                    <a:stretch>
                      <a:fillRect/>
                    </a:stretch>
                  </pic:blipFill>
                  <pic:spPr>
                    <a:xfrm>
                      <a:off x="0" y="0"/>
                      <a:ext cx="5731510" cy="4439285"/>
                    </a:xfrm>
                    <a:prstGeom prst="rect">
                      <a:avLst/>
                    </a:prstGeom>
                  </pic:spPr>
                </pic:pic>
              </a:graphicData>
            </a:graphic>
          </wp:inline>
        </w:drawing>
      </w:r>
    </w:p>
    <w:p w14:paraId="0D1163D5" w14:textId="6E752E96"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8: Summary plot of model accuracies for classifier models </w:t>
      </w:r>
      <w:r w:rsidR="004876FD">
        <w:rPr>
          <w:rFonts w:ascii="Times New Roman" w:hAnsi="Times New Roman" w:cs="Times New Roman"/>
        </w:rPr>
        <w:t xml:space="preserve">using </w:t>
      </w:r>
      <w:proofErr w:type="spellStart"/>
      <w:r w:rsidR="004876FD">
        <w:rPr>
          <w:rFonts w:ascii="Times New Roman" w:hAnsi="Times New Roman" w:cs="Times New Roman"/>
        </w:rPr>
        <w:t>TextBlob</w:t>
      </w:r>
      <w:proofErr w:type="spellEnd"/>
      <w:r w:rsidR="004876FD">
        <w:rPr>
          <w:rFonts w:ascii="Times New Roman" w:hAnsi="Times New Roman" w:cs="Times New Roman"/>
        </w:rPr>
        <w:t>.</w:t>
      </w:r>
    </w:p>
    <w:p w14:paraId="7A290BF4" w14:textId="77777777" w:rsidR="006D72F2" w:rsidRDefault="006D72F2" w:rsidP="00F83CC9">
      <w:pPr>
        <w:spacing w:line="360" w:lineRule="auto"/>
        <w:rPr>
          <w:rFonts w:ascii="Times New Roman" w:hAnsi="Times New Roman" w:cs="Times New Roman"/>
          <w:b/>
          <w:bCs/>
          <w:sz w:val="28"/>
          <w:szCs w:val="28"/>
          <w:u w:val="single"/>
        </w:rPr>
      </w:pPr>
    </w:p>
    <w:p w14:paraId="4138220D" w14:textId="77777777" w:rsidR="006D72F2" w:rsidRDefault="006D72F2" w:rsidP="00F83CC9">
      <w:pPr>
        <w:spacing w:line="360" w:lineRule="auto"/>
        <w:rPr>
          <w:rFonts w:ascii="Times New Roman" w:hAnsi="Times New Roman" w:cs="Times New Roman"/>
          <w:b/>
          <w:bCs/>
          <w:sz w:val="28"/>
          <w:szCs w:val="28"/>
          <w:u w:val="single"/>
        </w:rPr>
      </w:pPr>
    </w:p>
    <w:p w14:paraId="2405EA5C" w14:textId="77777777" w:rsidR="006D72F2" w:rsidRDefault="006D72F2" w:rsidP="00F83CC9">
      <w:pPr>
        <w:spacing w:line="360" w:lineRule="auto"/>
        <w:rPr>
          <w:rFonts w:ascii="Times New Roman" w:hAnsi="Times New Roman" w:cs="Times New Roman"/>
          <w:b/>
          <w:bCs/>
          <w:sz w:val="28"/>
          <w:szCs w:val="28"/>
          <w:u w:val="single"/>
        </w:rPr>
      </w:pPr>
    </w:p>
    <w:p w14:paraId="21E74956" w14:textId="77777777" w:rsidR="006D72F2" w:rsidRDefault="006D72F2" w:rsidP="00F83CC9">
      <w:pPr>
        <w:spacing w:line="360" w:lineRule="auto"/>
        <w:rPr>
          <w:rFonts w:ascii="Times New Roman" w:hAnsi="Times New Roman" w:cs="Times New Roman"/>
          <w:b/>
          <w:bCs/>
          <w:sz w:val="28"/>
          <w:szCs w:val="28"/>
          <w:u w:val="single"/>
        </w:rPr>
      </w:pPr>
    </w:p>
    <w:p w14:paraId="18C7EC61" w14:textId="77777777" w:rsidR="006D72F2" w:rsidRDefault="006D72F2" w:rsidP="00F83CC9">
      <w:pPr>
        <w:spacing w:line="360" w:lineRule="auto"/>
        <w:rPr>
          <w:rFonts w:ascii="Times New Roman" w:hAnsi="Times New Roman" w:cs="Times New Roman"/>
          <w:b/>
          <w:bCs/>
          <w:sz w:val="28"/>
          <w:szCs w:val="28"/>
          <w:u w:val="single"/>
        </w:rPr>
      </w:pPr>
    </w:p>
    <w:p w14:paraId="013553B6" w14:textId="77777777" w:rsidR="0085232B" w:rsidRDefault="0085232B" w:rsidP="00F83CC9">
      <w:pPr>
        <w:spacing w:line="360" w:lineRule="auto"/>
        <w:rPr>
          <w:rFonts w:ascii="Times New Roman" w:hAnsi="Times New Roman" w:cs="Times New Roman"/>
          <w:b/>
          <w:bCs/>
          <w:sz w:val="28"/>
          <w:szCs w:val="28"/>
          <w:u w:val="single"/>
        </w:rPr>
      </w:pPr>
    </w:p>
    <w:p w14:paraId="26C12D83" w14:textId="77777777" w:rsidR="0085232B" w:rsidRDefault="0085232B" w:rsidP="00F83CC9">
      <w:pPr>
        <w:spacing w:line="360" w:lineRule="auto"/>
        <w:rPr>
          <w:rFonts w:ascii="Times New Roman" w:hAnsi="Times New Roman" w:cs="Times New Roman"/>
          <w:b/>
          <w:bCs/>
          <w:sz w:val="28"/>
          <w:szCs w:val="28"/>
          <w:u w:val="single"/>
        </w:rPr>
      </w:pPr>
    </w:p>
    <w:p w14:paraId="661FDC7F" w14:textId="77777777" w:rsidR="0085232B" w:rsidRDefault="0085232B" w:rsidP="00F83CC9">
      <w:pPr>
        <w:spacing w:line="360" w:lineRule="auto"/>
        <w:rPr>
          <w:rFonts w:ascii="Times New Roman" w:hAnsi="Times New Roman" w:cs="Times New Roman"/>
          <w:b/>
          <w:bCs/>
          <w:sz w:val="28"/>
          <w:szCs w:val="28"/>
          <w:u w:val="single"/>
        </w:rPr>
      </w:pPr>
    </w:p>
    <w:p w14:paraId="09AE00B8" w14:textId="77777777" w:rsidR="0085232B" w:rsidRDefault="0085232B" w:rsidP="00F83CC9">
      <w:pPr>
        <w:spacing w:line="360" w:lineRule="auto"/>
        <w:rPr>
          <w:rFonts w:ascii="Times New Roman" w:hAnsi="Times New Roman" w:cs="Times New Roman"/>
          <w:b/>
          <w:bCs/>
          <w:sz w:val="28"/>
          <w:szCs w:val="28"/>
          <w:u w:val="single"/>
        </w:rPr>
      </w:pPr>
    </w:p>
    <w:p w14:paraId="04B672B4" w14:textId="77777777" w:rsidR="0085232B" w:rsidRDefault="0085232B" w:rsidP="00F83CC9">
      <w:pPr>
        <w:spacing w:line="360" w:lineRule="auto"/>
        <w:rPr>
          <w:rFonts w:ascii="Times New Roman" w:hAnsi="Times New Roman" w:cs="Times New Roman"/>
          <w:b/>
          <w:bCs/>
          <w:sz w:val="28"/>
          <w:szCs w:val="28"/>
          <w:u w:val="single"/>
        </w:rPr>
      </w:pPr>
    </w:p>
    <w:p w14:paraId="34CDFD6F" w14:textId="77777777" w:rsidR="006F7AB1" w:rsidRDefault="006F7AB1" w:rsidP="00F83CC9">
      <w:pPr>
        <w:spacing w:line="360" w:lineRule="auto"/>
        <w:rPr>
          <w:rFonts w:ascii="Times New Roman" w:hAnsi="Times New Roman" w:cs="Times New Roman"/>
          <w:b/>
          <w:bCs/>
          <w:sz w:val="28"/>
          <w:szCs w:val="28"/>
          <w:u w:val="single"/>
        </w:rPr>
      </w:pPr>
    </w:p>
    <w:p w14:paraId="20070337" w14:textId="005E4725" w:rsidR="006D72F2" w:rsidRDefault="00B212A5" w:rsidP="00F83CC9">
      <w:pPr>
        <w:spacing w:line="360" w:lineRule="auto"/>
        <w:rPr>
          <w:rFonts w:ascii="Times New Roman" w:hAnsi="Times New Roman" w:cs="Times New Roman"/>
          <w:b/>
          <w:bCs/>
          <w:sz w:val="28"/>
          <w:szCs w:val="28"/>
          <w:u w:val="single"/>
        </w:rPr>
      </w:pPr>
      <w:r w:rsidRPr="00B212A5">
        <w:rPr>
          <w:rFonts w:ascii="Times New Roman" w:hAnsi="Times New Roman" w:cs="Times New Roman"/>
          <w:b/>
          <w:bCs/>
          <w:noProof/>
          <w:sz w:val="28"/>
          <w:szCs w:val="28"/>
          <w:u w:val="single"/>
        </w:rPr>
        <mc:AlternateContent>
          <mc:Choice Requires="wpg">
            <w:drawing>
              <wp:anchor distT="0" distB="0" distL="114300" distR="114300" simplePos="0" relativeHeight="251675648" behindDoc="0" locked="0" layoutInCell="1" allowOverlap="1" wp14:anchorId="362DF753" wp14:editId="0C9BF628">
                <wp:simplePos x="0" y="0"/>
                <wp:positionH relativeFrom="column">
                  <wp:posOffset>901430</wp:posOffset>
                </wp:positionH>
                <wp:positionV relativeFrom="paragraph">
                  <wp:posOffset>273644</wp:posOffset>
                </wp:positionV>
                <wp:extent cx="3610831" cy="5781687"/>
                <wp:effectExtent l="0" t="0" r="0" b="0"/>
                <wp:wrapNone/>
                <wp:docPr id="9" name="Group 8">
                  <a:extLst xmlns:a="http://schemas.openxmlformats.org/drawingml/2006/main">
                    <a:ext uri="{FF2B5EF4-FFF2-40B4-BE49-F238E27FC236}">
                      <a16:creationId xmlns:a16="http://schemas.microsoft.com/office/drawing/2014/main" id="{431FFA85-74B5-56F8-C127-30694F69FFA0}"/>
                    </a:ext>
                  </a:extLst>
                </wp:docPr>
                <wp:cNvGraphicFramePr/>
                <a:graphic xmlns:a="http://schemas.openxmlformats.org/drawingml/2006/main">
                  <a:graphicData uri="http://schemas.microsoft.com/office/word/2010/wordprocessingGroup">
                    <wpg:wgp>
                      <wpg:cNvGrpSpPr/>
                      <wpg:grpSpPr>
                        <a:xfrm>
                          <a:off x="0" y="0"/>
                          <a:ext cx="3610831" cy="5781687"/>
                          <a:chOff x="0" y="0"/>
                          <a:chExt cx="3610831" cy="5781687"/>
                        </a:xfrm>
                      </wpg:grpSpPr>
                      <pic:pic xmlns:pic="http://schemas.openxmlformats.org/drawingml/2006/picture">
                        <pic:nvPicPr>
                          <pic:cNvPr id="83908022" name="Picture 83908022">
                            <a:extLst>
                              <a:ext uri="{FF2B5EF4-FFF2-40B4-BE49-F238E27FC236}">
                                <a16:creationId xmlns:a16="http://schemas.microsoft.com/office/drawing/2014/main" id="{DDC51B0E-6A41-5C65-D18B-50692F26E7C3}"/>
                              </a:ext>
                            </a:extLst>
                          </pic:cNvPr>
                          <pic:cNvPicPr>
                            <a:picLocks noChangeAspect="1"/>
                          </pic:cNvPicPr>
                        </pic:nvPicPr>
                        <pic:blipFill>
                          <a:blip r:embed="rId46"/>
                          <a:stretch>
                            <a:fillRect/>
                          </a:stretch>
                        </pic:blipFill>
                        <pic:spPr>
                          <a:xfrm>
                            <a:off x="332848" y="7408"/>
                            <a:ext cx="3277983" cy="1846459"/>
                          </a:xfrm>
                          <a:prstGeom prst="rect">
                            <a:avLst/>
                          </a:prstGeom>
                        </pic:spPr>
                      </pic:pic>
                      <pic:pic xmlns:pic="http://schemas.openxmlformats.org/drawingml/2006/picture">
                        <pic:nvPicPr>
                          <pic:cNvPr id="1659278324" name="Picture 1659278324">
                            <a:extLst>
                              <a:ext uri="{FF2B5EF4-FFF2-40B4-BE49-F238E27FC236}">
                                <a16:creationId xmlns:a16="http://schemas.microsoft.com/office/drawing/2014/main" id="{C611C742-D24A-7107-2688-70EA9FB2EAED}"/>
                              </a:ext>
                            </a:extLst>
                          </pic:cNvPr>
                          <pic:cNvPicPr>
                            <a:picLocks noChangeAspect="1"/>
                          </pic:cNvPicPr>
                        </pic:nvPicPr>
                        <pic:blipFill>
                          <a:blip r:embed="rId47"/>
                          <a:stretch>
                            <a:fillRect/>
                          </a:stretch>
                        </pic:blipFill>
                        <pic:spPr>
                          <a:xfrm>
                            <a:off x="317716" y="1914410"/>
                            <a:ext cx="3293115" cy="1846459"/>
                          </a:xfrm>
                          <a:prstGeom prst="rect">
                            <a:avLst/>
                          </a:prstGeom>
                        </pic:spPr>
                      </pic:pic>
                      <pic:pic xmlns:pic="http://schemas.openxmlformats.org/drawingml/2006/picture">
                        <pic:nvPicPr>
                          <pic:cNvPr id="1238679263" name="Picture 1238679263">
                            <a:extLst>
                              <a:ext uri="{FF2B5EF4-FFF2-40B4-BE49-F238E27FC236}">
                                <a16:creationId xmlns:a16="http://schemas.microsoft.com/office/drawing/2014/main" id="{38951BED-9C91-A061-A04B-731324AAA61A}"/>
                              </a:ext>
                            </a:extLst>
                          </pic:cNvPr>
                          <pic:cNvPicPr>
                            <a:picLocks noChangeAspect="1"/>
                          </pic:cNvPicPr>
                        </pic:nvPicPr>
                        <pic:blipFill>
                          <a:blip r:embed="rId48"/>
                          <a:stretch>
                            <a:fillRect/>
                          </a:stretch>
                        </pic:blipFill>
                        <pic:spPr>
                          <a:xfrm>
                            <a:off x="317716" y="3880399"/>
                            <a:ext cx="3293115" cy="1901288"/>
                          </a:xfrm>
                          <a:prstGeom prst="rect">
                            <a:avLst/>
                          </a:prstGeom>
                        </pic:spPr>
                      </pic:pic>
                      <wps:wsp>
                        <wps:cNvPr id="906883164" name="TextBox 5">
                          <a:extLst>
                            <a:ext uri="{FF2B5EF4-FFF2-40B4-BE49-F238E27FC236}">
                              <a16:creationId xmlns:a16="http://schemas.microsoft.com/office/drawing/2014/main" id="{7E8EC6D0-913D-3C2B-2279-9877A21A14C0}"/>
                            </a:ext>
                          </a:extLst>
                        </wps:cNvPr>
                        <wps:cNvSpPr txBox="1"/>
                        <wps:spPr>
                          <a:xfrm>
                            <a:off x="0" y="0"/>
                            <a:ext cx="317716" cy="369332"/>
                          </a:xfrm>
                          <a:prstGeom prst="rect">
                            <a:avLst/>
                          </a:prstGeom>
                          <a:noFill/>
                        </wps:spPr>
                        <wps:txbx>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748606735" name="TextBox 6">
                          <a:extLst>
                            <a:ext uri="{FF2B5EF4-FFF2-40B4-BE49-F238E27FC236}">
                              <a16:creationId xmlns:a16="http://schemas.microsoft.com/office/drawing/2014/main" id="{35F8D1CF-FE1F-95EB-D9BA-7246805185F4}"/>
                            </a:ext>
                          </a:extLst>
                        </wps:cNvPr>
                        <wps:cNvSpPr txBox="1"/>
                        <wps:spPr>
                          <a:xfrm>
                            <a:off x="0" y="1844036"/>
                            <a:ext cx="309700" cy="369332"/>
                          </a:xfrm>
                          <a:prstGeom prst="rect">
                            <a:avLst/>
                          </a:prstGeom>
                          <a:noFill/>
                        </wps:spPr>
                        <wps:txbx>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637150342" name="TextBox 7">
                          <a:extLst>
                            <a:ext uri="{FF2B5EF4-FFF2-40B4-BE49-F238E27FC236}">
                              <a16:creationId xmlns:a16="http://schemas.microsoft.com/office/drawing/2014/main" id="{CD8796E4-3640-9BBC-C6F8-528D09BA7D17}"/>
                            </a:ext>
                          </a:extLst>
                        </wps:cNvPr>
                        <wps:cNvSpPr txBox="1"/>
                        <wps:spPr>
                          <a:xfrm>
                            <a:off x="0" y="3864970"/>
                            <a:ext cx="308098" cy="369332"/>
                          </a:xfrm>
                          <a:prstGeom prst="rect">
                            <a:avLst/>
                          </a:prstGeom>
                          <a:noFill/>
                        </wps:spPr>
                        <wps:txbx>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62DF753" id="Group 8" o:spid="_x0000_s1041" style="position:absolute;margin-left:71pt;margin-top:21.55pt;width:284.3pt;height:455.25pt;z-index:251675648" coordsize="36108,57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eW7QRW8BAEVvAQAUAAAAZHJzL21lZGlhL2ltYWdlMi5wbmeJUE5HDQoa&#13;&#10;CgAAAA1JSERSAAAE5AAAAr4IBgAAAAIEwb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koAMABAAAAAEA&#13;&#10;AAK+AAAAAEFTQ0lJAAAAU2NyZWVuc2hvdI71+U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UyPC9leGlm&#13;&#10;OlBpeGVsWERpbWVuc2lvbj4KICAgICAgICAgPGV4aWY6UGl4ZWxZRGltZW5zaW9uPjcw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g05GqUAAEAA&#13;&#10;SURBVHgB7N0HnG1XWffxnd4IJdRIgARCRKX3oIarlNCCCSBFURBpKigizfIqRWx0lGKjoyi9hBIF&#13;&#10;Li1CUIoEhdBCUUIHSQ9J3vlueC7r7pw2M2dmzsz81+eee86cs/faa/3Ws57nWc9ae+09Ll5KXVII&#13;&#10;hEAIhEAIhEAIhEAIhEAIhEAIhEAIhEAIhMC6ENhzXa6Si4RACIRACIRACIRACIRACIRACIRACIRA&#13;&#10;CIRACPQEEpCLIIRACIRACIRACIRACIRACIRACIRACIRACITAOhJIQG4dYedSIRACIRACIRACIRAC&#13;&#10;IRACIRACIRACIRACIZCAXGQgBEIgBEIgBEIgBEIgBEIgBEIgBEIgBEIgBNaRQAJy6wg7lwqBEAiB&#13;&#10;EAiBEAiBEAiBEAiBEAiBEAiBEAiBBOQiAyEQAiEQAiEQAiEQAiEQAiEQAiEQAiEQAiGwjgQSkFtH&#13;&#10;2LlUCIRACIRACIRACIRACIRACIRACIRACIRACCQgFxkIgRAIgRAIgRAIgRAIgRAIgRAIgRAIgRAI&#13;&#10;gXUkkIDcOsLOpUIgBEIgBEIgBEIgBEIgBEIgBEIgBEIgBEIgAbnIQAiEQAiEQAiEQAiEQAiEQAiE&#13;&#10;QAiEQAiEQAisI4EE5NYRdi4VAiEQAiEQAiEQAiEQAiEQAiEQAiEQAiEQAgnIRQZCIARCIARCIARC&#13;&#10;IARCIARCIARCIARCIARCYB0JJCC3jrBzqRAIgRAIgRAIgRAIgRAIgRAIgRAIgRAIgRDYOwhCIARC&#13;&#10;IAS2B4GLLrqo++IXv9i/zjzzzG6PPfbo9t9//+6QQw7prn71q3cHH3xwt+eemafZHtKQWi4ygf/7&#13;&#10;v//r++lXv/rV7rzzzuv23nvv7lKXulR35StfuTv00EP7frvI5U/ZQiAEQiAEQiAEQiAEphNIQG46&#13;&#10;oy13xHe+853uhS98YXf66afPVDcD9L322qsfABgQXP7yl++uda1rdT/+4z/eXfGKV5x5AH/hhRd2&#13;&#10;n/nMZ7rnPve5/XUNMG5/+9t3t7vd7frAwEyFmdNBF198cXfOOed0ghLqIDAxr/TlL3+5O+mkk7oP&#13;&#10;f/jDfZZXvepVuwc/+MHdZS5zmV2XEBj51Kc+1T3/+c/vlEU6/vjju6OPPrrbb7/9dh23WT6oz1ln&#13;&#10;ndVdcMEFfXBnWG7fn3rqqd2LX/zi/icydc973rO7+c1vPrP8DPPM37MT0D5f+tKXun/4h3/oPvnJ&#13;&#10;T3YG++eff34v9/r2AQcc0D3iEY/obnjDG3b77rvv7Bk3R1af+u53v9sHDZqfttRHwRG6A6cDDzxw&#13;&#10;LnV7+tOf3n3hC1/o87r2ta/dHXfccX2AdC6Zb8NMvve973X08NWudrWxtdcXPvrRj/bBLoHoX/7l&#13;&#10;X+6w3+hEtt797nd373znO/uAHL3KdtKZZO5GN7pR9wu/8Avd4YcfvtFFzfXXiMBpp53W+xCf/vSn&#13;&#10;+yvc+MY37u52t7v1AdlxlyQj3/jGN7pLX/rSY4O1J554YnfyySf3tlo+D3rQg7qf+ImfGJdlvt/m&#13;&#10;BPjH5557bneFK1xhJIlvfvOb3ROf+MT+Nz70TW960+7e9753P14YeUK+nDsBftzXv/71fpJmnuOY&#13;&#10;Kih7ZMx4latcpb7K+xoRmNbf1uiyyXZBCCQgtyANsZ7FMKD8t3/7t+4jH/nITJel5A0GBNAEiw46&#13;&#10;6KA+KCfQdP3rX7+79a1v3QfoHDMpCQpwGN/ylrf0hxlcXPOa1+wDcpPOm/dvDNgHP/jB3uH9mZ/5&#13;&#10;me6YY46Za0COUjXQq3r+2I/9WD/YawNygheMqGMqICcYcrOb3WzTBeQ4ZeTps5/9bB9gu8UtbnGJ&#13;&#10;JjNYMEAuJoJAt7rVrXoHbprcXCKzfLEsAhWMe9rTntYPxgTjhknf1s+1y0qSoMF//ud/dqecckp3&#13;&#10;xBFHdHe9611Xks1Cn4Pj5z//+T5Qos/e8Y53nFtATv/BT/rWt77V/fRP/3QCciuQBm1Er77tbW/r&#13;&#10;dfBTn/rUsbng/S//8i99cMKA8853vvOGB+RMXAiavPKVr+wD5wZDw2QCaTNO2gzrkb/HE+AnfeAD&#13;&#10;H+j1qaPYyLvc5S4jT6CLDJjf8Y539Oc86lGPGhuQE+j713/91+7b3/52n9fP/dzPJSA3kur2/rLs&#13;&#10;OT/5Gte4RkdORiX6qXw6MkovmWhdqR8x6hr5bjQBk04mud/85jd3P/qjP9qdcMIJcx3HCMT+93//&#13;&#10;d/e+972vu9zlLtf94i/+4uiC5NtVE2j7m4m2reg/rxrSNsggAblt0MirrSKHT0DFSzDPgF5whbIW&#13;&#10;eGIUDE6t7jI7u6jJYO0rX/lK9+pXv7o3MpxTQbCklREgDx//+Md7h0BAgTO2CCtMVlabrXvW2Wef&#13;&#10;3b3xjW/sB2yC0ZJg+FFHHdVd9rKX7VfKabsrXelKK3KkrewSRHjPe97TCc5a6bnVkiD7+9///u6t&#13;&#10;b31r96EPfai77nWv2/3sz/7sVqvmpq6PwaFVya9//eu7//iP/+hXMW62CtGnBrhsqgGXQa4A3GGH&#13;&#10;HdbrV/3XBI9V6kkhwB/7xCc+0b32ta/tJxkF8n7zN38zYEJgxQROX7pzxkTFzp07e3tutXbS4hAw&#13;&#10;HjNpp89bSW0cZnW37+eVjO/IgCD///zP/3Q7duyYV9bJZ0Dgc5/7XM/6Xe96V/rbgM12+zMBue3W&#13;&#10;4iPqa2WMW2DMhA1XK1HyAlkGAgY8BtwMtmCWz2eccUavtP/3f/+3D9Qde+yxCxuUs/rAbaJuVeK4&#13;&#10;7rPPPiNo5KtZCRgMmEHlGJhxv851rjPrqTluHQkIJgmYVTDOnnFuoRZUcquefmFG28B/JUmf+sd/&#13;&#10;/Mc+2C2otxWTQP7b3/723nEyc+x2/aTFImCiyOofKwbI+mYMWv37v/975zZFwTh22Yppk11mzdkr&#13;&#10;36uXgHpSCFhZYQXL6173ut4/M8GSFAKrIfBf//Vf3Wte85pOoGAz6tDV1H0znGs8JmD20pe+tH93&#13;&#10;d8O8k7a3cMH2Jou8yGLe9d6I/PQ3YyjMx90avhHlyjXXn8D8e/L61yFXXCUBjv9tb3vbzq2Go5aa&#13;&#10;MwAG7QaitTrO7T4GP5SJwIwZfcE7e1HZF27UgEHegn6PfvSj+xL72wo111+PpB5u7RCMW8tEqbq9&#13;&#10;pAbtnBp77221ZHBopq5uf5lUP06DgF21vTa/3vWud4kA8KQ88tvyCZB5ATm3WkoC7trB7QduoZ5H&#13;&#10;37NnnIDVVk5WGZqAoAOTFpOAIJyBSgWeF7OUk0tln8fSp/qnlQluF5vXXoWTr55fF4UAP8leXLYD&#13;&#10;kezZO0oG+GUe+jHq1uZRdXErvImX0mPyTQqBlgD9w0eeZcWVYE3r0x155JEjxxBt/vm8OgJ8OoF4&#13;&#10;tm6tEp+OXplFBtaqDNsl3+X0t+3CZLvWMwG57dryy6h37Q3htjaDBBtlu23GUxmtNjOrzzF064Rb&#13;&#10;49xeM+pWUPn8yI/8SPfABz5wGVfffIfab8HtbLml7YdtJyBnv0CvpPUjwKHivAmeSgJwNvEWIJ5H&#13;&#10;MG79apIrhcDWJyB4XgFFEzvs5ahAzNYnsb1rqN295p1suu+VFALzIGCF/Vb35+fBKXmEQAiEwDQC&#13;&#10;CchNI5TfRxJgiM3eCsSZTbFCzkDCyjm3dpkp24qrwkbCyJchsKAEBOQqGFdFnNfKuMov7yEQAvMh&#13;&#10;YF9OKyAkt5abBEsKgRAIgRAIgRAIgRDYugT23LpVS83WmoDBwk/+5E/2K8EOOeSQ/nJu67LpudVy&#13;&#10;SSEQAhtPYHjbgZWqSSEQAotNQD/NKtbFbqOULgRCIARCIARCIARWSyAr5FZLcJufbxPhW97ylt1H&#13;&#10;PvKR/ok/cNiv6pRTTulucpOb7DagMPP/ta99rX8IhOPsIef2Oa9xyYoBexl4aMTXv/71XbffOVdA&#13;&#10;0B4W9kQ59NBDx+6J5Zr2u7OazxOJKimPJyfaf6UGPu1+Pa7pqX32zXMte+xd9apX7ffXsPG2PRyU&#13;&#10;zy1F9olzK6+yuEXQ0/Jq3y63sFpNaH+9WZIVTfYS+uIXv9jv0WaPPrd8WnFo03y3BOOOwbikXM73&#13;&#10;9FNJ+XH2ePRpSVDVeeoteRqn82rFo9WQAq5WRrY87YVgg2n7ykmY2LNGvZXH05r8LuF985vfvDvi&#13;&#10;iCN2se9/GPGf/buw9rIHoPYSZLLJuTJh7vYe15sWbCIDnmKojSQyah8dLJUfM/uhuXXMsbhbDXrl&#13;&#10;K1+5b9/1WF2mjmRPObSB9sfLvozknQyo77iy4ONBC2QQd7JUCTft94pXvGIXK9x+6qd+alm3xpHt&#13;&#10;j33sY70MeNJyJde2StZDHiR9Q9B+0ma16qi+HhBDpuxvpL5klpxf5SpX6et70EEH1WUu8Y6Zenni&#13;&#10;q+R85+7YsaNfaXSJE5ovbFxsL8zaV4lMua1Lv/W0TnmSXWWshOmb3vSmvl5kxJ5P5Hk9E/2FnbLQ&#13;&#10;kdhZpazuVlepPzmhl2Z5gI2+7GE9+pv2usENbtDLmjzl7zp0Q/W/ugad6DraazlJH8RWu2s/1yk9&#13;&#10;p81tiUDGXU/bfuYzn+mzx1q/dT15KDN9RO9op0ras+TQd4cvPRjBQxJcY1JyHl0jL3lW/6PHTDzR&#13;&#10;v/rgqH1SJ+U76jc8P/CBD+zaN65shmPt4+TJa8oiaUO6+PrXv37/9/A/dgNLcupc3Ogw5ym7NmUn&#13;&#10;vSbZDvmqs35dzG01YBsK+oMc+J68yZt+JAO4TOqjw/LW39pOHyR3+hy5U0blVxfXo5vJh3K3dnCS&#13;&#10;Xqn8h+/6TdkTnFy3dD1OykCetTEZnzXJl7yQab4KPvJVZrJStgorcj2pDbQj/a3fSa3Ma5vPfvaz&#13;&#10;vc+l//NFKvntDW94Q9/3fcc28j2q/9PNjnecdMwxx/Rt57Nr0el1TX2Qz4DDLEn7vPe97921n6j6&#13;&#10;3fnOd+5tAJ00TGQJf23MR6vbtdnwagesltsOw+tM+1u7kS/lUPdWj2o3Mk3O8MBzmo8xvB59Im8v&#13;&#10;es7frilvfUf99J1x9rzNj77gW5Mz+s8+xfaExVLe9AfZKZkuuVN2MkQGR7XF6aef3ttAediCRltK&#13;&#10;ytrac/7HjW50o75/+J3+JW+SfA9f0rHs4JCRMusX+oNyeKCUvJQTF7pWG1Q/VM6yAY5rEz3HN1LX&#13;&#10;skeuzdfQPte+9rVnYtnmSddoe3qh8tRG+k3pG7LIV5ol1UNWHMuXwEVeZaOUv/RD+ZjkgK1mt0e1&#13;&#10;kXJ5qqp+wk+tpJz6bevT2RN8Fn+48vCuHdhZfbL2Bvc9WWBjy5bSiWyQcjiuEl+f3hy2ff3u3fF8&#13;&#10;U+0u8f/J8LCN+x9/8B+5IJN0hLz1xdvc5jbtIbt9ntbf+PKlg0dx3i2zwR/6mfzxL7/F35L+qD+X&#13;&#10;3JLHcfmP62/kUFsW62F/a4tT5SBL5MrfykfOtBFfRVm8luubtdfJ5/UjMNkzXb9y5EqbmAADyHET&#13;&#10;xGFQGQ4ONuPOuFQSHOBIPv7xj++/4iz82q/9Wq+QRykuBtKgwIo7g0UGnXLmTFI6ZYAZO9fnKBiw&#13;&#10;cGzaRHnWNdvvlYfh9KpkAC9fiRH6y7/8y/7pN+rxp3/6p/33Hgd+0kkn9YaFc0BpMqSehiegp9yv&#13;&#10;etWr+idbOsF+e8rGyZyWsFNXgSuOEAeB04MVBcuAGbAYkHLEWr5t3tqBYq96O/ehD33oTAE5ztFz&#13;&#10;nvOcXYOxX/qlX+oDUhwTySDxhS98Ye9QtNdkoP75n/9511eMtkGceisPY1/l4aw/8YlP7Afd4wbI&#13;&#10;HAGDBzKAhfYoR4YTUkaHg1ftjzWnbFxitJ7xjGf0zodj/uAP/qB3IjzhSHBWANZgUzs4FncOgAHp&#13;&#10;jW98497ZdDv2Sgae48pU32tnbS+4re30FU6I7/WPkncygC2Z0veGzgxHyePqn/e851XWu95x27lz&#13;&#10;Z/+qL8mTB2yU3Nf3k9615bOf/exdQec6lpPplnUvifMjsDJq4Kwfq6/+rb7a2kBW+TleysOZUEd1&#13;&#10;xV9bjxokayv5vOhFL9p1vkGOPAw6xyWOzMte9rL+yZx1XXs/CtJqe/L81re+9RKnK7eXRL4NPNcz&#13;&#10;IEe30rFkRd8gK9hx6LCrAY1AugGBfjht/0aDaU9u08ewfsQjHtHXzzU8TVmbC45oY3JUzqe+5xrO&#13;&#10;wXxacq6yc7IFPDnodKayl57Tx+RpskdfM+h75Stf2Wd93HHH9bqPk4nD2972tl4fDa+r35S+8dtd&#13;&#10;73rXXneO0zecWYM8OkC5BERK/9JXFXgymKR/MSWfq0nyf/7znz9yRTk9bI/WStr0vve97yUCchWI&#13;&#10;U25tJcClnSqYr78ou37IPuJKf+ib41hoC/vBlj6/xz3u0Q9i2GBtYYBt4KYN9G1t70Ex9O9y08kn&#13;&#10;n9y95CUv6VkbnD3ykY/s9R358Fu1gzIpL1tGluktfU57zKq7MJWf9sWJb0CGyqegSw0q2Vb5e5Fp&#13;&#10;/sa4RG70Cfy99JMKytFLzqUjlJuvoo74e40LwrBHdBnOEv2iTHgbzOLyF3/xF5coEkbPfOYzd31P&#13;&#10;Tk0kVvnpZQN3fpRE9gxOJRw8XdMx6oQrn+F2t7td//uk/xxPHp761Kfu8hvoarp0VNvQu/hrB7xO&#13;&#10;XwoIsbnKr69pB0HZ8p20Ax/Lb/NM+gg9Xv0ddzZXOehR7SZAq+/QpewQfafvTEv0XPkv+iWdx0cq&#13;&#10;/Snv8i3UTx8aZc/b6wiaaDNlJk+els4fEOjgf/OV6FP1UgfXEJiRL1nQX9i2oQ1lf//mb/6m97Ha&#13;&#10;67GJ73znO/uX7/W7xz72sbsCcuSodCxe/F/X8blNdImnX8uP/uajaW99nG1RH3ZHmdkAZWYDjj76&#13;&#10;6O5Wt7pVX0f5kVF2vuqqP6sr/0hfwoLN+Jmf+Zm+zuP0W5WNX0oHaB/stBHG8jQ+KB9TvfUHEzr6&#13;&#10;4dDnqvzq/WlPe1pv0/yNDxmi602+0BF8TP2l9I76ahfypb9qr2G/Ua4237rWKJ+OrLrmsB3qnFHv&#13;&#10;/Ou//du/7f2J9ndtwjf2ksjs7/zO7/RtxYev9Id/+Ifdz//8z/ftV9+173QEGWDHS/8IHBoDYjsq&#13;&#10;OYdNVm8+Dnl2zqiAHA5kXztWf2vHC21/Y7urv7GNsyRtVf2ZDPosfzItaS9yTW7lXf75sK85ls+m&#13;&#10;vylvm+TFd/eSyETb33xHLsmPvqOeylF+Cgaux1eg152vrl7smL6VtLgEEpBb3LbZNCVjnDhfFDXF&#13;&#10;QGEYYHFuKKWVJPkIlHkctMGFPNtkEMJQMGocO0EiQYW73e1u3Y6loBpjNO/EkWJQOLTKVImDzMFk&#13;&#10;REcFFuu4ae/yeP3rX98PhDgJbZ0Fpyhrjj5nhDN//PHH93WdFICads1F/R1rgxEywInhiA0TJhwn&#13;&#10;zjwmnKY73elO/VN+DXxmaQsGzLkGIgY5BlBtKu6uwSFhiO9zn/v0jhkDP68kmGL2Uzk4x8NyuA6H&#13;&#10;gIxwnN7znvf0MsC5NTM5ywBhXmWdRz7aV31f/epX94OhUfX1HafdYMOxVtpx+Dk7FRyusphdPvbY&#13;&#10;Y3uH2oBSu3KWBNs4p6P40CGCOZyfcqo4MJxK7wI6i5Y4qOqFh8AIx45cDBN2ZErwwepgTuw973nP&#13;&#10;XkfOOqg1ACCL+iAHENM2ua5rVPsIeN3rXvfaNcBvj63PdJoBGB2qDkPGBki+o/8cp37ku2bUK595&#13;&#10;v6ubwdjOpWA1mTBwxrpNyoA9J1jZ2RryuNqgXHuN5X5mA9m/E088sQ8cCyYME55e6kSnkgeTR4I8&#13;&#10;AnSzzJ5rN9fRXzEqWSBndLO/Be3mkdh+A3S6kN5t24E+1g7sr7rQ2WSOzR9OxLVlkQc5xckKae3Y&#13;&#10;2lfHkj1540TP0wvy9cR0QZjhANk58qWTyYxVDWRomFwHJ8fpRwIcBvV3v/vde1vFfs9iq4b5zvtv&#13;&#10;Phwfhr2ln/ka2tyExjQZwY5d4vNVonMMdod1o1fIoCANXqP0F7nWRgbX5M0AnH4RzKzgYl1npe/k&#13;&#10;VlsIOgsKjiqH7wQP1MskKUZsrrJUIHPU9fEQ5DMxyzfFs5Vj55BlZSATJkP4yvSJ1ep86VkSuVKu&#13;&#10;l7/85X1fqH5Z57qul37EZyDPgvp85VGBgjpvLd9xIFfa1sS2dm4T5lVmulZARrDfxIzjtZfzh8mY&#13;&#10;w4vdEKT49V//9T5AN87ekTH2zUp3MjYsh/xbHxPn0vvkcdY2Igt8R2MHfat8jSq/+vpOPf1ObviY&#13;&#10;gpHT+l3lsd7vyiVYzgfGUaKPTzjhhLFBn2pT75XYefpgXEAOf0FXx0lkQMB1mKq/Cfbpb3hO62/8&#13;&#10;SP14Wn+Tj/zIFZukr1ad23IoK10hyEaeBJL5CILgo/Rge+6sn9WTT8ev1RdG6SzHYMyOCtrRteRV&#13;&#10;WejPRZWpWRls5eMSkNvKrbuOdeNUmtGkBCSBEkp0JQE5SkYgjtIRcGNQOT8G1QbiZr04uZxnBpgh&#13;&#10;pSApTIqIw2bAUYbYKjKzvM5xPOdLMnvEqCh3OY3jnBRKmaHk1LfBuD6jpf8EBDizq1k5xRhT5gZP&#13;&#10;AorqrOzqq37qabDgM0XLwad8DawmDUaqjPN6F/ji2JWB5exJjI4Zygp+cF5XovzVj1E1W4eHdtOm&#13;&#10;GMvbdbQdZ5R8YELeOGkGpNr4l3/5l3vnuS/YhP8MIjjNNfsmkGfmmRwI2GCsvTnO5I2hdW3tIig6&#13;&#10;jyRvgdgXv/jFfdnJmuuTS/2qBoKtvPvMydPfOAGCs+UgYi6gROY56PInLxI510basGRencfJ/bj6&#13;&#10;CUIIkBnQc6g4CZJrW8ngGhJOXm3Svw2KreDTdsro+lamVH0xIAfa0jHawTkCQGTetdsyqwt5E3Ti&#13;&#10;jBtAuY6BNbYPeMADLrEaqBwbeUv6nPOtVlAP19HG5A/DWoXmWLJYKyXNOnJ01iPhYQDxT//0T/2A&#13;&#10;Wb3pHLKi/TnI2JWslOxyJOnjRz3qUb3zW7pxXJn1bcELdXZN9XUNky/kv9pG2+uH5FCwBgurNsbN&#13;&#10;xNK9Vqh617/kRZbkrV9LnF/56cucSQ65thiVyAAZJOvqrD9XUEoZ3K5XidM/rt5kBVPypT5ksdU1&#13;&#10;8i796/fTl3SegaHr/8Iv/MKKgwTqbIChz0gCkDUwxFo/1Sck1yJzlZQZxxe84AXdziW9pB+VbjIb&#13;&#10;rt/Rm9jREdqfHOtPVqR51y8Eh8a1V10LU4Fug9LhoN81alVZHb/Sd5wFtwxOya46sIN0srarwKKy&#13;&#10;awerTZRNHxU4G1cPcmHVt8EUbpI8yZ1r6O/kER8ybSLANfgh/r7f/e7XD6yG+SsvJvJWDvytdsFf&#13;&#10;22KjbK7pd3XymR/BdtHtZLdkfxZuykDXOQ8Duk6+kutZYVOTRezAtFVCdU356iPsgUAFm0qXqn/p&#13;&#10;8zp2+I5DTYT4DU/lG14bA4NmNpdekcg5HYAbGSdfdAD+jqcLtIN+8au/+qv9ao+yXX0GK/jPNciC&#13;&#10;vkM2JNcvecCCHsWXLGBAJwqeCX5pU08XVd5hcp7gBD0nsEyuyK68y4clJ+RA3vSb+gouqy+W/Ndp&#13;&#10;k8r6tfwNzL3zja3kc57yu6789SX9Rl30LTLiGLJRHPGnh8gVPaGe8pcP3UQPScpffsaw3rP+rR2t&#13;&#10;/OXbKSN5Y1/0Be2izOSZzqKPrVBXTuXgE/pdPfGsc/RbZdZG8mC76KQHPehBI31j1+UbuNNDW2kL&#13;&#10;XEoG9EdtJsjCPyCD3gURyaX24ivM0m/1de3DlpIXE4Suo4+QI/mSAe/aiVxKjhE4raSfmJzCRX0n&#13;&#10;+XR0WrVtnT/tXbsKHmljbcSfVn9csFZuSZ2x9WKP6ApJ8JTs0j2jrq19yLc6V9KvvHw3yjZjwk8j&#13;&#10;i/LEwArMNulvxk5WBmNdeU3rb/Q2HcSX0d8wG5WqTf76r/+6b0fHYKL+WPG/lE3/Iq/6j8/0IbnB&#13;&#10;ULu1sqJsAq6HL8l+29/IBNsxqr+Ra3KiHLWCzvHyqDFL6RX9oPoQO8P/w5D+1Gaj2mdU3fPd+hJI&#13;&#10;QG59eW/Zq1GUrQNBiZXDtdxKcwINohleisOAQdCJw0BZMcIUHqPBqDLYjIFrMvJuKXVbDidDotz+&#13;&#10;6q/+qle8BngGpRID4HZMs5IU2aREmZlNZYgFvyhU74wBx9U1VnK7TntNgwuJU+RWD69awUDRCzhy&#13;&#10;vtS5HBCcGIUdSwGyUQatzX9enxkvL/W27JqTJBk4Ufh3uMMdVnUpHP7+7/9+VzCOoynggYfBBseM&#13;&#10;QSQfjPXOpcGoVW4MO+NDHjgFAgPkclIya8kga09BHtewGoJx9j1nnTyVcWUUtYMl4LMMZCdd22/y&#13;&#10;I5MvWro9ibNCnhhXs3dmtQS0ta9U8k4OyYC6crYFQjASlOPwqbNZfC+Op75hhlki51YRmj1ejbxw&#13;&#10;isoxsoLKsnpJn3BdtzqNSurHkXS7K5n2N72hv1pRob6cc9/TH8qOfQWgOc/q6BzHto4F58SA0go3&#13;&#10;wT5OCZ0gcEJ3tAFU7MiYVSAcOPKEt/YvPYYpeZY4nXQIWZME7dy2MW2g2h88p//UxfUNaJVbWwrW&#13;&#10;6BNu0VE/TjWZMmgwgaAvkBWOMnbPfe5zO7eWkPdJOk/+BvoGZAYF8udA0k1YkVX5C5LqD/LHVF/R&#13;&#10;/9vAUVWfcy1woc+SS4N1OtPx+p5BlvbkdBqc6hcc7JpAqXzad33FzK8Xx/ZP/uRPdjmrHGBtNkvC&#13;&#10;1oDJOeRaIM/gpHSN+uJnoEc/0Q30Ddmke3FZSVLn3/3d39116m//9m/3Kyl8wdF2O4/8h0kbn74U&#13;&#10;FLQqiz7QX7QVO6TsXtqArVQ3NpUTb6LDefiTDYMJgQXlnyQP2oFtdR16nm11PRyUBbNRwYlhuaf9&#13;&#10;bQBjIOE6yqQe+qXBoP5Nrg2+lF3wUt0cb2Ct7vTyMJE7+qCCceqp38rbQMlEGp2pLmTASiKcDCD5&#13;&#10;GWyLutILbEMlZVRe+oV80Kf6Va1c17b41qCeLmNvTKTwI+hz8sSOLCegL0+60kse6lZ7DvnNbWTa&#13;&#10;aCVJOchNDWzpAP11kp7T/hgb4Er6sDz07dbGYGlVXAXjHGdQayWJtsBWfyab2lQ7k1nXp8vlTwbY&#13;&#10;h5XWr5iwPcqijbUjv1IAkZ4TqCIP7AKdJjDB7yIXfA7n+luZ24CJvOXFJgvGFUO+iOPk75ZH16JD&#13;&#10;BVYEatRR3ci2PoYPO+p4cjcukX0rtsgXHmTZOeRJ+f2u7GTONdRFW/lsVZBzKnCrXF6SYJngBh9T&#13;&#10;PgLd/IV5JUEtbNlXdlmZ+Tv8HG2PmwAs3ard9S1/K4u/+Qr8T3aPHnIO/SboYLJKvSUryPn2dPpQ&#13;&#10;t2l3gVUyhp9+Q8fQtRUoIWsYWMWJM53ALupzJk/JoXHJMO8hJ7rKNZSVrLsGP4U+0Sf4mGyd+pJ7&#13;&#10;9eFv0Ov6Y/Uh+oR9MxZhg4xdJL8rB1tRxw7LMMvfyuQlCdw+/vGP7+WdDVHm3//9398tG/qS3a6A&#13;&#10;HPk9fcm28J2HgXgnkkX9p03ak73HWd8fJnql7L++wB63tlZ/c83qb+S77W9sODmv/ka2yD//ovob&#13;&#10;f0p/o0+H/U270T98RX2VziIrfM/b3/72vSzS+bjrX1hob3Klrq5n8ktbs5GVf9vfyOGznvWsqf2N&#13;&#10;j6Xc5EKSl9XL7A1dK4CLO5Z00M4lX1E7lkypt3LTP9Xvh7zz98YSSEBuY/lvmatTUu0MAENDMawk&#13;&#10;cZw5K5QtY/Arv/IrvbJslQgF63qcJ4aKU8rRZcwoaEa/AnIrKcPwHMrQi2I1aLfUmRLkWDDY3pVl&#13;&#10;tYlyf8hDHtLffsdhqcQQeXG2GAdKmePBWFC8DGkFbuqczfguyMdAGRhhyinixAiMcGpbh6Nm6QzC&#13;&#10;DBicZ5DMYRYYwGRacFCbMsZu4xDI4fRVcm0GvQJvAl8cBHLNcTYYa52DOm857/IwmGTMybs251xZ&#13;&#10;4ae9OQCV1NGLUVVXzqd+YtBkYEceBYoWNakfdpz9qi+9weHXvvprW9/DlwISXtqXU6OO6svZwR0L&#13;&#10;/bFNnDqOEsfIoIkMcaAFjZ/85Cf37cuhFciuAbrzOb73vve9+wF1m98ifebccbDoN8mAwC0igq21&#13;&#10;iqr/Yek/wQnsDC7s61Qs6AoDGbfEtPq0zqt3Kwb0NbKmbZzTOtl0LsfONTitghbalxNKDw8Dcn5T&#13;&#10;Br/hL2FucsQ1ylH1vQCJl35nBYtz2JO1TmyKAYb6Cg60uqbqS0YFFQU5Of+CxmzNavXAcutmIIM5&#13;&#10;ptgqO+YGZQa4bT8yQDKINSDAnK2kM/QNg1Z15cy3um9YHu2qjQxaDQAELuSrb5HHedlacieRKzqQ&#13;&#10;bqCfK+nz2qLqYaDM5ht0CCTQgfR2m/QZcl95y+NhD3tYH1Chfyo5T2CAnZH/i5YmSbQteaVzajBY&#13;&#10;dhk/gzqBNkl/orvl3fLXb/gxBobyFhAXzNZvvAskm3hr+1eVab3f+R/amF5lR3E1ECVTQ65VNlzp&#13;&#10;JsdK+g0OZLJNBuSCTQIsEpkRVDCBM1x1pe9jYpKBfRQMYasF/wXSrHxq+2d7nVk+sw8CAWRHPiap&#13;&#10;lIVObRMd56VvqT8fQLtjo0zas03alM7Cw3HypoN/67d+q8+jbWP196L/yJYVusqEN5mlAzEYl+gf&#13;&#10;epHu11fYgTZ//VPAix9ER5g8oTf4jepPJ6jbeieMyIaAZq3QbfuLMmNN5+jfys4vVFf900TYkDsf&#13;&#10;gdziRy9iTzcJ1Klja+sEkkwiVh90LSzuf//79/5ey5A8eJFDbWH/PnKu/f/u7/6u16n80EnJ9fgl&#13;&#10;2ofupGsrubbgDPmii9wVxEdSd+MK70PbXudu9Ls2JNt8K7wlE6d0Z8vQ92RV4JH/LKm37+hWbeY1&#13;&#10;DMjJk33FQaJ3sWoDoHQP/aC/yU9/M17Q34zH2nJUfyND+pqJlGF/0+faRIboG/1FIkeCk/Y5pc/b&#13;&#10;RHd68ZXICRlTX8FT/Zkc6ucrTSZx2DH9AQP5PeEJT+i5tf2HfHmRWXbHWAFHciW4qXzsa9LiEdhz&#13;&#10;8YqUEm1GApRzO6iiaBmilSRBlRq0cdQosXGz7xQRY8xhNAhlNAWmyvleyfXHnUMJGohwIjgNBgqM&#13;&#10;CKNkxnHSgGZcnu33jIeBsrqU09/+7jNjV3sBqDtOjJGBw1ZIZorVpwbgnCzOJuMyzgHnsBi4CZKW&#13;&#10;nBgo1eq3aVw4hvbzGdd+vmeEW2PNUAumrTYJDJH3cmg4EwYGBp2tkW2vQ84FD8kcJgx0rYAxwFjU&#13;&#10;xGEyw8cp8FnSj6zQ4SyNqy/nwe0hgqPqS6+Q93EyzykiMxUkMQDg2JuFxsr1X7Q02DbAk+gYfZoD&#13;&#10;N07G+gM38D/9wQDCqiCJY6j9RwXjqpj0lcGCoBd5qmRGmKOIxaSkX+lTw2BcnSN/+tZqheKGaTnQ&#13;&#10;dZx35bdvXOl1fUrwSAC5tRvtOa5rX7JhcK89Zp6fBWroXwPYqk+bv/oaCJqV9lkywDUbvd5JQM2k&#13;&#10;A576jbZy66xg9Lh+5Ht6UuC5Atn6hsFCBVMm1cMAwH5tGBmMGEDSRSao2KV5JbaP3JGrNhhX+Wsb&#13;&#10;13MbaQ1wyJ3BoImcNvleoK78AQMUfV0btsG49hy+jDqRPXWWtDN9UwMz32FnYO5dMsgUXBnH3zH6&#13;&#10;oXoJgrIn+NHZVT7HbGRS9iqbcgjeWE1kZdC4ZKBYqzacjysfpvqI89g3ts7AkN7R500mCIQNg3F1&#13;&#10;Hefz7chcBaYE89gQ9nc1STnKP1UWtmJcOVyn2o0/Qh/5e2hr2TQDfBNlZc8dJzigrdvgQFt2gTOy&#13;&#10;RubodfmwUYLAlU97fPuZv8OGmlAcl7/+xL9pAzunLwXRTW5tVDp8yaZbvYbnqP7CFguctL/xEQS0&#13;&#10;hsG4qgMWZKrlQDdX/6zjBDwFSar+2pN/gWN7bh3vnR6ygorudIx20daCnLMk/cHkcBuMa8+jj12/&#13;&#10;9Kg+Ihi3EbalLdekzziYAGnlSsB8yFseWKsLXaG/af9iwfaMsj+Opc8riGcBRq3ilGfb38qf1I9H&#13;&#10;Bb8dX6n6m7Fc9Td6XX+rfBzLttJ9VpZJ6ktWPOxqGIzrD/jBf2TFHSJsAZsgCd7z0af15x9kMfJN&#13;&#10;ecicRDfqIxi2faQ9UXlNdpiIY2dqYcGi2Jq2rPn8fQIJyEUS5kKAk0wBVGJQhg5L/TbtnUNcSobD&#13;&#10;SylT6K2ybPNgiN3W8qQnPal7+tOf3j3lKU/pBx7tMfP4TNEaBBu4rUUyuDCz3K40HHUdCrZV9pwr&#13;&#10;K+VWo+xHXWe9vyMzbgsxkyOVQeGMt879qHJx1tyyUY67AAADaFZ+UiJnjJaB2qTEgWgdDwM9r9Uk&#13;&#10;/YOxr+Aj54BjKKA0LXFkDSprRp/zxqnQXxY1qa9bT7SzpJ8LKAlqV38fV3b1JfM1QKcTDJBH6QRy&#13;&#10;Qw6srK3ANifR3hscLLc34KQcdIfgpmDfNBkYV7b1+J4zK1AtMCDRQeS9lclR5dBvyIjBTyXs6ItR&#13;&#10;jnMd491gGMdWr7e/+2zwTW+VztLG5UDXsdrI7LhAXbWXlWiC7PhPSiY7tE05tpOOXe1vbAjHdZKu&#13;&#10;IX+CNBXM4dzqe+uZMLaqyqBd0o+0Ez02SzL4V0/nSVb7CbhUsHRUHvqnQA2dMypYOeqclX5H7gxO&#13;&#10;hysm2vzIpAGJgE4lAziB90r6NzlnH0vuDPLJXumFOnb4ro5kzwRJ1VcfFPQr/YWJcpTuIgt0El+l&#13;&#10;jhnm629y9pjHPKZfuWq1u4F6ydOo49f7O7JE31a/V++aCBiWBVfybxWrhJX2E4gqLr6vY7SR5PfW&#13;&#10;fvVfjvhPHspC1/nseibC6nojTpnpq2G7CXCbGNO3RiU6QbDE6kZPt3Ur/MMf/vDdDnWuFat1y6Qf&#13;&#10;9TX6sWRotxOaP8i6VVqHL/kZkrLQ91aGTUrkRh+Ylr/BOB1dbSLfjRyY86Mn6VplNbFeOkq5/e28&#13;&#10;SYldbPU3ezn0i62gqwAQbvKkF9rzRl1DIMextSJOQNdkxjD/4blkzaTvNFvN76sJBnlon7L3wzwX&#13;&#10;5W/2m54sueKDKvNQ/9VqP9/jR9aLI1nXHqWjq258NPpbwpAfIwBYib0a1d/Y52n9QSBrVH+rsYdr&#13;&#10;1Oo2d3NIJhFNprRt1P8w4j9+giBsBR2rP1cQeMQpU7/CuPoDVvw4fsAkP07g0ASUW51tV/LoRz+6&#13;&#10;16dTL5YDNoRAAnIbgn3rXZSCaBUq41bKY7m15RDWQE3Qwz5lBvKUuplNCp8ybpU+Y0bBmomkDKcZ&#13;&#10;1+WWyfEGAAI/05T9SvJ2zo4dO3Zzmsblg4161uw9J5fCX42yH3et9fyeAyKAVjPXWDPAFYSZVhbG&#13;&#10;p51B4xhzaiclLDn802RVGdqADed7nPM+6Xrtb2TZQLgcOitzDFTGrRhqz2WcyaNzKnEg3Eq7qEng&#13;&#10;0e1d1W+1l74+a33NfpbMG1CYLRw3YDHgtuLArLb+SjcZWD7ucY/r9wLDnI4Q3BaQqxVDi8qO46WP&#13;&#10;V8JBgGSWxJkVWCin2TkCB9MGZGRx2iBCXoJlxQ/noYPoO4OganfnGKDMEoTQjvrnpBlp+a02YWP2&#13;&#10;26BrWqIH6jg6YLWB+WnXG/5OzwsgVCBfWQQty2YOjx/+LfBPHiqIqr3kN64vOV+dydxab4ugHQRq&#13;&#10;DdanJUEMA+nSH6Vf6jzyNlz1YFVE1buOG/fO/ghkVGAQdzqk+g25d0ytrGZvrMZzixA9bJU2psP+&#13;&#10;YCWWcstbv1krf2JcvaZ9T56UrR0wGxhXvdvzyT6dXrehaos2SFrHOh+f0gHqj0Ork+rY4btBLXkg&#13;&#10;t5JB87SJtmEew7/ZEu3m+vQT/9K+YPSigJ+2Vt8qr/NxMSlE7yr7sN3oAgHbSuyL4O+s/VIwqQb7&#13;&#10;rmsVIHmblOQ9ix1wHLmvMvOf1XujkvYsmzGqDNqFLFWb+8wWTbJHzhkG2odtqI1MypWvrG/zo6qP&#13;&#10;jypLfSd/MkM/SfJil0v267jhuzLTE6Wnhr/X3+xhW34+yqRJkjpvI9/Jk2B5JX3T5NtQ51mVWMy1&#13;&#10;vX5UwSrjOb5NGwwj/wJy5b/jUg/bqmvh766BSvqbgOly+lv5k9Xf2pXA/Gl1qaT/sJuzJuUt2+Ac&#13;&#10;clfBvVnzaI9jb4z7JH2Xzf6jP/qj3p8lh/Kmj4f9mrzizYealU173XxePwI/XNK0ftfMlbYgAcqx&#13;&#10;NR4GgWVMl1tdTrO9Oihw+VI8f/7nf94bY8vVOXOUHQXDiFFUjF05G8u93qzHU941EJv1nOUcZwZW&#13;&#10;XWZJBkacQqvAJMaDI1lGbpY8Fu0Ys2SMcxkUhrs1aNPKq2042pUYJ7IzKXGUMOdsTUoCdq18MeBV&#13;&#10;zknnTfrNoKKCcY4TeFhOn+HolUPhfOwY5kVM6snZaQf92HNmh87buPLLo3UoSubH9UlOtgd7WN1h&#13;&#10;NlGbtbecmXF1e4O+NK39x5Vpvb43uG9v06Jf6du6hWFSOdR7OBgwuTGNO10yS/CCI9wGtFuZVi79&#13;&#10;hGOtHBLWZH1Ypv7HEf+RE22lDdcq0QHkaJYy0QN1nDoN67tWZax82cW23Q1WylGvY6a9D3UNvaFv&#13;&#10;jrMfvp9l5e606077Xf+e1c5qB4N68kG3kOfTf7AajkxqGzq29DS5M8HT6pBp5SF36k1PaWc6Rz9k&#13;&#10;Z1zDbwL/9hniqxhU/uVf/mW/v5SVYrWa/fCllU90u2uTtdaWTCvDRvwuIIcVrgKd7KgBZd1SV2VS&#13;&#10;X7djSfiauOK/DRN9UwFkv5FZ52I4S9K2+iebLrCnnVeTDFLVUb3kZzBrn1KBOZNEJncNYvkgdKA2&#13;&#10;86J3xyXyUSt6HCOI7Tu6e5YkeNTmb1WhQAU5GpXwdg0yOkuis4q3cpU+nuXceR6jjmzzNF9HWau8&#13;&#10;yj7OzrdlkzculdSxrae+q61rrEJe9dtWn9a5o971/9YndS7ZpoPGJTqC7ExLyt7aUeXWTouc6DFb&#13;&#10;S9BrNZEuSKb/VJ3pX3q4AnICoMZvbht2vjqSczaogrTax3en/6Cfaye6tE3OG/Y37TFrf6NTWt7k&#13;&#10;wjWVTeJPt+MHcqWNZpUVebSyqH5t0NHvy0nkzgo9d9VYhIGrLX7cwk9P4WNsLECvr2gTL3Vsy7Gc&#13;&#10;a+bY9SUw3rqsbzlytU1OgLPFsalECXAWVpIEGtyD79YygzBKlnHiFFNGXhS5GVxOE4NAiTKKpYBW&#13;&#10;ct1p5zAK8l+rxHDP6qhTzu1gech/rcq4lvkyVq0DQg6Ww5uDZ+DIaJIZrzYANKrsArqzGCvHtMcN&#13;&#10;Hb1ReU/7joNSg0XHkt8a6E871+/avxwYf3MwOBGLmNRzOJPstiN7vqw0kflJ9eXMG9wLutlHrZxw&#13;&#10;1/ObJ8cZfJGXRU8csFa/2h/Ra6XJYK+VvVH5zKpL9YsaOI3qF75rnVgybkA2q64j47MMxkbVYdbv&#13;&#10;6I5ZyzNrnmt1nH5et/65hoHPcleusTWtrtGP5DsuseXt6o1xx632e5NMbFurayflqQ7shMAROROw&#13;&#10;URe2WjKA9r2knwteLKe/K0sre0P2dLb9KgWrDMxrRY5yGCh5ScrIV7GSkb+iHJgu6mDJAE/Ayt5w&#13;&#10;6myyzEq4NiBHf1jFYhWipC2sCCv2/Zc/+M9xrW334AOvlSR2XRt7X05bttei27QbPWj1rnZTH/kK&#13;&#10;KHiRQXrKKnRtZsB7+A8Cq+o6lFH2hbxV0kft3bbSJMDR9vNhPnTutKBWe47ytmWuftEesx6f+Vxt&#13;&#10;IGSWa9LNFeCZ5fhxx/AxtXUlE9q/93u/V38u+53MkKFJaTPZlkn1GPUbeaIfjb88hRwPWyDwzUoP&#13;&#10;6Pv0M3nW7laCGrvxzfQvfqHFBAJWtfrQOfQpneEafIBhYHpUf7O/9krTcAxFTiqIKE/BQVsKrTTR&#13;&#10;La6x0kT+3QFkj+mXvvSlu1bD6cfsj5cHVTiO7hYUdTuxyTp2zPebxcdZKaPNft7ij0Q2O+FtUn7K&#13;&#10;po3+czbHzbbPgsQsq/Pt+8Q5MhjlgFH4EkVNgXt5UhzlT1lRyJQQI9g6H7Ncc9ox8lyuIzEtz/Z3&#13;&#10;zGpg234/6jOH0KsSp7lmqOq7zfZOhqp9lR2P5TrcjtdO8iIjbRBjFI95OHmj8p3lO8HC1inmqC7H&#13;&#10;YGr/NmCpfyyqDKinNpln4jBNq6/2NZjizNlwuBJ9YZ+qjWz/Ksss7+o6KWAySx7tMcO+1v5Wn/Wl&#13;&#10;5chjnTd81/btwFK/Xo5uJudrqXeVVz2XU6ZhHdfz76GuV3ZMl5OGukY/oj/GJW1Ar651Wq6NVfe2&#13;&#10;XOyHuujf5I5PUjp2Ofa16qnerY4wCGx1jusb/DztaU/rfRV7SmkfLNsAlEGn/Y68yLLgjodj0E3K&#13;&#10;Oqvdr3Kt9bs6W0XpNm6rWw2YrS6mh4oH++UWzerb2mHcU83Z4da2r7b8ZduxW2lSP8EYtxhrF0GA&#13;&#10;8jHJjJdVM1YAerG1zvFggXrgSLWbutGpJWsrLVN7HjmaNIB37WqL9rxF/8yuFLf1LqtA+SQ9t9zy&#13;&#10;aPdpk750yEbVd7n1Wcnx6mYLCuM0POgLTExC+K3+lrcgnMkjMmCVsYmhCsjVpAo7bDsX50kmgvS7&#13;&#10;dvJ5rfpbq9vJCXmZV5JXOym8knxNwnsYlu1EPC0dO+X0Kt1DR7v13ssepW6Dp688KEkwFPukxSSQ&#13;&#10;llnMdtl0pTJLRIlW4ihRGqtJZkvc/mFZMofIhs1WzFGalA+lXEqI4+0pimZpbGD+sIc9bLeZ7dWU&#13;&#10;o87lfK+lYa261PUmvVf96xhKdq0HrXWttXxvGbSfZ71my4VhX8v2mrVM444b1m/497jz6nvy71VJ&#13;&#10;fRc5qNAOUJVZf/JaadK2bf1H5WNQY2WH2yPaZCWDFRqemNU6eu0xi/R52NarZUfWlitv8+JBDjbq&#13;&#10;2vOqw0bns1p+wzaYpjtWK2+z8tKnl6OzcWj1inq0OmW1nJzf5iH/Yfn8zdd54hOf2D3kIQ/pgzt8&#13;&#10;FbfKG4A5X/+tfHxndTBfxf6VNt02OF003S0Y5/YnA2NlNmC2F1StVLF65L3vfW/ftBgYgJvkGJWG&#13;&#10;8rbaoIw2pttXmwxW7SvqCcUeKMXP9LCUCuS27SY4ZpCLAV/T/k3tFhmtHCoXJqsZ/Dp/mn1bbf23&#13;&#10;2/lDOcSYLK207/G55xng24ztgZ195J71rGf1ekJASB+ypZBJEOO3WqxhtZZV0FIF5OhJATy3i3o3&#13;&#10;djSWrH0i+WdWFw/TWvc3+rq9xmr780plbFhvQXgLT+zVSWe5Y8wqX5MHJd/KXvbGohX7sL/97W/v&#13;&#10;/d0dS3uVCxInLR6BBOQWr002XYk4DWZQ68lFKmAZc+usrLRSlKB947x+4zd+o78Op8hqF7Ozpy8t&#13;&#10;I2YAKlHoHjtvtvaRj3zkig1t5bee7+pRSnTadR3bOqTzXMHQzrZMK8c8fzcT1g6mVjKbqew1q0x2&#13;&#10;2hVk8yzrPPIa3pplFUHrAEy7hkFSK/vYLeqMOWekvcVa3Qxef/VXf3Wmzf3HsZjk5OhL9hPxhKlR&#13;&#10;TrPl/QaQVuMuspyou/JpW32Cw+p2K/pwNWkSu9XkOzzXdch6pZpQqb+nvQ913bTjt/rvdH27Io7O&#13;&#10;mLYSeMiEHLWDfbLV6t7h8ev1t7am12ZN6t6uaiBrdWutz/qKd7pgWOdZrsHGtjpWgGXcYAY/gbkH&#13;&#10;PvCBvV6zYsqqEb6KlwFma7Px/6d/+qf+TgCr5WbdC2yWcs/jGMEqt6jiaRWc287djiYghzvdqn4S&#13;&#10;efQAnXGTgkPb/vSnP71b7cBQu84raTdP/BaYEzwQhKx2E4CrVYCupw399qQnPal7znOe0+tlZWl1&#13;&#10;nOOsfnzmM5/Zy6C/V5LmWceVXH+rnUNO2yCp/R9tj9M+HGu5dd7ubaT+Am0CcPZco9dMgArS4S04&#13;&#10;Z1wmOa7unNLnrJDjpzuHPvEQE+NG+VQQT0BuuH+caw79Sf1NUHDYD5fTnm1bkhPlV3b20QMj9PfV&#13;&#10;pDb/1eTjXD6hJ7nSu/ixL8bEdBM9bdLZ95Xc0iowZ3W8rQWSFo9AAnKL1yabrkQCcfZiKMeV80Wp&#13;&#10;Lndfm2kVp8wocPlSRAbZrr1z585+U+WaUTFzSyFxqmZ5AtW0667X72aF1Kl1GMZdm7Itg+UYhsPg&#13;&#10;Y1wyIJk12GMgMSqAMS7veX3P8LaDQhvwGkTNmgxKMax6GjiZtV/UZP8MzkglM4TtgK2+H/eu/d1m&#13;&#10;U4mBLmenvluUd/UcrkRTX201Tyelra9Vu255N0MoKQOnyr5O5Juz4lYzmwxbDdK2RZvPInw2weCl&#13;&#10;P5BzOk6fXuQyFzfta6+teqCGgIu+rW/OouvIeTn0led2fjc4aAcjJiBMiLl1ctbEbpa9dg69sQhB&#13;&#10;aXK9HJ2vDuousR3qoZ9U8nfpF3LnWLI4LnBU59W78rR7RMmb3p6WXNPA0K1cBqZ0jRUMVs794z/+&#13;&#10;Y+8vVeDxrW99a7/dxqIF5OgWupEPZZ84t0fpw2yU/mjgVzLE/7j97W8/FosJ2lZXycu5ZHmRknbj&#13;&#10;R5mosd+fdtP+6m9rFLbDdxjwea06sVLFeeqCQ8kv++bYkr9Fqud2LQu92fZ9/Zs9TRutXiLoOb6W&#13;&#10;vmH8ZaJEEJ+t9x1bb2/K8gP554L+9J5gHN18+tICC/2oxnJskmO82rQe/Y2ckBe6jq6msxbR58KC&#13;&#10;7TN5wgcwqUC3CoS+7nWv68fHtbel1Yraph780DLN540n8MPR4MaXJSXYpAR0csuOK9knwIzGaowc&#13;&#10;JSigRkmX4yr/Uj6UO2VNwVst8pjHPGbX7RKUJkPbPiGnyrbI7xy8tq6TysrZY+gkTAw8bJRaqTjV&#13;&#10;35jUyrH6btx7GdBxv6/V92bMDGLKcTejs5yBOKPTtjnDbtZuUROj2AYgzcSXMz9LmQUf21WpZr4M&#13;&#10;NhcxaVN9tR2AmUXlqM2asFFnARoDnUnJsZ5AZRBVTtThSxtye1rzPe95z12rXDiMf/u3f7vb7faT&#13;&#10;8t2o30xCVHBZMJED27b9tHI5R3+y0gOP9Uza3grn1h586lOfmrnt6SPtnvR9AoIb7QBFm5522mnL&#13;&#10;wmPA064sI1+1smxZGc35YHbbwGcWW1WDpJINusWTQSuRNzq27Inv+RSz5F15kD22VpKPARpbW0lf&#13;&#10;omv0rRpE1m/encNXMfikm91qZJWFTdArGO1WUEGfaTqtzXe9PgvI1UbrdAh/TD2V121SkrqZ0LDP&#13;&#10;07hkZUyr++XRTiiOO6++rxV67Uq1+m2l7+Sfv3D6UhCgtbvkpm03fUPQzX5zbEcl57RtXoPi+l1w&#13;&#10;gp6uCcL6ftx7yTP5n9UPHJdXvh9NgI/cTvxq+/KjR5+x+7f6gElQ58zarrvnsHX/MtlZwU5bC5Fj&#13;&#10;AXwT/BL/azgJx+evcUutkPNe/crkB13Z+g5FkP5sHzKzmv6mXYfJWESZJbqZvqpy9V9O+c85fDS6&#13;&#10;cl6yIh98+M6tzlIUjOggbcCW21PdbfUeAkGHSVWmdiK//yH/LQSBBOQWohk2byE4aPZDoYAlCoET&#13;&#10;5wkvK0mCe/e97327u9zlLv1tH27pqOj+qPw4ThxCT0vkfFcyQzDK4Rul2OucjX4XQGgHSePKI0jF&#13;&#10;MGAvGSAwbO0KB+3Q/s3gGOzMkrTBLLdAYTlPngwJp75WOBhomeWZ1P5tfQRXzNpXYpTaAVp9vyjv&#13;&#10;9tLQbtpKwp2DOEuQykBQn8OnkoG6gdEiJnJi9UAbmOGs2N+tVllMK7cn/j384Q/vn3Rlk9o/+7M/&#13;&#10;2zVYbs/ltGBj4Fss9YXHPvaxvTPuFhUBDbqDg2IjdnsHlePY5tV+nqest/nO8tkkRzmujjeQNNM5&#13;&#10;S9L3seOY2XTdk8LcSrWcYPcs1xl3DM4etNPyw3sWHSN4IthUqxzHXaO+b69R322199oOogIc9CMb&#13;&#10;PIvtwIIjL5hS7W9gw2ZPWmG9XgzpNUEzQappyaDCyqUKMLMbVjVVIgv8EPJXyd5fVe/6btw7e8LO&#13;&#10;lh9hIG/lP39DEoSjj+ii+93vft2f/umfTgyqKQ8bZ5U/PVgBUP2T7ildNa48475fS5k3IGaTa0Bn&#13;&#10;kO02Vb4HeyWZCHLbf9mxUeVU37Lrfid/8qi2G3VOfUcHWEV473vfuw+M2SOY/lppUge2QJDNahK3&#13;&#10;uZX/OirPajc2wyC3EjvT+ibq395aV7ZlOHCu84er3hUvAABAAElEQVTvghf2IayHRjz60Y/edUvw&#13;&#10;8Nj8vTIC+q6N7UvXCZbQN7MG5QTn//AP/7APrLtV0GKA5QRpVlbqS561ln3+kleb7Zsb3/jG/YSF&#13;&#10;sukbFmm0D30RlB+uLub/1qS5YDu/hl4pe29sIyA3Kulvrlmp+tusdlD5qr/xiyzqaH0qdta4shI7&#13;&#10;YEXsrEle+vBxxx3X2whyYyJyJYl9MBZWTpM6tmPiO09K+JRNbFdf4zwro0n557f5E/ihpzL/vJPj&#13;&#10;FifA0TjxxBP7wV7NMAgI2JdhqHhnRWEWmXEUjGEsbVhpRmCa48Zpax0fhnfUXgKtc65MlPiiJIbI&#13;&#10;Jp3TBqoGswJPxZzRYJhaI22QxVEuJxgfe+9NC35wThjRaWXAzPVantpoWjtNY83JqSXt2ub1r399&#13;&#10;7/BMayeOktuBDJIk7c/Yt0Haadde79+xM5irNjIr/rKXvWymlU/aiRy4DUriPAg+toZ3veqjHiUH&#13;&#10;k2SATBpMlZxy2jxYQV+fJjccNH1DANKAio5wTrtapeproPfCF75wl1MncCHAX0Ehs7T2X9M/JH3i&#13;&#10;7/7u77pPfvKTu/pU5VXv6lfl9t2ketY583ynV7VvBdnttbJz585ddRx3LeXkgNk7hKxgx+mlZ7XH&#13;&#10;eiTs6CiD8pITt35py2n6yMCdrpslWDHUR+o2TW+sR/3nfQ2ONt1WgxF2gN571ateNdOl/uEf/qHf&#13;&#10;q0f/kwx4DIrWSx6mFVKbT1s9S1fqr29+85v77MgVXeC2qUrkweoufQcziQ3Ub6YF37ExQeZVMiQo&#13;&#10;bnPx0gPydF3+iX4lqCNAOC05R1CwVkGVra7VJdPOb38fyvw0PdqeO8tnZbWyuVbJCYKyswaDfApJ&#13;&#10;cIPPNynRN+S1dC4dbSJE0HNaYuu0MztB7xsYV0Bl2rmjfudf8G+0GR9Tm7k7ofypUef4Tnu1K/S0&#13;&#10;P7tbSfuZ7Gj70atf/ep+EF5tXccO3/mu7JvAOsYmq5yz0fZcOectU8O6r/ffbkeuIJC+TR/gXvpw&#13;&#10;XHm0vQexeJCJNiKLbCpdvJ5Jny99VtctHVV/r/Zdv/eSZvV1TLjq4zVhIeDFdlefEdgfjgtNTpho&#13;&#10;1GdcxzkmTci+7+iNcStvXUdQfVR/m9aX9Td6rO1vzqm7ENTbhLkJnZo4obPprFkCsPyVV77ylb2N&#13;&#10;IismmPj5GA1Tq8PHsVZH41l+cPlxxkazJPxb/aM+NeaY5fwcs34EEpBbP9Zb6kocKrd6ce45NhIn&#13;&#10;ybJlTnEp8+VWmrNEqZfC4ORSbJNmzCk/s7Yc+UqU6XB1lDLVgLaOm3W2vI5fy3f1eO5zn9s7iOXs&#13;&#10;ttejrDltBl4G1RIlbZPldul2neO3muFhbAzizbKMS/L0VFtKfxYDzwFtjSGlv9qZF86SfRCqnQw0&#13;&#10;Pbpb+44zshwjxsl+CWV4GHLOca0iGVfnjf7e7FltbKssHBjBIW2hvUcls2yveMUresew2smgSTBz&#13;&#10;6KiNOn/e37lmOWGc2jYw3l7LcfYZOnzpNoAa1ArK2OBb/666tOf4zKGhAzhQJQNmW62GqevWOVaB&#13;&#10;Wg0mkK8srslh9gCJkgV6wIoOg8iSMwPDl770pWODoeS8lXV9dbWyXmWe5V056UVBLYmc03dkpWaT&#13;&#10;h/mQH4NX++S5HboSHjb1rbrX92v5rp3uf//772ovA2IrUwRIsByVDPq1e1v2UcfVd2Sq2th36l+D&#13;&#10;gTpmq7zrQ+S3gjj6iL3J6hbtUfXE4zWveU2vO2q1NJk2KdDeAjvq3PX8TpBEu+vHpc/b6/uOPRBk&#13;&#10;Vm+J7yHo3gZIfE/urIIquSBr/BaDvnFBOflbkeWhL/wcySBG4LJ92p/BJXtVyWqp5z3veVODTILR&#13;&#10;Bp6lPwQMBV5Worvpsqqbcmjjefs09AUfQ/kE0OnsCoTWqmc2bFJy7gknnLBrAoVufuMb39gzrluC&#13;&#10;R53P1glqaW9JfQVGb3Ob24w6fKbvyLyVbPW0R+3GdzAROc4G+V5ZTEBXElxs5UHZrKA89thjd7Wl&#13;&#10;wbNtErT3OD2HKf+FzJVM8l8wn8a1yjLPd3xKr+gLJafzvMZG5qXN2NEKDgt+0p1WP43SN8qKgeAN&#13;&#10;3VGTSGT/rne9666xynrViZwNbXfJzbzKoL+WbzXJp2uvx/7yK+o8/gk/FlPfjVqF7Xv9uVbg0re1&#13;&#10;isxYsJ2EbK/lMw7soP7ms8QeuHNCfxvXltpPfz/ppJN29Tf9jH5v+5s+oMw7duzo86YD+KnyNxk0&#13;&#10;LvFRjVnUv3xh9bO6turZnus60/qb9jaWq+Cva7CP6jFOZ7kGO6+eZFzSrlaIjipHf0D+21AC6zNF&#13;&#10;vqFVzMVXS4BCZpA4LgZ/luKaVaQ4DfgoBAE0TpI9NkatTJu1DBTrz//8z/cOmGtSqhwVQReDeYNS&#13;&#10;zgoFZlBH4VspxMEupWOWw2C9lFddmzJqHXb18kRWGy8bkLgex7uUe523Xu+uyzml8C1NxpPyVG7c&#13;&#10;KWD1rL3mfH/MMcf0s0QVwGzLyuG81a1u1Q96fa+trBwy0yxYhQ8H3jXN+pn9cXsYw8rZYLgwGpcY&#13;&#10;U8dx4BgIKwUYIbNKDJu2M1hQzlmT/Dx5k2E2EJevIJVBGh6CvYyw9ufsGrRjYubSMRJDLuDitehJ&#13;&#10;Gz3sYQ/rnvzkJ/eBbYHYMqDk3YCvnARMOIUcR4OiCjZoRzOFG7UaUBvbW0nZDQYNnpSPA0F+ysEn&#13;&#10;VwbOj3vc4/ql/I41SNm5NEOtbmRefTlojtW+Vsr8y7/8S69z6vYgK2H0WX3ccZXIm9UUVhmWI6Rc&#13;&#10;D37wg3e73dPx5OxBD3pQf3uEoL9yCnZz1NuBY+XNeW/7mD6ozyir78mpPNcqqaeBBEaCh/qs/vyW&#13;&#10;t7yl1w2CsXiUrOiL+gb95laock71m1//9V/vAwDrqeeUn64SRNJftTv74ZYRASHtefhSv1Ym9cNW&#13;&#10;u9MBNQBq2Y4qOzlrV87Q52TBbUVkVD7asZWZNs/N9JmdMvgxIBSwIL8mXEyosM/kxMoC8m+whqMg&#13;&#10;imAQ2Sgnnh1gIxy3KEnZDHjURX8uO6jd2EH2nk9gssaxBiuCF27lGSUXBmzsg3PIgPoLBuMkb4M+&#13;&#10;fgGdwf7Rr3QBfwJX9otNw7oG8VhpA33Si56iAwSYf+d3fqc/Vn+0+oPskUX5kWt9Ulspu7z1XQO/&#13;&#10;laShzKufyZrf/u3f7tvUdVcr8+opaMgXoffIU+lXvt6OpQHrLDZeG9GtL3/5y/uBM/0l6EkP0AsY&#13;&#10;GyjiyB6w+3SFOwdqgpKfZpV1rXBaCTPnYK4vmEx2Pe1nYog86A9sKn2OJ11Lfuhadk2i89lbbdwm&#13;&#10;bf2bv/mbvfyyK9pY+d2u5pp0oMkzMqv+VtuQt+qX/DF5KIOyaN/1TupWtoyPIbghWGmVpProh8q4&#13;&#10;WZP6GWPoj1bAan9t5DZo9eQ38l0wIOtk3gSfCcEaY/B98aBz1tue0HH6tDKwo3SUsQH9ZDLbd34j&#13;&#10;Oystm/bV7yU6hB4mo/ooGZCGQUHf8d98j5tgUB3Ltg/3j3O88vGh9Gd2X1tUcnxNQNZ3w3fXsm2A&#13;&#10;fmQsWP3t//2//9c/+M94oe1v7KD+ZpzCDrT9jQ4a9jfluvvd797nTw7oA3aDD8s/b8cjgoHyF7Qn&#13;&#10;R/xX+cuT3lOXYf7qM6q/8aEd3/Y3PIyvn/KUp+yaeHnGM57R+3d0i0lq/o9zjIXoKmUxZqg7nuhg&#13;&#10;gcfWjikDfU6/8ZcqOdYedEnrR2D9tf361S1XmpGADiwgMM4pp1QcY1BXg26D6RrkCYAYVJmJ5jCt&#13;&#10;1AhUcT2C3CPozTJwmFxLAJCzTOEwNowSQ0SRGKhzbvztd8qJoXRcmziNAiBelKc6yZPzSrE7/4//&#13;&#10;+I97xTaLg9nmPY/P97jHPfpBg1kYKwQYDsoaT9wpWUaO0aLYDWLtq8LYjUraxTEGF5Sz+jJCVtgZ&#13;&#10;1JRBZWQwrICWQAWDxbhgMi4pl+AIQ8GBZrjly8Fm0MnCr/3ary17sKH97fP1/Oc/v3ds1Z3BVXaD&#13;&#10;Sky0P8eD4VfuGiBYtUAWDcLLoRhX/kX4Xj0YdSu4zL4KPKuTAcLpS/vJGbCU86udtL+Xz5KBw73u&#13;&#10;da8NXQ2oz3FcanDDeeOwMPoGbPdfWhlVj1knMx5Pb9BqwK0fajtBIw6Z4ELJJf2i72tfMkAPGThb&#13;&#10;CcP5HLavQa6Z7loxxqGulXA4DxNHzX6Vz372s/trcFrwNjhuZ3qdR67oDf1O/xPUNrAUNPKdQfmj&#13;&#10;HvWomQamw3LM+jeeni5tkGTQrc/RewaughO+a2WFHOGrn0iCcYK/dMJQN85ahtUcp/wGq3QNh1X7&#13;&#10;KjeOnEH9Wip9RM7JC4fdd7USW1uO0s/O16aVnCNvgxXncFh///d/f9d16rjN+K4+1ffJrSA+uTRg&#13;&#10;FPDhhONd8uoY/LzrR7gKVNlXUD6j+sdGcRFUJrMCGgY1gjIVIGBjyI8X20TeTdKRa/1zVOLXCEKT&#13;&#10;h51LwX+6RN8hc/wKegQn+dFFrqnvsJf6jFvd7REnwIlbJcysiKLf2CZ5ypsu87n6o+Pk5bcqu7by&#13;&#10;vf3CtMPwVq66xrR3ulKgTLm0K27qJcCgj/ABnvrUp15CV07Lt/1d3upJxxmUuk6Vn+3HZ5akrAaU&#13;&#10;ZPC1r31tzxkPA32+Rvl28tdWdJvfS38JbhocGwiP6v+zlKGOkRffSVuzV9rGOxtk5Z6yuoZ2Uxa6&#13;&#10;qMpCdxrU8m2GNggr/ckDIKyMw4ueI8tsC3tBT8nb91iwb95dS95sFk41uVJlXq93Pp3AKP9DnyDP&#13;&#10;Aorqqr0FF/jYmzmxBfo0OWY/yZiADnsp8EZ3aiO/0wnaiC9CNrWRYNxv/dZvjdU5a82G3mPr+MXK&#13;&#10;JGj8u7/7u325ydEjHvGIPnhW/sByy1M+nfGR/MivyTP+HDkgA+7uGCaLJQTv9RfyXYnubBdD1Pfe&#13;&#10;jRO8BL0r6Udk0FhgUirdxK5byMCfqP7mbiB2cdjf9Hltql74CMTpb3TCMFVbsx/2JJY/fYA7H1DA&#13;&#10;S/7K4bp8M3aWPtEu7AqdZeJrnH3S36yQbvubgOKwv/mb7jOWo+Plz+5YFS+wzEayV76vspBnNtN3&#13;&#10;2sVYQaBvaO+xcCwdWIntSFpfAgnIrS/vhb0ax2G5iSLimFidY0aPQluto6QMnCEDbsrSAJsxoOA4&#13;&#10;uV6jEgXDMa0NNBmGYaI0KZn73Oc+/a2hnA2GmHKtJJjE+VS39U6ULcOkzhQtJ2BUosANzBlFM2KU&#13;&#10;8KjEGDCEBsGCmwwexVuDguE5nC2BUAwZ4lkSx8RtynW7KCfaS2KUGZnlzv4zggIiDJAAjVUF8mJI&#13;&#10;vUYl55jVNHvOwK52Bn3UNdbqO86fIJNBGSfCKgtGVHDOa1RifA1EyYBZyZUO6EblvdzvOIZm8/Ud&#13;&#10;Awtl91ni2BlsVUDOd/q3oKkyu+XdbCAnh4PjNSrpu5xoesEAVvv6rhInyMDd4E6/pocMjO6/NFgm&#13;&#10;R6OSY6wkMijfuTRQV27BPAMn+qO95Z0+wNmqM+XlqLfto04cmrW+FUAfNdng3aBWeegw+sJrVCrd&#13;&#10;aACinbRJy27UOWv13eFLkwc2OnZ7sMEpB3Zcv6artQ99Z4VCBeS02yg7ox+5Fc3MLi7lZGoXCR+O&#13;&#10;6kbo9rXgSe/T/4L5gpYCCRXQF1Aalwz06Q39SN8dZz/Gnb/W3xu8KJPb+Aw0R9lB8muAw2aayBoG&#13;&#10;y4ZlZNMNUvkIOPEjMJrGSf7Kw7awMcNElvg+JdO1Um5Sf5QHPVETC/rEKHkeXmvU38pEBgRx9BED&#13;&#10;L/ZXEEXyuzrqG6vp82SGryfYS09KAp3623IGbtpMEJiv6PZpfsY0304drEbTziYT6K/VJrzpc7z4&#13;&#10;W3S6etEVpS9GXYMuokPpYDI3KtG3bk97/OMf3+dtQoCeI8ejZLnyYHP0STaOreO/bURSL0FWfjFZ&#13;&#10;ErwQiJC0H3nb7AE5+oXs8qMENEx+8z1a/3UUe0EldRfAsU3MavrUqPxn/U5gzAKIP/mTP+n7D5+n&#13;&#10;fC558Ln45isNyPGd9DV21HiBfyZgKfGn+PSjAnJk1qpRQSO2thKZGReQE4xiv5TVdSR93DXGnVP5&#13;&#10;etffrNxr+1sFupfT38bpYLoTC8z55wK2yjlNV9CZ9ITxMfszLv/qb1aFj+pv5IzMqSe9KThI5xpz&#13;&#10;6ZsCxV7jEv1pElxgUL8e5w+POz/frx+BjdH461e/XGkOBCgSnZrzySGhaChLikLUnTLlnM3TOLkO&#13;&#10;RcYxsUTYsnnBHUqQEpIYU4qJQyvqz2HkOHMaKK9RyTmUpAE0B1awj8PqeHXgOBnIbURSFzPm2FrV&#13;&#10;xrk3cOCwYo87x5Qjqa4cOO0yKakvAylvTqegHCe4jCzDJ1+z3wYWOAqUjDMew2tpezPNzjFLI6Ch&#13;&#10;fZzv2tVWw/Om/c0IMrLqWI6B2RsDNMZHQEQbMuZkUPkNxMmCum62xPHYsXTrjwGjdheUY6A5iWTS&#13;&#10;wAETbcW5UV9tJYC70QZW2QXYOLn6FOe9BrrKXAO4tk04N1YGkh99m+NX9XUuB5ODpi9rU/KuffVv&#13;&#10;stb2b86R8wWosJIcYzaQbExKZMUA0YSEcuv7+ohgkd/In0S3Ye72V7d2ayPBD06ncuqfnKm1Dsip&#13;&#10;t2CcgLy6cXzpR2VXHo4odvoeduRJuQVvsaPjNjLhKNBpBSw9hrU6CLZpOzKEIdsiiGvQZLXPzqWA&#13;&#10;qaT+dN6ogQado76eQGaQRd/pP/Sn4+kLsjhvW9UXbIP+Uy/tSlYFAaw8xNNqUXpSfTFlT7HRjzBl&#13;&#10;V303q55fz+oJttdtY2wK/cAO6uf0CZ2hHuwaOXF8qw9GlZXcqb/JOOdZFYPT6Us+BVtIRrCgNwye&#13;&#10;DGbpG4MlNgbDUUm+5InuVi56m9zJV1AO/+qPdN7hS7pMmfVHelxfXk3gRb3pKIM017cyEit2V5nJ&#13;&#10;hcksdVhNW5Mz/JSZ7pPkTYdPYz/kpryCnDjIS/vSX3SAcrN19GnZdm1Nh7n+PIJxVR6yVBPJ2o0N&#13;&#10;YQcqqF02yDXJGN9LWbwbGE9qNzrKsRiZICQTgiRW4LET7Ibz/a7d2HJ1xGSSvFXZ1/JdfbWPNhBM&#13;&#10;xIRN1i7koA20rGU51jpv9cNdHxSo0P5sjVXG2oi+0UZ4aCOyT8eyX/5eTX9abd3YMoFhMspX4Ttp&#13;&#10;I/4LfaQfrWYcIw86mH6TvzEDJvLEbZIMsOuC3OUDKqsxjTxHJTKlf7H7tVe4PqAvzKpb5EFfj+pv&#13;&#10;7OCo/kYHa8tp/Q0DPja7oYwmadgPzI1H+C0mRdXT9QUz2Q92lsxMs7P8Z5Mz1d/Kf9bf5CnvSuQR&#13;&#10;ywc84AG9/6QcpVfUk8zS+8qrXuwXLlYasj38wqTFJbDHUqOP3jl8ccuckq2SQA1gKdhZEoXE+FAG&#13;&#10;FITOTolwXv09a6LMOYcGDRJla4bea1xyDodZIE55ObhlDCge1+foMqoM5zjHuc1fnvKi/JWHwlNH&#13;&#10;ThSnT9BDXTmIlG4FlZRTAITyn5QoaIG+WrHCEFH+7Xm6ndkbjlolhsyx6ufcCsYwusqDO+VO0S5X&#13;&#10;saozhS1f1yUD8lXnUt6MTfHjnGDuPAZm0qpB5bXKpQ2WlRFzLp6uhSfnu1I5to6dlPCvVTRl/JQL&#13;&#10;ExzIIibaf1peAnlWURmASc7lCFe9J5VDQLD2ENFOZKUCNpPOW+5v2gl77aTu+JIXbWUQod+Rd5+n&#13;&#10;1dd5ZJzhlhxffW7aucspd/UpAVnXqzLrn9qfEzEuaVOyUfXVH5WbzuGkaFf11VbafJjIlkGoGX3l&#13;&#10;kJzHodNfpiXXMzDE3XUlDuLhSw4Mxm2if6pv1m1GyqlNcB3ndLZ5jPpsIO36krwETNR7UlLXYkdH&#13;&#10;trKCU7HTrzmK05IZcDqRbpD0TxymJe2tbygLmVJ+zui0pLx0XE2yaAcsK5iob/lsVc5f//Vf9ysA&#13;&#10;yJNVvI95zGPGZk/2DHwNrF1Dn5evc/V1XCQBGceUHuREK/u0RFYNULQ/G4avgd08Ev1YdoNd02/I&#13;&#10;/ixJPbH0Yt/w9J0ylizQk+qIx6SEoTriKJFF8j1rWSblPfzNk5Zf8pKX9H3Yb094whP6SZ6SD7zJ&#13;&#10;lnaip/Ux5VCX1qYO8x33t3zYk+JE3nEiuziVP6HP0LmzpuqPZAp/8iFf3yu3vHAUKNcGk2yO8vEh&#13;&#10;9GtJXzC4G1cedSI3bLDraj/tTuYNxtRJ/ayiYcP8LukPs7Yp/SQ4g5vEbyD3K9V5ZZvkR4dUX/U9&#13;&#10;NmXblU/51WctkusJHlQ58GttEBlT12o3TJeTyBcZ1qbk2N9kQn3kXfJMJqbJszYQNFJe7ckmChLN&#13;&#10;ktg4ZXBt9SFP4/SdY7SJ/u+9eKg7WayJLvbQ5HElgcpRgRRl1i/0BzJMJvGclMizYANZJQ/yFmCY&#13;&#10;lJSnVsk7jr9Oh47rN5WXNuF/kAFs/a1PaSPnaiO+BFmc1kbytHWLPCTnKDd5npSwYYPblWh07jgf&#13;&#10;k9ySJ5Mvyq6NJKzYbT77JB0zqSx+q37Bp6OH1Md3eKhTewdBm5d+bIxXPjZbQ8+MkzXnkg2BKPWR&#13;&#10;9HcyNk1G+oMH/ynnuP5GfrVl9eVZ2rLNXv3lr7yYKy/5JCt8rsq/7Owof7XNrz7P2t/qeO+uW+Ug&#13;&#10;s2Xv8S79ibm2InuT9CfZ087tKkvyPosf15Ypn1dHIAG51fHL2SEQAiEQAiEQAhMIGORy9gQ5OIkG&#13;&#10;hAaU0xIHWLCmnqjJ0b3/0m3IHvyStDUIjAvIbY3apRYhEAIhEAIhEAIhMJnAJZcbTD4+v4ZACIRA&#13;&#10;CIRACITATAQE1cyae7KlGWmrDu076daP4QrEYYZWPgrkWXEkmdmeZdXeMJ/8HQIhEAIhEAIhEAIh&#13;&#10;EAKLSCABuUVslZQpBEIgBEIgBLYAgboV0C3Fbn0RoHObjVte3Jo77vZJQTj717jd2u0ZbrlwG860&#13;&#10;25a2ALJUIQRCIARCIARCIARCYJsQWJtNGbYJvFQzBEIgBEIgBEJgMgF7mNgjs4Jv9id74Qtf2D8g&#13;&#10;w5459kayj4l9UOzj40EVnsDrSYz2NpHsB2Rj5ayQm8w6v4ZACIRACIRACIRACGweAlkht3naKiUN&#13;&#10;gRAIgRAIgU1HwCo5T7i0Su70pSdQ2hj5LW95S//gABtX21vOhvo2N7ZBsc3pBe1szuw7D0449thj&#13;&#10;u2OOOWbqBt2bDk4KHAIhEAIhEAIhEAIhsG0JJCC3bZs+FQ+BEAiBEAiBtScgIOeJXQ984AO71772&#13;&#10;td3HPvax/ilsns7qNS55Wpinrdlv7o53vGN32GGHjTs034dACIRACIRACIRACITApiOQgNyma7IU&#13;&#10;OARCIARCIAQ2FwG3qx5//PGdJ6W+733v61fAWQlnXzkPfXDLqn3i9t9//+4yl7lMd5WrXKW71rWu&#13;&#10;1d+m6lZVq+SSQiAEQiAEQiAEQiAEQmArEdhjaYPli7dShVKXEAiBEAiBEAiBxSVw5pln9gE5+8d9&#13;&#10;9atf7fxt/zgBOU9evfzlL99d/epX74466qjuile8Yv/94tYmJVsNgX/7t3/rTjnllH4fQfnc6U53&#13;&#10;6ldTribPnBsCIRACIRACIRACm4VAAnKbpaVSzhAIgRAIgRAIgRAIgRAIgRAIgRAIgRAIgS1BIE9Z&#13;&#10;3RLNmEqEQAiEQAiEQAiEQAiEQAiEQAiEQAiEQAhsFgIJyG2Wlko5QyAEQiAEQiAEQiAEQiAEQiAE&#13;&#10;QiAEQiAEtgSBBOS2RDOmEiEQAiEQAiEQAiEQAiEQAiEQAiEQAiEQApuFQAJym6WlUs4QCIEQCIEQ&#13;&#10;CIEQCIEQCIEQCIEQCIEQCIEtQSABuS3RjKlECIRACIRACIRACIRACIRACIRACIRACITAZiGQgNxm&#13;&#10;aamUMwRCIARCIARCIARCIARCIARCIARCIARCYEsQSEBuSzRjKhECIRACIRACIRACIRACIRACIRAC&#13;&#10;IRACIbBZCCQgt1laKuUMgRAIgRAIgRAIgRAIgRAIgRAIgRAIgRDYEgQSkNsSzZhKhEAIhEAIhEAI&#13;&#10;hEAIhEAIhEAIhEAIhEAIbBYCCchtlpZKOUMgBEIgBEIgBEIgBEIgBEIgBEIgBEIgBLYEgQTktkQz&#13;&#10;phIhEAIhEAIhEAIhEAIhEAIhEAIhEAIhEAKbhUACcpulpVLOEAiBEAiBEAiBEAiBEAiBEAiBEAiB&#13;&#10;EAiBLUEgAbkt0YypRAiEQAiEQAiEQAiEQAiEQAiEQAiEQAiEwGYhkIDcZmmplDMEQiAEQiAEQiAE&#13;&#10;QiAEQiAEQiAEQiAEQmBLEEhAbks0YyoRAiEQAiEQAiEQAiEQAiEQAiEQAiEQAiGwWQgkILdZWirl&#13;&#10;DIEQCIEQCIEQCIEQCIEQCIEQCIEQCIEQ2BIEEpDbEs2YSoRACIRACIRACIRACIRACIRACIRACIRA&#13;&#10;CGwWAgnIbZaWSjlDIARCIARCIARCIARCIARCIARCIARCIAS2BIEE5LZEM6YSIRACIRACIRACIRAC&#13;&#10;IRACIRACIRACIRACm4VAAnKbpaVSzhAIgRAIgRAIgRAIgRAIgRAIgRAIgRAIgS1BIAG5LdGMqUQI&#13;&#10;hEAIhEAIhEAIhEAIhEAIhEAIhEAIhMBmIZCA3GZpqZQzBEIgBEIgBEIgBEIgBEIgBEIgBEIgBEJg&#13;&#10;SxBIQG5LNGMqEQIhEAIhEAIhEAIhEAIhEAIhEAIhEAIhsFkIJCC3WVoq5QyBEAiBEAiBEAiBEAiB&#13;&#10;EAiBEAiBEAiBENgSBBKQ2xLNmEqEQAiEQAiEQAiEQAiEQAiEQAiEQAiEQAhsFgIJyG2Wlko5QyAE&#13;&#10;QiAEQiAEQiAEQiAEQiAEQiAEQiAEtgSBBOS2RDOmEiEQAiEQAiEQAiEQAiEQAiEQAiEQAiEQApuF&#13;&#10;QAJym6WlUs4QCIEQCIEQCIEQCIEQCIEQCIEQCIEQCIEtQSABuS3RjKlECIRACIRACIRACIRACIRA&#13;&#10;CIRACIRACITAZiGw92Yp6HYp55lnntmdc8453cUXX7xdqpx6hkAIhEAIhMC2JbDffvt1Bx10ULf3&#13;&#10;3nHJtq0QpOIhEAIhEAIhEALbkkC8vwVqdsG4F7zgBd3Xvva1BOQWqF1SlBAIgRAIgRBYKwKCcccd&#13;&#10;d1x3netcJ0G5tYKcfEMgBEIgBEIgBEJgAQkkILdAjXLGGWd0T3rSk7ojjzyyO+SQQ7o998wdxQvU&#13;&#10;PClKCIRACIRACMyVwFlnndWdeuqpvc2/xjWu0R188MFzzT+ZrZzAhRde1H3vexeuPIMFOnPffffu&#13;&#10;Lrjgwkz2Dtpk77336plo66QfEthrrz27PfbYY8vI/w9rtrpPmOyzz17d+ed/b3UZbcGz99tvnyUu&#13;&#10;Fyz1py1YuRVWaZ999u4uvPDC7qKLAqVFuPfe4huLpV/EXPTtjUoJyG0U+RHXtULu/PPP7x760Id2&#13;&#10;t7zlLbt99913xFH5KgRCIARCIARCYCsQ+NznPtc96lGP6s4+++ylwW8GeYvUpgaXZ5113iIVaUVl&#13;&#10;WYohdJe97KWWZOzcJRlL4KmFePDBB/SBynPPPb/9ett/PuCAfZdW6+7Vffe752x7Fi0ATMjMmWfa&#13;&#10;Wqj9ZXt/pmME/c8669ylAFTAlDRc5jIHLm1DdX4CuAXkB+8HHrjfUsC/Wyj7KqC8zz4HDEq6fn8m&#13;&#10;ILd+rGe+0qGHHtodfvjhnX1lkkIgBEIgBEIgBLYmgQsuuKDbf//9t2blNnmtasBd75u8On0AYavU&#13;&#10;ZR5tYUBYKVyKxPff8Sgm9b77Edv7r5bP9iaxe+3D5Yc8ol9+yKL9VFxKr9R7e8x2/Jx7Irdjq6fO&#13;&#10;IRACIRACIRACIRACIRACIRACIRACIRACG0YgAbkNQ58Lh0AIhEAIhEAIhEAIhEAIhEAIhEAIhEAI&#13;&#10;bEcCCchtx1ZPnUMgBEIgBEIgBEIgBEIgBEIgBEIgBEIgBDaMQAJyG4Y+Fw6BEAiBEAiBEAiBEAiB&#13;&#10;EAiBEAiBEAiBENiOBBKQ246tnjqHQAiEQAiEQAiEQAiEQAiEQAiEQAiEQAhsGIEE5DYMfS4cAiEQ&#13;&#10;AiEQAiEQAiEQAiEQAiEQAiEQAiGwHQkkILcdWz11DoEQCIEQCIEQCIEQCIEQCIEQCIEQCIEQ2DAC&#13;&#10;CchtGPpcOARCIARCIARCIARCIARCIARCIARCIARCYDsSSEBuO7Z66hwCIRACIRACIRACIRACIRAC&#13;&#10;IRACIRACIbBhBBKQ2zD0uXAIhEAIhEAIhEAIhEAIhEAIhEAIhEAIhMB2JJCA3HZs9dQ5BEIgBEIg&#13;&#10;BEIgBEIgBEIgBEIgBEIgBEJgwwgkILdh6HPhEAiBEAiBEAiBEAiBEAiBEAiBEAiBEAiB7UggAbnt&#13;&#10;2OqpcwiEQAiEQAiEQAiEQAiEQAiEQAiEQAiEwIYRSEBuw9DnwiEQAiEQAiEQAiEQAiEQAiEQAiEQ&#13;&#10;AiEQAtuRQAJy27HVU+cQCIEtTeDiiy/uLrrooi1dx1QuBEIgBEIgBEIgBEIgBEIgBDYzgQTkNnPr&#13;&#10;pewhEALLJiBQdeqpp3b3ute9urvf/e7dySef3J1//vnLzmcRT/je977XfeITn+he9KIXdZ/73Od2&#13;&#10;K+JZZ53V11edX/rSl26ZOu9WyfwRAiEQAiEQAiEQAiEQAiEQApuEwN6bpJwpZgiEQAjMjcCZZ57Z&#13;&#10;B+UEsP7v//6vs6Jssyd1+fd///fuGc94Rrfnnnt2N7vZzXar0oUXXtjX2ZdHH330lqjzbhXMHyEQ&#13;&#10;AiEQAiEQAiEQAiEQAiGwiQhkhdwmaqwUNQRCIATGERCQO+OMM7qPfexjfZBx3HH5PgRCIARCIARC&#13;&#10;IARCIARCIARCYOMJJCC38W2QEoRACITAqglY5WcVnFdSCIRACIRACIRACIRACIRACITAYhNIQG6x&#13;&#10;2yelC4EQCIEQCIEQCIEQCIEQCIEQCIEQCIEQ2GIEsofcFmvQVCcEQmD1BOwx95GPfKTfc+0rX/lK&#13;&#10;d8EFF3QHHXRQd41rXKO78Y1v3F3rWtfq9tlnn90u5Li3v/3t3Sc/+cnuhje8YXfHO96x++///u9+&#13;&#10;X7f//d//7R+icJnLXKa7znWu09361rfuLn3pS3d77LHHbnnUH6effnp/ngczfPe73+0OOOCA7trX&#13;&#10;vna/L5y/3/nOd/b57dixo7vJTW7SffjDH+5e9rKXdf/zP//TZ6Esz372s7urXOUq3S1ucYvuzne+&#13;&#10;c2W96/28887rH2jhFtevf/3rfVmucIUrdNe//vW7G93oRn35dh2cDyEQAiEQAiEQAiEQAiEQAiEQ&#13;&#10;AnMlkIDcXHEmsxAIgc1O4DOf+Uz3+te/vjvllFO6L33pS/1+bG4D3W+//brLX/7y3Xve857u2GOP&#13;&#10;7YNql7vc5XZV18MhPFTB7z7b0+1Nb3pT/7TTb3/72/3fAmuHHnpo94EPfKB76EMf2l31qlftH8BQ&#13;&#10;mXgCrGDbW9/61j4Y+LWvfa0799xzu3333be70pWu1H3oQx/qA2XO92RYgUEBOYE416okaPeud72r&#13;&#10;O/jgg7tLXepSlwjIffOb3+ye85zn9IG8L37xi33QT3DQscp/29vetjvuuOP6slaeeQ+BEAiBEAiB&#13;&#10;EAiBEAiBEAiBEJgfgQTk5scyOYVACGxyAgJbL3nJS7qTTjqpfwqplWJHHXVUv0LtG9/4RvfRj360&#13;&#10;D9R9+ctf7gNsd7rTnboDDzxwt1pbefbxj3+8s8pNIE/wzsozQTIBtf/4j//oPv/5z3eCeb/xG7/R&#13;&#10;510ZCLS9/OUv748TgLvd7W7XHXbYYX1Qzkq2k08+uQ/gnX322X1wsM77sR/7se6Rj3xk94lPfKJ7&#13;&#10;85vf3F9P2a5+9av3K/LquHr/4Ac/2AkS/uiP/mh3/PHH94E7q+Te+9739mX32eq629zmNv3KwDov&#13;&#10;7yEQAiEQAiEQAiEQAiGwlQjsuefoO1ZWWsfv3wCzR3/3yXLztif00r+kbUQgAblt1NipagiEwHgC&#13;&#10;DOAb3vCG7l//9V97A3qPe9yjD0i5TdXqOKveBNpe9apXde9///v7wNfVrna1/pbQNlcr17761a/2&#13;&#10;wa4HPOAB/S2gl73sZTtBtJvd7GbdU5/61O60007r3vjGN3b3ve99u/3337+/nvxf85rX9LfKWkV3&#13;&#10;z3ves1+FJzAnT+f4fefOnd13vvOd3QJyRxxxRHef+9yne9vb3taXy62xblP9iZ/4iW6vvfZqi9d/&#13;&#10;/sIXvtAHCu9+97t3P/7jP94HFQXorLh7wQte0K8MtELQ7atu1U0KgRAIgRAIgRAIgRAIga1GYN99&#13;&#10;9ur23W/v3hefZ9322mvPpfHDPktb3FzSDx97naVA3Pe+d2F37nkXJCg3FtLW+yEBua3XpqlRCITA&#13;&#10;CghYHfeOd7yj+9a3vtUHs0444YROoKv2ebMSzko3t5BaIXfqqaf2t57aL07ArpLAnv3h7CFnhdue&#13;&#10;e37/2TluVz366KP7INunPvWp7owzzugDd1e84hX7oJkVcFbgWWEnmHaXu9yl81ulm9/85n1Z3MZq&#13;&#10;pVybXMOednUtZd57770vsc9dnWN13q/8yq9017ve9frjfC/w5poCfspmFZ8gXVIIhEAIhEAIhEAI&#13;&#10;hEAIbDUC/GUBs32+/Y3uvKV9ny8+5+y5VfGipbytdFta7zZTnnss+fF7H3a1bt8jj+rOO/97/Z06&#13;&#10;M52YgzY9gQTkNn0TpgIhEALzICAYZmWb20xvectb9sE3+8ANk9s8jzzyyP6BDR664PZOe8G16ZBD&#13;&#10;DumDbxUgq9/87XwOgMCdgJd946xic7uqlW9WxAm+2a+uTc697nWv293gBjfob2ltf1vuZ2XwErRr&#13;&#10;k5V1V77ylftVe1bsCQ4mhUAIhEAIhEAIhEAIhMBWI7DkjndLTnl3wdJ+yme+4XXdxd/8+tyquPfS&#13;&#10;CrkLL3L76YwBuQMP6vb/6R3dgde+jiIlbSMCu4/GtlHFU9UQCIEQaAl4mIPVb5J93qxEq9Vx7XHn&#13;&#10;nHNOf0un7wTUBPGGATkr5tx2Okzy86CFSp7eWob605/+dCdvt5C6xXUYzHOOVWw/8iM/0u8/V3ms&#13;&#10;5N1tuKPyl5eVfAKEyiZYmBQCIRACIRACIRACIRACW5bA0tYwF3/nW91F3/7m3Kp40VJA7uKlgNxF&#13;&#10;swbkLlgqw9lnze36yWjzEEhAbvO0VUoaAiGwhgQ8ebRWxL361a+e6UoCeGeeeeYljhXQEtgaldo9&#13;&#10;3SoY57i6vmCcp6qOS56E6tWeO+7Ycd8L7I0KNjq+vpf/aq4x7tr5PgRCIARCIARCIARCIARCIARC&#13;&#10;oOsSkIsUhEAIhMASAcE4ASjBsFvd6laXuGV0FCQPdWj3eatjBLXGrUCrY4bvtVquAmLD3+vvytut&#13;&#10;tStNbVBwpXnkvBAIgRAIgRAIgRAIgRAIgRAIgZUTSEBu5exyZgiEwBYiYNWZQJWA1wMf+MDupje9&#13;&#10;6a7VYutRTbeyur4Vd7VSb9R1rcpza+ukVXSjzst3IRACIRACIRACIRACIRACIRACi0Pg+4//W5zy&#13;&#10;pCQhEAIhsCEEDjvssD7IdfbZZ3df+cpXdu0nNyzMd7/73c4TUd/97nd3n/jEJzrHzyNd/epX75/W&#13;&#10;+sWljWVdY9TtolbReYjEuKefTltdN49yJo8QCIEQCIEQCIEQCIEQCIEQCIHVE0hAbvUMk0MIhMAW&#13;&#10;IHD961+/85RRgbD3ve993Ze//OVLPNTAbaKexvr0pz+9e+xjH9u96lWv6jyNdB7pJje5Sf/Ahy99&#13;&#10;6UvdJz/5yZF70wnWCQKOuqZgXBuQywMZ5tEqySMEQiAEQiAEQiAEQiAEQiAE1oZAAnJrwzW5hkAI&#13;&#10;bDICnm4qKHfggQd2b3/727t3vOMd3ec///nurLPO6s5fevqSVWunnXZa97a3va0Pyrm99EpXutJM&#13;&#10;e83NguLoo4/urnnNa/aHvvGNb+w+8IEP9A96cG23qArGnXjiif0TYEflZ8+6ffbZp//JSjoPifC+&#13;&#10;mr3mRl0n34VACIRACIRACIRACIRACIRACKyeQPaQWz3D5BACIbAFCOy9997dfe5zn+6MM87oPvzh&#13;&#10;D3d/8zd/033qU5/qbnGLW3SefPq1r32t27lzZ/fBD36wX4l2zDHHdDt27NgVBFstAsG9448/vr8l&#13;&#10;9SMf+Uj3/Oc/v7vtbW/bHXnkkf3tsyeffHJ3yimndN/5znd27XXXrohTfvvg7b///v0trQKHgoaX&#13;&#10;v/zlO8HGpBAIgRAIgRAIgRAIgRAIgRAIgcUhkIDc4rRFShICIbDBBG5wgxt0D33oQ7sXv/jF3X/9&#13;&#10;1391J510UvemN72pX2VmBZpg16Uvfenulre8ZXeve92rO+qoo+Za4jvd6U79yjYr5L7whS90f/VX&#13;&#10;f9VfW2BNsE1gzV5zp556ah8UbJ/k6vOVr3zlzq2vAoqve93rure85S190PCZz3zmXMuZzEIgBEIg&#13;&#10;BEIgBEIgBEIgBEIgBFZHIAG51fHL2SEQApuQwAEHHNDfHupppgcddNBue68Jtgm0WQ33/ve/v79V&#13;&#10;1IMbnHP44Yd3P/VTP9UH5K5whSvsVnNPPbXKzW2nhx566G6/1R9WtMnniCOO6PeqG17bKrf73e9+&#13;&#10;3fWud73+ttmPf/zj/X5x9rYTaLvDHe7Q72/ne8fWLaqV/7Wuda3u4Q9/ePeKV7yi+/SnP93X63KX&#13;&#10;u1z/s4Bd3RJ7yCGH7FbnOt+7FXXqaVWgsiaFQAiEQAiEQAiEQAiEQAiEQAjMn0ACcvNnmhxDIAQW&#13;&#10;mIDAlJVwVqGNSwJWd7vb3frXuGOG31/jGtfoHve4x/Wv4W/1t2vf9KY37d785jfXV7vezz333O68&#13;&#10;887rbzO94Q1v2Afgdv34gw8e1GBvO8cJllk11yZBwRvd6Eb9q/3eZ8daMTctPeQhD+m8kkIgBEIg&#13;&#10;BEIgBEIgBEIgBEIgBNaOQAJya8c2OYdACITAzATsEffud7+7s6LthBNO6K52tatdYhXbt771rX6P&#13;&#10;O8E7K9iGq/RmvlgODIEQCIEQCIEQCIEQCIEQCIEQ2FACCchtKP5cPARCIAS+T8DtrO9973u7L33p&#13;&#10;S/1ecG5PPfjggzur6i6++OLO7bXve9/7ug996EP97aqHHXZYv59c+IVACIRACIRACIRACIRACIRA&#13;&#10;CGw+AgnIbb42S4lDIAS2IAF7xNl77stf/nL3nOc8p18Jd+tb37pfBefJqlbPuc32c5/7XHezm92s&#13;&#10;89uBBx64BUmkSiEQAiEQAiEQAiEQAiEQAiGw9QkkILf12zg1DIEQ2AQEPL3VAxme/OQnd6eddlr3&#13;&#10;vOc9r38Ni37d6163+6Vf+qX+wRLD3/J3CIRACIRACIRACIRACIRACITA5iCQgNzmaKeUMgRCYBsQ&#13;&#10;8MAHq+NOPPHE7l3velf32c9+tjvnnHP6W1c9mXXHjh3dz/7sz3YeIOFW1qQQCIEQCIEQCIEQCIEQ&#13;&#10;CIEQCIHNSSABuc3Zbil1CITAFiQgyHbVq161u//979/d97737TxV1f5x9pfz2z777NPvH5dg3BZs&#13;&#10;/FQpBEIgBEIgBEIgBEIgBEJgWxFIQG5bNXcqGwIhsOgEBN/222+//rXoZU35QiAEQiAEQiAEQiAE&#13;&#10;QiAEQiAEVkYg9zytjFvOCoEQCIEQCIEQCIEQCIEQCIEQCIEQCIEQCIEVEUhAbkXYclIIhEAIhEAI&#13;&#10;hEAIhEAIhEAIhEAIhEAIhEAIrIxAAnIr45azQiAEQiAEQiAEQiAEQiAEQiAEQiAEQiAEQmBFBBKQ&#13;&#10;WxG2nBQCIRACIRACIRAC/5+9O4GyqjoTPf5VFfOgjIqggAJOOAsI4oQT0TgkcUqMEk2M0U7M69fP&#13;&#10;t1an02+9vJV+b71Or9XD6+5kGbsT204EBxzQaMQRnCccQHECARnEWeaZd/+bHLwUt4pbwy3uvfXf&#13;&#10;a11u1bln/J1LnXO+/e29FVBAAQUUUEABBRRQoHkCBuSa5+ZSCiiggAIKKKCAAgoooIACCiiggAIK&#13;&#10;NEvAgFyz2FxIAQUUUEABBRRQQAEFFFBAAQUUUECB5gkYkGuem0spoIACCiiggAIKKKCAAgoooIAC&#13;&#10;CijQLAEDcs1icyEFFFBAAQUUUEABBRRQQAEFFFBAAQWaJ2BArnluLqWAAgoooIACCiiggAIKKKCA&#13;&#10;AgoooECzBAzINYvNhRRQQAEFFFBAAQUUUEABBRRQQAEFFGiegAG55rm5lAIKKKCAAgoooIACCiig&#13;&#10;gAIKKKCAAs0SMCDXLDYXUkABBRRQQAEFFFBAAQUUUEABBRRQoHkCBuSa5+ZSCiiggAIKKKCAAgoo&#13;&#10;oIACCiiggAIKNEugQ7OWyi20du3aWL16dWzevLm5q3C5egKffPJJbNmyJRYuXBhvvvlmdOzYsd4c&#13;&#10;/qqAAgoooIAC1SLA9X7NmjXVcjgehwIKKKCAAgoooEATBJoVkCMYd99998Wrr74aGzdubMLmnLUx&#13;&#10;geXLlyfP2267LWbOnBm1tSYwNublZwoooIACClSywIoVK2LZsmWpMm7r1q2VfCjuuwIKKKCAAgoo&#13;&#10;oEATBZoVkPvss8/i5ptvjvfeey+GDBkSnTt3buJmnb2QwOLFi9NNOQHPlStXGpArhOQ0BRRQQAEF&#13;&#10;qkQga2lgMK5KTqiHoYACCiiggAIKNEGgWQE5Akbr1q2LM888My677LLo06dPEzbprA0J3HvvvTFn&#13;&#10;zpy4+uqrY+zYsdGpU6eGZnW6AgoooIACClS4ABWb119/fdTV1UVNTU2FH427r4ACCiiggAIKKNAU&#13;&#10;gWYF5LIN9O7dOwYPHhz9+vXLJvneAoH+/funrLgBAwaYedgCRxdVQAEFFFCgEgQ2bNhgK4NKOFHu&#13;&#10;owIKKKCAAgooUAIBOykrAaqrVEABBRRQQAEFFFBAAQUUUEABBRRQoCEBA3INyThdAQUUUEABBRRQ&#13;&#10;QAEFFFBAAQUUUECBEggYkCsBqqtUQAEFFFBAAQUUUEABBRRQQAEFFFCgIQEDcg3JOF0BBRRQQAEF&#13;&#10;FFBAAQUUUEABBRRQQIESCBiQKwGqq1RAAQUUUEABBRRQQAEFFFBAAQUUUKAhAQNyDck4XQEFFFBA&#13;&#10;AQUUUEABBRRQQAEFFFBAgRIIGJArAaqrVEABBRRQQAEFFFBAAQUUUEABBRRQoCEBA3INyThdAQUU&#13;&#10;UEABBRRQQAEFFFBAAQUUUECBEggYkCsBqqtUQAEFFFBAAQUUUEABBRRQQAEFFFCgIQEDcg3JOF0B&#13;&#10;BRRQQAEFFFBAAQUUUEABBRRQQIESCBiQKwGqq1RAAQUUUEABBRRQQAEFFFBAAQUUUKAhAQNyDck4&#13;&#10;XQEFFFBAAQUUUEABBRRQQAEFFFBAgRIIGJArAaqrVEABBRRQQAEFFFBAAQUUUEABBRRQoCEBA3IN&#13;&#10;yThdAQUUUEABBRRQQAEFFFBAAQUUUECBEggYkCsBarbKrVu3xpYtW7JffVdAAQUUUEABBRRQQAEF&#13;&#10;FFBAAQUUUCA6aFAagZUrV8ZTTz0VS5cuje9+97ul2YhrVUABBRSoaIE77rgjpk2bFqeeemqce+65&#13;&#10;0bdv310ez7p16+Khhx6KyZMnx7hx4+K6665rdBkqhxYuXBj33HNPzJ49Oz7//PPo2rVrDB06NG13&#13;&#10;9OjR0aNHjwbXsXbt2nj11Vfjsccei7fffjtWrVqV5j/wwAPjpJNOijFjxkTHjh0bXH5XH7B/2frn&#13;&#10;zJkTK1asiO7du8eIESNiwoQJcdRRR0W3bt12tRo/V0ABBRRQQAEFFFCgogQMyJXgdH388cdx7733&#13;&#10;xu9///s4/PDDS7AFV6mAAgooUOkCBMduu+22eOONN9K1YtOmTbs8pM2bN8dLL70UU6ZMiblz58b+&#13;&#10;++/f6DLM//zzz8ff/d3fxbJly1IwbePGjVFXV5e2++yzz8aZZ54Zl112Weyzzz47rYtKpTvvvDP+&#13;&#10;+Mc/xocffhhr1qwJ1snyr7/+ejzzzDNxyimnxJVXXhm9e/feafldTSAYR1CSbbz33nuxevXqwCF/&#13;&#10;/eecc058/etfj7333ntXq/NzBRRQQAEFFFBAAQUqRsCAXAlOFdkDPFi8//77cdBBB5VgC65SAQUU&#13;&#10;UKCSBQhm/eM//mO89dZbQYCsmEKg6oUXXoibbropyCTbVSFwRkbb3/7t38abb76ZMuK+973vxZAh&#13;&#10;Q1KWHFl2rI9gWK9evVLQq1+/fttX+9lnn6XPbr/99qCiiYy10047Lb2TNUeg7/HHH4+77roryNr7&#13;&#10;L//lv6TMtu0rKOIH9uHWW29N+3fEEUekjLj99tsvbe/hhx9OmXMELTt37hyXXHKJmXJFmDqLAgoo&#13;&#10;oIACCiigQGUIGJArwXmi3zgehCwKKKCAAgrkC5AR9uCDD6YM6tdeey0FsvI/b+hnukEg+EVwimAc&#13;&#10;AbAuXbo0NHuazjxk0hH069+/f/z0pz+NkSNHpuamBAFpCvrLX/4yZsyYkYJqBMTIciM7jfLcc8/F&#13;&#10;o48+mjLjxo4dG9/+9rfTMj179kzXuCOPPDIF937zm9+kfTv44IPjG9/4Rlq2mH9omnr33XfHO++8&#13;&#10;k9ZLlt0xxxyTgm7r16+PQw45JG6++ebUVJZjZ/000bUooIACCiiggAIKKFANAgbkquEsegwKKKCA&#13;&#10;AmUvQBNT+nGjf9H58+fHXnvtFR999FGjGXIbNmxITUMJ4j3xxBOxZMmS1F/bnnvuGQStGipUCpGl&#13;&#10;PX369KipqYnzzjsv9fVGphmlU6dOKdONIBsBO/qYmzVrVgwbNizIkiOY9/LLL6f9JGPtjDPOiOOP&#13;&#10;P36HDLWsDzqWJ5vtgQceSPMRsCumPP3002nbVGJ99atfDfqy22OPPdKi7CcBwtNPPz0WLFiQmuey&#13;&#10;f8zToYO3LsX4Oo8CCiiggAIKKKBAeQu02V0tzVuoBeeGmocEavt5IBg0aFAcffTR6SY7q5XPyLhJ&#13;&#10;p28dHgq4IWcZOo7mIYZafmr385vXZMvx0EITHPrD4WaeGvf65Ysvvojf/va3aV+GDx8e11577fZZ&#13;&#10;2MepU6emLIEf/vCHQUYDmQI8TNGEh33gAYWOrGmSmnU2zWePPPJIyn7gYYtCH0H/9b/+17TP559/&#13;&#10;fhx66KHbt+MPCiiggALtQ4DrGU1HuabRT9oJJ5yQmmf+6le/ig8++KBBBJqc0mSUTDWCbCzH9Ydg&#13;&#10;FtfFhgqBPK6dn376abpmEfDimlu/HHbYYakfusWLF8crr7yS+oPjukqgkD7nuHbTVJXgWHaty9ZR&#13;&#10;W1ubrrMEye6///5YtGhRaiJ77LHHZrM0+s4xMMDEvvvum66l9QN5XGu51nONJujHdZV94vgtCiig&#13;&#10;gAIKKKCAAgpUukCbBOR42KBDaB4oCMZxA07NPgE4avkJoJ188snxne98Z3sTHB5YCIrNnDkz9cfG&#13;&#10;Q0W2DKPBDRgwIAXyqPXngSK/xpyafh4OGAGOm/lChdp/OqOm6Q+BtfyAHDf89GvDw8CoUaNSHzs8&#13;&#10;2HAcPJyw3/S3Q5YDQTZGx6OZD5/RLxD7nJXly5enfTnggANSUxsDcpmM7woooED7EaBi58UXX0zB&#13;&#10;JbLNCKxx3bgp1x9cY4VrHwMrEITiWnPiiSem/tUInjVWCMgR/CM7jusV1yB+rl9o9srAEAwU8e67&#13;&#10;76brM/NQacUADhSau/IqVAjScT2mZBVvxQTkCC7OmzcvZeKxb9wLFNo/Ktay9XM9JXBoQK7Qmaiu&#13;&#10;aVTAct/F95Kf+b9C5Sr3ZPyfIPOTYHVWkcuovBMnTkwVtXy3WJZRgVmWkYu/8pWvpOzP/HvF6hLz&#13;&#10;aBRQQAEFFFCgEgVKHpBjVDaCY5MnT0790JBRdvbZZ6ebKwJz3GyRkUYzHB4aLrzwwuTI/PSVw3SW&#13;&#10;mTBhQhphjaAcnVOzHCOZso5JkyYFfdkUuplvyUnh4YKRUj/55JOU2cYNHUE6BmxgZDo6wyawx80e&#13;&#10;AUUeKJiHJjd8zgMTQUGOic+o5bcooIACCrQ/AbLJyLimUobRt7necX3cVSGLnMEMyB6jDzWuN2Rs&#13;&#10;76owAATBK66LBLWypqqFliPgRWCOrDgqwwge5hf2nVehwrzZ/AQBG8v2y1+e/uMI+rGfbL9r1675&#13;&#10;H2//mf3CineW4XpsqW4BAmpPPvlkygKlRQT3UVSUEoSj70O+D/wfILOSzyh8vwnasSyB5V//+tfp&#13;&#10;vpDgLa0z6OeQZ901YwAAQABJREFU1gqM1Nva94rVfTY8OgUUUEABBRQopUBJA3LcOJExRvNRRmjL&#13;&#10;OoWmo2ay3LjxpyadGydqM//jP/4jZQCQ4XbHHXekbDqWueiii1KtJzdhrJMsO/qqIdBHNtrAgQPT&#13;&#10;TRYPHa1ZCMjRRObyyy9P+zV48OBUG8sDBzd+9913XwoO0iyV4+CYqL3lMx60CMhxw3jppZemG8Cs&#13;&#10;Jrc199F1KaCAAgqUvwBBAPprI7DWlIAA1xBeNDdtynIEJsgkIpDWp0+fRoHYJyqbqPAiK45lud6S&#13;&#10;dUQhCMarUJYc13EqzigE18hIKqZQmcb1nEKFFdsvVDhmgnW8qABje5bqFuA7SPNngs9f//rX0/0d&#13;&#10;2Z6MxkvLBvoy5LtKC4X6rSC4b6PrED6/4IIL0neWAN1f/uVfBoOokGHaUPC3vmqWUJq91/+80n7n&#13;&#10;OKrlWFrbXpcdRfO/K9rsaJP9pksm8eXflfzvzZeftt+fdm6T0DSLav6OZceWvTdNpvrmLmlAjj7V&#13;&#10;CErRLIWOor/5zW+mm6HsoYKbIm6suIHP+sIhkEWn19SGEtgimEXTnvwbKG7eyUJjXpqWcoNGU4bW&#13;&#10;DsjR5w/91J1zzjmpSU+23xwLGXvc3NEEiWY0PFzwUEPQjSYRWTYB7w09aFTf18kjUkABBRRoSCAb&#13;&#10;sKChzwtNbyyzrdD82TSy1rLgVf2+37J5sneyz7JrFlluBNboR47KLpYlK/3VV1+NoUOHbu9WgmW5&#13;&#10;RpKFRzYThW0SCCmmEDhheQrbb6zCimsq11ECeOyfpboFON+Mpsv3ggxR7r04/7zzveHej3tEsuTo&#13;&#10;8oT/V3RdQuYp3xFaUFA5mmXD0cqCoDZBPabn3082JtmxY4dcULqxOSrns9paAtudt/+fq5w9L+2e&#13;&#10;duhQl/vbV5P7+9PSR+fS7mdbr32bS23u+79tEKC23n65bo/rJN8XXQqdoW1/Y7KM+UJzlOe0mtxz&#13;&#10;e11szl1f6nLntyb3ao2S/qLk1snqarYW9/elJvfdyv4edevWeXvrg9bYn3JaB9dWSjldXxu7B20L&#13;&#10;u5IG5AhUcSPPzRV91NBXWxbUyg6OWn9qLGmKQqCNm39usrjpJlhHR9KFbp7IViMrjYcEmpDy4iGC&#13;&#10;bbVmOe6441J2Qf39JvhHBgGF2lxuEi0KKKCAAgqUi0B2Y7yr6yIPGdk1Lj9IRvCC4AaBjD/84Q8p&#13;&#10;S49pZNwReKOyjWx1KqcInjSlZPvGMtwIZdsvtI5tD0G16eY0279C8zmtOgS45+PeLysE3wj6rlq1&#13;&#10;Kt0vEmjOmqcyD60q6A+Y7xBNVGmRQVPX/EK2HRmj3CcWW2i5zataCv/nqul4Wue8bDPRZUdNPPy+&#13;&#10;7GjCb9l1y+/LzjbbfCrvb2ZNTf0/8vV/L3ysu5rKWr4MxDV9ndv+D+5qK5X5efb/J3svj6No+jlq&#13;&#10;zf1u3ehVvT2jfxg6oybIRi1n1vwlfzZuoLixuuyyy9Jk5uemiZtuajsLBeOy5QnycdPFzRjNaQiM&#13;&#10;NScDIVtfoXcyBAplKDAty3xjX31IKKTnNAUUUECB3SWQXaNogtpY4fPsQSM/OEbm+VlnnZUqzOhW&#13;&#10;gqx3ssLJniMgR1NArtn0bUdXElzzC43kWmjbBAmzIBzXz2z7hebNrrEss7trMQvtn9NKI8D3ktYT&#13;&#10;tITgu0YlLS0m6DaESlFaMFCRS8XvjTfemLox+cEPfpC+S9l3qyV7RvBuzZriMj5bsp22WLZz5465&#13;&#10;Jt9kv27LSm2LbVbCNurqanNZlZuTTSXsb1vtY9eunVLWULV8/1vLjUwqsnt02VmU78y6detzXV7s&#13;&#10;3sDGznvW+BSuFbk6oFzwbGtsTs/zrbf/tXVbc/GB3KvIyFMN8+ZeGK5duz793PjeV+anubBQ7v6P&#13;&#10;hKbyub5yjezUqXDXKW2hXNKAHDfs1Ghyg85NUzGFG/4suMVNf2M33wTfsoAdGWq8Wjsgl9+UJ3//&#13;&#10;8zMKttUitd5/4Pzt+LMCCiiggAJNFeAalTVV3VUGN9dqrrvcmFLZlF13qSzLBjNilHSCItOmTUu7&#13;&#10;wrV2yJAhaZAmmgPSFyzL0XVDMYV9Yx8p2fYbWo5miLy43hcb8GtoXU6vDAG+E/RB/PDDD6dKWgbO&#13;&#10;4kVQlr4EuT/MsuDIiqMrEUZd5TtFNhxZcvmFit6hQ4c2qRVF9gyVveevr5J+5sGHwnFU+rFsO5LW&#13;&#10;+TdzyWxaZ63VsZb874rfmcLnVJcvXbL/S/nfmy8/Le+fsn0vxV62NDJQjd+xzDs7tuy9FP6VtM6S&#13;&#10;BuS4waeGkZv8Ymsrs2AciE1dLn/ZYk7CrrIGWEf2wFDM+pxHAQUUUECBchDg2kXTUiqMqOhqrNBl&#13;&#10;BAEvKqAIlOU3cSUTiY71GYyJpql0RcE6CXowYix9dxEIIeBBsKzQwA+Ftk0lHfNznc+2X2g+tpVV&#13;&#10;uBGAYfAkS3ULcG9GdyQMnMV93bnnnhujR49O3xe+f08//XTqt5d+iQkAkzFHhiYj2ZMVevTRR2/v&#13;&#10;35fvI12a8PnEiROb3LS6uqU9OgUUUEABBRTY3QIlDchxY8TNPc1YyJRrqHDDRc07N+Y8RGTBOwZK&#13;&#10;aCxoxjqpKaVQc16/D5vGMtfY5q6yBhraX6croIACCihQzgJcf8lgo+8t+uAi4NZQdhkBDa6lBC+y&#13;&#10;rLrs2LhWkjVHkIN+W+sXrqMsz/WaTDm2WUwhkEIGHsE/gizZtbz+skznHoJ3svJ2NWJs/eX9vfIE&#13;&#10;+D7cf//9Kag2fvz41CXJgw8+mA6EgCz3ewTl7r777tT6goFFuN8j4MZ3/PTTT08DivE5AzvQpJUu&#13;&#10;To488sid7hMrT8c9VkABBRRQQIFqEihpQI4bbm7wuVnnRROEQv2x0UEvzV0IxHEjRV9zTOMmipvw&#13;&#10;hprAUONJ33HcgDHAQlZzTlCPpjME8wqNyMaNG+ulRr8UJQsolmLdrlMBBRRQQIFdCRCQI4ON6x3X&#13;&#10;ukWLFqVmffWvT1wLySCiD1b6bc3vXuKdd95JlWVckxmpkuBG/cK6GU2d9XIdHjFiRP1ZCv7O/MzL&#13;&#10;gBHz589PQTf2tf7+0Ucd9w8UminSH62lugX4LpINyfeX7Mmnnnpq+wETVMuaUc+aNSv4jjIv/RCT&#13;&#10;rUnhu3rNNdfEI488kvqg4z706quvjgEDBtjqYbukPyiggAIKKKBAOQiUNCDHTdKBBx6Yajm54SfA&#13;&#10;xs1UfqFJKzfk1IYSQGMEN0bXmjFjRhrdjRv1rGlL/nIE4mjSwI06N+j0IcIDCIUAHTWoBPU++uij&#13;&#10;1OQhv+kpDyD0TUIznqyvnPx1t8bP2UMFDxiFHjJaYxuuQwEFFFBAgUICXAe53nL9JJucUVLp8L5+&#13;&#10;Jvns2bNT0ILrL53kE/TKymOPPRY33XRTqlgjwEEGUv61lEo2mqs+++yzqSKNgEihoF22vvrvNENk&#13;&#10;GwQLuT+gH7D8Cjiy+rhWE3QhO+6AAw5o0vrrb8/fK0OApqe8GivnnHNO8CpUuK8bM2ZMehX63GkK&#13;&#10;KKCAAgoooEC5CGzrUblEe8ONOU1cqJ0km+3WW29Nte08HJC5Rs3n3Llz4+abb05BM/qqoXnCN77x&#13;&#10;jdQ/Dc0WpkyZkgJvNIdhGZrH0Dzh3nvvjeeffz4F8bipZ5S3rNAMhnURcGNkOB4YCM7x8EAg76WX&#13;&#10;XorbbrutZME4bgazPngI/hEUJPBI0x+LAgoooIACpRbgOkRG0IQJE9K1Z+rUqSlwxjWQaynXRAJd&#13;&#10;t9xyS6rYoqkp11L6hssKATBGGmck82eeeSZdv7NrKZlxZChxLebzobkO8xmRNauMYh1c85YsWZKu&#13;&#10;uVx3aXpKBVVWuD8gCMc01sM22D+u1dwf0GddluVEtlTWj1i2vO8KKKCAAgoooIACClSyQEkz5Kih&#13;&#10;J9uNWsw777wz6AOEIBkPCATNCLjNnDkznnjiifQQcPnll6dAGg8RZ5xxRjzwwANpGW7QTznllNQ/&#13;&#10;DQEuHgKoVefmnhp9au15cMgKDxZkBlDrzkPA//t//y9OO+20VINPph7L8pAwePDgNE+2XGu9k51H&#13;&#10;VgKZBAQPOXYc2C+b27SWsutRQAEFFGhMgGvRpEmTUmCLa9/Pf/7zuPDCC1MQbOXKlTF9+vRUsUXW&#13;&#10;HAM3cB3Nz4Dj+kqmEdfShx56KAXxjj/++HQtpZKNTHYy1ek7juswAbP8QoYb1/Hf/e53afL//b//&#13;&#10;N2XBZxVWZOOdf/758eGHH6ZmrwTi6LaC4B7XfUbYpDkslXrcA9Ck1qKAAgoooIACCiigQLUIlDQg&#13;&#10;BxI36pdccknKEHv88cfjhRdeSEE4msdQg08H0nS2SwCOBwemUa677rrUBJVg3VtvvZUy3cgy42GB&#13;&#10;fugIeJ1wwgnBKFs8MOTXynMzTx8jdGTNsnRqTRCOZdkeQTGy8HhY+M///M+0vdb8h32jqS7NaGlS&#13;&#10;+0//9E8py+D73/9+2t/W3JbrUkABBRRQoJAA11P607r++uvjX/7lX9L16Je//GW69nE9JBDHIAln&#13;&#10;n312Gskyv7kq6+P38847L/UvR+XZo48+mgJsZLQRVKPfVkZfJRj3rW99a4dgHsszH5luXIspVKjl&#13;&#10;Z8gxjWXJtmNETTLt/vVf/zXdL7B/BBTJdidoR8UefdlZFFBAAQUUUEABBRSoFoGSB+QIlBEg+/GP&#13;&#10;f5wCaATlGFGVTnu5uaZTZ7LXqHXPL/QXw0PESSedlDLoCKyREccNOgE1gnAsQz91+cE41sGDAk1f&#13;&#10;mY9afZqtcsPPsgTK2B593dx+++3pd4KG+YU+bNgvMgh44ODBoH5hGzTl4WGH9/x+ecgMZN8IOpIV&#13;&#10;SO0/zYDYvkUBBRRQQAEEuI5QIcU1gywwfi+mULFEhjeVVGSUN1ZY56mnnpqy4qZNmxb0GUemejYK&#13;&#10;K5+NGzduh77b8tdHdxA//OEP0yirdK5PZhzbJZA3cuTIOPnkk1MGeP3rMOtgGsfFdZLC9bT+fOwf&#13;&#10;HfKT/UbFGX3K0kUF11Sas7J/xxxzzPZBm9KK/EcBBRRQQAEFFFBAgSoQqMnVVn/ZoUuRBzRv3rw0&#13;&#10;ghXBsmuvvXaHTqCLXIWzFRCgv7yrrroqNXHlIafQiLQFFnOSAgoooIACClSgAH3cXnHFFXHRRRel&#13;&#10;d7rzsJSHwJo163OVx+tzWZ3lsT/N3YtcXDzXTUyPXLbqmlww3b6MM0dcevbsmssY3pzrn3pDNtn3&#13;&#10;nEDXrp1yFUR1uQGB1lb89781T2jHjnXpO/PZZ6t0yYPl/1Lfvj1zlX2rcskolfUHs7a2Jn3fa2Y9&#13;&#10;H1/8+w2x5ZOP8o6sZT92qKvN9aW7NbYUeRGp6d4jup56ZnS/4qpcUtCairMsRovvSrdundOs5XR9&#13;&#10;7dKlY/q/XcwxlGKenVO/SrEV16mAAgoooIACCiiggAIKKKCAAgoooIACScCAnF8EBRRQQAEFFFBA&#13;&#10;AQUUUEABBRRQQAEF2lDAgFwbYrspBRRQQAEFFFBAAQUUUEABBRRQQAEFDMj5HVBAAQUUUEABBRRQ&#13;&#10;QAEFFFBAAQUUUKANBQzItSG2m1JAAQUUUEABBRRQQAEFFFBAAQUUUMCAnN8BBRRQQAEFFFBAAQUU&#13;&#10;UEABBRRQQAEF2lDAgFwbYrspBRRQQAEFFFBAAQUUUEABBRRQQAEFDMj5HVBAAQUUUEABBRRQQAEF&#13;&#10;FFBAAQUUUKANBQzItSG2m1JAAQUUUEABBRRQQAEFFFBAAQUUUMCAnN8BBRRQQAEFFFBAAQUUUEAB&#13;&#10;BRRQQAEF2lDAgFwbYrspBRRQQAEFFFBAAQUUUEABBRRQQAEFDMj5HVBAAQUUUEABBRRQQAEFFFBA&#13;&#10;AQUUUKANBQzItSG2m1JAAQUUUEABBRRQQAEFFFBAAQUUUMCAnN8BBRRQQAEFFFBAAQUUUEABBRRQ&#13;&#10;QAEF2lDAgFwbYrspBRRQQAEFFFBAAQUUUEABBRRQQAEFDMj5HVBAAQUUUEABBRRQQAEFFFBAAQUU&#13;&#10;UKANBQzItSG2m1JAAQUUUEABBRRQQAEFFFBAAQUUUMCAnN8BBRRQQAEFFFBAAQUUUEABBRRQQAEF&#13;&#10;2lDAgFwbYrspBRRQQAEFFFBAAQUUUEABBRRQQAEFDMj5HVBAAQUUUEABBRRQQAEFFFBAAQUUUKAN&#13;&#10;BTq0ZFvLly+PN998M3r16tWS1bjsnwTef//92LJlSyxYsCD69+8fHTt21EYBBRRQQAEFqlRg4cKF&#13;&#10;sWbNmio9Og9LAQUUUEABBRRQoDGBZgXkCBpRnnjiifjggw+ic+fOjW3Dz4oU4MZ806ZNMWXKlHjs&#13;&#10;sceittYExiLpnE0BBRRQQIGKE1i5cmUsXbo0VcZt3bq14vbfHVZAAQUUUEABBRRovkCzAnLZTSOB&#13;&#10;uY0bNxo4ar7/DksSjKPwrusONP6igAIKKKBA1QlwreeeKruvqroD9IAUUEABBRRQQAEFGhRoVkCu&#13;&#10;rq4urfDMM8+Myy67LPr06dPgBvygeIFp06bF7Nmz4/vf/36MHTs2OnXqVPzCzqmAAgoooIACFSXw&#13;&#10;3nvvxX/7b/8tuK+qqampqH13ZxVQQAEFFFBAAQVaJtCsgFy2SfqO22+//aJfv37ZJN9bIEC/cdyQ&#13;&#10;77333jF48GCbArfA0kUVUEABBRQod4H169d7rS/3k+T+KaCAAgoooIACJRKwk7ISwbpaBRRQQAEF&#13;&#10;FFBAAQUUUEABBRRQQAEFCgkYkCuk4jQFFFBAAQUUUEABBRRQQAEFFFBAAQVKJGBArkSwrlYBBRRQ&#13;&#10;QAEFFFBAAQUUUEABBRRQQIFCAgbkCqk4TQEFFFBAAQUUUEABBRRQQAEFFFBAgRIJGJArEayrVUAB&#13;&#10;BRRQQAEFFFBAAQUUUEABBRRQoJCAAblCKk5TQAEFFFBAAQUUUEABBRRQQAEFFFCgRAIG5EoE62oV&#13;&#10;UEABBRRQQAEFFFBAAQUUUEABBRQoJGBArpCK0xRQQAEFFFBAAQUUUEABBRRQQAEFFCiRgAG5EsG6&#13;&#10;WgUUUEABBRRQQAEFFFBAAQUUUEABBQoJGJArpOI0BRRQQAEFFFBAAQUUUEABBRRQQAEFSiRgQK5E&#13;&#10;sK5WAQUUUEABBRRQQAEFFFBAAQUUUECBQgIG5AqpOE0BBRRQQAEFFFBAAQUUUEABBRRQQIESCRiQ&#13;&#10;KxGsq1VAAQUUUEABBRRQQAEFFFBAAQUUUKCQgAG5QipOU0ABBRRQQAEFFFBAAQUUUEABBRRQoEQC&#13;&#10;BuRKBOtqFVBAAQUUUEABBRRQQAEFFFBAAQUUKCTQodBEpymggAIKKKBAeQksW7YsnnrqqXj22Wfj&#13;&#10;/fffj3Xr1kX37t1j//33j+OPPz5OPvnk6NGjR1E7/emnn8b/+B//Iz777LP4X//rf8WIESOKWq7Y&#13;&#10;mTZu3BjPPfdc/J//83+ipqYmfv3rX8fAgQPTz8Ws45VXXonf//73UVdXF9/61rfiyCOPLGYx51FA&#13;&#10;AQUUUEABBRRQoGIEDMhVzKlyRxVQQAEF2qPAli1b4plnnonJkyfHq6++GqtWrYr169cH0wlYvfnm&#13;&#10;mylI98QTT8Q111wTQ4cObZRpw4YNccMNN8QLL7wQHTp0SOtqdIEmfsh+ffDBB/EP//APMW/evKit&#13;&#10;rQ0CdFu3bi0qILd8+fKYNm1aPPbYYzFy5MhYu3ZtE/fA2RVQQAEFFFBAAQUUKH8BA3Llf47cQwUU&#13;&#10;UECBdixAttiUKVPiySefjD322CPOPvvsGDt2bHTr1i2WLFmSgnV89sgjj8TmzZvjr//6r2PPPfcs&#13;&#10;KEYg71e/+lXcf//9sXLlyujdu3fB+VoyccWKFfGb3/wm3nrrrSavhkDef/zHf8T06dNT4LHJK3AB&#13;&#10;BRRQQAEFFFBAAQUqRMCAXIWcKHdTAQUUUKD9CaxZs2Z7M9U+ffrEhRdeGOedd17wM9ltZI8de+yx&#13;&#10;KSuOQBZZbw899FCar77W0qVLUzCOzLNPPvkkZdjVn6elv7O/M2bMSAE/suKaUl577bUUeGR59o+M&#13;&#10;OosCCiiggAIKKKCAAtUqYECuWs+sx6WAAgooUPECCxcuTE1SyWY78cQT46yzzop99913+3F16tQp&#13;&#10;9SNHf3L0L8f8NF0lcEchqEUT1z/+8Y8pSDZ79uygyWq/fv2CfuRas2zatCk1Uf3tb3+bAoWjRo2K&#13;&#10;F198cZeboG88gohk+L3xxhuRHRP7bVFAAQUUUEABBRRQoFoFSh6Qo3kMNfY0t6FfmyuvvDJozvL4&#13;&#10;44/Hu+++G9Sm07TmsMMOi4kTJ0bPnj2T9csvvxxPP/10LFq0KLjJ5+GBJjpkAtBkp37hYeX111+P&#13;&#10;l156KRYvXpz6xKE5z+DBg9MyRxxxRHTs2LH+Yul3Hlh4IGB79HfDQwoPNzwU9O3bNw488MAYN25c&#13;&#10;7LXXXqm/nmwlPCzcddddqePqU045JU499dS0bTrcXrBgQVoHx3bwwQfHcccdl44/W9Z3BRRQQAEF&#13;&#10;diVAphjXt65du8aQIUN2CMZly5Ipx7WKz9955510Hco+4/pJsOvGG29M0wcMGBDf/OY3Y+7cuSmT&#13;&#10;LZuvNd4/+uijNBAD12CuhwcccEBRAbk77rgj7rvvviCDb9iwYfG1r30tXY/JlLMooIACCiiggAIK&#13;&#10;KFCtAiUPyNGfDTfnPBAcdNBBMXz48FRTT98yBL5o0tK5c+fUITU19//9v//3eOCBB9LNOcGxL774&#13;&#10;IjWrIbj2/PPPx0UXXZQCdzx8ZIX5/vCHP6TsAPrTIeDHQwgBNQJi9K1z0kknxTe+8Y3UzCdbjncy&#13;&#10;BR5++OG4++67U/CPfaIJEMvTWTYPQQQDWcekSZNSB9NZYI99JwjIsTHSHQ9NM2fOTEG9zz//PK2j&#13;&#10;S5cuab8ISrLvBOYsCiiggAIKFCNAhdC1116brpcEq7LrT/1ludZSkcSIpgyikBUqnKjYYjTVc889&#13;&#10;N84444w45phj0qin+fNl8zf3nWse11Ky8wgMfuc73wmaoBZTuIaz31yjqdxiRFWmWRRQQAEFFFBA&#13;&#10;AQUUqGaBkgfk8vHIQrvlllvi448/TgEybtoJYlELTmDrww8/DAJY3NCTKff1r3891fpT6/7oo4/G&#13;&#10;22+/HbfeemuqQacjah4maJ4zderUuPfee1Nwj0y4ww8/PC3PAwIPBIxKx7YJsvGQQJCNQkCNTDxG&#13;&#10;myNAyMMO2yQTjnXzAEMgjSY01Nz36tUr7c9+++2Xf1jp51mzZqWMA4J4ZPrts88+KfuPbT/33HPp&#13;&#10;mHngICjJeiwKKKCAAgrsSoDrES9GLm2ocG1jMASuY1RwcW3NCtckmo7uv//+qUJpaC5TnYy61gzG&#13;&#10;kQnPNfy2225LFVmXXnppyiwvNiBHM1xeZJNz7aQyjeulRQEFFFBAAQUUUECBahZo04AcwTeCcQTF&#13;&#10;JkyYkDLPaLJKBsBPfvKTWL16dQqu0czl6quv3h5YY7n+/funkddo5spr5MiR6cGDpq/0jUMWwDnn&#13;&#10;nJNePIwQ2GPdNN9hNLl77rknZd5xw08NPIVMuDvvvDM9xPDA8+Mf/zhtk6w6HgbYH5qq/su//EsK&#13;&#10;7JElx0NDoYAcmXk0pyULjncChjykHHXUUWk/yaIjA5BmQqzTooACCiigQLECjQXQqHB68MEHg8or&#13;&#10;rpUnnHDC9tWy3NFHH52uiQTnWrtw7SULnmany5cvTyPAnn766U0K+NE3HkE4AoUWBRRQQAEFFFBA&#13;&#10;AQXai0Cb3v0SJKOvuPPPP397lhhNUcePH5/6eqN2n+AbnVHzQEFNP4WMNm7waZZKpho3/QTLeCeD&#13;&#10;jYcRPie7jUBdVliO4BoPJG+++WYK5BG8o/kq08g44EVWHU146PMmvzkQ+0Zz1axvObbDdgsVst44&#13;&#10;DvaD5Si8s14yF+ismgAhzXAMyBUSdJoCCiigQFMFyCyn0olrDNdMmntyLcoKlUt0qVCqQiUbFU5k&#13;&#10;gpMBfskll6TrLhVexZbsmlns/M6ngAIKKKCAAgoooEA1CLRpQK5Hjx4pYFa/ySZBMLLOCMjx8/HH&#13;&#10;H59qy/OByWDLAnTc6NPclPnff//91ESGLDsGcKBPuPpl7733Tg8pNJ+h2SudZJNFwEPAxRdfnIJs&#13;&#10;bL9+7Tw1/zR7JauAAB7rpp8eptdvTkMzG/rHq/9gQVCQTrSp/adZEf3bWRRQQAEFFGipAJVSVFSR&#13;&#10;6U1/q4ceemgKiHF9a4tCJRMDKU2bNi24vl9wwQUpKNcW23YbCiiggAIKKKCAAgpUukCbBuTIkCM4&#13;&#10;Vqhk/boR0MqajObPR6COoBiFrDaCYmSeETCj0BccwbJChQAegTiW4QGCTDceWAiSjR49Oi1CZ9g0&#13;&#10;haXfOB5sCJzxM9kHrDvLjGuoHx+CjPUDjayYwB37TjCR7ROUsyiggAIKKNBcAa4ldJPAyKQMSMTP&#13;&#10;I0aMCPpua6uBg7gWkvFNdxAMhkTmO1nm2XW6ucfmcgoooIACCiiggAIKtBeBNg3IkWlWP4Msg84y&#13;&#10;zrIsuGx69p59nv3OO81bCaSRLffUU0+lV/7nhX4mIEbALSv088aADAy+QECO7DmCfLyYj6Y+7HdD&#13;&#10;gbhsPQTdCPA1VLKHFB6kLAoooIACCjRHgGvY/Pnzt/eLSr9x9I36rW99Kw0oxLWoLQoVYvRbR4UV&#13;&#10;3T7QZcQee+zRFpt2GwoooIACCiiggAIKVIVAmwbkCErVbxbaEkWCZLwImtFvDoNB7KqQxZZl6RGM&#13;&#10;Y/RWRn595ZVX0noGDhwYffr0iaG5keh4HzRoUHr4oX8esgAaKhxboaBhQ/M7XQEFFFBAgaYI0G0C&#13;&#10;AwMxsjj9tpH9zbWPrhfOPPPMNHBDU9bXknkZMIk+WakU41pKf64vvvji9lWyrwTrKFREkUnHNZXu&#13;&#10;J04++eQ23dftO+UPCiiggAIKKKCAAgqUkUCbBuRa+7hp5pplpTH6KQ8lxRaat9L/3K9+9as0Euuw&#13;&#10;YcPiK1/5ShrxlYAdDw0M6EC2wc033xxPPPFEsat2PgUUUEABBVpVgMAXmdy33nprPJ4bXZxKIJqn&#13;&#10;MrI3Aa62yozLDooMcq6hlGeffTa9ss/qvxOQ++Uvf5kmM+LrqFGjDMjVR/J3BRRQQAEFFFBAgXYn&#13;&#10;UNEBOYJm9De3ePHiYKQ3sgWyvujyz+SqVatSc1Sa2FBDf/jhh6ePebhhYAiCeowM9+1vf3un/m94&#13;&#10;kKDPOR6GssI0s+EyDd8VUEABBUopQLYZ1ysqh2bOnJmyuRlJlUoo+kHNukQo5T7UXzfZ41/96lfr&#13;&#10;T97+O5VeixYtijfeeCNdLwka0mXF/vvvv70ibfvM/qCAAgoooIACCiigQDsUqOiAHKOaMrop/enM&#13;&#10;mTMnDdxAsC3/4YSHAvqG+9d//df0QDNmzJj4+c9/nvqFoyNsCvOzXKEgGw8Ur7/++g6DOhCQsyig&#13;&#10;gAIKKFBqAa43NA8lM45MbUYzZfAE+ow77LDDSr35Btd/1FFHNbp9KshoWpsF5K6//vrYd99907W3&#13;&#10;rbP5GjwIP1BAAQUUUEABBRRQYDcKVHRAjlHl6D+HgNlLL70U9957b2q2Q809I7rSrw3Zc/S18/zz&#13;&#10;z6fsuSFDhqTRUBlttXfv3omeoB1ZBzRVZRqBuWw0Vh4oyKJj4AgK7/Rbx0APFgUUUEABBUopwGjf&#13;&#10;9NX25JNPpusOmXGMpspADly7GiqtdY2iaSqVVwyi1Ldv3xRU4/rK+hvbBtfJ/D5jCcIxaFN+hVlD&#13;&#10;++50BRRQQAEFFFBAAQXag0BFB+RonnraaaelhwUGZ6DTaPq04YGFBwceZOhkOnuQOfbYY9NIcATc&#13;&#10;eDCghp9BHGiS+rvf/S4F8A466KD0kME0lnvttddS8yCatdJsaPXq1SkoZw1/e/jv4TEqoIACu1eA&#13;&#10;AYfoo43AGBnhXNvofoFXQ4WBjsaOHdvQx02a/vbbb6emslwLycz73ve+l4JyTVqJMyuggAIKKKCA&#13;&#10;AgoooMBOAhUdkONoRo4cmbIFCJCRBTdr1qx46qmnUuYANfHU5DOy6hFHHBGXX3550MyVQs09Azlc&#13;&#10;ccUVMXny5NQH3W9/+9uU/cZyBOB69uwZBOhOOOGEmDZtWixcuHB7pgB94VgUUEABBRQolQBZZrNn&#13;&#10;z4558+alTVBRdNNNN6VXY9tkxPEHHnigsVmK/oxMc0YYJwD4+eefx6ZNm4pe1hkVUEABBRRQQAEF&#13;&#10;FFCgYYGSB+QIbjGQAn3d0JSUIFf9wjz77bdfmod5G2oGQ2fQZKiRJZCNrsq6aLY6ePDg1Gz1mWee&#13;&#10;SYEz5mMe+qyh02uCaoyaml8IqjGQAw8vDz/8cCxYsCANDEH2HANGsM9kBNCUlQcSBpAgS47mrBSC&#13;&#10;eqyf+dh+oQElmI8+fw455BB+TOtKP/iPAgoooIACjQhwveF6xLWvKYVr7a7KgAED4tBDD03XsYau&#13;&#10;XayD6xfbZ2AjrtPsTzGF6zrZfFwf+ZnlCvXT2tC6OAaWHTp0aMpSb2g+pyuggAIKKKCAAgooUKkC&#13;&#10;NbkOo5s8QgG19ddcc02cdNJJce211+4U6KpUjN2931OmTImrrroq7rzzzmBEumIffHb3frt9BRRQ&#13;&#10;QAEFFGi6AE2CydS/6KKL0nvWt23T1+QSrS2wZs36XAXs+mj6XXJr70nL1pfrpSXXP3KPWLFiTS7D&#13;&#10;dUvLVlZFS+PSs2fXXDc0m3OV8Ruq6Mhafihdu3bKVdbUxapVayv++99yjS/X0LFjXfrOfPbZKl2+&#13;&#10;ZMlVtkWuAq5nrquoVbkWak0OK+Stqe1/rK2tySXUdIqaWc/HF/9+Q2z55KNW24kOdbW5lndbY0uR&#13;&#10;F5Ga7j2i66lnRvcrrsr127um4iyLgeO70q3btordcrq+dunSMf3fLuYYSjFPbSlW6joVUEABBRRQ&#13;&#10;QAEFFFBAAQUUUEABBRRQoLCAAbnCLk5VQAEFFFBAAQUUUEABBRRQQAEFFFCgJAIG5ErC6koVUEAB&#13;&#10;BRRQQAEFFFBAAQUUUEABBRQoLGBArrCLUxVQQAEFFFBAAQUUUEABBRRQQAEFFCiJgAG5krC6UgUU&#13;&#10;UEABBRRQQAEFFFBAAQUUUEABBQoLGJAr7OJUBRRQQAEFFFBAAQUUUEABBRRQQAEFSiJgQK4krK5U&#13;&#10;AQUUUEABBRRQQAEFFFBAAQUUUECBwgIG5Aq7OFUBBRRQQAEFFFBAAQUUUEABBRRQQIGSCBiQKwmr&#13;&#10;K1VAAQUUUEABBRRQQAEFFFBAAQUUUKCwgAG5wi5OVUABBRRQQAEFFFBAAQUUUEABBRRQoCQCBuRK&#13;&#10;wupKFVBAAQUUUEABBRRQQAEFFFBAAQUUKCxgQK6wi1MVUEABBRRQQAEFFFBAAQUUUEABBRQoiYAB&#13;&#10;uZKwulIFFFBAAQUUUEABBRRQQAEFFFBAAQUKCxiQK+ziVAUUUEABBRRQQAEFFFBAAQUUUEABBUoi&#13;&#10;YECuJKyuVAEFFFBAAQUUUEABBRRQQAEFFFBAgcICHQpPdqoCCiiggAIKKKCAAm0vsGLFinjxxRfj&#13;&#10;hRdeCH7u06dPjB49OsaMGRNbtmyJOXPmxGOPPRaff/559O/fP0499dQ46qij0o5u3rw5Lfvwww/H&#13;&#10;F198kT4/55xzYsSIEdGhg7e9bX823aICCiiggAIKNCRghlxDMk5XQAEFFFBAAQUUaFMBAmozZ86M&#13;&#10;Rx55JPbYY48YNWpUdOzYMR566KGYMWNGzJ07N+64447o0qVLHHPMMSlA95//+Z+xdOnSYNm33347&#13;&#10;brjhhhSIGzduXGzcuDFuvPHG+Oijj2Lr1q1teixuTAEFFFBAAQUUaEzAgFxjOn6mgAIKKKCAAgoo&#13;&#10;0GYCa9asScG1vffeO84///w499xzY8KECSmYNn369Hj11Vdj9erVccEFF6TPTz/99GAZgnUbNmwI&#13;&#10;MuMoX/va1+K8886Liy++OBYsWJCWW7duXZsdhxtSQAEFFFBAAQV2JWDu/q6E/FwBBRRQQAEFFFCg&#13;&#10;TQTIhhs/fnzKgNtnn32ipqYmamtrUyYczVfJhBs8eHDsu+++aX94HzZsWGqm+tWvfjVefvnlOPbY&#13;&#10;Y1OGHMsOHz489ttvv5RZR5PXrl27FnUcuUVTyd6LWqiMZ+I4quVYWptZlx1F878r2uxok/2mSybx&#13;&#10;5d+V/O/Nl5+235/+dAlpNkA1f8eyY8vem41UJQsakKuSE+lhKKCAAgoooIAClS5AU9SRI0duP4wl&#13;&#10;S5ak7Dey4OgnbtmyZSnYls1Av3A9e/aM2bNnp6DdJ598ssPnzNe7d+/47LPPYtOmTdliu3zv2LFD&#13;&#10;dO++y9kqYoba2ppcILJz8qmIHW6jnezQoS4X7K2JurqWPjq30Q630Wa2udTmvv+d22iLlbEZKgb4&#13;&#10;vuhS6Hxt+xtTed0C1OS6RKiLTbnIUF3u/NbkXq1R0l+U3DpZXc3W4v6+1OS+W9nfo27dOldtFwtc&#13;&#10;WynldH2tq6trjdPe7HW0KCD3wQcfxBtvvBG9evVq9g644JcCixYtSjdL8+fPj759+6Y+U7781J8U&#13;&#10;UEABBRRQoJoEFi5cmJpbVtMxtdax0B/cvHnzgmaqOJ144okxaNCguPfeewtugmw4Sms9ENLdXDV1&#13;&#10;OYdLNR1PwS9BEydmJrrsCIdHZrPjJ+37t+xvi9+Xwt+Dbd+bwp+V69Samvp/F1unn1HW8mUgrunr&#13;&#10;rETLYs9x9v8ney92udLO1/Rz1Jr706yAHCNcUeh0l6YDnTp1as19arfrIiBH7e3kyZNTZ8bUxFgU&#13;&#10;UEABBRRQoDoFVq5cGWSAcV+VPexV55E27ajo6+21115L90IYMYrqCSecEMuXL09NThldNSvcN9GU&#13;&#10;tV+/frnsgtr0zgAO+YWsuQMOOKBJo6yy3jVr1uevpmJ/7ty5Y6xbtyF3j7nt/r1iD6SVd7yurjY3&#13;&#10;6MfmZNPKq67o1XXt2in3f6Wuar7/rXUyMCG7p1r+LrSWC+vhO7Nu3frcwDq7N7DR1GOiIodeDGpy&#13;&#10;0aHNuevwli2tt/+1dVvT+rYUGXmqyW2b7WO4du36Vt2XprqUcv5u3bY1cy6n/0dcIzt16ljKw250&#13;&#10;3c0KyGU3jdz4kOLnMPKNGhf9YRaAwzR7Fb2wMyqggAIKKKBARQlwrc8yuypqx0u4swTCXnnllbjv&#13;&#10;vvvSvRADMzCaKpW/DNowcODAeOGFF9JADfQx9/7778c777wTJ598cmpZQP9xfE7TVgaGePfdd9M8&#13;&#10;Z599dgrmFbvr2TNU9l7scuU2358SB1N2XKUfS2vaZi6sU5cdZfHITLL3HefwN12+/A5k/5fyvzdf&#13;&#10;flreP2X7Xoq9bGlorxq/Y5l3dmzZeyn8K2mdzQrIcQNJYWSrSZMmpb45Kumgy3Vfp02blm5Cv/vd&#13;&#10;78bYsWPNPCzXE+V+KaCAAgoo0AoC7733XvzFX/xFyuwyMLcNlCy4+++/P1566aU47rjjUjBt8eLF&#13;&#10;6UMCcPQjRwDujjvuiAEDBqSWGvQRd9JJJ6X7ptNOOy2NqDp16tTUlxwBuQMPPDCOOOKI6NzZPrFa&#13;&#10;4WvrKhRQQAEFFFCglQSaFZDLtk3fcfTnQTMBS8sFcOSGfK+99kojgnnj2HJT16CAAgoooEC5CtA0&#13;&#10;02v9jmdn/fr1aRRV+pCjKe+cOXO2z0ALjXPOOScuvvji1G0Kfe5y70T2GyOpUkaMGBE/+MEP0kAQ&#13;&#10;c+fOTZ8zP9lyWUuE7Sv0BwUUUEABBRRQYDcKtCggtxv3200roIACCiiggAIKVJkAfb3xaqwcffTR&#13;&#10;watQoRUHzVZ5WRRQQAEFFFBAgXIWcNSAcj477psCCiiggAIKKKCAAgoooIACCiigQNUJGJCrulPq&#13;&#10;ASmggAIKKKCAAgoooIACCiiggAIKlLOAAblyPjvumwIKKKCAAgoooIACCiiggAIKKKBA1QkYkKu6&#13;&#10;U+oBKaCAAgoooIACCiiggAIKKKCAAgqUs4ABuXI+O+6bAgoooIACCiiggAIKKKCAAgoooEDVCRiQ&#13;&#10;q7pT6gEpoIACCiiggAIKKKCAAgoooIACCpSzgAG5cj477psCCiiggAIKKKCAAgoooIACCiigQNUJ&#13;&#10;GJCrulPqASmggAIKKKCAAgoooIACCiiggAIKlLOAAblyPjvumwIKKKCAAgoooIACCiiggAIKKKBA&#13;&#10;1QkYkKu6U+oBKaCAAgoooIACCiiggAIKKKCAAgqUs4ABuXI+O+6bAgoooIACCiiggAIKKKCAAgoo&#13;&#10;oEDVCRiQq7pT6gEpoIACCiiggAIKKKCAAgoooIACCpSzgAG5cj477psCCiiggAIKKKCAAgoooIAC&#13;&#10;CiigQNUJVERAbsuWLbF169aqw/eAFFBAAQUUUEABBRRQQAEFFFBAAQXan0CHcj5kAnGPP/54vPvu&#13;&#10;u3HeeefFgAEDmrS7S5cujalTp8a0adPi6KOPjl/84hdNWt6ZFVBAAQUUaK8CDz/8cEyZMiUWLlxY&#13;&#10;NMHee+8dP/3pT+OQQw4pepn6M1IBd/vtt8edd94Zffr0icsuuyyOP/74+rP5uwIKKKCAAgoooIAC&#13;&#10;FS1Q1gG5f//3f0835CNGjIivfOUrTYbetGlTfPrpp7Fo0aLYd999m7y8CyiggAIKKNBeBVavXh3L&#13;&#10;li1L19BiDQim1dTUFDt7wfleeOGFeOCBB2L27Nlx0EEHxdq1awvO50QFFFBAAQUUUEABBSpZoKwD&#13;&#10;cu+88056GBgyZEglG7vvCiiggAIKVJzACSecEMOHD280ILZq1aqYOXNm3HLLLbHnnnvGxIkTY+jQ&#13;&#10;oc0+1g8//DBltb/66qtBpZpFAQUUUEABBRRQQIFqFSjrgJw349X6tfO4FFBAAQXKXYDmor17926w&#13;&#10;D1eu0S+++GK89NJL0aVLlxg1alRqXsrPzSmsjy4mnnrqqSA7z6KAAgoooIACCiigQDULVMSgDtV8&#13;&#10;Ajw2BRRQQAEFylGApqe1tbVRV1dX8EV3EPTTOn/+/CCT/YorrmhyX6/5x/3EE0/EQw89FB07doxB&#13;&#10;gwZF586d8z/2ZwUUUEABBRRQQAEFqkqgzTLkvvjii1SL/vLLL8eSJUti/fr10a1bt9hnn33iyCOP&#13;&#10;jPHjx6cadnRp+vL0008HTVY2bNgQr732Wvz1X/91dO3aNa677ro47LDDtp8EatH5nD5nFi9eHBs3&#13;&#10;bkwPBMcdd1zstdde2+fzBwUUUEABBRRoHQGu6c8++2wQROvVq1ecddZZccQRRzS7/ziCe2THLViw&#13;&#10;IC688MLUXcVjjz3WOjvrWhRQQAEFFFBAAQUUKEOBNgnIcaPNiGn0M0P/MCtXrozNmzenWvDu3bvH&#13;&#10;jBkz0uvHP/5x9O3bN+g7jpv8devWJbJPPvkkeFEuvfTS9M4/jKLKDfyjjz6agnysl5FZWefzzz8f&#13;&#10;Bx54YNrW9gX8QQEFFFBAAQVaJMDADW+//Xbcf//96Tp91FFHxTnnnNPsjDau9YyoSsUaI6Kffvrp&#13;&#10;MX369BbtowsroIACCiiggAIKKFDuAiUPyH322Wcp2MbNNtlrxx9/fMpwIztuxYoVKbvt8ccfT9lt&#13;&#10;BON+9KMfxXnnnReHH354ypR78803Y9iwYXH22WcH/dkQZKOw7N13350CfdTUM//o0aNTp9IffPBB&#13;&#10;urGndr1Dh5IfYrmfY/dPAQUUUECBVhOgYo1+3t54442UkX7GGWfEwIEDm71+KtV49ezZM7761a+m&#13;&#10;6/wjjzzS7PW5oAIKKKCAAgoooIAClSBQ8mgVwbFnnnkm1qxZk5qlXnPNNenGvVOnTqlmfcyYMSlb&#13;&#10;jiw5gnbf+c53UrMXAmxk1JEtN2DAgOCGf/DgwakfG2DJgOOGncw5atNp4nLwwQenZq0E6EaOHBl3&#13;&#10;3HFHemiohBPhPiqggAIKKFDuAmTHvfvuu+n6TEb6iBEj4uSTT059zTVn38m0o3KNIB8Z8NwTkOVu&#13;&#10;UUABBRRQQAEFFFCg2gVKHpCjj7ePPvooZarRpxsZbnQSTWEkNgJvl19+eQrS0Q8NnUfzedaZNO+8&#13;&#10;yHTLst3ItKPvGvqaOeCAA2LixIkpO46OoCn0NccDAkFAHhyWL1+epvuPAgoooIACCjRfgKx3+ned&#13;&#10;N29e6qeVrPfm9te6atWqlOXO+shwP+2006Jfv37N3zmXVEABBRRQQAEFFFCgggRKHpAjOEZT07lz&#13;&#10;56bmqWStkb1GthvNUwiyHXvssTF06NDo0aNHqhknANdYIeuOfukI9rEugnxZMC5bjhr2Qw45JA49&#13;&#10;9FADchmK7woooIACCrRAgEAcGeqbNm2K4cOHx4knntjsgRzoJ46uJeiu4vzzz08VbFTKWRRQQAEF&#13;&#10;FFBAAQUUaA8CJQ/IMYoqI55SA05/cDfeeGNq4rLffvuloByBuf333z8GDRpU9E39smXLUh9yNJ2h&#13;&#10;35qGatR79+6d1u1Ibe3hq+wxKqCAAgqUUoBRz+lGgr7juL4y4jnX8uaUOXPmxNSpU4MsuSuvvDIN&#13;&#10;5kAFnkUBBRRQQAEFFFBAgfYiUPKAHM1QTz311DTa6ZNPPhnvvfde6vuNWnAy5wjI0eyUbLYTTjgh&#13;&#10;/b6rDDlu4NevX5/OEZlwNH0tVLi533PPPQt95DQFFFBAAQUUaIIA/bwRkKOf1iOOOCKOOeaY7V1Q&#13;&#10;NGE1QbPXyZMnp0o6MuzoB5b7AYsCCiiggAIKKKCAAu1JoOQBOfqDGzJkSOonjtp0mq4uXLgwyHJb&#13;&#10;unRpypybNWtWELh766234s/+7M9i7733LjpbrrGTRWDP5i+NCfmZAgoooIACxQnQVQTXabqIoDKN&#13;&#10;irTmlNmzZ6cBl+h2YvPmzUHT1foVa8xDf7EM3PTwww+nbiq4l6CLCyvamqPuMgoooIACCiiggALl&#13;&#10;JlDygBwHTGCM2m86bGawBQZ5IFOOF/3RvP766/HKK6+kUVHpE+7rX/96MAprQ4W+5zp37pw+Jltu&#13;&#10;3bp1O/Uhx4fczHPDb1FAAQUUUECB5gswoioBOa7bVKAxumpzs9rmz58fa9euDbqdIBjHq6FCn7GM&#13;&#10;wE5hACe6uDAg15CW0xVQQAEFFFBAAQUqSaCkATlutmniQn8zZMpxA0+fb/Qrx4vR2bgpf/rpp+Mn&#13;&#10;P/lJagbz1FNPxbnnnttoQG7AgAGxxx57pEDfkiVLUoCPIF39QrMaPrcooIACCiigQPMFVq5cma6n&#13;&#10;NDel4ozreXPLsGHD4uyzz04joTe0DirqCP4x2NNBBx2U7hnIsud3iwIKKKCAAgoooIAC1SBQ8oDc&#13;&#10;22+/Hf/4j/8Y1K5fcsklcemll+7Q5wzNVOiHhgAbATRGbstK1pccgT1eWSGYRy05TV25aacZLINC&#13;&#10;ZFlzzEcfc1n2Xbac7woooIACCijQdAEy2+lqgmtx1v9r09eybQkq48aMGdPo4tw3UKFGJR73DRMm&#13;&#10;TEj3DozMblFAAQUUUEABBRRQoBoESnpnS1Zct27dUqCMfmcY7fTQQw9NwTSmE6T7/PPPU2Dt448/&#13;&#10;ThlvRx555PZ+3wiwEZRjHmrnCbLRdw035OPGjUv9zzFSG81dGPHt4IMPDgZ5WLNmTeos+qGHHko1&#13;&#10;7NVwojwGBRRQQAEFdpcAfbkRlMu6oKBibFeFCrZnn302LUOlG5l13BfQt+uu+nfNPmd7XPfzK9x2&#13;&#10;tV0/V0ABBRRQQAEFFFCgEgRKGpADgE6YzzzzzFi8eHG89NJL8fd///dx0kknxV577ZU6c16wYEE8&#13;&#10;8MADsWHDhtRBNH3EcPNNYXAHgm/0N0PQ7d13341Ro0alpivHHXdc+p2HhBkzZsSnn36aRmmlOSsP&#13;&#10;DTR9JTuP7dAHjUUBBRRQQAEFmidAxRjNVenflT7cimk6SuXYX/3VX22vbPvFL36x0+ANzdsbl1JA&#13;&#10;AQUUUEABBRRQoPIFSh6Q69evXwrIETAjQ44gGQM4UHNOTTm13tzcE2i7+uqr08htTKfQpIX+5d55&#13;&#10;55248cYb0/w/+9nPUt8zZMIx+APNZx588MEUnGO9jNjGOvv37x/jx49PP992222Vf6Y8AgUUUEAB&#13;&#10;BXaTAME1BlHi2lvsoApkwS9fvjwF5LgHyO96YjcdhptVQAEFFFBAAQUUUKBsBEoekONIBw8eHNdc&#13;&#10;c02MHj06nnnmmTRSG6OfkglHwO7www+PM844I8huyy9jx46N733veymQR981zM/gDdzkU/r27RuX&#13;&#10;X355HHXUUfHkk0+moByDRJAVx7I0fyVIR0Bv+PDh+av2ZwUUUEABBRQoUoAgHIMr0JSUPlyLKWS4&#13;&#10;H3300SkgxyAQWWVbMcvSdxzXcN6LDQAWs17nUUABBRRQQAEFFFCgXATaJCDHwdJ/DJ0y8yq20HcM&#13;&#10;zV15NVQYFIJAH69ChQcHMuksCiiggAIKKNA8gVNPPTV4NaXQrHXKlClNWWT7vAzkwMuigAIKKKCA&#13;&#10;AgoooEC1CmxrG1qtR+dxKaCAAgoooIACCiiggAIKKKCAAgooUGYCBuTK7IS4OwoooIACCiiggAIK&#13;&#10;KKCAAgoooIAC1S1gQK66z69Hp4ACCiiggAIKKKCAAgoooIACCihQZgIG5MrshLg7CiiggAIKKKCA&#13;&#10;AgoooIACCiiggALVLWBArrrPr0engAIKKKCAAgoooIACCiiggAIKKFBmAgbkyuyEuDsKKKCAAgoo&#13;&#10;oIACCiiggAIKKKCAAtUtYECuus+vR6eAAgoooIACCiiggAIKKKCAAgooUGYCBuTK7IS4OwoooIAC&#13;&#10;CiiggAIKKKCAAgoooIAC1S1gQK66z69Hp4ACCiiggAIKKKCAAgoooIACCihQZgIG5MrshLg7Ciig&#13;&#10;gAIKKKCAAgoooIACCiiggALVLWBArrrPr0engAIKKKCAAgoooIACCiiggAIKKFBmAgbkyuyEuDsK&#13;&#10;KKCAAgoooIACCiiggAIKKKCAAtUtYECuus+vR6eAAgoooIACCiiggAIKKKCAAgooUGYCBuTK7IS4&#13;&#10;OwoooIACCiiggAIKKKCAAgoooIAC1S1gQK66z69Hp4ACCiiggAIKKKCAAgoooIACCihQZgIG5Mrs&#13;&#10;hLg7CiiggAIKKKCAAgoooIACCiiggALVLWBArrrPr0engAIKKKCAAgoooIACCiiggAIKKFBmAgbk&#13;&#10;yuyEuDsKKKCAAgoooIACCiiggAIKKKCAAtUtYECuus+vR6eAAgoooIACCiiggAIKKKCAAgooUGYC&#13;&#10;BuTK7IS4OwoooIACCiiggAIKKKCAAgoooIAC1S3QoSWHt2zZspgzZ0706tWrJatx2T8JLFiwILZs&#13;&#10;2RLz5s2L3r17R8eOHbVRQAEFFFBAgSoVWLhwYaxevbpKj87DUkABBRRQQAEFFGhMoFkBOYJGlBkz&#13;&#10;ZsT7778fnTt3bmwbflakAJYbN26MW265JaZPnx51dXVFLulsCiiggAIKKFBpAitXrowlS5akyrit&#13;&#10;W7dW2u67vwoooIACCiiggAItEGhWQC67aezUqVN0797dgFwLTkD+ol26dImamprgvUePHlFba4vi&#13;&#10;fB9/VkABBRRQoJoENm/ebOVbNZ1Qj0UBBRRQQAEFFGiCQLMCclnm1mmnnRaTJk1KzSubsE1nbUBg&#13;&#10;2rRp8eKLL8YVV1wR48aNs8lqA05OVkABBRRQoBoE3nvvvVi0aFGqgKNCzqKAAgoooIACCijQfgSa&#13;&#10;FZDLePbcc88YOHBg9OvXL5vkewsE+vbtmzLk+vfvH4MGDTLzsAWWLqqAAgoooEC5C6xdu9Zrfbmf&#13;&#10;JPdPAQUUUEABBRQokYBtIksE62oVUEABBRRQQAEFFFBAAQUUUEABBRQoJGBArpCK0xRQQAEFFFBA&#13;&#10;AQUUUEABBRRQQAEFFCiRgAG5EsG6WgUUUEABBRRQQAEFFFBAAQUUUEABBQoJGJArpOI0BRRQQAEF&#13;&#10;FFBAAQUUUEABBRRQQAEFSiRgQK5EsK5WAQUUUEABBRRQQAEFFFBAAQUUUECBQgIG5AqpOE0BBRRQ&#13;&#10;QAEFFFBAAQUUUEABBRRQQIESCRiQKxGsq1VAAQUUUEABBRRQQAEFFFBAAQUUUKCQgAG5QipOU0AB&#13;&#10;BRRQQAEFFFBAAQUUUEABBRRQoEQCBuRKBOtqFVBAAQUUUEABBRRQQAEFFFBAAQUUKCRgQK6QitMU&#13;&#10;UEABBRRQQAEFWkVg69atrbIeV6KAAgoooIACClSTgAG5ajqbHosCCiiggAIKKLAbBAi6rV27tuCW&#13;&#10;P/3009i8eXPBz5yogAIKKKCAAgq0VwEDcu31zHvcCiiggAIKKKBACwUIxBFsW+CQZFQAAEAASURB&#13;&#10;VLx4cVxwwQXpZ37Pf33rW9+KDz/8sIVbcnEFFFBAAQUUUKC6BDpU1+F4NAoooIACCiiggAJtIbB+&#13;&#10;/fp4+eWX44Ybboh169bF0qVL46qrrtph06tWrUrBudpa64B3gPEXBRRQQAEFFGj3Agbk2v1XQAAF&#13;&#10;FFBAAQUUUKDpAp07d47hw4fHSSedFEuWLIl58+bFUUcdtcOKOnbsGOPGjYs+ffrsMN1fFFBAAQUU&#13;&#10;UECB9i5Q8QG5v/u7v4upU6fGMcccE1deeWWMHj26vZ9Tj18BBRRQQIFWFViwYEFMnz49nnzyyRR4&#13;&#10;YeWDBg2KMWPGxBlnnBEHHXRQs7f38ccfxwMPPBCPP/54LFy4MK1nn332ifHjx8fEiRNj//33b/a6&#13;&#10;XbD0An379o1LL700yIQ79NBD4+yzz95powTl6urqdpruBAUUUEABBRRQoD0LVHxAbs2aNfHZZ5/F&#13;&#10;ypUrY+PGje35XHrsCiiggAIKtKoA/YA98sgjcfPNN8fcuXODJoqbNm1K21i+fHnMmTMnHnrooaCP&#13;&#10;sEsuuSRqamqatP333nsvfvGLX8SsWbNi9erV29f9wQcfxBtvvBFPPfVUqmw75ZRTwiaPTaJts5k5&#13;&#10;52TKderUKc4888yUJUe2XP2RVcmi69q1a5vtlxtSQAEFdpcAfxdra2ty18TdtQc7bnfLlq3pb7ID&#13;&#10;Xu/o4m8KlINAxQfk9txzzxg4cGD069cvunTpUg6m7oMCCiiggAJVIfDss8/G5MmT45VXXom99947&#13;&#10;ZcMdf/zxKfjy+uuvxx/+8Id4880345ZbbolevXrFV77ylaKPm5E3/+Ef/iHYRrdu3WLSpEnBugm8&#13;&#10;Pf/88ylrjv7JCOL06NEjZeMVvXJnbHMBMuQI3NJqoWfPnjtkxPFwSksGA3JtflrcoAIKtLEAf+/2&#13;&#10;6NE56jp2KJuA3NYtW3KVXhtiw8ZNucBcG4O4OQUUaFSg4gNyl19+eZx//vkpGMfDgEUBBRRQQAEF&#13;&#10;Wi5AgIUMNYJiVHx9+9vfjnPPPTcFx3jgoHkizUn/6Z/+Kch0mzZtWpx66qkpWFfM1v/4xz/Ga6+9&#13;&#10;lmrtr7nmmpRd1bt375Rld8ghh6QA4O9+97t48cUXU5NYphHosZSnABmOM2bMCM7lqFGjdsqW5Nxa&#13;&#10;FFBAgWoXIDOOYNyae++Jje+8HVt3cwuu2tzf3h5nnxO1ffeO2EjKnhG5av8OenyVJVDxATn6LuFl&#13;&#10;UUABBRRQQIHWEyDI9u6778batWvjyCOPDJqN5nfMT79gBx98cMpce+utt2Lx4sVBU9PBgwfvcifo&#13;&#10;buLBBx8M+o874YQT0jr22muv7UEcgjf0Tff222/H7bffHmTjsQ0CPZbyFKB5M0Hcs846y8BpeZ4i&#13;&#10;90oBBdpQYOP8d2P9Ky9FrF/XhlvdeVO1ew2ILSeeFDX9cgE5iwIKlJ1AyQNy9DdDJ9C/+c1v0khc&#13;&#10;P/zhD+OLL75IN+L0R8NNOTfeRx99dMp022OPPRISzVUee+yxVOu+YcOGVFNO/yOM1JWfCffb3/42&#13;&#10;Hn744aDm/Gtf+1ocdthhaXlq9GlCQznvvPNSTf7MmTPjhRdeiA8//DDd9FPjz/qaUqOfVug/Ciig&#13;&#10;gAIKVLnA0KFD49prr00DKxBk45pZv3To0CFlzNFfGAGZrH+5+vPV/51A29KlS1PfrwzGlB+My+Yl&#13;&#10;+HfggQemzwgOGpDLZMrznX7kRowYkfr+O+6448pzJ90rBRRQoI0EUmbchvWxNffanWVr7jk6ck1W&#13;&#10;LQooUJ4CJQ/IcYP+0UcfpSYnK1asSKOo0ayFm2t+5+adjoAJoPH62c9+FnfddVfce++98f7776dO&#13;&#10;nrfk/ojQPxyfcwNPgK1///5JdNGiRWnd9DnD+rJC0I/OpnlIoN8bRnAjGPfJJ5/EunXrUkCOvkyY&#13;&#10;xuv666+3b5MMz3cFFFBAgXYvQPPQww8/PAXFGCGTjLj8wvWVCi6uzQTm6MuVwFox5Z133kmZdzR9&#13;&#10;HTZsWMGMKq7rjLbK9Z4BHrj+c0/haJ3FCLf9PJxL7tf+9m//NlWCZhWs2Z7QlLX+tOwz3xVQQAEF&#13;&#10;FFBAgfYoUPKAXD4qN9O///3vU5CNbLYDDjhge7YcHUYzWiqBt+eeey7dhH/3u99NN/eM5EbH0QTx&#13;&#10;7rjjjpQNRzPVYkZcIxg4ffr0dBM/cuTI1CyGzqNpWkP/NfPnz0/bPeKII1LfOMWsM/+Y/FkBBRRQ&#13;&#10;QIFqFSDQxisrBMTIbCcQl42wyjvZc/Tn2r1792zWRt+XLVuWsuMI+jE4U/428hckI57PyZSn0o1t&#13;&#10;249cvlD5/EyglAAqmXLcS3HO8kv9UVfzP2voZ9bxzDPPBJWvNGEeMGBAun+j0pYgbRacZdAPvn9k&#13;&#10;W/Id5T6SJtFUzhLQ5Z6TbMv6QeWGtut0BRRQQAEFFFCgLQS+vMtug63R4S8309SSjh8/PjVVJVuN&#13;&#10;2vE///M/T58RJKOjaJq2HnTQQenmnuVo1vrrX/86Fi5cGPPmzUu19sXclLMsmXCM/HbRRRelhwYy&#13;&#10;8rhJGz58ePzP//k/088E/M4555w2UHATCiiggAIKVKYAgzDceeedKUBChRev/fbbLw34MGHChO19&#13;&#10;wO3q6D7//POUIU+wrbEgCdfvbAR1+rLjml7MtX9X2/fz1hcgGHvxxRc3uOJig7XZCqikpasRKmK5&#13;&#10;B2QEXgrfudmzZ6cAG/eLFO7rBg0alIJxjPr7q1/9KnVHQgsJ5r3hhhviL//yL1PAkEw+iwIKKKCA&#13;&#10;AgooUA4CbRqQ48aa5i8TJ07cfkPNjTb9xw3N9VVDbSc32wTOjjnmmFTLChK1rfQfN3Xq1FQzSs18&#13;&#10;sbXk1Mjuu+++ccEFF6QAX4ZOs5oxY8akDqlpssoNXHNqb7P1+a6AAgoooEC1C9CVBP27EhShkKFE&#13;&#10;R/78TgVbsYXgGtdc7gEay0wncy4L2NHFxcbdPFpdscfXHucjm43myw0VsigbyoSsv8ySJUtS/8C0&#13;&#10;jOA7lmXb8Z2hQpXvGhWtDCqSX/he0a8w942MCEwgjz6G6ZaElhhkXNJKwqKAAgoooIACCpSDQJsG&#13;&#10;5GhSwI1R/dptbrap2SQgRy0nTQ54zy/0TZNN40as2JvyrNaUbLj6hc/oqJoBJKittyiggAIKKKBA&#13;&#10;wwJ02n/11VenTLhPP/00Xn311fQia47r6JVXXpmaFTa8hm2fEFjhRbClsYwlPss+Z376KLOUpwCD&#13;&#10;eM2aNWuHnaPydMGCBWnALZqcFhsM43ux//77p4pUmp8yCBiFgBvdmNAFyiOPPJL6GybLkkrcY489&#13;&#10;Nt0bEnjjPpKuTfjusB6yOKl4HTt2bNH7kFs0lex922+V+y/HUS3H0tpnQZcdRfO/K9rsaJP91phL&#13;&#10;Y59ly++u91LsW7ZO3rOfd9fxldN2/3QJafYuVbNldmzZe7ORqmTBNg3IUWPZUIfPZM9RuFkjYJfd&#13;&#10;gGfO1KpmtejckHNjXkxhm9SIZjXs+cuwjWy7xY4Ml7+8PyuggAIKKNCeBOhiYsiQIamCbOXKlSlQ&#13;&#10;wkBN9OlFlxP0IXbFFVfskoQKMa7pXHsbu55zvc+CcMxPoMZSngLcv5GVll8I0lHpSfC2sfOcvww/&#13;&#10;E0wbN25cyqhjRN6sUCHLOulLjgEiCMYRoJs8eXK6b+T7ybaoxM0vZMrRBLYp93odOzKCcE1uv/PX&#13;&#10;VHk/88BTW8v9bufc/6UKP5hW5MelQ4e6ZNOhQ23Fn+fWosGlrq42/X3u0aOLLnmw/D/itSuXbL66&#13;&#10;3Ly8tuauXbuzsD8883bq1DGd29b+m8Z3JheKyz3Dd6m4vzHZ34FNuR/qcuepppXO1TYSvi+5v79b&#13;&#10;c9+BIr4ANbnzxLni/x+WTblmFrH6spgl82ZnyuX6yj5hvjtLmwbkuJHeVe1olgVXH6V+gK7+5w39&#13;&#10;zjYJyhUqrNOb+0IyTlNAAQUUUGBnAa7R2XWaIAeZSFxLX3/99TTwEllL3/zmN7f3+7bzGrZN4V6A&#13;&#10;ABsBFjrhb6iQDZ9lxLPdhq7nDS3v9LYToPlx1s9b/lZpVkqT0ew85n/W0M+FKlGZl0rUUaNGpaw3&#13;&#10;+o+jApcRe//t3/4tHnjggfjRj36UVln/QYbfs0rdhrZZfzrLbKsArv9JZf3OwwYlO55tv/kvLpjw&#13;&#10;2rzZzNv8bwT/V7LvS47H8ieBmpptgdtd/13YFsjHbhtfeSBuO6fbvvOteVK3/Y3Z9vey0oL+3L/g&#13;&#10;QsnJpH/TLy38hzXV5AJxrHLbeotY4bbdyPu/96cJRSxaKbNs+7u7Lfi16/9HbXdUzY0ztdYetmlA&#13;&#10;bnfUbgO8u5Fb62S5HgUUUEABBcpJgMAJ/bQedthhQSYT2Uoff/xxmtbYfpIBReY7WXaNZS3R5JEX&#13;&#10;13GCMXR9YakcAW64Occ0Z+bnlhaCt3znaILKd4hCthzdjxCY4z6T7Lisj8Nse3wn6bqk2D7sWG7T&#13;&#10;JkYU3pB7OMrWUpnvPAB17twpF/zekDsmWphU5nG09l7jQqX8xo2bk40u24RxwaJjx7qq+P631vcG&#13;&#10;FzIqyZzd1d8FMi7JRtuSgyRAtXU3Z6ayfYJOmzZuyn3XN7Z6Fhs2ZODyN2bzZrbVWuqlXw8Zablh&#13;&#10;gXLBs23nqjUDirV1uXWy3iJB8vchsyy9QNtuge9Kt27EZmKX/4/aas/Yl86dO6ZXW22z/nbaNCBX&#13;&#10;f+P+roACCiiggALlKbB48eIU5KDfrgMPPDAFNArtKUGOrG9Ygi5kve2qEFAh441ADU0MyZ4qlBXF&#13;&#10;Z8xDMI6MPDPkdiW7+z5fsWJFTJkyZYcd4Pvw7rvvpv6DW+PcMfAXfcoRcLvssstSlyQMADF//vw0&#13;&#10;wAPfITLonn766fja176WmlC/9dZbwWAkNKfNuinZYScb+KXIZ6gGli6/yRxPtR1Taynr8qVkZpG9&#13;&#10;f/lJ+/6pKR5NmbetVUu5b6y7lOtva6uWbq+C4pItPdQmL19O35Ny2BcDck3+CrmAAgoooIAC1S9A&#13;&#10;xhF9cxGYu+SSS1IWUtZcNf/oCcCRGUcWG0EX+vXaVSHA171791RrT2bdUUcdtT3jKVuWbCiCLay7&#13;&#10;f//+afCnpjY7zNble+kFCKoyOFd+4TtBX2+MiMr5bmmhqTOB2RdffDFuvfXWlDH54YcfpnVPnDgx&#13;&#10;BXlPO+20mDNnTtx+++3Rp0+fWPCnQSUOP/xwA7otPQEur4ACCiiggAKtKmBArlU5XZkCCiiggALV&#13;&#10;IUAAhQ70yT56+eWXUyf7BNLyC9lzBNRmz56d+o1jFFaCILsqZMgdcMABKeD2zDPPpL7HGIApv1/X&#13;&#10;RYsWpcAKnfETTKEvMkv5ChCI/fM///PUNJVzRjYbATS+EwTlmtt9CN85sjBZP5mY48ePT4E1gm4f&#13;&#10;fPBBCuQS8DvooIMSDk1Tv//978eTTz6Zvl8MNEKQjkHFDOiW7/fHPVNAAQUUUKA9ChiQa49n3WNW&#13;&#10;QAEFFFBgFwIEUgiEkfVEQO7uu+9Ozf4GDRqUmpd+8cUXKRDHdAIj+++/f5x99tnbg2pkTD322GNp&#13;&#10;K2Q1HXPMMds/o2nhGWecEW+++Wa8+uqrcf/996eAzdChQ9M8rI+RW2fNmpWaJbIsgRZL+QoQTCUY&#13;&#10;++yzz6bzSkCOjEmalzLYQ3ODcmPHjg1eWSFwe/rpp6dXNi3/naAbGZe8LAoooIACCiigQDkLGJAr&#13;&#10;57PjvimggAIKKLCbBAiiTZgwITVZfeKJJ1JAjr64jjzyyJQNt2zZsnj++edj7ty5aRAHgnEnnnji&#13;&#10;9r1lMIaf//zn6XeWIbiXnwF36qmnxiuvvJJGx5w6dWqwPuYjWEcQkMw5gjoE7siKYhRPS/kKkE1J&#13;&#10;3200c2bABbLZaG5M81L6kiNLzXNYvufPPVNAAQUUUECBthcwINf25m5RAQUUUECBihA4+uijc6Om&#13;&#10;bU5NDwmekf306KOPpr7f6E+ObKVjjz02Tj755Ljgggt26DSfUd3o34umigzMwO/5hYDNpEmTUpCO&#13;&#10;jvpZ9yOPPJLmI3DDaJkE4i688MI0KED+sv5cfgKMpkq2JIE3+hwkO44mzbfddlvceeedcdxxxxmQ&#13;&#10;K7/T5h4poIACCiigwG4UKHlAjtpw+u+g1pyh6bNh6vOPmXno+4N5uLlvaFj6I444InXYO2zYsO03&#13;&#10;dTRhYTmWZ9ms0GyCkba4QaQZTaHCdunDhuVp4tDc/k0KrdtpCiiggAIKVLoA18YxY8akAR1eeOGF&#13;&#10;1LyUrCeCdPTpxTV49OjRMXLkyB2y3zhuruVcXyn0A5afHZcm5v7h+nzdddeloB7NU2mqyrq5VyCj&#13;&#10;jqaO++67bza772UsQBPlpUuXpsBsNqIqo5oSqCVrbtOmTWW89+6aAgoooIACCijQ9gIlD8hxU0bN&#13;&#10;Oa+GCrXsV111VXo1NA/Tr7/++p0+/va3vx286heCd7waK9woUovLy6KAAgoooIAChQWoUDv33HPT&#13;&#10;q/AcO0/t0aNH/Nu//dvOH9SbQmDvrLPOSq96H/lrBQkQvCWzkWbNBGD5neAqg3OQDcnvFgUUUEAB&#13;&#10;BRRQQIEvBUoekPtyU/6kgAIKKKCAAgooUI0CBONo4vzrX/86vvnNbwaj9K5atSqmTJmSMiDtP64a&#13;&#10;z7rHpIACCiiggAItETAg1xI9l1VAAQUUUEABBRQIMiK/8Y1vxN///d/Hz372s9Sf4KeffhqHHXZY&#13;&#10;XHrppelzmRRQQAEFFFBAAQW+FDAg96WFPymggAIKKKCAAgo0UWDDhg2p/z/6kfvnf/7nNEruJ598&#13;&#10;EvQLSB9yAwcOtMlqE02dXQEFFFBAAQWqX8AOPar/HHuECiiggAIKKKBASQQIws2dOzd++tOfxv33&#13;&#10;358G3zryyCNT89XHH388/uqv/ioWLFiQ+pMryQ64UgUUUEABBRRQoEIFDMhV6IlztxVQQAEFFFBA&#13;&#10;gd0tQCbcPffck0bivfrqq9PuMGo9o93/7ne/S++33nprrF69enfvqttXQAEFFFBAAQXKSsCAXFmd&#13;&#10;DndGAQUUUEABBRSoHIGVK1fGvHnz4kc/+lH06tVrhx3v3bt3/MVf/EVqurp27dodPvMXBRRQQAEF&#13;&#10;FFCgvQsYkGvv3wCPXwEFFFBAAQUUaKbA5s2bY82aNbHPPvsUXMPw4cNjxYoVsWXLloKfO1EBBRRQ&#13;&#10;QAEFFGivAgbk2uuZ97gVUEABBRRQQIEWCtTW1kbnzp3jiy++KLgmpnfq1CloxmpRQAEFFFBAAQUU&#13;&#10;+FLAgNyXFv6kgAIKKKCAAgoo0ASB7t27x5AhQ+K+++4ruNSdd94Zw4YNS0G5gjM4UQEFFFBAAQUU&#13;&#10;aKcCHdrpcXvYCiiggAIKKKCAAi0U6Nu3b5x22mnxv//3/w4GeDjllFOCvuM+/vjjePTRR+Ouu+6K&#13;&#10;v/mbv4kePXq0cEsuroACCiiggAIKVJeAAbnqOp8ejQIKKKCAAgoo0GYCNFcdNWpUXHfddXHTTTfF&#13;&#10;5MmTo66uLuhbbuDAgfGTn/wkxowZEx07dmyzfXJDCiiggAIKKKBAJQgYkKuEs+Q+KqCAAgoooIAC&#13;&#10;ZShA33A9e/aMiRMnxujRo2Px4sVpEIc+ffrEoEGD0sirBO3sQ64MT567pIACCiiggAK7VcCA3G7l&#13;&#10;d+MKKKCAAgoooEBlCxBs69q1awrA7bXXXik7rkOHDsHLooACCiiggAIKKFBYwDulwi5OVUABBRRQ&#13;&#10;QAEFFGiiAE1TbZ7aRDRnV0ABBRRQQIF2KeAoq+3ytHvQCiiggAIKKKCAAgoooIACCiiggAK7S8CA&#13;&#10;3O6Sd7sKKKCAAgoooIACCiiggAIKKKCAAu1SwIBcuzztHrQCCiiggAIKKKCAAgoooIACCiigwO4S&#13;&#10;MCC3u+TdrgIKKKCAAgoooIACCiiggAIKKKBAuxQwINcuT7sHrYACCiiggAIKKKCAAgoooIACCiiw&#13;&#10;uwQMyO0uebergAIKKKCAAgoooIACCiiggAIKKNAuBQzItcvT7kEroIACCiiggAIKKKCAAgoooIAC&#13;&#10;CuwugQ4t2fDSpUvjtddei169erVkNS77J4H33nsvtmzZEu+8807sscce0alTJ20UUEABBRRQoEoF&#13;&#10;Fi5cGKtXr67So/OwFFBAAQUUUEABBRoTaFZAjqARZcaMGcHNpIGjxoiL/2zJkiWxcePG+P3vfx8P&#13;&#10;Pvhg1NaawFi8nnMqoIACCihQWQKrVq0Krv3cV23durWydt69VUABBRRQQAEFFGiRQLMCctkWu3Xr&#13;&#10;Fn369IkuXbpkk3xvgcCKFSuipqYm9txzz+jXr58BuRZYuqgCCiiggALlLtCxY8fo0KFFt2Llfoju&#13;&#10;nwIKKKCAAgoooEADAs26C8wytyZMmBCTJk1KQbkG1u/kJgjcc8898dxzz8Xll18e48aNM/OwCXbO&#13;&#10;qoACCiigQKUJzJ8/P+iugvsqKuQsCiiggAIKKKCAAu1HoFkBuYyHfs722WeflM2VTfO9+QJkG3JD&#13;&#10;TnbcwIEDo3Pnzs1fmUsqoIACCiigQFkL0H+c3X6U9Sly5xRQQAEFFFBAgZIJ2ElZyWhdsQIKKKCA&#13;&#10;AgoooIACCiiggAIKKKCAAjsLGJDb2cQpCiiggAIKKKCAAgoooIACCiiggAIKlEzAgFzJaF2xAgoo&#13;&#10;oIACCiiggAIKKKCAAgoooIACOwsYkNvZxCkKKKCAAgoooIACCiiggAIKKKCAAgqUTMCAXMloXbEC&#13;&#10;CiiggAIKKKCAAgoooIACCiiggAI7CxiQ29nEKQoooIACCiiggAIKKKCAAgoooIACCpRMwIBcyWhd&#13;&#10;sQIKKKCAAgoooIACCiiggAIKKKCAAjsLGJDb2cQpCiiggAIKKKCAAgoooIACCiiggAIKlEzAgFzJ&#13;&#10;aF2xAgoooIACCiiggAIKKKCAAgoooIACOwsYkNvZxCkKKKCAAgoooIACCiiggAIKKKCAAgqUTMCA&#13;&#10;XMloXbECCiiggAIKKKCAAgoooIACCiiggAI7CxiQ29nEKQoooIACCiiggAIKKKCAAgoooIACCpRM&#13;&#10;wIBcyWhdsQIKKKCAAgoooIACCiiggAIKKKCAAjsLGJDb2cQpCiiggAIKKKCAAgoooIACCiiggAIK&#13;&#10;lEygQ8nWXGDFX3zxRcycOTOmT58eb731VqxYsSK6dOkSgwcPjvHjx8fFF18cvXr1ipqamh2WZr4f&#13;&#10;/vCH8cYbb+wwvf4vnTt3ju985zvxgx/8YIePPvnkk/jjH/8Yd911Vyxbtix69+4dJ510UkyaNCkG&#13;&#10;DBiww7z5v9x66/9n707ApKrOhI+f7qbZUUQRFRcWRcEVEBA3XFBcQHBF4xrXSSYzmWQmeZKZzDPf&#13;&#10;TCbPLHlmMpnsxrijI6LivgQVF1BcQBQUVFZRXFBQAdm6+7v/g7ctyqruaprq7mr+Jym7uuquv6rm&#13;&#10;3Pue95xzR7juuuvCCSecEL75zW/WuWzmej5XQAEFFFCgJQtce+214fbbb4/17vjx40O3bt3qPNz3&#13;&#10;3nsvPPnkk2Hq1Klh4cKFYd26dWGXXXYJgwcPDqeffnr8WecG6nizpqYmvPDCC+GBBx4IM2fODKtW&#13;&#10;rQqdO3cOBx54YNz2sGHD4u91bMK3FFBAAQUUUEABBRQoOYEmCchxsf3mm2+GX//612H69Olhw4YN&#13;&#10;YdOmTYHXKR999FF47bXXwr333ht+9rOfhUMOOSRUVFTUYi5atCgQVFu9enXta7mesE22nVnY9p13&#13;&#10;3hn+9Kc/hS+++CJUV1eHTz75JHBz8corr4Rf/OIXoUePHpmrxOcEDydNmhTWrl0bA3LceFgUUEAB&#13;&#10;BRQodYEZM2bEevH999+PdWZaF+c6L9579tlnw/XXXx9mz55dW3+z7MqVK8PixYvDc889Fwjq0SCW&#13;&#10;3aCWa5uZr7H9G264IUycODHWyxs3bozXBmk9/fzzz4exY8eGiy66KPTs2TNzVZ8roIACCiiggAIK&#13;&#10;KFDSAk0SkOOC/aabbgpPPfVUaNu2bTjppJPC6NGjw6677ho+/PDDwAU32WgE3n784x+HP/zhD2Gv&#13;&#10;vfYK5eWbe9TyOsE0WvB/+MMfhoMPPjgnOjcCZL+lhQv9efPmhbvuuiuQPXfWWWeFk08+OSxdujSQ&#13;&#10;HUCWHsfFNrMLNwcsxzq9e/cObdo0CVX2Yfi7AgoooIAC20zgxRdfDD/96U/Du+++Gxuo6tswwTvq&#13;&#10;yZdeeilmxFGHjhgxItapBOjIPF+wYEGsZ/fcc88wcuTI+ja5xfuTJ0+OwcElS5aE4cOHhzFjxsQ6&#13;&#10;94MPPoiNdFwfsI9OnTqFyy67zEy5LfT8RQEFFFBAAQUUUKCUBYoeZVq/fn2YO3du7KbasWPHeLFN&#13;&#10;l9IuXbrEINd+++0XDj300Pj4wQ9+ELgoJxj27W9/O16Ag0v3GAJyvXr1Cvvuu2/o06dPXvPM1nm6&#13;&#10;ur711lsx6Dd06NDYlXXHHXeM26C7zb/+67/G7jd/93d/Vxv8Y8N0ayVbjy4zp556ath5553z7s83&#13;&#10;FFBAAQUUaOkCZIfT8EU22rJly0JVVVW9h0yW2uOPPx6DcXvssUfMUqMxjeAYDWb9+vWLWWs///nP&#13;&#10;YwPW/fffHzPK08a0+nZAhh117TvvvBOOPvrocPXVV8duqjTcHXDAAbGuJrudrqxk6dGF9fjjj69v&#13;&#10;s76vgAIKKKCAAgoooEBJCBR9UocVK1aEV199NXY35YKeceLo/knGGt1S+UnmG2O6ETSjTE3GqMns&#13;&#10;eppmyBGQ22GHHeKNABf8uR6ZAbk1a9bE7rDsg5Z7AmuVlZVxGwcddFBt99XPP/98iw9rwoQJsesM&#13;&#10;2XGMb5fZfXaLBf1FAQUUUECBFixA4I3stu9973vht7/9bQx+kYFOXVhfoe5mOAmyzcmKo4GKLHQC&#13;&#10;ZmSN07BGkIz6m66mdIEl673Qwph0i5MMeuptxqFjWzTcsW3Gl6XOJwC3//77x2EvGGaC/VgUUEAB&#13;&#10;BRRQQAEFFGgNAkUPyBEUY/w3Lq7posoFdnbhYrxDhw6xNZzndKVJW+8Zw43x3si0o+soWWuFFm4i&#13;&#10;0u0QVEuDdQTyuOinkDXA2HNpefvtt+MEEAQP6VrLDYdFAQUUUECBUhQgG/wnP/lJbOgi4+2MM84I&#13;&#10;ZKMzgVJ9hex2MtTJTB8yZEjOiR+o16+44opw6623xqzz+iaHyNwnEzmQyU7dzoPrgMxCvU0wjqx4&#13;&#10;rgUI3pHdZ1FAAQUUUEABBRRQoDUIFL3LKplpdD89//zzYxCsrlZ5uq8QRKP1PS2M45ZO5kA3GVrU&#13;&#10;abGnWymFWVIPP/zwwCxs2ZMzEAQko45sO25ECM5xgU8LO+PTEKBjmcwg38033xxb+OnGygDSZsel&#13;&#10;n4Q/FVBAAQVKTYBGJ4aCGDhwYDjnnHNifUmjVH3johIoozGMDPJeSUMaATPWo1BP8+B36msasHik&#13;&#10;jV6FGNEQRvY7AUO2TV2da33qdR68xyRNNNixvEUBBRRQQAEFFFBAgVIXKHpAjky0vn37xhZubgxy&#13;&#10;FS7syaJjsGmeM65cerPAYNFkx3Exzvg3BNdYljHlWJYWdQadZuDns88+O950pDcNZLfR5ZQgIGPJ&#13;&#10;PfLII+GYY46JF/TMvMrrzOjKDQXbYoBqAn6MXUP3nOzW+lzH7msKKKCAAgq0VAEanRgvtX///mGf&#13;&#10;ffaJDWN0La2vMNwEjWTU2wz3QH1KY9jTTz8d61My1mjMGjBgQBz/jXqzIYWZzGlso6GMgBvHmasw&#13;&#10;5ARjv1IfEySkcc2igAIKKKCAAgoooEBrECh6QC5FIqCWL9uMgBuzuNH6TWBs1KhRtRfnBORoQed1&#13;&#10;bhCOPPLIOMsqNwcE5gjEEUh77LHHYrCOQB6TRFAIuNHd5aijjorddRg/hxnd6EZL11TGsiNzj2Oj&#13;&#10;tf7GG28Mq1atCt///vfjDUIa2EvPwZ8KKKCAAgqUkgB1ImO/pcM0FHrsBMwIulGoH5nc4dFHH40z&#13;&#10;qvIemebUsS+//HIco46usKecckptFl19+6GuTYeLIDuObeUrBOUI2HGtkB5TvmV9XQEFFFBg+xTg&#13;&#10;fu7LRO6iALB9Snn55p/5dlJRUZ7cW+Z719cVUECBLQWaLCC35W6/+o1g2z333BNnWqMl/rDDDouD&#13;&#10;OKfdVmkRJzBGC/pFF10UB4/efffd42QQXJgzEcSkSZNiQO6ZZ56Jkzf06tUrtqjzDycZchdeeGFc&#13;&#10;ftq0afFmghsTJnU488wzw+DBg2MLPYG96dOnh0GDBoXhw4fH5bnpmDVrVsyoI5jIODpkAWR2cf3q&#13;&#10;THymgAIKKKBAyxKgHmxoMI4zIAs9nVyJsd6oCyljxoyJGe9kts2bNy9Q71J30tBFYI3ZUgsp1P1p&#13;&#10;1jwBt7oawAjW8SCAlx5TIftwGQUUUECB7UOAuq5zp7ahPLlfK1ZhHwTjOnfecrzT7P2xHA+LAgoo&#13;&#10;UIhAswbkCKjdf//9MTuObDfGg/vWt74VCLilF+dc/BM0IyBGsIyuM+k/cmlXFi7SGVPu2Wefjdly&#13;&#10;dE9lXDkK3VzImGOg6ZEjR8YuMqzHeDcE13ifMXJuTLLjuEEgeMc+GGPu+uuvjzchdNvheLp37x67&#13;&#10;so4ePTquXwiwyyiggAIKKFBqAgS+0gw2xnqj/mVYCMZrpY4kmEY92StpALvlllvCnDlzwt133x0b&#13;&#10;1RraaEX9mtbruZzSmxsy5XlYFFBAAQUUyBQgUNauXWVY+/iUUPVRMtt3Ve5hkjLXafDzJMbGfqqr&#13;&#10;6q6HypPx0yuGHdHgzbuCAgpsnwLNEpDjgprsM7qPTpw4MSxOZk4jA+473/lOzE5Lx4/jIyGYxoN1&#13;&#10;cl2wcyHPGDY8GIOOAZ+ZFS4NyLENurowLh2P7O3Q7YYxcV566aXYHZaMO/bPcREsZMwdgoLcfNBl&#13;&#10;h7HnGM+Grjn8tCiggAIKKNDaBDKDZMzISubbiSeeuMXM49SPzEZOvcuESK+//nrMmsusf/O5kPGW&#13;&#10;1ulk29UVaKP+ZRnWyTf0Rb79+LoCCiigQOsXiAlpyX++eP65sOmteaEmSdbY1oV9tEm6o27cVHew&#13;&#10;r/LQQaEDwyeZJLetPwK3p0CrFGjygBwX1gwoTTfT++67L17I0630iiuuCGSekb2Wq6QX7rneozsO&#13;&#10;2Wu0ypPtxtg0+UrmdrgBYIDo2267LV7kX3zxxfFmg+NjrBxuAC644ILYTZZlmeX19ttvj+PR0eXV&#13;&#10;gFw+ZV9XQAEFFChlAYaNSBvHqKOZFIKxW7MLde+QIUNiPUq31TfffHOLBrHs5dPfqbcJ+lHITqe+&#13;&#10;zVdoOONBHZzvGiHfur6ugAIKKLD9CNSsXROqV3/G4Kfb/qSTiFxNUm/V1FFfsdNqxl+trjuLbtsf&#13;&#10;nFtUQIFSFdh8NdxER0/3FyZpuOGGG+KMqXQzZdKFa665JowdO7ZRs5py48CDwBlBv0IKA0RPnTo1&#13;&#10;drU57rjjarvGMi4OXWjp1jpw4MCw0047xS6vTCix6667xgyADz9M0qEtCiiggAIKtEIBGrjSmcZp&#13;&#10;fMrXAEXgjgw6lqWOZ4iHQgrrEFyjkYyxYgm45SrU6QxvwYN95AoK5lrP1xRQQAEFFFBAAQUUaOkC&#13;&#10;TZYhx3g0tJxPmDAh/PnPf44DMzMmDRlodHmhK0p2YdZVupMSHGOyB7LScg1OnV6wMwg1NxGFjF9D&#13;&#10;0I6AIF1QGYiaCSPSlvf33nsv3lgQfMs8LsbNYRmy6rg5sCiggAIKKNAaBZiFPA1+UX/nm0yB+jdt&#13;&#10;CCPjLa1H6zMh24190EhHXUz9nauQdUeQj/1TV1MPWxRQQAEFFFBAAQUUaA0CTRKQo+WbiRYY+Pnh&#13;&#10;hx+O3UOPOuqoGIxjXJq020o2KBfirMMF+7hx40LPnj1zBuQIkDGGDcv37t27oAkXCKg98cQT8bjY&#13;&#10;9iGHHFI7nk2aYZfZvZVj46aDQteadJn4gv9RQAEFFFCgFQkwERITLJGVRsCMB3Vgdr1Id1Mmd+An&#13;&#10;WXR7JoNZF1LYDhnyr732WqzjGWoi1/ap22kko9BIVuj2CzkGl1FAAQUUUEABBRRQoDkFit5llQts&#13;&#10;LqaZfe2RRx6JGWfHHntsuPLKK+PYbPmCcaAwNg0t9GyDSReY6S27lZ5gH+8xwxvb6tu3b+jXr1+d&#13;&#10;pnSrWbJkSZxUgskkzj///C0GiuZGhG2RoZfZjYZMPW46OKZCswDqPBDfVEABBRRQoAUK0BWVmcgJ&#13;&#10;gFGHz5o1qzYwlh4udTOBuunTp8d6muw1JlgqtDBjK11XCbrNnj37a91dGVaC18muZ9tMzERWnUUB&#13;&#10;BRRQQAEFFFBAgdYgUPQMOSZZeO6558JDDz0UL9gPPvjgcMkll8SZUwmM5SuMB0eXlpNPPjkGz5iJ&#13;&#10;9d57742L06rOe6tXrw5z586NgTUy8Pr06RNnaWXst7oK6z322GNh2bJl4Rvf+Ea86chcnoAeXWPf&#13;&#10;eeedeBPCvrjx4DwI0pGFZ7eZTDGfK6CAAgq0NgGGimAcVQJmBN0Iho0cOTJmoZPhxusMQcHQEgTW&#13;&#10;GGd1r732qmUgm/ztt9+OGXC8yOyrbCNtiGMGdQJ4jMn6wAMPxMYutsG4rWSxv/rqq7GuJiA4fPjw&#13;&#10;OHlE5jAStTvyiQIKKKCAAgoooIACJShQ9IDc0qVLw+OPPx7HXSOwRWYZF+g86ipnnHFG7Cpzyimn&#13;&#10;xNZxLvrJsOPCnYt4stjIWHv++efjtujKMmbMmHhDkF7s59p+2n2WrrPMHHfOOed8rQtOr1694o3D&#13;&#10;lClTwq233hoDgnRR5XduErgxsNtMLl1fU0ABBRRoLQIE10aNGhW7pL744oth4sSJYeHChbERi4Dc&#13;&#10;/PnzY0MVmetkvjP8Q2aXVhrdmDiJoScoP//5z2PdndbRBPFYh3qdrqs333xzrO8ZnoIurDSCsY99&#13;&#10;9tknjjVLxp5FAQUUUEABBRRQQIHWIlDUgBxBLLLQXnnllejFGG9cnPOor5xwwgkxIEe31W9+85sx&#13;&#10;Y40bArquzJw5M47jRks5F/RM9kCrPdl09XVnYXBoAntc7J911lkx2y37WNgukzxwvNwkXHvttfEm&#13;&#10;g6y4ESNGhBNPPDGOZZO9nr8roIACCijQWgQIrtGtlEJdy9AQZMNRh/IemeQ0hpFJd/bZZ8cs9cxz&#13;&#10;J7OcepTMcgpdUHktszCOLLOsMmED9TsTLRHgq6ioiK+RQUdjG/VuOutr5vo+V0ABBRRQQAEFFFCg&#13;&#10;VAWKHpBjxlO6qTS0MH5NWuiK+ld/9VfhhRdeiOPJMGYNF/Zk3PVKstm4YaCbaSEX62TI8SB4N3bs&#13;&#10;2HQXX/vJDcZf//Vfx+w+xq6jRZ/WeW4KyBrIzAL42sq+oIACCiigQAsVIFOdiZWYEIn6NbO+zT5k&#13;&#10;GqgImjFUA+O1MkzEihUrYh1IgxkNYkOHDs3ZSEW9ybiuNLBRMrurpvtheAoCbowPN2PGjJjxzlAX&#13;&#10;HCNZ7NTvBx54YM4JndJt+FMBBRRQQAEFFFBAgVIUKGpAjgttLuR5NLYQ2OOiPr2w39rt0RXmX/7l&#13;&#10;XwpavX///oGHRQEFFFBAgdYiwJAPP/vZzxp0OtSdPOpqyMreIIE+lq9vHRq4rG+z9fxdAQUUUEAB&#13;&#10;BRRQoLULFH2W1dYO6PkpoIACCiiggAIKKKCAAgoooIACCijQEAEDcg3RclkFFFBAAQUUUEABBRRQ&#13;&#10;QAEFFFBAAQUaKWBArpGArq6AAgoooIACCiiggAIKKKCAAgoooEBDBAzINUTLZRVQQAEFFFBAAQUU&#13;&#10;UEABBRRQQAEFFGikgAG5RgK6ugIKKKCAAgoooIACCiiggAIKKKCAAg0RKOosqw05EJdVQAEFFFBA&#13;&#10;AQUUUEABBRRo2QLJ5Nihorw8lJUnT1pAqaioSI6iZRxLC+DwEBRQoIQEDMiV0IfloSqggAIKKKCA&#13;&#10;AgoooIACzSlQUVEeuu7QIYSqqhCqq5vzUDbH4corAkFCiwIKKFBqAgbkSu0T83gVUEABBRRQQAEF&#13;&#10;FFBAgWYQIPBVnmTG1axbFz755S9C1bvLmuEoMnaZHFDlwMFhp0suNUkug8WnCihQGgIG5Erjc/Io&#13;&#10;FVBAAQUUUEABBRRQQIGWIVBdlQTj3glV7yxu3uNJAnLle/QMoaameY/DvSuggAJbIeCkDluB5ioK&#13;&#10;KKCAAgoooIACCiigwHYtYAxsu/74PXkFFGi8gAG5xhu6BQUUUEABBRRQQAEFFFBAAQUUUEABBQoW&#13;&#10;MCBXMJULKqCAAgoooIACCiiggAIKKKCAAgoo0HgBA3KNN3QLCiiggAIKKKCAAgoooIACCiiggAIK&#13;&#10;FCxgQK5gKhdUQAEFFFBAAQUUUEABBRRQQAEFFFCg8QIG5Bpv6BYUUEABBRRQQAEFFFBAAQUUUEAB&#13;&#10;BRQoWMCAXMFULqiAAgoooIACCiiggAIKKKCAAgoooEDjBQzINd7QLSiggAIKKKCAAgoooIACCiig&#13;&#10;gAIKKFCwQJuCl3RBBRRQQAEFFFBAAQWaSGDDhg1h+vTpYenSpeHkk08Ou+22W1i7dm2YPXt2+POf&#13;&#10;/xxWrVoVdt1113DSSSeFwYMHx6OqqqoKM2bMCI888kj49NNP4/vjxo0L/fr1C5WVlU105O5GAQUU&#13;&#10;UEABBRSoX8AMufqNXEIBBRRQQAEFFFCgCQVWrlwZHn744XDdddeFl156KaxZsyYQbJs7d26YNGlS&#13;&#10;2GWXXcJxxx0X2rVrF2666abw7rvvxvfnzZsXfve734XevXuHU045JQbhfv/734ePPvoo1NTUNOEZ&#13;&#10;uCsFFFBAAQUUUKBuAQNydfv4rgIKKKCAAgoooEATChBcu/fee8OsWbNiQI1MOQpBOrLj1q9fH848&#13;&#10;88wYcBs5cmQMxD355JOB5cicI0g3ZsyYmFV33nnnhffeey+88sor4YsvvmjCs3BXCiiggAIKKKBA&#13;&#10;3QJ2Wa3bx3cVUEABBRRQQAEFmlCgoqIi9O3bN/Tv3z88//zz4Y033oh7JyD3/vvvh7333jvsvvvu&#13;&#10;8bU99tgj9OnTJ8ycOTOcccYZMWA3ZMiQsPPOO4eysrLQq1evsNdee8VtHHHEEaFjx44FnUmyaizp&#13;&#10;z4JWasELcR6t5Vy2NbMuW4pmfle0+crmy38SAj9LNde2GJ9nus3M781Xatvvs/T7srUCqevWrt+S&#13;&#10;10vPLf3Zko+1KY6tUQE5WjBpcezatWtTHGur38fChQtDdXV1ePPNN0Pnzp1D27ZtW/05e4IKKKCA&#13;&#10;AgpsrwJLliwJq1ev3l5PP+95E0zj0aZNmzB//vza5ciMW7duXejevXvtawTvunTpEj7++ON4DcVP&#13;&#10;urNmlp122imON7dp06bMl+t8XlnZJrkWK0u6uda5WIt/kxue8vKy0KFDu9hlt9TPZ1uB49KmTUW0&#13;&#10;adOmvOQ/523pUlFRnriUJ9//9jldNn+nkk5W678IFRXxC7atdr9120kOoSL5jlMqkoOrSY6dx7Ys&#13;&#10;cevJfzj3CrZfx8ajCcslC3Nc2/pY6th1zrf4+6dxom3byuTz2vbfdUwSmaSxg+9LTc7vTM4DawEv&#13;&#10;cuz8O7ApflbloWwbfW82k5Qlf0fJv781yXeggHMtSz4nPis+o9SygNVKapHUm4NuKfUrx4R5c5at&#13;&#10;Csgxhgdl6tSpYdGiRQaOttEnSIBz48aN4dZbb43jplAZWhRQQAEFFFCgdQoQjKPupzHO8c2++ozr&#13;&#10;mnwhlxOvccNJ4Wf2Mvze0Gsq1tn8uXx1XKX47EuWaFJVVV2Kp1CUY8aFz5iHLlsS87dS9/efv7XN&#13;&#10;36WELymFhBu23Me2/e2rgAdHwrFv62Nii2VJYIX0uORbU/fhf7n7r46inuXr3to2e3fzZ7r5O7/N&#13;&#10;NppsaPO/MZv/vayubhnnWuj5ZdYXmz/XbXP8bCV+X5In9X5f0oP9ctdf/e1tm2NJN98Sfm7+d3dz&#13;&#10;fKMl1a/p9UNzGW1VQC496B122CHQVaB9+/bNdfytar+0+mJLyy6utPpaFFBAAQUUUKB1CjBLKJMQ&#13;&#10;WAoT4HqTLqd0XU0LWW/MpkrWHIEErqE+/PDD9O34c8WKFWHfffeNGXdbvFHHL5s2VSUzum5Ibu7r&#13;&#10;WKgE3uIGqF27tklm4YawaROB3xI46CY4RFy4zt64sSra6LIZffMNc0jGbqzI+/1nGd5vW04QJglo&#13;&#10;NncQJjme8i+PoTr5IKv4MItwTEnyUgyy1He+ZRnHgk9NEY6lIX8i7J8gT1Xyb9r69Ru/DFg2ZAv1&#13;&#10;L0sGLtsuJCDHx8Px8LO5CxlpIbRNPtfN3+VCjr/QYy6vSLbJdgs80cxj4N/rqqoWAFToyRa4HP92&#13;&#10;dOxIxmbI++9LgZvaZotxLO3aVcbHNttoAze0VQG5tJVxxIgR4dJLLw3dunVr4G5dPJcAAxhPnz49&#13;&#10;XHjhhWH48OFmHuZC8jUFFFBAAQVaiQBDVbz11lsxkJQ2draSUyvKaXC92bNnzziu3IIFC+LzxYsX&#13;&#10;x6E+mNyBzDrGj5s2bVrMPGScOQKe77zzTpzkoUOHDgUfV4H3UAVvr7kX5Hxa2zltK1NdvpJMLdKf&#13;&#10;X73js1INj5Ql/y4mlUwMohKAKs5nW5Yk6LQtaNsE4zZs2BSD4a35W1Wq35em+EyK8x3cuiNvCcey&#13;&#10;VQG59HTJkNttt92+NlZH+r4/GybAGCdckDNuCheRzBJmUUABBRRQQIHWKUCXVceLLfyz3XHHHcPA&#13;&#10;gQMDwbg777wzZsWRDdejR49wzDHHRMsTTjghvPbaa/F9rqsYp++ggw4KBx98sNdVhVO7pAIKtBYB&#13;&#10;JrJJxuOsWbI4VC9/LySRsG1+ZuuTQF8h2WVlSZZz2z59Q+jS9cuMXcNW2/zDcIMlJ9CogFzJna0H&#13;&#10;rIACCiiggAIKKFAyAvvvv3/MfCMYRxdDfj/33HNjjwImcNh1113DuHHjYrYcJ0XX1Kuvvjo8++yz&#13;&#10;Yfny5bGB88QTT4zLpT08SubkPVAFFFCgkQJlbSpDWfJv57qZL4Uvnnoi1KxZ08gtfn31ymRQ/I0F&#13;&#10;jFFZvtPOocv4C0LZoYNit8WWkJ309bPxFQWaVsCAXNN6uzcFFFBAAQUUUECBAgWGDRsWeKSFceQO&#13;&#10;OeSQ+Ehfy/xJ0O3QQw+Nj8zXfa6AAgpszwI1a1aH6pWfhJrVn29zhppkptKaZIy6+vPdki6zG9Yz&#13;&#10;N4ZFAQW+FHAaT78KCiiggAIKKKCAAgoooIACCiiggAIKNKGAAbkmxHZXCiiggAIKKKCAAgoooIAC&#13;&#10;CiiggAIKGJDzO6CAAgoooIACCiiggAIKKKCAAgoooEATChiQa0Jsd6WAAgoooIACCiiggAIKKKCA&#13;&#10;AgoooIABOb8DCiiggAIKKKCAAgoooIACCiiggAIKNKGAAbkmxHZXCiiggAIKKKCAAgoooIACCiig&#13;&#10;gAIKtJFAAQUUUEABBRRQQAEFFFBAAQUUKL5AWdxF2eYfxd9dHXtoCcdQx+H51nYgYEBuO/iQPUUF&#13;&#10;FFBAAQUUUEABBRRQQAEFmk0gRr/KQnl5eaisbBNqaqqb7VDYcVlZeXIsFaF5j6JZCdx5CxAwINcC&#13;&#10;PgQPQQEFFFBAAQUUUEABBRRQQIFWK9CxYyirrAxtQ1WoLNuUnGZN855qeU0oK28T1jXvUbj37VzA&#13;&#10;gNx2/gXw9BVQQAEFFFBAAQUUUEABBRQopkBZ27YhJI+1054Jax57NNR89lkxd1fvtst32y10OvmU&#13;&#10;JFOu3kVdQIGiCRiQKxqtG1ZAAQUUUEABBRRQQAEFFFBAgVSg+rNPQ9W7S0PNp6vSl5rlZ011Vaj+&#13;&#10;/PNQ0bFDs+zfnSqAgLOs+j1QQAEFFFBAAQUUUEABBRRQQAEFFFCgCQWaJENu/vz54Ve/+lV45pln&#13;&#10;6j21v/u7vwvjx49PslmTlNYvy6ZNm8KUKVPCgw8+GObOnRvWrl0bunbtGgYNGhTGjRsXDj300NCu&#13;&#10;Xbt08S1+fvjhh+Ghhx4K99xzT3j//ffDzjvvHI4//vhwySWXhB49emyxbOYvt956a7j22mvDaaed&#13;&#10;Fq644orQvXv3zLd9roACCiigQEkJTJs2Ldx///1h9uzZ4eOPP46DKu++++5hyJAh4cwzzwz77rtv&#13;&#10;Mshy5dfO6YsvvggvvfRSePjhh2vXLUv6d+yxxx5h2LBh4dRTTw0HH3zw19Yr9IWampowY8aMeGwv&#13;&#10;v/xyWLlyZejcuXM46KCDwpgxY8IRRxwRfy90ey6ngAIKKKCAAgoooEApCDRJQO6zpH/4okWLwrp1&#13;&#10;9Q+ZWFVVtYXbxo0bw7//+7+HRx55JKxatSqk73/66adh2bJl4dlnnw0XX3xxOOecc8JOO+20xboE&#13;&#10;4G6//fZw4403hg0bNiQzudQEjuW9994Lr7zySvjv//7vnEE59nPHHXfEfXGj0a1bty226y8KKKCA&#13;&#10;AgqUisD69evDz372s9g4RT1MPVpdXZ2MmVIWqEvffvvt8Nhjj4Vvf/vbYdSoUWHHHXesPbV33303&#13;&#10;3HzzzeG+++4LnyfdOliXupRCXfnmm2/GBrPzzz8/XHbZZTHIV7tyAU/Y1nXXXRcmTpwYli9fXrt9&#13;&#10;jos6/Pnnnw9jx46NjWh77rlnAVt0EQUUUEABBRRQQAEFSkOg6AG5NAhG8GzvvfcO11xzTWyNz8dD&#13;&#10;UC2zhf53v/tdePTRR+NNA8ExMtbIbFuwYEG8gKeln2y2Ll26hLPPPrt2XfZLNt29994bdthhh3DG&#13;&#10;GWeEkSNHhoULF8bMN24iuMn4wQ9+8LVDmTBhQgzaXXTRRWGvvfYKFRUVX1vGFxRQQAEFFGjpAjRG&#13;&#10;/f73v491IcE4ss3OO++80Ldv3xhgmzVrVrjzzjsDgTcy2clMO/HEE2PW+erVq2Pj1N133x0btciG&#13;&#10;oy5lXbLmXnzxxbjdpUuXxuWoa2kca0hh25MmTYoNbEcddVTt9gnGkdk+ffr0MHny5Hhcl19+uZly&#13;&#10;DcF1WQUUUEABBRRQQIEWLVD0gNyaNWtiqzct9FysDx48OAbm6lKh1Z5C0I1gHF1rzj333JgJt88+&#13;&#10;+8QAGTcEvXv3Dr/5zW9iV9inn3469O/fP3ZfZV1a199666247jHHHBOuvPLKGLRjfbq8/tu//VvM&#13;&#10;rvvbv/3bLVr0yZ7jJoDAIME/usZaFFBAAQUUKDUBsuDIOrvttttihjrDNfzkJz8Ju+yyS2y84v20&#13;&#10;3qROZHgJ6tw+ffqEAw44IHYjJUONOnP06NFx+AYa1mg0S9c98MADw//8z//ETDkawGj4KrTepGsq&#13;&#10;69Bgd+yxx4arr746sD22T/dZ6nmy58jOIxueLqwnnHBCqX0MHq8CCiiggAIKKKCAAjkFij6pA11E&#13;&#10;aXknyEY3mJ49e8bn/J7vkR4pY90wBhwX9wTHCMAxthwZa+3bt483EiNGjIjbfPXVV2NGXLouLfsr&#13;&#10;VqyIy9HNhW20adMmBgW5AaHbDTcDdMHJLHRv/eijjwLdbxgfp7y86ESZu/e5AgoooIAC20SAIR+e&#13;&#10;e+652EDFBq+66qrAmHHUn9SjBL7IiBs4cGAYPnx4rKPJOv/ggw/i/l9//fWYVd6rV69A9hoBsux1&#13;&#10;DznkkHD66acHxnolq23OnDkFH/vjjz8eyK7jWNjGgAEDarfPuLBkqB933HExOEgDG0NNcE4WBRRQ&#13;&#10;QAEFFFBAAQVag0DRo00E5N55553QqVOnmBmXOVlDXYB0OU1b5hksmpsIAmqZhd+5gKfF/pNPPokZ&#13;&#10;dfyksH46Rg5BtTTrjgv/Dh02T23MMumYdKxDN1YGrWZ7J510UjxmXrcooIACCihQagLUbzSIUe/S&#13;&#10;KLX//vvH4Ff2efA+jWUdO3aMWeVkxNG9lQYrAm00TtGwRf2ZXRgugsxzCt1jaUQrtNDllWsEGtvY&#13;&#10;BsG+zML+OGYy9ugiu3jx4ng9kbmMzxVQQAEFFFBAAQUUKFWBLSNcRTiLdPIFAnJcuDMWDBfhdA0l&#13;&#10;IMZ4cIcffng45ZRT4vvpIdBNlUw1bgb222+/eKOQvpf5kxsFZk7lxoNWfR5MwsCFPfvjpoIgHe9z&#13;&#10;cc8NA8sQoGMZsgMoBO/+9Kc/xWX/8i//Muy6665mx2VC+1wBBRRQoKQEqOPI9mZMOOo+Am75CsE3&#13;&#10;ss/ImqOuJEjHbOTUzdTf1LW5CttNM82pV1m/kELdToCNQBsBOYa0SBvOMtfnGoH6mPe4JiDASIDO&#13;&#10;ooACCiiggAIKKKBAqQsUNSBHwC3tsspFO9lViBwPAABAAElEQVRnFLqKchFOoVvKSy+9FJ566qnw&#13;&#10;N3/zN7FLDBfedH1hHcpuu+0Wl4u/ZP2HbrAE3liHfTHrG4XX07Fu5s2bF2dpPfroo8OSJUviANLs&#13;&#10;l8w7bh4Ixs2cOTNMnTo1vkY32OyW+qzd+qsCCiiggAItWoDscDLfeNAolW8IBurO1157LdafaXCM&#13;&#10;ZcmKY13q8lzBMk6eINkLL7wQHcg+LzRYRl3N0BLUvwTd8tW5BAapz9k2gT+uHywKKKCAAgoooIAC&#13;&#10;CrQGgaIG5Ai60X2Fi24u6JnggXFoBg0aFINojPHGhTzBOC7qWf5f//VfYwCOi25uICi0nGd3V03x&#13;&#10;CahxIU+LPuungT5eZ6y4I488MjDhw69//es4kxzHQKs8Qb7x48fHmwyy6K6//vp4nGQEMOB1vpuP&#13;&#10;dL/+VEABBRRQoFQEqCNzFepmJk2g4YpGMDLWCcKlhbowX31I3f7yyy/HiZWoh8lmLzQgR/Y8WXIU&#13;&#10;GtXqyqxj2zyYHIrutBYFFFBAAQUUUEABBVqDQNEDcgTA6CbDrKUEwJghjdZwWr0Jng0ZMiQO3HzT&#13;&#10;TTfFGd3uuOOO8K1vfSu+x40ChWy2fC373ChwIU/Ajov7dMBnXqel/6KLLooX8tOmTQuLFi2KXW8O&#13;&#10;O+ywcNZZZ8UZWVme92bMmBGGDRsWjjjiiLgtWu/J3KN7DNtmHBsCfHTdsSiggAIKKNAaBJhYgaEk&#13;&#10;aDxjZlMyyamj6yvU3zSo3X777XGoBwJxZ555Zu0YrfWtT0MY2XGUuup43qcOpp6njk8z53ndooAC&#13;&#10;CiiggAIKKKBAKQsUNSBH8Or444+vHaz5wAMPjNlnKRhBOVrGCdhxYf/GG2/EG4NvfOMbMaMuXS5f&#13;&#10;y376PsE3HgTw0iAe79HF5dBDD41jzDEODsFBWtnJjqMln5sAMvFuueWWeKF/6aWXxq4xy5cvD3/4&#13;&#10;wx8CM7fSik8wkKw5zuWMM86IE0yk+/anAgoooIACpSZAXfnEE0+EG5OZxZnQiLr43HPPDTRYUTfX&#13;&#10;VchSY9KlG264ITATK2O8EYwbOnRoXavlfY86ljo8X8lXx+db3tcVUEABBRRQQAEFFCgFgaIG5NIu&#13;&#10;LAS/uPjPdcHNhTjdY4499tgYkGPsOLqUEoRLl6dVPDPQlg1LKzsP1skO3nEMtPrzyD4GWujpLsvY&#13;&#10;OeyfrjqsP2HChPDQQw+Ffv36hVGjRsWsu0ceeSSOPccEEieffHLsRpt9HP6ugAIKKKBASxdgOAjG&#13;&#10;dL3tttvCnDlzYqMYkz8wuzjZ7HUVxpt79tln47qvvPJKnESJYNzo0aMblEFO0C+t4zme+up4liFL&#13;&#10;LruOr+tYfU8BBRRQQAEFFFBAgZYsUNSAXOaJpxfema+lz7nApksohYtyMtQIfKXrZHZtSddJf7I8&#13;&#10;XVgI2nGBT9ZbvpJuj/cJ4DGG3f/93//FdRg7jkw9uqg+9thjcd8XX3xxHIOOGwG2zc3Lk08+GQ46&#13;&#10;6CADcvmQfV0BBRRQoMUKkN129913xweZcUyYwHASBNXIHs+sJ7NPgm6tdHFl/czMuHTd7OXr+p0M&#13;&#10;9nQoCup46tl8hTqe4SXIuqeRzaKAAgoooIACCiigQGsQaLKAXH1YmYE0LszpIpq2hDOeGwG3XCWd&#13;&#10;yIEAGwG1Qsd4Yz2Ca2+99VagOyvddLgR4Sbjk08+Cb169YrdXZlQgsLkEI8++mjM4iOQZ1FAAQUU&#13;&#10;UKCUBBiigXFaCagtW7YsDr9AN9WxY8fGcePSAFmuc3rnnXfCgw8+GO6///44HiuzmDMW6+mnn77F&#13;&#10;JBC51s31Gpl41PvUuwwNkY7/mr0sjW7U1wQSd99999C5c+fsRfxdAQUUUEABBRRQQIGSFChqQI4L&#13;&#10;fsaZIcDFBAt0h8lVuODODHIRjOPCm+AaF+vvvfdeoAWdlvzs8vHHH8eLebbRtWvX2H0me5ns3wn4&#13;&#10;kQnHTQnrXHDBBbUzvJGdR3Cve/fucSDpdF0y9rh5YH/cHFgUUEABBRQoBYG0jmXypHvuuSfWYwzJ&#13;&#10;QDDutNNOi/VmXZlxCxYsiOO7MpQDw0occMAB4eyzz451OuPHbU2hAY16duHChTErPl+9ytivBBLJ&#13;&#10;kuMagOsDiwIKKKCAAgoooIACrUGgqAG5Dz74ILamM0YbGWbDhw/P2bpN9hszmlIYWHqfffaJPxn3&#13;&#10;jWAcWWurV6/OOfPbkiVL4g0CY8sQxOMCv77CtqZMmRJYl5sKJptIC8E4SvbNCTc0FIJ56fP4gv9R&#13;&#10;QAEFFFCghQpQXxHQYvIGhmggwEVGOGPGnXjiibGurevQmZ38rrvuCg888EAgW511zzvvvHDcccfl&#13;&#10;bCSra1uZ71HHMlQF1wcE/Ng29W92lh4Ne1wHUKjfGXPWooACCiiggAIKKKBAaxAoL+ZJkH1GkIwb&#13;&#10;AC7qZ8yY8bXdEYybPXt27XsE7bjo5qL86KOPjllyjHMzd+7cuJ3MDXz++edh1qxZMbC21157xUkY&#13;&#10;6uvOwv5okafrzR577BEzBDJvAGh950aBYGJmN9mPPvooZunRhbW+Gegyj9HnCiiggAIKNJfA+vXr&#13;&#10;Y1bc7bffHhu2Bg8eHK688so4VAMNYHUVMsKZ0IjMOAJmgwYNCsxGTrZ7roz1uraV670jjjgiboeA&#13;&#10;G3U5+8gsZMZzfTB//vyYGUdWnxlymUI+V0ABBRRQQAEFFChlgaJmyDFA9JAhQ8K0adNiC/fEiRMD&#13;&#10;AzlzUU13VAJqBNqYLIGAV48ePWL30TTgRVYd49UwkxvdS3l94MCBsUWfFn+6wzJLKhlvJ5xwQjjk&#13;&#10;kEPq/Sy44GfSBgJuTNrADLCZhRZ7jnHp0qUxa49jICuOWeW4OSFrr75Z6DK353MFFFBAAQWaQ4BG&#13;&#10;JerYm2++OTZoMe7bN7/5zZixzhit+cZtS8dvfeGFF2J9STdVJjM655xzwlFHHRWHeMi1Lo1ZNHCl&#13;&#10;jVzUnTSoMVYrZdiwYbUNbvx+8MEHxwx16n8y8GhQY/sMEUFDHnU/Y7cylASvcz1BNrxFAQUUUEAB&#13;&#10;BRRQQIHWIFDUgBxBt8MPPzyOUXPffffFLDgGbx46dGhsFWdsuRdffDG8+uqrMZOOLjS816bN5sMi&#13;&#10;641Bowmi0aWVQZ3ZXrdu3WJAbfr06XFgai7q6Xqz55571vmZMAYNLe10V2VMu3Hjxn2ta2qvZDIH&#13;&#10;bhpYhpsYutJw48HMcqzPTYFdZupk9k0FFFBAgRYgQIYZ3U0JqFEIeNHYlP6e7xDT7HQaot5+++1Y&#13;&#10;TzKGKt1HGYMuX6Exi8BdOms6AcGnn3461qWs8/Of/zwG29KAHVn01PEE5LgOuOWWW2IAj+x16n2y&#13;&#10;6gnmpWPQptvNt39fV0ABBRRQQAEFFFCglASKGpADgqDa+PHjY5CNi2tuBmixp+WcjDe6vRCEGzFi&#13;&#10;RLjwwgtrg3EpIgNOE4gjIEZX0wkTJsTAGOsSmKPLCxf0mYG8dN3sn0wcQfcbMuqYyIGx6rILre+X&#13;&#10;XHJJnLiBsW3++Mc/xtZ+utES9CMTj9Z7iwIKKKCAAi1VgLHjyDKbOnVq7SEyHiuP+sp//dd/xfqV&#13;&#10;oSZoiKLQKJaO9ZpvfSZ4+Iu/+IvagFx6DOmkTWwrewxWhqmgoY5rARrMCPjRzZaGOV6jwW306NHh&#13;&#10;+OOPj9nr+fbt6woooIACCiiggAIKlJpA0QNytIT36dMnXHPNNTHzjC4odD/hwpzWegJ2ZL0deuih&#13;&#10;X8tWA7N9+/YxeDZgwIB4M0BAj9nYmKGN7RKQ69u3b73junETQGs9F/mnn356fOT7sBi0+q//+q/D&#13;&#10;E088EQOIdN+hZZ6AHC332RM+5NuOryuggAIKKNBcAtR71K8NLYz9yroMA9GQMdsIoNEtNi3UnQxR&#13;&#10;MWrUqPhSOj5s+j4/0zqZ4SPImCcrneEsaHTj+oDGtv79+8c6P3M9nyuggAIKKKCAAgooUOoCRQ/I&#13;&#10;pUBMhnDsscfGR/paoT+5qGcwaR5bWwiicaPwT//0TwVtghsAHhYFFFBAAQVKTYA6j3Fc//d//3er&#13;&#10;D31rgnmZOyPjnOw2HnUVjpVGL7uk1qXkewoooIACCiiggAKtTaCos6y2NizPRwEFFFBAAQUUUEAB&#13;&#10;BRRQQAEFFFBAgcYKGJBrrKDrK6CAAgoooIACCiiggAIKKKCAAgoo0AABA3INwHJRBRRQQAEFFFBA&#13;&#10;AQUUUEABBRRQQAEFGitgQK6xgq6vgAIKKKCAAgoooIACCiiggAIKKKBAAwQMyDUAy0UVUEABBRRQ&#13;&#10;QAEFFFBAAQUUUEABBRRorIABucYKur4CCiiggAIKKKCAAgoooIACCiiggAINEDAg1wAsF1VAAQUU&#13;&#10;UEABBRRQQAEFFFBAAQUUUKCxAgbkGivo+goooIACCiiggAIKKKCAAgoooIACCjRAwIBcA7BcVAEF&#13;&#10;FFBAAQUUUEABBRRQQAEFFFBAgcYKGJBrrKDrK6CAAgoooIACCiiggAIKKKCAAgoo0AABA3INwHJR&#13;&#10;BRRQQAEFFFBAAQUUUEABBRRQQAEFGitgQK6xgq6vgAIKKKCAAgoooIACCiiggAIKKKBAAwQMyDUA&#13;&#10;y0UVUEABBRRQQAEFFFBAAQUUUEABBRRorIABucYKur4CCiiggAIKKKCAAgoooIACCiiggAINEDAg&#13;&#10;1wAsF1VAAQUUUEABBRRQQAEFFFBAAQUUUKCxAgbkGivo+goooIACCiiggAIKKKCAAgoooIACCjRA&#13;&#10;wIBcA7BcVAEFFFBAAQUUUEABBRRQQAEFFFBAgcYKGJBrrKDrK6CAAgoooIACCiiggAIKKKCAAgoo&#13;&#10;0AABA3INwHJRBRRQQAEFFFBAAQUUUEABBRRQQAEFGitgQK6xgq6vgAIKKKCAAgoooIACCiiggAIK&#13;&#10;KKBAAwQMyDUAy0UVUEABBRRQQAEFFFBAAQUUUEABBRRorECbxmxg2bJlYebMmaFr166N2Yzrfinw&#13;&#10;9ttvh+rq6jBv3rzQqVOnUFlZqY0CCiiggAIKtFKBpUuXhtWrV7fSs/O0SkGgrCyEMv7TgkpNTU1I&#13;&#10;/m9RQAEFFFCg1QtsVUCuqqoqwjz55JOBIFLbtm1bPVRTnODy5cvDxo0bwy233BIefPDBUF5uAmNT&#13;&#10;uLsPBRRQQAEFmkNgzZo1gcZNGuMIQlgUaEoB4nDt2rYJlcmjpQTlaqprwoYNm8KGjZsMyjXll8F9&#13;&#10;KaCAAgo0i8BWBeTSSnvnnXcOffr0CR06dGiWg29tO+Vi/PXXXw89e/aMj4qKitZ2ip6PAgoooIAC&#13;&#10;CnwpsHLlytiwKYgCzSHA9XzbdklvjMULwsZFC0NYv6E5DqN2n2Xt24fKfv1C5W49w8ZNVS0iSI1R&#13;&#10;S0ogNHuw9uviEwUUUKBVCGxVQC7N3DrmmGPCpZdeGrp169YqMJr7JCZPnhyeeeaZMH78+HDkkUea&#13;&#10;edjcH4j7V0ABBRRQoIgCCxcuDG+88UbMiE8bO4u4OzetwBYCBJr43q1/fW5Y+9gjoXr151u839S/&#13;&#10;lO/YNXQed3ao2H3Ppt51zv1VtqkI7dolt0otKCJXlQQq163faPZgzk/MFxVQQIHSE9iqgFx6ml26&#13;&#10;dAk9evQIu+yyS/qSPxshsNNOO8ULIzIPd9ttt+QioF0jtuaqCiiggAIKKNCSBT7//HMb31ryB7Sd&#13;&#10;HFvNF+tC9WerQs3nnzXrGdckga+a9eua9RjSnROorKysCJVrPgsb5s8LNV+sTd9qlp9lFW1CRXLP&#13;&#10;VdnvgCSRke68dnFvlg/CnSqggALbWKBRAbltfCxuTgEFFFBAAQUUUEABBRRoVoGYFJf8p2r5e2H1&#13;&#10;PZNC9YqPmvV4QvsOof3hQ0OXAwbExvsQDMg17wfi3hVQQIFtI2BAbts4uhUFFFBAAQUUUEABBRRo&#13;&#10;RQI1yWRr1atWhuqVHzfrWZUlAbnm7lLcrADuXAEFFGilAk7j2Uo/WE9LAQUUUEABBRRQQAEFFFBA&#13;&#10;AQUUUKBlChiQa5mfi0elgAIKKKCAAgoooIACCiiggAIKKNBKBQzItdIP1tNSQAEFFFBAAQUUUEAB&#13;&#10;BRRQQAEFFGiZAgbkWubn4lEpoIACCiiggAIKKKCAAgoooIACCrRSAQNyrfSD9bQUUEABBRRQQAEF&#13;&#10;FFBAAQUUUEABBVqmgAG5lvm5eFQKKKCAAgoooIACCiiggAIKKKCAAq1UwIBcK/1gPS0FFFBAAQUU&#13;&#10;UEABBRRQQAEFFFBAgZYpYECuZX4uHpUCCiiggAIKKKCAAgoooIACCiigQCsVMCDXSj9YT0sBBRRQ&#13;&#10;QAEFFFBAAQUUUEABBRRQoGUKGJBrmZ+LR6WAAgoooIACCiiggAIKKKCAAgoo0EoFDMi10g/W01JA&#13;&#10;AQUUUEABBRRQQAEFFFBAAQUUaJkCbYp9WDU1NaGqqirwsyGloqIilJd/FS/ctGlTQdtgHdbNLtXV&#13;&#10;1YEHx1FWVhYfLMvzfIXlOXaWq2/ZfNvwdQUUUEABBZpbILMOTI+F+i+t39LXcv2k3kzrz7QuL3Td&#13;&#10;XNvLfi3dPvtIS1rn8tOigAIKKKCAAgoooEBrFCh6QO7VV18Nv/jFL8ILL7zQIL//+Z//CSNGjAjt&#13;&#10;2rULn332WbjiiivC3Llz69wGy7Lcd77znS2WW7FiRXjwwQfDnXfeGd57773QrVu3cNxxx8Vld999&#13;&#10;9y2Wzfzl9ttvD7/73e/CySefHK666qpQ17KZ6/lcAQUUUECBliJAoOvPf/5zuOeee8KcOXPC6tWr&#13;&#10;Q9euXcOBBx4YRo8eHY4++ujQpUuXnIdLo9Qrr7wSJk+eHGbMmBE+/vjj0LFjx3DAAQeE008/PZx0&#13;&#10;0kmhU6dOOdct5EWCcdOmTQv33ntvePnll8OqVavisRxyyCFh3Lhx4YgjjmjU9gs5BpdRQAEFFFBA&#13;&#10;AQUUUKA5BIoekOOkuBngor4hpUOHDrXZawsWLAhr1qypdxtpC37mfj744IPwf//3f+G6664LGzdu&#13;&#10;jBlya9euDXfccUeYOXNm+M1vfpMz0MZNwaRJk+Lyp512Wth1110zN+tzBRRQQAEFWrQAwa7PP/88&#13;&#10;/L//9//ClClTApnmaT25bt268OGHH4ann346nHjiieG73/1u6N279xbnw/ITJ04MN954Y3j33Xdr&#13;&#10;s92pjwnMzZo1K67/t3/7t6Fnz55brFvILxzLb3/729hY9tFHH9UeG3X0448/Hp577rlwzjnnhIsv&#13;&#10;vnirtl/IMbiMAgoooIACCiiggALNJVD0gNyAAQNihtz69evzniPBOoJjP/rRj+IF+bnnnhtoHW/b&#13;&#10;tm1cZ9GiReGLL74IO++8c/jJT34SDjvssJzbogtN586da9/jZmTevHnh7rvvDjvssEMYO3ZsILi2&#13;&#10;ePHiGIhju9dff334h3/4h9p10ie33XZbvAEZP3586NWrV85usOmy/lRAAQUUUKClCVBv0uj02GOP&#13;&#10;xQYpMsOp0/bee+8YUCPrjcw5gnVkjl9++eVhzz33rD2Nhx56KDZeEYwbOHBgDI6RGZdmnT/88MMx&#13;&#10;INe+ffvwT//0TzGjvXblAp7QMEb9TMMZx0ZGXJ8+fWLdS0Y7Abm77ror1t+XXHLJFvV7AZt3EQUU&#13;&#10;UEABBRRQQAEFWrRA0QNylZWV8UI/nwIt5FyM//GPf4zBOAJ43/rWt7boPpMG5Gi950ai0K6jdHV9&#13;&#10;++23wyeffBK7vVxzzTXxgn6vvfYKtMBzA0F2wI9//OMtxqujW+t9990XbwJOPfXUOo8/33n5ugIK&#13;&#10;KKCAAs0lQEPXO++8EwNaPB85cmT453/+51ivtWnTJjY09e/fP1BHE3jjQVCM+pVxWJcvXx6eeeaZ&#13;&#10;8NZbb4Xhw4fHIR4GDx4cWLdv375x/d122y1ce+21sUvrE088EagvCy3Uy3Shff/992OGHvV+v379&#13;&#10;4r5pBGMfDBnBcBPU01wbcHwWBRRQQAEFFFBAAQVai0B5U5wImWv5HrTg/+pXvwoLFy6MretkyfXo&#13;&#10;0WOLABnvEUAjIMc4N/m2lb6enhPdaugGw9hydKchS44bDbLouBEhGPjpp5/GMerSdfh50003xSDh&#13;&#10;eeedF9dzUOlMHZ8roIACCrR0AbLSGfON8eKo9xhflSw4Ms+p0wisUScyVutOO+0Ux24jE446mcK6&#13;&#10;r7/+ehwvjnHcBg0aFOtStkUQb4899ghHHXVUzGYneDd16tS4XqH/efTRR+OYrhwH2ev77bdfPDa2&#13;&#10;zzGSqXf88cfHIN38+fPDa6+9FrP8Ct2+yymggAKtVaCiggnsivNo04aJ7LhvC3Xuo7z86xPotVZv&#13;&#10;z0sBBRQopkDRM+TqOvgNGzaEF198MXBhTvnGN74RL+65QE8LgTgu9lmWVvN8A0+ny2f+TGdu47XM&#13;&#10;YB03I3SxoRCUyxzf7s0334zHw80A4+o0ZH9xg/5HAQUUUECBZhagjmPSBTLNyEI/6KCDtmjoSg+P&#13;&#10;5QiCUV9SF/KTB0EwssXpQso20jozXY96lKDcoYceGseSo+GMgF6hY8mlwcJ99903kLWeDlGRuX26&#13;&#10;x1LvMxEFmfLLli372jh36fL+VEABBVq1QHJvVNahU6hIAmVdurRP/p0u3tluvmcKScNN/qAby4Q1&#13;&#10;G4p3EG5ZAQUU2E4Evop8NcMJM3ECY7gRdOMinjFisi/6lyxZEid04PCY2Y2xcJjxjQt/Ct1rhg0b&#13;&#10;Flvq6T6TWdjWjjvuGMgUoHsMA1QT7GNyB7rJUJkweURm0O2GG26IY+tcffXVge2ZHZcp6nMFFFBA&#13;&#10;gVIQoO5i3NWhQ4fGBq3sgBfnQABu+vTpYeXKlbGuJMBGnchwD2SXky1HPdi9e/ecp0yG3T777BMD&#13;&#10;eEweQVCukIAcdTFjuVI3E/Ajaz3e3GXtJd037zEBBY1z2RNPZK3irwoooEDrFEgaTso6dghVyf3M&#13;&#10;5/feE6qTiXWKVYi18e9udXWeqF+SxVx50MGhU3L/FZJlLQoooIACWy/QbAE5upMy5szs2bNjy/gF&#13;&#10;F1wQg2vZF+XMsMpscLx+yy23xGAagTxeo9AdlSw7Bn+mi+nhhx9eG0TjZoEx57gRIfPtgQceiF1g&#13;&#10;GFfn9ttvj91uaN2n+w0ZAUwswVg1Bx54YDjmmGPijcnW07qmAgoooIACzStA/cYjLQTBqEOpW5nJ&#13;&#10;lHqYRjEme2AMNxqtCNDR1ZV6ke6sNGzlKgTvCPoR/GO7ZOIVUtg+1wBkqDNEBfV4rkLdTT3Ofgj4&#13;&#10;sZ5FAQUU2D4FiJKVh+qkoWT97FmhevnmxIRiWGzuslqWNNpU59588m9y6NQpJBkRud/3VQUUUECB&#13;&#10;ggWaLSDHDQEDOpOtRtDsjDPOyNlCngbkuDHggvzYY4+Ns6xykc5Mb88++2wMpHFTwba4mWCsGwo3&#13;&#10;IXR5YYwcZpJjtjlmbqPVf+nSpWHXXXcNF154YdwvLfZk65EZwGu8Z3Zcwd8jF1RAAQUUKAGBX/7y&#13;&#10;l+HVV1+N46cSQKOeu/TSS+MMpwTHKATj0kYvgmHZmevpadLVlfeoa6lDqaMLKdT/LE+hLs8cpiJ7&#13;&#10;fbZPwI7jSce3y17G37c/Acb/nZqMW3j//ffXfn8I4A4ZMiRew5GtScMr3a47JYGDk046KV4/8n22&#13;&#10;KFDSAjXVoWbD+lCzfnNiQjHOpYYx5JL/1SSNJrlKWVJvJDddud7yNQUUUECBBgo0S0COi2q6nc6b&#13;&#10;Ny9eaJ922ml5u8Rwgc9FP11XLr/88nD00UfHYBkXXmyHjLiJEyeGhx9+OHa9IbhHF5iuXbtGCsam&#13;&#10;ueiii2IL+1NPPRVefvnl2PX1sMMOC+ecc04c/4ZuOwT2GNOG7j10gWX73DSQfUdGHcew//77x+y5&#13;&#10;zC6uDfR2cQUUUEABBZpNgHrujTfeqB07lbqOmVTpDkqXVYJrZLulY6vye10BM+pGtkG2WxrEq+/k&#13;&#10;2D6NbBSCbXU1fqX7p8GNh0UBBGg8ZZxDJioZM2ZMROF7tMsuu8Rrt//8z/+M12znnntuHHtwwoQJ&#13;&#10;8b2DDz44fl9VVEABBRRQQAEFWoJAswTkCHQRQGOiBsabYYa17K6qKc7ZZ58dg3BcaDEoNd1n0mW5&#13;&#10;CSA4Nm7cuNgKSsCNln+6pxJYo9C6ThdULtpGjRoVu8lwA0AGHANV85ygH2PHcTwE79gHNyd/+MMf&#13;&#10;YpdaWmLZJ9s47rjj4v6Y9MGigAIKKKBAKQlcfPHFMcBGfUdAg3FZaaiinrvyyivDkUceucXpUPfW&#13;&#10;FTBj4bROToNsW2wgxy+Zy7HtdP0ci8b30vcz18u1rK9tPwJkcTLOITMAM8RIWgjaTk0y55gE5O//&#13;&#10;/u/jhCEE77g25Bqxd+/e8VouXd6fCiiggAIKKKBAcwo0eUCObip0IXjhhRdiK+XgwYNjl9V8CP37&#13;&#10;9w88uBBPL8ozl+Vinsw1lqHln21zIZYG5FiWoFuvXr3iI3s73JQ8+eSTMWOP7rB0dyUbgK4Ojzzy&#13;&#10;SNhvv/0CGXy0/hNEpJstATtmr0uz8DKPx+cKKKCAAgq0VAG67tFQRQYc2eDUcddee2147bXXwt13&#13;&#10;3x1obCIrjcw3CstR/+Ur1KksQ/1cVyZd5vrUyWl9zrp1BdrS/VPXp8eUuS2fb58CBORofKULKr0t&#13;&#10;+M7S+Dp8+PDw+uuvx0AcPSb43nDNRmYcPSEYL5HG1UJK8pWOJf1ZyDotcZn0+PmZPm+Jx5l9TE15&#13;&#10;vKXkku1UjN+//OoXY9Mlvc3UhZ95prso6fPb2oNPXbZ2/da6XmNdWvO/S+m5pT9b63eg0PNq8oAc&#13;&#10;Azmn49dwkXTCCSfU2/rOyaQX77lOjAsyuikwUxsXabT05yuZ2+EmgNlXb7vttngxxyyvbIOgHoNd&#13;&#10;U5hsgm6yLEtG3q233honfmAyCANy+ZR9XQEFFFCgJQownhaF4BYZ6qecckoMxj300ENxiAZmNmeo&#13;&#10;hzS4VldXUepFGtlo2CJbPd12fefNjOlpXczQE3UF/Ng/22esOQJ5FgXS7xzXa7vvvnvs8cC1HGMF&#13;&#10;v/vuu/G6jslGMgvXa1wbEuAttFRWtkmuCRt7S1Xo3oq7HIP0d+zYLvlb2zKMwN9hmzZkwYbQJvlP&#13;&#10;DU+asZQlx1meHBP2nTolY5gl/8YUs7RpUxHvQTDILthUVJQHvjEViQvB3eYsZRWJDWO78ZklP6uL&#13;&#10;eDzJLpLCfvKcM59T8mCZCo4p33JNBcZnFY8n+ayS5/F7XIxjSk4ZG74PdZWK5LNKaOKxxGXrWb6u&#13;&#10;bW2L9+LxJBvib4vvTrH+zvl7qS9SmX6HNx9L8/+bU57xd8Xxb9O/8/i9TNxrki9DISX5nuDDcXTq&#13;&#10;1L7o//4VckjFWIZ/dyktqX6N391inGyB22zygBwXRGTH8YXv3r17HAOuwGOtczFuLnjU19qeuRHG&#13;&#10;uyHwRusqNyWHHHJI3Aa/f5xMJ87NCq2q6QxzZBM8+uijsZvPhx9+mLkpnyuggAIKKFByAgQ1qPvI&#13;&#10;Hlq2bFmgbtt3331rZxmnEY2solyFYBmNYARIyFCika2QwnJplhzXBGwnV+FmnP0TtCOIx7FaFCAg&#13;&#10;0adPn3DNNdfELqiMMcw1G4Hbu+66K9DzIjuQw+8NvdFinbyzTJbYx0Bci3PJFZDjRoT346O+u+li&#13;&#10;nzfHkeyDY+FYsz/Hbbl7AisU9pHtwuu8n8ZRWIb/NWuJu0/+w7Hwo6jHkwTZ4h7yn3P6TvGPpQD1&#13;&#10;6LF5OY5r8/cmPcIC1i9wkTICK8n/67WPB8Fy6bLb/lgKPOS4GJ8RJR5P8p96j3/z4g38b2EB9M3H&#13;&#10;Eg8iw6eBu9qGi8fvb4RJXJJftqUN35e4/XimBRz0Zpx4HPx7vfl7XMB6JbZIGvxqSfUr1xXNWZo0&#13;&#10;IEcrOK2YZMjRZYYx4bJbMTMxmAFuypQpcZwQZs5iIoZcLfB8YdObBlrRC7lo51gYJ45ZVwm4MXZc&#13;&#10;2vr+/vvvx8AeWXfcZKSFbg4cN+eQ7wYlXdafCiiggAIKNJcAEye89NJLgYw36kRmMs9XqFczM+Ko&#13;&#10;R8ko4jUCHYz7mqtQD1JPUwdTNzIpRCGF4BrjuDJhEhlN+SaDYHzXlStXxoAdx1PX9UIh+3WZ1iFA&#13;&#10;AJjvDN9TsjkpBHn79esXrxf5bjEuYmZhvDmu4dLveeZ7+Z5v2lSVBIM3xBuqfMuUwuvcZ7Rv3zaZ&#13;&#10;rGVjEjznJu+royZzhmwFXqti9s6sDLqvlmyaZ+UVyW1JeUUMBpEpUlNoZslWHF56/8V+cgVreZ8H&#13;&#10;XNUJUK6g3VbsdqtXKUs+G0YP4Hiqinw8SYw2KWWhKs/3gWPZ/F1Jjik5lnzLbfXJNnTF5HMq//JY&#13;&#10;4/Hwhc5z7A3ddOby8TuRfCfrO198KOn3prn/rtLjoa7mu1OM4+E7E4PomWC5nrN/Pp7km1yVfKGL&#13;&#10;cSy5dpvvNfaPC//j+Lfl33l5xea/D74HhZSyZLn0GNat25DEIgpbr5Btt5RlNv+7SqZvaDH1K8fS&#13;&#10;rl1lfDSXU5MG5LhBoAWeC3wujAYOHFjneXPBRcBswYIFsdV+n332yRmQY3tc1HNzwEQNZLbVVwjg&#13;&#10;MZj14sWL42yrjD2SRkfzdZ+Jf7Dxj4ULmtb3R1Kfme8roIACCpSGAPXt008/Hes5AhcnJMND5Gus&#13;&#10;YpgGstAIVhD4ovspY8kR5KDOpvGKBrG0jkwFaJxiHC+y01m2V69e6Vt1/mQ7jPvKWF/M8ErAj/G+&#13;&#10;srdPwI5983qPHj0KDvjVuXPfLHkBekJwXUiDLUOJpIG4mTNnxoZeGnDvu+++MGvWrJj9Sdbniy++&#13;&#10;GL/DBIMLLa3tMo/zafHnRLf05FG9/N2w6c35oeaLdYV+XFu1XBU97PK4lCUNFWV9+m7Vdkt9Je5w&#13;&#10;kntUiwIKNELASEF+vJZUF7WEY2nSgBxBsIULF8ZgFtloXJDXVejSys0BwS9a+rkA47U0k4116aLA&#13;&#10;ZA5k3XFTQFcbLs7qKrSuLk4CcVyw0dXhvPPO26J1jMw4tsVFHNtPCy2saass2QAWBRRQQAEFWqIA&#13;&#10;dRiZQgTbVqxYEYdnGD16dKzbMo+XoBfDSNB1lEYvstyoY2mkIvvojTfeiPUr3QAJiqWFupBgHEEP&#13;&#10;sswJ2FFfF1qYzZVGMY6PbCYCcgT10sL2CbC8/fbbsd5n8iYz5FKd7fsnQTi+23zHJ02aFL+XdJ3m&#13;&#10;e37ppZfGoNyIESPC5MmT47Uj320CcczGmi8ovX2LtpyzLyPNJmkY2Lh4UVh93+RQs/KToh4c445x&#13;&#10;M5Yrg6W8e4/Q8dTTQ5uMf5eKejBuXAEFFFBguxRo0oAcGWxLly6Nrd1MxFBfazoXUKNGjQqLFi2K&#13;&#10;XVuYAY6W0QEDBsQW/HQqey66CNYRjDvqqKNikK2uT5NuMMygSss7F2/MMpdZCOixbzIDaFXlOUHB&#13;&#10;adOmxSAdY5d4Y5Ap5nMFFFBAgZYkQKMR9WHv3r1jA9RNN90UA22MF0fgjHHbaJhiMofZs2fHRilm&#13;&#10;YKVeTjPYGEOVDDbGl6Ohiiw7AiFk0zEr6wMPPBADamxz5MiRW5w+DV+Mxzp//vy4PSZHokEtzYJj&#13;&#10;YiSGrSCLj8Yxus0SpCN7nuAKQToCdjSMHX/88bUzoG+xE3/ZLgXI5OQ67fzzz48BNzIs027ZzLJK&#13;&#10;oO6qq64KTzzxROzCSoboiSeeGAjqZg5Dsl3ilchJ1yQZvjWfrgzVq4obkCtPAoBpt8Kv0SQNExyH&#13;&#10;RQEFFFBAgWIKNGlAjhZvxpvhYintFlPfyXGDQAv5ww8/HC+uaAHlIp6WdLrLkDlH1h2t+oyRw8QL&#13;&#10;ucaCSPdDxhut+kzOwI3KmWeeWXuDkC5DlsARRxwR9zlhwoQYEKQb69SpU2OGHDcNdOexKKCAAgoo&#13;&#10;0BIFqGep42h0uu6668LcuXPDr3/961i3EVSjPib7jUYngmQE22gAI2hGodGJIAaNaGShT5w4Mda1&#13;&#10;ZM0RMCOIN2fOnFgXnnrqqbGhLNOBupZgGzOTUyezHtvkuChk1Z1zzjkxq4ng3i233BKPh6x1Aixk&#13;&#10;7dHQRoMZ1wE0uFkUSAUIOBMw5pGrcE3I2MAWBRRQQAEFFFCgJQs0aUCOFnkutGndpLW9kMJyl1xy&#13;&#10;SWw95wKdAaq5eKf1nW4LtKbTlYbWeW4o6stcI4j34IMPBrLrLrjggthFJ/s4OL4LL7wwZgHQHYfM&#13;&#10;Am4ouFFhP9ykpDct2ev6uwIKKKCAAi1BgK6n48aNi/UlM4pTfzIuK8Ey6jnGiiMjjvFczzrrrBj0&#13;&#10;SgNmHP+gQYNiPUj2EcE3MssJ5LEMATWCIdSHNIZlZx7RiMUwFYzxSv2ZayZVGreoi9ku2XT33ntv&#13;&#10;MvD8+nhsNLpRt48ZMyZ2NXSYiJbwjfIYFFBAAQUUUEABBbalQJMG5Og2QBcaLuIZb6bQQsba1Vdf&#13;&#10;HRiol5sCZkHlhoKupIw7w0U7reeFXLBzk8ByY8eODYynk6+Qhfftb387PPXUU/EmhhsQ9sG4JEwa&#13;&#10;kXa7ybe+ryuggAIKKNDcAgwPQaYQQTey4ch4Y/gIGrQYE46x4gi8UT9n12sE2Y499tjYcEU2Otnq&#13;&#10;BNAI5pGBxDbpeso+sgvrMk4s9SwBORrXsrfPdk4//fSYBcf2GZ6CIB6BRLLQqfPpmphr+9n783cF&#13;&#10;FFBAAQUUUEABBUpNoEkDcnRZ+dGPfrRVRrTQMyAvj8YUbiL+/u//vqBNcCPAw6KAAgoooECpChAI&#13;&#10;o5GJR0MLwTS6vvJoSCGoRjCuroYvtsexMbYXD4sCCiiggAIKKKCAAtuTQDKdkUUBBRRQQAEFFFBA&#13;&#10;AQUUUEABBRRQQAEFmkrAgFxTSbsfBRRQQAEFFFBAAQUUUEABBRRQQAEFEgEDcn4NFFBAAQUUUEAB&#13;&#10;BRRQQAEFFFBAAQUUaEIBA3JNiO2uFFBAAQUUUEABBRRQQAEFFFBAAQUUMCDnd0ABBRRQQAEFFFBA&#13;&#10;AQUUUEABBRRQQIEmFDAg14TY7koBBRRQQAEFFFBAAQUUUEABBRRQQAEDcn4HFFBAAQUUUEABBRRQ&#13;&#10;QAEFFFBAAQUUaEIBA3JNiO2uFFBAAQUUUEABBRRQQAEFFFBAAQUUMCDnd0ABBRRQQAEFFFBAAQUU&#13;&#10;UEABBRRQQIEmFDAg14TY7koBBRRQQAEFFFBAAQUUUEABBRRQQAEDcn4HFFBAAQUUUEABBRRQQAEF&#13;&#10;FFBAAQUUaEIBA3JNiO2uFFBAAQUUUEABBRRQQAEFFFBAAQUUMCDnd0ABBRRQQAEFFFBAAQUUUEAB&#13;&#10;BRRQQIEmFDAg14TY7koBBRRQQAEFFFBAAQUUUEABBRRQQAEDcn4HFFBAAQUUUEABBRRQQAEFFFBA&#13;&#10;AQUUaEIBA3JNiO2uFFBAAQUUUEABBRRQQAEFFFBAAQUUMCDnd0ABBRRQQAEFFFBAAQUUUEABBRRQ&#13;&#10;QIEmFDAg14TY7koBBRRQQAEFFFBAAQUUUEABBRRQQAEDcn4HFFBAAQUUUEABBRRQQAEFFFBAAQUU&#13;&#10;aEIBA3JNiO2uFFBAAQUUUEABBRRQQAEFFFBAAQUUaNMYgiVLloQZM2aErl27NmYzrvulwPz580NV&#13;&#10;VVWYM2dOqKysDG3bttVGAQUUUEABBVqpwNKlS8Nnn33WSs/O01JAAQUUUEABBRSoS2CrAnIEjSiP&#13;&#10;P/54eOONN2LwqK6d+F5hAh9++GHYtGlTuPHGG8PkyZNDebkJjIXJuZQCCiiggAKlJ7B27dqwbNmy&#13;&#10;2BhXU1NTeifgESuggAIKKKCAAgpstcBWBeTKysriDvfaa68waNCg0KFDh60+AFf8SuD1118PCxYs&#13;&#10;CAMGDAh77713qKio+OpNnymggAIKKKBAqxL45JNPwvLly0N6XdWqTs6TUUABBRRQQAEFFKhTYKsC&#13;&#10;cmnm1vDhw8Nll10Wdt555zp34puFCdxzzz1hypQp4ayzzgpHHnmkXVYLY3MpBRRQQAEFSlKARriZ&#13;&#10;M2fGjHiDciX5EXrQCiiggAIKKKDAVgtsVUAu3Vvnzp1D9+7dwy677JK+5M9GCOy4446xlZwx+XBt&#13;&#10;165dI7bmqgoooIACCijQkgVWrVrlsB8t+QPy2BRQQAEFFFBAgSIKOEhZEXHdtAIKKKCAAgoooIAC&#13;&#10;CiiggAIKKKCAAtkCBuSyRfxdAQUUUEABBRRQQAEFFFBAAQUUUECBIgoYkCsirptWQAEFFFBAAQUU&#13;&#10;UEABBRRQQAEFFFAgW8CAXLaIvyuggAIKKKCAAgoooIACCiiggAIKKFBEAQNyRcR10woooIACCiig&#13;&#10;gAIKKKCAAgoooIACCmQLGJDLFvF3BRRQQAEFFFBAAQUUUEABBRRQQAEFiihgQK6IuG5aAQUUUEAB&#13;&#10;BRRQQAEFFFBAAQUUUECBbAEDctki/q6AAgoooIACCiiggAIKKKCAAgoooEARBQzIFRHXTSuggAIK&#13;&#10;KKCAAgoooIACCiiggAIKKJAtYEAuW8TfFVBAAQUUUEABBRRQQAEFFFBAAQUUKKKAAbki4rppBRRQ&#13;&#10;QAEFFFBAAQUUUEABBRRQQAEFsgUMyGWL+LsCCiiggAIKKKCAAgoooIACCiiggAJFFDAgV0RcN62A&#13;&#10;AgoooIACCiiggAIKKKCAAgoooEC2gAG5bBF/V0ABBRRQQAEFFFBAAQUUUEABBRRQoIgCbYq4bTet&#13;&#10;gAIKKKCAAi1AoKqqKmzatClUV1eHmpqaUFZWFsrLy0ObNm3iT37PV1ieddkGz9P1KyoqatfPt24h&#13;&#10;rzfm2ArZvssooIACCiiggAIKKNASBQzItcRPxWNSQAEFFFBgGwkQTPvzn/8c7r777jB37tzw+eef&#13;&#10;h65du4YDDzwwjBkzJhx99NFhxx13zLk3gm9Lly6N6z/xxBNhwYIFYf369WHXXXcNQ4cODWPHjg2H&#13;&#10;H354DPDl3EA9LxIgnDZtWpg8eXJ4+eWXw6effhq6dOkSDjnkkDBu3LhwxBFHxN/r2YxvK6CAAgoo&#13;&#10;oIACCihQcgIG5EruI/OAFVBAAQUUqF+AYBrBt3/8x3+MAbU0O441P/zww/DRRx+Fp59+Opx44onh&#13;&#10;e9/7XujTp88WG2V9Anl//OMfw5w5c2qz41iIIN0777wTpk+fHi688MLwzW9+M2babbGBen7heH79&#13;&#10;61+HiRMnhhUrVsTts8oXX3wRHn/88bjtc845J1x22WWhZ8+e9WzNtxVQQAEFFFBAAQUUKC0BA3Kl&#13;&#10;9Xl5tAoooIACChQksHbt2vC///u/YcqUKbG76QknnBAuuOCCsPfee4ePP/44Zsw9+uijMfjVrVu3&#13;&#10;cOWVV4a99tqrdttPPfVUuPHGG2Mwbs8994zZdGyjbdu24YUXXoiBtDfffDNuh/dHjRpVu24hT26/&#13;&#10;/fa4LsE4tnvWWWfFoOC7774b7rjjjpg5R1Yf2XsE5Tp37lzIZl1GAQUUUEABBRRQQIGSEDAgVxIf&#13;&#10;kwepgAIKKKBA4QKMy7Zs2bIY8CIT7aSTTgo//elPY/dPxo4j8HbAAQeEysrK8OCDD4ZHHnkkZsrt&#13;&#10;sccegbHhyJ4jO+7VV18Nffv2DVdccUUMuLVr1y52TyWot9tuu4X/+I//iPt5+OGH4z7YdiGFgCDd&#13;&#10;VMnU49i+/e1vh3333Tfum22Trffb3/423H///eGZZ56J3WuPP/74QjbtMgoooIACCiiggAIKlIRA&#13;&#10;YVfOJXEqHqQCCiiggAIKIMA4b88//3xYs2ZNDHKR/UamWTqJA0G3Tp06hWOPPTbstNNOcew2Anhk&#13;&#10;1VFmzpwZ3njjjbg8ATO6tXbs2DFui6Bb+/btw/777x/X37hxYwzgEVwrtBAAfO+99+L2GYeOABzB&#13;&#10;wXSiid133z0cd9xxcR/z588Pr732WmA/FgUUUEABBRRQQAEFWotA0TPk1q1bF7vD/PKXvwz9+/cP&#13;&#10;P/7xj8PKlStjyzgt76tXrw4777xzGDZsWOxKww0Ds73RIk6L+1tvvRU2bNgQaLXnpoALdLrWZBbG&#13;&#10;uVm0aFHs3jJr1qxAdxduKrjxYOBpBoceMWJEbGFPZ5Jjv3SFufXWW+Nyp556avjLv/zLr42Bw03J&#13;&#10;r371q7hNBpdmnJzevXtn7t7nCiiggAIKtCgBAmZnnHFGrHfff//9WP/lyl4j443XqUd5UPhJAGzJ&#13;&#10;kiVx/UGDBuWcWIGg2be+9a3wjW98Iwb3dtlll4IN6PJKPbzffvsFurtyHJmFYyKDb5999onHQh3P&#13;&#10;mHXZ49xlruNzBRRQQAEFFFBAAQVKSaDoATm6yjCoNBf2jDvz2GOPhTvvvDNwg0DQjG41XGjTAv7S&#13;&#10;Sy+F//7v/w4TJkwI9913X+zKQkAvDbgxqDQt6gzyTFcZCoM/093mrrvuivtgmwTw2C/BN2aEe+WV&#13;&#10;VwJj4bDeeeedF9fr0KFDOPLII8OkSZMCY+Awlg1j2BA0TG9aPvvss/CnP/0pZgow69vw4cNr9xs3&#13;&#10;4n8UUEABBRRogQLUY2S+DRw4MGaWkX2WXah/n3322dhIRmMYDV/Ujcx0Sh1Ndh0NUHRvTRuz0sAd&#13;&#10;26fRiwY1Hun72fvI9Tuzvi5evDjW1QTYyNTLVXr06BG6d+8et00X2uXLlxuQywXlawoooIACCiig&#13;&#10;gAIlKVD0gFymCt1hbrnllhjwYjwauruk2XIzZsyIg0STQTd79uz4HtlotMCT8UYQLx08mow3Mt+4&#13;&#10;IZg6dWocWJquNbS0jxw5Mv7k5uODDz4IL774YgzGvf766zHIR0t/Ok4NNxnf+c53wg9+8IPwySef&#13;&#10;xMGvCQimNwcEBgnmcfNABsDhhx8eu+lknpPPFVBAAQUUaKkC1IWZwTi6slLv0lhFAxl1KA1ZTPbQ&#13;&#10;r1+/GGSj6+mqVatiYxjBNrqq0mDGzKc0nhGo22GHHcKhhx4aG7IGDBjQoNNn/2yDhjPq8uzsuHRj&#13;&#10;NOKxH4KENJBxTBYFFFBAAQUUUEABBVqLQJMG5Mh2Y9ya73//+zG4xYxpZLPRJeXqq6+O3VemTZsW&#13;&#10;hgwZEr773e+GXr16xQAY65GhxmxxdFnhRoIbAS7mGSNn3rx5MYB30UUXhWOOOSbOxEZrPTcehx12&#13;&#10;WGxhv/7662N2Hd1kCchRuNgfOnRoOPfcc2OgkKDgQw89FBjPhkDcAw88EG9cGDuHB11lG5IF0Fq+&#13;&#10;JJ6HAgoooEDrEKDRiUYvsuDIOiPL7fLLL4/1HhlpFN4j+5xCHU3GOmO+Uf/SzZTMOtabO3duDNQx&#13;&#10;O+ro0aNrs8vjinX8h8Aa26AQcGNb+QpdbwnYUZ+nx5RvWV9XQAEFFFBAAQUUUKCUBPJfBRfhLGhl&#13;&#10;J5B29NFHxxZ3dkFQjFZ5uq0QLCP4RrdSsud4j0LrPmPM0f2Grq/MzpZemDP2DAE8upMeddRRsetM&#13;&#10;XCn5D+szOxxddtIL+sxBpwmucTNw4YUXhpdffjkOYH3jjTfGDLs//vGP8eaDLDqOh+AgwUSLAgoo&#13;&#10;oIACpSpAphsZ5WlAjPqVwNrgwYPjkAwEx6hf0wkUnn766dgQRQPapZdeGutUssapr8mYo+4kaEeX&#13;&#10;V8ZqLaQQXEvHq6Nurqtu5fg4Jo4nPaZC9uEyCiiggAIKKKCAAgq0dIEmDchxQc8gzQTmMgsX23RN&#13;&#10;5QKfi3OCdpldbFiWYFwaoCNoxw0BY8ucfvrpMcDH+3StySzccNDSTwCPfXADwI1DZqHb69577x0n&#13;&#10;dPjhD38Yx7P7j//4j5h1x3sXX3xxnBSC47IooIACCihQygKXXXZZrEsJipFdTuYbGeHUlVdddVVs&#13;&#10;2KKeTAN2S5cujQ1e48ePj41bBN6oS8k+p+684YYbAkNCTJ48OeSb/CHbKw3G8Tr1bF2FhrM0Mz1z&#13;&#10;vbrW8T0FFFBAAQUUUEABBUpBoEkDcgS1soNmKVIa8CJYxyO9AE/fpwU9fY2Lch6swyDUPJg4gpsL&#13;&#10;xqmjGw5BOH7yYCIIbj5YPtcFPdtmggcmfbjtttvizQndYfn9uGRWV7rLWhRQQAEFFCh1ASYvohso&#13;&#10;ATeyy8lQ/93vfhez5Jh5nKxwgmRpfcvMqccee2wM1GU2pvXs2TPWj2St33TTTXGMV+pgtllfoS5O&#13;&#10;t0/jWq56Od0Gx0l9zDHVlUmXLu9PBRRQQAEFFFBAAQVKRaBJA3JcTDM4c10lOzMuXTa9eE9/T38y&#13;&#10;0DNdcJgpbuHChXHQZwaL5kErP8E0MvPSC/l8F/4c1ymnnBInj0i7xZCpR+ZdfS346bH4UwEFFFBA&#13;&#10;gZYskE5aRJ1IZvpJJ50UG6GY2Ii6lIw4AnZklVMY45WgXWYwLj0/JmQgU46GLOpcxnctJCCX2ehG&#13;&#10;xjsBt3yFepwHw0twXBYFFFBAAQUUUEABBVqLQJMG5AiqpYGxbQHIzHB0t6FV/+23347BPsaio1ss&#13;&#10;Nwp0aeUns7T+/ve/r3OX3BA888wzsStsuiBj5zA2XebNQ/qePxVQQAEFFCh1AQJ0zFxOoxaTNjDO&#13;&#10;KmOvpsEvAmE0auUqNKClgTIy3ej2WkihoSvNkmOCh7QRLHtdGtCo5xnTjuPMdxzZ6/m7AgoooIAC&#13;&#10;CiiggAKlINCkAbltDcK4NQTkXnvttdhKf+qpp8aWfLrFMs4NNwqMO5cG2vIFA+kSw2ytBPa4MaD7&#13;&#10;6qxZswIzvrJ9uq5yA2FRQAEFFFCgFAQYpoGZw+lSSjCLmVDzFRqd0vqROpBuqulQDWSwsa1chYAZ&#13;&#10;jVnUoWSSp0G8XMtmvsb+aCwjAEiDWTpJU+YyPGcoipUrV8Z6uWvXrnmHvMhez98VUEABBRRQQAEF&#13;&#10;FCgFgbpHU27hZzBnzpzYTZWLe8a4OfPMM8PQoUNj6z43FATjuND/4IMP4uytuU6HmwneZ1ZVfu67&#13;&#10;777hyiuvjBNF8N5dd91VO/trrvV9TQEFFFBAgZYmQBCNRqXrrrsu3JjMHk5wK19h7FXqSrqpEvii&#13;&#10;KysP6lbeW758ec5x3shee//992P9SjCO8ecKKWTLDxgwIGa1v/XWWzGzLtdwEnSfZd8s36NHjzhe&#13;&#10;bCHbdxkFFFBAAQUUUEABBUpBoKQDcowfx00ELft0Zcken45We8aVI0OO52lrfuYHQ+v/pEmTwgsv&#13;&#10;vBADeBdddFE4/PDD4+yqDFrNDQFBOW5KCNBZFFBAAQUUaOkC1IsEsQiYLVq0KEyZMqV25tTMY6eO&#13;&#10;e/HFF2NQrHfv3oF6j/r0wAMPjM8JiL388suxDsxcj/qUDDe6uhIwI+Otf//+mYvU+ZxMdLLw2D77&#13;&#10;JxMus1C3s18Cdmx7//33D926dctcxOcKKKCAAgoooIACCpS0QEl3WeXinBsHMttmzpwZL9jJcGNc&#13;&#10;G8ay4UL+8ccfD88991z8kAioMTh0WnjOjcCdd94Zg21k2Y0aNSoG5gYPHhzoAnvrrbfGgB43J3Rb&#13;&#10;zTdLbLpNfyqggAIKKNDcAmSsHXXUUTFjnIYpZkIla5xJGKjLqP8I1D344INh9uzZsWGLCR6YxIEA&#13;&#10;G3UgkzwwSzlBN4aA4P00C27x4sXh4Ycfjt1iqRePOeaYsNtuu9WeNl1fGVaCmVfZ3ogRI2JgjecU&#13;&#10;xq3j8dRTT4X7778/ZuMdffTRsY5NJ2t67LHH4kzpzAzL8aQTTdTuxCcKKKCAAgoooIACCpSwQEkH&#13;&#10;5JgFlRb5jz76KHbNoUsOregMFs2McdwIcCPCjQk3InSvYQBpCsE5bjRuvvnmuD7dcy6//PI49hw3&#13;&#10;DFz40wX2lVdeiUG7e++9N3ZnpVU/OxOvhD9/D10BBRRQoBUKkCHXq1evcNlll8UhGd54443wm9/8&#13;&#10;JgwbNiyOEUeXVupIstAY/23kyJGxQYrJkChkyp122mnh448/jkG3e+65J9anTJxEYSIlGsKoL48/&#13;&#10;/vi4bBps430CcgTyJkyYEJch+46hJNKx6hjnlfFZV6xYEYeFYDmOkaw+6mmCgQQMqdNPPvnkkO6X&#13;&#10;bVsUKHWB5M8mKWXJ30bTnUl5eVnyt77lDjP/ZpvuSNyTAgoooIACCqQCJR2Q40L9jDPOiBf7tMQz&#13;&#10;gDXdU7ngZ+wbbiwIoHEhP3/+/PDEE0/EAaRpfae7Da3yZM8RwOPGgMwBbkzSsueee4azzz47dtXh&#13;&#10;xuC+++6LY9iw38zl0uX9qYACCiigQEsRoG6jjmTIBrLFaaAisEYwjkYnst7IKh80aFAYO3ZszKZL&#13;&#10;A2bcqA8ZMiSeCoG0V199NQ7t8OSTT8Y6l+6mBO1YZsyYMbWZc+m50+hFIxgBPepLAnTZhVnMaUhj&#13;&#10;+9ThZOsxuYcgcAAAHuZJREFUjARZ7mTAMyYs2yZzrtAJI7L34e8KtDQBgnBt27ZJrlXL499SUxwf&#13;&#10;gbh27SqTv62aLXbH3znHYVFAAQUUUECB5hEoekCOi35axsk2I0BGJlp2YRnGbeNGgBsELsZzFbrE&#13;&#10;7LHHHoHMOGaNI+uNrizcFNBSz1g46cDUtL736tUrLsuFPcE61qH1nQt+9rlp06Z4E0Lw7vzzz88Z&#13;&#10;ZKPln/HjmKmOm5t0LLpcx+drCiiggAIKtCQBAlnUb9SbZJ1RnxEoo56lPmRyBRqjCLBlZ8tQTxI0&#13;&#10;oy4lW5xhIMg+ZznqcxqnWDfXUA5s/6CDDop1PwE5xoHL3j51PkND9O3bN9bh1LOrV6+OdS0NYgQK&#13;&#10;+/XrZzCuJX2hPJZGC/B30KF9Zah5Nxmb+OMVoSa5Fi122UBmXBKLK0saozNLOX/3e+9Dsp5FAQUU&#13;&#10;UEABBZpBoOgBOYJmdJHhka9w4T5+/Pj4yLcMr1911VVfe5sbBsZ341FXYWw4Hpnle9/7XuavOZ/T&#13;&#10;PfXqq6/O+Z4vKqCAAgoo0NIFCAAQeOOxNSWddZXgWaGFBiyWL2Qdgm48LApsDwL8PZYlQeq1zz4d&#13;&#10;1j0/PdR8sbbop12ZZMFtqqpJYnJbBuQq+u4Xdjh3fNH37w4UUEABBRRQILdA0QNyuXfrqwoooIAC&#13;&#10;CiiggAIKbJ8C1Z9/FqpXfJQE5NYUHaA6yUalGznDtWSWsm47h5qMyc4y3/O5AgoooIACChRfwIEj&#13;&#10;im/sHhRQQAEFFFBAAQUUUEABBRRQQAEFFKgVMCBXS+ETBRRQQAEFFFBAAQUUUEABBRRQQAEFii9g&#13;&#10;QK74xu5BAQUUUEABBRRQQAEFFFBAAQUUUECBWgEDcrUUPlFAAQUUUEABBRRQQAEFFFBAAQUUUKD4&#13;&#10;Agbkim/sHhRQQAEFFFBAAQUUUEABBRRQQAEFFKgVMCBXS+ETBRRQQAEFFFBAAQUUUEABBRRQQAEF&#13;&#10;ii9gQK74xu5BAQUUUEABBRRQQAEFFFBAAQUUUECBWgEDcrUUPlFAAQUUUEABBRRQQAEFFFBAAQUU&#13;&#10;UKD4Agbkim/sHhRQQAEFFFBAAQUUUEABBRRQQAEFFKgVMCBXS+ETBRRQQAEFFFBAAQUUUEABBRRQ&#13;&#10;QAEFii9gQK74xu5BAQUUUEABBRRQQAEFFFBAAQUUUECBWgEDcrUUPlFAAQUUUEABBRRQQAEFFFBA&#13;&#10;AQUUUKD4Am2Kvwv3oIACCiiggAIKKKCAAgoooIACCiiQT6CsLISKiopQVladb5Emeb2mJoTq6ppQ&#13;&#10;wxNLUQUMyBWV140roIACCiiggAIKKKCAAgoooIACeQTaVIayDh1DRXlZ6NKlQ7JQ8wbCiMNVbdwU&#13;&#10;Plu93qBcno9sW71sQG5bSbodBRRQQAEFFFBAAQUUUEABBRRQoAECZW3ahLL27cOmd5eF1Q/cF6o/&#13;&#10;+aQBa2/jRSvbhrb77x86jh4bKis3haqqbZetV5akAJIFWF7e8JHTyNYja6+1FQNyre0T9XwUUEAB&#13;&#10;BRRQQAEFFFBAAQUUUKA0BGKUqizUrF4dNsz5/+3dd3AU9f/H8ffdhZqQ0EIIvVcRBUREBJSi4CA2&#13;&#10;5CcIllHHOqOOjqPjjPqPbXSUQQZRsY+gOPpTQFGQJmWEARstotJDR2nSQvLb14fv5pdvCCnHhUv2&#13;&#10;nh8nJuRu93Yft7vJvvL+fD6/Wu7OHXHb7lDNZAunpVnEC85SUqrHdDsUyKlVqVLGGEphnBcMHjh0&#13;&#10;NHChXBklYvp+sDIEEEAAAQQQQAABBBBAAAEEEEAg4QXy8nIt7/hx7+NY/CyqVVNiZif377eDX/2v&#13;&#10;5e7dG7NtCXtdctXKUukW8qrpIo0aWa0RI73KulCZlo3ZhpfjigjkyhGXVSOAAAIIIIAAAgicOwF1&#13;&#10;adnv3UR88MEHlpWV5V64R48edv3111tqaqrXVebUzcC52yJeCQEEEEAAgUokcKpPqeUdPWrHflph&#13;&#10;udlbY7bxGiNP7WRZup56k1wktWnvBXL/E7PtqEgrIpCrSO8G24IAAggggAACCCAQtcCJEyds4sSJ&#13;&#10;tmvXLrv22mvtyJEjNmPGDG+Q7Fp21VVXed1vUqJeNwsigAACCCCQMAJetZ4dO+oFc0ditst5/xk7&#13;&#10;Li+3DOPSeYGcHYtjxWDM9r7oFZ1VILfPG2xw06ZNduDAgaLXznfLJLBz506vBDPXtm/fbhs2bLCq&#13;&#10;VauWaXmejAACCCCAAAKVR2DLli121PsLNC02AvodaseOHS6Ae+6556x3796Wk5Nje/bsse+++856&#13;&#10;9epV6kDOH3g6Nlt2+lrCtetYJLOR5XmBYXm3cCRsYd38FBoLO5KeYSGva1K4VqpFGnrbkpJa3ptS&#13;&#10;7PrD6Q0tXMObXTApYuGMRt62aabB8mtyCXkVlaEiKjXC6Q0snJziBlmPZGRayJsBMZ4t5FV3hlPT&#13;&#10;LOR1I4s08Lan0HsZy21TlzD9FznTDbM38Hy4dl1vVPaIRTIamneSxfLly74ur+AmUre+aaT4cP0G&#13;&#10;3rH8j1d+c7Ls6ylhiVNFQ17XuRIGuI/U97bFCxC0TeHMxnEPEmRi3iD94bTap87zw4dL2NOyPxxK&#13;&#10;8q4xOSUHLO6ao+MnpdapbakZ3z+QhBt415zk5FPnuXcNDFX1umrGqOn6Yt61RdeY0rRQ3Xqei1fF&#13;&#10;7W2Du+Z451e8Wsh7f3S8mHfdk5H2I1bN77JapnV655OuyX6LZaG71hXL9fnbWJbPUQVyNbwflvqY&#13;&#10;NWuWrVq1iuCoLOLFPDc7O9v94jhhwgSbOnVqVLOPFLN6HkIAAQQQQACBCiRw2Lsx2rp1qyV7NwRJ&#13;&#10;3gxrtLMTOOndhG/cuNGOe+PvqJtqFS+80Ie+1u9V6srayBuHpjSzu1WtmuQ9L/aBkII+vX7NPn2t&#13;&#10;WqfO5RIcFFYMeQGLuvIWDuRCXrVgFS8UjHg3X1WaNrO8nBOFFz2n/w7VqGlJmZkaXMjSbhnrxlEq&#13;&#10;zw3wuy87m0IvFKpW3bspzrCwF1imjrrF8uJcnaEgLlw/3SJ16lrqyJtjWrFSaNfzu3UX5eKe68Km&#13;&#10;ei7MrXXjSC9U/rfwKs7tv70bagWEIW+7ag27xnIPHvSO9dgFCPk7427cvXOphHBCQYZCnpoDBlr1&#13;&#10;Hhedk3M8fxuL+CLkVQcnNWhgoYt7WZXWbcolQHXXmBJctGkh/axr1NiS0tO9bcqwPK+iOZ4tVL2G&#13;&#10;JTX0AicvPEsdNSam47YVd30pap9dEOe9Tzp2Um8e7bqLFvW8c/E9/QEi7AXLEW9iB3e9ieEfjsrq&#13;&#10;4vZXPzf1BxLvHExOrn7q51kMISIKT+PYvNC27Fcs/TXXD+P0Sw8tdgL6ZTLi/UChIYAAAggggEDw&#13;&#10;BdSF8uqrr7b27dsTyp3l263fSWfOnGnjxo2zuXPn5gdvmzdvtrFjx9pLL71k3bp1w/ksnVkcAQQQ&#13;&#10;QAABBGIjENWfY6t7paYah6Nv375eRXDsS4Jjs2uVcy0EcpXzfWOrEUAAAQQQiEZAw1NQIReNXNHL&#13;&#10;6K/vhf/W7P+7NJVxRa+V7yKAAAIIIIAAArEXiCqQ02YolNMHDQEEEEAAAQQQQACBeAsocMvwuhke&#13;&#10;9LqsqTuwJnJQ2717t/udVdWI9EKI97vE6yOAAAIIIICALxDfDrP+VvAZAQQQQAABBBBAAIGzEFDY&#13;&#10;1rJlS6tTp459++23boZVTTw2b948a9u2raV6A+P749ecxcuwKAIIIIAAAgggEBOBqCvkYvLqrAQB&#13;&#10;BBBAAAEEEEAAgRgIKGyrV6+ejRkzxhYvXuwq4zSunGazHTZsmNWu7c0aR0MAAQQQQAABBCqIQFST&#13;&#10;OlSQbWczEEAAAQQQQAABBBDIF9B4cequOmfOHBfE6d8dOnSwPn36WM2aNfOfxxcIIIAAAggggEC8&#13;&#10;BQjk4v0O8PoIIIAAAggggAACCCCAAAIIIIAAAgklwBhyCfV2s7MIIIAAAggggAACCCCAAAIIIIAA&#13;&#10;AvEWIJCL9zvA6yOAAAIIIIAAAggggAACCCCAAAIIJJQAgVxCvd3sLAIIIIAAAggggAACCCCAAAII&#13;&#10;IIBAvAWYZTXe7wCvjwACCCCAAAIIIIBAjAX27Nljv//+u508eTJ/zZpptlWrVpacnJz/vUT5Iicn&#13;&#10;x9avX2+1atWyjIwMq1Klih09etSys7Nt165dlpuba3Xq1LHGjRtbampqQrDo2NAsxPqs/a5evbr9&#13;&#10;888/tmnTJtu/f79p5mK1GjVqWIsWLax+/fqBdjlx4oTpvNExoWOjatWqlp6ebk2aNHEWstm4caMd&#13;&#10;OXLEPdasWTNr2LBhoE20czo3dDzouNCkOeFw2J0rupbI6M8//7Tt27ebJtHxm44nfVSrVs3/ViA/&#13;&#10;y0XHxKFDh9wxomtI8+bN3Tmj42Tr1q22d+9eZ6PzRyaJcP2Vx7Zt22zfvn3u+NF1V+eRfP7++293&#13;&#10;LB08eDD/GpOSkuLc6tatG8jjpLidIpArTofHEEAAAQQQQAABBBCohAKLFy+2SZMm5YdP2oX27dvb&#13;&#10;yJEjE+KGsOBb9u+//9q6dets/Pjx1rdvXxs+fLgpnPz1119t9uzZtnnzZnfTqJvBAQMGWL9+/QIf&#13;&#10;JChw2rBhg3300UcuPLj11lutadOmtmbNGnv33XddACMjNQWY1113XaADOYVJCie//fZbW716tQsp&#13;&#10;I5GICxGuueYaZzB9+nT78ccfTeGuQinN4HznnXe6kLfg8Ra0rw8cOGDffPONLV261O27glrNWq1r&#13;&#10;Sffu3e29995zZgpbZKY2aNAgF74EOZDTcTBz5kxbvny56Rrju9xwww3WtWtXW7lypX3//fe2Y8cO&#13;&#10;d31p0KCBDRkyxHr27OmCzKAdJ/7+KODXsbJw4UIXcOvcUtiva+/ll19uP/30k3388ccu3PX/+KFr&#13;&#10;j67LBHK+Ip8RQAABBBBAAAEEEECg0googLrkkkvs/vvvT8ibHP+NUwXLsmXL7Ouvv3ahwcUXX+we&#13;&#10;UuWGAhZV+Dz++OMuYJgyZYrNnz/fVWoovAxqU/XKb7/9Zt99950tWbLEevXq5XZVN85ySUtLswcf&#13;&#10;fNDOP//8oBKctl+qjlOAsmrVKhs9erQLmnQOvf/++/bhhx/a0KFD7fPPP7dHH33UdAwpzH3qqaes&#13;&#10;S5cuLmTwg6jTVlzJv6FwRYG19v22226zK6+80oW1r7zyio0bN87efvtty8rKcmYKmxTUJUpTBZyu&#13;&#10;F9dee63179/fVck9++yz7nsKoD799FNr06aN3X333a5CbvLkyS6kUpVcy5YtA8t07NgxW7FihavG&#13;&#10;1s8fWWjfda1R8LZ7925XWarzrFOnToF1KO2OMYZcaaV4HgIIIIAAAggggAAClURAYYKqD1T1o66r&#13;&#10;6jqlqqiC3coqya6c1Waq4mvOnDl22WWXue5i/spkoi5TF154obtxVNdDBS2qfFLYEuSmLnYKEho1&#13;&#10;auQqefx9VSil7nWqiDp+/Lg7bvRchZpBb9pfVXgNHjzYBZSq7NIxoeBEgdMvv/zijh9V+egxhZX6&#13;&#10;WqGuQqugNu2bKr9U2aRQUl29VTmpyjgdGzqHdI1R6KIureoWvnPnTtOxFPSmbpgKJRVEap8VcqtL&#13;&#10;ryrh5KAKOlXDKYBTd039gURhuK49QW4KZR9++GEbO3as+3mjilOFcDpu1P1dX8tJP49kocBX15xE&#13;&#10;bXRZTdR3nv1GAAEEEEAAAQQQCKSAboY1DpZufn7++WdTxYLCBXU71I10IlWxdO7c2e2zggSFJ37T&#13;&#10;WGEKVnRT7TcFmArk9FiQm0Kmhx56yIUoqnRSCKem4E0VchoPTF1ZdeOsarnevXubum363cuCaKMx&#13;&#10;rNRd2W8K6BQ4KTBQlZOOCYUqftNxomofdWENcsitClJVAepDTePJaczFefPmubBJIZyqA/XvTz75&#13;&#10;xFm0bdvWRowY4dx03gW56Rqr9vrrr9vatWvd9UTHi8bV07Wl4LVWga+uzRqLMOjN76r85Zdfuu7O&#13;&#10;SUlJrkuqjhVdZxTCved1dda1p169eu4PJlddddV/XY+DbuTvH4GcL8FnBBBAAAEEEEAAAQQCIKAq&#13;&#10;jB49ergPdaVSlcubb75p77zzjqtS8G+uA7CrJe7CmUIk3Rir8qdgV0P/a1W2BLmdaVB5hS2ZmZmu&#13;&#10;EkpVPwoQFLR89tlnrmvvTTfdFGQWt28K1xRgq9pp2rRpLqDVmGBfffXVf4UrerLCJj03UZrOC4W1&#13;&#10;GmNQVXGvvvqqC1dUKThs2DBXbanx0l544QXXXfOOO+5woWUi+Dz//POu+u2NN95w3Zw1gYOuJwpu&#13;&#10;/aZQSsdX0K8v/v7qs8ZYvPnmm935s2DBAlcJpyBb1xlVo+paNGvWLDekgEI8Bf+J1gjkEu0dZ38R&#13;&#10;QAABBBBAAAEEAi2gyownn3zSBQgKndRUsfLYY4+5qicFdH74FGiIYnZON38KoAreHPvd7PzqjmIW&#13;&#10;D+RDChE0HpZCBFVGqSnYVZdNDcQe9EBOYYnCbA1Ir/G/1PXwkUcecQ46JjRmmN/0XA3kX7DC0n8s&#13;&#10;aJ+1r6oY/OOPP2zChAkuhHvttddcV28Fkh07dnTVlrrWaOZVhbma7ECVYApfgtp0vVCXXVWR6nzR&#13;&#10;hAS6zmqcQf0hQIFtwe7MstK5FfTri66p6pKqbszaV/lcccUVbigAnUNjxoxxP5v86kkNFfDXX3+5&#13;&#10;EDwRA7n/j2yDeqawXwgggAACCCCAAAIIJJCAZs+cOHGi6w6km2l96AbJD1r8kC6BSE7bVXXh1Q21&#13;&#10;ukzpplnhnLol6mZSs4omYtu2bZurVlE3THn4QYycCna9C6qNAqQvvvjCTVSgsQUVamucPXVL1Gd1&#13;&#10;s1MwJReZqFuiJv8oWAUVRBsFSTomnnjiCRdAKpRT8KamgfpVSahgSi46lxRUKogJeuivcTpVAaZq&#13;&#10;QZ0v+tB1VkFTs2bNnImOKf/6onHmVCWnLppBburG/Mwzz5gq4nSe6LjQeHFq6u6sma01gYp/jdHx&#13;&#10;peuu3/03yDZF7RsVckWp8D0EEEAAAQQQQAABBCqpgCoS1A1IQcGoUaPczY7GBNPYRuoqFPQAoTRv&#13;&#10;m2b3U0WLAoXmzZu7Ko6FCxe6m8SuXbuWZhWBe46CWg3ArmBONqqYW7RokWlijPvuuy9w+1twhxQY&#13;&#10;6JxR19Thw4fbjTfe6M4ThQWq9OnWrZubaVSzjWqsq+XLl9t8b2IMddsMcvCkoETv/3PPPefG+VLF&#13;&#10;oK4fclHTMfPWW2+57s2aOEWhpcZq7O91lVeFYZBb69at3f6rC+9dd93lgifNyNuuXTs3G60m0pk7&#13;&#10;d65zkJMCKp1TQZ7BWe+3JrFQuKaZrdXtXWMvzpgxw4VzCro1rqmqUDXJgypMdd3VcXPPPfcE+XA5&#13;&#10;476FvMQy74yP8gACCCCAAAIIIIAAAghUOgFVIKhKTmNh6WawT58+du+991qLFi0SNpDTmFbqHqVu&#13;&#10;ZQqcFDxNnTrVDTquQObSSy+1W265JX8A+0r3pkexwS+//LKrElTgpu6F6pYoE81Mq+5l6o4ok4ED&#13;&#10;B0ax9sqziEKnSZMmuf1W90OdM34777zz3BiMqhIbP368bfQme1AV5d133+3GvCr4XH+ZoHzWxB4a&#13;&#10;e/I9bwB+BZOF91WB9jfffGMKohSqKGDR5DEaNyw9PT0oDGfcD1Ujq/vuihUrXGVcv3797Pbbb3fn&#13;&#10;kjzef/99Nw6jqsE0aYj+QKJJL4Le/IlhVA2na6uCOO273wV+ypQpLqBUxan+ADJ69Gg3a3HQXYra&#13;&#10;PwK5olT4HgIIIIAAAggggAAClVjA7z7m/+1dN9Kq5Cl8Q12Jd7HMm65qH+2/Knz0WTZ+VzOtLBGN&#13;&#10;1J1ODv6xUdBEX8vK/ygzeCVaQPvqdy0svNnaf3U11LHie/nHih4LcvOPB+13UU3hZWEX/3iRUdCb&#13;&#10;f9zos5p/XOizbycftURzKXxt9fe/KDP/MQeVYP8jkEuwN5zdRQABBBBAAAEEEEAAAQQQQAABBBCI&#13;&#10;r0CwI/342vLqCCCAAAIIIIAAAggggAACCCCAAAIInCZAIHcaCd9AAAEEEEAAAQQQQAABBBBAAAEE&#13;&#10;EECg/AQI5MrPljUjgAACCCCAAAIIIIAAAggggAACCCBwmgCB3GkkfAMBBBBAAAEEEEAAAQQQQAAB&#13;&#10;BBBAAIHyEyCQKz9b1owAAggggAACCCCAAAIIIIAAAggggMBpAgRyp5HwDQQQQAABBBBAAAEEEEAA&#13;&#10;AQQQQAABBMpPgECu/GxZMwIIIIAAAggggAACCCCAQEAETp48abt37w7I3rAbCCAQbwECuXi/A7w+&#13;&#10;AggggAACCCCAAAIIIIBAVAJ79+61Rx55xDZv3my5ublRraM0Cx05csTmzp1rH3/8sXt6Tk6OPf30&#13;&#10;07Z48WLT1zQEEECgrAIEcmUV4/kIIIAAAggggAACCCCAAAIVQuDo0aM2b948O3DggOXl5ZXbNh07&#13;&#10;dszWrl1r69evd6+h11q0aJFt27atXIPActshVowAAnEXSIr7FrABCCCAAAIIIIAAAggggAACCJyl&#13;&#10;wOHDh23hwoW2bt06O378uDVv3tz69+9vmZmZrqvp/PnzLRQKmZ6XnZ1taWlp1qtXL7vgggssKSnJ&#13;&#10;du3aZUuXLrU1a9ZY1apVrVGjRhaJRCw9Pd1VwalC7uDBg/biiy+6qjxtrtYzefJkt/6UlBQbOHCg&#13;&#10;tW/f3qpVq3aWe8PiCCAQdAEq5IL+DrN/CCCAAAIIIIAAAggggEDABVSxNm3aNFuyZInVq1fPWrRo&#13;&#10;YVlZWTZ9+nTbvn27C9IWLFhgc+bMcRVtTZs2tU2bNtmsWbNsw4YNtm/fPldpp0Cvfv361qBBAxfM&#13;&#10;aZ3qDlu3bl0XzKWmplqHDh3yNVeuXGm1atVyIdyWLVtsypQppm60NAQQQKAkASrkShLicQQQQAAB&#13;&#10;BBBAAAEEEEAAgQotoDHeFL6NGjXKBg8ebDVq1HBdSjXmW8eOHS0jI8PU7VRB3IABA9y/VRW3bNky&#13;&#10;F8yp8u2XX36xli1b2ogRI1xlnLrCrl692lXLtWrVKr/ybfjw4XbixAnn0bBhQ/d6CgFVFTdp0iQX&#13;&#10;/lVoLDYOAQQqhACBXIV4G9gIBBBAAAEEEEAAAQQQQACBaAVU5aYup+puunPnzvyuqRs3bnQVcrVr&#13;&#10;13arbt26tTVp0sR1UVUlnEI0jUO3Z88e15W1U6dO5j9XXU/13OJaly5d3PPVtbVZs2Yu9NNsrDQE&#13;&#10;EECgJAECuZKEeBwBBBBAAAEEEEAAAQQQQKBCC6jLajgcturVq7uKNm2supeqWk7dV/WYmsaGU2Wc&#13;&#10;msaT04eW9b92D/znf/peSa3gWHH+a5S0DI8jgAACEiCQ4zhAAAEEEEAAAQQQQAABBBCo1AIK3VTx&#13;&#10;pgq3fv36WXJysq1atcp+/vlnN6acQrfimiZu0FhwqrDr3r2767L6+++/u1lUtZzCOVXB+V1Vi1sX&#13;&#10;jyGAAAKlESCQK40Sz0EAAQQQQAABBBBAAAEEEKiwAjVr1rShQ4faihUrXPdTVcKtX7/eTeDQs2fP&#13;&#10;/Kq4M+2AAr2uXbu6WVY1MYPW98cff7gATpVvVapUcbOu/vDDD/bZZ5/ZkCFDzrQqvo8AAgiUSiDy&#13;&#10;jNdK9UyehAACCCCAAAIIIIAAAggggEAFEtB4bZqQ4dJLL7Vu3bqZ/p2dne1mOtWEC1dffbVp3DhV&#13;&#10;uOXk5Fi7du2scePGbg+OHz/uxpDThA2ZmZmuu6vCN41Bp+empaXZ/v37rXPnzq7yLiUlxQ4dOmR/&#13;&#10;//23XXTRRe51L7jgAhfUaTlVz+lDj6najoYAAggUJxDySneLr90tbmkeQwABBBBAAAEEEEAAAQQQ&#13;&#10;QKCSC2zfvt11cVXo1qNHDxfsLV682D744AN74IEHXMhWyXeRzUcAgQomQJfVCvaGsDkIIIAAAggg&#13;&#10;gAACCCCAAALnVkB1KpqRVR+acVUVcllZWaaurG3btj23G8OrIYBAQghQIZcQbzM7iQACCCCAAAII&#13;&#10;IIAAAgggcCYBBXIbNmyw2bNnu7Hj1AW1TZs2NmjQIBfKnWk5vo8AAghEK0AgF60cyyGAAAIIIIAA&#13;&#10;AggggAACCCCAAAIIIBCFQDiKZVgEAQQQQAABBBBAAAEEEEAAAQQQQAABBKIUIJCLEo7FEEAAAQQQ&#13;&#10;QAABBBBAAAEEEEAAAQQQiEaAQC4aNZZBAAEEEEAAAQQQQAABBBBAAAEEEEAgSgECuSjhWAwBBBBA&#13;&#10;AAEEEEAAAQQQQAABBBBAAIFoBAjkolFjGQQQQAABBBBAAAEEEEAAAQQQQAABBKIUIJCLEo7FEEAA&#13;&#10;AQQQQAABBBBAAAEEEEAAAQQQiEaAQC4aNZZBAAEEEEAAAQQQQAABBBBAAAEEEEAgSgECuSjhWAwB&#13;&#10;BBBAAAEEEEAAAQQQQAABBBBAAIFoBAjkolFjGQQQQAABBBBAAAEEEEAAAQQQQAABBKIUIJCLEo7F&#13;&#10;EEAAAQQQQAABBBBAAAEEEEAAAQQQiEaAQC4aNZZBAAEEEEAAAQQQQAABBBBAAAEEEEAgSgECuSjh&#13;&#10;WAwBBBBAAAEEEEAAAQQQQAABBBBAAIFoBAjkolFjGQQQQAABBBBAAAEEEEAAAQQQQAABBKIUIJCL&#13;&#10;Eo7FEEAAAQQQQAABBBBAAAEEEEAAAQQQiEaAQC4aNZZBAAEEEEAAAQQQQAABBBBAAAEEEEAgSoH/&#13;&#10;A1T/T3n2krOZAAAAAElFTkSuQmCCUEsDBBQABgAIAAAAIQCC6b01jAMAAH0OAAAOAAAAZHJzL2Uy&#13;&#10;b0RvYy54bWzsV1tvmzAUfp+0/2Dx3oIxAYOaVl27VpOqLVq7H+A4JqACtmynSf/9jg0h6WXaratU&#13;&#10;aQ8hvuDjc77znQtHJ5u2QXdCm1p20wAfRgESHZeLultOg283Fwc0QMaybsEa2YlpcC9McHL8/t3R&#13;&#10;WhUilpVsFkIjENKZYq2mQWWtKsLQ8Eq0zBxKJTrYLKVumYWpXoYLzdYgvW3COIrScC31QmnJhTGw&#13;&#10;et5vBsdeflkKbr+UpREWNdMAdLP+qf1z7p7h8RErlpqpquaDGuwPtGhZ3cGlo6hzZhla6fqJqLbm&#13;&#10;WhpZ2kMu21CWZc2FtwGswdEjay61XClvy7JYL9UIE0D7CKc/Fss/311qda1mGpBYqyVg4WfOlk2p&#13;&#10;W/cPWqKNh+x+hExsLOKwSFIcUYIDxGFvklGc0qwHlVeA/JNzvPr4k5Ph9uLwgTqq5gX8Bgxg9ASD&#13;&#10;n3MFTtmVFsEgpP0lGS3Ttyt1AO5SzNbzuqntvaceOMYp1d3Naj7T/QTgnGlUL6YBJXlEozgOUMda&#13;&#10;ID685O5G4zrg7Y67E/155uy7kvzWoE6eVaxbilOjgMEQVw7S8OHrfvrg8nlTq4u6aZzP3HgwE9j+&#13;&#10;iC3PINUz8VzyVSs624eWFg1YLDtT1coESBeinQswTX9aeIVYYawWllfuwhIu/grKOkX3NryWO8Wc&#13;&#10;CQbI9gy9CIlpAtkCeJQlEe1JNNIszrKckp5mmCZpMsk9JluyAHja2EshW+QGoCToAh5iBbu7MoNW&#13;&#10;21cGLHtFvIagV+8OGLwZiuF0kscZJXHymGR7O2+aZnHPghelGc4ynHqa4RwnCR5qwI5pOcF48p9p&#13;&#10;fWrqkxmOCU2zPE4hAh+ms72dN8008k+ZRiiNSO4zFiueZ1oe4Zj6rDcWwJfIaWsFfZXZlgKYPSkG&#13;&#10;v9U6XFdMCUirTuyu1uVRSqEJSMc8dAM2fpAbNHGoDu+6HgPZDSwP9cyt/6AWQKf2TKsxRK7rNEia&#13;&#10;Q734mwrAik66Yunq1U4TN7Kb+caXcN/IuJW5XNyD8mtoE6dBB30sFEPbnEnfU7oaY9TpyoI4X2d2&#13;&#10;JwbRgH+Pwj93BM4SmkZpRiB/9XG69UT6V56AiptExMvY42+UZxF46tX84aNjh+4b8EdKMjyJSDJ2&#13;&#10;gVt3jNSCIPr9wIBknAD2fcoa0wm0mzn0T6/mDp/OXsodvtmHbxzfPQ7fY+4jan/uw2n31Xj8HQAA&#13;&#10;//8DAFBLAwQUAAYACAAAACEANf+99eYAAAAPAQAADwAAAGRycy9kb3ducmV2LnhtbEyPzW7CMBCE&#13;&#10;75X6DtZW6q04JpDSEAch+nNClQpIVW8mXpKI2I5ik4S373JqLyuNdnZ2vmw1mob12PnaWQliEgFD&#13;&#10;Wzhd21LCYf/+tADmg7JaNc6ihCt6WOX3d5lKtRvsF/a7UDIKsT5VEqoQ2pRzX1RolJ+4Fi3tTq4z&#13;&#10;KpDsSq47NVC4afg0ihJuVG3pQ6Va3FRYnHcXI+FjUMM6Fm/99nzaXH/288/vrUApHx/G1yWN9RJY&#13;&#10;wDH8XcCNgfpDTsWO7mK1Zw3p2ZSAgoRZLICR4VlECbCjhJd5nADPM/6fI/8FAAD//wMAUEsDBAoA&#13;&#10;AAAAAAAAIQDYBzCDJH4BACR+AQAUAAAAZHJzL21lZGlhL2ltYWdlMS5wbmeJUE5HDQoaCgAAAA1J&#13;&#10;SERSAAAE8AAAAsgIBgAAAPE6DvkAAAw/aUNDUElDQyBQcm9maWxlAABIiZVXB1hTyRaeW5KQQGiB&#13;&#10;CEgJvQkivUgJoQUQkA42QhJIKDEGgoq9LCq4FlQsYENXRRRdCyA2ROwugopdFwsCyioW7MqbFNB1&#13;&#10;X/nefN/c+e8/Z/5z5tyZe+8AoNHIEYtzUE0AckX5ktjQQEZySiqD1AVQMBxQgRPw5nDzxMyYmEgA&#13;&#10;y2D79/LuBkBk7TUHmdY/+/9r0eLx87gAIDEQp/PyuLkQHwIAr+CKJfkAEGW8+dR8sQzDCnQkMECI&#13;&#10;F8twpgJXyHC6Au+X28THsiBuBkBFjcORZAKg3gp5RgE3E2qo90HsJOIJRQBoMCD2y82dzIM4DWIb&#13;&#10;aCOGWKbvmf6DTubfNNOHNDmczCGsmIu8qAQJ88Q5nOn/Zzr+d8nNkQ76sIJVTSAJi5XNGebtVvbk&#13;&#10;CBlWg7hXlB4VDbE2xB+EPLk9xChFIA1LUNijhtw8FswZoEPsxOMERUBsCHGIKCcqUsmnZwhD2BDD&#13;&#10;FYJOE+az4yHWg3gxPy84TmmzRTI5VukLrc2QsJhK/jxHIvcr8/VAmp3AVOq/FvDZSn1MvVAQnwQx&#13;&#10;BWKLAmFiFMTqEDvmZcdFKG1GFwpYUYM2EmmsLH4LiGP5otBAhT5WkCEJiVXaF+fmDc4X2yIQsqOU&#13;&#10;+EC+ID5MkR+smcuRxw/ngrXyRcyEQR1+XnLk4Fx4/KBgxdyxbr4oIU6p80GcHxirGItTxDkxSnvc&#13;&#10;jJ8TKuPNIHbNK4hTjsUT8+GCVOjjGeL8mHhFnHhhFic8RhEPvgJEAhYIAgwghTUdTAZZQNjSW9cL&#13;&#10;7xQ9IYADJCAT8IGDkhkckSTvEcFrHCgEf0HEB3lD4wLlvXxQAPmvQ6zi6gAy5L0F8hHZ4CnEuSAC&#13;&#10;5MB7qXyUaMhbIngCGeE/vHNg5cJ4c2CV9f97fpD9zjAhE6lkpIMeGRqDlsRgYhAxjBhCtMUNcD/c&#13;&#10;B4+E1wBYnXFP3GtwHt/tCU8JbYRHhHZCB+H2JOF8yU9RjgEdUD9EmYv0H3OBW0FNNzwQ94XqUBmn&#13;&#10;4wbAAXeFfpi4P/TsBlmWMm5ZVhg/af9tBj88DaUd2YmMkoeRA8g2P49Ut1N3G1KR5frH/ChiTR/K&#13;&#10;N2uo52f/rB+yz4NtxM+W2GLsIHYOO4VdwI5hdYCBncTqscvYcRkeWl1P5Ktr0FusPJ5sqCP8h7/B&#13;&#10;JyvLZJ5TtVOP0xdFXz5/muwdDViTxdMlwkxBPoMJvwh8BlvEdRzBcHZydgFA9n1RvL7e0OXfDYR+&#13;&#10;8Tu3YBEAvlUDAwNHv3MRnQAcfAm3//3vnHUWfE0IADi/hiuVFCg4XHYhwLeEBtxp+sAYmAMbOB9n&#13;&#10;4A58QAAIBuEgGsSDFDARRi+A61wCpoKZYB4oAiVgBVgDNoDNYBvYBfaCA6AOHAOnwFlwCbSCdnAX&#13;&#10;rp5O8Bz0gXfgM4IgJISK0BB9xASxROwRZ8QT8UOCkUgkFklB0pBMRIRIkZnIAqQEKUU2IFuRKuR3&#13;&#10;5AhyCrmAtCG3kYdID/Ia+YRiqBqqgxqhVuhI1BNlohFoPDoBzUSnoIXoQnQZug6tRPegtegp9BLa&#13;&#10;jnagz9F+DGCqGB0zxRwwT4yFRWOpWAYmwWZjxVgZVonVYA3wOV/DOrBe7CNOxGk4A3eAKzgMT8C5&#13;&#10;+BR8Nr4U34DvwmvxZvwa/hDvw78RqARDgj3Bm8AmJBMyCVMJRYQywg7CYcIZuJc6Ce+IRCKdaE30&#13;&#10;gHsxhZhFnEFcStxI3EdsJLYRHxP7SSSSPsme5EuKJnFI+aQi0nrSHtJJ0lVSJ+mDiqqKiYqzSohK&#13;&#10;qopIZb5KmcpulRMqV1W6VD6TNcmWZG9yNJlHnk5eTt5ObiBfIXeSP1O0KNYUX0o8JYsyj7KOUkM5&#13;&#10;Q7lHeaOqqmqm6qU6VlWoOld1nep+1fOqD1U/qmmr2amx1MarSdWWqe1Ua1S7rfaGSqVaUQOoqdR8&#13;&#10;6jJqFfU09QH1gzpN3VGdrc5Tn6Nerl6rflX9hQZZw1KDqTFRo1CjTOOgxhWNXk2yppUmS5OjOVuz&#13;&#10;XPOI5k3Nfi2a1iitaK1craVau7UuaHVrk7SttIO1edoLtbdpn9Z+TMNo5jQWjUtbQNtOO0Pr1CHq&#13;&#10;WOuwdbJ0SnT26rTo9Olq67rqJupO0y3XPa7bQcfoVnQ2PYe+nH6AfoP+aZjRMOYw/rAlw2qGXR32&#13;&#10;Xm+4XoAeX69Yb59eu94nfYZ+sH62/kr9Ov37BriBncFYg6kGmwzOGPQO1xnuM5w7vHj4geF3DFFD&#13;&#10;O8NYwxmG2wwvG/YbGRuFGomN1hudNuo1phsHGGcZrzY+YdxjQjPxMxGarDY5afKMoctgMnIY6xjN&#13;&#10;jD5TQ9MwU6npVtMW089m1mYJZvPN9pndN6eYe5pnmK82bzLvszCxGGMx06La4o4l2dLTUmC51vKc&#13;&#10;5Xsra6skq0VWdVbd1nrWbOtC62rrezZUG3+bKTaVNtdtibaettm2G21b7VA7NzuBXbndFXvU3t1e&#13;&#10;aL/Rvm0EYYTXCNGIyhE3HdQcmA4FDtUODx3pjpGO8x3rHF+MtBiZOnLlyHMjvzm5OeU4bXe6O0p7&#13;&#10;VPio+aMaRr12tnPmOpc7X3ehuoS4zHGpd3nlau/Kd93kesuN5jbGbZFbk9tXdw93iXuNe4+HhUea&#13;&#10;R4XHTU8dzxjPpZ7nvQhegV5zvI55ffR29873PuD90sfBJ9tnt0/3aOvR/NHbRz/2NfPl+G717fBj&#13;&#10;+KX5bfHr8Df15/hX+j8KMA/gBewI6GLaMrOYe5gvAp0CJYGHA9+zvFmzWI1BWFBoUHFQS7B2cELw&#13;&#10;huAHIWYhmSHVIX2hbqEzQhvDCGERYSvDbrKN2Fx2Fbsv3CN8VnhzhFpEXMSGiEeRdpGSyIYx6Jjw&#13;&#10;MavG3IuyjBJF1UWDaHb0quj7MdYxU2KOjiWOjRlbPvZp7KjYmbHn4mhxk+J2x72LD4xfHn83wSZB&#13;&#10;mtCUqJE4PrEq8X1SUFJpUkfyyORZyZdSDFKEKfWppNTE1B2p/eOCx60Z1znebXzR+BsTrCdMm3Bh&#13;&#10;osHEnInHJ2lM4kw6mEZIS0rbnfaFE82p5PSns9Mr0vu4LO5a7nNeAG81r4fvyy/ld2X4ZpRmdGf6&#13;&#10;Zq7K7BH4C8oEvUKWcIPwVVZY1uas99nR2TuzB3KScvblquSm5R4RaYuyRc2TjSdPm9wmthcXiTum&#13;&#10;eE9ZM6VPEiHZkYfkTcirz9eBP/KXpTbSX6QPC/wKygs+TE2cenCa1jTRtMvT7aYvmd5VGFL42wx8&#13;&#10;BndG00zTmfNmPpzFnLV1NjI7fXbTHPM5C+d0zg2du2seZV72vD/mO80vnf92QdKChoVGC+cufPxL&#13;&#10;6C/VRepFkqKbi3wWbV6MLxYublnismT9km/FvOKLJU4lZSVflnKXXvx11K/rfh1YlrGsZbn78k0r&#13;&#10;iCtEK26s9F+5q1SrtLD08aoxq2pXM1YXr367ZtKaC2WuZZvXUtZK13asi1xXv95i/Yr1XzYINrSX&#13;&#10;B5bvqzCsWFLxfiNv49VNAZtqNhttLtn8aYtwy62toVtrK60qy7YRtxVse7o9cfu53zx/q9phsKNk&#13;&#10;x9edop0du2J3NVd5VFXtNty9vBqtllb37Bm/p3Vv0N76Goearfvo+0r2g/3S/c9+T/v9xoGIA00H&#13;&#10;PQ/WHLI8VHGYdri4FqmdXttXJ6jrqE+pbzsSfqSpwafh8FHHozuPmR4rP657fPkJyomFJwZOFp7s&#13;&#10;bxQ39p7KPPW4aVLT3dPJp683j21uORNx5vzZkLOnzzHPnTzve/7YBe8LRy56Xqy75H6p9rLb5cN/&#13;&#10;uP1xuMW9pfaKx5X6Vq/WhrbRbSeu+l89dS3o2tnr7OuX2qPa224k3Lh1c/zNjlu8W923c26/ulNw&#13;&#10;5/PdufcI94rva94ve2D4oPJP2z/3dbh3HH8Y9PDyo7hHdx9zHz9/kvfkS+fCp9SnZV0mXVXdzt3H&#13;&#10;ekJ6Wp+Ne9b5XPz8c2/RX1p/VbyweXHoZcDLy33JfZ2vJK8GXi99o/9m51vXt039Mf0P3uW++/y+&#13;&#10;+IP+h10fPT+e+5T0qevz1C+kL+u+2n5t+Bbx7d5A7sCAmCPhyH8FMFjRjAwAXu8EgJoCAA2ezyjj&#13;&#10;FOc/eUEUZ1Y5Av8JK86I8uIOQA1sZL/xrEYA9sNqFQC15wIg+4WPDwCoi8tQHTyryc+VskKE54At&#13;&#10;ATLUrjdxOfipKM6cP8T9cwtkqq7g5/Zfg4F799CRbi4AAACWZVhJZk1NACoAAAAIAAUBEgADAAAA&#13;&#10;AQABAAABGgAFAAAAAQAAAEoBGwAFAAAAAQAAAFIBKAADAAAAAQACAACHaQAEAAAAAQAAAFoAAAAA&#13;&#10;AAAAkAAAAAEAAACQAAAAAQADkoYABwAAABIAAACEoAIABAAAAAEAAATwoAMABAAAAAEAAALIAAAA&#13;&#10;AEFTQ0lJAAAAU2NyZWVuc2hvdKICDzcAAAAJcEhZcwAAFiUAABYlAUlSJPAAAALcaVRYdFhNTDpj&#13;&#10;b20uYWRvYmUueG1wAAAAAAA8eDp4bXBtZXRhIHhtbG5zOng9ImFkb2JlOm5zOm1ldGEvIiB4Onht&#13;&#10;cHRrPSJYTVAgQ29yZSA2LjAuMCI+CiAgIDxyZGY6UkRGIHhtbG5zOnJkZj0iaHR0cDovL3d3dy53&#13;&#10;My5vcmcvMTk5OS8wMi8yMi1yZGYtc3ludGF4LW5zIyI+CiAgICAgIDxyZGY6RGVzY3JpcHRpb24g&#13;&#10;cmRmOmFib3V0PSIiCiAgICAgICAgICAgIHhtbG5zOmV4aWY9Imh0dHA6Ly9ucy5hZG9iZS5jb20v&#13;&#10;ZXhpZi8xLjAvIgogICAgICAgICAgICB4bWxuczp0aWZmPSJodHRwOi8vbnMuYWRvYmUuY29tL3Rp&#13;&#10;ZmYvMS4wLyI+CiAgICAgICAgIDxleGlmOlVzZXJDb21tZW50PlNjcmVlbnNob3Q8L2V4aWY6VXNl&#13;&#10;ckNvbW1lbnQ+CiAgICAgICAgIDxleGlmOlBpeGVsWERpbWVuc2lvbj4xMjY0PC9leGlmOlBpeGVs&#13;&#10;WERpbWVuc2lvbj4KICAgICAgICAgPGV4aWY6UGl4ZWxZRGltZW5zaW9uPjcxMjwvZXhpZjpQaXhl&#13;&#10;bFlEaW1lbnNpb24+CiAgICAgICAgIDx0aWZmOlJlc29sdXRpb25Vbml0PjI8L3RpZmY6UmVzb2x1&#13;&#10;dGlvblVuaXQ+CiAgICAgICAgIDx0aWZmOlhSZXNvbHV0aW9uPjE0NC8xPC90aWZmOlhSZXNvbHV0&#13;&#10;aW9uPgogICAgICAgICA8dGlmZjpZUmVzb2x1dGlvbj4xNDQvMTwvdGlmZjpZUmVzb2x1dGlvbj4K&#13;&#10;ICAgICAgICAgPHRpZmY6T3JpZW50YXRpb24+MTwvdGlmZjpPcmllbnRhdGlvbj4KICAgICAgPC9y&#13;&#10;ZGY6RGVzY3JpcHRpb24+CiAgIDwvcmRmOlJERj4KPC94OnhtcG1ldGE+CtdG0fYAAEAASURBVHgB&#13;&#10;7N0HnH1HWf/xk5ACCQRpBgiEHyUUCdIMJCgQQAEBASkiTUKwUERBxfIHMaBgN6AUAaWLlIhgwCgG&#13;&#10;E3qQGkCpJgFEiAE1QAjp/30ffJb5ndy2u/fu3t185/W6e/fee86cmc888zzPPDNnzh6XrKQuKQRC&#13;&#10;IARCIARCIARCIARCIARCIARCIARCIARCYCkJ7LmUpUqhQiAEQiAEQiAEQiAEQiAEQiAEQiAEQiAE&#13;&#10;QiAEegIJ4EUQQiAEQiAEQiAEQiAEQiAEQiAEQiAEQiAEQmCJCSSAt8SNk6KFQAiEQAiEQAiEQAiE&#13;&#10;QAiEQAiEQAiEQAiEQAJ4kYEQCIEQCIEQCIEQCIEQCIEQCIEQCIEQCIEQWGICCeAtceOkaCEQAiEQ&#13;&#10;AiEQAiEQAiEQAiEQAiEQAiEQAiGQAF5kIARCIARCIARCIARCIARCIARCIARCIARCIASWmEACeEvc&#13;&#10;OClaCIRACIRACIRACIRACIRACIRACIRACIRACCSAFxkIgRAIgRAIgRAIgRAIgRAIgRAIgRAIgRAI&#13;&#10;gSUmkADeEjdOihYCIRACIRACIRACIRACIRACIRACIRACIRACCeBFBkIgBEIgBEIgBEIgBEIgBEIg&#13;&#10;BEIgBEIgBEJgiQkkgLfEjZOihUAIhEAIhEAIhEAIhEAIhEAIhEAIhEAIhEACeJGBEAiBEAiBEAiB&#13;&#10;EAiBEAiBEAiBEAiBEAiBEFhiAgngLXHjpGghEAIhEAIhEAIhEAIhEAIhEAIhEAIhEAIhsFcQhEAI&#13;&#10;hEAIXDYJXHzxxd0XvvCF7otf/GL3jW98o9tjjz26K1zhCt1Vr3rV7nrXu153pStdqdtzz8zzXDal&#13;&#10;I7VeJgJnn31230//67/+qzvvvPO6y13ucn3/vOY1r9ld61rX6i5/+csvU3FTlhAIgRAIgRAIgRAI&#13;&#10;gQUQSABvAVC3W5YGBn/xF3/RnXHGGTMV3YDe4GHfffftBxBXv/rVuxve8IbdzW9+8+57v/d7Zx7w&#13;&#10;X3TRRd3nPve57nnPe15/3b322qu7xz3u0b8EEjYzXXLJJd23vvWt7pxzzumucY1r9IGMeV3/y1/+&#13;&#10;cvcP//AP3Yc//OE+y4MOOqh77GMf233P93zP6iUEUj7zmc90z3/+81e/e8ADHtAdccQR23Jgpj7f&#13;&#10;/OY3uwsvvLAPBq1W6v/+Of/887tPfOIT3cte9rL+G+390Ic+tLv97W8/s/wM88zn2Qlon//4j//o&#13;&#10;XvWqV3Wf/vSn++CdNtEO+rYg3pOf/OTu1re+dbfPPvvMnnFzpD517rnn9nkfeOCBzS8761/BFPXE&#13;&#10;ab/99ptL5f7oj/6o+/znP9/ndeMb37i7733v2wdU55L5ZTATeug///M/u4MPPnhs7fWFU089tQ+O&#13;&#10;CVwfddRRHfZbncjWO97xju6f//mf+wAeO8V26qtkTh99xCMe0e3atWuri5rrL4gAHc2H4C9Jt73t&#13;&#10;bbsHPehB3RWveMWxVyQjX/3qV7srX/nKY32I448/vnvPe97T+z0y+rmf+7nu0EMPHZtnfrhsE+DT&#13;&#10;0Ud85FHpv//7v7vf+q3f6n+inw477LDuYQ97WO9TjDo+382fAD/urLPO6q597WvPdRxTJdX+xowm&#13;&#10;jpIWS2Baf1vs1ZP7shNIAG/ZW2gTymcA+i//8i/dRz/60ZmuxjAL4gm4GUDsv//+fZCGwbjlLW/Z&#13;&#10;HXnkkd2NbnSjqYEYQQQG/21ve1t/XXkdcsghM5VhngcxeOrPQf7hH/7h7k53utNcDR8l/PGPf3y1&#13;&#10;nje72c26Rz/60btVQbDja1/7WvdP//RPnf8lTvrtbne73Y7bDh/U473vfW932mmn9QG5ww8//FLF&#13;&#10;1vZf+cpXVpkIGuHu+6z4uhSuuX5Rwbs//MM/7N73vvf1AbbhBfRtbeK1niQQTp/oVze4wQ26+93v&#13;&#10;fuvJZqnPwVGQ7e1vf3vfZ+91r3vNLYD3/ve/v/vYxz7W1//rX/96d+c733mpWSxr4bSRwQzdTh6P&#13;&#10;PfbYsUX913/91z5IRnZNSgmabnW64IILure85S3d61//+n6C59vf/valiiQ4ntV3l8Kyo77gJ33w&#13;&#10;gx/s9amK7b333mPlk/9ggH3iiSd29MhTnvKUsfIhIHjSSSd1//u//9vzMmmYFAJDAnSiyQ323ETB&#13;&#10;/e9//+Eh/WfBnfLn+XEmtOjg9foRIy+SL0cSYCtMir/1rW/tbnrTm3b6srHavBLb82//9m/du971&#13;&#10;ru5qV7taP2k0r7yTz+4Eyn/+wAc+0F3/+tffkf7z7jXOp/UQSABvPdQu4+dwEM3uegn+ufVOMMYs&#13;&#10;sUAVI/KjP/qj3Q/+4A92BxxwwNLS4lgo9xve8IY+4MSZFTRLWh8B8qDtDThPOeWUfhXXTW5yk/Vl&#13;&#10;lrMWRoBz8OY3v7kfuHH6JMFzbXWVq1yl79NW11pNux7HW1CLDHD0DAzHOfsLq+AmZCwoL0gtMPSR&#13;&#10;j3yku8UtbtEH/zfh0rnEjAQMJq16ftOb3tS/jwp+zZjVlh1Gn55wwgn9wMkqQoNiq1+ue93r9ivg&#13;&#10;9d/v+77vG7nKecsKnQtvGQH+2Cc/+cnujW98Yx/wE/h70pOetGXlyYW3P4HTTz+9D8qdfPLJ3f/8&#13;&#10;z/+MDRxv/5puzxoYj2mXv/mbv+ne+c53dp/61Kf6u3tqIcA8amX1usCsVeDuKLJII2kxBCx8wNqq&#13;&#10;+/S3xTDeKbkmgLdTWnKO9TBr88hHPrKfaRu1Gkqgxqo1t/JwEBl4RoOyOfPMMzuGnpK3ckQgb1mD&#13;&#10;eAY/n/3sZ7vXvva1fT3Maietn4DBgxkjwSErAMwCJi0fAQE8s7QVvLN65/GPf3x/C7xbsgQKBO7G&#13;&#10;3SYzrUbVp+zVJQi4ExM9x5m1+k5gyPYBSctFgP2xolmQlb2yamC7Jauu/v3f/73vk+yyLQas9Ny1&#13;&#10;sgrGKlm22H6VAvBJIUC3uyX27/7u7/pbHdttOkInBNZDwKqrv/3bv+232NmOOnQ9dd5O51iIIMBm&#13;&#10;Cwh+Cbsw72SMZ1LANj/LOp6bd523Kj/9zaTjGStbWrkTICkExhGYf08fd6V8v20IGCjc5S536QcL&#13;&#10;o1bgMBgG+QauBklWsVkpYNbAu0CO25EcZy+te97zniMHGPI2EPmN3/iNno3P3//93z/XZd+ToCuf&#13;&#10;8gtCLjIJhLiFUN0kAy57LO20RCasuBK8m5Y4GW4lrrYnc26/HhUwnpZXfp+dAJm3esxDKyS8reB5&#13;&#10;yEMe0u+VpB02muQveLeTk8kLExbbcVXXTm6Xtm6CdgY03rdrsk9l3d4oGGObgR/7sR/r7ep2rVPK&#13;&#10;vXYC/KSHP/zh3d3udrf+ZLdVjdpv06SMW8atPp0luTXfXlZ8NsnWJ0kh0BLgz/GRZ1nRZb/F1qez&#13;&#10;N/aoMUSbf/7fGAE+HX+ErVtU4tPRK7PIwKLKcFnJdy397bLCJPUcTSABvNFc8u0EAgb9Zvy9zMZc&#13;&#10;5zrX6Vdbua3nr/7qr/pVWAZNbql1K53fb3Ob21wqR/l4et5RK5uF7+Rk4MVRzj5W321lATyDEK+k&#13;&#10;zSPAAbNKQ7BVErATwLPybh7Bu82rSa4UAjufgL5aAUirX+wza1Is6bJFgJ/kNe/ELxvlm837Osnv&#13;&#10;skGAH7HT/fnLRkumliEQAstOIAG8ZW+hbVI+hvuHfuiH+sGGPfFswG422LvbzDzNzzFJIRACW0dA&#13;&#10;AK+Cd1UKQfgE74pG3kNgeQi4RdYKC8mt7vamTAqBEAiBEAiBEAiBELjsEtjzslv11HzeBAwujjji&#13;&#10;iP7229orw21mNnl3X39SCITA1hMY3gaR25a3vk1SghCYRkA/TaB9GqX8HgIhEAIhEAIhEAI7m0BW&#13;&#10;4O3s9t302rld9PDDD+8++tGP9k/RUQBPpfT4+R/4gR/YbY8zKwvs21CPna898GqvuFGFtyLBnntf&#13;&#10;+tKX+n223GJkpZ9zrVCwmujAAw/sbzXyRM1RAx77c3myn/NsylpJed797nf3e7jVeQ960IO6/fff&#13;&#10;vz/EfkQ2FbdHgWClp+y6bdjeEPKxkazy2ZvG5qPXu971+rLYP8JKRBvBSvbAs5fNqD1s+gMGf6yY&#13;&#10;+sIXvtBztBeJfbc8cMOKRnV1HXWdtNdI5eHJoBJWONuHblr66le/usrFsc6p2y59PvXUU/sArf0E&#13;&#10;7YFYSfDWk5Rqbw5M7K2o3sqDp98lvAV/7ZkyLaCkzbEmA/aHsv+HoJRbuu0taM9Bt217n5aX29Ns&#13;&#10;+C1P6Xa3u12/WhRL5Se7HsiiDR2Lu2u4nQl3e75Mu0af8Qb+qCNW5J7saX+8yKDrkwH11fdKbtvL&#13;&#10;2Q/JQ2bIIBnHrRJu2u+Vr3zlaj1wc7t3yX0dO+mdbOvzZMCTqCtpGwH8V7ziFf1X2v7IlSeYuca4&#13;&#10;pI7qi3vVF2P1JeduIzzooIMmrujFrO1zuDj3h3/4h6fegmiygRzXPlLa28MD9Ft67IyVzYXJnzJW&#13;&#10;0j9t9G3iom4Pv8Md7lA/b8q7tsVLWfQ5bWFvK3V326X640ZuZ3noAQaeaKkNPYzk1re+9ep+WfJ3&#13;&#10;na997Ws9J9eua9CJ5FF7rSXpY8VWPZS99Jw237WyDxh51y5k1sNSpBvc4AbdYYcd1us0/ViZ7cFK&#13;&#10;BmqvR8fpNyWHdR6dM23Tb9fT3vIq/UseyTKZKD0/C1PXnZTw9BACukcqm+F/ethqdjpJwoYu1i6j&#13;&#10;EvumD5FT52pH3ymnttIHyQO20xhoC0/0LXt5yCGHrN56qTzawsp7+Wgj7Y/LWnRI1UHbaUNtia9b&#13;&#10;PJVT+ekucoePMtHT+mfZwUl6pfIfvpPdsidsuevipC7aWJ92fddYy+3L8tWe+MhXf2RD5Fu2Sr/S&#13;&#10;X+juSfZbO9JnbIBk6wm2ih3H4XOf+1zvm2gDW5dU8punU2oTSR3uete7rvZ/utnxjpP8pjySa+ln&#13;&#10;dU02zz618pglyfPklQea1fnq9+M//uM901F2ii0ip+SVflEXvNq+Rq6UQ70XlbQb+VIOZa92U2bt&#13;&#10;xu8iZ/rNep7UTg/J24uOol9cU95lzw8++OD+/2m+BfnyNHR6CRNPQ+ebYSlv+oNs6ztYugYfGUMy&#13;&#10;pO+MagtPwqT/cdDvSz6UvbXnysuv1y4SHU7eJPnSzezgsB7ve9/7+rLpZ47hi8pL38OFrlX+6i9V&#13;&#10;5rIB/QX+7488tJO64qGurk33kNWb3OQmY32jNp/2f20iT/pGnj7z7avfyledZ9U3b3jDG/pyuYbx&#13;&#10;Efby0m7qqn+Td3XRT9TX3pTkgA4c1UbK5UFazmt9OrLEF/NQizrPwwT538N2aOs8/F876P/6JP9R&#13;&#10;20tkgX4uW0onskHK0fp+fH2MJl3T8fLWZhL/nwyXvuq/HPwhk6eccko//pO3PniPe9xjcNR3Pyo3&#13;&#10;xhiN6m8403muOams383xu//pZ/Kn4/Uz+fvs+/LP9TVySx6rPb6bw3f+09+wcP6HPvSh1f5G7rRl&#13;&#10;sR72tzafKgdZKj+l9Io2YseUZdH6sy1T/l8sgQTwFsv3Mpk7595TGRlpBpjC5fgblBlEVmIQDdie&#13;&#10;/exn918xaI973ON6BT5K0TGonAcOBadzaOQpSErKwIETw/H3JFTOcZsYprpm+73y2LPPq9Ld7373&#13;&#10;1UEIJ/nP//zPe0dBngyHJADpaYeeFsgAM74cfk8L5LBy3j1VyJM/JYMuzrfBwbTEeHKkOGneMWDs&#13;&#10;sFIGhoHzc9vb3rZn3vJt8xYwMzCqenMKHvvYx84UwGMQXvziF/f1k6cnFHNe65ZoQc+XvexlvQFv&#13;&#10;r8kJ9+SqSsppoK3eyiNQUuXhtDzzmc/sHZtxRpTjQI4YNIMZ7SEYy3Eog6lejLH251SQw0kDDnk+&#13;&#10;//nP742vcj7taU/rzzcgJb8cGMaVDDsWd9fggN3qVrfqnTEO4noGqsVl3DtnllFXX23PQa2BuP7B&#13;&#10;KHPKyMChhx7ay4CyDJ0fTrVA6Qtf+MJLXYqBF9StwK4DDNKwW0udtKX8K7hQF3Ltk1cGcV6StrBR&#13;&#10;+ijHlwOinhwYsqo/cVJxIBPqy9ni5CmjgYN28P0w0TvyeulLX9rLB16cSTLLsRyXOD6vfvWru3/8&#13;&#10;x3/sByOuK+inzxogkWdPNR0m+qgGzspz73vfux+4DI9b1GeOnzagH9WbXiUrmKp7BfttZVD7XtHT&#13;&#10;kxL5ryfbOYfcS/Svp027HqdYG5OjugZW9JG+bgAyLTlXXvKUt35NZ3Je9Tc6TZvLU8DNoPPv//7v&#13;&#10;O4MiyUMd9HPtw8aceOKJvT4aXpcclb7x233ve98+z3HBKzpFnyOPXgYa9G/Jo3LQg3SNsmHk80aS&#13;&#10;/P/yL/+yv9YwHwOE17/+9atf4/2IRzziUgE8NojOVma6g87UTvQkHYaTc+lJfVHZ9XeO/TgW2gLz&#13;&#10;ur6JLeeTM08dN7FFR2ovOkl+Hrqwnqczv//97+8nFNQBW3ZOP/Q9O2jwyLYok/KSDzqQfRFo9z6r&#13;&#10;7uJDsCXkDie+ARkaBg70G/lqYzIteDoukRtBH0z0R7LtOnSZ/qjMdIRy81X4KKVz1XWU74MzvWQC&#13;&#10;QaJf6HxtyR8woP2DP/iDSxUJI/atkrY28aidpJNX9PJrX/vafuDos7ppV0m/Pv744/v+pE7a8ud+&#13;&#10;7ucmDpb7E1f+OJ4ufc5zntPbT9/T1QIJo/wex9L5mOElSFuDUL6Bvkb3s2/srnbAzm/zTNq+bJBy&#13;&#10;4F4BHDKIt3ZjS8gEORdw0HemJXqOjSATNQFBjkt/yrvsOVnTVqPseXsdfYS+0Cfo55/92Z/tdSW/&#13;&#10;wUSAd3aUPJI91+Aj06cY6i/swNCGaouXvOQlfZ9or6es73znO/uX7wXfyCweEn6lY/Hy8DbX8H+b&#13;&#10;6BIv+dHf2pa9It9kACe+nTLra8rsWoJf5LcetsLusRtslbrSkfScPsQPpxfYITYcy3H6rcpGd/Jh&#13;&#10;6INqI4zlyWetfitfuokfr18Mfa7Kr97/9E//tK+Pz8ccc0xfH7pGv6WjK/hIP1d99Rd6QZ3Z1GG/&#13;&#10;Ua4237rWKJ+OjJKPYTvUOaPe2eGXv/zlvX5sf9cmmHtJZPZXfuVXen1cbe97ffMnfuInVnWN79pE&#13;&#10;R/Cl2HFyI2knLJV3VHIO3fDc5z63Z6Y9fuRHfmSkTsKBzdbf6Hj6nUxN6m90MbmZJWmr6s/aUD+T&#13;&#10;P/9AObUXNvoanVX9edjXXIvO0d9qUrKur6x891roIK/SP3UMuXSevqOeylF+Cgb6PHvPN6lgubLQ&#13;&#10;82udZK1r5n05CCSAtxztsKNKwdniCDK6jIzAmAEZI0X5rCcZgFjhYrDgf3m2iRJjWDhbFLWABAdX&#13;&#10;AM2scg0+23M2+j+nSFDuda973WoASJ6cZo4Fo7sWgzksj7pU4I+xb+tsgEG5+57i5ghwlgQnJgWs&#13;&#10;htfYLp+x5qRZLae+Pg8TJhwtDpjBnsGJAYPZOYZr1MBomAfGZIesyYNMtam4cyKUg+F+6EMf2jup&#13;&#10;QwerPW+t/3METjrppF7eOdPDcsiPA0HOOFoGtuTdwM7quVkGFGst0yKP155mk8k751ndhgkDQQKD&#13;&#10;FUFjwRwyL5BH57RJgJBjx8ESYOfIYOohO/qlAcMw0SFW5pIbfUsySBOsID8cs2VLHEXOGlkx8cAR&#13;&#10;HMXOd/QJdjjTiQ9+8IN7x3LaoKbqTNeQd31QUBvTNtU1OM0Gj/e5z326n/zJn1wNCLTH1v/6m35N&#13;&#10;hzpnyFibCFDQ+QJSBmmexFoz9pXPvN/VzQBeMNDLQBvrNtHzZIrTrOz3v//9e3uzlX1PmegLdonc&#13;&#10;GxQPE8Ze6mSwTHZMVGkvfWMWp167kSWrbQzoSxb0UX0ZK20/j6TtyTXdQLe37UAfl3yoCztIrq1w&#13;&#10;F1gYl+RBlvQZnLRja1+dZzCPJ07k3iCK7OEkwDJK38tX4KmCnXyRYXIdfYXu5hPhR8884AEP6O55&#13;&#10;z3v2E4Oz2KphvvP+LECmXOygNmXz6NMjV1ZQT5MR7OgBAbBKBucGksO60SvagMwaiI7SX9XXtBn7&#13;&#10;zM8R+DHQr2BkXWe979pDXz/uuOP6vj+qHL4TbFAvsqbvsLn6fgU+R10fDxz1F+VnX1o5dg5Zxplu&#13;&#10;pRMFb9SRzNVk8ai82+9wIqd//dd/3Zev+mUd47pe+hGfQZDKhKxrGehvRcKBzlIW/PXFNmFeZaZr&#13;&#10;yaGJC7LEXmuvUf3MmMOL3cD0CU94Qm/Hx9k77PRzOkGfHJZDmbSjNsJP+2PIB+FrzNpG8mAv6Ag6&#13;&#10;S93aRA7oZ/UUJFMmulTgcqvaqC3fqP/1wQoylm0m73TauP5ZHPnsldRZEHZcAI8s0BdekokaAc5h&#13;&#10;qv5GNviKGM/S30zq3fGOd5zYlvJRZu1vnKCvkp1hoie8BNTIk3Iaj/JbBQmHenB4/iyf1VOfMNHK&#13;&#10;rxuls9Tdi5/It3Yc/fnABz5wdeJzlmvlmOUjkADe8rXJjigRYybiL4AnUWRmoc36rTUZFFj58prX&#13;&#10;vKZ3js3scJYMlAzczVgZ6DF6lJQXhcpwU7QMCCerZmsFEX12TjnnyiTYxnBYPVfKdZzBpMQZX4MY&#13;&#10;BmeYBNE4v6Oc/OGx4z4zgJS/egmGqrNApHqon+t6+Z9i5oCqkwHGpMHLuOut93szuAaAWCuvl8RI&#13;&#10;mSmtAa2g7jTHf1QZOASMjtVUglUGQNpcEIaMuY62w8GA1YCPvHHqfObE/dRP/VS/AmBU/u13Bh1m&#13;&#10;BDno2s6Ml1k0coCtwRnnDWvX44xzCMmUWbZ5JEEqjoEVF8pO1szaqas61+qSknd9DCMBRbLPMeIo&#13;&#10;1Co3zMkimefQKzunQyLn2sirgs0GbuPkflz9lM3ADm/OFWdcko/8asbc7OowiM/p4DRb5ak/KqPz&#13;&#10;yLt+VH1Iff1O5tWhAhTaxQN02plN9SJvgm9kxst1OMPY/vRP/3QvQ219OEJ0jLwlfU0wwGAdQ84S&#13;&#10;/aX/OcZgs5x87WKG36CCbDpnMxIeAmpkln5Vb2Wgw+hg7MhPOXAcZPJhIkQ7/fIv/3I/eCvdOK7M&#13;&#10;zjHAFnAgk+rrGtqT3JA/ZZGnfkEOccbNqp1x/V57mE0XLNOO8iJL8i4nl16RL9YGzNpfW4xKZMBA&#13;&#10;gqwrk3yVS1IGQYRK+uu4wRybY7WZoCe5scKEHitdI2/9rvQvnWCw4PoGl2RgPQlPAwh6R6LXy4bS&#13;&#10;6XRtDRTVh8xVUmb9zmroCqrhSY71Bf1OubCjY85Y0XHkGB9y7/0xj3lMv7Jk3KCrruVYt/PSI8Mg&#13;&#10;gWtoPzpno0mftxqW3NLr6kIvsIdk1u/awG/aSf3pIDbCwHqc3LHbVqYpv/Mkel65XUP9ySM+ZI8c&#13;&#10;qLO+pj3YEwOxISflYROs1FcO/OVLB5IdxyubtpKfevmf3fmLv/iLXrezpY6dNcnTBAOZlxddRx4l&#13;&#10;bUE3lg61qmdW2XSc1UW7VlYb0Y36obyxdr1JSf8gHyUb1feG/Q0D/Yx/R69I+oB2wE1/kodra+fy&#13;&#10;7+gv55JXOhnnjSRtot3cqlarYNhP5dBvlF856DayQCboRPrQCkY61uq3UXbTbwI9VktpZ3JFduVd&#13;&#10;PqzP2q7sp7wFCDBxTW1LLicl/Zq+018EWvnG2g5HMuJ3ZRfMYg9cz50j2lnebHT5vXQwPUTfkCX5&#13;&#10;OR8Hsux7iS4qfTSpbJN+058EHPmN2NB95edgjoky0FnKr8zKSQ9YfaiPkmtlZvuc41j+H44+W+mF&#13;&#10;tzYa5Rurm2DZy1dWnPHr6QRcSgbIpDbyPR9Q+3vXL8ikfi/INku/NRlB/5Ad/dJKPtchO+ovX7bc&#13;&#10;u35EdiTtKNBaSZlMVKi/+pIXCRttqY2qPclw/V/nT3vXrm5/xlkbKbfgIi5Y1upqcuYz/q5Zvp93&#13;&#10;XPThUdfW3uRb+1RyHf0ch6GucIy6CvZqL3nibTVZm+QnQFr9Td/Wdmw4uVLetr9hTb/gR9b0N3dP&#13;&#10;jetv+g77asWc/ixhUj4CGaSP5MNnYWf1tZNXJobJirKbZG9lBT+BejbT8WR3XH8rv169yOGLXvSi&#13;&#10;1RV6+meNWYq7NjMeYmvIlBf9iTH96Zqj2qdlmv+Xk0ACeMvZLtu+VJRTO1CnyMtBW2vlOFRu5WCk&#13;&#10;KJpaaWT5OsVHUVGQ8rdcmgMjeEfRMhJm9azSYWAkxv5P/uRPegXrN4NIiVK3morjP80hpFwpZNdQ&#13;&#10;T8qbY8BZK4fCcuyNJAZQfTnLDPWRKwESypmhZ2jUkTPD4cCGY0YxC3pYYaM+m5EMOLw4S+2ttng/&#13;&#10;6lGP6lcVbKQc6vfyFcfK4IHRYoAFSMwiuT0Ce8YeA44R48qAl5NFHsjIOOetLZtjGV55cmAxFxDg&#13;&#10;LJExZSAzXvLnLCifYMCsq1fa6w3/l5/AlBk1bUyeOG7kV5u6TjnMBjBk14w755P8M9Jm+QX5zH6q&#13;&#10;t77IIfFitJ1TATxyboXi4x//+A3Ji1uJvCQrZcqJq2u7XXtUUj+Ok8E059xng3O33ZB57ay+vlc/&#13;&#10;+QriCG47Xh/QH/RBjlzriHBm6ApBOPmTT3pIoMVsaJVXueQtQMyZI2MGPGbVyVjpMY4ZeZasBHne&#13;&#10;8563GsAT+BcMo1s2K9E9WGhv5dbf9X2BBQ6iumOJHceRbiRbAr04kFu3PT/96U/v9egknSd/jiWm&#13;&#10;uOGijQSG9D1tIX8rIrSn/DmK+olVRaOCOc55wQtesBq84wTjSB7VQR/Unhx67S0v3A1SxyVtRX97&#13;&#10;KbNbevQTSfvR+7MkAyf1Jb/qiac+qEzKSV7wq1UUFdDTHtjsWhk4ryfJ3+1IlZ785CevBvCwFnim&#13;&#10;k4aJ3lBewQT6QJuTYQMqxxsckE16Qduwi45jw+g0eoEt8fvP/MzP9MdOkgd61nmScrHDrkd3so30&#13;&#10;8qhgxrDc0z4b0AkYqQ87qC74kifX07bagd4W7NQnHG9PT7ZyOLhzPXInwGZgbHCjnga88rXKxXls&#13;&#10;DH1vkO24k1c4GVSpH1l0bbLWBuqVUXkF0+lu/REXehh/A2EDdnzYKoN/gYVaIWKwJ0jOjtTgeBof&#13;&#10;v2szZffCo93KwG+/+Zu/2ZdjlryGxwgukCGDZnoRD/9PCuCRRX2/Ag/6sPZSr9YnwVdAtIJ3jiNL&#13;&#10;2oDtdTzGrqtN2TgTebhVgIuMsQ/O20jSn00i8aG0oyAVn0a/V1fyoBzaTTBLX+FnOI88+ezYNsCi&#13;&#10;PPKSp0kKg315kAF2nH0hn2SETuE3OoaskQl11k/pd/4HvUj/jkv6tfPINB7Kw2cQ5Fd+OkrZ9ZWa&#13;&#10;/NJWrkc+6R7+gqRc1XcE990KLQggH3c18BfmlbQnLurILptkKT+HXsKEX4uxMmDuM92szvQzG0Pn&#13;&#10;sH/ywo1smURyjHYwhrBS0nlD3WaMoZ5kDD+2guzTN2XnsCd3jhXspT+1rX7LXxNYmWXsgD8doN0F&#13;&#10;17F3LeOH8jHJOXsncImB4BnbQi9UYIs+OeaYY/q82N4K4OljeNiOqO1va20vZfKSlNm19Gvyq8xP&#13;&#10;fepTd8uSbtR3y/eji9gkfbjK3J6gXfWdNgmkkXvtzHcZJtfnA0h0sH7a9v1hfyPfystnIVfT+hub&#13;&#10;Vv1N/x/2NwFc1+crKj+dRVbqNm2TCYKEuCsrXamv0YVsgnPIiuCgc9RBavubu0ToCwzI6rj+hrf+&#13;&#10;Tg9JyspntopQn69JLjLLFyKv/DNjBDJFnpQXv+r3fUb5s20IJIC3bZpqexWU0qTYKlF8HJT1JMEY&#13;&#10;yoxylqfZb4qqVTocIM6FQQrDRkE5zzsjwqhUAG89ZRiewxnyoiQZBrc6UJqcBwbe+yQnd5jfuM+M&#13;&#10;vMCTa7Q8OVtermnFBWNv8GJgxSEzEGZItnviMJudNXDAlMPOuT/66KN756J1UMxmexlU7VoZQFvB&#13;&#10;xnBxEvDh/JjJnpS0KYfDbSUGXmSqEgPJ0BrQkDeBIHmTTW1u8Oa6G0k1+GT8yTsDTrbsJ6W9OQyV&#13;&#10;XMvLoMHAncPqPE4fQ835aoNUdd6yvKsfnWCmtOpLxjnBAmWc8ba+HA0v7attDbicZwBvIKy/DWdN&#13;&#10;taW+wwEWbCFDHEuzp4I7nGYOO0efk0VPSfrPQx7ykKXuQ5xDjrX2lvByW4SVAIK+baIXObsGIwZj&#13;&#10;WNCNnD+yQt5bfdqe639cOOHk36ytYFbrlJNN+pXudSzHUvtqHwOLYQDPb8puwKQcUgVBtW85tr4X&#13;&#10;XPEqXUevc14XnZTBQOXRj370pYIP6kk3Y05nkEGDBbIlQK5fbmaig3Ch57Cln0wgCZwbxLf9yECZ&#13;&#10;4043CJIIohrwagcBJHqS/DhuXKKX6UM6xqAYJ33JYJY84jKPpG8qu77N7puEoBMr4awt1NVKBIMS&#13;&#10;g2N6lN1Ql2EgkbyTe3lL9LmABLsi4FVJ/QQS5CF/q7NMGMif3LquflU2Aj+BcgEJSX+yGl4btPz1&#13;&#10;G7/pL/I2aJWffmMgzmaR9bZ/VZk2+50PoSz0qsAJrgLogk9DrlU29aBvHSux0TgM60N/0bsGtpL+&#13;&#10;ZPUqGz0cvNMfdAAd8fKVyTwBjup37IBVvq0v0Ge4hj9VXm0oH4NmZanVLpVVtRt5pB+sHmRT1MEA&#13;&#10;eRjAI2M12HccBuTM7ZwCxS0TfcaLzJEtNt1gW9BNEACDSZPC9A/2ynzUUUf1+4+1+evPtWebsujr&#13;&#10;Bvc4CkrQ6a672Ul/wlKwjK5Vz7a/KLPfMT55xbel3/QZbJXZJId+1CY2RL/WlwTb1JduEqBRx9bW&#13;&#10;qb+AoAkAeZJr18RQ/q1cYetlckz+JgLoO34gP1xQhi2clATp5MGnE2xpfZbyMcmXMZSJCD4SfWsC&#13;&#10;gT2tCdxJ19iK39gcE2/0MN4SvaZtWjn0vd/VR70kzH1XupvuGOqAakPnSXxFvNtgLPmv/qY/uC7b&#13;&#10;NOr26epv+qw209/IiyCbYDE5pPvaxL4LBNNdkjbiX/7CL/zCpcaXdKeXMlpdLTBIToxF+T6uySdb&#13;&#10;bzLeo3P0BwzItT28yVPbf3z20g7knu/MTun7+j2fkB1L2n4E9tx+RU6JtwMBypzRrUQxM1zrSQIj&#13;&#10;zpcMyDl645xHiovx5mBydhhag37KfN6JYTc4YugpaQML5WP8GbJ2oLGea2NoRaBrtMG7Ni91NICi&#13;&#10;nNUdJw52rSpsj92O/wuqMKglOwacHGv1bR2rtm4GnxxwzlE5agyvIA9nbVriSAoi1cBseLx2Nbtt&#13;&#10;QFGJc8gobjRZvUbeywEyQ/uwhz2sN86tUW6vw/gK3BgYcFgYdANyg5wKjrTHL8v/6si5Jq/VP92y&#13;&#10;oT9xrsbVl9Pj1lj9jAwI5hg0j5N5ThSZMWCS9BHBDk6U6zrPrGjJhmsrAyd6nIxtNUN1Fkww8JQ4&#13;&#10;kmRlVPCuysrJE+B+0pOe1Al8VLIChmNJbiYlAwfB5GHwrs6Rv0GNlSLFTTnL4a7jvPvevnel1wV/&#13;&#10;DMIN0Fu70Z7juoLqHOvNSOTFJtyCVFWf9rrqy77od/U7p9qge7OTSSrBOzz1G23FdpjoGtePfG+l&#13;&#10;huPYLZ8NYAULrC6eJg8GDPh4CUaRwV0rckU3Tgo0rJUNPUzuyNUom4q96+njNSDSl/WPWiVY19Q+&#13;&#10;BmoGehK7qq/rO23wro73zg6rE9njS0gCCHROBet8h71+hKFkME6ex/F3DIZslUEkm8a+SZVH/2EL&#13;&#10;/yg7+a8+ZzWTVUc1aTCqaBgLtEjOx9ggV3+pRPebcGKXyRlWtn0gj8OBe53jfDytqK6BtaCO1eRs&#13;&#10;5kaS4CSdJNE/2qUNrAzz9ruy6v/Fp3RAHcu20AU1ceR7/UMwge8wDGrUeQJtWFhRqU/JR8DAys/y&#13;&#10;C+rY4TuObKjJp3H5k3Oy3E7y0B8mAbYq8WH08WHwrsrDFptwaPsSO81P029GJWMEPmDLQXsM+1b5&#13;&#10;y1V/NoyM8emHbVrXoYe0D870g3axUlxbz5KMT6zwGidjNY6ouukjgl1bYVtmqY9jcNYvtUulmpio&#13;&#10;z/UuKKku9AmZ1f4lj2yP1zDRuXRPLQTRBnyCStXfTND4X5LvqGB5neOd7zHsbwJb7lRo+xv9zp6U&#13;&#10;btPu5PXnf/7nLxW8a/NXTivnTZrVuNUEkrw24p8rD5mT6Ea6hTy1faQth/YxOUKu2Us2h23dSBna&#13;&#10;/PP/5hP4rkXd/GvnijuYAMPXGk4GaL2KgkNVSomDbLWTmahWubYoKUnG9ZiVJd+ezPasZz2rd5Lb&#13;&#10;Y+bxP8XPWapBwzzybPMwWOAkjgsk1bEMg1nbMg6ca07JOD513rK/kxkBnnKsGEwGiIPVDgZG1YMT&#13;&#10;YTl/OfoCgIJagoGTEjmzWoDjPClpc7OolQwYKwBU3631Xf/gHFSwkqMtMCfoMi1hYhBazpP+wek3&#13;&#10;MFnWRD7NfGtnST8XrJzkhFRdOE5kXh+UOHYG0+W41XHe6SEDJgP1CgBw4s2KWt1gBWAFsAR8BSQ4&#13;&#10;ORX8bfNalv/1cattObUSR1UgqZzgceXUb8itgU2lui1uOLCp3+udw0fOWr1ev9U7mTWzXJzJdDnc&#13;&#10;dYw2wp0er/YiuwbDnPlJyS1W2qZ03aRjN/obG4LrJF2jnupbwR+BIX1vMxNH3soBOl/Sj+g9q9Vm&#13;&#10;SSaA2oCCgLbB1SR7jYnAhXabxGeW6087Rj/X7ga14xKZFHAVDKtkcMh+VKJn6ER1K7mzotRk27gJ&#13;&#10;sjqXP6MM7H3Jvz4oSFj6i+1go8pXIQtW9dAtdb3Kr30/cmXCyO33v/d7v9ff/mpwP83+tOcv+n99&#13;&#10;njypm6TeBrijknqqr2CThBv/RB8pLr53TN3K7zN7SpamrS6SB93vWP+7nuBdXU9e60nqVsEa9pdu&#13;&#10;0qf0rVGJzAu2uo3QSu4//uM/7ldatsfqP1bytH4Be45FXas9vv2frJPNXf830aKO9P1Ql7bn+J8c&#13;&#10;6wPT8seQX1ltwo5UUHuY52Z85qvRtVWe4TWVlWyUDDrOxJzzJiX8Wv1k1dHQL7ZCvFaL6tvyFCxs&#13;&#10;zxt1Db6HYy0okASAtfckvek4dZjFVqtf5e087VP23udlTOwyfVrtaIJRmUtHVpnZ//K5TP4IxJWf&#13;&#10;S9YF8IbtJFhfK9+0E1+3nSjSV9fb3/icw/7GntbYQ7nZdbax7Dvbb3ymP09LjjWJUZMTs/bnSfli&#13;&#10;XP4SPWh8w5eb1I+x5gc/85nP7O/EMJlLvydtTwIJ4G3Pdlv6UlMorQJmDMv4rrXwnMcasHGGbFzr&#13;&#10;9sW67YFTY/DZGgnGjxHm1JvRnGaM11omx5sVZESmOUvryds5HPvWyRqXDyVOCZchMXAxM1PL08ed&#13;&#10;t+zfc6St3qmZcW3KYFdwYFr5yzGo46wMqEFufTd8F7TBcpqsKkMb4OG0jXP2h9cY99kKPoOG6jdm&#13;&#10;X830TyuL/Bhzsl4ztr7jaBiILGPSV7WroFv1W86qQMKs9TXoKweXk8gJbx2utt4GNvqTWW/OH/2E&#13;&#10;tQGY2x8xpyPcTmB1QgUG2zyW6X9lr9lX5cJBQGWWpP6tk+0ct3VMcvwcY0JhWoDQcfRR8cN5mK/v&#13;&#10;DJqq3Z3jNpcKgvk8LjnG4FPfXmSq/lT1mHQteqBuN6UHSl9NOmeev7F/HPcK/CvzWoKcyk8eaqKI&#13;&#10;LZXfuL6k7AJM7M20gMtG66kdrLoyuJ+WBD3YfAFMCY92VS55E+ghf5XKxtbnSe9sPV+kVs3gI5hV&#13;&#10;3Mk9G1Uyww5bZWp1r4GnPksn6w+t7OtTgpTk2rmL8icm1W3Sb8qk3tXnDD7Vp+rdnss/cxuwwbak&#13;&#10;LUYFkp3PHhcH7VaD2za/Uf/jTx4qyCkoM21iblQ+7XcCPfoweVMmqwPdMm0FkYCvYIP6Vnmd63iT&#13;&#10;GgJ52nDYbnSBAG8lvwsAly9b3497V8fy6VzXakVlmZTI4Cx2QBn09yqzPt/2i0nXmPdvmPOlq1+N&#13;&#10;yt8xZKl8Lv9jPskeOWcYmB+OE/hsAh8VGKVDlGXSZEGVT/78QPpJ0t4CT9MmTU2g0SWlpyq/4Ttb&#13;&#10;15afj7JRH3N4jXl/Jk9sOTaSvilYh3ub+OHFnN+q/1db8uX4Nq39If90SvnvZNedVuS90qj+JsDa&#13;&#10;HlPHjnqf1t+UV10qaRv9edZUK97qeHJHr6w36cP0sqTvskXPeMYz+u1L5E1f0LE1nqjrmChVFvp8&#13;&#10;Vl1U5+Z9uQhkD7zlao8dUxrKtDU2BuVlfNdaSU62vVIodHmesbLc32bkFL6ABeeXMjeIpVQ5dhRT&#13;&#10;OSdrvd6sx3Ouylmf9Zy1HMcxnNX4GEhxgCtgw9gICJVRXMt1l+VYzhBjXo4lx2rW4J06aBtBHs4E&#13;&#10;B8DA2sB0UuJYYV4OyLhjyXMrX/L32kjiHOg3lRjnGqTUd5PetXUFtBzHeI+6FWFSHpv1mzY1GOHg&#13;&#10;VVJ+5W2/q99GvRsstk6wgLXB5Tjn2/f2bxM0FBjWXjWjK38Ojdst9KVp7T+qPJv5nb7ttu1Kyquv&#13;&#10;cNxmSdWn6lg8hk52/VbvBlgV5KnvRr0PJ2uG1/KZI179RdkFzdu2HJVvfSdIop9adbmoRAfQH7OU&#13;&#10;iR6o49Rp6DAvqoyVL7tYK0h8Z+C31ll1wSO6plYXlO4dZz/YmloxUeVYxDufgU6rAOmka2gHbUY+&#13;&#10;6BbybFBD3siktqFjSx7JHR27lkEM3aDe+p52Zmf9z864ht/ctmxlMV+FLrNPlmAQH4Wv4uV4vor6&#13;&#10;4d7akkl13KrfTJwJDFXAkh11C5jBYJvIon2ZJHzpXAP6YdIObWBff8Nxmg6qfNg2voAgqdcZKz6h&#13;&#10;9nXN9SRBGPVTL3pUP/BQA4E8fckqQoNeg3zX1WbabtJkE/lo7Yvjq6yzlBHLtj7KxL4JdoxK5E+5&#13;&#10;2jsDRh1X39FZzpH0idLH9ftmvZtQIifT+qGyVnmVfRbfW94tQ3Vs60nmBFFqrKJt+RWz2lH9X7tW&#13;&#10;kg9bOkk30k+z+PXK3sqXcm+2bal6zfpOj1lNV7LuPEFs251UndVB/yffEr+ebrRaWZ35wOTchEcF&#13;&#10;dekFNo7+kdiD9vZZ38m3Anw+KwM9QTfMkujqVlaqv9HXkt+HeWnvWWVlqNvUrxjMUr7hMXwxKwBt&#13;&#10;lSMffdjEqEkqeoqeUHbjSBzpBi99p63nMN983j4EEsDbPm21rUoqWMIQVmKIZllhUce37wYR9kdy&#13;&#10;q5sAVc1gm5HhLHoxHIwmQ2D1AYfMgNw1pzkG7bXW8j9jv6i8lYOhn9WxV5Z2cG22mPHazonBbB0W&#13;&#10;julaeDPgBpqcAoaWY8A5n5TIyyzGzTHtcUPHcNI1xv3GGWydS+1fgYFx57Tfk4FyeHzPYZhW3/b8&#13;&#10;zfyfs1GrNOq6VjvYw229aZrMc/4FA2w47Ja1dgDpN09tM1gjL8ueauBa5bSfn9d6E2e1Ahvj8tD3&#13;&#10;2gHFuOP0ixpojeoXvmtXD3Lsye2sus7AbZaAzrjyzfI93TFreWbJb5HH6OfkoRKea10ZR9e0bUtv&#13;&#10;DAcclb93fNrVIe1v8/yf/qbXWl07KX/6kp0QwCNnfBB1KXkR5C8dq744raW/s7Ft4GCoYwWWPRDG&#13;&#10;QM9g0vWrHAZXXhKfhq9iEOqFvzJqu1nrOonDvH8zIBTE85AQelaA1+pGE6hVXrZaQIQel9TFra7F&#13;&#10;vi2ToElr223W77WexK7zdby3MryWvJTVQwXYYPuj6k/0oXytKPRST4EmgT5tJqi3a9eu1Unj4lDX&#13;&#10;5XPIr5K8bBGx3jTNvrm+AfqsyfFtmatfzHr+vI5T5rW2G92szTaatE+r5wRjjlnZeme9CcNpq6rU&#13;&#10;d7vYlrVyIE/0o8CRvSn1IYE5slt6wApFwStjRPqabjF2syCCH0CH8A/ocEFzia8o6Edn8C0cV7/5&#13;&#10;HXftOOxv9nddbxr2t2H+gonu1lhvYpdaH3St+ZB/t/164JtV3jVewsLkppcHZziuJiHcYeIuF/zI&#13;&#10;4Vps31rLl+MXT2D5RyqLZ5ArLIAA5dQqU8qCM77eZBaX0vGEITM6pfwodArLO6fSy0aynH7KzSa3&#13;&#10;ljmvZRAwaxkNYtbqeMyat+Mwq4HwtPMYwrYsnMeNGIdp19uM37VxG1TAe60Gh6Mk8IAHGWkHuqPq&#13;&#10;MA+ncFS+s3ynvmS50lra3znavy2/Ac1m385XZZ/2rp7qO8/EwZpWX/3EwMvKkfb2JvrBjGXLb55l&#13;&#10;m3de+nY78Nho/gaXbV8blZ++N4+Bh7Z3vUr6dTuQrO/HvQ913bjjNvK9eq6lTBu51kbPHcq9stMd&#13;&#10;a0kmLtq21Y/oj3FJG6xlMmVcPtO+X6uNVQfnVCJr6mLw6H+DHO+S42a1r5WfentVYlcM9Cq5vtWM&#13;&#10;9rPjq9iTyfX1V8dWMiC1csKL3jbgtfemffb4SW1b1Dlb+U4vqpfBn61LrAD2rl4lB/S57Qiqb+Nr&#13;&#10;hcioVAGyUb+t57uy7W1wda35qN9TnvKUfqsAD4QRaKh2IzNeJjo8YdurmHj4gnoKyla70aVDe77W&#13;&#10;8gyP189bWRv+TpZb2Rz+vqyf2ZW19sN51UWAfZKeW+t1tDsdMynp71tV30nlmtdv6ma8Zo9LPGrv&#13;&#10;RhMrfjOxUSvPbBFj0oMMWJUskCeAVyvw9Dl22He1us7EkZXTbV93HL3jfV5p2N/m7U+zC61NWE+5&#13;&#10;TSh5QAaO9nSml8s3LH/OZ7rayySJQKl9Vu31LbC3XXze9fDZ6eckgLfTW3iL6mcWitKtxIGmoDeS&#13;&#10;DLptFkyR25z6vStPKDXLwBmkXDlxlBYlzoiaLTZIp6ge//jHz3xrwaxl5Kwt0hCvxRg5tj1e2dqA&#13;&#10;3qx1Wubj2vrNWk7nlCHjCCyyvWYt06zHrbW+6ll1dY1lr6/+2iaOhNd6AyeCFtPO5ZTRCe3eWMpg&#13;&#10;ssGA+5d+6Zf6iYJp+bTl3or/27ZW1mK33rJshPt6rtnyJQdrkXXHruX49ZRvu50z5DH8PK0+wzag&#13;&#10;J9s2Gp7PvlSwYvjbPD8rw6RyDK+l3q1ecW476dNyaf8f5jPus3Pa83Aa2hSfDaie9rSn9bfsv/3t&#13;&#10;b+8DPhXw4quUv+I6BnFWrdFLnoboNn+rUob5jivTZn1vsGfFndtCldkKFL6YCRGpglv+JxsG5m6d&#13;&#10;G5XaNvI73b0Rf8X5mG40GdxanS2Yyr8UqFNf9qHarPqKgbGHeVgZJBCrvTGq1Npi35HDWWxUnT98&#13;&#10;F2RfNpkYlnG7fdZGbX8mg2zhenWboPVa9NV24zVLedXfQzqe85zn9HqCz0X30YnkX3+qIKf+Ugs7&#13;&#10;dq2sZhXAsx+v4LdVePqdQJ2xpH4m+Vw6py3PUKdstL8pa9vfyEldo+yKY9abyMp65ay9Jnn1UDL7&#13;&#10;O9NZ7khzG23dGl72puTcIpeXvexl3ckrD8x74hOf2G/5UJMwbb75f/kJJIC3/G207UpIyZlBaffl&#13;&#10;oXRtgr7RRHFyIr0e+9jH9jMO9rTi/FqqfcbKrStmNpSBcWYorMijaDlmrULeaFkWfb7ZVnWYRcnX&#13;&#10;rEuVyUwsAzGPxFkv5T+P/GbNw+xS214CtWuZsVJmx9estbzmxWTWOqzluOEqUTOK5TDMks9wxpDc&#13;&#10;MO7LmPTj9pZvZTz66KP72cRF3ZqnL9FJnkxdXMmE76U3vvGN/UMsPC1sI45Zn9mC/3C4tK0VBOTG&#13;&#10;bXucse2QtL0yV1KHaoP6btI7OfdK+g4But7gvhLZnrbSuI6t9+GKqI0MYivPebyza2sJzKg7eaqk&#13;&#10;fxcbcscP8c42OK70QB0/7V15yp44dpKO9ZuAkFucvAxK3YrJV/EyIG19FX3ALU8GtG7ndFvtMiXb&#13;&#10;D9hPiX6uATafy2BaG1n94bPEztKjbfC0rcvQtlux6KnPy7KCTLDhIQ95SP+yWshDMqwurHbjV6qz&#13;&#10;NqOL1Pt3f/d3u+c///l93UfZN7fd2gambiVseeT/rSHAzrcyeuc737kfV9SDKbamVNv7qmTfgyn0&#13;&#10;Iftk6iP6B7b0ggBercCzorf2WaUrbXtEb9LL9IlJAvlZqFFBP3diDfeBdEzrUyCov/3Zn/3Zpb5f&#13;&#10;L11ywpYoOz3lARkvfOEL15vd3M/jE971rnftX5jbixF3equenktX+Y39s9+nB0LiVk/1nnuhkuFC&#13;&#10;CSSAt1C8l83MRfjtJcHZlTh8u1ZmV8zIzjtxcr3MPlBMBuhmQ20izVBIZnEoMp+3k2E268SQzTIz&#13;&#10;bfZbPStxTIYGrX7zToHPOngRSFrLIKq9zkb+t99M61x5qpIBz6zJoLQYOofRnXWD51mvMc/jOCYG&#13;&#10;nJXIcvWh+m7SO8ei3VeOQa/ZzUnnbcVv6qm+bTLjOqtMtufN+r8+8qIXvajff8U5ysCptMpCoJf+&#13;&#10;8HAct1J5tW0x6zU26ziOsJcgBDnX95V/mctcbDjbZtpNvEh0i749635k5Lyc+crzsvwu2NYGvQWY&#13;&#10;TKAJtsya7EnU6hp6g3xtdSLXawlGVt2V20BwWA+fyZ9E7nAii7PYWOcoDz1SCSN2apYkaOXWsnqo&#13;&#10;g3yslnj1q1/dD7YqKG0vS3sVLVsAj24x4HYnhP2t3GJqBRq5EdCzirDqYKDLJxuXBFK1TyV2Wtst&#13;&#10;SwCvyuVdwE17eEnazQoXD1ZjO9gs9ebzuvXWLbVkTL/EoeR30fatL1z+rIkAH7mVOXtk1i3ga8oo&#13;&#10;B1+KgKCQABz9YOKCr6KPs/X8LTpXoK/0p3YQxOMH0MtezufH1uo7/wsMerVpM/qb8tHh/A/lp//0&#13;&#10;/VaPtWXayv/panuWetl3U3npapPUVoSXDbOC2tjYuJhOTtpeBL47Wtxe5U5pl5iA5dKWQVeibO1H&#13;&#10;t5FEacqXE0QZjUqUFgNgNcqv//qv9zMkdZzzpz2BtI5dlncP7BhX12EZcWEYJcbMrBYWlXzXGhqD&#13;&#10;fcZ0lmQmrBzzWY6f1zFuueZgVVDCbJ52nDVxxto2Z/zbp7TOms9mHWdg1LaRvUPa1STTymEQZCBe&#13;&#10;yeBh2QaBVTZtynnTJpU4EmuRMwMjslnBq8pn1Ltj3XbvqYKS63v6mVvybXRcTjyn0VMjqy+NymsZ&#13;&#10;vtOu9aACgQgcbPo8a3IO/WLgLZi/mQl7G/jTSZVmeQpuHauuZD3pOwQMgNrtKbRpDXhmZWSFUatr&#13;&#10;yBf9sdVJ3zZQmsVW1aCqZEMAxQMHKpE3Orbsie9N6s06KaSf0At1Z4F8DOhqBYn8HEPX6Fu1Z5Pv&#13;&#10;RyUTGPboffGLX9yvKKnJKhOgbBcbvWyJztZ3JYNXfZGdcruWoJ5Elwr0mQQZl/xWOtcxtU/WuOOH&#13;&#10;3wuy4DTPYAv5F4SrbVmG16zP2s2ed7/5m7+520MpyFHb79hyd4pUYpvZl1knqcgzWfaa1Q+sa+V9&#13;&#10;NgJWfLXB5DNW7uAh07MmdpR+cs6s7Tpr3tv9OLfRlk7jh+Nk0q76rG0C2n0j1dddWtpEwrTag36Q&#13;&#10;TMDUU2H7L5o/i+5vdP2ulYUoEt1sLMJuzpqcQwfQlfOSFfnQKVYGt/Z7WCbBUqsWn/GMZ3SPfvSj&#13;&#10;V8cF7BV7pm2Sth+BBPC2X5stdYkFkjhynCCJUuXMeTLsepJZgwc+8IH9ffqPeMQjur/6q79anT0Y&#13;&#10;lR8nnWPN0Wydd4EBA5thageRw9+2+rPZ3UlKucrHkDBw2EuMogGdAUwl7dAGSyh+g4RZksBpGd1J&#13;&#10;x2M5T57KbBVJ3c7IyJCHWcvNwbeRbiWrVFqHur5flnfOCQehnB6DS45PuzJmXFkZYoMPfCoZ2Ld7&#13;&#10;8tT3y/BOTsijJ4mVzGgvjsgsg3V1sNrB06ndNmAl3TOf+cx+UDesH1nHxu1LNSi2cuapT31qH6Sw&#13;&#10;PybHsQb2Np63infaKq8q9/B6m/HZpEgbjCYnAqCzJIMO7OzzZDXQkUce2d9WvJbg+CzXGXcMzkcc&#13;&#10;ccRquzvu5JX9WGqlyrjzfF+D5DZQPen4rWyjSeWa528GoK2+px/Z4FkDU7jbO6fsI/3Dfi7LjDw9&#13;&#10;aCA3LbEP6lFJH69VU74jC/yQ6ue+e9vb3rZab58nJQMddrb0gkCOQWgFogTtfuZnfqbvT56mTR+V&#13;&#10;vhmXr7LIxwoIA0SJvmJv1zKZ0ea/SJlnU2wgb9WihLlbtPge/ASJnb3b3e62W//uf2j+CAK2Kzy1&#13;&#10;m4EoOzYtkeu3vOUt3f3vf/+etQ3Zf//3f3/aaWN/FyD7xV/8xf4WXr6mSR32YlLCWJC7nZimVwWc&#13;&#10;K/Ff3MZXSd1s5zKLnnOOSXD76t3jHvfd7XRMAABAAElEQVTo9bQtEuoJv5Vn3jdGoFaBla6zMom+&#13;&#10;IYuzJDrBYoEf/dEf7W3agx/84KmB+1nyXesxi+zzay1LHe/WejpN2ehB8kx+ayzBN6X72sQPK79G&#13;&#10;P+HX8GnL3vOR26fPtufqb21/rP42yxhKPm4zbfvbL/zCL+zW38gI3VeJv8R+zJrUXZ62FuCv/tqv&#13;&#10;/dqaAoDtddggK7f5b/e61726n//5n+995/aY4f/aoXRSTf46BudZfe5hnvm8tQQSwNta/jvq6hSl&#13;&#10;FS4Gv+W4mmnlzJWBXGuFrSKjrCh9jpsHU5iZmeboKUsNSFxTMGvU3iOtM++4Krf/tzqZwZ9lYItJ&#13;&#10;PfFJmRmZ4SavBmUc6wqGYWlZ+7TgEKec4ZnF6WQgWp7aaFo7TWPMOa8l9vKyBByXae3EscKuHHGD&#13;&#10;LIPcNqg77dqb/Tt+9773vVcDrQZyr3jFK0YGpYZl4+SQgwpuYqauW3HLMBkoOZgkA2TSpu3qLTn2&#13;&#10;JS95Sb/iYJrcWG0mwG3QTDbpCM74qNv0DS7lWzPrAocGf7XBOt30pCc9afU2RAMxx5td9f+opH5V&#13;&#10;7ir7tDKPyme935kUEdyuQbBbTbS/90lJGelFe7fQkV5WFe1aCRzjtxkJO847R5xDKRnAc/CnOZLv&#13;&#10;ec97el03y4qUoT5ynWl6wzHbLeFp4FOTZPSGCbS//uu/nqkqnkxngOQ8ie2ovYhmymDBB5GNaatz&#13;&#10;Bbv0VwESCRMTWVaBVCIPAmV8kpI7etMtRRWUq2OH79hYwUvnVD8XRG/3YtJ/rFosf8WEBHmdlpRL&#13;&#10;4KACdmWrKzA47fz296HMV1nbYzbyv/wFLWsQbcuGd77znb0voU/6nZ9lUmVSMoAkr7XKkw7SdjVQ&#13;&#10;n3SuAItj6TEv1x2l9yfl0f4mKKB92RF+kUkkq/3H6f46l+/UBuy0WxuQIA8eoNbqVXscWm08TX/R&#13;&#10;y26vrpU17Lr8a3VSlWEz3vUlr0o7TYeaTKq7VfQXdtQEyLT2J3unnHJK/6rxhncr+zcz6XOlz+q6&#13;&#10;826jVgYwmkWv8LP08dJj7Hv7lGrjlLa/KDv5FsAj665hxZ7JRv3Td4LmbRCt6uvddfjPbX877rjj&#13;&#10;5tbf+NLqUxMt2t92B9NWWisb3f66172un4giI/Smuo/a5kh7Vn8bx1pdlcdqvpI9t/TPkuisdtxn&#13;&#10;XFh+5Czn55jlIfBdrbw8ZUpJtiEBARMb+L7mNa9ZDSIYGNeeL5TSehJnkNIsBWMm3sDE+7hEWQpo&#13;&#10;tc4zZ34YvKEkK9/Ka5ojX8dtxjsHAlP14FgOE+XO2Xj961+/ygMvg4phXZ3LWJTxYxA5y6961auG&#13;&#10;2a5+Fvw69thj+yXWsxhshrM1npxUxmUjyQoKgYpaPShAYR8z7TvOwRKo4SgzaOopcQzsTdOWbyPl&#13;&#10;WtS5ytgOnjnwgi3aYlwbuG1HvyMndYwVNPYgKkdgUeUdlS9nslZ/aqNxwV8OmdlIDm+V0yDchub6&#13;&#10;9zgn1KoPOsDAsdqXjHDEh+3LWeEAGgzJT9kEcq3cc32JbqKnBItLHxhQvvzlLx87oHSdOl8edM6o&#13;&#10;Puq3RSR8zTbX7Ww4G3S4/XdcEI9s4GGzdQPUSgbkAh1V9/p+ke/YPWblaZvVXgJ39h80C16BjOH1&#13;&#10;9QW6btbbVshU6Q15qT+neycmMm2irAZLHHt9hB4snTCst+8NKrxq9aV2MaMvILgsicwqo5WxowIf&#13;&#10;vjPJ9IIXvGA330OQfjhAUj9bbLT6iT0xEBtn+8mjFV/KQC9IBj2CWG0Aj49xhzvcYRWboAv7PS0o&#13;&#10;RY8Z3JatFGAU4CqduJrhDP+Mkvlq2xlOn+kQslbBd2wE1N761rf259IhfpsWUFNOq90wk+hmk79k&#13;&#10;VuBzXGLr3vCGN/QBQ8fIRyB10n574/Kq79kEkzk12UXeTBTa526cDfK9sthruRKZaCdOlU1gSH+q&#13;&#10;AIu8f+d3fmeinqMLBR7+4R/+YdV28gnkLYCx2UmfKT292XZuM+rqlkyBfe0nWX3nTh+rq8bZIn3V&#13;&#10;xALdUX6oYDSZLt2yGWV3jWGf9904Xea39STyW7Zlkk83zNuDHooH/4RfR1/7jo86XFRBzvSZknO+&#13;&#10;fPkqAl7GNVWO4bVKF+hv/pf0t9/+7d/u9eu4ttTf6BQ2oHzVUf1NP+Cr1uQEHUBXyb9u8R2WyWf1&#13;&#10;5cPTJ+UjWsFM54zSkxhUf3NundPmjR87sWtl4lVyHB9XPcbpLMexSSeccMKqTdKu2qFWVDsmafsQ&#13;&#10;yEMstk9bLU1JDZopFYMEg0XOs5koy50pQAqEI8ep8iSvWvW1ngpQxPJwDY6wa1O0jKx9SAT3KB9K&#13;&#10;3So9gQ4z6l51Syklefjhh19qUEJ5tSsDGSZBH4NZTqo6MuplDNZT/o2c47qCFc961rP6Jfp4UrbK&#13;&#10;bQUSB0NwQhvgwsB4kptZqDKa7fU5yzaWtfJOYuRfvhKkMCgx2FFng7pavUbRM7jKwTlh6Cpg0uZb&#13;&#10;/2sDba0cWGojQSWBBgbRd8ql/LMmxwu2yMtAwfWV3+1Jgj/qy6i6NlYG+biY6avBOsNvcHvkkUfO&#13;&#10;etktO87KuSc/+cndMcccs7r3jTbW3uSdQ1SzxdrJihC/cyDK0DPqZv5tYLsVSZvpN8qjDfRdA1RB&#13;&#10;NjLQOiiOs5eQW5gMNP1OZvRdjpj6kkvJrKV2NbAxM1tOKrl2SwJd0CZOjRWkgtQ142hA75bZ9hYC&#13;&#10;55ScWZFDh5Az5RAge9CDHrQ60Kz89YdWr1lVcfLKik+zx3SfetTqkjpn3u+CBxhxIskC/Uc30gd0&#13;&#10;hWCCfidAiSd2BslkRfkk/cZtHVahrHeSZT31ci26SDm1J+f6jBVd4xYW+ouTXIFd9cNWv+bMa9dh&#13;&#10;GqWj6aF2gEAeX/ayl/WBQ4E9+oz8bWa9h+We12f10N5WtAo0scFkwm3j+p+JAf3P6gF9Ur8gC+w2&#13;&#10;O15OPzsgEC6/ZUlsknZ/7nOf299O5ZZCK1C1G5lh68kQ/8Cx2law4wEPeMDIthWoN5gSdCID6i94&#13;&#10;jBN5tE8ev8AgXbBYn6JnDSZxYr9MLGHVBr31d8EAt03qa/oYm+X2JmXBlX5QPnnT6QZdgoP6rLLL&#13;&#10;WxnUbz1pKPPqR//96q/+at/25dNsRObpPeXji9B7tXJNefU3dnZUfxzWR9DELYdWmbPdmBiAYq6N&#13;&#10;MObb6e/0lwAAHSBwVoNxtkHQZNRAeHi9SZ/5EvS9crgee+Vp5b7nD5rkUG889SvBG/5RTSaQA/Vp&#13;&#10;b9l2PfrV6m46lwyTH6vGf+M3fqPPm57D0vmCDeSFvJFP9o5MsE10JR9mLb7TpPqu5TdlK1vGxphk&#13;&#10;UT6yrj7aWhm3a1J2YwztWpOCZMyt1PQjWaQ7MeBz+M1kgmPb/TbZ4/aOgs3igT99rR78HL4Ln5AP&#13;&#10;KOBFnskh3bDefi/vWnlGh7Af6m9c5XrybSfLqu5+9z1uXuRZ0p/4baPkmX/rxe7Lu5IAe01Y1nfD&#13;&#10;d+XkS1oVx4+r/uY2Z+1ovFD9TTCr+psFAW1/0+dH9Tf6m87Sn2slLZ/xl37pl3r/XP7qVuMRvwny&#13;&#10;6zP8W/XXDnzK4Z7XVRf9rXxLttq5ymdipO1v+Nm/+dnPfnZ/Kj1ck6DGChZrGE84h42j05TFGEkb&#13;&#10;SsZm8q3r9V+u/KGL+QcvfelL66v+WJO/SctDIAG85WmLpSmJDm8gNezUbQEdw0HlSFEcOnwNCgVM&#13;&#10;7nvf+/bKhQO2XqNR12M8jzrqqH51CYPpWm6p4QgxqgICrqFMDBilp0yUP0ecQ8zJozjbxHhQggwD&#13;&#10;x41ydevR4x73uF4By++P/uiPekU4PLfNZ1H/e3rQ8ccf3wfYzMhyXhkodcWdQeRQqScGnEEK3Yz0&#13;&#10;qESZC3TUjL/6MVqCllbyMTqSvDH0cq0nPOEJ/e1DFUAblbfvHCsQwJnmDHF2T14ZeDP2yrdrJbDE&#13;&#10;mV3rvmwMkf1fnve85/WGWfnOWBm4vfa1r+0HP8WE/JEN5XZtSXkMXh/1qEftNtjqf1zCPxgaiKuv&#13;&#10;FSUCl4wt9gaoVihgKXHMtL/6+l/CmNwIglR79j9s4h+DOA6YPqVNODscHI6c3x772Mf2K94USX0N&#13;&#10;tv/f//t/vcOsf2s7zpEBsxVXVQ956dfqWwE5Mm0g7TXUVyYUDF4xlOgKAzJ9wHWHSZnpGY47h0c5&#13;&#10;BEM4fBw6claJjqM76AXlUlfXMhinV8yuqtMi9QaenFIybz8UfQ4fwU11t4qglRXHGSQqr4SrdjE4&#13;&#10;rOOqfpvxrvz0gdsHOaj6NaedjONYvH1fco6t1WHav1ZD+c5rmDjCggyVtKeVqvSo9mdXTAQM5aaO&#13;&#10;307v6kN+7b2mnQWn2AWMBAQMRPEw2KP36RSygAm753wDPqvT5DOqf2wVD4Mm7U3/sYMGzyUbZe/p&#13;&#10;BPUiU/oeuWqDt23ZtTf96lzBPyzIoHwFJuSh38oPH3YWU5/1E7rg6KOP7vVCy8n/AkpWlgo4eZFd&#13;&#10;foqVsfqo86sN/KbcXtrK9waHApT02nqSspN5ZdGu7AJ5NwjUR+gtqwJrML6ea1Q96W162nWq/CZG&#13;&#10;BCpnSfSP+mJLz/NFsBD8FCQRbMer6lG6v2wdORV4oQNH9f9ZylDH8Fke/vCH93LAX9E2Am5sx5ve&#13;&#10;9KZeV2ofZfGbspALupQsYkGm9LE2YWU10TErE3JW6uDlHHqOLOub2sxxGJa8kUnXkrf6qedGg5Rt&#13;&#10;udbyPzvn2myKPoCPgIh+pL3tpWoPuO2cTBbp09qArtTG+i87xF/WRtVvq43IrTYix4KZv/zLv7zb&#13;&#10;goDN5EFO9HuBK2Wi95VHuX2235pgWunNtZbNOEp/0y/lRxae/vSn9z4VXUIGTFIME/mwUoytwbQS&#13;&#10;n75dPFHfe3cdrzbpH2Rw2h7WjjPm9LAGtp3ubfubiZ62v+ln+nHZQXyMF/W34SSv8rALyiBI+Jzn&#13;&#10;PKfPnz46Y2U8wt8S9JKHcrhu2Vl1x835xmgmXo1NRiX9jc6Qp/4mCKj9qr8pmwAdf5Zu0B9dV/7s&#13;&#10;mIkFkxHqWXpxVFm0i7IIiipvm1xXwNHEUqVhm9T3ed86ArtHNLauHLnykhEwGFxr4ryYfRYwMRMp&#13;&#10;MMbobTQxkAYXFJJBMseKQjTI9hqVXNfA24wYZVe3R7THUloc5Z/6qZ/qZ/cpOcrYzHglsziM+yIH&#13;&#10;4nWt4btgg8GqPYo4E5zbUYnCZxDUVZ3HlZUyFzwzaPfkO7PIlH4NIoZ5M2CcGs6ZANIsiSPjdkTO&#13;&#10;KZYcXS+pDN1aA3icePLEUeDon7wSFDR7xsB4jUpkxgDdTNeRKysCRrX/qPOW4TtyTma1q0FfzZgx&#13;&#10;zl6jEmNu4Kq++uDw1rFR5yzqOzLICeI8CbwYKBuwSAbVVi2QkUraiqwbXJJ1g2jnaGOvUUnf5YAI&#13;&#10;zHNiOHetEyIQaOAqL84I2Te4Js/DQVbl7xjlttLDwJ6DLogoUMwpbJ1HbSTQyrlyDY5/W17OmQFp&#13;&#10;3QpS15j3O2aCl+pv9QpZoRsnyQrdyNn/2Z/92b4dtnIVmhWCAp0vX1kJzPGki8b1a3VlW7xr2wrg&#13;&#10;qU85qi1ffcKqzFoRRde1edcAvD1nO/9P79OtAuTshtsABSDIsde4JEBWgRCTP+Psx7jzF/29yUA6&#13;&#10;wu3A9MgoO6jvs1fsoKCQVRCtPhiWUb80wKWrcOLvzMJJ/nwR+bNLw2TwRg+bABWAsqqPbpjUH+VB&#13;&#10;v7Df5FsbrNdvcn2DY3pMcIjM08FekjLjt9E+j5+Bn4FjyRabo6+NC5z2BRj8MYj3cDIySH+Z7KH7&#13;&#10;J/l26mi1m2C1YKp+vtFEf9AVViOzuSYU1KvVF8NrkC82mq1md8nEqKQtsbJSRt4CxeVzjZLlyoNu&#13;&#10;NBFH/uU9SsfVsYt8t5LfJA+7XUF//qjE5rHz2z2AR+dZiSTwb5WSvsP2t/7rKMbGD+pOFitwPuq4&#13;&#10;RX+n7xnHHLMSKBaM4vOUz+XaAm+CzPrOehLfyeoyEwH6Jl++nRg1PhgVwCOz9KFJxTaAR6bGBfD4&#13;&#10;MnSgstIFkmPZtln82upvVosZL+pv9B977zUu6W90Ox08qb/xH/l+9JzJRr4i5pN0hWvSceTEBI3/&#13;&#10;x+l44xb5j+pv+p/+Ruc4HysLLPibxkYlrzXmGlVXtlR/ZifpvHH+8Khz891yEUgAb7naY1uUhlKm&#13;&#10;XM0IcGAoI06jJcEUH0eaUzXJgV5rRSlLTqnrWH3nNkrBNStfyjl1TYpMwM1ydgZZeSj/cWVRBwNg&#13;&#10;Dq3ZGcqRkqccGQuKkDHciiRgxZgIVJy8ErQyGDDQMKuj3GZEOIaUPfbqPmpQ0ZZd4AEbM6g4ClaY&#13;&#10;tTPAYCxx1p6MLiWPt+/GGZs2b/8zglaAkQG3B52xMovEESYzGDN060nKzWlnsCxtV3bBE04Koyb4&#13;&#10;ionfldlAQvuryyxGfz1lWuQ52t5Khl27dvVL39WXkyRoweknk45RP7dJMMQCTAZWW22QyQunVnsI&#13;&#10;tHAeldlgkgyUU9by03cFacm0GUWBKPXlRDtX+5IBgViOsqX/gsX6t+u1/ZuM4WVgrq9I9JSBIkd0&#13;&#10;UsLUak0rJegCnOu2Xc46+ZZcz/Wt1qVvDPiUlZOqnOpDjyw6gKccAlpHrgSpBSP0ZXoCc+WhGwUQ&#13;&#10;tIU+iZ2+zZnHwvdbmZRfG+JoME4fudWjyk6fVbBA0BdzgwjnSfQSWzRqYOI3dXT7oEGZlRX6D5mo&#13;&#10;NqKbtHnlt5Us5nFtvPCkg+kPwWU8rSynJ9XdMSUL+hFduWtFz6xFz8+jrLPmoaxsv4GNB0no2+yg&#13;&#10;fk6faGPyrL5s5SwTh9pbXxa4bDnxKdhCnAzqW3+C3dTH6IFxQU756vtsMl1WAX75VjCVLnMM3nQH&#13;&#10;O6Ud9E15byRQ4/psoNt2ccELK36MdlcfcuCYjVxHfyNnbA/9KCm7PrrWvqRMBrV8GH6d/k1/mYSh&#13;&#10;v9gNvMq2l+5n+7T/vBK7yY7KV8CBDSo9SpeXDeJPCjBoNzLB3yBzk3hiL2hhsK2u7AU7Z1Wp9mA3&#13;&#10;HEOXazd6Tj0FLXw3Tt7mVfdJ+fCfBDboScEQtlGwQrtgxr7shESmtaUVtHxfskgOrELSRvSNdtD+&#13;&#10;2oi88lm0Edmc1UdeBCv2jA9g5ZkHvPADqo20m7JvZByj/wngCf6YaBNox0Tb+22SDNCvVqdV8IzM&#13;&#10;0HXKNSrpB3SzSY0zVsYPEhtA18zKuPobPSjYpb/RxfobLuP6G/sxSb8rC/3Gb9JHlcukDt8Cc+MR&#13;&#10;9ZS/etJtu1ZsK/vEztL39P4kXaG/Cdo7blp/k4/Jukc/+tG9zCpHW0/trs2wJqPGCPQKW0rPKWPS&#13;&#10;9iWwx4oSnv7c9u1bv5R8BgKUTQ2yZzi8V2AUhxejR5lREBTPqIHUuDyJHmVXq7soZ06v17jECBnQ&#13;&#10;m/nj3AkGcKzkxbi6PqeOEvY+i+PjXHlysOVpdkliBCi5cs5ck0GpoAAnzuDScZOSQSLFbkWOxOBR&#13;&#10;oBRrJWVgWBhG/0uCc45Vv5qRdm3GEnvcORMcPAZ8LQlHTr0yaQMcfacu8pUn41P8yIf6O4ZhZWDH&#13;&#10;tbXyMu6Cq67hcxk9vPCUj4ESZ1DyO6Put2kDAEZJ/nhhq73khwmDRBaVX/tPywtLA4YKKpFhjnbV&#13;&#10;exJTg2KBBkk7kVvM5p0wxF47qbv6khFtpb4MPXnXbtNSybrBg4RP9blprKbl3f6uPfQlARPlrj5K&#13;&#10;ZgTT9J1xSZuqr/Zt61v6RrtqX+3su2HSpuS6bvnxu/5BvrCalvA1+1mDR8dz1EY5PMqnb9agv+SQ&#13;&#10;HOFKLtaTOGF0kqTMBgzqPSm5Nv2gLM71f3FvdSMZVb5pycCffFffELzAYVpybX2D3NLprsX5npaw&#13;&#10;VHZt739ld762o+fIDXm3rYBbEq3E9tmtb095ylPGZi8fwQDtVPmWLOnrpcfk5xjyQzcbmM0iL8pr&#13;&#10;kEdulRdf584j0Y9lN7S/fqOvz5LUQ9noyrJrLdPqR+qo3JOS89SxVj3qe+R71rJMynv4m313rMSt&#13;&#10;FR4GpVYutPKBNXkn12WvlKW1qcN8x32WD0ZYkVnyjh192PoT5HiarW+vQdfKj0zhX7bb98otL21A&#13;&#10;trXBJJtDF/IhvEv6ggDauPIov+uywVhVu6uPfkwvqZ+7DbRp+Tz8klnbVN2cj5ukHcj9enVe2SZt&#13;&#10;QYdUX5W3/koPaAPlw22e9so1KilH2aDSo2VzlYOMqWu121pljr+NWfkvPpNBfVBe+Mnba1z7VlnJ&#13;&#10;leBw6Vr9sl0pXseNeq8VPq6tPuRpnL5zjGuRFUyKB3mi7wQRJH1H4FPSPvw5dnfYVspMPsmlOpIb&#13;&#10;9Z2Uyqa7tnPkvWslODIpKQ//Tn+Q+K701jSu2kT7kEVsXVMe2si52girWXWOILc8Jb6Lck/z2bGx&#13;&#10;0lG/l1xT2cf5mCW39KayO993ystuq/skHdNfZMIfeWFRPp36VP44CE6NSvSe4Fb5EfoQPTPJByEb&#13;&#10;6u16kv5OxqbJyKjrK+e0/qb82nOaXAzzV3/5Ky8/t3Rt9Wf9Q7tpc/mr+yzJ+foZv2VSf2vz0t7K&#13;&#10;UXqllVntTt5KZvlNwz7Z5kXW+X7tLbTYz+LHtfnk/8USSABvsXyTewiEQAiEQAiEQEPAYNAAkmMr&#13;&#10;GGHgOcmhrFM5zDa9twUAZ9Ws8lFHHdXfGl3H5H17ExgXwNvetUrpQyAEQiAEQiAEQmA+BHIL7Xw4&#13;&#10;JpcQCIEQCIEQCIEpBAThzFR7QJAVJ2aDj1y5/cd2AWbaJyWz8lYDm2WWrMKwKiEpBEIgBEIgBEIg&#13;&#10;BEIgBC4LBBLAuyy0cuoYAiEQAiEQAktAwEo7t5W4/c4tswJ6btewp5Q9iMbdZuI2GJuL28/G7SJu&#13;&#10;Z3Jrsdtgk0IgBEIgBEIgBEIgBELgskAgAbzLQiunjiEQAiEQAiGwJASsurNR+Fvf+tY+GGfPPPva&#13;&#10;WYnnYTVW1gny2QvGaju/e2r2iSeeuLo3mn2EbJBtb5+kEAiBEAiBEAiBEAiBELgsEEgA77LQyqlj&#13;&#10;CIRACIRACCwJAavwPHzCQ3tsaG4j6JNOOqn/32bVNri26bIAno2sbeYsiGcVnu88RMfT3wQB17rx&#13;&#10;9JIgSDFCIARCIARCIARCIARCYM0EEsBbM7KcEAIhEAIhEAIhsF4CAniHHnpo9/jHP7477rjj+icX&#13;&#10;elqdJ8F6jUuCdZ6Eds973rO7+93vntV340Dl+xAIgRAIgRAIgRAIgR1JIAG8HdmsqVQIhEAIhEAI&#13;&#10;LC8Be90JwnkKrX3t/u3f/q374he/2J111ln9qjv73An07bffft1VrnKV7qCDDur3u7vtbW/b3epW&#13;&#10;t+rPW97apWQhEAIhEAIhEAIhEAIhMH8CCeDNn2lyDIEQCIEQCIEQmEJAEO+www7rV9WdfvrpfQDv&#13;&#10;q1/9av+U2gsuuKB/UIX98gTw3DZ7gxvcoLvqVa/afz8l6/y8TQkIzgrcfuMb3+hrcPOb33yb1iTF&#13;&#10;DoEQCIEQCIEQCIH5E9hj5Qlwl8w/2+QYAiEQAiEQAiEQAiEQAiEQAiEQAiEQAiEQAiEwDwJ7ziOT&#13;&#10;5BECIRACIRACIRACIRACIRACIRACIRACIRACIbAYAgngLYZrcg2BEAiBEAiBEAiBEAiBEAiBEAiB&#13;&#10;EAiBEAiBuRBIAG8uGJNJCIRACIRACIRACIRACIRACIRACIRACIRACCyGQAJ4i+GaXEMgBEIgBEIg&#13;&#10;BEIgBEIgBEIgBEIgBEIgBEJgLgQSwJsLxmQSAiEQAiEQAiEQAiEQAiEQAiEQAiEQAiEQAoshkADe&#13;&#10;Yrgm1xAIgRAIgRAIgRAIgRAIgRAIgRAIgRAIgRCYC4EE8OaCMZmEQAiEQAiEQAiEQAiEQAiEQAiE&#13;&#10;QAiEQAiEwGIIJIC3GK7JNQRCIARCIARCIARCIARCIARCIARCIARCIATmQiABvLlgTCYhEAIhEAIh&#13;&#10;EAIhEAIhEAIhEAIhEAIhEAIhsBgCCeAthmtyDYEQCIEQCIEQCIEQCIEQCIEQCIEQCIEQCIG5EEgA&#13;&#10;by4Yk0kIhEAIhEAIhEAIhEAIhEAIhEAIhEAIhEAILIZAAniL4ZpcQyAEQiAEQiAEQiAEQiAEQiAE&#13;&#10;QiAEQiAEQmAuBBLAmwvGZBICIRACIRACIRACIRACIRACIRACIRACIRACiyGQAN5iuCbXEAiBEAiB&#13;&#10;EAiBEAiBEAiBEAiBEAiBEAiBEJgLgQTw5oIxmYRACIRACIRACIRACIRACIRACIRACIRACITAYggk&#13;&#10;gLcYrsk1BEIgBEIgBEIgBEIgBEIgBEIgBEIgBEIgBOZCIAG8uWBMJiEQAiEQAiEQAiEQAiEQAiEQ&#13;&#10;AiEQAiEQAiGwGAIJ4C2Ga3INgRAIgRAIgRAIgRAIgRAIgRAIgRAIgRAIgbkQSABvLhiTSQiEQAiE&#13;&#10;QAiEQAiEQAiEQAiEQAiEQAiEQAgshkACeIvhmlxDIARCIARCIARCIARCIARCIARCIARCIARCYC4E&#13;&#10;EsCbC8ZkEgIhEAIhEAIhEAIhEAIhEAIhEAIhEAIhEAKLIZAA3mK4JtcQCIEQCIEQCIEQCIEQCIEQ&#13;&#10;CIEQCIEQCIEQmAuBBPDmgjGZhEAIhEAIhEAIhEAIhEAIhEAIhEAIhEAIhMBiCCSAtxiuyTUEQiAE&#13;&#10;QiAEQiAEQiAEQiAEQiAEQiAEQiAE5kIgAby5YEwmIRACIRACIRACIRACIRACIRACIRACIRACIbAY&#13;&#10;AgngLYZrcg2BEAiBEAiBEAiBEAiBEAiBEAiBEAiBEAiBuRBIAG8uGJNJCIRACIRACIRACIRACIRA&#13;&#10;CIRACIRACIRACCyGQAJ4i+GaXEMgBEIgBEIgBEIgBEIgBEIgBEIgBEIgBEJgLgQSwJsLxmQSAiEQ&#13;&#10;AiEQAiEQAiEQAiEQAiEQAiEQAiEQAoshsNdisk2u8yJw9tlnd+ecc053ySWXzCvL5BMCIRACIRAC&#13;&#10;IbCkBC5/+ct3BxxwQLf33nsvaQlTrBAIgRAIgRAIgRAIga0gkADeVlCf8ZqCd3/wB3/QnXXWWd3F&#13;&#10;F18841k5LARCIARCIARCYLsS2H///buHP/zh3a1vfesE8bZrI6bcIRACIRACIRACIbAAAgngLQDq&#13;&#10;vLI888wzuxe96EXdYYcd1l3rWtfq9twzdzzPi23yCYEQCIEQCIFlI2Di7oQTTuhuetObdje72c0S&#13;&#10;wFuiBrrwwou6Cy64cOWOiCUq1DqKssceXXf5y+/TnXfeBSuTw9u8Muuo/7hTcNlnn727iy66eOV1&#13;&#10;0bZv53H1XOv3uOy11+VWxiB7dOefv/3lf631n3Q8Jvvuu3f37W+fH3lpQH1Hx+y7omPOj475Py6Y&#13;&#10;kBV25MILsyinxOU7+mWvzvsy2de99tqztwdVzmV7TwBv2VqkKc+3vvWtFWG+oHvkIx/ZHXHEESuC&#13;&#10;tE/za/4NgRAIgRAIgRDYSQROO+207vTTT18ZEH57xcm/cCdVbdvXxeDinHPO2/b1UAGBKkGHDCR3&#13;&#10;b04T5RdccFHPZvdfLtufrnCFffog3k6R/3m1psDm3nvvtWP0wry4fCeAt0937rnnrQTDM0lQXMnL&#13;&#10;t799QR8Ir+/y3nX77df1Abxl0i+CrezksqYE8Ja1ZZpyXf3qV++ufe1rr0Tu922+zb8hEAIhEAIh&#13;&#10;EAI7iYA9bzNZt5wtWivv6n05Szm9VAbXknps97p8pybz+Vtcis18ct0ZubSyEpkZ3abhcmkurdxc&#13;&#10;+tfL1jfRL6Pbu7hU/6n30Ufn2yKQezKLRN5DIARCIARCIARCIARCIARCIARCIARCIARCYAkJJIC3&#13;&#10;hI2SIoVACIRACIRACIRACIRACIRACIRACIRACIRAEUgAr0jkPQRCIARCIARCIARCIARCIARCIARC&#13;&#10;IARCIASWkEACeEvYKClSCIRACIRACIRACIRACIRACIRACIRACIRACBSBBPCKRN5DIARCIARCIARC&#13;&#10;IARCIARCIARCIARCIARCYAkJJIC3hI2SIoVACIRACIRACIRACIRACIRACIRACIRACIRAEUgAr0jk&#13;&#10;PQRCIARCIARCIARCIARCIARCIARCIARCIASWkEACeEvYKClSCIRACIRACIRACIRACIRACIRACIRA&#13;&#10;CIRACBSBBPCKRN5DIARCIARCIARCIARCIARCIARCIARCIARCYAkJJIC3hI2SIoVACIRACIRACIRA&#13;&#10;CIRACIRACIRACIRACIRAEUgAr0jkPQRCIARCIARCIARCIARCIARCIARCIARCIASWkEACeEvYKClS&#13;&#10;CIRACIRACIRACIRACIRACIRACIRACIRACBSBBPCKRN5DIARCIARCIARCIARCIARCIARCIARCIARC&#13;&#10;YAkJJIC3hI2SIoVACIRACIRACIRACIRACIRACIRACIRACIRAEUgAr0jkPQRCIAR2KIFLLrmku/ji&#13;&#10;i3do7VKtEAiBEAiBEAiBEAiBEAiBENj5BBLA2/ltnBqGQAhMICCw9cEPfrA74ogjusMOO6w78cQT&#13;&#10;u/POO2/CGdvnpwsuuKA79dRTu2OPPbb79Kc/vVvBv/71r/f1Vec/+7M/2zF13q2S+RACIRACIRAC&#13;&#10;IRACIRACIRACO4RAAng7pCFTjRAIgfUTuPDCCzsBLS//74QkePfud7+7e9KTntS9613v6i666KJL&#13;&#10;VavqvFMClpeqYL4IgRAIgRAIgRAIgRAIgRAIgR1CIAG8HdKQqUYIhEAItAQEIv/3f/+3+/KXv9yd&#13;&#10;f/757U/5PwRCIARCIARCIARCIARCIARCYJsRSABvmzVYihsCIRACsxJwe7D975JCIARCIARCIARC&#13;&#10;IARCIARCIAS2N4EE8LZ3+6X0IRACIRACIRACIRACIRACIRACIRACIRACO5zAXju8fqleCIRACGyY&#13;&#10;wNlnn93vJ/cv//Iv3Ze+9KX+gQ8HHHBAd+Mb37i7053u1H3f931ft+++++52nS9+8YvdG9/4xu4j&#13;&#10;H/lId8c73rF76EMf2n34wx/uTjrppO6MM87o87jqVa/a3frWt+7ue9/7dv7fY489dsvDByvoPIDi&#13;&#10;5JNP7j71qU/1t8Xuv//+3S1ucYvurne9a//5b//2b/v87ne/+3V3vvOd+7I+5znP6X+Tx3/8x390&#13;&#10;v/7rv95d/epX7+52t7t1j3zkI329Wzr33HO7E044oXv/+9/f/ed//me35557dte85jX7h3so/1Wu&#13;&#10;cpXdjs+HEAiBEAiBEAiBEAiBEAiBEAiBzSOQAN7msc6VQiAEtiGBT3ziE90rX/nK/mmuX/va1zqB&#13;&#10;Lrem7r333n1w7p3vfGd373vfu/uxH/ux7hrXuMZqDb/97W93n//857t//dd/7a50pSv1D8d485vf&#13;&#10;3J111lndt771rT6PffbZp/voRz/ayeOpT31qd4Mb3KAPnFUmriM493d/93fdv//7v3ff+MY3Og+n&#13;&#10;2GuvvfryfOhDH+q+93u/tw/s2efuf/7nf/pT7X338Y9/vLLplOWzn/1s95WvfKUPNq7+8H//nHnm&#13;&#10;md3Tn/707pOf/GSnjo4XTBSU/MAHPtDX4WEPe1h3vetdb3hqPodACIRACIRACIRACIRACIRACGwC&#13;&#10;gQTwNgFyLhECIbA9CZx22mndi170ou69731vd4UrXKG7+93v3t3qVrfqrIAT9PKU14997GPda17z&#13;&#10;mr6CD37wg/tgXVtbwbBTTz21X0Vnld0DH/jA7lrXula/Ou4d73hHv7JO0OylL31p97SnPa3bb7/9&#13;&#10;Vk//p3/6p+61r31tH6DbtWtX94AHPKC74Q1v2AcA3/e+9/X5CjAK3lktV+kHfuAHumOPPbZf8feq&#13;&#10;V72qv55Vd8496KCD6rDVd/UTVDz88MP71Xnf8z3f0z/84q1vfWuHgQDi9a9//X4VnpWHSSEQAiEQ&#13;&#10;AiEQAltPYM8991iZcNtYOWyVa7V/tszdGMecHQIhEAKbQSABvM2gnGuEQAhsOwJWv73uda/rbym9&#13;&#10;4hWv2B199NH97bJWvFl9J+B1m9vcpg+wve1tb+sE2wS57nKXu+xWVyvmrJy70Y1u1D3xiU/sBOIE&#13;&#10;AM8777z+Nlir5QT43v72t3dPeMIT+kCh1W///d//3a+++8xnPtPfqvuoRz2qu/3tb99d+cpX7lfz&#13;&#10;ufZxxx3XCbJ985vf3O2aBx54YF9WZZRcT1Dv0EMPHXmb7le/+tXOCjvBxYMPPrhfeXfOOef0ZRUI&#13;&#10;PP300zur/eSRAN5uqPMhBEIgBEIgBLaEwF577bky6bfPbiv311OQiy++ZGXl/fkrK/wvShBvPQBz&#13;&#10;TgiEQAhsIoEE8DYRdi4VAiGwfQhYeXbKKaf0wTe3x9o7zuq12qfO7a/2oRNos6edfeo++MEP9qvY&#13;&#10;rNarZFbb/nH3ute9+tV77fk3velN+z3rBPAE8qzqE3xzi6yAmdteL7roon6PPHvtWRlXyf579ryz&#13;&#10;X92JJ55YX/fvrnG5y11utay+9NlrVHJNATy38NYxbp+1953bfu37Zx+9r3/966NOz3chEAIhEAIh&#13;&#10;EAKbSGDFzK/Y6z27cy86p3vHJ/+5+/q5Z6/r6le8/JW621//Dt0Be19tJYB38UoeeXL9ukDmpBAI&#13;&#10;gRDYJAIJ4G0S6FwmBEJgexEQVBOcsxLvlre8Zb/yzK2qw2TV3a6VVXUeVuHBFYJwPrfJqjkr5ip4&#13;&#10;V7/57FjvAn1W6nmX7D0nYHad61ynDxTKo03OOeSQQ7qb3/zmndtpN5IEEl2ngneVl9t57esnWGlF&#13;&#10;3qj617F5D4EQCIEQCIEQ2CwCbp3dozvn/HO6U057d3fm2V9a14WvdsUDu0MOvMnK6v6rreTnVtp1&#13;&#10;ZZOTQiAEQiAENolAAnibBDqXCYEQ2F4EPIDCba7Sm970pn4fPM7yMAlqefiD5Gm1bkfdNQjgWc3m&#13;&#10;1tthkp/bWytdeOGFqwE817d/3nWve91+X71R15av1XMbfUJsu7KwylLvgncCe8ommJkUAiEQAiEQ&#13;&#10;AiGwHAQuueTi7lsrQbxzztt9K41ZS3eFfa7YXXTxhbMenuNCIARCIAS2mEACeFvcALl8CITAchJw&#13;&#10;S6vbV6X3vOc9MxVSwK/2nWtP2HPPPft95drv6n+/VarVdz57oqygmSfY2nNvXLJKzmsjwTW3/I4K&#13;&#10;ELpmfd+WbVxZ8n0IhEAIhEAIhEAIhEAIhEAIhMBiCCSAtxiuyTUEQmCbE6iAleCWp79e+9rXnloj&#13;&#10;q+yGq++cJAjWBuqmZrRyQAXkqhzjzpn2+7jz2u/XWrb23PwfAiEQAiEQAiEQAiEQAiEQAiGweAIJ&#13;&#10;4C2eca4QAiGwDQnYc86to1bh3eMe9+hud7vbra5G24zqeGCFh1m4LXfS3nPnnntuv+rv8pe//GYU&#13;&#10;K9cIgRAIgRAIgRAIgRAIgRAIgRDYAgLfvXdrCy6eS4ZACITAshK43vWu19/2ah86D6cYdWusstvz&#13;&#10;zlNgX/nKV3bvfve7+4DbPOrkibCCcvbCE8SrFXlt3m7Z/cpXvtLfbtt+X//X7a/1Oe8hEAIhEAIh&#13;&#10;EAIhEAIhEAIhEALbk0ACeNuz3VLqEAiBBRO41a1u1V31qlftV92ddNJJ3Re+8IXVPfHq0hdccEH3&#13;&#10;4Q9/uHvJS17SPf/5z+/e8Y53dL6bR7r97W/fP/lWgO6jH/1oZ0++Nrl19jOf+Uz3iU98on9CbPub&#13;&#10;/wXv2gDeqADg8Jx8DoEQCIEQCIEQCIEQCIEQCIEQWE4CuYV2OdslpQqBENhiAlbA3eEOd+hXuJ1y&#13;&#10;yindda5zne7ud797d/3rX79fGXfOOed0n/rUp7q3vOUt3ac//enuGte4Rv+bW1/nkW5zm9t0hx56&#13;&#10;aPe1r32tv4aHWSjP1a9+9T5IeMYZZ/RPxz311FNXL9cG7Nz+6wmyUq0ivPGNb9zfFjzpoRirmeWf&#13;&#10;EAiBEAiBEAiBEAiBEAiBEAiBpSGQAN7SNEUKEgIhsEwEBMA8vOKss87qV9Ydd9xx3emnn94H1a54&#13;&#10;xSv2t61afffJT36y8/lHfuRHuh/6oR/q962bRz2ucpWrrF7fKju36AoYXve61+3cOvvxj3+8+9zn&#13;&#10;PtffWitQN1xxp/wHHHBA//JE2+OPP74vs/PvfOc7z6OIySMEQiAEQiAEQiAEQiAEQiAEQmCTCCSA&#13;&#10;t0mgc5kQCIHtR+CQQw7pjjrqqM6quo985CP97apW47lN1gMmBMhueMMb9ivj7nOf+3QHH3zwXCsp&#13;&#10;IPiNb3yj+/u///t+ld+b3/zmPni37777dp54e9hhh/W3zyqTJ8m2T5P1/0EHHdTd9a537d71rnf1&#13;&#10;r/e///3dne50pwTw5tpKySwEQiAEQiAEQiAEQiAEQiAEFk8gAbzFM84VQiAElpiAlWtXu9rV+ttj&#13;&#10;PXH2wAMP3C0Q5jZWq9astrPq7cwzz+xvSRVEu/a1r93ZK88xw1tnrcq75S1v2V144YV9kK+9vbVw&#13;&#10;+M4tsW7Ntafd8NpW0d373vfuz//ABz7QnXbaaX3Abv/99+9udrObdUcccUT39re/vXvf+97XuS22&#13;&#10;bpmt/JX76KOP7m//9SAO17vRjW7U/ywA6em6kltr2+Bf/+X//bnpTW/a3e1ud+tXGeKUFAIhEAIh&#13;&#10;EAIhEAIhEAIhEAIhsPkEEsDbfOa5YgiEwBIRENSy0u7YY48dW6orX/nK3V3ucpf+NfagwQ/Xuta1&#13;&#10;ukc96lH9a/DT6kdBM4G45z73uavf1T/2vnPrq6Cc/fgcN0yCg56O65baK1zhCp198tokqHeTm9yk&#13;&#10;f7Xf+3+//fbr/vRP/3T49aU+u43YKykEQiAEQiAEQiAEQiAEQiAEQmDrCCSAt3Xsc+UQCIEQGEvA&#13;&#10;wylOOOGE/oEZj3jEI/og43CV3Je//OXOyjoBPE/MtYIvKQRCIARCIARCIARCIARCIARCYOcRSABv&#13;&#10;57VpahQCIbADCLhN1i27njZ7zWtes1+JJ0BnVZ2Vd2effXZ34okn9nvzWXnn1li39CaFQAiEQAiE&#13;&#10;QAiEQAiEQAiEQAjsPAIJ4O28Nk2NQiAEdgCBm9/85p395/7rv/6re/WrX9195Stf6W5729t2nk77&#13;&#10;zW9+s/vQhz7UPx3XrbYeTHHHO96xX623A6qeKoRACIRACIRACIRACIRACIRACAwIJIA3AJKPIRAC&#13;&#10;IbAMBDwE4zGPeUx3/vnn9yvxjj/++O5v/uZvuosvvrjzcAt741mlJ3D3kz/5k/0DM5ah3ClDCIRA&#13;&#10;CIRACIRACIRACIRACITA/AkkgDd/pskxBEIgBOZC4Ba3uEX327/9291JJ53UnXLKKd3nP//5/gm4&#13;&#10;gnsHH3xwd/jhh/dPonWLbVIIhEAIhEAIhEAIhEAIhEAIhMDOJZAA3s5t29QsBEJgBxC42tWu1j3o&#13;&#10;QQ/qXzugOqlCCIRACIRACIRACIRACIRACITAOgjsuY5zckoIhEAIhEAIhEAIhEAIhEAIhEAIhEAI&#13;&#10;hEAIhMAmEUgAb5NA5zIhEAIhEAIhEAIhEAIhEAIhEAIhEAIhEAIhsB4CCeCth1rOCYEQCIEQCIEQ&#13;&#10;CIEQCIEQCIEQCIEQCIEQCIFNIpAA3iaBzmVCIARCIARCIARCIARCIARCIARCIARCIARCYD0EEsBb&#13;&#10;D7WcEwIhEAIhEAIhEAIhEAIhEAIhEAIhEAIhEAKbRCABvE0CncuEQAiEQAiEQAiEQAiEQAiEQAiE&#13;&#10;QAiEQAiEwHoIJIC3Hmo5JwRCIARCIARCIARCIARCIARCIAT+P3v3AWZldSd+/AcMvSo2FAURCwqC&#13;&#10;DRVFsSsWiAVroqYYjZtkk02y2ejzdzfJZh+TmJisGzUm0dh7iRVUxIpiF8GCYqGJigKCdPzP95AX&#13;&#10;L5c7M3eGYebOne95nsttb7ufe5nzvr/zO+cooIACCjSQgAG8BoJ2NwoooIACCiiggAIKKKCAAgoo&#13;&#10;oIACCtRFwABeXdRcRwEFFFBAAQUUUEABBRRQQAEFFFBAgQYSMIDXQNDuRgEFFFBAAQUUUEABBRRQ&#13;&#10;QAEFFFBAgboIGMCri5rrKKCAAgoooIACCiiggAIKKKCAAgoo0EACBvAaCNrdKKCAAgoooIACCiig&#13;&#10;gAIKKKCAAgooUBcBA3h1UXMdBRRQQAEFFFBAAQUUUEABBRRQQAEFGkjAAF4DQbsbBRRQQAEFFFBA&#13;&#10;AQUUUEABBRRQQAEF6iJQUZeVCq3z2Wefxbx582LZsmWF3va1OgjMmDEjVq5cGa+++mq0bt063eqw&#13;&#10;GVdRQAEFFFBAgSYgMG3atJg/f34TOFIPUQEFFFBAAQUUUKChBeolgEfw7vLLL4/x48cbwKvHb5CA&#13;&#10;6JIlS+LKK6+MO+64I1q0aFGPW3dTCiiggAIKKFBKAosWLYrp06fHihUr4osvviilQ/NYFFBAAQUU&#13;&#10;UEABBRpZoF4CeHPnzo2xY8cGJ5677LJLdOjQoZE/VnnsftKkSSloN2DAgNhqq62ioqJevq7ywPFT&#13;&#10;KKCAAgooUGYCc+bMiQ8++MAGuzL7Xv04CiiggAIKKKBAfQjUS0Ro6dKlKfNu8ODBceaZZ8aGG25Y&#13;&#10;H8fW7Ldx5513xpgxY2LkyJExZMiQaNOmTbM3EUABBRRQQIFyFZg6dWo899xz0bJlS4N45fol+7kU&#13;&#10;UEABBRRQQIE6CtRLAC/bd6dOnWKjjTZKt+w17+su0KVLl3QC361bt9h4442jbdu2dd+YayqggAIK&#13;&#10;KKBASQvQo4Exby0KKKCAAgoooIACCuQLOAttvojPFVBAAQUUUEABBRRQQAEFFFBAAQUUKCEBA3gl&#13;&#10;9GV4KAoooIACCiiggAIKKKCAAgoooIACCuQLGMDLF/G5AgoooIACCiiggAIKKKCAAgoooIACJSRg&#13;&#10;AK+EvgwPRQEFFFBAAQUUUEABBRRQQAEFFFBAgXwBA3j5Ij5XQAEFFFBAAQUUUEABBRRQQAEFFFCg&#13;&#10;hAQM4JXQl+GhKKCAAgoooIACCiiggAIKKKCAAgookC9gAC9fxOcKKKCAAgoooIACCiiggAIKKKCA&#13;&#10;AgqUkIABvBL6MjwUBRRQQAEFFFBAAQUUUEABBRRQQAEF8gUM4OWL+FwBBRRQQAEFFFBAAQUUUEAB&#13;&#10;BRRQQIESEjCAV0JfhoeigAIKKKCAAgoooIACCiiggAIKKKBAvoABvHwRnyuggAIKKKCAAgoooIAC&#13;&#10;CiiggAIKKFBCAgbwSujL8FAUUEABBRRQQAEFFFBAAQUUUEABBRTIFzCAly/icwUUUEABBRRQQAEF&#13;&#10;FFBAAQUUUEABBUpIwABeCX0ZHooCCiiggAIKKKCAAgoooIACCiiggAL5AhX5L/h8/Qh88cUXsWTJ&#13;&#10;klixYkV07Nhx/ezErSqggAIKNEmBRYsWpTqiXbt20bZt22jRokWVn4P6ZNmyZbF06dJUp/Cc5Ssq&#13;&#10;KqJNmzbpvrr1C2148eLFwY19c2vZsvr2veXLl6f9cxzZ/lu1ahWtW7dOx1Db/ecfU/b52E/u9vl8&#13;&#10;7GNdt5+/P5+XtgDnTvw++V1khd8ov1V+E7zO+ytXrgx+h9nr2bL8X+H/GL8l1mvfvn2d/p9k2/Ne&#13;&#10;AQUUUEABBRRoDAEDeA2gzgnjxx9/HPfff3/MnDkzfvrTnzbAXt2FAgoooEBTECA4cemll8b1118f&#13;&#10;Z5xxRpxyyimx4YYbFjx0AhTz5s2LJ554Iu69996YNGlSzJ8/P7p06RIDBgyII444IoYNGxadOnUq&#13;&#10;OsjF/i+77LK0/1NPPTVOO+206N69e8H98yKNUS+99FLcddddMWHChFS/ERDZbrvt4rDDDovDDz88&#13;&#10;Nthgg6L3n78jgi1PPvlk3H333fHCCy/Ep59+mj5P//7946ijjop99tlnnbafvz+fl77AlClT4vLL&#13;&#10;L4/HH388Bec44s022yxOOOGE9Jt76KGH0u+Xc62ePXvGySefnH4rBOv4vd5+++1x3XXXxSeffBKb&#13;&#10;b755nH322bHvvvsGAXOLAgoooIACCijQVAQM4DXAN/XBBx/E1VdfHVdddVUceOCBDbBHd6GAAgoo&#13;&#10;0BQEaOAhKHHLLbfEZ599VuMhv/POOymQQYMQWUdkonGbM2dOPPLIIzF+/Pg44IAD4ic/+UkKcNS0&#13;&#10;QfZPMPDWW29NgcGalmeft912W/zlL39JDVLZ/gm6PfPMM/Hiiy/GuHHj4rzzzotevXrVtLm13ieY&#13;&#10;SKDmxhtvTJ8p2z5BvEcffTR9vhEjRsQ3v/nNOm1/rR36QpMQ4DyqW7du8ctf/jIFiLOD5vdI8I7/&#13;&#10;P9/5zndi8ODB6Tm/ob59+8a2226bfjO///3v409/+lMKct9xxx3xP//zP+l31qdPnxqzTbN9ea+A&#13;&#10;AgoooIACCjS2QPV9ZBr76Mpk/3TbIEOCzAmLAgoooIACmQDBM4JdBKhqKrNnz46//e1vcd9996X6&#13;&#10;hGDFRRddFGPGjElBtW9/+9vRoUOHFMD4+c9/nuqdmrZJptv555+fsuhqWpb3CRySKUhAZY899kj7&#13;&#10;Hz16dHqNzEG6LxLI47jo0ljbQuCObCkyqQhEEnR58MEHUwPY8OHDU7fHf/zjH3HTTTcVFfCs7f5d&#13;&#10;vjQF+O0TbN50003XOEB+h5MnT45tttkmDj744OjatWvK0Nx1112D3wnZd/x/ISuU1+hae+KJJ0aP&#13;&#10;Hj1S4HrBggVrbM8nCiiggAIKKKBAKQuYgVfK347HpoACCihQlgJkmv31r3+NK664IgWiCE7UVMg0&#13;&#10;evrpp9O4d3QlPeussyLLIGL9rbbaKgUyfvWrX8XEiRNTFhvLFCo0KGX7p4GpmP0zBAQBx7fffjuG&#13;&#10;DBmSuiESFKGb4hZbbBFbbrlluv/d736XuvY+8MADMXLkyEK7L/gaWYQEXQjKHHrooSmjim65bJ+A&#13;&#10;y9Zbb526zpJtRabhzjvvvEY2VsGN+mKTF+C3SQDv+eefjzfffDN1gyWQd/TRR6ffP79ffn9ka1II&#13;&#10;0tG9lm7e/D97991307LZ+9yTHTpt2rQU4CsWiM3/cxfFrlKSy2WfoVw+T30hNzWX7Hj5/OvyXeZu&#13;&#10;J9tWvmm2/fxl85drrs91WfObzzyy382a7zbPZ5pU/b3n2lS9lO/kChjAy9XwsQIKKKCAAutRgEkZ&#13;&#10;CD4x5hzj15GlRlc/ggx0B6yqLFy4MC1PEG2HHXZI2UZkHRHcohCUYIKkQYMGpXHwbrjhhhg7dmwa&#13;&#10;I4zx6LJCQIMgIJltZC6RIc523nvvvWr3z/qMd8cxsx+y/9gXGXcU9s+4fXvuuWfsvvvuKXjC/msT&#13;&#10;wCOTb9asWWmSCgKUHFfu9jfaaKPYf//947XXXotXX301XnnllTQsBZMYWMpX4PPPP09jIBIsZoxF&#13;&#10;AsVkjpJ5ytiPfP8E7bLC/wleyyat4P8Omam5hbHvskkvcl+v7nG7dm0qx8wrj98a/1+7dnVCtbW/&#13;&#10;7xaVv52Kyt/Ll7+ntZcprVfmz4vKzOSWUdF61d/i2h4d67as/D3wmav/3PyN97Ix33dV3dc5/+Vm&#13;&#10;/xyXbt06NXuHXABMKipaVdZnua/6eJVAi7KpXxviG220v8R0W2BwarrGvPHGG6n7ECdUXMgcdNBB&#13;&#10;6QIkO3HPIMgY4MLn4YcfThcRDEbMSRtZB3vvvXc6kacVNr8wXs8f/vCH1FLL4Nx0s8gvH330Ufy/&#13;&#10;//f/4vXXX49ddtklyCDICvtj/BSO549//GPKVGDwcLoJ0SrMMZAlwODhXNR07rzqDznv0dWIbAFO&#13;&#10;QCmMdbTffvulYz733HPTcWf78V4BBRRQoLwFqPt+9KMfRdZ1jzqJuuO73/1uGvOtqk9P4I5updSD&#13;&#10;jOvFLQve5a5DkIvJHliOOpJA19ChQ1cvQlDjhz/84er90+2Vrqm8Rp1VVSELisy7GTNmpLqUzD9m&#13;&#10;g80tnJxusskmKbBH/fhuZVCSwGCxY+GRYUU2FZ+NiQbyA3Nsn3OErSsz8ViWbXNjeUv5ChB8O+mk&#13;&#10;k1I2HeeJnIsRyOX/BEG8gQMHBoHxrPDb5znL8pvhHI0xGnMLz3m90P+h3OVyHy9ZsqwyKLik8hww&#13;&#10;99Wm97iSJAXvFixYXOm0oul9gPV0xLh07NgumSxeXHVjynrafa03y2+7deuK9HtcvpzffN2+yxUr&#13;&#10;VsbKyh/1okVLKzNSV80qnn8wBK4J9C1cuLjJ//7zP9u6PCcYw29m/vyFuuRA8n+J4N38+Z9X/t12&#13;&#10;+ChoMu3fXwAAQABJREFUMOnUqUPl/7GllfXRl/VVDluzfIhL+/arGkxKqX5t27Z1+r9dql9Kgwfw&#13;&#10;uAjgpP6aa64JWtsJbHEiRVYAldH7778fzz77bBqM+xe/+MXqVlNm3SOIRgCMi5L8dTiZJxh4RuUM&#13;&#10;fswslnvizwULFyaMjcJ4KIVKdrHz4YcfrjUWEa20vM7FyrjKwbk5bmZEY7ucJHLcXESQncCMaKNG&#13;&#10;jUrjtPCZuBihW1BW2D/HQgZDVceSLeu9AgoooEB5CVAHErzba6+9Un1FsI16sKZAAllEWRCCwfyp&#13;&#10;zwoVghK8T6GOYtKL3AAe+6deyvbPzLUsV9P+WYeGLupDui/mj0WWHQuz3xKwYz8cM0G/YgJ41KXU&#13;&#10;o9SLvXv3Xt0Qlm03uydAuPHGG6fjpW4liGMAL9Mpz3vO+WjwJcNzt912Sx+yoqIi/QY4lyLDlG7X&#13;&#10;WSGTlXM2MvX4XXPP/4PcMn369NSAmnuumPt+occrV35Rea76RZO/UK88ZU2fgfNePo9llcCXLlHZ&#13;&#10;AFL63zPHW1Gx6vur/HMbX9QxTlL5M0iFv9l8bm65hf2sej3K4vef+9nW9XHLlqusyuHvwrpa5K7P&#13;&#10;b4ZC8M6/MassVpms+v+lySoT/s3+vnBfKv+PsmP68ihL71GDB/AYc4SuPXfddVfSoLvNkUcemS4G&#13;&#10;uDhgzBwCcY9UzqZ3ySWXpKwAKpVf//rXaWBuLiIYe4fxcXr37p0ufOgORFCN2e84+SegRutsTRck&#13;&#10;tf06mCGQmfe4QCJIxwDePH755ZfTuD3vvPNO3HnnnSm77phjjgkyIZgpj8/IuD5k8pGh9+Mf/zi1&#13;&#10;DDOmj0UBBRRQoPkIEOC69NJLU9Cpe/fuq7v61SRAA1JWp9E4xK1Q4fWscYhABll7uaV9+/ap+y5Z&#13;&#10;4wREqMPotlpTYZINAo/UxwQPqwogkvXE5+JYCThWl9WXu0+2TyCToAIBOrZTqBC4odskWVnUycVM&#13;&#10;/lFoO77WdAT4zhnTkSAdj8nCfO655+Ktt95KPS84l6Knw2OPPZZ6UNCgy/h3P/jBD9Lvm14XNACT&#13;&#10;abrjjjumc0kySQkG5netbToq636kBH0shQW0+dJFiy8tfKSAAutHoJT+zpTSsVSl3aABPC4qOKm6&#13;&#10;5557UhcIgnDMmpddxHCxwdg+BODoFsFMdCeffHLqLsuJGVl4xx57bJx66qmpRZ8TfC5WyCCgS821&#13;&#10;116bxvRhoO9sMO+qPnhdXs+y/r7//e+n7AUuYDjWfv36VaZ/tk/dZQlQZl2CuTiiGxAZC1lGBN1r&#13;&#10;ybigsK5FAQUUUKD5CBCAIPutNpk/6NAglA3PQMCNYAbZaPmFenLq1KnpZepHsuByC/tnyIna7p/t&#13;&#10;ZIFB6t6qAmwE7ggKsn32T6NbMYXjzrpB8jk5zqoK2+fG8ZA9aClvAYLeDK1CAy+BOM7FCOLyO6b7&#13;&#10;Ob8bfj9///vfU3Ca94477rg0FiOBbzJQybhjCBR+LwTtaFwliF3d76y8Vf10CiiggAIKKNAUBao+&#13;&#10;Q14Pn4YuDQw6TXcIgm4E53r27Lk6kMWJFF1tCNDR2sosYixLtt7cuXPTLGNkvm2//farT7pYhxN5&#13;&#10;WlZpjeXChpZZTuwYALs+C5kHnAgykDIXU1kAjuAcLbl0r323snswx8zJJAE8lsluHAuPsyyK+jw2&#13;&#10;t6WAAgooUPoC1AG1DZ7xqWjo6l2ZdU5wgqxvhmxgHDqCG1khYEaXVbK9KWSzFZoYoy77ZztZgI2g&#13;&#10;SHWBD8YoYx/sPwv6ZcdY1T3LUcdSWDd/DNzc9dg3x8DxZN2Kc9/3cXkJ8FugcZeANRmXfO8EkDkP&#13;&#10;o/ssv7MRI0ak8z5+D7zHsll2HY2tJ554YgwbNiz9XnifrD3+7/D/0aKAAgoooIACCjQVgQYP4L35&#13;&#10;5psp4MaFCOPW5J88caK28847x8UXX5xOwjjxYtY7Lh7oskrAr9CFAxc1DGTMwNl0ZSUTjhO5ulyo&#13;&#10;VPflcWxkB+QfNyeR2YUUFyJeVFSn6HsKKKCAArURoN6jAYlGMOo5JmciK47ugUzexGMar2jwYiy5&#13;&#10;LDixPhqMqP/y68D8z1LT+/nL5z6v6ZiL2X/u9nzc9AVoqCXoVmjoEc4baTDlVqjwe6nu/ULr+JoC&#13;&#10;CiiggAIKKFCKAg0awOMCg3HuaBXlJKxQcI0TLbqjEoyjcCHCuDi0zBPw4ySuqsJFDCdpBAnJ2GN/&#13;&#10;hfZR1frFvE6Lb6Ft8lqWMcCxZpkExWzTZRRQQAEFFKhJgPG7jj/++FS3TZ48OY379cQTT6RJkWjk&#13;&#10;IvubOpLhKRgTNnte03aLeZ+Mt6yOI9OPrKeqCvUfWVIcS6EGt0LrUYdmQT/Wra4OZf/cWKfY7Rfa&#13;&#10;p68poIACCiiggAIKKNCUBBo0gEdmGkE1LgSyrg01YdEVNbtQIBsvu4AotB7bzAJ8jDvHrb5L7kVG&#13;&#10;7rZzMwIM4OXK+FgBBRRQoD4EqOOYZZ0s8LFjx6ZutAwdQZ3DrLCDBg2KAw44IAW1GMif4Bb1Zn0U&#13;&#10;6lbqbgrBwqqyzLPgHe9zvFlmek3HwLJZ5h11NwG6qkq2f2YgrWosvqrW9XUFFFBAAQUUUEABBZqq&#13;&#10;QIMG8EAi0EVALgvK1QSX27rOCX1NrfLZdrkQyC4GatoH77NdLgpqKlmGQE3L+b4CCiiggAL1LUBA&#13;&#10;jpnNe1cOQ3HYYYelmVipvwiUMW4s2e0E75h9lqElCOzVR2GsVwJmFBriyIwvVKhHmR2WLDoCflV1&#13;&#10;a8xfl+UIxlHHkkFfXYAw2z9Z99nEHvnb87kCCiiggAIKKKCAAuUm0KABPE7OucigGy2ZdVUVTvzp&#13;&#10;FkS2HRcrWdCMSTB4r6qSdZvlfVrzuWWFbXCRkwX4steze97josCigAIKKKBAqQpQB1KfEbxitvX8&#13;&#10;QvDs/fffTwE2gnfM0F4fhbqYIB5BObrmcitUCOzNnDkz1bdk7W255ZaFFlvrNc4POF4m4WD9qmaX&#13;&#10;ZVZbJjIgUMgxMayFRQEFFFBAAQUUUECB5iDQsiE/JCfbm2++ebqwmDFjRsGAGYE0LkAuu+yyuOSS&#13;&#10;S+KNN95ILfhk0zHzXlUn9XyOqVOnBkE+sgSYsS8L4BEI5MaFT6FutQT12CeBxfVRsgDk+ti221RA&#13;&#10;AQUUaB4CzC574YUXxtVXX50mayr0qakDmcyCOm/jjTeut9nYCdwRjKNunT59erpRX+cXGtJef/31&#13;&#10;tH8mdyo2gEg9yRh/1N90CyZAWKjBjQmq2D/LE/ArNkCYf5w+V0ABBRRQQAEFFFCgqQk0aACP7j07&#13;&#10;7bRTGtuGmWKfeuqptbzoNvPoo4+mYB0BO1r8GfOHsecmTpyYLkwKdd2h1Z5uQwTh+vTpky4auICh&#13;&#10;MCkG3WzI+uPkPz+Lb8GCBfHYY48VDCiudYB1fCHrzltdFmAdN+1qCiiggALNQODdd9+N0aNHx803&#13;&#10;35zqyPy6jOy0F154IdWT1J10taXhrL5Kv379ondl193Zs2en/dMQl1toIKPRjQAi3XeZOZ77Yste&#13;&#10;e+2V6ny2z0y7dAPOLTTg8fnYB8E7jocgoUUBBRRQQAEFFFBAgeYg0KBdaBnjZtddd43tttsudfG5&#13;&#10;8cYbUyv6gAEDUtdaWu6ZOe/aa69N3W923nnn2GWXXdK4PlwQEKTjPU7iBw8enLrOEPDj9XvvvTcF&#13;&#10;8OiGQ8CPlvyskIVAV6NJkyalQb/JYuA4WJYLBQKJd9xxR5oAo7qBs7Pt1faecfwIQFK4wOJ4yRog&#13;&#10;wJgNCl7bbbq8AgoooEDzEqABrFevXvHSSy8F9RjZcLxGXUbj1dNPPx3/+Mc/UmMVwTvGyKvPQt1N&#13;&#10;nUwAjXqT4Bn7oDsv9TL19+23357q1f79+6+1fwKONMy98sor6bAOOeSQlJWfNXBRb7N9Pst9992X&#13;&#10;Gt+YlGOTTTZJdSdBvQceeCAF9vbff/8UIMwdJ7c+P6vbUkABBRRQQAEFFFCg1AQaNIDHiTYXG8cf&#13;&#10;f3xcd911qZWeoB2v0W2GDLnXXnstXRxsu+22cdZZZ6Xus1wknHbaaanbEFl4dHd99tln08ULATyy&#13;&#10;+QjOcRFw6KGHBhcFnPBnhS48tOzTxZauPX/+85+DoCHj89DdiIsRgmnM4EcWX30Xsv8Yp4d9cKyX&#13;&#10;Xnpp7LDDDik7YuDAgfW9O7engAIKKFCGAgS4DjzwwPjggw9SYxT1J0E16jKy1SZPnhyzZs0K6pUT&#13;&#10;TjghZaPXJwNZfeyfTPZx48bFnXfemRqksqExqEu5EWQ89thj07Hl7p8GsgkTJsRVV12VXubYyczP&#13;&#10;AnjUlccdd1wK4NFod9NNN6XPRCMc9T71P+P7kXl3xBFH1Fv34Nxj9LECCiiggAIKKKCAAqUq0KAB&#13;&#10;PBDIGKDFnswzuspOmTIlZQwQiCNLjRP1gw8+OAXiaHnPTuyPPvro9D5dXblAGDt2bGrxZztcVBAQ&#13;&#10;23333dO6BP9yx52jq83hhx+eZrXj4oGLD7bBugT6yBQYMmRIOpb1EcBj4g6Cg+yDCxC6QJGBQNDS&#13;&#10;AF6p/tfwuBRQQIHSEqA7Kg1U1G8E0Mjmpk5hrDjGfCWQduSRR8ZBBx0U++yzz+r6sz4/BUHEk046&#13;&#10;KXXNpTsrWXFMAEUDFVn2ZP4R5CPAlp9hzhASZOoReKQwEUX+OHpk4H31q19NXWTJ1qPOZx22RUPY&#13;&#10;0KFDY/jw4enzEbi0KKCAAgoooIACCijQXAQaPIAHLEGzESNGpCy4V199NWUTLFmyJGUR9OjRI+g6&#13;&#10;S0Aut3BxMnLkyJStR5YBY+8wFh5BPy4aaMnffvvtUzAvdz0ec2HB9ggecnFAFhyt+Zz8c8HD/uhi&#13;&#10;m43Jlz+zHxl8J598crqI6NmzZ9pe/j4YZ48uPQQgyQ7gmLJC5iEZf9/+9rdTFyMyDck0INBoUUAB&#13;&#10;BRRo3gI08owaNSoYj5VGHbrEVlWog77yla+keoaM8jlz5qRxZdkGmW9ktFOH5TZiVbWt7HUak8iM&#13;&#10;Z4gH6sjq9k99RmMZdSdj3L1bOS4fx009S91O/Zd16822n92zDMNXnH766eklPkvWSJe7DHUpn4Hz&#13;&#10;g2xGXQJ4ZOtRl26zzTbVHmO2Le8VUEABBRRQQAEFFCgngUYJ4AFIwIuTfG7FFi5ICNRxq23hIoFM&#13;&#10;vOrGBCJrgFt+IeOAW3WFCyACjNwKFS6uuNjhZlFAAQUUUCATILPue9/7Xva0xnsmpiDTjVt9FPb/&#13;&#10;L//yL0VvirqYce+41aYQhBs2bFi61bQeDWfFzmBb07Z8XwEFFFBAAQUUUECBchBo0FloywHMz6CA&#13;&#10;AgoooIACCiiggAIKKKCAAgoooEBDChjAa0ht96WAAgoooIACCiiggAIKKKCAAgoooEAtBQzg1RLM&#13;&#10;xRVQQAEFFFBAAQUUUEABBRRQQAEFFGhIAQN4DantvhRQQAEFFFBAAQUUUEABBRRQQAEFFKilgAG8&#13;&#10;WoK5uAIKKKCAAgoooIACCiiggAIKKKCAAg0pYACvIbXdlwIKKKCAAgoooIACCiiggAIKKKCAArUU&#13;&#10;MIBXSzAXV0ABBRRQQAEFFFBAAQUUUEABBRRQoCEFDOA1pLb7UkABBRRQQAEFFFBAAQUUUEABBRRQ&#13;&#10;oJYCBvBqCebiCiiggAIKKKCAAgoooIACCiiggAIKNKSAAbyG1HZfCiiggAIKKKCAAgoooIACCiig&#13;&#10;gAIK1FLAAF4twVxcAQUUUEABBRRQQAEFFFBAAQUUUECBhhQwgNeQ2u5LAQUUUEABBRRQQAEFFFBA&#13;&#10;AQUUUECBWgoYwKslmIsroIACCiiggAIKKKCAAgoooIACCijQkAIG8BpS230poIACCiiggAIKKKCA&#13;&#10;AgoooIACCihQSwEDeLUEc3EFFFBAAQUUUEABBRRQQAEFFFBAAQUaUsAAXkNquy8FFFBAAQUUUEAB&#13;&#10;BRRQQAEFFFBAAQVqKWAAr5ZgLq6AAgoooIACCiiggAIKKKCAAgoooEBDChjAa0ht96WAAgoooIAC&#13;&#10;CiiggAIKKKCAAgoooEAtBQzg1RLMxRVQQAEFFFBAAQUUUEABBRRQQAEFFGhIAQN4DantvhRQQAEF&#13;&#10;FFBAAQUUUEABBRRQQAEFFKilQEUtl6928bfeeivGjRsXXbp0qXY53yxO4JVXXokVK1bE888/H8uW&#13;&#10;LYvWrVsXt6JLKaCAAgoooECTE5g+fXrMnTu3yR23B6yAAgoooIACCiiw/gXqJYC3fPnydKSjR4+O&#13;&#10;Z555Jioq6mWz6//Tl/ge5s2blwJ3l19+eXTs2DFatGhR4kfs4SmggAIKKKBAXQWWLFkSs2bNSo13&#13;&#10;K1eurOtmXE8BBRRQQAEFFFCgDAXqJdLWqlWrRLPbbrvFPvvsE506dSpDqob/SGTe3XTTTTF8+PDo&#13;&#10;27evgdGG/wrcowIKKKCAAg0m8OGHH8b1118fLVu2tNGuwdTdkQIKKKCAAgoo0DQE6iWAl2WGDRw4&#13;&#10;ME488cTo3r170/j0JX6UZN3deuutcfDBB8e+++4bbdq0KfEj9vAUUEABBRRQoK4CDEUyZsyYFLzL&#13;&#10;zq3qui3XU0ABBRRQQAEFFCgvgXoJ4GUk7du3j65du0a3bt2yl7xfB4Gs2ywZjbi2bdt2Hbbmqgoo&#13;&#10;oIACCihQygKMIewwJKX8DXlsCiiggAIKKKBA4wk4C23j2btnBRRQQAEFFFBAAQUUUEABBRRQQAEF&#13;&#10;ahQwgFcjkQsooIACCiiggAIKKKCAAgoooIACCijQeAIG8BrP3j0roIACCiiggAIKKKCAAgoooIAC&#13;&#10;CihQo4ABvBqJXEABBRRQQAEFFFBAAQUUUEABBRRQQIHGEzCA13j27lkBBRRQQAEFFFBAAQUUUEAB&#13;&#10;BRRQQIEaBQzg1UjkAgoooIACCiiggAIKKKCAAgoooIACCjSegAG8xrN3zwoooIACCiiggAIKKKCA&#13;&#10;AgoooIACCtQoYACvRiIXUEABBRRQQAEFFFBAAQUUUEABBRRQoPEEDOA1nr17VkABBRRQQAEFFFBA&#13;&#10;AQUUUEABBRRQoEYBA3g1ErmAAgoooIACCiiggAIKKKCAAgoooIACjSdgAK/x7N2zAgoooIACCiig&#13;&#10;gAIKKKCAAgoooIACNQoYwKuRyAUUUEABBRRQQAEFFFBAAQUUUEABBRRoPAEDeI1n754VUEABBRRQ&#13;&#10;QAEFFFBAAQUUUEABBRSoUcAAXo1ELqCAAgoooIACCiiggAIKKKCAAgoooEDjCVQ03q7dswIKKKCA&#13;&#10;AgrUh8CiRYvi448/juXLl8cmm2wSHTt2XGOzX3zxRSxZsiTeeeedNV6v6Unbtm1j0003XWt7Na2X&#13;&#10;/z77X7BgQUyfPj1atGgRffr0iTZt2uQvtvr50qVLY968eWmdZcuWBeu3bt06OnToEF27do127dql&#13;&#10;7axewQcKKKCAAgoooIACCpS5gAG8Mv+C/XgKKKCAAuUtQNDuhRdeiP/7v/+Lzz//PP7t3/4thg4d&#13;&#10;usaHXrFiRUyZMiWOP/74NV6v6cl2220XP/vZz2LvvfeuadFq3+e4/vGPf8QvfvGLFHi7//77Y6ut&#13;&#10;toqWLdfuCLBw4cKYOHFiPPDAAzFhwoSYNWtWrFy5MjbaaKMYOHBgHHLIITF48ODYYIMNCq5f7YH4&#13;&#10;pgIKKKCAAgoooIACTVTAAF4T/eI8bAUUUEABBQjevfXWW3HvvfemIN4OO+xQEIWsNzLYNt9884Lv&#13;&#10;575I5hsZfRSCZO3bt899u9aPOcY33ngjLrnkkpRJx7FUVci8u+++++KKK66IGTNmpIy7Tp06paAf&#13;&#10;GXwPPvhgjB8/Pk444YT46le/GhtvvHFVm/J1BRRQQAEFFFBAAQXKSsAAXll9nX4YBRRQQIHmIkDX&#13;&#10;UoJ311xzTdx5550pOFbVZ2/VqlWQTUegr7pC4O63v/1tCpQRuCNQtv3221e3SrXv0fX1gw8+iD/+&#13;&#10;8Y/xySefVLssb7700kvx97//PaZNm5a62bJ/sgnpbkuW4W233RYvvvhi+rwEF7/2ta8Fn82igAIK&#13;&#10;KKCAAgoooEC5CxjAK/dv2M+ngAIKKFBWAnQnZTy7Z599Nv72t7/FM888U9Tno7sqY8hVVdgu3VzJ&#13;&#10;cCOQ981vfjOGDBmyThl4ZPOxzaeffjplABJ0rK4QYCTg161bt/je974XBxxwwOqx8rbccss0vt+f&#13;&#10;/vSn1LWWgN6wYcNi6623rm6TvqeAAgoooIACCiigQFkINEoAj7F4OInnYoIuPbTQ8xoXD1mhRZ1b&#13;&#10;1tWG97mxLIXXeZ9tZMtk63LPcmwvdx1eZ3luNbXY5x5Ttk/WZ1/Z+vn7ZTm6CrHPioqKtI/c7bA+&#13;&#10;JTtutmNRQAEFFFCgNgJMRHHjjTemrqZktTE2HJM6vP/++7XZzFrLvvnmmymbjwDagQceGAcddFB0&#13;&#10;7959reWKfYEgI2PZ/eUvfwm6we633341ZgDy2Rgvb5999olevXqtDt5l++zfv3/069cvBfDmzJkT&#13;&#10;M2fONICX4XivgAIKKKCAAgooUNYCDR7AywayvuCCC2LQoEGpqw4z59EFiGyC+fPnpxb2YZWt6t/+&#13;&#10;9rdXXzww7s0tt9wSkyZNSpkHDH79la98JY488siCY+BwUTNu3Lh0gfP6668Hg2LTor/TTjvF8OHD&#13;&#10;04UJFzyFCoE/Bvu+9dZb4/nnn08XCIy9Q3eiLbbYIvbaa6849thjU/ceAnVZmTt3blx44YVxxx13&#13;&#10;pG49Z5xxRrz22mtx++23xyuvvJKOgdkBGQycY2cwbosCCiiggAK1EaCOufrqq1Nj0C677BKnnHJK&#13;&#10;muiBrq/rUhh3joAYs7yefPLJ6xQYo/GKGWf/8Ic/pOM86aSTUqCxpi68WcMYDWG5jXrZ58oa0HjO&#13;&#10;YxvCMhnvFVBAAQUUUEABBcpd4MvoUyN80s8++yzuvvvuuPLKK4MAGSf83Bj75rrrrosnn3wyrr32&#13;&#10;2jTwNeP70KUnO6FnQOxf//rXadkzzzwzevbsufoTPPfcc/HnP/85nnrqqdUZeGx38eLFMXv27NSV&#13;&#10;Z8yYMfGTn/wkBeRWr1j5gGVYlwuZ7AKCdSlkDXLMZCkwg97555+fxuYpFAj86KOP4rLLLkvLETzM&#13;&#10;Ptt7772XsiQ4tnPOOScF8tLG/UcBBRRQQIEiBfr06ZPGp6NBqmPHjnHTTTcVuWbhxcaOHRvUnTSy&#13;&#10;ERBkvLzcBqrCa1X96ocffpiOifpy9913j69//eupK23Va6x6Z5tttonJkyfHq6++GtSXffv2XSML&#13;&#10;j/eo/ylMYJFb96/agv8qoIACCiiggAIKKFCeAo0awOPknODdpptuGj/72c9i5513DrLxrrrqquBi&#13;&#10;gq40nPRPnTo19t9//xg1alSQeffuu++mIBtZbYytQ0Zbjx49Uiv/yy+/nIJvTzzxRMrkO+yww+LQ&#13;&#10;Qw9NLf+zZs2K0aNHxz333BOPPfZY+kZ/8YtfRJcuXdJjuvvwPsE7gnWDBw+O0047LWXa0crP+mQ+&#13;&#10;kNlHIPDmm28OxuQpNOvfI488Em3btk1Zdscdd1waBJyxgB544IGU2UeQki5QHPtmm21Wnr8uP5UC&#13;&#10;CiigQL0LMPvqqaeemuo1gmwE3dalUN9RF9MllVlqqTPXZXZXjmfChAkpa566+Yc//GHq4lvMMVJf&#13;&#10;Uo+TvX7xxRenjEDqfxrKqPPJxCdbn8Aer5MVb1FAAQUUUEABBRRQoDkINGoAjww3gne//OUvY8cd&#13;&#10;d0yt/QToCGiRCUB3WlrvuZj46U9/mrrTMn4cFxhctPzqV7+Kt99+OwX4dttttzQ4N5lxXDiwHTLz&#13;&#10;jjrqqBRIIwDHiT5ZBdtuu23K3ssCgATpKGTK3XDDDWkcO7IA6I5Et9ssC4FtEmTkuAniMbYPFzyF&#13;&#10;ytKlS4PgId2ACfKxDbIHuShiNj2ChGTp0UWXbsAWBRRQQAEFihGgHqGradbdtJh1qlvm0UcfTQ1m&#13;&#10;BPKoj6hj69o1lXqOeptMdjID6TrLmHXUicUUGsTOO++8FFBk4otLLrkkLr/88vRZGWOWwsQaBDD3&#13;&#10;3HPPOh9nMcfiMgoooIACCiiggAIKlJJAo86i0Llz59S1hkGpCWpxwcCkFgzIvf322ycngmWMxcNr&#13;&#10;vJctwzpkztE19dNPP01dX+lyw3h3dLXlBJ/Z67iAIHjGetxvsMEGQbBv3333TQE0MuXYB4X3d911&#13;&#10;1xR4Y/w69pkdV7Y+x0ywkQG5yair6qKEYCH76d279+ptsH2yERj7jkAk65LVZ1FAAQUUUKBYAeqj&#13;&#10;+gresc/bbrstNZhtuOGGaXxY7utamEiD7rzUbdSBxx9/fKrvit0edSM36m4+J9l81LWMMctQGzwn&#13;&#10;U58uumTNWxRQQAEFFFBAAQUUaC4CjZqBxwk63WAIbOUWTtqz7jt0myFjLn8ZAmjZawTCCMLR1ZbZ&#13;&#10;8+i6ymQRHTp0SMG83G3zmNfZLxNjcBFAd1YCbWzzrLPOShl4TFjBceQWgoUM8E3mHJkKZBqwX17P&#13;&#10;v5gis5AgHhciuYVjZj98LtYl2GhRQAEFFFCgMQTIRCebnHqUyZkK1VvFHhdBNoanoG4lY/1b3/pW&#13;&#10;0OhVm8LwGWSok8W39dZbpyx2JuqgMY06niEwXnzxxbj00ktTfU8GPQ1zFgUUUEABBRRQQAEFyl1g&#13;&#10;zchZA39aMuqqOvHOgnME+VguvxAYyw2aEUSjOyuTTHAhwuQXnOgXKgTO6J5LoQWfgBwBPAJ2dJll&#13;&#10;W7T0P/744ym4R1CQbIIZM2akLIBsP6zPsoUKQUKOvVBhP9lnqmr9Quv5mgIKKKCAAvUp8PDDD6f6&#13;&#10;jnrpwAMPTHVgXbZP91bGrmMYCrLjybzLMumL3R4NatTdZNMzXAUNagTvqEup7wno0R2XWesZ/5Yx&#13;&#10;awk4Eni0KKCAAgoooIACCihQ7gKNGsAjCEe2XHUlP4OtumXJZiN4R2YcQTluNRWCeYx9RyGYxmMm&#13;&#10;pyCDgG46zErLNrPtMp4d4wO9WzmRRnUDhxOAzIKQhY4hCz4awCuk42sKKKCAAutbgPqPjDnqN4Jt&#13;&#10;vXr1Wt24VNt9kzF36623xieffBIHH3xwMDtu1lBV7LaYfIosO+rwkSNHpiE2chvCaBgjiMf2Gf/2&#13;&#10;pZdeihdeeGGdAo/FHpvLKaCAAgoooIACCijQ2AKNGsAjiEWrf30VtsU2GbuO1v+hQ4fWuGkCiATl&#13;&#10;KATvGDD73nvvTdl8PXv2jL322iu9T9COln4y9Ojiwwyy1QXwsgBdjQfgAgoooIACCjSCAGPGkllO&#13;&#10;IG+fffZJmXN1rbsY++6pp55KjV5kr9PIlVuyhjVeo+Hq3/7t31IDHhNL/eAHP4iuXbum4B0NcQyh&#13;&#10;QaCOgF1+oVGP97gxGy0Nbdyomy0KKKCAAgoooIACCpSzQKMG8OoblrF2GLuOCwDGoNt9992r3AUX&#13;&#10;ELkXKoxpN3ny5LjzzjtT91omwPjmN78ZDObNRQS3bFw8LlIsCiiggAIKNGUBZnllGAnqQiZ+ys12&#13;&#10;q+3nIouPoScos2fPTreqtkH9SzdZCoG9bHZZ6m6ek72eP0xG7rYYQ5YbhbqbTHmLAgoooIACCiig&#13;&#10;gALlLlBWATyy5Ai4vfHGGzF9+vQ0O22hMfYYZ2fMmDHB4N3bbLNNjBo1KnX14YKCGW3JyuO1QYMG&#13;&#10;rRHk48fAhQddfLLsO57nBwPL/Ufj51NAAQUUaPoCTAZB8IyMNzLOa9vlNVeABrOLL74496U1HhPg&#13;&#10;I2B4++23p3r1vPPOi+7du6c6O5vogvqb4B3jzNIVl+BcoWPiPZah0LDGmHsWBRRQQAEFFFBAAQXK&#13;&#10;XaCsAng77bRTGsOHbkETJkxIAbiDDjpojZlgyTaYNGlS6gLLxBS0+H/ta19LFwpZ9gBfelVj7zFG&#13;&#10;DzP2sR6FrkcE8CwKKKCAAgo0FQHqLepK6jC6sZJlnpuVXtvP0aNHjzT7e1XrkSVH4I3Cfuiyy/AV&#13;&#10;DH2R1bdMWHHXXXelhjQm1+jTp0/qKpu7Tbbz/PPPp3qYjEFmu2XWeYsCCiiggAIKKKCAAuUuUFYB&#13;&#10;vM022yxdFJCBN2XKlLj++utj3rx5MXjw4DTbLY8Z8JoLhHfeeSd1s91///1TCz4XFFwscE9GAjPh&#13;&#10;0UWHDD0uMJgQg/F2GB/vvffeSxc9/DjIEOACKLsAKfcfjJ9PAQUUUKBpCxC8y7LYeEw9VyjTrdCn&#13;&#10;ZGw7hpEgy50ZYffdd99Uv1J3VjdxE3Vk7pi3WeAu97X+/fun+ppjGzduXKpXDz300DTBBvUxXXOf&#13;&#10;fPLJVA8zOzxZ8uw/605b6Hh9TQEFFFBAAQUUUECBchEoqwAeFyD77bdfar1nNjy6B3HCz6QTZBeQ&#13;&#10;NcdFBxcgTHTBLHeMdUdp06ZN7LzzzrH33nuni5Px48en8XzoWsQFxmeffZbWY7BsLlqYAW/+/Pkx&#13;&#10;d+7cNIYQ61sUUEABBRRoCgJkoGdjzzH8RHXBt9zPQ+DskUceSfUrwbWBAwemAF7uMnV9TFfYk08+&#13;&#10;OdXVjz76aIwePTqY3ZYxbanfqXNpfKNBjXqYyaqoty0KKKCAAgoooIACCjQHgbIK4PGFcaJ/1FFH&#13;&#10;pQAdWQJMTEF3WrrdcAFA4I7Zaem+Q/YdY/BQCNLRBejss89O2yD4x5h4dLllPWa46927dxx99NEx&#13;&#10;YMCANFstXXHfeuutlMmQjeGTNuY/CiiggAIKlKhAloHHPYWGqmKzyAn6MQYsjVrZpBP1+TEJzJ15&#13;&#10;5pkpK5Csd8acfe2119LkFjTEMRs89TeNdbvttlt06tSpPnfvthRQQAEFFFBAAQUUKFmBBg/gkalG&#13;&#10;t5d///d/j65du0bfvn3XwiFgRhCOE3lO2JlUolChpX7YsGFpOQJsWSGb4Igjjgi649BaT3ccBtAm&#13;&#10;w4DlGHeH7rL5J/7sl4G4CfLR6s8g2XSRZT0CdAT4tt122/SYwN7MmTPTtrLtMJj28OHD03hCjMvD&#13;&#10;8oUK7333u99N3XV32GGHQov4mgIKKKCAAkUJUK/uueeeqV5lIoitt9662vXo7tqrV6/40Y9+lAJj&#13;&#10;NEpR/xVT2PYpp5wSjC/LY/ZXTMnqV+p+9s963OcXGtOou6k/99hjj5gxY0YKFjI7LXUs9TNdfnnf&#13;&#10;zPd8PZ8roIACCiiggAIKlLNAgwfwCIYRtKoucMUyZMdxq64QpKuqcKLPwNzcalPIQuDigFt15bDD&#13;&#10;DlvrbcbhISuAW3WFC49TTz21ukV8TwEFFFBAgaIECI4RhONWTMkCeGeccUYxi6+xDBlw3GpbqNeZ&#13;&#10;aIpbMYXseG4E8SwKKKCAAgoooIACCihQ2XNUBAUUUEABBRRQQAEFFFBAAQUUUEABBRQoXQEDeKX7&#13;&#10;3XhkCiiggAIKKKCAAgoooIACCiiggAIKmIHnb0ABBRRQQAEFFFBAAQUUUEABBRRQQIFSFjADr5S/&#13;&#10;HY9NAQUUUEABBRRQQAEFFFBAAQUUUKDZCxjAa/Y/AQEUUEABBRRQQAEFFFBAAQUUUEABBUpZwABe&#13;&#10;KX87HpsCCiiggAIKKKCAAgoooIACCiigQLMXMIDX7H8CAiiggAIKKKCAAgoooIACCiiggAIKlLKA&#13;&#10;AbxS/nY8NgUUUEABBRRQQAEFFFBAAQUUUECBZi9gAK/Z/wQEUEABBRRQQAEFFFBAAQUUUEABBRQo&#13;&#10;ZYGKUj44j00BBRRQQAEFFFBAAQTmzp2bbl27do0NNtggVqxYEfPmzYuPP/44li1bFu3atYuNNtoo&#13;&#10;eJ/yxRdfxKeffhoffvhhLF++PNq2bRs9evSIjh07RosWLdIy/qOAAgoooIACCjQVAQN4TeWb8jgV&#13;&#10;UEABBRRQQIFmKrBw4cK455574pFHHomjjjoqRo4cGR988EHcf//98cQTT8SiRYuiW7duMWzYsDj2&#13;&#10;2GOjTZs2KXh3ww03xDPPPJPeJ3B39NFHxxFHHBEdOnRoppJ+bAUUUEABBRRoqgIG8JrqN+dxK6CA&#13;&#10;AgoooIACzUCA7LoJEybEQw89lDLu+MgE7MaPHx+PP/54nH322bHTTjul4N51110X2223XXrOe3fe&#13;&#10;eWf84Q9/iG233TYF+3jcv3//6Nu3b7Rq1aoZ6PkRFVBAAQUUUKBcBBwDr1y+ST+HAgoooIACCihQ&#13;&#10;ZgJ0g3377bfj2WefjdatW8c222yTPuHs2bPjrbfeSoG4vffeO7p06RJ77LFH7LjjjjFmzJgU4Bs3&#13;&#10;blwcdNBB6TXWPeaYY2KzzTaLp556Kr1fZlS1+jj2IK6aS5svbbT40sJHCiiwfgT8O1M7VzPwaufl&#13;&#10;0goooIACCiiggAINJMAYdqNHj4727dvH4YcfngJ57Pqzzz4LutVutdVWq4+EMe4YA2/SpElpzLsZ&#13;&#10;M2bEnnvuufp9HrD8tGnT0ph5a7xRw5OWLVsEt6ZeuFDixmdp1arpf576/D5Wuayyqc/tro9tMYZj&#13;&#10;No5j9p3WZT8t/5nKwbb4TbCt/MIyvF4Ov//8z7YuzzMP/h9VtjNY/imQ/YZateLHtVKX1QKr/o/5&#13;&#10;d3c1SHqw6m9Zaf19yX7Dax5p6TwzgFc634VHooACCiiggAIKKPBPAbrO3nfffSlbjnHv5syZs9qG&#13;&#10;CSyYmILMuqxwIVBRURGLFy9OE1hwz8QWuYWx8ZYsWZLez329psdt27apnATjy33VtHwpv49T586O&#13;&#10;AZj/HeHC76l9+7b5b5Xs88o5XCp/8y2jonXduoMTZGlZ+bn5zO3bt6nic64K7LVp42VjPhC/mW7d&#13;&#10;OuW/3Oyf49Kli39jcn8ImFRUtKucRCn3VR9XNg8khHKpXxviG/UvcUMouw8FFFBAAQUUUECBWgk8&#13;&#10;+eST8dprr8WQIUPSuHaPPfZYrFy5MgXu6FpLsG7p0qWrt8l7BP2YoIKLJYJ3BPFyC887d+68Onsp&#13;&#10;973qHi9evCQ+/5zAX3VLlf57lSwp4PDZZ59XOpodk31juHTq1L7SZEVlwPjL31T2fqnd8/smoMbv&#13;&#10;ke9x+bIVdTpE1l1ZuZHPP19c+X9lWcHANoG9iopWsWDBoib/+68TUhUrYdK5c/vKmbEX6JJjxP+l&#13;&#10;DTfsnFxWrGjifzBzPte6PMSEgObixUsrG5CWr8umympdXDp0WNVgUkr1K8FE/m+XajGAV6rfjMel&#13;&#10;gAIKKKCAAgo0Y4GJEyfGo48+Gg888EBccMEFKXBH1h1danfZZZfo169fzJo1a7UQmXUffvhh9OrV&#13;&#10;KwX36C47derU1e/z4N13343hw4evkbm3xgJVPCFQkt2qWKRJvVxOn6U+4Zuiy7ocM+vmlvznvJdt&#13;&#10;P7vPXd7HX/posaaAv5c1PXimSWETbdZ2qe4VJ7GoTsf3FFBAAQUUUEABBRpF4Dvf+U6MHTs2zTbL&#13;&#10;xBO//e1vU/Dt/PPPj//7v/9LWXmTJ0+OBx98MBgrj4y9l19+OQ4++OCUhcc9XXCZAIPMvBtuuCE+&#13;&#10;+OCDlNFHlp5FAQUUUEABBRRoSgJm4DWlb8tjVUABBRRQQAEFmolAq1atKida+HJsL8Yna1k5oj5d&#13;&#10;ZztWDiS03377pfHsLr/88vif//mf2HLLLePss8+OgQMHpvWGDh0a55xzTvz3f/93fPLJJ7H55pvH&#13;&#10;f/7nf6aJLNiORQEFFFBAAQUUaEoCBvCa0rflsSqggAIKKKCAAs1UYO+9945dd911dffXDTfcMEaO&#13;&#10;HBmHHXZYGhuPYB+ZdVnQj8fHHXdcytpjfDxeJ/CXO/FFM6X0YyuggAIKKKBAExSo1wAeAw3TVaFL&#13;&#10;ly5NkKL0DpkuH4z1QpeQeZXTTHnCWXrfkUekgAIKKKBAfQnMnDkzZYrV1/bKbTvMIMstK9lEFfkz&#13;&#10;zRb7frac9woooIACCiigQFMQqJcAHkEmyr333pvGKrFbQv189YsWLUoBvEsuuSSdsHKialFAAQUU&#13;&#10;UECB8hTgfGr+/Pmp7idjzKKAAgoooIACCiigQCZQLwG8rKsCXRgOOeSQyml3O2fb934dBBiw+c9/&#13;&#10;/nN8+9vfjh133DGN+bIOm3NVBRRQQAEFFChhAWZUveyyy1JXTxtDS/iL8tAUUEABBRRQQIFGEKiX&#13;&#10;AF6WGbb99tuncUi6d+/eCB+l/Ha5ZMmSdBK/1157BQMx53YbKb9P6ydSQAEFFFCgeQu89dZbceON&#13;&#10;N0Z2XtW8Nfz0CiiggAIKKKCAArkC9RLAyzZIgIkBgxkg2LLuAm3btk0n8YztgivPLQoooIACCihQ&#13;&#10;ngLt27dfPQFDeX5CP5UCCiiggAIKKKBAXQVa1nVF11NAAQUUUEABBRRQQAEFFFBAAQUUUECB9S9g&#13;&#10;AG/9G7sHBRRQQAEFFFBAAQUUUEABBRRQQAEF6ixgAK/OdK6ogAIKKKCAAgoooIACCiiggAIKKKDA&#13;&#10;+hcwgLf+jd2DAgoooIACCiiggAIKKKCAAgoooIACdRYwgFdnOldUQAEFFFBAAQUUUEABBRRQQAEF&#13;&#10;FFBg/QsYwFv/xu5BAQUUUEABBRRQQAEFFFBAAQUUUECBOgsYwKsznSsqoIACCiiggAIKKKCAAgoo&#13;&#10;oIACCiiw/gUM4K1/Y/eggAIKKKCAAgoooIACCiiggAIKKKBAnQUM4NWZzhUVUEABBRRQQAEFFFBA&#13;&#10;AQUUUEABBRRY/wIG8Na/sXtQQAEFFFBAAQUUUEABBRRQQAEFFFCgzgIG8OpM54oKKKCAAgoooIAC&#13;&#10;CiiggAIKKKCAAgqsfwEDeOvf2D0ooIACCiiggAIKKKCAAgoooIACCihQZwEDeHWmc0UFFFBAAQUU&#13;&#10;UEABBRRQQAEFFFBAAQXWv0CTDOB98cUX61/GPSiggAIKKKCAAgoooIACCiiggAIKKFACAhUlcAxF&#13;&#10;HwKBuw8//DDmz58fPXv2jPbt2xe9LgsuWrQopk2bFjNnzowNNtggBg4cWKv1XVgBBRRQQIFyEFi+&#13;&#10;fHnMmDEj5syZE59//nmsXLky2rRpE926dYstttgiOnbsGC1b1q2Nj2199tlnafvz5s2LZcuWRUVF&#13;&#10;RXTq1Ck222yz2GSTTWokpL6ePXt2Oj4es8127dqlupttdO7cucZtuIACCiiggAIKKKCAAuUk0KQC&#13;&#10;eO+8807cfffdMXfu3PjGN76Rgni1+TI++uijuOGGG+L666+PIUOGxJVXXlmb1V1WAQUUUECBJi1A&#13;&#10;Q9iCBQvipZdeivvvvz/dEyhbsmRJdO3aNXbYYYc45JBDYt99903BNgJvtSkEBmfNmhWPPPJIPPTQ&#13;&#10;QzFlypQUzOvQoUP06tUrbffwww+PbbfdtsoAIXX1c889F48++ujq41uxYkUK3vXv3z8OOuigVIdv&#13;&#10;uumm0aJFi9ocnssqoIACCiiggAIKKNBkBWp3Zt7IH/Paa6+Nu+66K/bYY4/UGt/Ih+PuFVBAAQUU&#13;&#10;aFICZLONGTMmfv3rX6dAHtlsvXv3TsE0suYInL3wwgspCHfiiSdGjx49ig6SkSVH8O7GG28M6uvW&#13;&#10;rVun9bfccssUICTj77LLLovnn38+/vM//3P1fnMBP/3007j11lvTNsje22ijjaJPnz5pEZ4/+eST&#13;&#10;MXHixJRJf9JJJ6X3c9f3sQIKKKCAAgoooIAC5SrQpAJ4ZN7RCm9RQAEFFFBAgdoJkB33yiuvxK9+&#13;&#10;9avUbZZstq9+9aux++67R9u2bePVV1+Na665JgXxrrvuuthmm21SNl6xw1UQABw3blzKcifj7uCD&#13;&#10;D45Ro0YFATyGv7jvvvvi5ptvjgkTJsSf/vSnuOCCC1K32iyLjvr9gQceiJtuuill2tNYN3LkyNh1&#13;&#10;111TgJHg4m233ZYCgGyLrr4jRoyoMpOvdjourYACCiiggAIKKKBAaQs0qQBeaVN6dAoooIACCpSu&#13;&#10;AAG2P//5z7Fw4cIU/Pr5z38e22+//eoA2P77758y2s4///x4/fXX45lnnomdd945ZcrV9Knomjt1&#13;&#10;6tQUgCMTj6Dgj3/84+jSpUtalbH1ttpqq5SVd8kll6Tuu2T47bLLLml8PBb64IMP4o477kjBvj33&#13;&#10;3DO++93vxoABA1Yf31FHHZUCjYyD+9prr6XutXSnzfZR0zH6vgIKKKCAAgoooIACTVmg0QJ4tLQz&#13;&#10;cDYXEgxwzQl/q1at0sk9rf0Mdp0NoP3JJ5+krj4sy3J0AaIrDhcMDIadmx3A+2yX29KlS9MydONh&#13;&#10;QG7esyiggAIKKNDcBMi+e//992P8+PGprv36178e22233ep6NvPYaaedUvCN+pIb9XMxhTH03nrr&#13;&#10;rRRU23zzzVPmXn5gjSy/k08+OWXoffzxxynYx/6ycfYY844gHnU6mXu5wcXsGJh8ijFsqeOZdIPM&#13;&#10;/Pz9ZMt6r4ACCiiggAIKKKBAOQk0SgCPC4J33303Ro8eHY8//nhqtScox6xyjMWz9957xzHHHJMm&#13;&#10;qeDE/n//93/j9ttvj8WLFyf7p59+OrhRyCYga4CSzarH4Nljx45NFxME8Wj1Z1BuLhTsgpuo/EcB&#13;&#10;BRRQoBkJUH8+8cQTqVGLupauqTSaZYUGsawr609+8pP0XtaIli1T3T2z2RLAox5mlncy9/IL26dx&#13;&#10;brfddkvj8D311FMpy47utuyfep1x7si+69u3b5p1Nn8bNNp9//vfT7cs8Je/jM8VUEABBRRQQAEF&#13;&#10;FChHgQYP4NGizwDUF110URoou127dqkVnZN6gmtZtxgmq6CbDTPicXLPBQEXCAT/OGnntSxjjy+G&#13;&#10;7U6aNCmNq8Mg17xHaz/LknVAoI/xctiORQEFFFBAgeYkQGMW3WIJyvXr1y/VodSnBPYIumV1K1lt&#13;&#10;1MtZMK9YI7q1zpw5M61Hfd6zZ8+Cq7JdMusefPDBeO+991ImHbPfksFHXc0975NVx2OOmxt1PPU5&#13;&#10;x5fV7QV34IsKKKCAAgoooIACCpSpQIMH8DjBv//++9Mg1ATUTj311DjggAOCE3i61HBSf8UVV6QL&#13;&#10;gQsvvDAF3v71X/81zj333PjpT38adLEZPHhw/OhHP0oDY3MiT6HbzV//+td47LHHYsMNN4zhw4en&#13;&#10;wa1prScrgAy+hx56KKZMmVKmX6UfSwEFFFBAgcICBOnIfCeAR3CNoNi4ygknmPH1pZdeCsbHY5w6&#13;&#10;6tdTTjklZdDRlbXYQB5Z9MwgS51MHVxVdhz7Z+Zbtkuj3UcffZSGwuDcgG1kQ2MQULznnnvi7rvv&#13;&#10;To1zdJllRtp99tknZQ8OGjQoBfMKf1pfVUABBRRQQAEFFFCg/AQaPIA3e/bsNAseATu6tTIOT1Y4&#13;&#10;6efCghN3gnjMOMcFAUE4xrHjgoCTfrLruLAgCy8rBAWZXY/XTz/99HQBQhYAhfV7V3bN7d69e/z9&#13;&#10;739PFwjZet4roIACCihQ7gIEy8hipw6l7mQmWoJ3FF6jfiWLbsyYMUEW+w9/+MM48sgjU1CvGBvq&#13;&#10;bcapZTvUw9WVrG5mGQKHBO2o6wkyUsgK/OUvf5lmqyULj+PjRrCPxjhmsT3zzDPj+OOPTwHDtJL/&#13;&#10;KKCAAgoooIACCihQ5gINHsCjGwwn6dw42eeiInccHrru0PrPzHRk6BHU48S9ukKrPd1nCQ7ut99+&#13;&#10;KYMg9wKBdRlUm7HyGGOHbkQWBRRQQAEFmosAQTKy2Ai03XvvvSnjnXr2O9/5TpDNxutksF966aWp&#13;&#10;K+vFF1+chpxgltcs0706K+py6nUy7OjmWl3J3R6ZgBwb9TjnBxSy6XlOnc1MtYxfy3PGzb3llltS&#13;&#10;Vv3111+fxtMbMWJEdbvyPQUUUEABBRRQQAEFykagwQN4BOS22WabePXVV9MMdMwwS3fX3XffPTbd&#13;&#10;dNN08r/xxhunrjJZq3tN2lOnTk0t85z8s20Cf4VKjx49on///gbwCuH4mgIKKKBA2QoQJCObjXsy&#13;&#10;8ZhIgnFmGWuORjReP/roo6N3Zbb6+eefn4JkBPqoUxmTrqZCfU3wjlJToxv7ykq2LFl32evMLMvw&#13;&#10;Gl/72tfSUBksQ9b+aaedFpwfMKbtG2+8kSbl2GOPPVIDXbY97xVQQAEFFFBAAQUUKFeBBg/gMSPs&#13;&#10;4YcfHi+++GJMmzYtjcFDdx263PTp0yfNPrfvvvumjIDsxL4mfIKAtM5TCBAyw16hwusECS0KKKCA&#13;&#10;Ago0JwHqUzLfqCsJ2P3gBz9IQbHcoBuvDxgwIIYMGZIaxV544YX48MMPiwrg0XWWzDsa0siqq66Q&#13;&#10;7ZcV1smOLavzyZg/7LDDUvAuOz6WZx9Dhw5Nw2UQwGNMPzLqWd6igAIKKKCAAgoooEC5C6xqLm/A&#13;&#10;T8lYdlwc/OY3v4lRo0alTDsuKBj/hoG0r7zyytSlh26048ePX92lprpDZP3sgoCLAfZRqPB67rh5&#13;&#10;hZbxNQUUUEABBcpNgOAYDWXcM8TEwIEDV2fM5X5WgnjMUkuDF/UyDWRZ/Zq7XP5jgmsMgUE32qxB&#13;&#10;LX8ZnpNlx7h3WSEDkCAdx5YF68j4Y8za7Hm2LPccF2PlMqM8mXoEGC0KKKCAAgoooIACCjQHgQbP&#13;&#10;wAOVk3y6svau7KrzjW98I+gCS0s/WXl0reWigRN8Zp2li8+OO+64xjh5+V8M2+PigZKNr8dFSH4h&#13;&#10;M4BxeiwKKKCAAgo0JwHqSDLQqV9z68xCBgTJWJ5gG9l01JtVNYxl69M4xiyxLD9v3ry0bpZRly3D&#13;&#10;PdtkvFruqaezQF02WRXLsK1CdTjvsU2On2xC6vuasv1Yx6KAAgoooIACCiigQDkINEoADzguDrp1&#13;&#10;65a68Gy22WZp0goG2GZsnnvuuSfNFstJ/l133RXbbrttlSfzbIvtZLPekS1A8C93kGyWoWSZfque&#13;&#10;+a8CCiiggALNQ4A6l/HsXnvttRRgo77t2LFjwQ+/YMGC1RNSkK1X06QUbIRMOsaZpaGM2WxnzZpV&#13;&#10;sGsrgTu6v3LPkBoE6wjKsS77IuuO8wDG66uqMF4e71P3V/UZqlrX1xVQQAEFFFBAAQUUaKoCDdqF&#13;&#10;llZ8suzIrDvvvPPimWeeWT32DSfijGNDth0DVXNizwk+Y9xwQVBdIZOPln9O/N9+++2YMWNGwcU/&#13;&#10;/vjjNDB3wTd9UQEFFFBAgTIVIGuNCR8oZK098cQTVdatBNhoCKNOpm4u1JU1n4nxZ/v27Zsy9eja&#13;&#10;OnHixPxFUp1OcPD5559Pj5m8Ksvs457ZZgnIEWT86KOPCmbMc1wEB8nyY58E/iwKKKCAAgoooIAC&#13;&#10;CjQHgQYN4HERwMk3J+/jxo2LRx55JLXy50KzDK39LEehe03WDSfrUkMgkOBeVujuw8DbdA+iK+6E&#13;&#10;CRPSyX32Pvec7BM8fPnll3Nf9rECCiiggAJlL0BW+p577pkau6hDr7jiiqBRK7cuBYHA27PPPpvq&#13;&#10;YGaqLXbiJ+ptGt4Yv47s+QceeCCNUZcLS+Dw5ptvThl2ZASOHDlyjWz5Aw88MI1tRwbf3XffHe+9&#13;&#10;917u6ulYqd85PsrWW28dO+ywwxrL+EQBBRRQQAEFFFBAgXIVaNAutFk3mZ133jnuv//+ePjhh1OX&#13;&#10;mYMPPjhdJDCeDePh3XrrrSngRjCPmeiyFnpa5nmNrLz3338/ddnJxuphG6+88kqMHTs2rU/3oEMP&#13;&#10;PTTonssg1w899FDqmkvrv0UBBRRQQIHmJEDdSX145plnxkUXXZRmb73gggvihBNOSA1g1M80ct1w&#13;&#10;ww0pU53AHfVq/gyvDHHx2GOPpUDbAQccEHvttVdiZH1mkj/iiCPij3/8Y8qw/93vfhfHHXdckCVP&#13;&#10;t1iCemyfoOEhhxySgm9ZwxwbIWC4zz77xL333psa+Ag0HnXUUSkzn/MDsvbvuOOOePPNN9Nr++23&#13;&#10;X8oQbE7fo59VAQUUUEABBRRQoPkKNGgAD+Ytt9wyjj766BSAmzx5ctx4443x6KOPpjHs6CpL5t30&#13;&#10;6dPTGHl0paWLTXaCv91226XWerrPcAHCmDvf+ta3UlYBs9KdfPLJaZw7WuhvueWWePzxx9P4Oox9&#13;&#10;R3ccAoCDBw+Op59+uvl+435yBRRQQIFmKUAWHvUvE1lcffXV8eSTT6a6mBldCcARZKP+pdvs1772&#13;&#10;tdh1113ThBG5WATPxowZkwJ7dJnNAngsw3oE9cicY/xaGuomTZqU6l7GrJs5c2bK+qNeP/fcc9Pr&#13;&#10;7DcrjIHHfsnUo9GNTP3XX389bZfzAzIGye7bYost4thjj011P4FJiwIKKKCAAgoooIACzUGgwQN4&#13;&#10;jMNDK/v3v//9lC1Hl1cy6siYI9OOCwm6+QwbNiyGDh0aZNhlJ/hcGMWKFtgAAEAASURBVJChx0k9&#13;&#10;9yw/bdq0GDhwYArmDRo0KM4555zUMk+Q7p133kkDXdMNl8AdFxq8ZgCvOfy0/YwKKKCAArkCBLuY&#13;&#10;7ZXGMbLlyFinIY16lIYy6kqy7qhrqYcZYy6/EFyjUYwbWXG5he3TSHf66aen7rTU1YxLS8McXWx5&#13;&#10;b/jw4Smrjgk1CgXf6Bb7zW9+M/r165cCjATwOD663JIVyPqcH3Ae0bVr19zd+1gBBRRQQAEFFFBA&#13;&#10;gbIWaPAAHpoE5Qio9erVKw4//PA0Y92yZcvSBQSzyTIhBWPp5M8uR/efr371q+nkfeHChenknxlq&#13;&#10;CQpSuGcsPAa1pmsNA2lzgcE2eW3jjTdOmXiMmcM+LAoooIACCjQnARrEqA8JhDFpFNnpBON4nRlh&#13;&#10;CZKR4Ua9mTWe5fqMGDEi1bO8TwZefiFQR3CQ4B+ZdmT7kX1HAI6sebLl2X5VhX1m6xOkI+uO4yPY&#13;&#10;R4Yex8e5AMdqUUABBRRQQAEFFFCgOQk0SgAP4Kw1nhb5Ygsn9gT9uFVVuEjg5J5boUKLfaGLjkLL&#13;&#10;+poCCiiggALlKEAAjiw3brUpxaxDsI0AXqEMvmL3RXdcbhYFFFBAAQUUUEABBRRYJeDgMf4SFFBA&#13;&#10;AQUUUEABBRRQQAEFFFBAAQUUKGEBA3gl/OV4aAoooIACCiiggAIKKKCAAgoooIACChjA8zeggAIK&#13;&#10;KKCAAgoooIACCiiggAIKKKBACQsYwCvhL8dDU0ABBRRQQAEFFFBAAQUUUEABBRRQwACevwEFFFBA&#13;&#10;AQUUUEABBRRQQAEFFFBAAQVKWMAAXgl/OR6aAgoooIACCiiggAIKKKCAAgoooIACBvD8DSiggAIK&#13;&#10;KKCAAgoooIACCiiggAIKKFDCAgbwSvjL8dAUUEABBRRQQAEFFFBAAQUUUEABBRQwgOdvQAEFFFBA&#13;&#10;AQUUUEABBRRQQAEFFFBAgRIWMIBXwl+Oh6aAAgoooIACCiiggAIKKKCAAgoooIABPH8DCiiggAIK&#13;&#10;KKCAAgoooIACCiiggAIKlLCAAbwS/nI8NAUUUEABBRRQQAEFFFBAAQUUUEABBQzg+RtQQAEFFFBA&#13;&#10;AQUUUEABBRRQQAEFFFCghAUM4JXwl+OhKaCAAgoooIACCiiggAIKKKCAAgooYADP34ACCiiggAIK&#13;&#10;KKCAAgoooIACCiiggAIlLGAAr4S/HA9NAQUUUEABBRRQQAEFFFBAAQUUUEABA3j+BhRQQAEFFFBA&#13;&#10;AQUUUEABBRRQQAEFFChhAQN4JfzleGgKKKCAAgoooIACCiiggAIKKKCAAgoYwPM3oIACCiiggAIK&#13;&#10;KKCAAgoooIACCiigQAkLVNTnsX3xxRexcuXKdKvP7TbXbeFJ4T6zba4Wfm4FFFBAAQXKXSCr78v9&#13;&#10;c/r5FFBAAQUUUEABBWovUK8BvFdeeSXuuOOO6Ny5c+2PxDXWEhg/fnwsX748HnnkkZg9e3ZUVNTr&#13;&#10;17XW/nxBAQUUUEABBRpPYNasWTFnzpzGOwD3rIACCiiggAIKKFCyAvUSEVq2bFn6gP/4xz/i7rvv&#13;&#10;jhYtWpTsB25KB0Y244oVK+J3v/tdtGxpb+em9N15rAoooIACCtRWIMu2p/GOcwCLAgoooIACCiig&#13;&#10;gAKZQL0E8Fq3bp22d+qpp8aIESOia9eu2fa9XweBsWPHxm9/+9v4r//6rxg0aFBkzuuwSVdVQAEF&#13;&#10;FFBAgRIVmDZtWlx44YXRqlUrG+5K9DvysBRQQAEFFFBAgcYSqJcAXnbwvXr1ij333DM22mij7CXv&#13;&#10;10Fg5syZ6SS+f//+MWTIkGjbtu06bM1VFVBAAQUUUKCUBaZMmRJdunSxJ0Mpf0kemwIKKKCAAgoo&#13;&#10;0EgC9RrAo8WYLDEzxern28STwth3utaPqVtRQAEFFFCgVAWo7x2GpFS/HY9LAQUUUEABBRRoXAEH&#13;&#10;Vmtcf/eugAIKKKCAAgoooIACCiiggAIKKKBAtQIG8Krl8U0FFFBAAQUUUEABBRRQQAEFFFBAAQUa&#13;&#10;V8AAXuP6u3cFFFBAAQUUUEABBRRQQAEFFFBAAQWqFTCAVy2PbyqggAIKKKCAAgoooIACCiiggAIK&#13;&#10;KNC4AgbwGtffvSuggAIKKKCAAgoooIACCiiggAIKKFCtgAG8anl8UwEFFFBAAQUUUEABBRRQQAEF&#13;&#10;FFBAgcYVMIDXuP7uXQEFFFBAAQUUUEABBRRQQAEFFFBAgWoFDOBVy+ObCiiggAIKKKCAAgoooIAC&#13;&#10;CiiggAIKNK6AAbzG9XfvCiiggAIKKKCAAgoooIACCiiggAIKVCtgAK9aHt9UQAEFFFBAAQUUqE+B&#13;&#10;pUuXxhdffFGfm3RbCiiggAIKKKBA2QsYwCv7r9gPqIACCiiggAIKNKzA/Pnz46qrriq407/97W/x&#13;&#10;2WefFXzPFxVQQAEFFFBAAQUKC1QUftlXFVBAAQUUUEABBRQoXmD58uXxwQcfxLPPPhuffvppXHnl&#13;&#10;ldG1a9c1NkD23W233RYjR46MLl26rPGeTxRQQAEFFFBAAQWqFjCAV7WN7yiggAIKKKCAAgrUQuDz&#13;&#10;zz+PF198MQXwePz000+vsfaKFSvioIMOig4dOqzxuk8UUEABBRRQQAEFqhcouwAeJ4pvvPFGbLbZ&#13;&#10;ZrHzzjtHjx49qhfwXQUUUEABBRSolcC8efPinXfeiWnTpq3uCtm5c+fYfPPNY+utt44NN9ywVtvL&#13;&#10;XXjRokXx9ttvx3vvvRd0w6R06tQpevbsGX369Fkroyt3XR83rkBFRUX6no4++uj4+OOPo2XLlnHU&#13;&#10;UUetcVCtWrVK3yPfqUUBBRRQQAEFFFCgeIGyC+CNHj06rr/++hg8eHCcc845BvCK/y24pAIKKKCA&#13;&#10;AtUKMPEAgbVHH300nnzyydRgRldJygYbbBDbbLNNqn/333//6NevX7XbKvQmgcGxY8fGww8/HJMn&#13;&#10;T445c+akyQ7Y9rbbbhv77bdfsO2tttoqWrRoUWgTvtbIAmTW7bHHHkFX2S233DI1qC5YsGCNSSsI&#13;&#10;0q5cuTIF+Br5cN29AgoooIACCijQZATKLoDXtm3b6NixY7Rv3z5o5bUooIACCiigQP0IzJgxI26/&#13;&#10;/fa48847Y+HChdGrV68YMGBACsQQbHv99ddj4sSJ8f7778dZZ50VvXv3LnrHixcvjjFjxsRf/vKX&#13;&#10;+Oijj1Im34477pi2zbhqL7/8crz55psxd+7cOOGEE2ygK1q28RYkiHfdddcFAbzcgCuPv/Od75hN&#13;&#10;2XhfjXtWQAEFFFBAgSYoUHYBvF122SW16nJRsemmmzbBr8RDVkABBRRQoPQEli1bFo8//njcf//9&#13;&#10;wdhmQ4YMSRMR7LTTTtG6det4991303v33HNPPPLII7HJJpvEd7/73aIb08i4I9gzc+bM2HfffeO4&#13;&#10;445LQ2HQDfO1116LO+64I5544om47777UvBuxIgR0aZNm9KD8oiSALPMXn311SngStdnvses5Abz&#13;&#10;ste8V0ABBRRQQAEFFKheoOwCeIcddlhwsyiggAIKKKBA/Ql8+OGH8cILL6Rx73bfffc4+eSTUxAv&#13;&#10;20P37t2DcfAIwBHAe+qpp+KMM86Ibt26ZYtUec/spXfffXdMnz49jaN32mmnpa64BAYpQ4cOTePg&#13;&#10;ERRiuxMmTEjv01hnKU2BJUuWxJQpU+Kiiy6KHXbYYZ0OkoAxv6vZs2cHgWR6WmyxxRapey6TYpCx&#13;&#10;Sddu9kkX3txGXLp9z5o1K43ZmL3ft2/fNE5jblBxnQ7QlRVQQAEFFFBAgQYQaPAAHidaXARwUtel&#13;&#10;S5d0UkcXC07M6BbDSTzdYBkAmzFuspN3BkPmBIxuGIybQhdZMuw23njjNVrg33rrrbQtLhhYP7tw&#13;&#10;+OSTT2Lq1KmJlDFZeJ0uOXT5odsOhZM+tsfEF57UJRL/UUABBRRQIAnQZXajjTYKMt2HDRsW/fv3&#13;&#10;X0uGunX77bdPY9ixPHVsVg+vtXDOC5wXPPvss6mO/8pXvpImOcjq/2wx9rfrrrvGSy+9lM4hyNgz&#13;&#10;gJfplN49WXYEdAnsrkvhvPGVV15JvynO2wjIMVkG3auZIIOAHlmfZGlyfpi9RxCYQB/nj2R2EuDj&#13;&#10;fW6Mk0yGZ9euXdfl0FxXAQUUUEABBRRoUIEGD+DR+sng1xdccEEaN+e8885LY+Y88MAD6Z5WVk72&#13;&#10;Bw0alMa42XvvvVOLPF1maNGniw4na3TNoYsNXWho2W3Xrl2C4yQtdxILuvhQOPm78MIL0+NTTjkl&#13;&#10;BffY53PPPZdabjnRZPa8vfbaK50QMoOtY+glLv9RQAEFFFAgtttuu9QllmwnGtFohMsv1PFMakEj&#13;&#10;GI1xLFdMmTRpUgreEZwhUFcosEJAj4AdjWyMxccsuCxvd8xihBt+Gbo305B60003pQzK/IAsk5Lk&#13;&#10;v1boKDnnY1ZigoGcv9HQmnXT5jEBvmeeeSa+973vpYlTxo8fH1dccUXQtZtAHd2+mRTl4osvTpOs&#13;&#10;8Pw3v/lNDBw4MHXRLuYYCh2XrymggAIKKKCAAg0t0OABvNwPSFYcg2EzaDVBu549e6bgHF0kHnzw&#13;&#10;wTRg9a9//eu45ppr0qDYXCxw8s4FAtl4N9xwQ7ANBkLmwqKYk3iy7TjRu/nmm4PZ7sj0Y7vMiEbL&#13;&#10;LsE/sgA40dt6662L2mbuZ/KxAgoooIAC5SqQdU/MPh8BNAIo1Mtk0dO1lS6unTp1SoG4Yseizbo/&#13;&#10;EvQhQFdV4I9sLuptJrMgs4oMfgKFltIT4JyM4BsTnhBUyw/K/vKXv0zfZU1HTgPtqFGj0mL8xpjM&#13;&#10;hMZcfmPsg+AeY+zRrZtCAyxB4Iceeig1BtP4S8YomaEsf+CBB6ZzPRpwmTW5mAzRtOEy+6eSwlKF&#13;&#10;ADaVf9oslQLZ7yS7F0UBBdZNwL8va/uV0t+XUjqWtaVWvdKoATyCcKNHj47ddtst6OrAyRUt9wTX&#13;&#10;yKQjkPcf//EfKbh27LHHpsy4rOX9qquuinHjxqXbwQcfnIJtxQxmTZCOwB2BwG9961ux//77p5NA&#13;&#10;WvJvvPHGNDg2J4M8/ulPf2oAr6pfjq8roIACCjR7AQIq1JkE4J5//vl48skn0+y0ZD6RLVVsJjtd&#13;&#10;bRlCg2AKAZuqGuQI2tAtksAhGfuMiWcArzR/hpyT0auBW6FSm+8ty5Ij6MbEGARu99xzz3T+xtAq&#13;&#10;nBtmhf2SmUcwme6yZGtmvTGyZehxwTkoAcZiS6tWLSu757YqdvGSXY6LE26r/m8axcv9ovi706pV&#13;&#10;iybxPa/6DisnhlkelRnPLdIt97MU+7gyWTr4FZA1XVHRsmDgEhNsyuH3X6xLMcvhxffQunWrgm7F&#13;&#10;bKMcl8GEwu+lZUsj4VhgsurvS3nUI3ym+ir8/Sq1vy/8zSvl0qgBPL4sWk0J0tHNgkLr+jnnnBN0&#13;&#10;b2VMHMbGO/300+Pcc89NJ+0ss8EGG8SZZ54ZjHfHmCfvv/9+zJ8/P43Nw/vVFU7myAj4xje+kQKC&#13;&#10;2bJskxM6xtZhEG0uQljWsfAyIe8VUEABBRRYU+Dpp59O3REJklAInjBGHvU29XuxhUAcmXxk+FUX&#13;&#10;9CPokzXWEcQh889SmgJkUR5wwAFVHlw29EmVCxR449BDD03dccnou+2229J5IOMyZgG+bBV+QwTn&#13;&#10;CPTyO8l/n3HyeJ3zvGJL69YVZRPA4Ny2QwczV/O/ey4kCTq0abNq8pz890vteQqULP1nAK8ywFyX&#13;&#10;QmCa6ELbtq0rP3fhy0Ku19hX587FDYlQl+Noquvwf6lTJ13yvz9+Mx07rhreKv+95vqcvy/t27ep&#13;&#10;bKRsrgKFP3f296WUGgj4e1fKpfBf6gY6Yrqukn2XBe/YLV8iJ3Vk4xHA4znZd/kneltXdm+lFZ5C&#13;&#10;8K7Yk3j+0LK//JNK9sOFA10vCAjSMmtRQAEFFFBAgeoFyIpjRlACcExc8eqrr8Zf//rX1NBGt8b8&#13;&#10;4EmhrWXBFpatruGMwEwW4GN/ZO1ZSlOA3g6///3v1zg4AmacrxHc+/d///eiuq/yHZNlx/fOOHj8&#13;&#10;3pjMhAbc+++/P2XfMQxKVtgHw6VkXWw5V+R3mVvI3uQcNPst5b5X1eMlS5ZWbqfpB4y5MOnWrVNl&#13;&#10;9urnlf9/ig9gVuVSLq/jQiBm2bIVlb+fyqhYiReuW1LArTLBacWKlbFi+Yo6HTG/AQLdixYtqfzc&#13;&#10;q4Le+Rsi6MDF9YIFi8w0y8HBhKDm3LkLdMlx4f/Shht2rrw+X1j52zQDDxpMunTpkP62LFnieUvO&#13;&#10;z6UynrOqMamU6lcaNEq5waJRA3gEzHr37p37HabHVErZmCQsQ2Zc/kkWJ3/Za5zcFduKSiCQDLws&#13;&#10;+Je7cy4asjFasplpc9/3sQIKKKCAAgp8KcBkUgTpCJaQhUf2/K233pomDqAh7L/+679SsOXLNQo/&#13;&#10;oj6n7q+pcKHJjcLyxaxT0zZ9f/0IcE5FkCy3ENSbOHFi6lZb7HdHYy7dZhn7kOFWOI8jYEcGHROa&#13;&#10;cb7Ib4/zNrIzCdbxvG/fvpVBh4pgsozXX389Lc/7LEeX7yOPPLJW3a//+bMrmwt1Pk/2mXK/Ix83&#13;&#10;PZd1+S7zfwP5z/k9ZNvP7v2NrCmgy5oe2TNdMokv7zX50oJHnPZhkpXcx9lr3q8t0KgBPE6sOOkv&#13;&#10;VLITOwJ42ePc5Qq9lvt+VY9p3S8UvGN5tllMpkBV2/Z1BRRQQAEFmpMAGVHcKARMvv71r6cJqQjc&#13;&#10;TZs2La699trUpbamOptGOQI+NXVrJOuOG4Wgn3V2oijJfwisMURKfmGsRH4X2feY/37+c7rIMrwK&#13;&#10;69Ggy+yxzCTL2MVHH310ChIy3t19992XgskMgfLGG2+kMRgJ2B1++OHxs5/9LJ544okYMGBAWo6e&#13;&#10;G3vssUfqeZG/P58roIACCiiggAKlKtCoATxOvmsaxLimk/7awnKBwM2igAIKKKCAAvUrQKMbQRIm&#13;&#10;Lhg7dmxMnjw5zU7LOLPVFRrWqJvp2lhdYIfsqWzIDDKx2J+laQkMGjQoBdSy77GmoycId9xxx6Vu&#13;&#10;t3//+9/jk08+SVl1DK/CjLJk49EFm/cuvvji6F3Zs+Nf/uVf0pAobJvf4o9+9KO45JJL0tAsTGJ2&#13;&#10;3nnnxdaVQ7FkPTlqOgbfV0ABBRRQQAEFSkGgUQN4pQDgMSiggAIKKKBAzQLFdl8lGEcQhcIQF8wo&#13;&#10;X1MAjzH0CNQwEz2BHfZVqAGPyS4YD41gH/upKos/7dx/Gl0gPxjL89GjR6dgXG2CZ1n3WbrQ5hcy&#13;&#10;QOkOy61QobfHMccck26F3vc1BRRQQAEFFFCgqQgYwGsq35THqYACCiigQCMKPPXUU3HPPffEnDlz&#13;&#10;YuTIkTF8+PCCR0PwjYwoCkG4mjLtWY6AHwE8An50vd1xxx0LDnfBeGgfffRRGveM8c9qEwRiP5aG&#13;&#10;E5g+fXrqvpofiOU5GXJVDWfScEfonhRQQAEFFFBAgaYlYACvaX1fHq0CCiiggAKNIkD225tvvpnG&#13;&#10;F2O8u/32269gBtzcuXPTRAVkyTGJAdl1NZX+/funLD0mvnjppZdi8ODBawV4GB9v6tSpMXPmzDRT&#13;&#10;PV0gLaUrwNh1f/rTn9Y4QH4TPXv2TGPZOX7hGjQ+UUABBRRQQAEFahRwMLgaiVxAAQUUUEABBfr1&#13;&#10;6xdbbrllyq57+umng4y8/EJ2HGPfvfrqq2lW92HDhqXMuvzl8p8zlh1BO7pDPvjgg2nsvPwx0pic&#13;&#10;4JlnnklZegT8dtlll/zN+LyEBMi8HDJkSJosgkAu4xvyGhNRkG2Zn5lXQofuoSiggAIKKKCAAiUp&#13;&#10;YAZeSX4tHpQCCiiggAKlJUDm1NChQ1MGHrN8XnrppTFjxozYf//9Uybe22+/nbrYMsYZmVY77bRT&#13;&#10;jBo1avWHYOy6s88+OwVutt9++/jxj3+8unstwZyTTjopnn322RS8u+iii9K2DzjggBTsGT9+fNxy&#13;&#10;yy0xadKkIJC499571ziu3uod+6BRBOhKTTfaX/ziFzFlypQ04Qi/AbpL//znPw8mk7ALdKN8Ne5U&#13;&#10;AQUUUEABBZqogAG8JvrFedgKKKCAAgo0pADBlkMOOSRlUl1zzTWpOy1BPGb/JGDHuHcEaCj77rtv&#13;&#10;fP/734+NN9549SEyvh3dYyksv3LlytXv8YAA4bnnnhu///3vU1fZbNsE95hplG2zzIknnpi2bwbX&#13;&#10;Gnwl92T+/Plx9dVXR/fu3eMnP/lJ6hJNN+y//OUvcdVVV8UPf/jDNJZhyR24B6SAAgoooIACCpSo&#13;&#10;gAG8Ev1iPCwFFFBAAQVKTYAuriNGjIg+ffrEww8/HBMmTEiZcswuykyze+21V8rII1Nv0003TYG6&#13;&#10;3M9AkI/AW/7spCxDgJDMOmYcve+++4KsOzK4CPwxYcWwyu64RxxxROy6664pmyt3uz4uPQGCrhMn&#13;&#10;Tozf/OY3sdVWW60O2jKBBcHd/C7SpfcJPCIFFFBAAQUUUKC0BBo8gNeuXbs47LDDYsCAAalbzGab&#13;&#10;bbaWCGOkcHJ3xhlnREVFRZUn6nTBWLhwYTrZp4WXctZZZ8Xxxx+fWnoZQDkru+22W/zv//5vuhDg&#13;&#10;IqNQYQyeM888M4455pj0tl07Cin5mgIKKKBAcxUg+MZ4Zrvvvntst912cdppp6VADN0lmZSAepT3&#13;&#10;O3XqtNYYZwT/br/99kTHcoVmp+Ucga63THxBpl0W5GHbbLNbt27BMpbSF+A3sXjx4hR8JeOSwj3B&#13;&#10;WAK4vG9RQAEFFFBAAQUUKF6gwQN4nLwRQKsqiMahswzdZLhVVxhHJb/06NEjuOUXLhy4VVfYLwHF&#13;&#10;QkHF6tbzPQUUUEABBZqTAME3usfmdpGt6fPTKEZwrqZCwx0NcLmNcDWt4/ulJ0DQlfO4a6+9Nk4/&#13;&#10;/fQUsCWgR7daMvKchbb0vjOPSAEFFFBAAQVKW6DBA3ilzeHRKaCAAgoooIACCqyrAI2mxx13XFx2&#13;&#10;2WWpOzSZmYyLRxCP3hJkVFoUUEABBRRQQAEFihcwgFe8lUsqoIACCiiggAIKFCFAJmXfvn3jX//1&#13;&#10;X9PMwoyJN3v27DjyyCNj0KBBaRiVIjbjIgoooIACCiiggAL/FDCA509BAQUUUEABBRRQoF4EGNuO&#13;&#10;QN0NN9yQxkNkbOF+/frFnDlz4rzzzounnnqqqK7U9XIwbkQBBRRQQAEFFCgjgVWjCpfRB/KjKKCA&#13;&#10;AgoooIACCjSOAN1kH3rooXjjjTdS4I7xhZlorFevXjFq1Kh4+eWX48EHH0xdaRvnCN2rAgoooIAC&#13;&#10;CijQNAXMwGua35tHrYACCiiggAIKlJzA3LlzY8KECTFy5MjYbbfdVh8fE58cc8wxafbZsWPHxoEH&#13;&#10;Hhjt27df/b4PFFBAAQUUUEABBaoXMAOveh/fVUABBRRQQAEFFChSgEkqPvrooxg6dGiaeTZ3NYJ4&#13;&#10;hx56aLz//vuxbNmy3Ld8rIACCiiggAIKKFCDgAG8GoB8WwEFFFBAAQUUUKB2Aq1atSq4Qrt27WLF&#13;&#10;ihUF3/NFBRRQQAEFFFDg/7N3J2BWVmeCx9/aWUUQF1QUFVFEXBBRcV+CK2LclRjbaNSO3U8n4zOT&#13;&#10;p9MzyYzdndkzPc8kk0ybdNSoASXuGyqIKO4biuKGsgjKIiD7VsXc/6G/yqWoKm4VRVXdqv9Jrrfq&#13;&#10;3m/93Uud73vPe85RoGEBA3gN2/iOAgoooIACCiigQBMEyLLr27dvvPPOO/Wu9eabb8Yee+wRDQX4&#13;&#10;6l3JFxVQQAEFFFBAAQXCMfD8EiiggAIKKKCAAgq0iECvXr1i2LBhMW7cuKipqYkDDjggunXrFqtX&#13;&#10;r45Zs2bFvffeGyeddJLj37WIthtRQAEFFFBAgc4kYACvM33anqsCCiiggAIKKLATBXbZZZcUoGMW&#13;&#10;WoJ1u+++e3Tv3j1WrVqVxsbj/bPOOssA3k78DNy0AgoooIACCnRMAbvQdszP1bNSQAEFFFBAAQVa&#13;&#10;XYCusQMGDIjvfe97MWTIkGBSiwULFqRJK4488si46aabYv/997cLbat/Mu5QAQUUUEABBYpdwAy8&#13;&#10;Yv8EPX4FFFBAAQUUUKAdCVRUVMSgQYNi4MCBsXz58lizZk307Nkz6F5rUUABBRRQQAEFFGiegAG8&#13;&#10;5rm5lgIKKKCAAgoooEAjAqWlpdGnT5/0aGQx31JAAQUUUEABBRQoQMAutAUguYgCCiiggAIKKKCA&#13;&#10;AgoooIACCiiggAJtJWAAr63k3a8CCiiggAIKKKCAAgoooIACCiiggAIFCBjAKwDJRRRQQAEFFFBA&#13;&#10;AQUUUEABBRRQQAEFFGgrAQN4bSXvfhVQQAEFFFBAAQUUUEABBRRQQAEFFChAwABeAUguooACCiig&#13;&#10;gAIKKKCAAgoooIACCiigQFsJGMBrK3n3q4ACCiiggAIKKKCAAgoooIACCiigQAECBvAKQHIRBRRQ&#13;&#10;QAEFFFBAAQUUUEABBRRQQAEF2kqgvCV3vGHDhli9enV06dKlJTfbabe1bt262Lx5c6xduza5bty4&#13;&#10;sdNaeOIKKKCAAgp0dIE1a9ZEdXV1Rz9Nz08BBRRQQAEFFFCgGQItGsB7++23Y9y4cdGjR49mHIqr&#13;&#10;1BV48803Y9OmTfHMM8/E7Nmzo7y8RT+uurvzdwUUUEABBRRoQ4FFixbF4sWLU+NdGx6Gu1ZAAQUU&#13;&#10;UEABBRRohwItEhHKMsMmTZoUU6dOjZKSknZ4qsV3SLgSwPv9738fZWVluhbfR+gRK6CAAgooULBA&#13;&#10;TU1NrF+/PmXh8bNFAQUUUEABBRRQQIFMoEUCeBUVFWl71113XVx22WXRu3fvbPs+74DAU089Fbfd&#13;&#10;dlv89//+32P48OFRWVm5A1tzVQUUUEABBRRozwJz5syJn/70pynjvrTUYYrb82flsSmggAIKKKCA&#13;&#10;Aq0t0CIBvOyg+/XrF0OHDo2+fftmL/m8AwIffvhhcAE/cODAOPLII6OqqmoHtuaqCiiggAIKKNCe&#13;&#10;Bbp16xbdu3dvz4fosSmggAIKKKCAAgq0kYDNu20E724VUEABBRRQQAEFFFBAAQUUUEABBRQoRMAA&#13;&#10;XiFKLqOAAgoooIACCiiggAIKKKCAAgoooEAbCRjAayN4d6uAAgoooIACCiiggAIKKKCAAgoooEAh&#13;&#10;AgbwClFyGQUUUEABBRRQQAEFFFBAAQUUUEABBdpIwABeG8G7WwUUUEABBRRQQAEFFFBAAQUUUEAB&#13;&#10;BQoRMIBXiJLLKKCAAgoooIACCiiggAIKKKCAAgoo0EYCBvDaCN7dKqCAAgoooIACCiiggAIKKKCA&#13;&#10;AgooUIiAAbxClFxGAQUUUEABBRRQQAEFFFBAAQUUUECBNhIwgNdG8O5WAQUUUEABBRRQQAEFFFBA&#13;&#10;AQUUUECBQgQM4BWi5DIKKKCAAgoooIACCiiggAIKKKCAAgq0kYABvDaCd7cKKKCAAgoooIACCiig&#13;&#10;gAIKKKCAAgoUImAArxAll1FAAQUUUEABBRRQQAEFFFBAAQUUUKCNBAzgtRG8u1VAAQUUUEABBRRQ&#13;&#10;QAEFFFBAAQUUUKAQAQN4hSi5jAIKKKCAAgoooIACCiiggAIKKKCAAm0kUN5G+027Xbt2bXz66afx&#13;&#10;4YcfxsKFC2PdunVRXl4effr0iQMPPDCGDRsW3bp12+YQWW78+PHx5ZdfbvNe/gsVFRVx3HHHxUkn&#13;&#10;nZT/cqxevTo++OCDmD59enzzzTdpHwMHDkzL7rLLLlstm//Lm2++GS+99FIccsghcfzxx0djy+av&#13;&#10;588KKKCAAgq0Z4Fp06bFG2+8kepd6t7u3bs36XCXLVsWr732Wrz99tsxYMCAuPLKK5u0ft2FZ8+e&#13;&#10;HTNmzIh58+bFmjVroqqqKvr16xeHH3542j6/WxRQQAEFFFBAAQUU6EwCbRLA27x5cyxevDieeeaZ&#13;&#10;eOGFF2LWrFmxZMmSWL9+fQrg9erVK/bbb7849thj49JLL4299947Skv/nCxI4O5Pf/pTfPTRR41+&#13;&#10;Vl26dInKysqtAnirVq2Kl19+Oe69996YOXNmrFy5Mrp27ZpuCD755JO45ppromfPnttsl2Djfffd&#13;&#10;Fy+++GL8zd/8TZSUlGyzjC8ooIACCihQbAJz5syJO++8M1599dV06IcddliTAngbNmxIDWK33357&#13;&#10;vPfeezFy5MhmB/C4PnjllVfiySefTMHABQsWpMY96vI99tgjOLZRo0alfXCtYFFAAQUUUEABBRRQ&#13;&#10;oLMItEkAb+nSpfHUU0/FXXfdFYsWLYqDDjooRowYET169AgCbNxMvPPOOylLbsWKFXHLLbekrLws&#13;&#10;aPbZZ58FATWy804//fQU4KvvAyObj0yCrHBjQKs+2Xtk3w0ePDhl05E5wI3LuHHjon///jF69Ohs&#13;&#10;ldpn3ie7YMiQISmwyLFaFFBAAQUUKGaBuXPnxh133JGy78hub2qhXv3888/j8ccfT3V2U9evuzwB&#13;&#10;wLvvvjtlu++5555x6qmnxm677ZYa28jIe+6554KgHuWMM85ImXl1t+HvCiiggAIKKKCAAgp0RIFW&#13;&#10;D+Bt2rQpZc5NmDAhZd0dc8wxqaX+yCOPTJlvZMTRrfaxxx6Lhx9+OGXa8d4555xTe6HOzQIBPLrT&#13;&#10;XHXVVcH7DZWysrLat8jwI2vvrbfeiv333z9uvvnmGDp0aOq+S3ehhx56KB588MG44IILtsqw45ju&#13;&#10;v//+2LhxY4wZMya4qciCibUb9wcFFFBAAQWKRIDAGw1Z1HuPPPJIGlqiOYdONv2kSZNSNn11dXVz&#13;&#10;NlG7DvU62fU0lu21115x2WWXxWmnnRa77757Gu6CzDzef//991OGHl11aYizKKCAAgoooIACCijQ&#13;&#10;GQRaPYBHRh0t7HRXpZss4+ScffbZtdYE0ugmQyYcY+mQjcfNBRfx2Zg3WQYegbvevXunbrK1G2jk&#13;&#10;B/bNeDo1NTXBmHcnnnhi6ppLJh8BQoKKHBdZCHSrzQrdfBn/jvH0GhqXL1vWZwUUUEABBdqrAPUf&#13;&#10;w1DQkEXWHMNCkFFO8Iz3mlJYh2Db008/HQTvCLQR0GtuITD3+uuvpzHvzj333NSYxvUAhaEtzj//&#13;&#10;/PQeY+a+++67adlBgwZFfkNdc/ftegoooIACCiiggAIKtHeBPw8s10pHSndVMui44CaDjrFy6hbG&#13;&#10;u9tnn33i6KOPTgE2LurJ3KOQBUcQjiDbAQcckG486q7f0O+sy2DYTG7BBBTZuHp0teXGg4wEsvS4&#13;&#10;KckK3X3pWss6F198cerKm73nswIKKKCAAsUkQD34+9//Pv7H//gfMXXq1NSYdeGFFzZpzDvOl2Af&#13;&#10;Ge2MVUc9OXz48LStHbGYMmVKfP3119G3b980rAbP+YWGNRrRDj300DT8BhNgcU1hUUABBRRQQAEF&#13;&#10;FFCgMwi0egYe2W50WyUgxth39U0YkcFnGXcE1QiuUWjd52aBgB4t82QScBPB2HkUMviY9IIAYN1Z&#13;&#10;9AjUsU3WJZDHDQhBPLadjf3DMhxbVphog4xBMvQ47uyYsvd9VkABBRRQoFgEmHCCMeboosoYsmS1&#13;&#10;0Q114sSJaZy5Qs/jq6++Spl3dMNlDFuy5Kkvm1uoj5lYilnimWmW2eizRrb8bZK5v++++6b6m/qf&#13;&#10;MfzqBvryl/dnBRRQQAEFFFBAAQU6ikCrB/DIuhs7dmy6+M6y6upiElAjC46LeS7qudHILuSZsZZg&#13;&#10;G2PQffzxx6mbLRl6dKmhkEl3xBFHpIGv6fKaP14dAT1+Z5tc9DPWHmPhLV++PM1MS1ZgfuCPCTbI&#13;&#10;viNbj9lwGws21j0Hf1dAAQUUUKC9CdBIxcQQBN3opkr9mtWfhR4rQTay95hQgjqdBi6GvdiRAB6N&#13;&#10;ajTQcV1APUxjX32FepjgHg1t1N3U0xYFFFBAAQUUUEABBTqDQKsH8DJUAnKVlZXZr1s9cwH/8ssv&#13;&#10;BzPOEcw74YQTapfND+Axfg83HwTlaJEnsEeLPOPxkDXHTclFF12UMvXYAQG8gw8+OBj4muDdb3/7&#13;&#10;29SFl0wCBsbmxoDx+Dg2gnxMosH+GKePcXbyM/O2OmB/UUABBRRQoAgEunTpEn//939fWy829ZAZ&#13;&#10;6476lYw9AnnUsYwnS6PYjhS6wpIdSJ3f2Ni2NN4R3ONB0I9JpiwKKKCAAgoooIACCnQGgTYL4DWE&#13;&#10;y80BXWJ/85vfpEGx6Rpz3nnnBTcdlAULFqQWen4/9thjU/cfxsojS27JkiVpJrwnnngiGBvngQce&#13;&#10;SDcCzBxLsJALfyavIJuOLkTcgDBBBpl37Ofkk0+Ob3/72+kGgv2MHz8+vc7y3Cxwc0GGADctbKtX&#13;&#10;r15p+wb2Gvo0fV0BBRRQoD0JUHdlE0M057ioG2k8I0P+jDPOiFGjRm0zXEVztsswGNksttS3ZAo2&#13;&#10;VKhzqdMZz48hNiwKKKCAAgoooIACCnQGgYavkNvg7Mm8YxbYX/3qV0G3WAasJnjG2HPZxTxda+j6&#13;&#10;wwX+ddddlzLjsu61u+66awzIZdfRvYbsOrrYTps2LY455pg48MAD0xnttttuMXr06OD52WefTQE5&#13;&#10;MvNYhkwCXieTj66zZPPdfPPNabZcgndvvPFGTJ48Oc2MS9DvsMMOi1NOOSWNH8TxWBRQQAEFFOio&#13;&#10;AgTZaPiiXmUMWzLWmUyqJUoWvGNb1PcEGhsq1L88yJTPX6+h5X1dAQUUUEABBRRQQIGOINBuAngE&#13;&#10;yMi8+/Wvf52CZATECI7dcMMNtd1nAb/22mvTgwt3LvDrXuRz4X/SSSfFO++8k7q/fvbZZylTIAvg&#13;&#10;sQ0CfWT1Mf4P2yEAmG2H3+fMmRMTJkxIY/tccsklaeKK559/Pv7hH/4hddkhW49uPm+//XYK6t1y&#13;&#10;yy0pG9BMPHQtCiiggAIdTYAGttdeey2Nc0fQjOAd48y2VCEglxXq18YK7/PIr7sbW973FFBAAQUU&#13;&#10;UEABBRToCAJtHsDjIpyMN8bU+T//5//E66+/nrrjjBw5Mv7jf/yP0aNHj9rgWj54lnWX/1r2M1l0&#13;&#10;jIlHZh0z1jY0QDdBu/ybBtane+w999yTZrUl+45JMeii88///M+pi+7VV18dV1xxRQr80c130qRJ&#13;&#10;KSOBzEAmxLAooIACCijQ0QTmzZuXhpxg/FiGpaD7bDa0RUucKxn3Wb1Ogx6NaQ0Vgol0n6WOb2gs&#13;&#10;3YbW9XUFFFBAAQUUUEABBYpVoE0DeATvGICaVv3/9b/+V8qYYyw7xqL76U9/msaYay4sF/Y8GOS6&#13;&#10;0DFyuCng5uTRRx9NwbiLL744deUhuPj555+n7rWXXXZZbaCO8fLo8vvmm2+mcYAM4DX303I9BRRQ&#13;&#10;QIH2KkDd+Nhjj8Wrr74ae++9dxq6ggAa9WJWGBuPBjAKs8jzHgE56nQmpdheobEuGyqD7bDPhgp1&#13;&#10;Og8a6xy+oiElX1dAAQUUUEABBRToaAJtFsAjeLd8+fLUXfaf/umfUnYbY9edc8458W//7b9N49/V&#13;&#10;xeaG4ZtvvqlteSdAVzeDLluHZXnQOl9ICz3Hs2LFirjrrrvSJui6m2X/EdTjZoIAXVVVVbaL2iy/&#13;&#10;2bNnp3Vr3/AHBRRQQAEFOogAdSMzspPRzuNnP/tZo2fG8BLU5QxXwSzuP/rRjxpdnjep/5kJnjqd&#13;&#10;CanIzK+vUBdzPAT5uAZgHxYFFFBAAQUUUEABBTqDQJsE8AiWLVu2LJgtlsw7suSYFe+qq66K73//&#13;&#10;+w0G5biB4MaBrLdrrrkmxo4dW+9segTuuAEg2EfQjTHrtldYh4kzmNiCySmY6CLrzsPxccx0F8pe&#13;&#10;Y3uMecfNBjcarG9RQAEFFFCgowkw3ATBNTLeGiqMi0ddSfdX6kYy75ipvdAMOepW6msmn6JRjAkz&#13;&#10;6iuLFi1Kk09RJ3M8/fr1q28xX1NAAQUUUEABBRRQoMMJtEkAjwtzxo4j844Lfrrk/OVf/mWacbYx&#13;&#10;YYJ8dLllHVr4mYiCMeqyCShYl4t6bgAI8tFS379//zRbXmPbZR2yCu64444UpLvxxhtru/KwHjcg&#13;&#10;7IP95s94x+9Zll/W9aex/fieAgoooIACxSZAltu///f/Pv72b/+2wUNnEqrbb7891e3Dhg0Lxoil&#13;&#10;3mxK3chs8K+88kqqw5kFftCgQSkYmO2UupqMeLrnEiRk7FnqeIsCCiiggAIKKKCAAp1BoLS1T5IA&#13;&#10;GDPEMikEgTwuwOlec+mll273UOhiM3z48NRthskuXn755ZTJx2DXXNjzTNbd448/nsbVI2PgiCOO&#13;&#10;iEMPPbTRbZNBxzh2jO/D8gzOnV/ICuAmhBsHjpn98GCGW7ry7LXXXqm7bf46/qyAAgoooEBHECAQ&#13;&#10;x/ARNGY19CBDPRvSgmeWY2KKurOzcw1All59E1UwgzwZ84yh9/DDD6duu/n1+9dffx3MCD9jxowU&#13;&#10;3ON6oCUn0ugIn5XnoIACCiiggAIKKNBxBVo9A4+Z7CZOnBhz585NY96ce+65cfrpp9cOft0QdZYF&#13;&#10;9xd/8Rcxffr01EJP91u62px//vlpPLo5c+bE+PHjY+rUqSlbjm6wbH97GQB0t/2Xf/mXFIRj5tn8&#13;&#10;jD6O56ijjkpddejC++tf/zquu+66lInHbLXsn0xAApEWBRRQQAEFFKhfgIkn/vjHP8a4cePSArfd&#13;&#10;dluQrZfV0WTjU58vXrw4nn766VSPM/P7kCFDgkkyqHOfe+65VEcfd9xxwcOigAIKKKCAAgoooEBn&#13;&#10;EWj1AB4BLwJsFMbB+93vfpe6rm4PfPLkyam77AEHHBA/+clP4r/8l/8SdNm57777YsKECemCniw8&#13;&#10;Wve5GbjgggtSoG3AgAGNbpouubTok01H5h1deOoWMg/o4vuP//iPKfjIOHkU9kX3HYKE29tP3W36&#13;&#10;uwIKKKCAAp1JgDqaep/rAArDUPBafiFgxzh3Dz30ULz00kspM55Gtfz6nRngWY4x9iwKKKCAAgoo&#13;&#10;oIACCnQWgVYN4NFlhpZ1Ls4p2QU5gbBCCxfydJv55S9/mbrKTpkyJQXf6HLDxTwt9WTEnXDCCSnD&#13;&#10;r242Xf5+2D/j7Nx7771pJrvrr79+q0kq8pc9++yzU1edu+++O957773UVWjEiBFpMo0jjzyytutQ&#13;&#10;/jr+rIACCiiggAJ/FqDe5dFQoUvsD3/4wzj22GNTHc94t4xRS3dchsOgce7UU09tdEKNhrbt6woo&#13;&#10;oIACCiiggAIKFLNAqwbwGAuHbq10mW1qYfy7rDC+DjPPMRPtFVdckTLhuCFgFjuy78iYY1+NBe/Y&#13;&#10;Fu8feOCBqVsOvzNrXkOF7Z5yyinppoLJMSjsg5uKrPtPQ+v6ugIKKKCAAu1VYM8990wZbzSmMVxF&#13;&#10;c8aVO/jgg+PnP/95mim+srKy3lOlbmaYiu9+97vpfercumPk8Qb7p76liywTRTEOHvV1Vr+z/e3V&#13;&#10;7/UegC8qoIACCiiggAIKKFDEAq0awOOCmwvz5twc1DUmWEfwjMeOFG4IevfuXdAmuNGo72ajoJVd&#13;&#10;SAEFFFBAgXYoQH1aaD3Y0OFTlzJxFI+GCtcA2SQYDS2TvW59m0n4rIACCiiggAIKKKDAFoFWn4VW&#13;&#10;eAUUUEABBRRQQAEFFFBAAQUUUEABBRQoXMAAXuFWLqmAAgoooIACCiiggAIKKKCAAgoooECrCxjA&#13;&#10;a3Vyd6iAAgoooIACCiiggAIKKKCAAgoooEDhAgbwCrdySQUUUEABBRRQQAEFFFBAAQUUUEABBVpd&#13;&#10;wABeq5O7QwUUUEABBRRQQAEFFFBAAQUUUEABBQoXMIBXuJVLKqCAAgoooIACCiiggAIKKKCAAgoo&#13;&#10;0OoCBvBandwdKqCAAgoooIACCiiggAIKKKCAAgooULiAAbzCrVxSAQUUUEABBRRQQAEFFFBAAQUU&#13;&#10;UECBVhcwgNfq5O5QAQUUUEABBRRQQAEFFFBAAQUUUECBwgUM4BVu5ZIKKKCAAgoooIACCiiggAIK&#13;&#10;KKCAAgq0uoABvFYnd4cKKKCAAgoooIACCiiggAIKKKCAAgoULmAAr3Arl1RAAQUUUEABBRRQQAEF&#13;&#10;FFBAAQUUUKDVBQzgtTq5O1RAAQUUUEABBRRQQAEFFFBAAQUUUKBwgfLCF3VJBRRQQAEFFFBAAQVa&#13;&#10;V2DNmjUxa9as+PTTT4Ofe/ToEQcffHB61NTUxNy5c2PGjBmxevXq2GWXXWLo0KFxwAEHpIPkfdZ7&#13;&#10;991307q8P3z48OjXr1+UlZW17om4NwUUUEABBRRQYAcEDODtAJ6rKqCAAgoooIACCuw8AQJw77zz&#13;&#10;TkyZMiXWr18fXbt2TYG6Dz/8MM4666wUzHvooYdixYoV6T0CfDNnzowbb7wxevXqFfPnz4877rgj&#13;&#10;ysvLo6qqKpYtW5YCetddd1306dMnSkpKdt7Bu2UFFFBAAQUUUKAFBexC24KYbkoBBRRQQAEFFFCg&#13;&#10;5QTWrVuXsueqq6tj7Nix8aMf/ShGjx4dixcvjkcffTTeeuut+Pjjj+Pqq6+OW2+9Nc4777x4//33&#13;&#10;49VXX40NGzakwB/BPgJ2P/7xj+Pyyy+P559/PniN9y0KKKCAAgoooECxCBjAK5ZPyuNUQAEFFFBA&#13;&#10;AQU6mQAZeIMHD06BObrNkkXXu3fv6N69e8yZMydmz56dussOGTIkZeAdcsghafmpU6fGxo0b46WX&#13;&#10;XooTTzwxBgwYkLLwRowYEfvss0/K6iNbr9DS0RL1OJ+Odk6FfpbbW64zuWzvXLP3s+ft2XWW9/Xo&#13;&#10;LJ90y5+n351tTduTSXs6lm2ltrxiF9qGZHxdAQUUUEABBRRQoE0FGO/u1FNPrT2G5cuXp6w7ngcO&#13;&#10;HJjGtdt7771r36+oqEgBPrLyCP599dVXW63PgnvuuWcsWrQoBfhqV9zOD4yXV1VVsZ2liuNtug1X&#13;&#10;VJTnxgDcXBwH3EpHWVpamgvybi6az7m8PDeG46aI0tKSKC1rXlfwklwqBzesbKuysv7vQ0VFadpH&#13;&#10;R/n+t9TXqSxnzr8lXeoXxaWmpv7vVP1rdOxX+ftSUVGWvjMd+0ybdnbl5eSTta9/R3xO7bkYwGvP&#13;&#10;n47HpoACCiiggAIKKJCCcXSbfeGFF+KVV16JQYMGpckqJk6cuM1kFNwo0eV28+bNsWnTpm3eJxhH&#13;&#10;dl5TSllZaYe5USdgU1lZkXyaYtDRlyUgU1palnsURwclAnex/l8DeHyozSilab2SFMBraDxIvvss&#13;&#10;ZqBqa2C8dNnaJPsNm8rK8tzfmOwVnzGx4WTb7wF/Xyjt6e9L+tu67aG2m1cM4LWbj8IDUUABBRRQ&#13;&#10;QAEFFKgrQBBu3rx58eyzz6bx8IYNGxZjxoxJ4+BVVlamSS2ydci6o2ssE1gQiGHW2W+++SZ7Oz0z&#13;&#10;4cUee+yxTWBvq4Xq/LJhw8bcfnLRkiIvBBx23bVH7lzW5oKbNUV+Ni17+D17ds0Fdqtj3br2PzZi&#13;&#10;FiCJXICkOvc5Vlc377Osrt6cArmc87p1G+sN6nbtWpkCfCtXrm1Z8CLfGlmLfGdWrlxjoCrvs+Rv&#13;&#10;TJ8+PWPVqrW576URvIymV69usXbthtzYq7m0WUutQPfuVenn9lS/Ekzk33Z7LS0awFu9enUsWbIk&#13;&#10;tZK21xMupuPiApPWY7qJ0OrMRapFAQUUUEABBTqmwNKlS5ucGdYxJf58VgTkPvvss3jggQdSEI9J&#13;&#10;Ks4888zo0qVLmoRi9913j08++SSwI1j39ddfp7HxDjvssFzQoTwYG++9995Ls9T27NkzvT937tw4&#13;&#10;7rjjci3+W24c/ry3hn/KMkmy54aXLI53OI+Oci4tIU7QISvF5kKIpLnHXHe9ur9jwmvZ69lzZuXz&#13;&#10;1j56/Fkg/3vz51c750/F/PdlZ35iuOT/Tcn/eWfut9i33SIBPIJMlNdffz316+7WrVuxu7SL4+eC&#13;&#10;k1bnxx9/PD744IMmtRS3ixPwIBRQQAEFFFCgYAEaQRcuXJi7oN1yXVXwih14QRoxH3zwwXSNec45&#13;&#10;58T+++8fs2bNSmfM9ebhhx+eJqRgRlomu5g+fXosW7YszjjjjNTwOWrUqLjtttvimWeeSWPmTZs2&#13;&#10;Lb1+zDHHhNerHfiL46kpoIACCijQAQVaJIDHOCOUd999N80Gxtgilh0XWLlyZRrDZdKkSWlmNdLl&#13;&#10;LQoooIACCijQMQU2bNiQMsTIOuNhiZg/f36ui9rKFNQkCMcjKyNHjozvf//76VrpoYceCsbDY4bZ&#13;&#10;m266KZiNlnL00UfHD3/4w5gwYULcf//96f1bb701+vfvXzRjnWXn67MCCiiggAIKdG6BFgng0UWB&#13;&#10;cuWVV6bHrrvu2rlVW+jsn3zyyfjpT3+aHiNGjMgNfNkxZj9rIR43o4ACCiigQIcSmDNnTvzkJz9J&#13;&#10;GffFMpD+zv4Ahg4dmiaraGw/p59+evCor9CoTDYeD4sCCiiggAIKKFDMAi0SwMsAGBCYFs++fftm&#13;&#10;L/m8AwJ0oeUCfsCAAalbSFPGatmB3bqqAgoooIACCrSBAA11dutsA3h3qYACCiiggAIKFIFAccyT&#13;&#10;XgSQHqICCiiggAIKKKCAAgoooIACCiiggAI7Q8AA3s5QdZsKKKCAAgoooIACCiiggAIKKKCAAgq0&#13;&#10;kIABvBaCdDMKKKCAAgoooIACCiiggAIKKKCAAgrsDAEDeDtD1W0qoIACCiiggAIKKKCAAgoooIAC&#13;&#10;CijQQgIG8FoI0s0ooIACCiiggAIKKKCAAgoooIACCiiwMwQM4O0MVbepgAIKKKCAAgoooIACCiig&#13;&#10;gAIKKKBACwkYwGshSDejgAIKKKCAAgoooIACCiiggAIKKKDAzhAwgLczVN2mAgoooIACCiiggAIK&#13;&#10;KKCAAgoooIACLSRgAK+FIN2MAgoooIACCiiggAIKKKCAAgoooIACO0PAAN7OUHWbCiiggAIKKKCA&#13;&#10;AgoooIACCiiggAIKtJCAAbwWgnQzCiiggAIKKKCAAgoooIACCiiggAIK7AwBA3g7Q9VtKqCAAgoo&#13;&#10;oIACCiiggAIKKKCAAgoo0EICBvBaCNLNKKCAAgoooIACCiiggAIKKKCAAgoosDMEDODtDFW3qYAC&#13;&#10;CiiggAIKKKCAAgoooIACCiigQAsJlLfQdpq0mfnz58cTTzwRH3zwwXbXu+iii+LEE0+M8vI/H2p1&#13;&#10;dXW8++678eabb8bcuXNj/fr10b179zjwwAPjuOOOiwEDBkRFRUW92/7mm2/Seq+++mosX748evTo&#13;&#10;EUOHDo3TTjstdt1113rX4cXnn38+nn766TjmmGPirLPOil122aXBZX1DAQUUUECBYhKYOHFiTJ06&#13;&#10;NU466aT06NmzZ6OHv3Tp0njvvffS46uvvoqNGzcG6wwcODCOPfbYOOiggxpdv7E3N2/eHB9//HG8&#13;&#10;8cYbMWvWrFi9enV06dIl9ttvvxg+fHgccsgh6ffGtuF7CiiggAIKKKCAAgp0NIE/R8Va8cwWLVoU&#13;&#10;3Cxw8b+9cuSRR8YJJ5xQu9imTZvigQceSOt/+umnsWzZsuC1qqqq2G233eLll1+OCy+8MN2AENTL&#13;&#10;LwTsJk2aFPfee2/Mnj071q5dm9YjmPfRRx/FTTfdVG8Qj5uHP/7xjyloePLJJzcYHMzflz8roIAC&#13;&#10;CihQDAIEy+6+++545513Yo899ogRI0Y0eNgE12bOnBmPPfZYvPbaa/Hll1/GihUrgoY1gmx9+/YN&#13;&#10;6tTRo0fH6aefHiUlJQ1uq7432D719KOPPhrvv/9+fP3116mRjka53r17x7Rp0+Kcc86JM888M9X5&#13;&#10;9W3D1xRQQAEFFFBAAQUU6IgCrR7A4+J85cqV8cUXX6QLfbLZGmupp7W9rKys1p7AH8E0WuUPP/zw&#13;&#10;uOCCC6JXr16xcOHCFLzj4p4su8rKyjjllFNq12W/n3zySdx///0xb968dINC5h3rTZ48OR5//PE4&#13;&#10;4IAD4vLLL6/dV/YD75PxRyDxiCOOsOU/g/FZAQUUUKCoBWgI+81vfpMa1DZs2LDdc6Eeve+++1Ij&#13;&#10;GgvTyDZkyJDUsEXDGMG75557LlatWpUCbLzflML699xzT7z11lspm/7UU0+NPffcM2XMEzDk9SVL&#13;&#10;lqS6/fzzz7c+bgquyyqggAIKKKCAAgoUtUCrB/Do7koGHkG2QYMGxSWXXBKDBw9uEJHgXWnplqH6&#13;&#10;CLYRgOOGg8DeVVddFUcddVTqBkt3HrYzbty4dCNC0I2utATlKGvWrIkPP/wwZdoddthhKduOwCHb&#13;&#10;pGWf9Z588sm47LLLtsoYIMOPmxWgco5rAABAAElEQVSOg+68ZPk1NaOgwZPzDQUUUEABBdpAgEYt&#13;&#10;GrwmTJgQU6ZMSRnp2zsMgnIE58iQY1iLs88+O2Xa7b///ul3utLy8x/+8IeYPn16ahij0avQOpNs&#13;&#10;dzLsWZchMa6++uoYOXJkyrxj39T31NV0rX3mmWdS4x+vWRRQQAEFFFBAAQUU6AwCrR7AI/uOMfAo&#13;&#10;ZM4RZGtovLq6HwDj0NHVh+y6b3/722lsvKybbLdu3dLNBDcQPBgfj25AWQCPLj4LFixINxIE7rip&#13;&#10;IDBI11sy9eg+NGfOnHQTw7ay8tRTT6Wx+s4777wg8MfyFgUUUEABBYpRoKamJsiUoz599tlnU7dZ&#13;&#10;uqaSfUc32MYK2XdkwTEcxahRo1KDFw1xWYCO8e8IDNLFliAfXWBprGtsfNn8/ZFdR/COY6HOpZts&#13;&#10;nz590iLUy2Tj0ahGXT5jxowUyCOTPj9LP397/qyAAgoooIACCiigQEcSaPVZaLmYp/ssgbC99tor&#13;&#10;DXpdKChZdbTCc5NAMC0L3mXrM4D20UcfnTIA2Ac3G7ToUxhge926dSlLgBuBLKuPLAJuXrjpyJbJ&#13;&#10;tkcgkOw7Jqwg+86JKzIZnxVQQAEFilGA4NivfvWruP322+Ptt99OWW1kszOh0/YKQ0mQAb/33nun&#13;&#10;zDjq4ix4l63br1+/uPLKK+Mv//IvU72Z1bXZ+409v/DCC0E2PV1m6XpbN/DHdQOvEzRkbDzqeLrT&#13;&#10;WhRQQAEFFFBAAQUU6AwCrZ6BRyYcwTVuFhjsmkGzP//889SiDzhBMrLyGN+OAbGzQuYey3HzQVfZ&#13;&#10;hm426L7DxT9dbMj0o4ssXXHI2uvatWsK0hHUIwuBGwsyDggKchNCJmCWYUdA75FHHkk3K2PHjk03&#13;&#10;DIVmCmbH7LMCCiiggALtSYCGKsZ8pa5kDNpvfetb0b9//9RYRQNbQ4VJn8jcI2B2Wm7WdmaCzTLf&#13;&#10;qC8p1KPUzccff3x6NCV4R53MZFLsh4Y4GtbqW3/fffdNAUT2SSMbM9FT51sUUEABBRRQQAEFFOjo&#13;&#10;Aq0ewMsy8LiJYEw6WvPpFktrOoUWd1rXme2VAaoJ8nFTwIU6F/ZctHMBnx/cy/+Q6G5D11zWoasN&#13;&#10;2yWAR3YemQGsTyCQGXDZD+PxTZ06NWXmcUNDkI9l6E7L2ECsM2bMmMjvVpu/P39WQAEFFFCgWARo&#13;&#10;iGLs2WHDhqV6dvfdd0/16/aOn7qU7DhmfWemWupaGuOov6mfGd+W+pPsvIMPPjjVndvbZv77NKSx&#13;&#10;fa4N2EZDdS6Z9wT3aGzjemLx4sX5m/FnBRRQQAEF2p1A7rY03Zvu6IFxj5r7v0UBBTqxQKsG8Mie&#13;&#10;y24CyHxjrBvGqKO1nYtxMuNo4X/ppZfSrK+Ms3PdddelrDxa/bPxebh4bygbjhsIHrTcs72sCy03&#13;&#10;AwTseNDthu5DjINHAI9xgLgZYcwd1uNGhOAdGXw/+MEP0jFmmQad+LviqSuggAIKFLkAde2/+Tf/&#13;&#10;Jk3I1JRTIbhGJjyFoSdofHvxxRfTrLNkwTFEBfUsdToTTzBGHrPT0phWSKHBjeAdhYY8subrK2yP&#13;&#10;/VDP06hH4M+igAIKKKBAexWgGqysKo/y3ISIO1II3lVX1+R6o20yiLcjkK6rQJELtGoAj5lgCcoR&#13;&#10;DKObzUknnZSy7LjIp1WdC3gGsWYWuldeeSXuuOOOlD137rnnpkAcXWwoXLzX17WG97i458KfGwxu&#13;&#10;BggaZq8TvGOWWWaxI0hI4I5lyehjcGy6EhEk5Mbk4YcfjgG5rrwXXnhhWoYbBW5SaPFn32QgMIZf&#13;&#10;QzcZaaf+RwEFFFBAgXYkQB3JbOpNLdTfWX1KHUl9OGvWrNT9lrqV+plMPN67995700QTN998cxqz&#13;&#10;tpB9sf2skY7gXGONZjTg8aCOp8HNooACCiigQHsVoN7t2rUy5iz7LJavXhY1uf81tZSVlsVu3XeP&#13;&#10;vXvum6v7qlNvsaZuw+UVUKBjCLRqAI/AF63zzCBLN9fRo0enrjYZJUE9uqzy+Oyzz1J23F133ZVm&#13;&#10;iaXbTla4sOePYUOF99kXNxRZ0I9lydwjK4CbFwKEZBSwT8bbY7Y7Wv3JMBg/fnwKJn7/+99PQTpa&#13;&#10;+JlRj2wDsvIIDtJFiKDfMccc06SJOBo6Zl9XQAEFFFCgvQoQvMsy5Jjlfb/99gsa184555wYkGvs&#13;&#10;oq5lWIxHH300Jk6cGExIwRAYP/rRj2rHlm3s3LLgHctQxzZWx1O/U8/XreMb277vKaCAAgoo0BYC&#13;&#10;1GelJaXx/EeT4r0v3okNm5re8NS1sluMOGBkXHL0Vf9aP9qPti0+S/epQHsQaNUAHhNUECg744wz&#13;&#10;UssBF+F1CxfudG095ZRTUjfWGTNmpJb8/NZ4UogbK1zUswzbr7sPAofs//TTT0/L8Ec1u1Hg5mTm&#13;&#10;zJnx1FNPpQDdBRdckG4kmP32F7/4Rcq2Y5w8ts8NygcffBC33HJLHHfccQXdoDR2zL6ngAIKKKBA&#13;&#10;exXI6lWOj3qaDPprrrkmZaNnxzx8+PDUEEam/dNPPx3Tpk1L4+3R4LW9kh+0Y1+NFep3lska6xpb&#13;&#10;1vcUUEABBRRoDwIr1q6IpasWx/pN65p8ON0qu8eq9VuGsWjyyq6ggAIdSmDbCFornF5qiagneJft&#13;&#10;motyMtsoXKgzLh5dVbNgHF1mGrrAZ3kCcWTscUPQ0Fh52TFkwTvWo3vsH//4x7QuNyZk5JF9R1de&#13;&#10;nq+44or4+c9/HrfddlsKRDIZxjPPPFPQAODZufmsgAIKKKBAsQlkQ1Nw3DRkUUczlER+oT5lSAoa&#13;&#10;6viZWefffffd/EUa/Jlus1l9TLZffkZe3ZWyOp763WEs6ur4uwIKKKCAAgoooEBHFWiTAN72MLmI&#13;&#10;J3iWFcbGIXMuC+DRzTW/S222HM9c2DOYNhf/jJXHo5DCDQMz0z7//PNx2GGHpa5B7O/9999PM+3t&#13;&#10;ueeeabw+xr2j6xDZeXT1pSvRl19+WcguXEYBBRRQQIGiFCDAlgXLCNwxe219heWoJ5kpnnqViaIK&#13;&#10;KWToZw1uNJg1VMezLep4HuyD8XMtCiiggAIKKKCAAgp0BoFW7UJL4I1gFxfeXKwPyI2bU18hG44L&#13;&#10;+Kz07Nkz9tlnn9RNleDewoULawfTzpbJnum6w37YBvvIDwRmy9R9ZllmuSX7jhn6rr322jTDHcsx&#13;&#10;Fh/BQIJ22c0Lr++9995pmXnz5m11rLxnUUABBRRQoCMJMHYsdTGFOpNHQ4XGLzLgm1Koq2moIwOf&#13;&#10;oB/XCfUVgoJk9tGwxxi2jG1rUUABBRRQQAEFFFCgMwi0agYeA1z/4z/+Y9x4443xq1/9qnZA7LrQ&#13;&#10;dI9lLDoKLfJ01+nTp0/KeOOmgFnuuHivryxYsCAF47iBIEOgoSyB/HW5UWD229deey2OPPLIND5e&#13;&#10;9j6zz3KjwnFk3Xt4Lxuvh+68jXX1ybbjswIKKKCAAsUqQF3KpBTUfV9//XWqZ+s7FzLnsgAbjV51&#13;&#10;u9nWtw6vUb8eeOCBqWGMYTOyhri6yzPTLY14FI6HTHiLAgoooIACCiiggAKdQaBVA3h0raFL67Jl&#13;&#10;y2LOnDkxa9asbYwJ3tH6/txzz6X3Bg0alMbUoVX++OOPT+szpg6BurpdbOg+S5fXuXPnpoAfM94S&#13;&#10;+GussD+yAseNG5da/8m+y88cIOOAGwtuSPIDdVk3Xs4pf/nG9uV7CiiggAIKFKMAdd3AgQOD4SQI&#13;&#10;sNHIlp8pn50T2ezTp09P9SX15+DBg7O3tvvMJBhkznNtwD7qZuFRB3/00UcpM57us2TGk51vUUAB&#13;&#10;BRRQQAEFFFCgMwi0agCPC20GvqabKhfndFmlJT/LYuOZwNydd94ZTBDBBfrYsWNrZ3g97bTTUos7&#13;&#10;6zz66KPpIj9bl0w5ZoWdOnVq2sbRRx+dsum29yGuXr06Xn755WC222OPPTYFCfPXISOA7DtuKAgs&#13;&#10;0n2HfbIvJr3gnLJuRfnr+bMCCiiggAIdSeCoo45KY8QSWHvhhRdiypQpKVMum1SCOpFs9scffzxl&#13;&#10;0h166KHBIytks9P4RT3Pg+3kd8WlkY7hKdjeI488kupl6nYCd9S7NPzRuEcQj8AgAT+uJywKKKCA&#13;&#10;AgoooIACCnQGgaYNUrODIoxVwwX666+/HtOmTUsX+YxZd9FFF6VuNlzQP/zww2lmV4J3p556aowe&#13;&#10;Pbp2YOshQ4bEWWedFRMmTIgHH3wwZcUxmQQX/IxVd//996cZ7+iyc/LJJ29141DfoZN998UXX8T4&#13;&#10;8eNTV1uy7/K7ybLO0KFDUwYg3X9//etfx5VXXpluJAg+EtC79NJL7cJTH66vKaCAAgp0KAEmeDrj&#13;&#10;jDNSAxzZ7r/85S9TYxv1OsNWvPrqq6luppsr9fV3vvOd2smngKABjHr63nvvTS4MqUGjXpbFTnYf&#13;&#10;df7ixYvjxRdfTAG+MWPGxCGHHJJme3/ooYdSgxuZ/CNHjqydrb5DIXsyCiiggAIKKKCAAgo0INCq&#13;&#10;ATyOgVbzm2++ObWwv/322/Hss8/GxIkT0+ERPONCnoGsTzrppPj7v//7rSaOYCHGz6MLLq3wPFif&#13;&#10;FvxsXbrMXnPNNWkW2WxGu7Txev5D8JBtzJ8/P7hJIFhXt9C6/4Mf/CB+/vOfp+y+yZMnp0XYNjcV&#13;&#10;55xzjl146qL5uwIKKKBAhxOgnj3//PNTnfuHP/whBe9o2GJMWwpDXTDuHcG7m266KcjYyy/U1dS7&#13;&#10;TP5EycaYzV/mkksuSePrEayjK+4bb7xRm6XH9QGzzl588cVx2WWXmf2eD+fPCiiggAIKKKCAAh1e&#13;&#10;oNUDeFzg0731v/23/xaTJk1K2XZ0T6UrDRl6dLc577zz4swzz9wmG45Pg1nnfvazn6UMuyeeeCJ1&#13;&#10;ZaVLDuPmMAEF2XzDhg1L3W8b+/S4kWDsuyeffDL69++fgn4NLU/WHy3+3LCQdUDw7rjjjovvfve7&#13;&#10;cfDBB2+VYdDQNnxdAQUUUECB9ihAYI46juAYATh+b6jQqEWQjfr2qaeeipdeeillsrMOY9KdeOKJ&#13;&#10;qQGNyafqK2yf/VC4Hqi7L+rXW265JQ1pQVdcuuQuXbo0dcmlAZCse7LvqPMtCiiggAIKKKCAAgp0&#13;&#10;JoFWD+BluMwed8UVV6RH9lqhz7TCjxo1Kj0KXafuctw0kCXAWHqFFG4YeFgUUEABBRToSAJ77bVX&#13;&#10;asxqyjkxocVf/dVfpUeh6zE0RiHrUD/TSMbDooACCiiggAIKKKCAAlsEWnUSC9EVUEABBRRQQAEF&#13;&#10;FFBAAQUUUEABBRRQoGkCBvCa5uXSCiiggAIKKKCAAgoooIACCiiggAIKtKqAAbxW5XZnCiiggAIK&#13;&#10;KKCAAgoooIACCiiggAIKNE3AAF7TvFxaAQUUUEABBRRQQAEFFFBAAQUUUECBVhUwgNeq3O5MAQUU&#13;&#10;UEABBRRQQAEFFFBAAQUUUECBpgkYwGual0sroIACCiiggAIKKKCAAgoooIACCijQqgIG8FqV250p&#13;&#10;oIACCiiggAIKKKCAAgoooIACCijQNAEDeE3zcmkFFFBAAQUUUEABBRRQQAEFFFBAAQVaVaC8Vffm&#13;&#10;zhRQQAEFFFBAAQUUUEABBRRQoNMLlJRElOT+w/OOlJqaiM2bN+/IJlxXgaIQMIBXFB+TB6mAAgoo&#13;&#10;oIACCiiggAIKKKBAxxAgaFfVpSKqKstzAbwd6Ri4OapzEbzVq9ZHTY1BvI7x7fAsGhIwgNeQjK8r&#13;&#10;oIACCiiggAIKKKCAAgoooECLC5B5V1FeFp8s+TBmzJ8eazeubfI+SqMkduu5e5x3+IWxtnSDAbwm&#13;&#10;C7pCsQkYwCu2T8zjVUABBRRQQAEFFFBAAQUUUKDIBQjizVs6J1769PlYse6bJp9NaS5zb/++B8X5&#13;&#10;Q8c0eV1XUKAYBQzgFeOn5jEroIACCiiggAIKKKCAAgooUOQCG2s2xpoNq2PN+lVNPhMCeGs3ND1z&#13;&#10;r8k7cgUF2onAjnQ2byen4GEooIACCiiggAIKKKCAAgoooIACCijQcQUM4HXcz9YzU0ABBRRQQAEF&#13;&#10;FFBAAQUUUEABBRToAAIG8DrAh+gpKKCAAgoooIACCiiggAIKKKCAAgp0XAEDeB33s/XMFFBAAQUU&#13;&#10;UEABBRRQQAEFFFBAAQU6gIABvA7wIXoKCiiggAIKKKCAAgoooIACCiiggAIdV8AAXsf9bD0zBRRQ&#13;&#10;QAEFFFBAAQUUUEABBRRQQIEOIGAArwN8iJ6CAgoooIACCiiggAIKKKCAAgoooEDHFTCA13E/W89M&#13;&#10;AQUUUEABBRRQQAEFFFBAAQUUUKADCJS35DksW7Ys5s2bF6tWrWrJzXbabS1evDg2b94cCxcujLlz&#13;&#10;50ZFRUWntfDEFVBAAQUU6OgC8+fPj/Xr13f00/T8FFBAAQUUUEABBZoh0CIBvJqamrTrV155Jdas&#13;&#10;WRNdunRpxqG4Sl2Bjz/+ODZu3BgPPPBAvPbaa1FWVlZ3EX9XQAEFFFBAgQ4isHz58vjyyy+D6yoa&#13;&#10;8CwKKKCAAgoooIACCmQCLRLAyy4yFyxYkC46y8tbZLPZMXba5yVLlqQL+E8++SQWLVoUJSUlndbC&#13;&#10;E1dAAQUUUKCjC6xduzY1hHJdlV1bdfRz9vwUUEABBRRQQAEFChNokUhblhk2ZsyYGDt2bPTu3buw&#13;&#10;vbtUowKPPfZY/N3f/V3ceuutMWLEiKisrGx0ed9UQAEFFFBAgeIV+Pzzz+PHP/5xyrgvLXWY4uL9&#13;&#10;JD1yBRRQQAEFFFCg5QVaJICXHVbfvn3jwAMPDJ4tOy7Qr1+/4AJ+n332iYEDB0ZVVdWOb9QtKKCA&#13;&#10;AgoooEC7FCDrrmvXru3y2DwoBRRQQAEFFFBAgbYVsHm3bf3duwIKKKCAAgoooIACCiiggAIKKKCA&#13;&#10;Ao0KGMBrlMc3FVBAAQUUUEABBRRQQAEFFFBAAQUUaFsBA3ht6+/eFVBAAQUUUEABBRRQQAEFFFBA&#13;&#10;AQUUaFTAAF6jPL6pgAIKKKCAAgoooIACCiiggAIKKKBA2woYwGtbf/eugAIKKKCAAgoooIACCiig&#13;&#10;gAIKKKBAowIG8Brl8U0FFFBAAQUUUEABBRRQQAEFFFBAAQXaVsAAXtv6u3cFFFBAAQUUUEABBRRQ&#13;&#10;QAEFFFBAAQUaFTCA1yiPbyqggAIKKKCAAgoooIACCiiggAIKKNC2Agbw2tbfvSuggAIKKKCAAgoo&#13;&#10;oIACCiiggAIKKNCoQHmj7/qmAgoooIACCiiggAIKKKCAAjtZoKSkJEpz6SU872ipqdkcPCwKKKBA&#13;&#10;RxIwgNeRPk3PRQEFFFBAAQUUUEABBRQoMgGCdl27VkSXLhW5AN6OdxKrrqmOlSvWRXV1TZFJeLgK&#13;&#10;KKBAwwIG8Bq28R0FFFBAAQUUUEABBRRQQIGdLEDSXVlZabzzxZvx0qwXYtW6lc3bY25De/TcM757&#13;&#10;wvdy2XwluQBe8zbjWgoooEB7FDCA1x4/FY9JAQUUUEABBRRQQAEFFOhUAiXx9eolMfPLGbFizbJm&#13;&#10;n/k3fQZEzWa7zzYb0BUVUKDdChjAa7cfjQemgAIKKKCAAgoooIACCnQegepcytym6g2xMfdobtlY&#13;&#10;szG3qgG85vq5ngIKtF+BVg/gffrppzFu3Lh4//33m6Tywx/+MIYNGxYVFRWxevXq+PnPfx6fffZZ&#13;&#10;o9uorKyM0aNHx6WXXrrVcsuXL4+XXnopJk+eHEuWLImePXvGMccck5bdbbfdtlo2/5eJEyfGgw8+&#13;&#10;GCNGjIgxY8ZEY8vmr+fPCiiggAIKtDeB6dOnxwsvvBAff/xxfPPNN7muRqXRt2/fOOyww+K0006L&#13;&#10;/v37R3n5tpcJ69evj5kzZ8a0adPik08+CerUbN3DDz88Ro4cGQMHDmz26W7OZU3MmDEjHRv7Wbly&#13;&#10;ZW5cpK5x0EEHxSmnnBLso1u3bs3evisqoIACCiiggAIKKFCMAtteme/ksyD4xs3CW2+91aQ9rVu3&#13;&#10;Lriop8ydOze48eDGobHSpUuXGD58+FaLLFu2LJ588sm48847Y+HChcGNCEFBbhZ4/O3f/m29gblV&#13;&#10;q1bF/fffn25aLrnkkujevftW2/UXBRRQQAEFikFgw4YN8fvf/z5olKIeJEC2cePGNOsfDV+vvfZa&#13;&#10;TJkyJb7zne/ECSecED169Kg9rcWLF8ejjz4aTz31VMyfPz+oG9keg49XVVWldadOnZoauc4///wU&#13;&#10;2KtduYAfqOcffvjheOihh4IGvxUrVqRjI5D49ttvp8Y3tkvj3B577FHAFl1EAQUUUEABBRRQQIGO&#13;&#10;IdDqAbwBAwbEX//1X8fYsWMbFCR1muDcr3/96xS0O/300+Pggw+uzQT4/PPPY+3atbHLLrvEtdde&#13;&#10;m96rb2NkBBxwwAG1b3FjwA0BgTgyBs4888w4/vjj46uvvooHHnggXnzxxZRhd8MNN9Suk/1A0I9M&#13;&#10;gFNPPTVlJ3CjYlFAAQUUUKCYBAjUUd/dc889sWjRohgyZEiqj/fZZ59Ys2ZNamCbNGlSamSjwY2G&#13;&#10;sOOOOy4I7FHvPvHEE/HHP/4xrXvIIYfEySefHKybZeURvHv11VdTpjwNXWeccUaTeJ577rnaLP3B&#13;&#10;gwfHlVdembb/9ddfx/PPP58a2saPH5+Oh8Y0M/GaxOvCCiiggAIKKKCAAkUs0OoBPIJudFetqal/&#13;&#10;Sm+CbEuXLk0t8LgS8LvxxhtTSzsBOQpdZ7mRoHvPiSeeGEOHDk2v1/0PGQE8spJl/7E+XXBuuumm&#13;&#10;2HfffYOsPJb7v//3/6asguuvv36r9ehmyw0PmXoXXHBB7L777lu9n23fZwUUUEABBdqrAPUr9dkd&#13;&#10;d9yRMu8YluJv/uZvUiMYWXabNm1K9S/14+23354arZ5++ulUT9IY9u677wYBtgULFsRJJ50UV199&#13;&#10;dQoAsi4Nb9THBN3IcP/ggw9qh5zIz+BrzIZMQIap+PDDD1MdTQMdWfSsTxY+x3X33XcHQUKGwBg0&#13;&#10;aFAKLja2Td9TQAEFFFBAAQUUUKCjCGyJiLXi2RAoIxBHd5j6HmQHkCH3yiuvpPcJ3pEhkD8ODxl4&#13;&#10;ZAoMyAX3dt1113q3w/JlZWVbdd+hq8+XX36ZXmddsvpovd9zzz3TTQA3INyYEOjLL4888kjK3PvW&#13;&#10;t76VbhjIRLAooIACCihQTALUr2+++WbMnj07HXYWIGM8V7LKyZijYWzUqFFx7LHHpnHn3njjjVQv&#13;&#10;sgIBPIbA6NevX5yWGyOPDHbGzCNLj3X322+/IGP+rLPOSgE3MulZvtBCvU+mO4HE8847L3XfzbZP&#13;&#10;XU/AkW3vv//+aTmG4mBZiwIKKKCAAgoooIACnUGg1QN4jaFyc8HF+4QJE9KYOgTM6OaaHzCjFf6L&#13;&#10;L75I3XXICCi0ZZ/9EqBjrB4Ce9ysZNl5/N6rV690aNwM0BUoK+yL8Xi4eeCGIlsue99nBRRQQAEF&#13;&#10;ikGAOnDWrFmp0Yu6k66x1H91CxM7MWEEy9DoRWYcdSfdWGngIsh34IEHpnq07rp9+vRJjW68Tn09&#13;&#10;b968uos0+DuTSzG8BV1ymUiDjP38wrUAWXg0vjHpBufCGH4WBRRQQAEFOotAaSnJMDv+6CxenqcC&#13;&#10;HU2g1bvQNgbITQJj6zAmHd1Ur7vuuhQwywJtrEuGHINa0wWXoNo777wTc+bMSd2CeJ9MgkMPPTTd&#13;&#10;QHAjkV+4+CdLgBsRtsHNDDcvBO24aWA/BPaY7S4rf/rTn2J2LluBY+GGhm60FgUUUEABBYpNgPqL&#13;&#10;WVz32muvVIcSIMuvX/PPhwa1bKgLliFznkY1steZPIIAXn2FdVi3qYX6mIw9hsegrqV+r+/Y9t57&#13;&#10;75QBSHdggncECAn4WRRQQAEFFOioAqWlZVFZVhklucBdt25VtRM7Nvd8a3J16Pp1G3P1dXVzN+F6&#13;&#10;CijQRgLtJoBHS/3rr7+eBqnmJuOcc85JQbi6F/C0uLMsNxOMgZO18NMaT+GGhG48zJx39tlnpy6v&#13;&#10;2TbIJuBCn3UZB4/uOkcddVS6CWCSCrrd0rKfBfC4mXj88cdTtgHHQ/DPooACCiigQDEKUMcdffTR&#13;&#10;6UGQrb7sO86LLLuPPvooZd4xxAR1H+syfi3dWAnSZfVqXQey9N577730Mg1ijDNbSKEBj4Y0GtTo&#13;&#10;opvVw3XX5XUy4em2S73P/iydR4DvLV25Cd6SQUqjLdeBXK8xeQrfIxpveY/GXArf1xkzZsTLL7+c&#13;&#10;Zk3u3bt3nJbrAs61It9riwIKKNDeBcpLK6JrRbdYsW55vD3vjVi1dlWzD7l7l+5x5L7Doks5Y9/W&#13;&#10;7HAwsNkH4ooKKNAsgXZz5cKFOINXc/HFxfvll19e781FFsCj9f39999PQT6Ca4xlxzZ4jW64c+fO&#13;&#10;TVl2zGA3cODAhMMFP4NeE7SbPn16/OY3vwlm0eOmgWAeF3UXX3xxujEhGyDLBvzhD3+YLvQautlp&#13;&#10;lrwrKaCAAgoo0EYCDWWTU7cySQQBD7LhqC+pk7NC4K6hupDlWY/1yXgnQJLVv9n6DT1TD2eZewTo&#13;&#10;Gjo+9k8QjweBG8a2tXQOAa4PGcORcZL5fnH9RqYmwTt6S/AawTuu/7hW/Ou//usU4GPc5N/+9rfp&#13;&#10;+0gjL70qmGjllltucVKyzvHV8SwVKHqB0lT3lsfyNcti0gdPxaIVXzX7nPr23DP23bV/7JsbLsOi&#13;&#10;gALFJ9AuAniMOUdrP4NlcwF28sknN3jRn7W2E2xjRljGyKO7DQE8usVy8/DQQw+lllZmzyN7gJsP&#13;&#10;Mgi48GfcPIJ6/MyyZP2RJUB3ILoHnXrqqbWttaxPRh6DZhP8IyuBC8XFixenLD4yC7hBaShToPi+&#13;&#10;Dh6xAgoooEBnFnj77bdTgISx76g7mW02P4DXkA1DU1Cn0hBHAIVsdxrXCh03lompsi671LcNBQnZ&#13;&#10;P8E9HgT82K+l4wtw3TVt2rSU3cl1IIE7Ctd9fGf5vv67f/fv0veODL1//ud/TsvzHaS3BrMv//jH&#13;&#10;P07XhDTy/of/8B/S93XkyJHp+q7jC3qGCijQEQSqazbFynUrYsXa5c0+naqKrrEptx2LAgoUp0C7&#13;&#10;COCROffMM8+klnQCblkWXH2kzHpHCytBNwJuWZdYliVIx9g8BAGXLVuWWmoJCtKdloGvKQzOzQ0J&#13;&#10;22D8PFr9CcCRJcByvE+g7u67704ZfbTgckwsx2y0ZOrRdYNuuATvGE+IB904LAoooIACChSrAHXi&#13;&#10;HXfckepGAmQ0ktFtlgayxgqNcATvyFpnIgqCKzR8nXHGGY2tttV7ZP5lheAdjWwNFepfHqyTBf0a&#13;&#10;WtbXO4YA3zE+c76PBHjJsKMsXbo0TWzGzMQ05lJokKXxlS6zNPK+9tprqUst4yfyvRo6dGi6duQ7&#13;&#10;S5dytldIaeQrWcjq7W4ZzodH3j+9dneMbXVAnclle9/r7P3seWd+Jtk+sufm7ov182sQfm/p73lT&#13;&#10;jjFbNj3nH1hTTrC5621nHzvDJtsl297e9pNJbgVOL/s5W7/Q52w/2fLb22e2XFs9t/fjawuX5n72&#13;&#10;O+NY29OxNHR+bR7Ao6sqATG63HDDwMxzWbCtvoPmYoxHNgZP3Yt8Lvy5IDviiCPSOCkMcE3WXP42&#13;&#10;CfQde+yxMXz48HQDwEVhVhh/h9ZcWmxZh30REKR7xu9+97s0xh7HyP5ZjrH0eP+03HgqbNeigAIK&#13;&#10;KKBAMQlQn9HY9Yc//CFefPHFFCgZNWpUjBkzJk140di5kDnHkBTjx4+P5557LjWIEbi77LLL0rAU&#13;&#10;ja2b/x5jkWX1OceTH9DLX46feZ8H6+TX33WX8/eOI0DjLOMac71FNl0WwKMbNd/B/LEW+V4QRCbT&#13;&#10;jmtMsveYuCW/MFEa28m6bee/19DP5eVlue93ZUNvF9Xr/FurqiKT9c+B86I6gZ10sGVlpSmIUFJS&#13;&#10;HJ8z38nIJVKVlTG0QfMiPMxmyvehooJbQrax7XeioqIs/a3d2d9/jqO8PPcZ5I5pR86J8+C8eN7y&#13;&#10;Pd92tvWW+ApR/3DM23NhGR4cE4/mfFbsi260fETN3UZ2zuyf49nymWevtvxzVVVlo3U5e+Q4tvy7&#13;&#10;2zJZVrNsSmjU4/OOXINMRe76YNvvcHqzjf/DZ1hZWZ7Ot40PpV3tnr8vlO39O2rNg05/W1tzh03c&#13;&#10;V5sH8Bgz58MPP0wzz9LVhgv/QgYVbuyinTFOuFhj0goy57Jut3Vtsj+o2evcMJANeO+996aLvmuu&#13;&#10;uSZdBJLNN2HChHSReMMNN6RuQdw8kKVHd12CfbT2Mr6eRQEFFFBAgWIRILOJrLm77rorZa2T3U72&#13;&#10;3LXXXhsDBgzIXRT/uYGr7jlRX5LdRP3INqhzafS6+uqra7Oh6q7T0O9kwmf74pioYxsqNLQReCFz&#13;&#10;iuO1dHwBAnf1Fa7beHA9l1/4PQsC812q7/385Qv5mW1wo9kRClxbbprb541uWxnzGZfkggFlZcXg&#13;&#10;8q9Bquyrz4fajJKttiUoxPd723PHpDW+/1v8s/PIPWcH18TzYgtsi5IFZdMvLfwfzNjN9v4ubDmv&#13;&#10;LTtPh9WM89qyHtvYss/m2uQTbPlMCZ5s+5nnL9e8n7f8vcz+Dje0ja0+8y0fXEOLNvx6br2MlOuI&#13;&#10;kpKdcT4N777QdzjG7X1XCt1WR1ou/99qezmvLCDcXo6n7nG0eQCPGwBmDuMfHOPa0Y21JQoX9Txo&#13;&#10;neViv5DCWDpkIXAjQjeN03JZdQQTacVdsGBBCgryGl1qKdzkcPPCeCuMv2IArxBll1FAAQUUaA8C&#13;&#10;TAAxZcqUNMA/meo0ojE0BcE7uiQ2Ng4d2UvPP/98Ct6Rgde3b9+07hVXXNGsujCbuIILOSYraCgz&#13;&#10;ipsBGv54kJVF0NDSeQW4ziOQy3cmK2Td8TtDpWTXlnS1zS80zPbv37/R73j+8vy8ceOm3BAr6+u+&#13;&#10;XHS/cxNJ5s2aNevTDJRFdwI78YB79uya+5yrc/cO7X9sTf5Wks1D7KWmOjecQHXDjR6NkVXn1uXv&#13;&#10;6vr1G3PnvbE28J2/DpkxZKSsWrUu/+UW/5mb5m7dusTmXAZVde58mntOHBjrg7Ple17d4sfKBjHp&#13;&#10;2XP7LgRtWJbMMLybc17Jg8yy3GdVnXtuzjYyBL4vfOYbNjT8mWfLNueZvzFkPq5Zsy6db2Pb4DPv&#13;&#10;3j33meeOh3Nq1nnl9ocrhc97y2ff2F7b5r1evbrlrl025NwLi0u0zVG2/l67datKAdj2VL9uydxt&#13;&#10;8zBZgx9Gmx4Z/1i5iKIrKq2rzCjGmHYNFYJ9zDLLhdkBBxyQbjDqa31nuwTueHBhV8gkE7TQckNC&#13;&#10;9h3rcAOTrceA3FwQMpA33Xyzws0Dy3Dj40x4mYrPCiiggALtXYDB/5988sn4f//v/6UGKLLWzzvv&#13;&#10;vBg7dmxqrMqy4eo7D4a9mDhxYprsgq6MjC12/vnnxyWXXJLGhq1vne29RuY8jXgEDdk+9Xd9hde5&#13;&#10;FuCZMWsJ0lg6rwBdZWlUfe+999L3mEAyDaoMb0JDLI2wRx55ZLrO5BqP8YrnzZuXHqeffnq63itU&#13;&#10;L3dpmUr2XOh67XU5zqOjnEtLGBN0yEqxufDVbO4x112v7u+Y8Fr2evacWbXkc7btus/N2ce//nNN&#13;&#10;q2bba852Cl2nsX1k76XnPMtCt73lJPKWbu42/nUTdW2y48vbQ4v8yHa3t+3sfY6pkOXrO7Bs3ey9&#13;&#10;bJvZ7+3huZj/vuxMv8wl+8yy5525z46w7TYN4JHxxoXW/PnzU1dVLrayNMr6cLn4+p//83/Gp59+&#13;&#10;msbXuf766+udHY9g2ldffZWCatxYZBlz9W0ze42bAQY8ZhBvZqI98cQTa4+FTACCglwI5h/fljTd&#13;&#10;kpQp0Fh3n2wfPiuggAIKKNCWAtRlTNT0+OOPxz/90z+lYBgTMl166aWpXiUgkl/P1T1WxhN79NFH&#13;&#10;47777kuZ6QfmJgy46KKL0oPgSXML+2QyqQ8++CAFXwgwcqx1j4VrBh4UxjGjjrd0XgGCvgTo+N4w&#13;&#10;A/KAAQPSNSLfG3pM0MhLb4k333wzHnvssTRWHhmjXBcyXnLWUNt5BT1zBRRQQAEFFCgmAQY7aLPC&#13;&#10;TQSt91ykc5HF5BCNFS7WaZ0noPbWW2+lwF/d7rFkynFxxsUc2yVTj/HpGisE37gh4IaEm5fvfve7&#13;&#10;W3WroGsPwTqyBfP3RxYAY/UweUV+Zl5j+/I9BRRQQAEF2kqA+pOur7/4xS/SGLF0laUx7Dvf+U7K&#13;&#10;gKsbMMs/ThrHmDGeMe9oeCPgxnp0m92R4F22jxEjRqRuvHPmzImPPvooBRqz93jm2KnbacQj+476&#13;&#10;ve7kBPnL+3PHFCBoO2TIkDQ7Mg2rzCrLd5DgMpmhXFt+73vfS7PRcs3IsrfccksKDD/88MOp+zW/&#13;&#10;06uisUzTjqnnWbUXgVyMOTVQ8De3eQ/Wby9n43EooIACCrSWQJtm4DFzGN1TKbSCHnTQQY2eN11s&#13;&#10;Tj755NT1gXHpnn766bQe2QMEAMmi48Kf7IAZM2akizNmmx2Qa5FtrHCxxyy43DDQDYhMwPxChgHb&#13;&#10;Z9t0y6DFl+Ag2XqMq8LsZwT+LAoooIACCrRXARqrqMf+9//+30GGG3XZjTfeGOeee26q42gAq69k&#13;&#10;QQ7qPDL3Zs+enerVyy+/PEaPHp26Ida3bv5NKdtl/4sWLUoPficAxxh2WdCQmeF5jWWox+nuOGzY&#13;&#10;sNRIRmMZ9e+kSZPi888/T9lTLN/Q5AZs39IxBcio45GVbt26pfGTGxpDmSDeyJEj0yNbx2cF2lKA&#13;&#10;WRd3dDB7/m4yrlpsbMszcd8KKKCAAq0t0KYBPAJuZL5xcUVwrpCxbBhjh1lr6e46bty41IWH7q5k&#13;&#10;59Ft9tlnn02TShAQ5KaELhRsv6HCTQdBRDIK6FLBzLPZzUS2DmPz8WCyjX/5l39JNxfciPzpT39K&#13;&#10;M9wycy5BPIsCCiiggALtVYA694EHHkhBPI6R7HSCZGStN1ZYjkDZc889lxrHqCNp2KLOZhKnhgrr&#13;&#10;MK5tliVHBh3dGO+55560yn/+z/85CMKRRUUhi2/MmDEpk4ose4J2TKrBvhhCg+wqxszlmBnqgq6T&#13;&#10;FgUUUKCYBLYM2l8V36xfFms2rMklBDRv8omy0rLoUdYznXruT7JFAQUUUKCTCLRpAI8x8Mhg4+K9&#13;&#10;0O43dJ34q7/6q9RllZuOadOmxeTJk1NGHIE6JqBgcomzzz47DahNF4nGyvLly1OXIIJ/ZBMMHjx4&#13;&#10;m8W5CaE7Bl1myex7/fXX0zJ0neUGYtSoUY7Ds42aLyiggAIKtCcBst6feOKJ2kNiFnUe2yuMPUsD&#13;&#10;18cff1w7uQSZcDwaK9TFN998c5oYg+XIXCfzj1ndKQQUeS2/0PDGdQEZeGT6kS1IQxtBQxrmaKxj&#13;&#10;zD0y/6iDLQoooEAxCfC3jKzmp2Y8FtO/yDVUbKx/wp7tndMuXXrFyIGnxBH7HrW9RX1fAQUUUKAD&#13;&#10;CbRpAI/AHRf4PA8aNKhgVoJs/+k//aeYMmVKysSjSxA3AoyJQ6YcGXEE1uhW0VjJbibIIGAMlauu&#13;&#10;uqrBxel+QXCQQZLJACRYeNRRR8XFF1+cuv5mXYwa3IBvKKCAAgoo0EYCZI2vXbs2Bb22N1xF3UOk&#13;&#10;mytDTVDHNmVdMvQYQzYr3LiSPZdtgzqa1/IL1wOMQ3vEEUekxjkazWhoo/5lzL0zzzwzZe1xTBYF&#13;&#10;FFCgWAWWrVkaC79ZkAvgrW3WKazLZe+tXLeiWeu6kgIKKKBA8Qq0aQCPoN3tt9/eLD1uCuhqw6O5&#13;&#10;hRsHxtuhW2whhbF4eFgUUEABBRQoJgEamfr3779VBl5Tj58hKXakMJbstddemx6NbYe6mRlCeVgU&#13;&#10;UEABBRRQQAEFFFBgi0CbzkLrh6CAAgoooIACCiiggAIKKKCAAgoooIACjQsYwGvcx3cVUEABBRRQ&#13;&#10;QAEFFFBAAQUUUEABBRRoUwEDeG3K784VUEABBRRQQAEFFFBAAQUUUEABBRRoXMAAXuM+vquAAgoo&#13;&#10;oIACCiiggAIKKKCAAgoooECbCrTpJBZteubuXAEFFFBAAQUUUEABBVpcoLS0JHjsaNm8eXPkJtEO&#13;&#10;ni0KKKCAAgp0dgEDeJ39G+D5K6CAAgoooIACCijQQgJlZaWxS6+uUZab/XpHC4G7tes2xNo1Gw3i&#13;&#10;7Sim6yuggAIKFL2AAbyi/wg9AQUUUEABBRRQQAEF2ocAmXfVmzfG7c//v/hqxZfNPqieXXaJUwed&#13;&#10;EUP3GhYluWQ+k/CaTemKCiiggAIdRMAAXgf5ID0NBRRQQAEFFFBAAQXaUoBAG4+azTXx+ZJZ8cXS&#13;&#10;2c0+nF7descR+x7V7PVdUQEFFFBAgY4mYACvo32ino8CCiiggAIKKKCAAm0pkBuyrrqmOvfY1Oyj&#13;&#10;YH3Hvms2nysqoIACCnRAgR0fnKIDonhKCiiggAIKKKCAAgoooIACCiiggAIKtBcBA3jt5ZPwOBRQ&#13;&#10;QAEFFFBAAQUUUEABBRRQQAEFFKhHwABePSi+pIACCiiggAIKKKCAAgoooIACCiigQHsRMIDXXj4J&#13;&#10;j0MBBRRQQAEFFFBAAQUUUEABBRRQQIF6BAzg1YPiSwoooIACCiiggAIKKKCAAgoooIACCrQXAWeh&#13;&#10;bS+fhMehgAIKKKCAAgoooIACCiigwE4WKCkpibKyktxMz83bEetteTRzA83brWsp0OkFDOB1+q+A&#13;&#10;AAoooIACCiiggAIKKKCAAvkCuRhXEOjiuW7hdUppaT1v5i1cWlpa7/p5i7Tqj1XlVbnjKY3KyvIo&#13;&#10;Ly9r9r43x+aorq6JNas35AJ5BvGaDemKCjRRwABeE8FcXAEFFFBAAQUUUEABBRRQoOMKEJ+rqCiL&#13;&#10;qqqKFMSre6YE7nh0796l7ltb/b4lAPivQcDGY31brbezfula0TUqyirig4XvxmeLZsWGTeubvKuy&#13;&#10;0rLYs1e/OOGAk2PD+k0pkJdtJAt2EriMqGk0w6+sjOBmO0DJDt5nBYpAwABeEXxIHqICCiiggAIK&#13;&#10;KKCAAgoooEBrCZSkDLWl6xfHu1+8E2vXr95qx8SdSnIBvJoa+pJu9dZWv+y5695xdP9jtnqtLX8p&#13;&#10;Ky2P0lwG3kdfzYwXPp4cq9evavLhVJV3iSP7D4+RB54c3bpV1ZOBV9LA61vviuBdeXkuiLf1y/6m&#13;&#10;gAKNCBjAawTHtxRQQAEFFFBAAQUUUEABBTqXQArQ5f6zaMVXMXnmxFi6evFWAKW590pzY8hVb8pl&#13;&#10;mW31zta/DN13WAze67CtX2wHv63fuC5WrVuZC+CtbPLRVFduygUBS2JD9fp4ZfZLsXLtN1ttg+w7&#13;&#10;uthuJrjZSNm1W584ZK/BuUgoXZUbWdC3FFCgVsAAXi2FPyiggAIKKKCAAgoooIACCnQEgayba3PO&#13;&#10;hXXJENtYvTEX6FpRT5CKAF5pLoBX3Wg30TW5zL2azTXNOYR2u05OJspz3XDX57rfPvfh07Fg2bza&#13;&#10;YyUQx9h6m3Lj420vgLd/34Oid/c+tev6gwIKbF+gRQN4CxcujJkzZ0bv3r23v2eX2K7AvHnzcmnZ&#13;&#10;NfH5559H3759c4ONVm53HRdQQAEFFFBAgeIUmD17dqxZs6Y4D96jVkABBdqJQJdcF08mVqiqqsyN&#13;&#10;Y9e84NlW3TvNDqv3k8V4ZS64uWLt8tr3UwAvN3bgJgKb26FfncsA3JQLkFoUUKBwgRYJ4BFkokyd&#13;&#10;OjUWLFiQ+2NZVfgRuGSDAnPnzs398dsU48aNi8mTJ+cGSmUwUIsCCiiggAIKdESBlStXpusorquc&#13;&#10;1a8jfsKekwIK7GwBssN6dOmZ201JzFz8bnyzZlkuA67xrpz1HVO3ym6xX5/901vG7+oT8jUFFGgL&#13;&#10;gRYJ4HmRuXM+Ol13jqtbVUABBRRQoD0LWP+350/HY1NAgfYuUFlWlRIfJs98OmYt+iiqazY1+ZD3&#13;&#10;2KVffGvI+dG13MSUJuO5ggIK7DSBFgnglZWVpQP81re+Fddcc0306WNf9pb4xB555JGYPn16XH/9&#13;&#10;9XH88cfbhbYlUN2GAgoooIAC7VTgs88+i1tvvTW4rqL7lkUBBRRQoPkCK9d9E8tXfx2bmhHAY6bV&#13;&#10;9ZvWGcBrPr9rKqDAThBokQBedly77rpr7Lvvvmm8tuw1n5svwLh3XMDvscce0b9/f7smN5/SNRVQ&#13;&#10;QAEFFGj3AuvWrbOub/efkgeogAIKKKCAAgq0jYCDqrWNu3tVQAEFFFBAAQUUUEABBRRQQAEFFFCg&#13;&#10;IAEDeAUxuZACCiiggAIKKKCAAgoooIACCiiggAJtI9CiXWjb5hTcqwIKKKCAAgoooIACCiigQFsJ&#13;&#10;bBm2s/ljdzJskEN/ttWn534VUKBYBAzgFcsn5XEqoIACCiiggAIKKKCAAu1MgOBbRUVZbubXHQvg&#13;&#10;lZbaOaydfbQejgIKtDMBA3jt7APxcBRQQAEFFFBAAQUUUECBYhEoKy+N7j0qY/GqRbGxekOzDruy&#13;&#10;vCrKYlez8Jql50oKKNBZBAzgdZZP2vNUQAEFFFBAAQUUUEABBVpQgG6vJN6tr14fd750e3z5zfxm&#13;&#10;bX3f3vvHuUMvbNa6rqSAAgp0FgEDeJ3lk/Y8FVBAAQUUUEABBRRQQIGdIFBTUxOLVi6Mr5Z/0ayt&#13;&#10;dynvEus3rm3Wuq6kgAIKdBYBBxroLJ+056mAAgoooIACCiiggAIKKKCAAgooUJQCBvCK8mPzoBVQ&#13;&#10;QAEFFFBAAQUUUEABBRRQQAEFOouAAbzO8kl7ngoooIACCiiggAIKKKDANgL1zx7L+HaFlYIXLGxz&#13;&#10;LqWAAgooUK+AY+DVy+KLCiiggAIKKKCAAgoooEDHFyjNzUJRXl4WmzfXbHOyvLfl/YbyPkqirKw0&#13;&#10;Nkf1Nuv6ggIKKKBAywoYwGtZT7emgAIKKKCAAgoooIACCrR7ge6V3aOspDy6dKmILl0rGj3eXrll&#13;&#10;GyolURKr1m+MwjP2GtqSryuggAIKNCZgAK8xHd9TQAEFFFBAAQUUUEABBTqgQFVFl6gsr4xnPnwq&#13;&#10;Xpn1YqxZv3rrs8z1jCX7jsBcdfXmyKXZbVPYxrD9jo0zB4/a5j1fUEABBRRoWQEDeC3r6dYUUEAB&#13;&#10;BRRQQAEFFFBAgaIRWLZqScz7+rNYtW7l1sdcG8AryQXwct1r6wngdansFvv1GbD1ev6mgAIKKLBT&#13;&#10;BAzg7RRWN6qAAgoooIACCiiggAIKtH+BzZs3R0161BkDLxewK8ml323OdZFlfLzcItuUzTW8Xs8b&#13;&#10;2yzpCwoooIACOypgAG9HBV1fAQUUUECBIhKoyd1svfDCC/HUU0/FRx99FKtXr45ddtklBg0aFGed&#13;&#10;dVaMGDEiundveKyjBQsWpPWnTZsWc+bMiQ0bNkTfvn3jqKOOilGjRsXQoUObrcFN4Ouvvx5PP/10&#13;&#10;vPfee7FixYro0aNHDB48OM4+++w4+uijo1u3bs3evisqoEDxCZSUlKZJEkpLmx8kqqnJBahyD4sC&#13;&#10;CiiggALFLGAAr5g/PY9dAQUUUECBJgisWrUqfvGLX8QzzzwTK1euTME3AnqlpaXx6aefxvPPPx9n&#13;&#10;nnlm3HDDDdG/f/+ttkxw7cUXX4y777473n333VizZk1an9fnzZsXM2fOjJdffjkuv/zyuOyyy1LW&#13;&#10;xlYb2M4vbOfOO++MBx54IL744otYv359rstWde2xETD89re/HZdeemnstdde29mabyugQLELVJVX&#13;&#10;RUVZRVRUlOYeXevN/ir0HGty2WMrV6zb0g200JVcTgEFFFBAgXYmYACvnX0gHo4CCiiggAI7Q2Dt&#13;&#10;2rXx+9//Ph5++OEgkHfCCSfE6NGjY++9945ly5bFxIkTU4Dusccei549e8bYsWOjX79+tYfy2muv&#13;&#10;peDdK6+8En369InzzjsvbaOioiIF9J544okUxJswYUJa7+STT65dt5AfHnnkkbj//vvj888/j+OO&#13;&#10;Oy5l3O23337x1VdfBcf09ttvx3333Zcy8K688koz8QpBdRkFiliAyRWYIGHmV+/HtE+fj5V1x2cr&#13;&#10;8Nz69tw9rhj+nTQZQ669YocCgQXu0sUUUEABBRTYKQIG8HYKqxtVQAEFFFCg/QiQZUfX1/Hjx6fM&#13;&#10;uZNOOil+8pOfpEy2ysrK2LRpUxx55JHBz5MnT04Bs5EjR8aee+6ZMuCWLl2asvbo3kr221VXXRXn&#13;&#10;nntu7LrrrinT7vDDD0+BwF/+8pcpk49g3oknnpjWLURh+fLlKfOOLrkEFr///e/HkCFDokuXLinL&#13;&#10;j+69v/vd72LSpEkpS/DQQw8Njs+igAIdVyA392n639erl8SM+e/EstVfN+tk9+mzf1Rvrk4zqTZr&#13;&#10;A66kgAIKKKBAOxEobSfH4WEooIACCiigwE4SoDsqwbclS5akoNpf/MVfxAEHHJDGuiODrmvXrrHP&#13;&#10;PvvE6aefnoJyCxcuTN1iydqj0GWWMeno0nraaael4B3BvaqqqhT022233WLYsGEp+LZu3brUBfbr&#13;&#10;rwu/2Z4yZUrKvGOw9AsvvDCOOOKIlAXIsTEeHwG7M844Ix3zBx98kI6HoKNFAQU6vkBNLvi2YdP6&#13;&#10;Zj82btpg2l3H/5p4hgoooECnEGj1DDxuIhgj56677oqDDjoobrzxxjRI9bPPPpsG02ZMHVr0yQQ4&#13;&#10;//zz08DafBJvvPFGTJ06NQ2YvXHjxthjjz1S6z6Dbffq1WurD4txdBg/56233krdeeh+ww1FeXl5&#13;&#10;6vZzyCGHxLHHHhsHH3xw7Rg97JdBs+nCU1ZWFqecckrqPsS4QPnl/fffT12IuLlhwO6LL7449t13&#13;&#10;3/xF/FkBBRRQQIF2JUBmHRlr//W//tcgsHbMMcfUmx1HfUrQjIw96lqeKQTwZs+eHQMHDkz15+67&#13;&#10;777N+dHd9vrrr49zzjkn1eNMjFFoeemll9KYfAMGDEj7IKCYX6i/ycgj6MjEG5999ll8+eWX24zT&#13;&#10;l7+OPyuggAL5AlzTb5kIo+HJLHJtCLn7gNx/6im524s02yrPFgUUUEABBdpCoNUDeLTeE1BjMGoy&#13;&#10;AQimPf744zFr1qygCw03DLToE7CbPn16/N3f/V0Kqj366KMpeMeg29xQcHHPMgyUTaCPGfAoBAif&#13;&#10;e+651P2HAbnp9kMGAS31VNxsm30zA9+YMWNSFgHrcXPDjQE3BIy/w+P4449PQcYsiMeYQQzeTaCP&#13;&#10;5ek+VDd4yLYsCiiggAIKtCcBGqaYlILGL+rE+mZypX5+880345tvvknZb2TY0YWVepdGMWaEpeGN&#13;&#10;ujKrF2kw48HvLHvggQemB5l0hRbqZ64BqL/ZPuPv1bc+Y/VxTBSuI+bPn28Ar1Bkl1OgEwt0q+we&#13;&#10;ub9UuXuHytzfKSDqj8Dxd7K8vCx3jV//7RF/6zZs3BTr1m50HL1O/H3y1BVQQIG2FKi/hmqlI2I8&#13;&#10;nnvuuSfdHBAMo+WdGwSy8WjtJ0uAQBkZe7T2f+c730nPixYtiieffDIF2RjQmrFxGFCbGwgG1x43&#13;&#10;blwa7JrMOIJ0bJdKme3NmDEjGIib1n4CgbToM0g2rfts53vf+17cdttt6Wblt7/9bfzsZz+rvdFh&#13;&#10;4G/WI5uPWfYY36dHjx6tpOVuFFBAAQUUaL4AQTGCbDyysmHDhlTvzp07N01gwdh1q1evjgsuuCBl&#13;&#10;qVM3UufSwEadSV1MvUddSn1LJhwZ7ATd6OaaNXxl2y/kmYAhdT8BRLL4aGirr/A6jWY04LE8E29Y&#13;&#10;FFBAge0JdK/qEaUlpfH8p8/GV998GdU11dusQpNDaWlJCu1triHct3XpUt4lBvUbHIN3HxrrSzal&#13;&#10;houtl/A3BRRQQAEFdr5AmwbwyGijZf+GG24IZqsjCEdwjK6tt956a7opIDuPLL0f/OAHMXjw4DQW&#13;&#10;DuuxLAG22bkuPbTcM4A2LWMvvvhiytwjKEeQjfF8evfunYJ73GSQWcdYPcx0x3oEClmWwk0Ny5PZ&#13;&#10;99BDD6WBvE899dT41re+lbriPvjggylrkNnxCDiSyVBflsDO/9jcgwIKKKCAAjsuwKy0DA1BRjwT&#13;&#10;SJAN9+1vfzsuvfTSFEyjjiN4R/1JIcg2JTdeHQ1tH3/8ccpyzzLnaWyj/mRmW+rSQutHtp+NZ0e3&#13;&#10;W7rw1leyACSBPLIIs2Oqb1lfU0ABBTKBstLy3N+j0nhn7pvxUW5G203VG7O3/vyci+CVlZWme4ma&#13;&#10;LL/n4gAALcVJREFU6rrhu4juVT2joqwihux5RFqupGTL8AJ/3kBhPxEktCiggAIKKNBcgTYN4BEw&#13;&#10;I/B23nnn1Y51R8v68OHDY//9909BM4J1dJNlzLqsVZ71TssNok2QjS40ZAdkF/K0zpMFwCx2Z555&#13;&#10;ZpoVL8Nh29wcsDzZdHTXIQswK9wcEOz77ne/mwbrJrPgzjvvTN2FeKZLLt13CAwyDhCZCRYFFFBA&#13;&#10;AQWKVYBZXcmmIzBHoX4lu40AWTb+HfUrQToKE2HwYPmzzjorNYDxM+PSkZHHEBbU22TkUW8XUtgX&#13;&#10;DXAU9p91z61vXYJ7PAj4kT1oUUABBQoVWLtxTaxev6reAF7uFqA2gFddTwCvoqwyl5W3ZbiAbt2q&#13;&#10;av9mFbrvbDnuNQjiEcYzlJep+KyAAgooUKhAm0aguMA/7LDDaoN32UFzcU7315kzZ6YutExUQVfa&#13;&#10;/MKYd9lrXPxzc0FW3tlnn50G595rr71qx8rJ1uNmhBsRHuyD3wni5Re62pLxR1faf/iHf0g3Nr/8&#13;&#10;5S9Tt1tuMMhK4HjqGz8ofzv+rIACCiigQHsXYAxZGtEIhpGhThY7Q0UQhLv22mtTfcp7WYYcgTom&#13;&#10;cLroootSd1m61FKXMkYeDW/jx49PQ1jQwEb9zgyy2ytZ8I7lqIO5wW2oENzjfdbJX6+h5X1dAQUU&#13;&#10;aAkBsu+6VHSNJasXxvQv3o4161c3a7N79OoXR+17dLPWdSUFFFBAAQXaNIBHRl02IHXdj4JsOQqB&#13;&#10;MrLm6l7QE4DLWum5eeBCnmXpfsuDMXzoXstssXTP4cGEFosXL05dZ7khYf+sW7dwA0EgkCyDxx57&#13;&#10;LHWlZTlec+KKulr+roACCihQrAIE4giyEaAjI536k8maCOLRyEZjWH79S5Y7Q0uMGjVqq8Y31qNe&#13;&#10;ZiIohqh47733UtY6M8pvr9AYl+2DbL7GAnO8T31M/U9dbVFAAQVaQ4Ax9Pibs3jVopg8c+L/b+++&#13;&#10;g6wq7z+Of3fv9kaRpQsLoSM9oCAmQBQMolgoxpg4Kc6kOZlkkpj2h5MhyWSiJpM6MZIfkGiMkRIV&#13;&#10;pEgHA4REIFSRXqUv7ALbf+fz4CFb7i577xbunn0/znXZe8859zyv0/Z8z/d5HjuTdzqqr+3faZD1&#13;&#10;ats7qnmZCQEEEEAAgZsawNOF8EaZbH6WXeVN5f+xX/l9Be7Un4+Cb2ryqn59/A6y9Zma5yg46M8f&#13;&#10;7kZBn6mTbvUDpBFn/ea5o0aNch14c9NQWZ3fEUAAAQSaooA/krq6hNAIsuojdu/eve7apyCesvMU&#13;&#10;mPO7jMjJyQmbOa+6awAKNZudN2+e699WfeTVJoCnvwP8a7L6wQ33YM23Vba9XnqwV93fB/60/EQA&#13;&#10;AQTqW6C4pNjyCi7apSsXolq0MvdKy6omD0S1MGZCAAEEEGh2Ajc1gFffT9D1h//q1avdzYOe/mv5&#13;&#10;nTp1ci/1tacbE2UTKBNvzpw5NW5sBfZ2795d4UZi69at9rGPfcxlK/g3GzUuhA8RQAABBBBoQgIK&#13;&#10;6A0ZMsQ2btzo+phVFruCdnr4paJ+Yv2gX+VqKatdXVloWgXZajtKbMuWLV0wTtdVPXDTvOGKrst6&#13;&#10;oKZuM/QgjlHgwynxHgIIIIAAAggggEBQBW5qAK++UZU1oMEpNBJer169bNy4cW7kWgXtFLzTjYdu&#13;&#10;LNauXWuzZs2q9uv19F+j07700kuujzxlECiYt2zZMhs4cKCpzyA9/acggAACCCDQFATUbYSy09VM&#13;&#10;VhlvGiW2uqIAnbLuVNRPrIJyfrBMy6kpwKYgm14KxvnLqO57/Pe1bPVre+TIEdcEt3LftP50yqJX&#13;&#10;dxhaB62j1ouCAAIIIIAAAggggEBzEQhUAG/Lli2u6Y+yADQCrUaTrRxo042BMvD0BD9c8xvdeJw9&#13;&#10;e9ZefPFFdzOhwTS+8IUv2CuvvGKbN292HXSrmZEyFMLN31x2HOqJAAIIINB0BJShri4h3n77bVPG&#13;&#10;2+23315tFxbKutO1Ut1FqB88NY1Vf7V6AKY+7vS5H6QrL6DvUD+z+qmHZh07diz/cbX/VrBPg0fp&#13;&#10;QZm6vlAWXrjla6CMkydPuuVofWq7/Gq/mA8QQAABBBBAAAEEEGhCAvFNaF1vuKpqruP3c6ebBz9j&#13;&#10;wJ9RmXWHDx+2DRs2mN9RduW+dnTTsmjRIlu5cqXLHpg2bZrrsFvBQGXyaQQ+ZfnpJkY3GBQEEEAA&#13;&#10;AQRiXUBdSuiBlq6BCpSpf7vK1z/VQQEyPaxSppvfBYWy3fr27esCecqSU3cSp06dqlBlXQ+V3bdp&#13;&#10;0yZ3bdQ1uE+fPhWmqemXkSNHumChlq8uMC5dulRhcl2b9b379u1zmXc9evRwWXsVJuIXBBBAAAEE&#13;&#10;EEAAAQQCLBCoAJ5uTtQvjv7w37lzpwu26d/KttNgFvrjX8G3VatWuU2qGw41xfGLRuHTjcPs2bNd&#13;&#10;gG/YsGH28MMPu9FqR48e7ZrkarS+JUuWuGa4yhKgIIAAAgggEOsCyp7TdUxBOTWBnTlzputuws+Y&#13;&#10;07VSg05oBNn//Oc/LginTPauXbu65rC6HqoLCZU1a9a4Edr3799veXl57qXMucWLF7tro7qrUIbf&#13;&#10;rbfeep1F11dNs3z5cjeyuzLhyz8EGzp0qOv6Qtl4uk7rO5Tpp+u3suL14E3dWChIqG4ttD61baJ7&#13;&#10;fSX4BwIIIIAAAggggAACTVggUE1oNVBFz549XbBuxYoVLhtPf+irSa1uUhTA2759u7sZURMi3VD4&#13;&#10;T/mViaCbBQ1uoRsEZQ88+eSTrt88vy+f6dOnuz6E1FR37ty5luN17K0R97R8CgIIIIAAArEqoFFk&#13;&#10;dX187LHH3HVOQbpnn33WxowZ4zLrFCjTNXLdunXu2qiMOI1Aq8xzlW7dutmECRPcdVLTqY9YZcMp&#13;&#10;M09F/etpXmXKabCnyZMnu4Gk3Ife//SwTAG4l19+2b3/3HPPua4o/FHd1Z/dI4884oJ1WpYCjMp4&#13;&#10;V8BRATz1XavMwS5dutjdd9/tmtz6y+YnAggggAACCCCAAALNQSBQATxlB+iGQzcKetKvm4W33nrL&#13;&#10;3SwoyKZmQP379zf1YadmROvXr3fBOo1qpya1ml7ZAerb7v777zfdwKjZkV80n25K1Hx2165dtnDh&#13;&#10;Qnfjoxub8tP50/MTAQQQQACBWBFQFp4CeMrA07VO1zL196qHWbqGKcNcg0kMGDDATacmsH6ATQ+y&#13;&#10;FJhTef31112Wu7LRlS2nooExNK+mmTp1qrvOug8+/J8ekilbT01v9V3ls9/96TTwlJru6rqt4KAe&#13;&#10;qGk6BR/VF58Gp3rwwQddNryy7SkIIIAAAggggAACCDQngUYP4OlmQE/0R40a5YJf4UaR0zT6Q13T&#13;&#10;qCmO/ngPV5Rxp2kVWNONiQJvkyZNck1+FJxT8x71iaf59T1a5ogRIyw7O9s1o9WNgZ7uqymsplHQ&#13;&#10;74477nA3MZ///OfDBuUUINRyNeKtbkbU756aGBHAC7eFeA8BBBBAIJYEFGj70pe+5K51ymo7cOCA&#13;&#10;u5bpIZcGhdAATboOKktdQbvyRU1W1axWmXwbN250Ge3Kbtf1T9d1PURT01kNMFG56BqrrHVd1zV9&#13;&#10;uOVrGgX/+vXr5/ro03X24sWL7vquedUEWA/hVAcKAggggAACCCCAAALNTSB8ZKwBFXSTMMZrsqNX&#13;&#10;dUWBODVf1aum8p3vfKfKx7rBUF86etVU1FRHr/JlxowZ5X8N+29lKDz99NNhP+NNBBBAAAEEYl1A&#13;&#10;gTkF6vSKpqgZq14KttW26CGbpr/RPFo3PZzTi4IAAjdHwDsM61A0c50WUIfvZlYEEEAAAQSCLdDo&#13;&#10;Abxgc1I7BBBAAAEEEEAAAQSapkBCQrzXuiW+SgZuJLW51vS+mDheJGhMiwACdRbQQ8BrrQfK6rQs&#13;&#10;b5xLCgIxK0AAL2Y3DSuGAAIIIIAAAggggEDjCMTHx1lqapIV2VW7XHjZSstKIv7iuLh4S41LtSTv&#13;&#10;P/LwIuZjBgQQiFggzkLxISvz/ktMTPC66Yj8vFX+KxW8Kykpda/y7/NvBGJFgABerGwJ1gMBBBBA&#13;&#10;AAEEEEAAgZskoKaz6qPynb1rbc17Kyy/IC/iNUlKSLZhObfbAwMfinheZkAAAQQiFVDGXWZKlmmw&#13;&#10;rKK4y1YUXxTpIq5PH+89gEhJ9B5AlCba5fxCK6tDKl4dZr2+PvwDgXACBPDCqfAeAggggAACCCCA&#13;&#10;AALNUODilVw7mXvM8q5ejLj2yYkpduFyr4jnYwYEEEAgGgFl+qYmpZmCb//3zgt25NwhL/BWGs2i&#13;&#10;XCBwbJ97bHT3cd7gmKUuKBjVgryZSkvLvCw+Ly+wUiRPD0oqvRXtVzBfMxUggNdMNzzVRgABBBBA&#13;&#10;AAEEEEAAAQQQQCAIAqcunrAT5w97zf+jC+BlZ7a3wmIv885rhhufXGpxUS4nFJ9giaFEu5Jf5IKA&#13;&#10;CtgpU1D9iyYkhCKiLvEyC0u9QCAFAV+AAJ4vwU8EEEAAAQQQQAABBBBAAAEEEGh2Agq6qRuA3Sd3&#13;&#10;2D+2zLXz+eeiMvhI29726RGftbTUdC+YqBzBMisuK7RQknmv+FouU337xVupNx5QXl6By+ir5YxM&#13;&#10;FnABAngB38BUDwEEEEAAAQQQQAABBBBAAAEEbixwuTDfTlw4Ymcvnb7xxGGmaJvZTil39td/zbHd&#13;&#10;J3ZYUYkXvPOy70q9VLwyr2ltbZrQqlnwiJyR9sn+k7UoCgLXBQjgXafgHwgggAACCCCAAAIIIIAA&#13;&#10;AggggEDdBE5f+sCOnjvoBfAKLJTgBfC84F1tm8OmJWfY+bb0J1q3LRDMuQngBXO7UisEEEAAAQQQ&#13;&#10;QACBJiCgvpHi4+PqlGWhjA51lq4bRAoCCCCAQAwKcHqOwY3S9FaJAF7T22asMQIIIIAAAggggEAA&#13;&#10;BBS8y8hMtqTEBNfJebRVUgCvqLjY8i5dJYgXLSLzIYAAAjEmoOazoVDIuz5ENzCHqqMHO3rAo+sE&#13;&#10;pekLEMBr+tuQGiCAAAIIIIAAAgg0QQGvj3J3c7Z4x5u27egWKyi+GnEtkrye0Xu372eTB035MAjI&#13;&#10;XVrEiMyAAAIIxJCABtRISUx12dlZWal1Cr5pVN4rlwutuLgk6hoq+OcHAqNeCDPWiwABvHphZCEI&#13;&#10;IIAAAggggAACCEQq4DWd9WY5mXvc3v9gl13xOk+PtCQnplhmSpabTR2l11SUzXEto+PadOUzMjSv&#13;&#10;MgIpCCCAAAI3VyAhPsEF8I7lHrU3t823c3lno1qhjq1utXv7T7J2GljDXW2ie8Cja8W1LO8Cl80X&#13;&#10;1cowU70IEMCrF0YWggACCCCAAAIIIIBAdAIlXoZEcWmxe0W6hCTvxio5IdkF5jIzlalR8w1avJf2&#13;&#10;l5GRUiWj41pw71pffITxIt0KTI8AAgjUp4DXN6p3UtaIuO+d3GWnL56IauFew1krKS2y5XuW2s7j&#13;&#10;/7WCosizvBO9LO+e7Xp7I+Le7zICS0pqvsZEtaLMVGsBAni1pmJCBBBAAAEEEEAAAQRiSyDkBeRS&#13;&#10;k9Is92quvb51rp3NO1PtCiowFwrFuaZQlce76Niik93Va8y1eYngVWvIBwgggEBjCZS5hztF3ki2&#13;&#10;RVF9ZWlpiRfCMzt27rDtOLbFBQQjXVByQoolJSR5s3FhiNSuIaYngNcQqiwTAQQQQAABBBBAAIFG&#13;&#10;EVCmRrwVev3n7Ti+zU6cP1LttyrLLiEhZCUlpVamjs3LTXmpXR8b3GVYuXf4JwIIIIBAEASU4V1Y&#13;&#10;XOg1gy2MuDq6vhSXFEc8HzM0jAABvIZxZakIIIAAAggggAACCDSagJrOFhUXeDdpBdV+pwJ4JRay&#13;&#10;Ui+Apw7Jyxfd2Cnbg4IAAggggAACsSlQc0+3sbnOrBUCCCCAAAIIIIAAAggggAACCCCAAALNRoAA&#13;&#10;XrPZ1FQUAQQQQAABBBBAAAEEEEAAAQQQQKApCtCEtiluNdYZAQQQQAABBBBA4IYCalZ66dIle+21&#13;&#10;12zfvn1u+oEDB9rEiRMtMzPzhvMzAQIIIIAAAgggECsCBPBiZUuwHggggAACCCCAAAL1KlBUVGSz&#13;&#10;Zs2yAwcO2J133mlXr161lStXWlpamo0bN87S09Pr9ftYGAIIIIAAAghUL6C+WOO8//k/NWV8fGQj&#13;&#10;3HrP5rw+W/Wq2Jdr9d8anE/qNYB34cIFO3r0qF2+fDk4QjexJmfOnHE75alTp+zIkSOWlKThmykI&#13;&#10;IIAAAgggEESB48ePW0FB9QMQBLHODVmn0tJS099Qc+fOte9///s2duxYU0BPGXmLFy+2oUOH1jqA&#13;&#10;599sNNT6ZqVkWXZWO7taeCXir8hIybSM1CwLxSfYLRnZNY8W6N0jhRLi3SAW7r6n3L1Pq4w2lpiQ&#13;&#10;bOnJmdYms52lJkYe3Ezy5s9KaeHdmMW7dSkouhpxffwZWnt1SUlM9eoV79YnMRTd38Et01qZd6to&#13;&#10;rdJaW9us9uF95BKKczeEbnCPci5an1sy21paUrqpfm0y2npLi64Xolbprb36hKxFaku3vQuKojve&#13;&#10;M73tre2e4G3zNp5TSUmJzxbRz9bpt1hiKNHbfzIt29vmqmOF4rnoxtoNflKiu+UKn7pfkhNTLCv1&#13;&#10;2jZvk55thVHWqbW3/2lZacnpbl2SE1Kqfllt3vHW2d/mrT3vbG+bl5RG7nNLZralJaa5dWrjbf/4&#13;&#10;uND/vt37DpnEh+KtpNgb+CWMiz9xS21zb96W2uaZ7WscZMafp/JP1Sc9JcPbVknesdC2TkGLVh9u&#13;&#10;88wPzznpBRmVv+6Gv6cmpZnmj9ex6e1/FUY29VwSvHNM8Q1c9CU65+iYSvf2O51zkhNSb/jdlScI&#13;&#10;ha4dT3r/lvQ2ll+QF7WPzjmqW8qHx3koLrpQSUvvXBPyzoEtU1u5/a+opNCdX3RuqXzerVwf/3dt&#13;&#10;p7TkD7e5d86paR/z5wn3U8vReSLLO2dEe43RNmqR1tItXueDsjJvI0dZdC1NTAp515qQdwzFuVHR&#13;&#10;tahIA3iap8S7xl+5rMGXajgANWEERcd1rJfo9spKtUpJSTG9li9f7p5wJicnV5qCX6MROHTokPtD&#13;&#10;c+bMmfbGG2+4k2Q0y2EeBBBAAAEEEIh9AQWWFMRLTU31/qitlz/RYr/SDbiGCuAdPHjQ8vPzXfad&#13;&#10;HoTqNXLkSFuwYIHl5uZahw4davX3VWJiyAv2RRlQqKGOuoHRTfCIbiOtW/ZHvBuS4hqmDv9RYnyS&#13;&#10;C0xlegGdSYMesiuFNT9Ij9MNmBtstuJNj27I23o30bp5zdZNeWlR+C+s4d14LziV7d1sKih034DJ&#13;&#10;ll+YV8PUNX+kYFLnVl280XJL7KGh06IKfOgbWns39VqfcX3H27Cc272bvfAj7WpbqIS7GVQgsWOL&#13;&#10;Tl6AIcUeGDzFCoqjC0zqxj7Duykf2eMu692hb1SBJa2jtnm7Fh1cIHDSwIftSlHN21zzhCuZXrBV&#13;&#10;AclBnYdau8wOVhxmm9fkomUqcKxtnuztNxMHTrbLhfnhvuqG7ylw3KllZxcQSveCx4WlhTecJ/wE&#13;&#10;cS6Qo0DpJ/rea8O7jap2m4ef/9q7KV7wTuujfWfy4KlhtrkX2PTiuGWVRnOuvMxWaV4gxtuX7+w5&#13;&#10;xvp2GuD258rT3Oh3BVDaZ3X0tncLu3/Qw3a1KPJAv/8dWSkt3TExpMtHraNXv3Db3J+2up/a5jpX&#13;&#10;pHrHxX0DH6yyzas7x1ReXoa3zTu27OQF11tZZnIL75wT+TbXwwIFEbWfTrht0rUAXpTRrlS3zW91&#13;&#10;5+QHh0wLs80r1yD879rmOmd8rNdYG9B5sJWWlbj1c2fcWgabdK5p36Kj55LpnXMeiXqbt/CCiAoe&#13;&#10;D88ZaTltorvG6Lze2quTgmxpaclhz5HhJcK/qwCvgt96sOKXkPd7pEXn6vgGiLhFsy6Rrntdpo/z&#13;&#10;Kl7x6h3F0pRxN3/+fNuyZYsLOEWxCGapRkBP1PSHnX/xrGYy3kYAAQQQQACBAAioSeeUKVPstttu&#13;&#10;s8TExADU6OZVobCw0BYtWmS//OUvbcWKFe7vKa2NHpA+8cQT9vOf/9yGDBlCsPTmbSK+GQEEEEAA&#13;&#10;AQQiEKiXx7vqR+Shhx6y8ePHe+mykT85jGB9m92kCuApNZiCAAIIIIAAAsEXUCsGDa5A8K7+tnU9&#13;&#10;PKuuv5VhSQgggAACCCCAQJQC9RLA03criKcXBQEEEEAAAQQQQACBmy2gFgzZ2dmWl5fn+mfOyLjW&#13;&#10;19PZs2dNgVL9zkPSm72V+H4EEEAAAQQQqK1A5I2Na7tkpkMAAQQQQAABBBBA4CYJKICXk5PjMhpX&#13;&#10;rVrlRqBVMG/dunXWvXt3y8rKoouSm7Rt+FoEEEAAAQQQiFyg3jLwIv9q5kAAAQQQQAABBBBAoGEE&#13;&#10;FMBr27atTZs2zQ20dv78eVO/eHv27LGJEyday5bXRtVrmG9nqQgggAACCCCAQP0K1MsgFvW7SiwN&#13;&#10;AQQQQAABBBBAAIG6C6j/O43uu3DhQjtw4IBboAYIGTdunGtCW/dvYAkIIIAAAggggEDjCBDAaxxn&#13;&#10;vgUBBBBAAAEEEEAAAQQQQAABBBBAAIGoBOgDLyo2ZkIAAQQQQAABBBBAAAEEEEAAAQQQQKBxBAjg&#13;&#10;NY4z34IAAggggAACCCCAAAIIIIAAAggggEBUAgTwomJjJgQQQAABBBBAAAEEEEAAAQQQQAABBBpH&#13;&#10;gFFoG8eZb0EAAQQQQAABBBBA4KYJXLhwwQ4dOmSlpaXX1yEzM9M6depkqamp199rLv8oKSmxw4cP&#13;&#10;W3p6urVu3doSEhKsoKDATp8+bRqxWAOgyEcjGWua5lC0b3zwwQcmm+zsbEtOTra8vDw7fvy45efn&#13;&#10;XydISUmxDh06BH4k5+LiYtNxo31CI1gnJiZaq1at3D4RFxfnBsiRjfYbfda+fXu75ZZbrjsF9R/a&#13;&#10;T7RfnDx50q5cuWIa8VvHSufOnd1xdPToUTtz5ow7hnwDHUd6ySnIRS4nTpywy5cvu2pmZWW5Y0XH&#13;&#10;zNWrV93xdfHiRWejkdB1nDWH86/2k1OnTpnqrv1H51TtD9pvNNBUeTPByaRjx44mP0pFAQJ4FT34&#13;&#10;DQEEEEAAAQQQQACBwAmsXbvWfvOb31iLFi2u30T369fPPvOZz1iXLl0CV9+aKqQb6f3799svfvEL&#13;&#10;GzVqlE2ePNkFo3bt2mWLFi2yPXv2uCCWbiA/+clP2p133mlJSUk1LbLJf6YAlQIvc+bMcUGYJ554&#13;&#10;wm699Vb773//azNnznQ337rZVlGgavr06TZixIgmX+/qKqAAroJzS5YssX/9618u+KKAZs+ePe3h&#13;&#10;hx92gbq33nrLVqxY4YI12j+GDx9un/vc5ywtLa26xQbifQWpli1bZm+//bYL7IZCIWvTpo07l2iU&#13;&#10;7xdffNE2b97sRvrWZyoTJ050x5KC5UEtCvguXbrUVq1a5R4CKMirAJ2OFbls27bNnV8OHjzoglg5&#13;&#10;OTl2//3329ChQ6+fk4NoowcCmzZtcvvLkSNH3LlVwct77rnHxowZ4/aVP//5z3bu3Lnro8N37drV&#13;&#10;pk6dakOGDAkiSZ3qRACvTnzMjAACCCCAAAIIIIBA7Avs3r3bBaueeuopl3EW+2vcMGuoTLJ///vf&#13;&#10;9tprr9m7775rw4YNc1+Um5tr8+bNc9lEP/zhD12GyEsvveQCFQpk9ejRo2FWKAaWquyYnTt32ptv&#13;&#10;vukCUgpY+kU31brZ/trXvmaDBw/23w78TwVjFHRQIOrxxx93wUoFeGfPnm2zZs1yAamXX37ZvvGN&#13;&#10;b9jo0aPdvvSDH/zABWruuusutx8FEUnBGGXy/uUvf7HPfvazdt9995mOnZ/97Gf23HPP2QsvvGA6&#13;&#10;1ygArM+CHswsv42VdadziAJPd999twvsPvPMMy6opwCvzicKTP34xz92GXh//OMfbfny5S5DL8gP&#13;&#10;UfTAZOXKlS7b+8tf/rLbJ/70pz/ZmjVrXN2V4aqHJd/61resf//+5Un5dxgB+sALg8JbCCCAAAII&#13;&#10;IIAAAggESUA31Wrep6ZtyrTymwUq06g5FQXt5s6d67Lq1OTPL/JR8y4F9JRlpRtKZeepeeCWLVv8&#13;&#10;yQL5c+/evS54pyyq8kG6oqIiO3v2rGsuqSbG2m/UxLZ8c9pAgniVUtBBGYfKElKATk0g1dxc+8aO&#13;&#10;HTtcwE77zyc+8QnX1FiZQmPHjrUFCxaYgn9BLQrg6aUgpTJXFZhSs2IZaT9Sdp6apivTV00mjx07&#13;&#10;5rLRgmzib2s191QA84EHHnDnEnkoqKfjSucXZbmOHDnSZbYqYCczeemzIBc1l/3e975nTz75pDuO&#13;&#10;lP2sBwM6vnRc6Zqk403FP8f4TZCD7BJt3cjAi1aO+RBAAAEEEEAAAQQQaAICunnWTbWCMOvXr3d9&#13;&#10;dikT5NFHH7VBgwa5m6gmUI16WcUBAwa4po4KPCxevPj6MhXQVBPJ8n0uKQihAJ4+C3Lp3r27ffvb&#13;&#10;33b7wfPPP++Cdqqv+n/TzbX2nd/97neuzzM1CVSgSkGKIGdXKbgwYcKE65tdx5CCC2peraaPcikf&#13;&#10;ANZ+oqCMmtsGOSiu40ZBXj/Qq7pqP1GGlZqCqnmoipqiK8NMzUgHDhzozjXdunUzv0mtmyiA//OP&#13;&#10;iRkzZrisVgXvdM7RfqNzS/n+NNWcWEFy9bkZ9KJzq4oyN5Xpq8Cdrj/6qWDe+++/b7/61a/cuVb9&#13;&#10;ayqD8d57720W/QNGuu0J4EUqxvQIIIAAAggggAACCDQhAWWW6Sb6jjvucBlDyqBRQOYPf/iDffOb&#13;&#10;33TN/ppQdeq0qgrKhSvKjlGwoXyAwf+3brKDXDIyMsJWT/uJAnYKZKmvLgUc1ORPzY81GMEjjzwS&#13;&#10;dr6gvantr+azf/3rX10WlZqHKghReV9ScMvPJAqaQbj6aDACBTIVqJPPb3/7WxfM03lG/QQqK1GD&#13;&#10;E/zkJz9xduofsHzQM9wyg/Ke+tfU4Azqd1R9Air7WecTBXr9ogcqCoA2h+xEv85qQqum1/Pnz3d9&#13;&#10;4il4qYCdgnXqJ1HnIgV/lcmq40nNsCkVBQjgVfTgNwQQQAABBBBAAAEEAiWgPsx++tOfuqCLglQq&#13;&#10;jz32mMu6UpPIPn36uOy8QFU6wsooQ0QBifI30/6//eyRCBfZ5CfXKJGf+tSnKgQ2b7/9dpcto0yz&#13;&#10;oAfwFFxRQG7jxo1ucA81FVX/iArCKLig0Wf9omnVl2D5DCv/syD+1LGhbDv1e6emsnogoH4iFfRV&#13;&#10;4E7BKRW9p2zNN954w2WaBTmAp/OH9glllWn/UNBO51n17abAlM4j8vGLAsP+vuS/F8SfclFdtU8o&#13;&#10;8K/r0fjx412Goo4ZBcSVuegHN9V1gfpZVNcFBPCq7hH/CwFX/Yx3EEAAAQQQQAABBBBAoIkLqHmS&#13;&#10;brDV2bxf/Iwz3VD5N07+Z83xZ7t27Vx2lZoDKhijl5p2KVChQFZzLGoyqpFWNZiDPFQUgNBLQYqg&#13;&#10;F2VQKVNITfvUDPKZZ55xGWSqu0biVZBBwQkVmahvL/WRF/TjSecODe7x9a9/3QWllGHmD/KigQn+&#13;&#10;/ve/X+8nUfuNgloKaAXdRSM2f/rTn3ajF/vHi6yUeafApc6/6vNOn+mlpvkKagV5ZF4dGzounn76&#13;&#10;aVvljc7rBzD9hyPK0NTIveqb1DfTZzqutM9QqgoQwKtqwjsIIIAAAggggAACCARGQE391CRpljd6&#13;&#10;poJSypjRv9UnlQZrCPqNdW02pEY/lNPatWtt27Ztrt833XAqc8Tv76s2ywnaNLqxnjNnjsu6U3Bz&#13;&#10;3bp1tnXrVhs3blzQqlqhPgo6qY/Ef/zjHzZlyhQXrFK/eCrqy0yDnahvQI06qg73laWnQIQGdvCb&#13;&#10;XldYYEB+UQBGzWV/9KMfuYEslIGnzES/KAjz61//2o0wquwqDdAgo9tuuy3wgXAFMXW+UJNiBeeU&#13;&#10;3azRVvW+mogqA0/7iB6o7Nu3zzVHT01Ntd69e/t8gfyp4KWCccrC3L59u+tj8/XXX3cZqzrvKptX&#13;&#10;IzofOHDAfbZ69Wrno0E+KFUF4ryDrHkNPVXVgHcQQAABBBBAAAEEEAisgP7cVxbVzJkz3Q21mtGO&#13;&#10;GDHCvvjFL7qbyyAHHGraqOqTS01Cp02b5rJglFGl7CH186YAzvDhw11H6wrg+U2Pa1peED579tln&#13;&#10;3U30V77yFZc1pM73X331VRfYlImCEfJSE7ggB34VpNKIosuWLXMd6ftNQrWNFXRQVp4GhFH2mTIV&#13;&#10;NVjB448/7vp+C/LxpD7vFPxXYErNHpXBW77o2FH/gDqOjh8/7pqOKnilptjKcg36caTj5fe//717&#13;&#10;CKB9RqPOqs+3HG/gEwWoNIjDO++84zLRNJLv9OnTXRcGQXdRsFt9SCpDU+cRBXSnTp1qH/3oR90A&#13;&#10;HzrHbNiwwQVA+/bt684xY8aMCfQ5pvxxE8m/CeBFosW0CCCAAAIIIIAAAgg0QQE1S9KNk9+ESTeX&#13;&#10;agoY5CDMjTZTfn6+a8Km7BDdQKvZlpq8KYtGQU8ZKWsmyAGZykbq800O/r6h/cU30bSykFflwE3l&#13;&#10;5TT131VvHS/aFyoX7RcKXmka30v7j/aVoDf703EhF73CFWUnykz7jPYjuWhfkU3Qg1TyUJ21T/hN&#13;&#10;RP266zyrz8rvU/pM+0tzOL+o7v55xD+3qu46lsKdY7S/6DNKVQECeFVNeAcBBBBAAAEEEEAAAQQQ&#13;&#10;QAABBBBAAIGYEaAPvJjZFKwIAggggAACCCCAAAIIIIAAAggggAACVQUI4FU14R0EEEAAAQQQQAAB&#13;&#10;BBBAAAEEEEAAAQRiRoAAXsxsClYEAQQQQAABBBBAAAEEEEAAAQQQQACBqgIE8Kqa8A4CCCCAAAII&#13;&#10;IIAAAggggAACCCCAAAIxI0AAL2Y2BSuCAAIIIIAAAggggAACCCCAAAIIIIBAVQECeFVNeAcBBBBA&#13;&#10;AAEEEEAAAQQQQAABBBBAAIGYESCAFzObghVBAAEEEEAAAQQQQAABBBBoKgIlJSV25syZprK6rCcC&#13;&#10;CDRxAQJ4TXwDsvoIIIAAAggggAACCCCAAALXBM6dO2ff/e537ciRI1ZaWtpgLFeuXLFVq1bZ3/72&#13;&#10;N/cdCubNmDHD/vnPf1pxcXGDfS8LRgCB5itAAK/5bntqjgACCCCAAAIIIIAAAggESkCBtSVLllhu&#13;&#10;bq6VlZU1WN0KCgpsx44dtmvXLvcdChauXLmywQOHDVYhFowAAjEvkBDza8gKIoAAAggggAACCCCA&#13;&#10;AAIIIBChQH5+vq1fv97ee+89KywstC5duthdd91l7du3d01f165d65Z4+fJlO3HihLVo0cKGDx9u&#13;&#10;AwcOtISEBDt9+rRt3LjR9uzZY4mJidahQwcLhULWpk0bKyoqstWrV9vFixft+eeft6eeesotS8uZ&#13;&#10;M2eOW356erqNHTvWevXqZUlJSRGuPZMjgAACFQXIwKvowW8IIIAAAggggAACCCCAAAJNXEDZd/Pn&#13;&#10;zzcF6dLS0qxt27a2fft2W7hwoZ08edIF3lasWGFLly41Ze0pKLd3715bvHixHTp0yM6fP+8CdGom&#13;&#10;q/kzMzNt69at9sorr9j+/fvd7wr46TMFBv3y7rvvumBf586d7f3333fTnz171v+YnwgggEDUAmTg&#13;&#10;RU3HjAgggAACCCCAAAIIIIAAArEocPXqVVuwYIFNnz7dJkyY4AJta9ascX3W9e7d29q1a2eaplOn&#13;&#10;TnbPPfe4rLx58+bZpk2b7ODBgy7Ap2CcgnOPPvqoy7xTE1k1m01OTraePXtav3793LRTpkxxGXly&#13;&#10;UCDw3nvvdT+VgffCCy+4ZSl7j4IAAgjURYAAXl30mBcBBBBAAAEEEEAAAQQQQCDmBA4cOGAffPCB&#13;&#10;y4K7cOGCxcXFWV5engu4HT9+3DWX1Ur36NHDlC2nJrLZ2dmWkpLiMvLUfFbTjxs3zlq1auXq16dP&#13;&#10;HzdtTZVV81tNr6a2Xbt2NfWVpwEuKAgggEBdBQjg1VWQ+RFAAAEEEEAAAQQQQAABBGJKQEGz+Phr&#13;&#10;PUb5o8IqSKc+6ZRV53+mbDq9r6Ign17lB7/Q737Rv/35/Pcq/1QA0C83mtafjp8IIIBAbQQI4NVG&#13;&#10;iWkQQAABBBBAAAEEEEAAAQSajEBOTo5rxjpo0CD7+Mc/7prQ7ty50/Vjp/7wNGpsTUXTZGVluVFm&#13;&#10;hw0b5jLq1Kfd0aNH3WwK5inLToNZUBBAAIHGECCA1xjKfAcCCCCAAAIIIIAAAggggECjCaj/OfVF&#13;&#10;t3nzZjt37pzrt2737t0u4DZ06NDrWXfVrZCavw4YMMA2bNhgr776qgsA+qPZKrPOH5V23bp1rq89&#13;&#10;9aNHQQABBBpSIPSMVxryC1g2AggggAACCCCAAAIIIIAAAo0hoKaz6vNu9OjRpsw5ZcgdPnzY9Yen&#13;&#10;gSsmTZrk+r1TBp36p+vVq5cbyELrpt8VmOvevbt17NjRUlNTXZPaY8eOuc+UkXfp0iXr37+/G8Ai&#13;&#10;IyPDcnNz7cyZMzZixAj378GDB7t5FeTTd2ugDH2mUWwpCCCAQF0E4rz2/WV1WQDzIoAAAggggAAC&#13;&#10;CCCAAAIIIBAkgZMnT7oRZxWkU8aeAoPvvPOOzZ4927761a+6oFyQ6ktdEEAg9gVoQhv724g1RAAB&#13;&#10;BBBAAAEEEEAAAQQQaEQBBez27dvnsvfOnj1rGghj165dbgAMZe1REEAAgcYWIAOvscX5PgQQQAAB&#13;&#10;BBBAAAEEEEAAgZgWUEO1/fv329KlS23v3r1u9NmePXva+PHjrVu3bjG97qwcAggEU4AAXjC3K7VC&#13;&#10;AAEEEEAAAQQQQAABBBBAAAEEEAiIQHxA6kE1EEAAAQQQQAABBBBAAAEEEEAAAQQQCKQAAbxAblYq&#13;&#10;hQACCCCAAAIIIIAAAggggAACCCAQFAECeEHZktQDAQQQQAABBBBAAAEEEEAAAQQQQCCQAgTwArlZ&#13;&#10;qRQCCCCAAAIIIIAAAggggAACCCCAQFAECOAFZUtSDwQQQAABBBBAAAEEEEAAAQQQQACBQAoQwAvk&#13;&#10;ZqVSCCCAAAIIIIAAAggggAACCCCAAAJBESCAF5QtST0QQAABBBBAAAEEEEAAAQQQQAABBAIpQAAv&#13;&#10;kJuVSiGAAAIIIIAAAggggAACCCCAAAIIBEWAAF5QtiT1QAABBBBAAAEEEEAAAQQQQAABBBAIpAAB&#13;&#10;vEBuViqFAAIIIIAAAggggAACCCCAAAIIIBAUAQJ4QdmS1AMBBBBAAAEEEEAAAQQQQAABBBBAIJAC&#13;&#10;BPACuVmpFAIIIIAAAggggAACCCCAAAIIIIBAUAQI4AVlS1IPBBBAAAEEEEAAAQQQQAABBBBAAIFA&#13;&#10;ChDAC+RmpVIIIIAAAggggAACCCCAAAIIIIAAAkERIIAXlC1JPRBAAAEEEEAAAQQQQAABBBBAAAEE&#13;&#10;AilAAC+Qm5VKIYAAAggggAACCCCAAAIIIIAAAggERYAAXlC2JPVAAAEEEEAAAQQQQAABBBBAAAEE&#13;&#10;EAikAAG8QG5WKoUAAggggAACCCCAAAIIIIAAAgggEBQBAnhB2ZLUAwEEEEAAAQQQQAABBBBAAAEE&#13;&#10;EEAgkAIE8AK5WakUAggggAACCCCAAAIIIIAAAggggEBQBAjgBWVLUg8EEEAAAQQQQAABBBBAAAEE&#13;&#10;EEAAgUAKEMAL5GalUggggAACCCCAAAIIIIAAAggggAACQREggBeULUk9EEAAAQQQQAABBBBAAAEE&#13;&#10;EEAAAQQCKUAAL5CblUohgAACCCCAAAIIIIAAAggggAACCARFgABeULYk9UAAAQQQQAABBBBAAAEE&#13;&#10;EEAAAQQQCKQAAbxAblYqhQACCCCAAAIIIIAAAggggAACCCAQFIH/BwMP98FRCPdJAAAAAElFTkSu&#13;&#10;QmCCUEsDBBQABgAIAAAAIQA3J0dhzAAAACkCAAAZAAAAZHJzL19yZWxzL2Uyb0RvYy54bWwucmVs&#13;&#10;c7yRwWoCMRCG70LfIcy9m90ViohZLyJ4FfsAQzKbDW4mIYmlvr2BUqgg9eZxZvi//4PZbL/9LL4o&#13;&#10;ZRdYQde0IIh1MI6tgs/T/n0FIhdkg3NgUnClDNvhbbE50oylhvLkYhaVwlnBVEpcS5n1RB5zEyJx&#13;&#10;vYwheSx1TFZG1Ge0JPu2/ZDpLwOGO6Y4GAXpYJYgTtdYm5+zwzg6TbugL564PKiQztfuCsRkqSjw&#13;&#10;ZBz+LJdNZAvysUP/Gof+P4fuNQ7dr4O8e/BwAwAA//8DAFBLAwQKAAAAAAAAACEA2PcdrM1qAQDN&#13;&#10;agEAFAAAAGRycy9tZWRpYS9pbWFnZTMucG5niVBORw0KGgoAAAANSUhEUgAABOYAAALUCAYAAACv&#13;&#10;nj22AAAMP2lDQ1BJQ0MgUHJvZmlsZQAASImVVwdYU8kWnluSkEBogQhICb0JIr1ICaEFEJAONkIS&#13;&#10;SCgxBoKKvSwquBZULGBDV0UUXQsgNkTsLoKKXRcLAsoqFuzKmxTQdV/53nzf3PnvP2f+c+bcmXvv&#13;&#10;AKDRyBGLc1BNAHJF+ZLY0EBGckoqg9QFUDAcUIET8OZw88TMmJhIAMtg+/fy7gZAZO01B5nWP/v/&#13;&#10;a9Hi8fO4ACAxEKfz8ri5EB8CAK/giiX5ABBlvPnUfLEMwwp0JDBAiBfLcKYCV8hwugLvl9vEx7Ig&#13;&#10;bgZARY3DkWQCoN4KeUYBNxNqqPdB7CTiCUUAaDAg9svNncyDOA1iG2gjhlim75n+g07m3zTThzQ5&#13;&#10;nMwhrJiLvKgECfPEOZzp/2c6/nfJzZEO+rCCVU0gCYuVzRnm7Vb25AgZVoO4V5QeFQ2xNsQfhDy5&#13;&#10;PcQoRSANS1DYo4bcPBbMGaBD7MTjBEVAbAhxiCgnKlLJp2cIQ9gQwxWCThPms+Mh1oN4MT8vOE5p&#13;&#10;s0UyOVbpC63NkLCYSv48RyL3K/P1QJqdwFTqvxbw2Up9TL1QEJ8EMQViiwJhYhTE6hA75mXHRSht&#13;&#10;RhcKWFGDNhJprCx+C4hj+aLQQIU+VpAhCYlV2hfn5g3OF9siELKjlPhAviA+TJEfrJnLkccP54K1&#13;&#10;8kXMhEEdfl5y5OBcePygYMXcsW6+KCFOqfNBnB8YqxiLU8Q5MUp73IyfEyrjzSB2zSuIU47FE/Ph&#13;&#10;glTo4xni/Jh4RZx4YRYnPEYRD74CRAIWCAIMIIU1HUwGWUDY0lvXC+8UPSGAAyQgE/CBg5IZHJEk&#13;&#10;7xHBaxwoBH9BxAd5Q+MC5b18UAD5r0Os4uoAMuS9BfIR2eApxLkgAuTAe6l8lGjIWyJ4AhnhP7xz&#13;&#10;YOXCeHNglfX/e36Q/c4wIROpZKSDHhkag5bEYGIQMYwYQrTFDXA/3AePhNcAWJ1xT9xrcB7f7QlP&#13;&#10;CW2ER4R2Qgfh9iThfMlPUY4BHVA/RJmL9B9zgVtBTTc8EPeF6lAZp+MGwAF3hX6YuD/07AZZljJu&#13;&#10;WVYYP2n/bQY/PA2lHdmJjJKHkQPINj+PVLdTdxtSkeX6x/woYk0fyjdrqOdn/6wfss+DbcTPlthi&#13;&#10;7CB2DjuFXcCOYXWAgZ3E6rHL2HEZHlpdT+Sra9BbrDyebKgj/Ie/wScry2SeU7VTj9MXRV8+f5rs&#13;&#10;HQ1Yk8XTJcJMQT6DCb8IfAZbxHUcwXB2cnYBQPZ9Uby+3tDl3w2EfvE7t2ARAL5VAwMDR79zEZ0A&#13;&#10;HHwJt//975x1FnxNCAA4v4YrlRQoOFx2IcC3hAbcafrAGJgDGzgfZ+AOfEAACAbhIBrEgxQwEUYv&#13;&#10;gOtcAqaCmWAeKAIlYAVYAzaAzWAb2AX2ggOgDhwDp8BZcAm0gnZwF66eTvAc9IF34DOCICSEitAQ&#13;&#10;fcQEsUTsEWfEE/FDgpFIJBZJQdKQTESESJGZyAKkBClFNiBbkSrkd+QIcgq5gLQht5GHSA/yGvmE&#13;&#10;YqgaqoMaoVboSNQTZaIRaDw6Ac1Ep6CF6EJ0GboOrUT3oLXoKfQS2o52oM/RfgxgqhgdM8UcME+M&#13;&#10;hUVjqVgGJsFmY8VYGVaJ1WAN8DlfwzqwXuwjTsRpOAN3gCs4DE/AufgUfDa+FN+A78Jr8Wb8Gv4Q&#13;&#10;78O/EagEQ4I9wZvAJiQTMglTCUWEMsIOwmHCGbiXOgnviEQinWhN9IB7MYWYRZxBXErcSNxHbCS2&#13;&#10;ER8T+0kkkj7JnuRLiiZxSPmkItJ60h7SSdJVUifpg4qqiomKs0qISqqKSGW+SpnKbpUTKldVulQ+&#13;&#10;kzXJlmRvcjSZR55OXk7eTm4gXyF3kj9TtCjWFF9KPCWLMo+yjlJDOUO5R3mjqqpqpuqlOlZVqDpX&#13;&#10;dZ3qftXzqg9VP6ppq9mpsdTGq0nVlqntVGtUu632hkqlWlEDqKnUfOoyahX1NPUB9YM6Td1Rna3O&#13;&#10;U5+jXq5eq35V/YUGWcNSg6kxUaNQo0zjoMYVjV5NsqaVJkuTozlbs1zziOZNzX4tmtYorWitXK2l&#13;&#10;Wru1Lmh1a5O0rbSDtXnaC7W3aZ/WfkzDaOY0Fo1LW0DbTjtD69Qh6ljrsHWydEp09uq06PTpauu6&#13;&#10;6ibqTtMt1z2u20HH6FZ0Nj2Hvpx+gH6D/mmY0TDmMP6wJcNqhl0d9l5vuF6AHl+vWG+fXrveJ32G&#13;&#10;frB+tv5K/Tr9+wa4gZ3BWIOpBpsMzhj0DtcZ7jOcO7x4+IHhdwxRQzvDWMMZhtsMLxv2GxkbhRqJ&#13;&#10;jdYbnTbqNaYbBxhnGa82PmHcY0Iz8TMRmqw2OWnyjKHLYDJyGOsYzYw+U0PTMFOp6VbTFtPPZtZm&#13;&#10;CWbzzfaZ3TenmHuaZ5ivNm8y77MwsRhjMdOi2uKOJdnS01JgudbynOV7K2urJKtFVnVW3dZ61mzr&#13;&#10;Qutq63s2VBt/myk2lTbXbYm2nrbZthttW+1QOzc7gV253RV71N7dXmi/0b5tBGGE1wjRiMoRNx3U&#13;&#10;HJgOBQ7VDg8d6Y6RjvMd6xxfjLQYmTpy5chzI785uTnlOG13ujtKe1T4qPmjGka9drZz5jqXO193&#13;&#10;obqEuMxxqXd55Wrvynfd5HrLjeY2xm2RW5PbV3cPd4l7jXuPh4VHmkeFx01PHc8Yz6We570IXoFe&#13;&#10;c7yOeX30dvfO9z7g/dLHwSfbZ7dP92jr0fzR20c/9jXz5fhu9e3wY/il+W3x6/A39ef4V/o/CjAP&#13;&#10;4AXsCOhi2jKzmHuYLwKdAiWBhwPfs7xZs1iNQVhQaFBxUEuwdnBC8IbgByFmIZkh1SF9oW6hM0Ib&#13;&#10;wwhhEWErw26yjdhcdhW7L9wjfFZ4c4RaRFzEhohHkXaRksiGMeiY8DGrxtyLsowSRdVFg2h29Kro&#13;&#10;+zHWMVNijo4ljo0ZWz72aeyo2Jmx5+JocZPidse9iw+MXx5/N8EmQZrQlKiROD6xKvF9UlBSaVJH&#13;&#10;8sjkWcmXUgxShCn1qaTUxNQdqf3jgsetGdc53m180fgbE6wnTJtwYaLBxJyJxydpTOJMOphGSEtK&#13;&#10;2532hRPNqeT0p7PTK9L7uCzuWu5zXgBvNa+H78sv5Xdl+GaUZnRn+mauyuwR+AvKBL1ClnCD8FVW&#13;&#10;WNbmrPfZ0dk7swdyknL25arkpuUeEWmLskXNk40nT5vcJrYXF4k7pnhPWTOlTxIh2ZGH5E3Iq8/X&#13;&#10;gT/yl6U20l+kDwv8CsoLPkxNnHpwmtY00bTL0+2mL5neVRhS+NsMfAZ3RtNM05nzZj6cxZy1dTYy&#13;&#10;O3120xzzOQvndM4NnbtrHmVe9rw/5jvNL53/dkHSgoaFRgvnLnz8S+gv1UXqRZKim4t8Fm1ejC8W&#13;&#10;Lm5Z4rJk/ZJvxbziiyVOJWUlX5Zyl178ddSv634dWJaxrGW5+/JNK4grRCturPRfuatUq7Sw9PGq&#13;&#10;MatqVzNWF69+u2bSmgtlrmWb11LWStd2rItcV7/eYv2K9V82CDa0lweW76swrFhS8X4jb+PVTQGb&#13;&#10;ajYbbS7Z/GmLcMutraFbayutKsu2EbcVbHu6PXH7ud88f6vaYbCjZMfXnaKdHbtidzVXeVRV7Tbc&#13;&#10;vbwarZZW9+wZv6d1b9De+hqHmq376PtK9oP90v3Pfk/7/caBiANNBz0P1hyyPFRxmHa4uBapnV7b&#13;&#10;Vyeo66hPqW87En6kqcGn4fBRx6M7j5keKz+ue3z5CcqJhScGThae7G8UN/aeyjz1uGlS093Tyaev&#13;&#10;N49tbjkTceb82ZCzp88xz50873v+2AXvC0cuel6su+R+qfay2+XDf7j9cbjFvaX2iseV+lav1oa2&#13;&#10;0W0nrvpfPXUt6NrZ6+zrl9qj2ttuJNy4dXP8zY5bvFvdt3Nuv7pTcOfz3bn3CPeK72veL3tg+KDy&#13;&#10;T9s/93W4dxx/GPTw8qO4R3cfcx8/f5L35EvnwqfUp2VdJl1V3c7dx3pCelqfjXvW+Vz8/HNv0V9a&#13;&#10;f1W8sHlx6GXAy8t9yX2drySvBl4vfaP/Zudb17dN/TH9D97lvvv8vviD/oddHz0/nvuU9Knr89Qv&#13;&#10;pC/rvtp+bfgW8e3eQO7AgJgj4ch/BTBY0YwMAF7vBICaAgANns8o4xTnP3lBFGdWOQL/CSvOiPLi&#13;&#10;DkANbGS/8axGAPbDahUAtecCIPuFjw8AqIvLUB08q8nPlbJChOeALQEy1K43cTn4qSjOnD/E/XML&#13;&#10;ZKqu4Of2X4OBe/fQkW4uAAAAlmVYSWZNTQAqAAAACAAFARIAAwAAAAEAAQAAARoABQAAAAEAAABK&#13;&#10;ARsABQAAAAEAAABSASgAAwAAAAEAAgAAh2kABAAAAAEAAABaAAAAAAAAAJAAAAABAAAAkAAAAAEA&#13;&#10;A5KGAAcAAAASAAAAhKACAAQAAAABAAAE5qADAAQAAAABAAAC1AAAAABBU0NJSQAAAFNjcmVlbnNo&#13;&#10;b3QguFX2AAAACXBIWXMAABYlAAAWJQFJUiTwAAAC3GlUWHRYTUw6Y29tLmFkb2JlLnhtcAAAAAAA&#13;&#10;PHg6eG1wbWV0YSB4bWxuczp4PSJhZG9iZTpuczptZXRhLyIgeDp4bXB0az0iWE1QIENvcmUgNi4w&#13;&#10;LjAiPgogICA8cmRmOlJERiB4bWxuczpyZGY9Imh0dHA6Ly93d3cudzMub3JnLzE5OTkvMDIvMjIt&#13;&#10;cmRmLXN5bnRheC1ucyMiPgogICAgICA8cmRmOkRlc2NyaXB0aW9uIHJkZjphYm91dD0iIgogICAg&#13;&#10;ICAgICAgICB4bWxuczpleGlmPSJodHRwOi8vbnMuYWRvYmUuY29tL2V4aWYvMS4wLyIKICAgICAg&#13;&#10;ICAgICAgeG1sbnM6dGlmZj0iaHR0cDovL25zLmFkb2JlLmNvbS90aWZmLzEuMC8iPgogICAgICAg&#13;&#10;ICA8ZXhpZjpVc2VyQ29tbWVudD5TY3JlZW5zaG90PC9leGlmOlVzZXJDb21tZW50PgogICAgICAg&#13;&#10;ICA8ZXhpZjpQaXhlbFhEaW1lbnNpb24+MTI1NDwvZXhpZjpQaXhlbFhEaW1lbnNpb24+CiAgICAg&#13;&#10;ICAgIDxleGlmOlBpeGVsWURpbWVuc2lvbj43MjQ8L2V4aWY6UGl4ZWxZRGltZW5zaW9uPgogICAg&#13;&#10;ICAgICA8dGlmZjpSZXNvbHV0aW9uVW5pdD4yPC90aWZmOlJlc29sdXRpb25Vbml0PgogICAgICAg&#13;&#10;ICA8dGlmZjpYUmVzb2x1dGlvbj4xNDQvMTwvdGlmZjpYUmVzb2x1dGlvbj4KICAgICAgICAgPHRp&#13;&#10;ZmY6WVJlc29sdXRpb24+MTQ0LzE8L3RpZmY6WVJlc29sdXRpb24+CiAgICAgICAgIDx0aWZmOk9y&#13;&#10;aWVudGF0aW9uPjE8L3RpZmY6T3JpZW50YXRpb24+CiAgICAgIDwvcmRmOkRlc2NyaXB0aW9uPgog&#13;&#10;ICA8L3JkZjpSREY+CjwveDp4bXBtZXRhPgrE0fPmAABAAElEQVR4AezdB7h1R1U38J2ekIQeQeor&#13;&#10;UpUioAGUEgPSQcAgIC0gVVQEBKMfIIogiBCKUqQlCggkAZWWENCAolQREJASCBqKKB1JeVO++9vJ&#13;&#10;uplsTj+3vff9r+c595y79+yZNf9Zs9rM3nuP81eoCwWBIBAEgkAQCAJBIAgEgSAQBIJAEAgCQSAI&#13;&#10;BIEgsKEI7LmhraWxIBAEgkAQCAJBIAgEgSAQBIJAEAgCQSAIBIEgEAR6BJKYiyAEgSAQBIJAEAgC&#13;&#10;QSAIBIEgEASCQBAIAkEgCASBTUAgiblNAD1NBoEgEASCQBAIAkEgCASBIBAEgkAQCAJBIAgEgSTm&#13;&#10;IgNBIAgEgSAQBIJAEAgCQSAIBIEgEASCQBAIAkFgExBIYm4TQE+TQSAIBIEgEASCQBAIAkEgCASB&#13;&#10;IBAEgkAQCAJBIIm5yEAQCAJBIAgEgSAQBIJAEAgCQSAIBIEgEASCQBDYBASSmNsE0NNkEAgCQSAI&#13;&#10;BIEgEASCQBAIAkEgCASBIBAEgkAQSGIuMhAEgkAQCAJBIAgEgSAQBIJAEAgCQSAIBIEgEAQ2AYEk&#13;&#10;5jYB9DQZBIJAEAgCQSAIBIEgEASCQBAIAkEgCASBIBAEkpiLDASBIBAEgkAQCAJBIAgEgSAQBIJA&#13;&#10;EAgCQSAIBIFNQGDvTWgzTQaBIBAEgsASCJx11lnd//zP/3Tf+ta3Or/33HPPbt999+0OPvjg7gpX&#13;&#10;uEK33377dXvssccSLeTSIBAE1guB7373u93Xv/717vvf/353zjnndHvvvXd3iUtcorvMZS7TXfrS&#13;&#10;l+722Wef9Wo69QaBIBAEgkAQCAJBIAhsQQSSmNuCgzKKpfe85z3df/7nf/ZO/Kjzw2MC9b322qsP&#13;&#10;1jn8l7rUpbqrXOUq/Wcep1/Q8F//9V/dKaec0jchgLjhDW/YfzYj8D/33HP7RARm9Gst6f/+7/+6&#13;&#10;j3/8491//Md/9NXq3z3ucY8eu7avkiEf+MAHuq9+9at9uate9ardjW50o+6QQw5ZS3Y2tC64fu97&#13;&#10;3+sTO+RmSM7B5rOf/Wx/6rKXvWz30z/9092Vr3zlYdH8v44InH322d0Xv/jF7oMf/GB36qmndt/4&#13;&#10;xje6M888s0/MScaZ5w9/+MP7cRk1jrOyRh7I+eUud7ltn+D7wQ9+0J1//vm9Pmnn+axYjSp33HHH&#13;&#10;9UkX5650pSt1N73pTbvLX/7yo4rm2BwIkHVz4JKXvOTYq971rnd1X/nKVzoyfMABB3S3uc1tuh/9&#13;&#10;0R8dW34jT5xxxhn93P3EJz7R21UJOnxWYo5OPfzww7sf+ZEf2Ui20tYmIGDc2VSf8847r+fgtre9&#13;&#10;7VTdvXPnzl7n77///mMTuB/+8Id7W23RBt361rfufvzHf7z/nT9BYBICs+jY173udat+uLiC3rKo&#13;&#10;ENpYBOgQiztioXniunm4FBehAw88cJ7LUnYJBPgFFtrp+NDuh0ASc7vImP/d3/1d9/d///edIHIa&#13;&#10;CS4l5jj7AhO7aCSNrnWta3XXu971uutc5zrdda973f7ctEBUYu5Tn/pU96xnPatvlgF4xCMe0d3g&#13;&#10;BjfY8ID929/+dp80k4zQh2te85rToJjrvOTTO9/5zo7TgWB4q1vd6oeSVXYqveENb+j++Z//uS9X&#13;&#10;gdSumJiTkJBg/Nd//dd+l9UtbnGL7qCDDur71f75zne+05100kl9vx3/iZ/4iU5yLom5FqX1/S0g&#13;&#10;Mxff+MY3du9+97s782FIknEPfvCDh4dn/p+j99///d/dxz72sT74u9vd7tbrkZkr2IUKwvPzn/98&#13;&#10;nyg59NBDe32yVs7tS17yku7LX/5yj8bP/uzP9sm5JOYWFw52iFzSU/TyXe5yl7GVvelNb+r+6Z/+&#13;&#10;qQ8c6eQf+7Ef2xKJOX0o+/LpT396NbBtO2L+sjmh7Y8AXUtOX/ayl3V0Ebra1a7W73getagieffN&#13;&#10;b36zk9S1aCKJZyFmFFlItThQNoLuSWJuFFI5VghIyFmE/8xnPtPL1SQ99IIXvGBVtiR9r371qycx&#13;&#10;V0Bu0Hf5aZqz8GcRdS3JItIXvvCF3key+eAmN7nJWlafukYgIAlq/ll8twFGzB7a/RBIYm4bjrlk&#13;&#10;C6fPx4op54zBreTLz/zMz/SBzc1vfvN+ZV4CbyuTgMZuQYmwk08+uU8IPupRj1rzxNxWxmA9eOOI&#13;&#10;ScDYjfnWt761u/Od79wb31GJufVoP3XOh4BdQMbpLW95S79rSFLdLjlBl2/zxAqb3TajArtprUn6&#13;&#10;273xj//4j92JJ57Y0RNkYqvrh2n9Gp4X4Aps7SqRbJbkfO5zn9td4xrXGBbN/1sAAQsmnNV/+Id/&#13;&#10;6BenLCpNSsxtAZZHsmAntiTMaaed1ttm89dtq3b/STaavwIgCx6hINAiIEgmN3QzH4i+v+Utb9kW&#13;&#10;ye8gsDACFpv/7d/+rbeFdO3tbne7LBAsjOb6XiiuKz/t7W9/e++nXfva117TxBxf86Mf/Wi/kGSB&#13;&#10;8Zd+6ZeSmFvfYe31O5/UmNoFKdGaxNw6g75Fq9/aGZktCtpWYMsKlVukOGgtScohwSdH320/svB2&#13;&#10;mf3v//5vn6izSitIuPe9793d/e5371dpt3LwbVuvZMTrX//6fsU4KzftiC/2m3xwxp797Gf3u7DI&#13;&#10;jWOhrYuA3XLve9/7VpNyAvib3exm/W3UgnvBG32w6PZ3K7BHH310n6xdJLG3dZG7OGcWKzidz3zm&#13;&#10;M7uvfe1rFz+Z/7YcAnY1Hnvssf3jFNgzibldkd785jev3mIrKWfXt/m7Y8eOPvlNLu1Etss9FARa&#13;&#10;BOipE044obMblD9nh0woCKwVAh6N8YpXvKKPC9Z659Va8Zh6LkBA0uaFL3xhv7DIHt74xjdec2gs&#13;&#10;gv3VX/1VnyzKXTFrDu/ICv/2b/+2O/744/u4LLubR0K02xxMYm4XHWo7Bu53v/uNfBaNBItbI+yA&#13;&#10;qd1yAlGrrYIcO6Uk6Y455pj+2UpHHHFEf0uiVfshOVbPE3NO4O95PdNugR3Ws8z/EnN2/LmNYz3J&#13;&#10;Pf1uJfG8DKSPkhwb2df17F9bNxkhG5/85Cfbw2N/w0YyuLDxe9JznsZWlBMLIWC83HJsHiByaSye&#13;&#10;9rSnjb2dad6GOHxWzbc7cWa/9KUvJSm3iwx0yb1x25XJjvXqg0dC/Oqv/mq/M2Wtn5W6K2O0O/HO&#13;&#10;r6jnT1pERXZQjvI3LKzSWfW8p2k4CaZ/6qd+avU5l9mFOQ2x3fu8O1L4FrMuzrayZVdPFhM2Rn4s&#13;&#10;oPPTLNKWLVmPlsWJFmpro8d6tJE6L47Av//7v/cxWTC/OC67439JzG3DUZdMk0Dz8UBWz9jxvAjP&#13;&#10;i3LL1r/8y7/0STs7bP76r/+6f/7cXe96194pHMIhIeO5Yz7bnTivD3nIQ/rPdu/rvP1ze6RA0ie0&#13;&#10;8QjYTSMoq2cRCeA853HcM4Y2nsO0GASCwCQE7FCuwJdNtiqepNwkxLb3Oc+zdIuYz1qTRVufUBBY&#13;&#10;DwTckh8KAkEgCASBtUfgh7dIrX0bqXELIGAV1jOU/uAP/qB/VoCEG/JQfy+WkK2voGELsBsWgkAQ&#13;&#10;aBCwo6J2VThs/uYtaA1A+RkEtjgCkuu1Gi6xvlYvGtni3Q57QSAIBIEgEASCQBAIAjMgkMTcDCBt&#13;&#10;pyIeFP9bv/Vb/UOm69ZVDxL10Mn1vlV0O+GYvgSBjURAQF9BvXYl2mv+biQfaSsIBIHlEfAMx1G3&#13;&#10;LC5fc2oIAkEgCASBIBAEgkAQ2BURyK2su+KoLcnz9a9//f7ZNm984xv7ZJyA38NfvYVR4m5IdtK1&#13;&#10;u3UEFdMeDq9O11VCoZIKFYxIKkxLLmhTHW7fa3fzFT/1jAX1tLsP6rx+OOfFFr7x4I1GxZNjPnjx&#13;&#10;cdy1yhSpV5lZqeoofv3ftlO/p9WHh+LDNfCeJRGjPddV+65pg0Dn4QrTui2yeHGNY4Ur3KrNYb3z&#13;&#10;8uR69fv2QepA2vC72uoPTvhTclHXtv3Txqh2qv5Z25jQ/Eynqp+jeCm+i6dxFapDX30bk5KHKu//&#13;&#10;Gquqc96XuOBPPdoYykPVX+PUykPxMPyu/vpG6q3rq7/TxsA12q461OPamsf+H0dtf5SpNsmIcyX7&#13;&#10;vlvyPyyV95l1vrV1rMVvfcen7/qot/iq/vieRkMc4V7yUXW3bbXtKDttnEa1P0+9NR5VT6trnSu5&#13;&#10;rDlQ5Zxr5d5Y+UyjeXibVtcs54f9036R362udXza/FKfT9VT3yUbxqt+Vzvjvqv9Ol/YO164+131&#13;&#10;LSoP6q+5XPW1c6vtk/NoLdpUl0/h1datjcJqURlv612mbtj4FLUyoN7Cjqxos8i5Vn70o+a2MnVd&#13;&#10;8TauXmXh3Y6JY9NoWP+w/VHXF2bVD7xpG/lWxyLjMaqtacfwUPwURi0vxU8dm1Zfe159PuPqr37O&#13;&#10;Wjf9V5i51li5dlI7xf8kPNsx9Lsl/5eOVddQPshe4dby1NaBZ/UoN6yj8CmMXKfMJL4n9XdeTId8&#13;&#10;Fj+OF79+T+LH+SHpT/kWrjXvfKNqo8ay2nG+2qmyw3qVLTlosVdOfa0uMFY+81IrD8WjOrQ9Sh7q&#13;&#10;eLXT6pg6NvxWb8mEc/rbYjQsX/+3vLlmKI9Vrr7xpi3f9XHOtfUhM34vSupv26j6fVfdvidRjaky&#13;&#10;6irCs3M1B9Wjz6P4rf6N48U1xc+o66vNfG8dBPZYGdSLvMWtw1c4GSDwhCc8ofv7v//7/tlwTv3a&#13;&#10;r/3a2Jc/DC4d+e9nP/vZ7olPfGL/FiYFPOtGG7/yK79yMefIiyK8oUfZKuc5Yw9/+MMvVq4/eeEf&#13;&#10;ysTDSd/73vf2bz887bTTuu9973t9ec/EuuIVr9jd8IY37N9I97M/+7MXcyjbeuzse9e73vVDBo1y&#13;&#10;aZWUW3Tdjlv01re+tXvGM57Rt+m5cS94wQv6Nxd5+La33nzgAx/oX4BxyCGHdD/5kz/Z3fa2t+1u&#13;&#10;fvOb9+Vf/vKX929/VRdl5k16O3bsuJihg90f//Efd//8z//cN3n44Yd3j370o7vrXe963Re+8IXu&#13;&#10;He94R/8cP68Zh59kpzpuc5vbdL/wC7/Qv0xjksL2cFdvoH3+85/f1+9lG/D+5V/+5f7/SX88tNVz&#13;&#10;BL3oA93ylrfsHvWoR/UPgva/3ZGPfexj+zf/lPJ3HJXyv+C/rnvyk5/cv7WXbJx++undK1/5yu64&#13;&#10;447rT+uretQ/jbx6HT+ebXjqqaf2bTO0Bx10UP/wa7KgnkMPPfRiCdZx9XrhgVeKe7kJPB/2sIf1&#13;&#10;4/itb32r3/lpnrg12wOzOSzeMuZ5TvC/wx3u0L+0Yr0NlAfW6y8ZIS9etmJe6PMVrnCF/k2qZN+z&#13;&#10;H8c5UR/60Ie6P/uzP+s+8pGP9FCUc+KfMrYlRwJr+L3kJS8ZOy9H4Ym/5zznOd3nPve5fp6VU6ns&#13;&#10;UB6e8pSndHe6053GvvTDS1o+9rGP9fPet4cHm/cHHnhgL/MeGK2/P/dzPzfxYdFeQGEevuc97+lZ&#13;&#10;ho83cf75n//5yIWDtl8nnnhiL6ef/vSn+8Nu973Pfe7TPfjBD+7e/e539zLtBCcGnkXaKCzN1z/5&#13;&#10;kz/p8azz837TCeY/Ms6Pf/zj+2cCTqoHP+SEznv/+9/fv6jHLma8etGKF65YPKGvfmzlGWXGfBJ5&#13;&#10;ptmznvWs7qSTTuqLkf3f//3f7+tyjn72oTPMFTJFJ3oz6GGHHdY/V3TeZxji35uDjZ03f/sfrp5R&#13;&#10;qV7zlQxoiz5un1n56le/utdT+qX/3jxHX+l/OZ060sol/u55z3t2v/3bv70KBdvozeNuHdUf+tDb&#13;&#10;T2GpXvaMfOgzMt5siD7TEWvxoHzPg6SHfvd3f3eVL7qoSP9bG6Yfv/7rvz72uWCeB4t34wUT48dO&#13;&#10;0M34hS0bRtZgPYnMcfrxAQ94wGqx1772tb0OpZ9f97rX9XqLfjV/2EjyTL8scvu8t/upnw255jWv&#13;&#10;2T3iEY/o7nznO/cPuqbjyKeXEJUM4l+bt7/97Xu7UI/dWGV2yg92TV3muwVHcmjsyYN5VPrXWLM9&#13;&#10;Bx988JQaLzpNDunKk08+uX9Rzhe/+MX+cSDGkm7n2+CdPbvRjW408Rmg7IE3YdJ1JRtknn70fGC+&#13;&#10;BB+AHOkT/VDuOvkR0CL4eAYw/Vj0vOc9r3+Dqxc8IW9f98IwBGu2/J3vfGf/P11iztDts5Ix9WHb&#13;&#10;9f0Xf/EXe1kf9xIAvPMB6AbyyzaQX+VrvI3HTW5yk4VkbFa+4cdO0Q/4oQe+/vWv97JhLrnFnIx6&#13;&#10;0yU9Refq3zxE1k455ZS+r3SruWp8yYeXi7GDdI0F8mk6XLtHHXXUqu9Ph5s/3uhMxsm3tvjb/je3&#13;&#10;6TMvZLj1rW/dz6Fx8v2Xf/mX/bxkp8j1OHvI/3zSk57U6+7CgXyXbMGJfdNmS/xgMsn/37Hi//LT&#13;&#10;7nGPe/R+kDn5lre8pfdtyEL5abDXR3NgqGvgSH7Mh8985jMdf88c8AIVL8K6973v3dvFsuMtL+N+&#13;&#10;k8FPfOITvb3id3j7MfkovUo/lM9i/KYRf8r4IHqZ7WGzET+OTvIiPvOGTucbwYZ9+vmf//kew1H8&#13;&#10;w+j+979/zx8ZHvpprqETkPaPPPLIsX5aX2jEnxe96EW9f09+yQKZQOpVf/HFF+NT8Ws9oxzRQUcf&#13;&#10;fXQ/bqWX+hODP8acvqPbkDkgtpz2lmk+qhjPmPPnXeO56KMINmwNrNlML80pWTW/xQLwZtO8JGfe&#13;&#10;+a1NcsPHIY9k2fjQ5+RGneTGHDfXvahtFMH4D//wD/t54Fp8t/odXzWm5oMYU30tGSM+lr6Ka80L&#13;&#10;46cu8koG6Qq2W5/zht0Wva37Ozvmtu7YrCtnlNNVrnKVjmPJYWUkKDAKhiFuyeQvx9F3Key2TP1m&#13;&#10;5I499tg+KUF5URDKl8IRqDNKAnc79vAhIOFYDhUkxVXtVv2+h4ZJGy1pzzHX+igvYH/Vq17VO2LO&#13;&#10;OUbJC0QobQrPsbbNMkRt3eN+c+44SRJq5YgVToI0hoKR4BA/6EEP6h3ZSUFvywd+/T8LDfvgOseK&#13;&#10;/C5s6lh947d4dszv9tohT+25qqP9ZiDIAuzhYyxafsiH42RGAlSyDzYclElUfFR95JeTzdHk/NTx&#13;&#10;6ot24M9pwg9547RyitaajP0JJ5zQSQ5zePHS4koW9FlAoM/kX1A0KkE9aaycg4NPkXGdl9SDR58h&#13;&#10;tXw7N5SHKk93SEIKvjm36sJLlRfgCxo4Yxwzjp1EM0eBIzMkSQaBO4wKQ9d64PT/+3//b1h89X9l&#13;&#10;vHJekKJ9DiJcBQN0C35G9VMFLZaunSbbq42u0Q96V9L7TW9606pjhafigwwLGsg3Z1jSgnM8DIaG&#13;&#10;7Kij+uw3DMgmXUjfmzttO545yiZw9IyDhCYHdhrBTL30n8TFsF7BjnoFkXStxYKSvaobb0V+q7N4&#13;&#10;r+O+nauyztfvtkz7W/8EieSTE423doyrz3QI/VwBZFvHIr/xNYp/dek7Hor8HtUP+sLc+ou/+Is+&#13;&#10;gaq+Gkd1mFv0LGwluAT+XiZwxzvecWyCznVD7P0vUSohLeDSjmPqLjnhLwyD5eJ/0jd+1eejn/6X&#13;&#10;nKGLycMoWRHMSxyxCZKukl2zJOjMIzrAXBKwFF7VZ3iV/qWnyaIEpaTmuKSSvhkb80/CS0BWgZTj&#13;&#10;6kZkXBn2zDwWEN33vvft56pE2yhqsXG+6qrf8NKHISlXxwVvrSwpW7JXZVrZkoi79rWv3dtl7eOZ&#13;&#10;bzJrYo4PRzezqa6XGKHTRwWg2hcwvvjFL17VC3it8aDX2AYyZ7GNzoHZ7W53u5nGe4jLpP/xbexe&#13;&#10;+tKX9nalZLHGsOwU2SOXxxxzTD92Ej4SRtNIX/kg/Fp+ABlRd2Ff/g4bST74vJItEriTCMYlB/Wb&#13;&#10;fn7Na17TzyPtOF7t6Ke3rEo+6gN/x4LI0J9Vvuodtq8+H6RfVXeVc8wH1XjWufouGa2yynnzq8SM&#13;&#10;sW7nkGvw7Ty+YcNHgI3rHKMv6A314a3mCv+d/PCnfvM3f7O7173uNXEua8uCuUUBGHqMjzq1o5/q&#13;&#10;bfUqXs0XL4bjT4xLdKq3+uy3+vBJ30jQWVShz6sdZfTZebqXPpJsYtcl+FtSr+sK8/YcntvxaX+3&#13;&#10;5ab9xuuoNrTtnA9SBgZePkbekTJ0CD06LjGHL3LJnlQ/6GjJpEmJOWUtJFXCySLaEJ/iQf3GlL03&#13;&#10;31yrXfwheIs/2VTlLChY2GPbZiF1GadalCjbVZir39zHLzukX+Y4eR5FMMVj4VFlarzrf+WqD3WM&#13;&#10;3Ntoghc+jHFpy5E1vFgc4BuI6/XXZxR+VW++Nx+BJOY2fww2hQOBKmMjQWbymvQUFiMxTMzNyqDE&#13;&#10;lOBZ8MjwDRWJehyjxCgRSo0Cs6vAx06QcQ7srDyMKidQtAtFwN4qQEpMcsYqgpUUfV+EBAMCUivR&#13;&#10;lGUp6aqr+qxtiQa7oGAt6F0U66p7q37D3Co9R4qxGmKC78KFLHDSOEjwca2dNMNE7ai+utbuBc4/&#13;&#10;A0SmhlTtwF8A+8xnPrMvstbJOfJlB4QEoCCNfA0JL8i5Vv7Jgt2qs6zKDuvczP85SxziN7zhDZ1d&#13;&#10;gsZxSPqsvz7OkwkvoZEAkYAb7lASgEvaCYjMFWPMyTKHrUJaPRwSfWOnDwdXeWQV3ZuozbFRfA3r&#13;&#10;2Iz/zQvJIokXwQdnatpcITcCO06oRLZgYRh0jeuLQO1tb3tbr38Kp7ZsO06wlHQ1fnTzOIIt/q1o&#13;&#10;02utjq1rql7nOMXKGfv1Jn0U0EkitAFB227Lm+SuHdb6zIGdFde2vrX6bT4JAtgWi0ijxms4t+hA&#13;&#10;SRALTvSJ5NAsxLGXlBTgtjpU/drlyEv6rQXxDyzW2G1AvoakTTLlwz+xO8KOHbt0RiXyXe8a+lfQ&#13;&#10;r176Ytw8qvHWTz6LeSQZZLztNhqSesiOHcP8lVE8Fw/KwkvdeKcf+RUPfOAD1zzRNORz1v8lICWa&#13;&#10;JPXpHlhJtPFj7CacRjCABxyRRJ8dIrW7o66ny8gv3cAvGqUXlK3xMN52E8FLcgxmk5Ig1c4s3+YP&#13;&#10;mbODy5gU7+21ZMjHGOLVGFaCl33Wx1HkGslFfgXbby6Nk71WPiSe6SU6XCJ9FtIWe0s385NgNqS2&#13;&#10;D/TA05/+9N6XsiNxlh16w/rW4n880U36LCEm8TWklm+2UCxABvhsdLjvUf0t+TFedDd/gp8wLtFO&#13;&#10;Fi0iScywQ64bEl6qXm2SeeNrrO5+97v3O7GH1wz/N9aS3nbBml9lS9ty1Wc6gyzQ9ebNIx/5yH5n&#13;&#10;WFt2K/2GLXtAX0qu6Stdqh/jYjhY8O9bvI2FxNwkoqPEqOpGFgEsBrRkvtIdku4S3+QLtkMqvJXH&#13;&#10;C7miy4zruPmtDteJY+xglvQzx0fpEGVbuZGMJWOSrUccccRMMY06phFdXYsA+BrVV3W0vNCp/D/j&#13;&#10;RZ/NmoycxkvOrz0CScytPaa7TI2UW2u8TFhOyyLE8WFUKpgTXFvtqu3ZEl+UBAXLSHGSBEEUpGMc&#13;&#10;JtuaKYsKhmzht9pHsdklYrUTWUW3ClGKdNJKOoXFkRkXlAk4tFttLtJ3DofrJQc4Bba+S/rAlzFx&#13;&#10;njLnkDBglLrAmlGzm2dUMLAIH7NcI1CjnBlH+Lt9uYjDIRlSO/k46a18VLlp3wyeW33JQiVoOdgS&#13;&#10;CIKrHStb940ZZ9buglNWVqfJBAfIiqmxdv7Ile3404gRVgf5E7Rpg1NmJ5o6OPkchr/5m7/pDWvJ&#13;&#10;oFUmZSSn14JgKSisVVFy57Ypt+bgxyqfHQUcEfxa8a5EsXnnNj7nyYPrELmEI4dO8ERmrJAhyWSG&#13;&#10;vhImgiL9n1eO7RiR/CIPHP2SB0lRjrzdfDW/yEObOOT8WBW0E4nTBVt9EPDZ0WX3A1lSjlPgFhSB&#13;&#10;i3FWXsCmvLLV575zK3/MI+1z2swd84aecKsuvdLy4RpJIQG5hChyC5Jgx4qlvnAWYaUcLAUI5kHR&#13;&#10;7/3e762+rdqK70YlzCVCJEToNjgZR33DqwQkfSiYMlfIupVPc4TzLhmtb85LZE4j17uG/oE3ubTC&#13;&#10;fdWrXrW/VGBQt5uxA8YJ/oJTONLho0hSVqDjejKAJ7KrD74tfuBfQkYSXSJEwFir7aPqJJduX6E/&#13;&#10;8ETuBWaIDpGoQdoqfdUfGPwhD/rMztBlMKWfJSbIHr7oB3zRW/gv2dQO3TxMOAyaGPmvttg+8lZ0&#13;&#10;v/vdrx83/0saH7mi3yrZpR+tHeB4u9bcKptMLulvO5vMLWNIZsxb+kTCm2zTMZKv+OaAS5xMI2Nc&#13;&#10;OnhY1lxQx3DODcvN8j9sJdjJL52jXreulXyVnNDX9GIFUAIi40yfjkou0KV0aM0jvBgD9sA47Fix&#13;&#10;OcabnaB/6RQ6iYyTW0E63UmnDpNB+JD0l2hTHvE98M1+mBf0U9VNzxkTvPM7/E8n8gnmIfPSDmGP&#13;&#10;jLDoZw6YQ8j4mwP0pHGeZ/e38uyRPgh68Q5384QPMI3oEToIwdhcGu4oEyzC2EIt/IrMa+NRtsH8&#13;&#10;pgvcXi6wdh39wGczHhZvxu3AqTqnfZvT5IO+L16MsXlEb/LT2AdtS4aTIbt/jCc59T89TIaGdkrb&#13;&#10;5ptFSH2o5AtZY7/oG9epn96V4FEOP8qSRXqQ7Z5FPvhU+kOvGXNtuM48ghO9YeGDfasEpD7zr9nN&#13;&#10;Vp9JRLuWnNrlB3P9tSsWNpLVyHzzSIBlCF92nlVCww5Yu8MkWYwFHukFH3jSDfQ+uaTT+Ff8DzbL&#13;&#10;mLn9me6j8/hF5hlSP99OX8nmkGBOLiVkSt/zb/iC5jN7pf/K0Q+nrPimtYCgD2TIWOJ9nD2sNskT&#13;&#10;n7BiD/PNTtCSfefpFDadvjCuZE5S0nxqH11j3PgJxoof9LjHPa6XV22xs/z2Sla51XMefVD82jms&#13;&#10;X/iQ4Cp5hrtdiLWjVv/Jg3FyyzfbSYfog3GE+yg/1LwWy7VJJPIGH1gM9W7xReadR6VvWnlUHxzx&#13;&#10;bHGf7GjfOPIByUvtEBMPiMPwbDzVSz+TcR+x5ShSzoIXm1y8KF8xjfGCuXN0KuzIJl74eHwkOsGc&#13;&#10;K8Kj+FZSUB8sVrvGGNP9/IO6DVrdxhXBjM/CHtAD9Dn5sPOPjJkbdIG5wGfSP/iYR+TLHCMrfINR&#13;&#10;41T85XvzEEhibvOw3/SWTWbKoshELqVTx2b9phApIAaNoqAQrRIweJQKRUH5cGwpc4GJZxpwxhxn&#13;&#10;BBlAO1wqAKj74RmC1iGinCmuWXYD6I+Ag7KrYJEzwPjgF6+2ZC9DlK961MuZEdBxmPGtb/ikYDkQ&#13;&#10;HHwYwVow5JzgmJLfCDLexkTCEAYtMWTOlQFoz83zm4FkCCopp866XYjMcULhZUwYEtu83eIoGHNM&#13;&#10;8CYgdY4jP8l4MDSIY8p54KTgv5JU5I0TSN6e9rSn9YbJmAh0jD+HW9llCJaSiZx5RlP9+owfQQgn&#13;&#10;ovjRv3oGkf5KZivPiT5mxekTMJEVsuOaCtwZ4HZcyAtnY5Y5MKlv5qYPqqDTb+MjEBZ44mUUCVgk&#13;&#10;AAQzHDNjy7l1K51g3jw278kZh8dzLjgsHEwONyfJOOsHGZCcKDLmsODIcHQ4GHA2lznebnNRNxLs&#13;&#10;kB8BNj70R7IP9uWcq09/fMw9wWVLdM2kvrZl1+o3OecgVjJBfyQUH/OYx/SBhflovhoLY0N/CfQE&#13;&#10;chKcZE0wDWv8k+VJBG9jQWYEvOYWPVUY0V8CGk4mecYf3SYokhAwt4ZkbMhAJeXURYcbN+NHBoxr&#13;&#10;6V8yIAlSQdewvvqf7MMCCdxbO8UWzCr3+kvf4kWgIyk3nI8CJdhKUJ+2YofIkKCNPfJcrkV0M3nD&#13;&#10;Z2u3WvkmoztWAvZRtyIba8FIvZwJBoIWmOoD/tu5ZdzMH4tdgmtJE3aPA64sB7/muLpGkWBeoEuP&#13;&#10;CsDoKAT7mr/kcFkisz5knZ20I4ZugBOcyYnxIOcSs+RL+8aF/RR04LElck2vCKL1AfYCj4c+9KF9&#13;&#10;PfQmuXS81b/k0NyjD8i6RQZ4CU6LyIL6JTqMizokEX/nd36nn3NwxTcdTj/xJSQP6TV1452dEWyT&#13;&#10;vXkwlDAoH8h4tmOoP2wMPBYh9ZJ5c9d4CLLJ+7TEHL1tTHwjc9T4tfMTTsrQ85UII/tuBeQXartw&#13;&#10;gw/5pRfowlpEFcD7Xx/dhrkM4YH+Mi+ME53neU2SJJIr7JtxNX70nfElC3ihBwS0/Bk+w/CWNOPC&#13;&#10;9gh+yR6ij92qz46TJ2PV6kD+ngDfdbCXpKNv6QLXTiJ90Qc6WhJZYq78nbIT5i497rZrSRzlJU3Y&#13;&#10;PDJYY8W++CC2GwbI3PT/rDq2v2jKH7jihV7nI5AFdp8caM+8ZH/9psfIY+FuDvIFLWzw44yZueG4&#13;&#10;a8jfU5/61H4OY8M4SfboQy0qFnvsJuwrKaf/5ECsQmfQs3hQN7k0hhI7kv78HH2glyWrPOKh1enV&#13;&#10;Rn2TJ34L/OlgdlEbpbud14a+selsonbZUvJKD8EL4clcUBce23b5NHQie7IMwcsHwbh0Ff2mv0N5&#13;&#10;wL/xME+RMZZYUrZkrD9x4R9jYl63pL98eJsXxIWjSIxIFhAMYNjaZBjTY2wmHow5G2IOwhc+5cPS&#13;&#10;TfBmX4ypus1B9sPcI5M1J4oX89qCO51gviP4qF9iTn/JsTGBiflHZiSi+fh8e/OP/YIhnhB8teeD&#13;&#10;1FGY45c/N8RcOQlF/JgjytMxdsXqM9nQ/7J1dDzdyh7VvHI9XXDYSpJ7aEvVH9p8BJKY2/wx2DQO&#13;&#10;yigWAwIYyZRFiPPJwWU4KAoKmwIcGkZOig/jxFhREK6h0CT3BH/OrRWptwyIXXYMLUWtTYEpx5Cj&#13;&#10;tixRcBIxHE9KuyVBB4UpCKEU7W6ANUdRQCRoLAe8vW5X+83IGs9TVgIkxg7GAgfjzLlujb2+MWQM&#13;&#10;uPHggDCajJ96GHDOCiNXRnUUHspqg7M3aveh+hlcbXN0OFVk3EfwwAkv52dU/bMcs3rlw1DqM8eB&#13;&#10;LOCH01zGVl364oMfMsHh4FRUnznrZGmry4NAViDH4cC7MeSoWoWTNC8nX5/95kiZB8qRDYGI4M71&#13;&#10;nOVRfTZ2AgzJbg8WNmacJGPIISIb/ud01G4fWNsFIDG3aNCK5/UmckL+JE84e/gmp5JyEopDmYSF&#13;&#10;D7mhUzmgbXKOAzYtMUfXkTlJTQGd361ssgfaNVfNP6u8+JQUNq9HJebIK8dYYIVca/VesNQ6z+1c&#13;&#10;xz9nVQC1EQQzPJn/Ao+2z/jiGAuW6WO3QiE2g6NPr7T92Ah+4SlQqCDGOAkeBbPDMTa3zCkffTQO&#13;&#10;ggFBpCDeYgE7JxCZRPQQO2QFn+2u4MS1sMDDWhBdAX96l67QFrkuohsFOmyyW1jtZKVryK5EFx1D&#13;&#10;v7Y2QWJeYqSCJtfbhSCpauxbavWvh6TDqxLjkpDsMZ1DhyE2SfuSc0iATI4EV0O5IEvq1ydjJxBV&#13;&#10;J2xPW0ksGg++0VYgfNK5+iEJQI/SR5ICQxlr+bXDSxkygSSTBIQt0et2Adkhg8iohDI9buzgVFTy&#13;&#10;yzb40DcWLyVALAioRwKXz7goCfzNKTKkbfIhSVIyXvUaTx/+p8UlyQL+mr7WLt82MUeWyYUF1koc&#13;&#10;0J+/8Ru/0cupOal/RSV7+qk/6hWs8wUl5yR/zYlJpE0+hSQ9ORz6F+o1ftrCv+QoIuf0mSC9nW+T&#13;&#10;2lrLc8YVtuyCeSfB0uph/PJ5PN6ArSlfis2nl8zlw1YSCa0eMpb0uYSO6zw3FbnGvOMftPEHmaIP&#13;&#10;+QplCyUqJfB3rCS12rHyW1s+xtH8qMUqcqkeScFaPBqHlT6y52IP49K2gTfjR19IFLI/6mbb6Q8y&#13;&#10;V0mccfVv5nH+Al1p7PCMxHB8i6GMkT/9KT0KV9fRifS2MRmVmDNmxtKYImNaiSz/m0P0/ykrMYd5&#13;&#10;RCbIi2cNwlUbLZkfPua+snbBSc6RN2MqZiVnLfFV2kUy10nKkUnyNxxT42qO0yPkzOI7fMTIknXL&#13;&#10;jil/TF1I//BMLw37io/ixYILvW2BCE/kDa5sQGjrIXCR1dh6vIWjdUaA8qRkijihFOgiRCma8Kjq&#13;&#10;aOse1qltTgKj6HY5bwAddRvJ8LpF/teWAEswzzGmrCgxvyl5/y9D6mIEKvk0qi4GWuBt5xij4H94&#13;&#10;MQaU5HYgRpLh4QhzxJBEpaBQgNQ6Ym1/4c/JYTwqIIKNxANHpeSqvab9zdDVbWft8fqtXcZYYqEd&#13;&#10;a043uV2WBNGCN04z4uxpa5gEaNsR4O1YcQYF2+Vcw8yqKQcNlluZ7CDgTJXDZGWPo2KHX+uoDPsg&#13;&#10;4LblXt9hQFfY9WWcRxG5kWgzfxGMJR2sdgqGJCEE0xUYSVDZ8SNgnMTHqLY28hhnT5ArYEQcOfqJ&#13;&#10;UztMyrV8CW44pzCp5C15Ecyocxpx4CRFOMaj5qNj5iAcy7muQGFYN6ca9pUQEaQIQsxlfI4idXIk&#13;&#10;BekbNT6Sbvo9bj7qM53MHtETyFw8bSWZUnN6VF/W45h2BdT12AMYGWd2Y1LCBC8S0XSoYIntVRcH&#13;&#10;3qLBNB3qetfCSeKCnvShm/w/SSZdOw/pj+DHzrKSseH15IdNFXBX24Inck7uigQpkhqCDCRYrEB9&#13;&#10;mJSra3zDR3JAgsY34v9IFtv1UWT86bhWDtrfVa791icLgMbMzizPz7Uoh7etROY5XYD0if4gK5NI&#13;&#10;Eo/+RfCl90sPOUbOJBUkStVJfiXjYKHcOJ/QHOSP0WvFE9tMftmaZYgtLTtvTuBxHB/VDl9N4ssi&#13;&#10;hjeOup2YHmnJApNERGu72H19gM04/Ua27XhTrgJj2PMj1DmNzG+6qvyGYXlYap8t8buoTajWsY38&#13;&#10;ZvstMAyTci0PbJtyLd9sEezZrFFkvpGZ9ho6ouKQukYCh80tWcAHnWcMxo2Va9kG5YyZsVNv3SFU&#13;&#10;dY/7pkPZumFSri2PfwnLkgXnJAIridWW3Uq/+W9sQ7uri36oJF3LK51BL9ClElZ8hNK7pcPb8vWb&#13;&#10;Lrbhgy4xZ+HULm6ok03gyyNzgoyNSspVnb4rZiNX/IKylZJ05dMqR1bYF3KDyJi5Z+F3mJTrC1z4&#13;&#10;B698YbEAnpF+ivdKf15YdO6voT4jj21cM6wQz3iwUYA+s+AlOV58Dcvn/81HIIm5zR+DTeOgNWSY&#13;&#10;8P/w2KzMMV6lHATJVqFl5ytoG9ajHStRVpJsURes2/5bgdGw/DL/c0Alb7S3HsThtLOgXckZ1w7H&#13;&#10;Ay+1usGpY1wEBbs6MRC1IqMv8OYcMqTT5AoeHB/JCcRQMmQM5SRsOFQ7VpI8rp1E2ucIcCaKOMHL&#13;&#10;JsDUweGrxBBHhZM4LYjGA+PNQZG4rESG3QaCkaqveN1q35wVjj7iWHLOONDTxll588U8qJ2x5oC6&#13;&#10;ho60ssZXeTsYYIXIhgSm58RYyeSEO8ZRkhzklK2HHukbX6M/nDO7BcuJFYyYK4XJpGbIiuCsVuvV&#13;&#10;ITlnh840omMlASeNEz2OH+UQp3hUwEjurWhX0keixRiRh0kk0YKPNhCZVH7Zc+aj5MCkPtMLbBjH&#13;&#10;HpEnCwz6vpHEXhrHCjTIg7GedZWdTLBF9BCiQyV/22TWqP6YL/RQjfmoMmt1TF/M0Uq4jauXnEuO&#13;&#10;VELLmJTM1TVsJ/1RwRQdUAtwVWbcN92CDwFKySw9RP/WuJMLdqwSOeyFXd0WjQTPeBpFdJbFBL6N&#13;&#10;3dN4mtbfUfWs5zGybrdbyTzZ47eN6xOZ9MxJgTJiT8338mUcg4nxqODTGAp+2ehJyQ/Xmp/KuR0Y&#13;&#10;7viQsOIDLEPGtpK0xlXC45iVx0bUjr5RdeNFAC6pYieqBcZKJFR5eEnQlA/hGvJKXibpGtfTsfQf&#13;&#10;m4n4OGQPdtPImJGvSW3AXXKx5Fqd+C25ntbGepynX+n9SXyb6xJw5afBiUxM8qfI1XB3PDksu1R9&#13;&#10;Ma/LRpa/SVdO4qeuhSXcSz+qx2eab8qOsovTZN8cVLaIL6QPW52Ml3lSZE6Z+zUn6jgbZPHanDZW&#13;&#10;Fk/K/uun86N83vZFIWResqvVo/weflSNtVjD4mCrk4qH4TebZ5FQvUj7re11zJyR+KuxICt0waSk&#13;&#10;nOsQm0F22W8EE7qH77wM6VvpM3JCJ7u7QewwTnfDzOYF8TZ9dtjKwlj1exlecu36IJDE3PrgukvU&#13;&#10;SlG0hpoxL4M4bwcYOMaF4lKvlVcPd/fcHkrDrhhOdKuwKS7KgaIWgEwzXvPyVOUlbTgFsxjgumae&#13;&#10;b4k/RmaW+jkakhKVOLAiY8ccA7ArUzm8+lIyZUu5gFifZyEOmUCpiJGxYtbKTJ2rbzgykuNWU6uc&#13;&#10;76HDPJT/tuysvzkGgofikSEm0+bSLGQOMJjtvLNjZivLA95ameUkcJxnSSrBxDyxo63Kc3rohgr4&#13;&#10;hrhxRDjF3jJZQTonyi1EAhnOCbytYkputQ7usK6t8r8gl+wUcfjphVmJziH3RRIvkwLNKgf3WeYj&#13;&#10;PAtr83lU0tQqciVE1C/h0vJUbQ6/6XlzsRzW4fm1/N+8ooNK1ibVbS5W4KVc7ayYdM1anzOO5lYF&#13;&#10;GnASPLT6YVKb+sDe6TMydhz2VtZGXS+hZ+xmbWdUHbMcwx8d6TMLSYYItoovAZydc0WCPbqjyNyH&#13;&#10;16wEX7abf4AkoNVZusg8aHeFwJPc8208w8vtbZJ0xqwN0s0x/pBryZ5+bzXCo3EvvCT43c46TlYE&#13;&#10;qPrJ1pnDEpr0SUsSwfV4A8eN2yyJiaqDzrHAaVwQPS/wXIbINV5L77FfbIcXiriVzS5/wbK2ynfR&#13;&#10;Hh7wQqbYoKF/R1baIFsSjA6f1fart50H9I1d6JOIHJnbhc+4snjV3zaJQYePC9zH1bNWx/FjbOuZ&#13;&#10;uePqLb5rvpg75uakRItrhufJaNtXY0tPkE9Ez7Ohs/iNymuDLircjRU9YfFmHOkDv6js6LhyjvNj&#13;&#10;2yQqOSyfctJ1m30Oz22ylQ6xeNL6BXjkp8ELSXLSCfCHK1vHh6bbW6JP2x1s5pZYsY0T1Vn6Ct7m&#13;&#10;1DCB3tY5/E3/1cIEebHQ2PpR5ng7J/Froa/s0bC+4f/q1kYRXFqdUcfn+dZH8TYiJ3h2B8lzn/vc&#13;&#10;/tZ1j0oSQ5DRdg6YR7Anw6UL52k3ZTcOgYu2j2xcm2lpiyAgIK4AAEuM29DAzcqqoMzWfCsCPpwf&#13;&#10;q4mUNGXKQPlIWvimlBnpcohnbWeRcpyr1kFZpI5J11CU+jgr6XeLs8AJXmUgZq1nK5UjR5INbQC/&#13;&#10;YyX4ap2Nafwq6xqGtxxkq8itjA7rMK4cn9ZYD8vU/0OHWRut4apy83xz9tqAbBanua2fobfroBxR&#13;&#10;5+C4GUmBlq9JvzlRHNwaF86GLfpkeFbiOHCWi9QpGB6X2OGgH77yfCmJWs/lQRySIs6S297K2avj&#13;&#10;W/VbcqHln870bKWhjI7jH/Z2ABTBvq2vjg+/6ZhZnErzqZXJUfPktJVbPWu+K1tJiGGbo/7Xz2m7&#13;&#10;XEddN+8xOoWOaPsyrg5zscW/5Htc+fU4bl6ZC0V4bx37Oj7pmy1ik4oEF9N2zJk3bd/r2rX+No8l&#13;&#10;2mYJVrUtgKBT3aoqUBUIk3VjY0zpjErUGT+BNv9iHiK3/BA7PdgE9WvHMXU67zEbXlbluLb5NhJV&#13;&#10;fItRvg08XT+L3M3D61qXxb/bbu2U03f9k2gcJlCcs9haOoaetkvaWLbEp5S8K6IfPIvUMVjOQsa6&#13;&#10;9IpAX/Ct/Vls/Kj6JWEkAuxa9NB040ffSsiRR2Plwzf1qf8FsbWAOqpedq/tKx3pxUSzzqNKhFbd&#13;&#10;+szfmUTmg7kzaxttORhuFpkH5atN48E4l6wME1bjrp0mG+SanqhkF+zNYXN6VpJcqoS9a9Tpf/ph&#13;&#10;FOnzcH6MKueYsq2uIEubOV7j+BweJ4/sOD1Su2Ql09xOam4h84SvwK4Z19p96Li5CUM2SqzYvojP&#13;&#10;NeZX6QILCG2MBCNjKn5C/lf+Fa94Rf//LH/4oG0ijv2t+lxPTto5qQ3+J7ksGZ3UjjFs/TSxQqsz&#13;&#10;Jl077hwMLECTX49eoM9g5UMvt/ao9BkfgiwmITcO1a11PIm5rTUeG8oNpdYmFRj8SY7IJOZc63kt&#13;&#10;lIQHmlvFUDflS/H5UGTq52jvWEnAWKm2usHBs/LaOhGT2pr3HGd9PRWSvpcRmoU3DnsbHDNK7TjM&#13;&#10;UsdWK1NGsuVLcDjPmHJMjJVguraOM9qTHBTjOmsbsxjSlv9ZfrcJKuU5GvPOIY5d61hyFsqBnIWH&#13;&#10;jS4jcOWwFNEjno/jsygZb7piHBk7Doldc7X7lswhSW63sNIjs8rCuHY26ri+mvdFnNqXvexl9e/c&#13;&#10;38ajrW9cBbM6lPBu50th3dbLgaXvkXlID7Z6rS07/D1P0DK8dp7/yUY7t+a5djPKkos2KQ/XNsk2&#13;&#10;C090qLEoYlumyYZdr21gWNeu9TfefFrZmtaG/pdc0Yt0hWANvy1e/p81+G/bHOpseJX9Uc55u3El&#13;&#10;N/k2FhXYJLwI2ipwM7cEnYIgu8V96CQ+Dr62Itk9YTcZvgWM8DzllFP6251aeaCf7BypxRQLsfo1&#13;&#10;1LfGhX0ogqWXGy1KcDYf6Ld57Wq1af7j1XP+9MlzsNgsOg2vdrD4kEmBrcTcjhX/1PhJOujr0EbT&#13;&#10;e63sacv/y+hwdeJrEtFnNRcmlatz88yzumY9vuG+yPi5rpXDRXmj/1qfhd/mcRg+ixK5bPXEsB7Y&#13;&#10;L9LnYT1b+X99pM8lviW6zSmLp/D223m6w8f8ECdJFkkS+exYmWeeIam8xFxLFgJcg8RMYkS6uIj+&#13;&#10;NQYVO9EVkqfu0lqUtNfaSm20yVht1EtGFmnDHG/rW6QO8ZFb4L0o5oQTTujxK5zYKB+LRvQEjNkj&#13;&#10;sTZ9BkOfcQvgi/CTa9YegSTm1h7TXaZGK5FtECDwpQAXJRPfM1Wstno2gK3JFLKVJQ4bRc2QcWx9&#13;&#10;OEwUh90ungtgFYDiXWtngiJbC+M+Dpd5nQfBVttHyp/C35XJ2LaypC+cyLafs/RP+dbZ50ypexyR&#13;&#10;oc0MvBnElj+8zyNr+kseWuJobGV5wF8lZFq+l/ltnGtldFw9xlkCYRjkOg6vdhzG1bFVjuvrtP7O&#13;&#10;w6u62sBj3LWctXnn5Li62rk5b72j5H5cO8scJxtr1d9l+Jj1WragAg3X4H+oH6bVZSxaHWRutHWO&#13;&#10;ut6c2gic9KXV76N4GR5TvuWttZftPIKVvs9LQ7zotnZualsgc+SRR/a+jd3BnkXEt5GcrrLsn8DQ&#13;&#10;xw40vo1nKR228jwft3tZkNxqRE7wZdecxBw5ESD7LUFVuNudYZcZbOBlZ8uonZzOz6KH5sGB/PIb&#13;&#10;l0lykG995N+efPLJfSJOH/nAlURgP+wI9PEGU9dI6HkhCv/U4xT4kghPFQzP05dJZaufk8oYrxqT&#13;&#10;SeW22jk8m5/z0lr1lVzXPJ2Xh3Hl1TlNry6ij8a1t1WP0+meT/qOd7yj98EsVNCNEnDOubW9dmzb&#13;&#10;Wec4XMSbEt8Sc+aScnRozXN6tnSJBQ7J8RZP4zkN/3kxU2e16Vr6bC3n+SxzfBaeLahYLGJjvGhH&#13;&#10;PO3uHXfblF/GThoHH1i6xiKDR+e4u02CrvUTZmk3ZTYGgfm9mI3hK62sMwKckNNWtr7WCqjmKE0T&#13;&#10;fRmy8upB7d5GY4XVh6NKYdjKXLeslXPtuJUWq5gUoNvR5tl9Nguv6x2cUbY+sxLl3yYR5l0FndSO&#13;&#10;etu6J5Vd63Ot0VS3MZ6XF+VdVzQMyur4VvnW59Z5ZMjnkQX9HToXwzq3Sl+LD/1t+1wO1jKrcIIe&#13;&#10;jsMkEkBx/uiTVq44cx7IbkHAMwrnTWRManO9zrUYGm+6d5lnrgkYOa8bSe3cnHeuD+f5RvK9ldti&#13;&#10;q1pneRGc6CCfIrI21M11rr43KuDXn3buVvuTvof2ktwVRvCqgJ/ebfs9qc723FBnq2+IFwzpJ2+2&#13;&#10;q1vq7bJy26WEFb9Gks5OHPocL3ybk046qfeBBKYeul0P7W7b3+zf9LfEIT8M73xCiUW7k+Fsbnv7&#13;&#10;sgVWRFfRNa4bUqvXnKOLLbguo5P5lMPxGLY7y//8LM+p8ugINkQC0vPr3N1h7PTPN3ti/CQDPU9Q&#13;&#10;0GuR+ciVxGw9L08/S+607X/2j/1pj8/CV5WBETu4XQlGm0XD8ZKglRSa5xE0Q97J0by7mYd1bIf/&#13;&#10;6WObKySy+Wj0hblVz3WUcKtb4OsxRvpNf0gOGRvXKGPBg26xk1UdjiPzbqg7h2NqfltMWMYP0saO&#13;&#10;lV18RdrwQb7FphJbi85xemz4mIBqa95vCUyLBrDxbFC3tbptthaMKt6uRJ2deu42UYbOe9CDHtTj&#13;&#10;P2+7Kb/+CCQxt/4Yb8kWTFLORm3F5hRYyVgmuK6OUmBWN3wOW1ktpqwpXA4OJc0pslLpUyspnFgP&#13;&#10;VJbR55yshSNW/Kz3N2e2XWWZ1p7bFcrgKOu2I0alpTIGjs0TzAhiFglO2rYX+c1QDRMrw35Oq7ec&#13;&#10;4XaFat7bnqa1sdbn7fBsjbSgpuV/lvYEA/peNM8tgXXNRn5zwDhjRTtWHJmHPvSh/VyvY2v9bX5Z&#13;&#10;WfUMn5JvznXdSuy5JoJgQaNt++38WWte1qI+851jRXfQdZ6f4uG9W53vtu/me8m+fpB7Y1NJk7bs&#13;&#10;8Dd5X/aWjmGd2+H/kovqC30+L07sbauD2PbahVD1bta3pEfL2yx86H/ZS3OF/in/QEK6+kb21E8W&#13;&#10;50kE0dmuK5qEl/lJ7i08+ujL0LepXQoSPfh2/u/+7u/6gMybWrcaCTb5XYLaer6bW3YlEs1lfpok&#13;&#10;JLlCHjxut9woXWVc2oVVY3PUUUf1vuWo8puBBdsleK8AXkKAb+ojaLXjp/xT/jHZ8LZ5vjFb5xsu&#13;&#10;5NA3uaMHnXvWs561uqtuM/qWNkcjYKxanSBB5FbAX/iFXxh9QY7OjADZlzyXZHMbq/ng+053ulM/&#13;&#10;R8SZYgHzX4zpg/j29IhvfhxdysdTj4S4a/gJbKIdusP4wnjS/9pXzhhLmv3u7/7uzLxPK2h+4w9v&#13;&#10;+Je420pzHE8woJN9xIr0V+kz33YGs0libf1glzx2hh575CMfGX01TQg24XwSc5sA+lZosr01AT8U&#13;&#10;644Vx6J1qublk0IWQFOUlKZvJNEg2eZDcXB07KQ7ZeVZJhxWThCSxceXFYXh6khfYIv+YVQYkVlX&#13;&#10;3zxvT/CAKFYrR+0zgep4X2DlD8wqMKlj474FGfMkCcfVM+9xY63/vskB0s95eGE0XFPXq4MRZxy3&#13;&#10;Kulzm6Qiy+RhVjK2jGebmLNrlbHdqmRuCrjILv7JfiXYZ+WZPOuzsZ02vuSBXBx77LH97hRtcNbs&#13;&#10;rrWTg96QwLCbzu30VrG3uv4w3yV1JR3oAslZge88+rd0iGC4dO2s+K9FOXOzEiTGyM4hgSxHdhoZ&#13;&#10;f2MaujgCxr8NQNhKjna9he3ipUf/Vzu46qyAZdTupjq/kd92QpB58jJt3uOLnAgszG+kH+SrrvW7&#13;&#10;njtEF7F/gpBRt1n2FYz4A69KftJp5uZQf9BVbJnv1lbT022Sh/xbfHR7kbfjSXS5Rh/4O24/0sZW&#13;&#10;ovJBJBrxC3OBtYSVOV675eDLryOLFVwP+0Evt7uI9N1CrNtlZ+032cAD3VLjPGxn3v/xrk5ypN42&#13;&#10;ScPe+th9ohwbzg+1g9A3e14+q4SB21r1xdiTk1pYM0/5MDCYpa/a0lcfPsRm6PB5cdxVy9MR9KBx&#13;&#10;gbsxNe/nIfJDnsnkWsnlPO1v5bLwoD8k8Mmz3Vt0Kp0JZ74K/OmN2vzhGvqcz+aZaOaOxNw973nP&#13;&#10;PhEOb2TBwMe8asn1dLEPu2KOasscb33y9prhb7KgPLmgF4bzlp7AL11o7Pm5ZGfWOa49/VjrOY5v&#13;&#10;mOIdrqU78F940VPa5Wd5oc+JJ57YJzzhpD90vNtf4R/aWghckDnZWjyFm3VGgAK0ImqrKzKZ3Ua1&#13;&#10;6ARV32mnndYrVbdA2ILMQR5F2qJIbH1+9KMf3d33vve9mDK0ukJx7ErEGAgGZiGKlPGqPlLwVu8q&#13;&#10;uFAHg+NTxCBU+To27hsvjNRGE371wy6mMm4STmSMcZiFJCY4vi15xksF/+3xrfLbnBEclmE0D4zB&#13;&#10;rH02tpz/ckL0C47myFYljopApoIbu131e54krPKeQ8kRczsRh6fFoPrOASFDngtUD2ouffVrv/Zr&#13;&#10;/QO98eIY7gZJSAAAQABJREFUR/Atb3lLf1t8Ja2qnq32jecKbsmAPtILs5IEgPJuTeAE25UzT0J4&#13;&#10;1nYmlXNbWOss091lUyZdZ0zZDHyHLo4AuWiTGMbUOJORWUg5jngtdrmGbbHwthWIjsdbJcKm8SSh&#13;&#10;RZ+WbnD7GRtTZFd+2zeLBBb9ZiVyaO6U3Aro2sQ+nea8IIb+4d+Q33FEb/OlHvWoR/UBZiWpzVdB&#13;&#10;EPu/FUmCyVtLaz7rt4QcfLxVtXwKCU9jUP0a9sXx1o/UX/XMI7/G3DORBOuSnLP6VkNe/K9dO0TI&#13;&#10;hIfJG0O2ZxyxI+TJi8zYl/bxAmSr5cXilNsZEZkg15KQs9p+Ph0fSV/5zK6ddV6M4z/HRyNgTltE&#13;&#10;LfmWmID3PD5LbRwgl3wWemmrzufRKKzfUf6v58xVQsw8oe/ItfmH+DtsWxvb0Du1c9VY8AnYCDqj&#13;&#10;5pFnQ7bxUdsLY6pORFfRHT6zkjkt5uCLsrPGWPtF9LkdfEV49NilWcedH8p+0KHasfAhkb8oaZfs&#13;&#10;4hVGdr4VvqPqhLU7SO5///v3vjLdXcS3mAerui7f649AEnPrj/GWaoGy46D4lLNF6Xk2xjyrzG2n&#13;&#10;ODq/8zu/00/83/qt3+p3tkxyfupagf2hhx5a//bflOLQieMs+RRNcoyrzEZ+U7zu8Z8lGUAxM1aV&#13;&#10;aKMohw81lYjiQFSf1StxMa3fyrkVg+Kehar+WcrOUoZRNp5lePFMziYZjqqXXHJs3/ve99ahPiHn&#13;&#10;+Qll7FdPbKEf5o7kYd1OZdWcc1GB3iRWjadydlaUoTcnOCrjHJFJ9a31uXHyZnz1mVOEJOHJP2d1&#13;&#10;3DUtb5wbu9/oCs8x8ra8448/fmRQwtmSvPvLv/zLvm4ya0fRYx/72H63gtVVD1ivRCbn553vfGd/&#13;&#10;m/44XtQxlP1xZVu+1/K34I/DVAldc8Uum1l0CF718+ijj+4e9rCH9Rj+3u/9Xh/grSWP0+qyc4ac&#13;&#10;FpZuJ+bYlkM97npJFjpTgDMrVRuzlt9VywlU7BivxIfAQdAgCJyF6FqyUQ43O0LWKgk8Sx3rXUay&#13;&#10;hY6cNufIkV2wFSiRAW+jk7wsEpTBq2wOnNx2SG9MI+0LcPAjcYbY4h0rdw7UYpAk5+///u/3c+w3&#13;&#10;f/M3+9uY6LtpvLMHFljcWo+UJ/fVTn9wzj/rOQfIiYRaBcl8MLa4guvCU5BcgfAo9ukDyara8U2f&#13;&#10;1SLwNMzUR949L9Si7QMe8IDuyJXnunnEyaLEz/KIA89T8riFpz3taasPqZ9WJxtX46csG90mcuxu&#13;&#10;lbircdE/d4Dwq6f11XmJoT//8z/vHvGIR/QL1I95zGNWF5+m8bbW5/Wh+rHWdW+F+ugH87qS+OYh&#13;&#10;X3kWPYR/cvzXf/3X3eMf//g+yUE2X/e61/XyutH926hxqnamybL+82Ms1NkB57drxDkWnc1pRE8X&#13;&#10;/v2BlT8WWdxGr62KAdg7Y0MHqUtsWvawrqtvuogfVUT/86NqIaeOj/pWv6T4M57xjO4hD3lI/+JC&#13;&#10;v9mEInPcbbTlp+mXxV9JrVlw4Q8dc8wxvT7zYkQLNm9961ur+h/6noY5P5HcqcttqH/8x3/cY/xD&#13;&#10;FY04IL5v/QAYlV4fUTyHNhGBJOY2EfyNbtpEpChe+MIX9g8m1j6DZcur4LacqXn54oByZCuhJuCa&#13;&#10;JVHF0TltsHrJMR4mYijFUox4oxCrrXl5XY/ylCUFL4EwKSjlDHAyK1GlT7Z/23rckv4zRHXLDEfP&#13;&#10;iv2k1VTtliGcJSnEAFTwUW1P4r3KTPpWn0RJK0fHHXdcb+hah3ZYh7G0wiahIkhCsGFwPXtrKA/D&#13;&#10;6zf7/9ve9rZ9sAhTsqkfVsgmJVmUM54SVPpe8izw3LHiQNbK7kb2bSgT5GGc82HHq5XEmpfk821v&#13;&#10;e9vUoESdHC/zpZwbdZj37U4Y/YaJHQUwqjlDtn75l3+5D4jImwBY8NYmueyuk+xU/ziqQL7Oa2tc&#13;&#10;X6vMWn7TmWS7blvkvJ6ycqubtwFOcyrpAzImqEDKC4g5vhtJ9BY5KD1lV4odfHZQjsOy5rpnBVYy&#13;&#10;ehrP5KMcVmXVXfNl2rW72nl9lRCAqz7rp+QQvKY50XSsRJYV/ZIhzrjkwVbSoeyUnUtkfpKc8FXY&#13;&#10;j0rMmStwqQUBY2v3rkdkVMBhztMv5tIk+dKueSQJVIEYvOk0OriIvpGcKV1ID7klaJI9cy38lS29&#13;&#10;RVex6fPcql48+CYXPkXrMQfoELYMqd9cpkcrEWnRSJDcJquKn/pWhv1SDpFfSWLyy96NG29lYWbs&#13;&#10;BNbwdq362l0eys1DFmzYldL35IPszbJrRZDf+lz0nMR5kd9ebFGLQo6TJ7ZQQnBcXx0ne5IWkshI&#13;&#10;X8mf5MZmUCtf+MPPdiN6UBKo5pEY5W/+5m9W/ZBx/SWLdKodSuYzfNRhgWAzHhEw1OXrMVbmS9lc&#13;&#10;/fWZRviyMF++Kz3Pn6Hn1TUqMUcf8t1qDtH1r3zlK1fjKDrfSyRq4XvIA1vJj6qYw5x1C7oNEMZt&#13;&#10;HOmPuM2iQcUc9E8tjNV1dLYX49RikOtOWbEtbg0tvVhlh990ALmhQ1HNcf0ZRWxEYa7sqHGFF1+5&#13;&#10;7Du8+N3TfIPqbyVJtQ/T9rEDo3jKsc1B4CJLvzntp9V1RMBkNLkpKEkCSsKqHEfUxKYEOO53uctd&#13;&#10;+mBgUVYoCyupNckpRw4K5aUdPOClyG9OM4ftFa94xeo5xo7jzUFsiXPWGiN94di0dbblN+M3h1IC&#13;&#10;QSIB3sWbb/2nOF/0ohf1SrqUqODcc00o2iExBOWQqs8OE/UXnlVe/Y4xLi972ctWg4w6P+7b2A+N&#13;&#10;HSd0UjAzrq46zphLNAqUarzsIJMItnNOv1tZwLu+CeTJi/4VMbQPf/jDV2+XrONb8fuwww7rA7py&#13;&#10;SNzS95rXvKYfawHcqD4zkHaJvfrVr+7P6xf8jjjiiJHysBH9Nv/KwTE2eDQ+o4hzIZlfc57scIg4&#13;&#10;VebmcA60cvqnf/qn/U4M9ZJDwY2ApBzmas8OSgkosoM4Lpw4uylKvhznmHmoes0jzooEhR0f2h1S&#13;&#10;2886x+Ee19cqs5bfxto88bBiGOBTAuaP/uiP+gR/zfPi3zc54uyVbMEZCQ7sLK3dLmvJ57S6JEnh&#13;&#10;rg/4e8Mb3tCvKNdzl1r+4WtMrfjaxTIrDfW/OTUp6TprvVu1nOTQrW9969W5WLrCrlG2b6hP/E9v&#13;&#10;k3n40z/IHDE3yNhWIgtUkluvfe1r++Bm2B99sVPrSU960uqiBfnyMHG7usydluxoaN+UZx6xOZL/&#13;&#10;o+YROTR3XvrSl/aBWc0juoz/0SZHzC1jUboJb3aq8qGG9gxP5F39di3SP3whpB580mGLkLFsdR4+&#13;&#10;piW65m2HH6ev5hsyx+iammv0leC67Ny4+umDX/zFX1zlFx78PLKJZ/+3esH4GyeJqlrIU7dx5p8a&#13;&#10;90WJ3FhA4J8i7QjavWiHHLa8ON/qWQFv7epVj+Rvq2ONJTzueMc79vrP9eq0w5I/6PdQtv3vOLsG&#13;&#10;W7+RBAQZZt82g1r5omPYULxuJ6JXze96xhm5lph58Ytf3Mt4KwvkwKfk5QUveEG/wxEeZIHfbsd4&#13;&#10;6YWNwknb/HbfRfQXm1hzqo4v822Ol66i50qWp9XpdtbSD+JNGy/IE51iHlaCq+qBn8R53RJOr9Wc&#13;&#10;U8a8lRxr+1vX+pbQk3A1rsoYQ3du/OEf/mFvB41fi4vfytBDL3/5yy+2gE7XaK/8SPXjz0LQve51&#13;&#10;r9Wxdj0/zWMNYD9qjhuPU1YSeGxcLQLglQ0oXaT+lvjeJU/whnvLu7KwgNWOlcUPpIyFhte//vW9&#13;&#10;DLS8OO96xyQh3fZq0QDRrXYvFu79wQv/uAb/7WfIR1s+v9cegcW8hLXnIzWuIQI1sRgeyS9OJEeA&#13;&#10;omwVldWB3/iN3+gVxdDZnZede9zjHr0zYrcWRaAtQZgVWA88trJhxdFktxJupZCjVrfcaE+AbrW6&#13;&#10;kgPFA4exTSJR9gI7jiKlSTnVzpO6ZiO/yyBY6ZVA+6Vf+qXusJVkDd6sqlg1smLsVi9KHTFUEgyC&#13;&#10;gFFGh5FgbMpISRxIXMHO7X/wRP7nXNgeLZjhYMGLMfQZRwyAcrCGH2JIjIEPefDBZxmLcXW1x/Xl&#13;&#10;aSu3i9hmbWzJgpUztzqTA04s55bxFrRIuuCdU17Y4MnbsjznZZ62Wz428jd+jSUDbIzNP30u433X&#13;&#10;u961X/VjmBlIc+PNb35z33f4FNltyDlnfDeDOGKcJDJrLOyYIBMVmLbyYJzNeTInwcihMp5k1Jia&#13;&#10;A1ZPzQFOhgStcXarD6eo+i0QIRMlz9VvMqket48USdg/8YlPXF1dreO+73Of+6zeQkzHSFTTEepv&#13;&#10;d8Aoq5/DlW7JIslGK+qup2/aQNh1a02cIhi6bYMzCXOJfbLkxRYCUmXIl9vT7cg94YQTeudK4IT0&#13;&#10;xXxVfpQeWWueh/VJ/OCTY0i2ja1Ah84TnEsYGjfnyBO5N0dG0bi5zm7UirrrjC0cJAWNEdnbrDkz&#13;&#10;qh/LHtNfCxwSbJJxSHLuz/7sz3q76TYWSXFzlRzQNXZ+WAhTrsj8MwbDYKjOb+a3xRiLEnivHbDm&#13;&#10;nN3DdA49Qp9UQGCRSnBUO+Na3iVHyKCECxmjW9wm6LYzuoUdMY/UTw4lTfgednhKdCPzSFnzqPWF&#13;&#10;yB39YTzq+XL0vNsP8cO/wRsZpzfoOb4NXWdOI3KtDDuwKOGdvS7Szhvf+Mbu13/91/vjdOyyPpB+&#13;&#10;C0pvfvObrz5SohKL2vUMujZoLV6G3+RX4sLzg/k9yJg8//nP7+ul88gmucQ3f84uZx/2pEgSlq9T&#13;&#10;iz91fN5v9fA97Hhi27TpdjS61lyio+wCNE7mD3/ZfFK+5hNeBdTD3S54o6/5aeQP8Xs9pqH8HT4e&#13;&#10;TOhGCVsLWHbU4wXRYXwit9puFrU6VtzAHyPvxtHYsS1kcFcmfaAn6BhyyT82l/kYfDJvISb7ZKF8&#13;&#10;FosdZIXeKJ+FvjG2fIXNoIqHyCb9aAHCri4+DX2ln/zrcfZ0Fp7ZU34HEtOxLZJKkmBwUHedb+vD&#13;&#10;BznBW8UVzotn6I5RPNGdYrlRfgH5a21/21b9xpMFbTrf2BpX/seRRx7Z38EjluAH0m/mJv3Pf6Cf&#13;&#10;i0c8u3Ps8MMPr2pXv8XJ9ITrzAtkLnv7q2vIFB6UM3fsxKyF4doxrd/0kLhonJ/m+vI52UeJNLjx&#13;&#10;jWHORonHHGN7nvOc5/S8kFWL3Wwf3WqcyALZILdw5XfBpOydJDXeh34TH5Q+Vk/Ju0b4x/oY2hgE&#13;&#10;kpjbGJzXvJVXvepV/YrbKEVXjZlYPiab4EVSroii4rhytkYp2Co36zdj5fXjAgUOL6XAyRKwUYKU&#13;&#10;IoXkOJ7wQ4H6H3F+f/u3f3tkEEExU+oUOMVHuUg0WinQf866YHDSLRaz9mORcmWMBBScMw6oZ4dU&#13;&#10;f+HPafeN4M1xk/DgEI0ifRFwMwQCckQB22lAYVfw0GKpPc/rYpw4VZMSc+qj6MsgGgeO4lOf+tRV&#13;&#10;42DHmmRRrTC6ZhYiW1asnvnMZ/bGUr8Zd3LAySnetUkm8VnYwIMhZfQmyfYsfGxkGU6a3ajkkJOu&#13;&#10;P5w+q+4CjlF9NnZFDKEgazODaM6JAFayFxmXJz/5yavyIHCQcCseyYWHyhpDgah56UNeOSfkyxjW&#13;&#10;nFefT815O0Y9YFuQVvgUHuqgOyp44UAImpUdRXSDAJ/su1YbnEmrtHST80Xl3OhvOSqCtF/91V/t&#13;&#10;+cDLs5/97P5hxuspg+qWfPfsKivyEnT4puNmmSvwtVNQ8Dp8dkv1db2/6RzPZ+GAkvVyyAWeHFlY&#13;&#10;lh6suY4nAa1xqYUHxzilyg6JLmwTAhL+dh/bIcw2WKX3bJjtRGyaZDOd/6Y3vam3mWyIAFIyC641&#13;&#10;twpX3+QHhgJM4yLpsNWIrOLfOEpiScCTZUQn6oeAqfSEQMQzFCUvRs1H/bV7hb2iX2pxxG4GCRaJ&#13;&#10;kJLDqr+1x4JYgQ5dNsqHwC89ZdFN0ILopXG+TY2HtvBmDPBGFy1KdC4+1AcX88zusrKnO1Z2ULSL&#13;&#10;GIu2Yz7RKe2zXtXluNtTZ02SCQzpU/4g+UXwMN8lvoy3viC2kj/oU2POh/AcL8HjsmR82Y0jVwJ1&#13;&#10;uySNj7Y8CuDpT3/6Ki/4wSN+yJFySMBMPnyK5+KJPJIZ9uKoo47q/R11sCvkrmx/jVtbt77SeZLs&#13;&#10;T3jCE/pFrKp3o7/JlkU0Mo6MEZ7wZ8w9o09yYlcncimJY/6zscbJb/191rOeNdVn8UwzSXmJejpl&#13;&#10;s4gu5F/inY2wi1fMgfho4oBJz4KcxjfbbOFHIgtJ+vCrzFt6TKxnwWNIrpG85g9U0ksZ87m14e11&#13;&#10;fLN2l3Kd05ZkOD9tEpFRC9rGEga1IUBSygIPvVh2w5yr2NNcROo3t/mP5vqQzF2+rpiGP0yHmeN0&#13;&#10;hM0YbFjZF/UP9Zm2xVmeizxcgG7bsnhDz0r6oYr1XC/ZBnMxo/loQUhi0UI30ifxsHHCS/UXn2WP&#13;&#10;qr/GloyIs0aRPrjGtaHNQSCJuc3BfelWKb1W8c1aIcUpCXD3u9+9V5aSRENnY9a62nIUAaWhPqv8&#13;&#10;gjL8MRw+40h5q/oM/44V53KUscOf4IvxpKxaxadeipXDPMqpHtfuWh63EnK7292uV+pWShgIn1FE&#13;&#10;MVth1R9GYBz28LRC8bjHPa7fci3JUEaFEh4Sp4oxdluy1Y1ZiBHwMFIJWg60+hn5Ik6aJMG8iTm8&#13;&#10;c+I5q2RBIpGxYch8RhHjynhLMti5sOzq/6g21vMYueX8G1M7GTxXgmMwqc9w4jwJYBhJTqNjm0WC&#13;&#10;P7scrKzVSl8rD1Yk2//xaszIkDlg55zEtPnZlhv2h8zTFRwNMk4OW7JTyDyXgCCTHDTzBk5+jyJ1&#13;&#10;kjnJbM6kFUc8SJYL7CU5aq7hm5Mo0SiRqg081y1t6ufcub7dpTKq3WWP0X+cSnPMbQ8WHOjNSXKj&#13;&#10;TbqO3qTH9W8z5UYyXeICT2TArYR01Cg9pb922Rl7Tu0siTlJKgtIAul6KHTpWHqrdiYtOxZb6Xrj&#13;&#10;uWPFHtbcotPtkuIwV8JgFL/sgJ1Z5MKcHDdfRl27UcfYSsGbXSsW8UbJCV7oVDtTzHsr/BLq48g5&#13;&#10;+pd/Q/9KipjP0+aRAJdukACiE0bNI7YJv+zZS17yktWdc9N8G7wcdthhfcBn4XFU3eP6MzxuYUL/&#13;&#10;6GY7ueistn1BlLkwbqFvWN+4/yWxzDX2twJEZelW83tWedJXePItYCxAppenyS/9IBiXJLXgCftl&#13;&#10;id43L+yIgqOdmniZxU5JGLhOIDwqaMcbHi3MsSVu2eUDStxOkz32nt2X8GLflpGPZTGS2DbudiNL&#13;&#10;+sKGPCGyZeFqOxBZYC/pFL6LnbNsyiyyAB8+trmw3n7BNKy99ImvxSYYn7KHrnNM0m6ZxJy+0jXq&#13;&#10;okfN21okpWsrgTvkE770FLvexqeTEnP8P/IP02pDvfwESahRMeGwXfPaggIdJeaQLMNzqyOH1/gf&#13;&#10;X+a3a2vhY1Q5POxYscfPe97z+vrtQDNPxvk5VQc9KolrkUFyblJf8FC7dI1nqz/4oxadEYwl12oh&#13;&#10;3wKRuTqNF3rKQjAfv73luHjN99ZBYHSUs3X4CycLIGDimoQSVhQWBc0YCYI5iJwUCmNWJ2tWFjhV&#13;&#10;lLK2BNWSc3bO2DknwUNRKkPZCrasFCpPKU9TwMowRhSp1VyGQeCsnxzgciJm5XUty8GRY2YlyU6F&#13;&#10;U1aSAfpft/Xqm9UQ27IF4caDMTJOkwhWVttrlcYuFPUyuoweR9GuI44s5S94sfo0q4OHb9d63ko9&#13;&#10;tFjdxomDjz8OyyLEeHPIOeaShbXzT9BeBg0GnHfl8MFo+J/M7opUfXZ7uICy+kxWBTmcBGOqj3am&#13;&#10;6TP59z+nZJo8rDcmgjLyJgC104RzJUFHHip5JiBsiQxxaKzA6Y9r7Orh4JOlmpf6R1YFuJwC84UT&#13;&#10;BbO23xwzK39uQ62AXTkOse9JhH+ruBxWCS7X2/1n14L5x6Euwo+ASDJSIOUaOgovdKNrOUbrTdoj&#13;&#10;EwJASXiLJua5W57wjidyo28CuR0rzqExgrXEi/m+1np83j7rA96sOOPNDii6/7SVxRJyL3Bw3jyn&#13;&#10;/4w/21QPRdaePpCxUbrLOYkTfTVWdkRV0pueMpbkbNmkxLz9Xu/y+s1W2OHBdrhlSbAkkKRD9VkZ&#13;&#10;SV2yUHLBRq6HfV+r/hpHQQieybpFJ8l4c5+c8w0EZW4rIjPmKDs/jVyrvJ3LdtfWPCKHNY/MNXpE&#13;&#10;OYkf7dBLZGeU7FWb6jZH7SiXTFS3cRC4qpu+UDfcBU12ONA32uGf0HPLEN74b3bXsvNkQaAmgMMb&#13;&#10;G2JOzOJXTOJDO/yKw1YSinZBl/3nX5jD85C6yKbdKAJ9QSf7ALeyDcqYv+QcvvQa7Iw5HbFWpB1+&#13;&#10;rzsAzBP6iZ1imz0mgC+pDN9DP9kn/ghe+HXlD43jh3wqZ3zYIOPjeU7qZ0PpcHOVLJAPiTC231g6&#13;&#10;5txmkjFgw8kR20nGS3c7N7T7m8nrsm1LjtABFi/IQvksFnjMofJZjDndYA6zWXwX15nnrc+yLD+L&#13;&#10;XE8u7eCyS52f6ZZz/oo5Qxb5bMsQPXbkyg5TsRw7LTFLzyE6ZpI80Kuenyj+QfAi8+KgUWTeaQ/O&#13;&#10;5mQRneHaWch4GC861zykY+gbi3mSWpVcpCvpAbaHrjH++kjGJyXN8FByIw61eYDdsouQ7dJXMZky&#13;&#10;FZcZI3Oc3Oj7NBugjHhJAq9iXDZRnUMcHCObFpfZyeKFvuEb4IUc0GfmtDph45u/vpa6dZbxSZn5&#13;&#10;ENhjZYJdPNKa7/qU3iAEOJcmnCBnFqLsfBh8yshENEkpoHmMivYYaMoHqZNx8hlHRIqjQ5EzcpwS&#13;&#10;hkJdFAqFgScOOoXs/1mI84sXjg6HlNOIH0qL8qkVTUpSUFtOJQVG6U1zfhg2O204akUUGV5bzLRd&#13;&#10;K0nKUfS12qLf+GMI8AsL/WM08KfPeJ6H4Fb1UtTq1Tf16jsM1V04SoTqgzLaw5v2xxElrnzxrD1Y&#13;&#10;qbccZGMIG44LYpw50+qfRq4lC+qHXSsLsMWbeshni/O4eiX3KunpemM/664+znI5LdoUBK6HkdJn&#13;&#10;/dVv+Bqzkn8GWp/hO2ufjSX869YC/TYH5w2WxmFax8kr3skD3tuxKlnS9ihS1nyveV9yqmw5F/ot&#13;&#10;ECG3o8ZaPzmZ+lmmSVnOFqymkes5YgK/ul6bsIJ3S84bIzJtfpVckH1zehad0dbX/pZAr8QevsmZ&#13;&#10;OTOJ8AMzeh5f5KbwpzPIDSyMg0/N93F1qoueoo+KOIvTrlPWGLoWD8aJ3RBETiNtupaerrnuGm0a&#13;&#10;h9KBeLLgUMk5cmynE109jtRnXGED25pPcJWMImNIklUZ57W7YyWZOYvskPvTVuxsBWbw5lRXveP4&#13;&#10;mvU4J558IrJIJoznLOQ6uPqQ1ZpbxgafdFjpk2njS87U0e40pEN9ptnIWXgdljnmmGP63XHkCVnp&#13;&#10;t3hRsjK05/SL8SIT+jZKTwzbaP+veUQGyUHJIXkwj9Rfskh25h1fcwLPMGznqHrgZ0zx7zNpfPFJ&#13;&#10;z7W6zgKk68b5CORe23QEeSUX1SdyXu2VDiyd5hx9NgvByfX0Ih6R4NXcnRerak89NR7mV8mv8zAz&#13;&#10;JnQMvWZM5h3zameW73YukQ2YOqZN/SNz5AMvvufts75VX9Xvf/1Xv7lZ8qH+cba07QedVL4/rIzF&#13;&#10;0Ja15eu3ds3xskP6IiExTj8Yd2NTSVPXI+XxygYXzeJHkVO+KDklo3imp6dR21/48F8nyS5steGO&#13;&#10;miJ+K5s/rq9Vzrjrs/EayqVxN1alK/weNy+rPvq5dhcqS4e1uFW54bd5Sg/UMx21hf9J/dZnY4V3&#13;&#10;YwwHbRor/cf3MkQe9Iev3fpH5gcfzriMInzBwDfC06TEnDLK1kKk/xH7qB/TML+g9EV/Sx7MGfFS&#13;&#10;6ejCB/90DHmkcxaxeeSm/LSa4/Ayx1sbYCyM5aykDvPGR72ll8wDMc6oOIfstLz433VwI8OtbuUn&#13;&#10;TMKzsGvnEt4lTZeVp1kxSLmuS2IuUhAEgkAQCAJBIAjMhQBn3co0J5fDyAmd1cmVZPYMNEk0ZPe0&#13;&#10;5+xJDoW2FwLjEnPbq5fpTRAIAkEgCASBIBAElkNgc/dPL8d7rg4CQSAIBIEgEAQ2AQEr0a985Sv7&#13;&#10;FXsrsW6V8IaySbvesGkl2I4Lu3KK7Eyzkh0KAkEgCASBIBAEgkAQCAK7IwJJzO2Oo54+B4EgEASC&#13;&#10;QBBYAgE75STXPEfUrRNuMXfbjt1z427fcMuN26u86EJiD9ll59lz6gsFgSAQBIJAEAgCQSAIBIHd&#13;&#10;EYEk5nbHUU+fg0AQCAJBIAgsgYDkm4cne3aY59x4Roy3sno+iofq17MtPefEba9uX/XsPc+Vq4c8&#13;&#10;eyaLpJyXEmXH3BKDkUuDQBAIAkEgCASBIBAEdmkEkpjbpYcvzAeBIBAEgkAQ2BwEvIHQDjgvNvAA&#13;&#10;Z28jlKjzFlwv0LALzsOG3b7qYfJf+MIX+gdDe0CxhJ03MXqzmIdcS9KFgkAQCAJBIAgEgSAQBILA&#13;&#10;7ohAEnO746inz0EgCASBIBAElkTATrf73ve+fQLuox/9aP8WN2/wrrd4j6peAs6LIjyT7p73vGf/&#13;&#10;LUkXCgJBIAgEgSAQBIJAEAgCuysCScztriOffgeBIBAEgkAQWAIBCbU73vGO/XPl3vve9/bPm/vq&#13;&#10;V7/a387q9tWdO3d2559/frfPPvt0Bx54YL8z7kpXulLnZQ+3ve1tuxvd6EZLtJ5Lg0AQCAJBIAgE&#13;&#10;gSAQBILA9kAgibntMY7pRRAIAkEgCASBDUdAcu5mN7tZ/5y4U089tb+11UshPGvO7a0Sc55H53ZV&#13;&#10;b2y9znWu038k60LbH4FrXOMafRL2G9/4Rt/Za1/72tu/0+lhEAgCQSAIBIEgEATmRGCPFaf5/Dmv&#13;&#10;SfEgEASCQBAIAkEgCASBIBAEgkAQCAJBIAgEgSAQBJZEYM8lr8/lQSAIBIEgEASCQBAIAkEgCASB&#13;&#10;IBAEgkAQCAJBIAgsgEAScwuAlkuCQBAIAkEgCASBIBAEgkAQCAJBIAgEgSAQBILAsggkMbcsgrk+&#13;&#10;CASBIBAEgkAQCAJBIAgEgSAQBIJAEAgCQSAILIBAEnMLgJZLgkAQCAJBIAgEgSAQBIJAEAgCQSAI&#13;&#10;BIEgEASCwLIIJDG3LIK5PggEgSAQBIJAEAgCQSAIBIEgEASCQBAIAkEgCCyAQBJzC4CWS4JAEAgC&#13;&#10;QSAIBIEgEASCQBAIAkEgCASBIBAEgsCyCCQxtyyCuT4IBIEgEASCQBAIAkEgCASBIBAEgkAQCAJB&#13;&#10;IAgsgEAScwuAlkuCQBAIAkEgCASBIBAEgkAQCAJBIAgEgSAQBILAsggkMbcsgrk+CASBIBAEgkAQ&#13;&#10;CAJBIAgEgSAQBIJAEAgCQSAILIBAEnMLgJZLgkAQCAJBIAgEgSAQBIJAEAgCQSAIBIEgEASCwLII&#13;&#10;JDG3LIK5PggEgSAQBIJAEAgCQSAIBIEgEASCQBAIAkEgCCyAQBJzC4CWS4JAEAgCQSAIBIEgEASC&#13;&#10;QBAIAkEgCASBIBAEgsCyCCQxtyyCuT4IBIEgEASCQBAIAkEgCASBIBAEgkAQCAJBIAgsgEAScwuA&#13;&#10;lkuCQBAIAkEgCASBIBAEgkAQCAJBIAgEgSAQBILAsggkMbcsgrk+CASBIBAEgkAQCAJBIAgEgSAQ&#13;&#10;BIJAEAgCQSAILIBAEnMLgJZLgkAQCAJBIAgEgSAQBIJAEAgCQSAIBIEgEASCwLIIJDG3LIK5PggE&#13;&#10;gSAQBIJAEAgCQSAIBIEgEASCQBAIAkEgCCyAQBJzC4CWS4JAEAgCQSAIBIEgEASCQBAIAkEgCASB&#13;&#10;IBAEgsCyCCQxtyyCuT4IBIEgEASCQBAIAkEgCASBIBAEgkAQCAJBIAgsgEAScwuAlkuCQBAIAkEg&#13;&#10;CASBIBAEgkAQCAJBIAgEgSAQBILAsggkMbcsgrk+CASBIBAEgkAQCAJBIAgEgSAQBIJAEAgCQSAI&#13;&#10;LIBAEnMLgJZLgkAQCAJBIAgEgSAQBIJAEAgCQSAIBIEgEASCwLIIJDG3LIK5PggEgSAQBIJAEAgC&#13;&#10;QSAIBIEgEASCQBAIAkEgCCyAQBJzC4CWS4JAEAgCQSAIBIEgEASCQBAIAkEgCASBIBAEgsCyCCQx&#13;&#10;tyyCuT4IBIEgEASCQBAIAkEgCASBIBAEgkAQCAJBIAgsgEAScwuAlkuCQBAIAkEgCASBIBAEgkAQ&#13;&#10;CAJBIAgEgSAQBILAsggkMbcsgrk+CASBIBAEgkAQCAJBIAgEgSAQBIJAEAgCQSAILIBAEnMLgJZL&#13;&#10;gkAQCAJBIAgEgSAQBIJAEAgCQSAIBIEgEASCwLIIJDG3LIK5PggEgSAQBIJAEAgCQSAIBIEgEASC&#13;&#10;QBAIAkEgCCyAQBJzC4CWS4JAEAgCQSAIBIEgEASCQBAIAkEgCASBIBAEgsCyCOy9bAW7+/XnnHNO&#13;&#10;981vfrP7/ve/v7tDkf4HgSAQBIJAEAgCFyKw5557dgcffHB3uctdLpgEgSAQBIJAEAgCQSAIBIGx&#13;&#10;CCQxNxaa6Sd27tzZfeITn+ie+9znJjE3Ha6UCAJBIAgEgSCw2yAgMXfZy162e/azn90n5/bYY4/d&#13;&#10;pu/paBAIAkEgCASBIBAEgsDsCCQxNztWP1Ty7LPP7j73uc91J510Une3u92tu/zlL/9DZXIgCASB&#13;&#10;IBAEgkAQ2L0QOPfcc7vTTz+9O+6447rHP/7x3WUuc5lur7322r1A2AV6e9ZZO7tzzjl3Iqd77rlH&#13;&#10;t//++3Y/+MFZE8vtbif33feCEOLss8/Z3bo+sb8HHLBfR67OO++8ieV2l5N77bVnt88+e3dnnnn2&#13;&#10;7tLlmfq533779DKyc+dk/TNTZdukkLWrS1xi/xVde2Z3/vnbpFNr0I199tmrs9BHr4QuQoBddufi&#13;&#10;Oeesj65l4+iujaSNbW0je7YBbTG6Z555ZnfQQQd1D3rQg7rrXe96G9BqmggCQSAIBIEgEAS2MgJn&#13;&#10;nXVW9/73v79761vf2p1xxhlbmdXdmredO89Z8eN2jg0CBYoSC/vtt+/KOJ49ttzuBiJc7AD1CS4X&#13;&#10;jT5cBItnn72zk3DZ3ZML8BDcWpSInFxcTvbee69eRiQsd3c5gQxZoU8k5ujk8847P7hciMv55++7&#13;&#10;kiDqMocumkK9vNAtZ511zoq+PWfNZaXkMYm5BvRd5SeDc8ghh3RXvOIVdxWWw2cQCAJBIAgEgSCw&#13;&#10;TghIzLmNNbT1EZgUFE86t/V7Fg43CwFyE9kJBrPIX+TkApTgIBmCMn8uwKGwuOi//BqFwHaaQ3kr&#13;&#10;66gRzrEgEASCQBAIAkEgCASBIBAEgkAQCAJBIAgEgSCwzggkMbfOAKf6IBAEgkAQCAJBIAgEgSAQ&#13;&#10;BIJAEAgCQSAIBIEgMAqBJOZGoZJjQSAIBIEgEASCQBAIAkEgCASBIBAEgkAQCAJBYJ0RSGJunQFO&#13;&#10;9UEgCASBIBAEgkAQCAJBIAgEgSAQBIJAEAgCQWAUAknMjUIlx4JAEAgCQSAIBIEgEASCQBAIAkEg&#13;&#10;CASBIBAEgsA6I5DE3DoDnOqDQBAIAkEgCASBIBAEgkAQCAJBIAgEgSAQBILAKASSmBuFSo4FgSAQ&#13;&#10;BIJAEAgCQSAIBIEgEASCQBAIAkEgCASBdUYgibl1BjjVB4EgEASCQBAIAkEgCASBIBAEgkAQCAJB&#13;&#10;IAgEgVEIJDE3CpUcCwJBIAgEgSAQBIJAEAgCQSAIBIEgEASCQBAIAuuMQBJz6wxwqg8CQSAIBIEg&#13;&#10;EASCQBAIAkEgCASBIBAEgkAQCAKjENh71MEcCwJBIAgEgSAQBIJAEAgC64nA+eef35166qndS1/6&#13;&#10;0u6a17xm96hHPapz7DOf+Uz3F3/xF93nPve57oADDujudKc7dXe96127Qw45pGfnP/7jP7q//du/&#13;&#10;7T74wQ92e+yxR3eLW9yiu/e9791d7WpXW092U3cQCAJBIAgEgSAQBNYFgeyYWxdYU2kQCAJBIAgE&#13;&#10;gSAQBILAJAS+8pWvdCeccEL3oQ99qPvud7/bJ+W+/e1vd095ylO6HTt2dH/0R3/UPfShD+1OOeWU&#13;&#10;7n3ve1/3ve99rzv99NO7448/vvvBD37QPeEJT+ge/ehHd9/61re6Y489tjv77LMnNZdzQSAIBIEg&#13;&#10;EASCQBDYkghkx9yWHJYwFQSCQBAIAkEgCASB7YvAd77zne7DH/5w94lPfKK71rWu1Xf0nHPO6d7/&#13;&#10;/vf3Sbq73e1u/Q44O+k++clP9uWue93rdl/4whe673//+/0uuZve9Kbdeeed1/9/4okndv/+7//e&#13;&#10;3eQmN9m+oKVnQSAIBIEgEASCwLZEIIm5bTms6VQQCAJBIAgEgSAQBLYmAjt37uw+/vGP9zvl7nCH&#13;&#10;O/RJN5xKzLlN9apXvWp/2+pee+3VHXjggf1trieffHJnN92Xv/zlbp999umucpWrdPvtt1/fwSte&#13;&#10;8Yr9b0m7eRNzK3fCTqQ6X98TC++mJ4PNBQNfOPiu37upSKx2u3Co79UT+dEjEFwuEoTCwnf9vuhs&#13;&#10;fkEguFwgB4XDdpOVJOYyz4NAEAgCQSAIBIEgEAQ2BAHPkJN8szPuOte5TmfXmx1xyDm3pV7qUpfq&#13;&#10;nx1XDB100EHdmWee2d+q+n//93/9uf33379Od/vuu2//cTvsPLT//q7be6Xd0Vdd4PTv0bd38MEH&#13;&#10;jC03+urtexQukqZor72CS400XPbcc4/uEpfYr5flcXJV5bf79wV47LmCyZ5d5s9Fow2Xvffea2Xu&#13;&#10;7Lmif/aKXrkQGs8LRQcdRKeMUcoXlt1dvi6aQ3t0l7xkdG2NO1zYoAMO2G9lUW6fNZ9DVX+1t1Hf&#13;&#10;ScxtFNJpJwgEgSAQBIJAEAgCuzkCnhH3gQ98oHeqb3e723VnnXXWxRARxLs9tSX/Oy5wq+CtDdz8&#13;&#10;9qlkUXvtpN/nnntet3PnOZOK9O0Kos8+e3K5iZVsw5P77mssuuAyGNu99957ZefnuR3ZCl2QgNpn&#13;&#10;nz0iJwNhoM9m0T+Dy7b1v3S7hRI6udXv27rTM3Run32ka/bMHBpgxd7TtT7rQWyc5PlGUhJzG4l2&#13;&#10;2goCQSAIBIEgEASCwG6MwGc/+9nuPe95T59Ek3Czy82OOTvgXvKSl3RuS/U21jY5981vfrO/pVUZ&#13;&#10;u+n+53/+p3+uXMFoN90ZZ5zRXe5yl6tDM30LAM88c+fY1fYLVs33XOFt34nlZmpsGxWCSyVKJ+G3&#13;&#10;jbo8U1fgYgfHWWed0weLu/umH3jsu+8FCfPIyUUiBBfJlp07z41euRAWmEjMHXjg/ivzZ+eK/rfY&#13;&#10;chFmu+svuKwg03c/c+giKYCLnXIWzHzWWlbUz8ZJFG8kbWwacCN7lraCQBAIAkEgCASBIBAEthQC&#13;&#10;V77ylbvb3/723a1udavuMpe5zMrtOZdccX737RNzl7/85ftnxH3ta1/r/u3f/q1Ptvn90Y9+tLvS&#13;&#10;la7UOe9lEJ5R96lPfaq/7VWS7tOf/nSfyHNr7Lw0yaGfdG7edlJ+90IgsuPW9N1rzBfpbTC6ALUW&#13;&#10;B7/b/xfBdbtcExymj+R2wmhj04DTsU2JIBAEgkAQCAJBIAgEgW2KgDer+hSddtpp3f/+7/92l73s&#13;&#10;ZbsHPehBnWfI3eY2t+ne9a539Qk3b2CViPuZn/mZ7gpXuEKfyPv85z/fnXrqqd1rX/valZ1J53Tf&#13;&#10;+MY3upvf/Obd1a9+9ao230EgCASBIBAEgkAQ2GUQyI65XWaowmgQCAKLICBoe/e73929/vWv7x8e&#13;&#10;vkgd63mNgNMzlup5Gt4q+Ja3vKV/S6Fbs0JBIAgEge2MwMEHH9wn1X7qp37qwluZDuwe9rCH9Tvj&#13;&#10;vAjC7U13v/vd+510l7jEJfrbVe24k6ijO93yKil3l7vcpd95t52xSt+CQBAIAkEgCASB7YlAdsxt&#13;&#10;z3FNr4JAELgQAYHbq1/96u4jH/lI50Hj7Zv8NhMkwaRbsLyZ8PrXv36/08NDo//1X/+1e9nLXtYH&#13;&#10;op61dMABB2wmm2k7CASBILCuCHgu3D3ucY/VNiTi3Lb6wAc+cPXY8IfzknWhIBAEgkAQCAJBIAhs&#13;&#10;BwSyY247jGL6EASCwC6HgJ18knLPeMYzui996Usrb+dan7cK7XLAhOEgEASCQBAIAkEgCASBIBAE&#13;&#10;gsBuhEB2zO1Gg52uBoEgsHUQkIj74he/2H3ve99bvY1163AXToJAEAgCQSAIBIGNQMAbAOvNi8u1&#13;&#10;lzdZLodfrg4CQSAIbB4CScxtHvZpOQgEgU1E4Lvf/W737W9/u/vBD37QJ8a8FdDbAS91qUutPqfo&#13;&#10;7LPP7m83VeYqV7lK981vfrPzIHJJNeU9rFz5vfbaa7UndsJ95zvf6T+ud67eOvj1r3+9fwuh6zzw&#13;&#10;3K2s6D//8z+7z33uc921rnWt1Xq04flKEndux/Xa7oMOOqi/3nOWQkEgCASBIBAEgsCujYBbt/fZ&#13;&#10;Z6+VZymuTT/OPff8lReiZAf+2qCZWoJAEAgCG4dAEnMbh3VaCgJBYIsgIMF24okndqecckp/G6kE&#13;&#10;2mUuc5nuZje7WXfHO96xf2Pgfvvt1331q1/tn/f2wQ9+sDvqqKP6az71qU/1yTkPLFf2iCOO6N8U&#13;&#10;KHEmmeblDW9/+9u7973vfX0iTzLt0EMP7ZN43iB473vfu7v//e/fveAFL+g+8IEP9A8uf/GLX9xd&#13;&#10;+cpX7o8VRJJ4b37zm7tPfvKT3Ve+8pX+AejXu971+mcx3fKWt1xNHlb5fAeBIBAEgkAQCAK7DgKS&#13;&#10;cZJyl7jEAd13vyuhtjjv6tpvvz1WFvDOW6nrByu+xfmLV5Yrg0AQCAJBYMMRSGJuwyFPg0EgCGwm&#13;&#10;ApJwXq5w0kkndde+9rX7RJkXLHz84x/vE2+f//znu0c+8pHdTW9601U2//u//7s7+uiju2tc4xrd&#13;&#10;Qx7ykM6bVI8//vi+nktf+tL9Q8jtnPvyl7/cH/PsuBvf+MbdXe96135Xnv9PPfXUFQd8n75OST3J&#13;&#10;Of+ffPLJ3X3uc5++/OUvf/nVNt/xjnd0P/7jP9793M/9XHfnO9+55+8973lP941vfKNP8nmDYSgI&#13;&#10;BIEgEASCQBDYVRHYY2U3/B4ru+PP745+0Rnd6V85b+GOHLB/1x160727hzx4v34hr+uSmFsYzFwY&#13;&#10;BIJAENgEBJKY2wTQ02QQCAKbh4CdbJJhhx9+eHfkkUd2V73qVXtm7GR7/etf3x177LHd2972tu4G&#13;&#10;N7jBKpNuW5Voe/rTn36hw9v1b1J9zGMe00mWSZ5JzNmF99GPfrRP1Eng/ciP/Eh/m+wtbnGL7k//&#13;&#10;9E+7008/va/Tbryf/umf7t8U+653vauv2y44x4uufvWrd4997GM7x93qcpvb3Ka/JRbvH/vYx7ok&#13;&#10;5gqpfAeBIBAEgkAQ2HURWFnr65Nyp35p8WTaQStPuLj61Ra/ftdFL5wHgSAQBLYHAnkr6/YYx/Qi&#13;&#10;CASBGRH4x3/8x/65bTe5yU06O+U8x83Hs+Mk6a52tav1z3xzS2qRHW6HHXbYalLO8ete97r97aSe&#13;&#10;J+e5cmeccUbnNle3rkriScohSTXPjrv97W/f/z/rHzv2JOdcjw455JD+dlfPm9NmKAgEgSAQBIJA&#13;&#10;EAgCQSAIBIEgEAR2fQSyY27XH8P0IAgEgTkQcLup5NaTn/zki720QRXnnXde51bXG97whn2yrl6y&#13;&#10;8P/Zuw84qar7//+fbeyyNGlKZwEpKioiiAqIigpq7D2axBJikq+k/GLyNfkbU0zX5KHkm6+J+drA&#13;&#10;ii2IIhorVkQ6UgSki3SBXZaFLf95n82Fu8POzpbp93Uej2FmZ2593jvcO5/zOefk5ua6Puj8q1EW&#13;&#10;nYJmmqeqqsq2bt3qgnvegBD+aVu0aGGdO3f2vxX1tYKB/gw6bYOavmp9CgRSEEAAAQQQQAABBBBA&#13;&#10;AAEE0l+AwFz6H0P2AAEEGiCgoJYCXt/4xjesqKio1jk1EISy3DQaq1f8I6967/mf1e+cBn9QAC18&#13;&#10;Wr3nD7L554v0WoNJ6EFBAAEEEEAAAQQQQAABBBDIXAECc5l7bNkzBBCoRUADLCjr7Mgjj7RTTz3V&#13;&#10;BdK8ydSkVSOxKoimZq7+wJw3TaRnZcopw04DRahZrL9oOcqoa0jxmrA2ZB6mRQABBBBAAAEEEEAA&#13;&#10;AQQQSC8B0jHS63ixtQgg0EQB9d2mpqXqa2779u0umKaAmpqJzpo1y42+qhFRFbxrSFHTU42iqv7f&#13;&#10;li1bZrt27Tow+7p16+z9998/8Lf3wgu+qSksBQEEEEAAAQQQQAABBBBAIHgCZMwF75izxwgEWkCD&#13;&#10;OGhk1pkzZ7r+5E466SQ3oury5cvtzTffdAE5BdgUrFMGXX2Lmq+OHj3aBeWmTp3q5tXIriUlJW5d&#13;&#10;H3/8sVuUF4zTs0ZyVVGQUPMPGzbM/c0/CCCAAAIIIIAAAggggAACwRAgMBeM48xeIoDAfwQ0uum4&#13;&#10;ceNMWXELFy60J5988kCfcF27drUzzjjDRowYUaOJa33x+vfvb9dee61NmzbNZd8pA09NYjt16uSC&#13;&#10;bh999NGBdSlDT4G4o48+2gUKFRjUiLBkz9VXm+kQQAABBBBAAAEEEEAAgfQXIDCX/seQPUAAgToE&#13;&#10;1F/czTff7Pp4U3NTZaopGKZsteHDh7vMNjVbVQDtiCOOcMExL5Otffv2dvnll5uy7BQ0Cy8//vGP&#13;&#10;TaOzKvCmoqDa8ccf75aj5qulpaVWUFBgLVu2tAULFticOXPca02rDDll5t16661u27Rd6qdu6NCh&#13;&#10;btu6d+9u2l5/USBPo8n27NnT/zavEUAAAQQQQAABBBBAAAEE0lSAwFyaHjg2GwEE6iegEVFHjhxZ&#13;&#10;Y2KNdqrAlx51FQXUBg8eHHGSMWPG1PhMTWFXrlzpMu7UrNVrtrp69WqXoacgnX+dCuqdcsopNZah&#13;&#10;EWGLIowW26tXL9ODggACCCCAAAIIIIAAAgggkBkCBOYy4ziyFwggkAICGkzitddeM2XL6bVGgFUf&#13;&#10;c7Nnz7b58+dbv379XLZeCmwqm4AAAggggAACCCCAAAIIIJACAgTmUuAgsAkIIJAZAsp+27x5s2u2&#13;&#10;+tRTT7nRX/fu3Wt79uxxQbnzzz//QLPXzNhj9gIBBBBAAAEEEEAAAQQQQKApAgTmmqLHvAgggIBP&#13;&#10;QH3GXXnllaZBIFatWmXFxcWmQR66dOni+p4bMGCAb2peIoAAAggggAACCCCAAAIIBF2AwFzQzwD2&#13;&#10;HwEEYirQrVs304OCAAIIIIAAAggggAACCCCAQDSB7GgT8DkCCCCAAAIIIIAAAggggAACCCCAAAII&#13;&#10;xF6AwFzsTVkiAggggAACCCCAAAIIIIAAAggggAACUQUIzEUlYgIEEEAAAQQQQAABBBBAAAEEEEAA&#13;&#10;AQRiL0BgLvamLBEBBBBAAAEEEEAAAQQQQAABBBBAAIGoAgTmohIxAQIIIIAAAggggAACCCCAAAII&#13;&#10;IIAAArEXIDAXe1OWiAACCCCAAAIIIIAAAggggAACCCCAQFQBAnNRiZgAAQQQQAABBBBAAAEEEEAA&#13;&#10;AQQQQACB2AsQmIu9KUtEAAEEEEAAAQQQQAABBBBAAAEEEEAgqgCBuahETIAAAggggAACCCCAAAII&#13;&#10;IIAAAggggEDsBQjMxd6UJSKAAAIIIIAAAggggAACCCCAAAIIIBBVgMBcVCImQAABBBBAAAEEEEAA&#13;&#10;AQQQQAABBBBAIPYCBOZib8oSEUAAAQQQQAABBBBAAAEEEEAAAQQQiCpAYC4qERMggAACCCCAAAII&#13;&#10;IIAAAggggAACCCAQewECc7E3ZYkIIIAAAggggAACCCCAAAIIIIAAAghEFSAwF5WICRBAAAEEEEAA&#13;&#10;AQQQQAABBBBAAAEEEIi9AIG52JuyRAQQQAABBBBAAAEEEEAAAQQQQAABBKIKEJiLSsQECCCAAAII&#13;&#10;IIAAAggggAACCCCAAAIIxF6AwFzsTVkiAggggAACCCCAAAIIIIAAAggggAACUQVyo05Rzwn2799v&#13;&#10;paWlVl5eXs850n+y3bt3W0lJidvn9evXW4sWLdJ/p9gDBBBAAAEEEGiSQFlZmW3cuLFJy2BmBBBA&#13;&#10;AAEEEEAAgWAIxCQwp6DcokWLbObMmbZnz55gyIX2cu/evbZw4ULbtWuXPf7449ahQ4fA7Ds7igAC&#13;&#10;CCCAAAK1C6iScsOGDZaVlWWVlZW1T8S7CCCAAAIIIIAAAgiEBGISmFPm2HPPPWf/+Mc/rHPnzpaf&#13;&#10;nx8IXAUkt2zZ4gJ0c+bMscLCwkDsNzuJAAIIIIAAApEFFIwrLi52gbmKiorIE/IJAggggAACCCCA&#13;&#10;QOAFYhKYU5MN3YAOGjTIfvKTn1i3bt0CAaug3OTJk23KlCn2u9/9zvr16xeI/WYnEUAAAQQQQCCy&#13;&#10;wL59+2zWrFk2fvx4y8vLizwhnyCAAAIIIIAAAggEXiAmgTlPsVWrVtanTx/r1auX91ZGP7dp08Y1&#13;&#10;X9VNd+/evW3AgAEZvb/sHAIIIIAAAghEF1CF5aZNm6JPyBQIIIAAAggggAACgRdgVNbAnwIAIIAA&#13;&#10;AggggAACCCCAAAIIIIAAAggkQ4DAXDLUWScCCCCAAAIIIIAAAggggAACCCCAQOAFCMwF/hQAAAEE&#13;&#10;EEAAAQQQQAABBBBAAAEEEEAgGQIE5pKhzjoRQAABBBBAAAEEEEAAAQQQQAABBAIvQGAu8KcAAAgg&#13;&#10;gAACCCCAAAIIIIAAAggggAACyRAgMJcMddaJAAIIIIAAAggggAACCCCAAAIIIBB4AQJzgT8FAEAA&#13;&#10;AQQQQAABBBBAAAEEEEAAAQQQSIYAgblkqLNOBBBAAAEEEEAAAQQQQAABBBBAAIHACxCYC/wpAAAC&#13;&#10;CCCAAAIIIIAAAggggAACCCCAQDIECMwlQ511IoAAAggggAACCCCAAAIIIIAAAggEXoDAXOBPAQAQ&#13;&#10;QAABBBBAAAEEEEAAAQQQQAABBJIhQGAuGeqsEwEEEEAAAQQQQAABBBBAAAEEEEAg8AIE5gJ/CgCA&#13;&#10;AAIIIIAAAggggAACCCCAAAIIIJAMAQJzyVBnnQgggAACCCCAAAIIIIAAAggggAACgRcgMBf4UwAA&#13;&#10;BBBAAAEEEEAAAQQQQAABBBBAAIFkCOQmY6WsEwEEEEAAAQQQQCCYAmVlZbZp0ybbsGGD6XV+fr4d&#13;&#10;ccQRVlRUZFlZWfbpp5/axo0braqq6gBQ165drXv37ta8eXPbtWuXrV+/3rZt2+Y+79Chg/Xo0cNa&#13;&#10;tGhxYHpeIIAAAggggAAC6SJAYC5djhTbiQACCCCAAAIIpLlAZWWlffbZZ/byyy/bypUrraKiwnJy&#13;&#10;cqxTp072ta99zbp162YPPvigC861b9/efaZdHjVqlB122GFu7z/88EN7++23bevWrS54p6DeWWed&#13;&#10;ZSNHjrTsbBqDpPkpwuYjgAACCCAQOAECc4E75OwwAggggAACCCCQHIHy8nJbtWqVy3b71re+ZQMG&#13;&#10;DLD58+fbXXfdZW+88YZdd911tnTpUrvhhhtszJgxLkPOv6WLFi2y1157zWXYjR8/3kpLS+3pp5+2&#13;&#10;5557zgYOHGgK5lEQQAABBBBAAIF0EqBaMZ2OFtuKAAIIIIAAAgiksUCzZs3snHPOsTvuuMP69etn&#13;&#10;q1evdoE6Zbopa664uNjWrl1rrVq1cs1Z161b54J4+/fvd3u9cOFCy83NtaFDh7rpe/XqZSeffLLt&#13;&#10;27fP5s2b12CZUMtZCgIZJZAq53SqbEcqH1yMUvnoJH/bOD+iH4NMMiJjLsrxVpML9XeiBwUBBBBA&#13;&#10;AIFECSizaM+ePS7g4F2LFNRQH1t5eXkRr0sKYOzcudM16WvXrt0hm6vPveXqQzUj1DLVz1d4M0D1&#13;&#10;8aWmhiUlJW479LemLygocPOET3/IykJvaB5vX7Ru7YsCK1qnHpTgCej46zFnzhwXoNP5deyxx9rx&#13;&#10;xx/vmrnqnuvFF180BeVUjjvuOLviiiusb9++Lkineb1mrfpcfcvpoT7rGlKys7NC53zd93c5OdWf&#13;&#10;69nX5V1DVpNx0+qWuPreWP9/4OIdYO+ngkwqK+s+rzSP9/vCm8979pbXsEiMYxIAAEAASURBVGf9&#13;&#10;VqmeQ8v1ztuGLSP2U+v7pe3iPDloKw8dI9ngctDF+79YJjKi6Dyx0HlSfb5wrhw8I/zfIe+8Ofhp&#13;&#10;0195y2/6khq2BAJzdXjpB8TmzZvdzZ7/BrCOWfgIAQQQQACBJgsoeLVkyRJ79NFHbfbs2S7QpsCD&#13;&#10;ghdXXnmlnXjiiVZYWHjIehQAU7PA2267zdq2beua+Pkn0ucfffSRTZ482WUX6e+ePXvaueee6/ro&#13;&#10;UsaSfjB4RR3zazsmTZrkgigKoKg/L02vQIk63Y8WnNu7d68py+mJJ55w26ZlqKP+Sy+91C655BIX&#13;&#10;5PPWx3OwBAYNGmRPPfWUrVixwiZMmGC/+c1vXFPWYcOG2eWXX276/PPPP7c//vGPbjr1QafMOJ2j&#13;&#10;Cs55RcFiPfRZQ0rz5gow50edRes77LCWUacL0gTe/xP5+XlB2u2o+yqXli0bUuGQFRrMpDJ0/ipY&#13;&#10;fXCwk6grCptAX4fsbH0Psq1Nm0OvDWGTJ/DP6iAL35+a5DpP8vJUQdWs5gf8FTp/GcSn5mlQ/R3K&#13;&#10;y+Ma5HfRd6hFi+ahR+P/3/QvL/y1d40Lfz+efx+8q4nnWtJ02Q888IDNnDnTrr32WveDJU13g81G&#13;&#10;AAEEEEgjAWWYqXnfd77zHVNQ6ytf+Yr16dPHNe9TH1y33367fe9737MLL7zQZc75d23NmjWma5dG&#13;&#10;tFRgLry88sor9uc//9k1FzzzzDOtd+/etmDBArv//vtt2bJldvPNN7uRLzWfgnKzZs2yn/70py7r&#13;&#10;7bLLLnNBOW3D3//+dzcqprajc+fO4as58LcCf7qO/v73v3fL076oD7DXX3/dfv3rX7vsp5tuuonM&#13;&#10;uQNiwXqhoK4Czv3797err77andt/+MMf7L777jsAoSy5iy66yGXQffHFF6asUS8L05tIWZ16KJOz&#13;&#10;IaWkpDT0HatuIhtpvtzcbGvduoXt2LGbjLn/IIV+D7mApjIVSkr24uJzUQCquLjU9u+viHRKHXhf&#13;&#10;P/yaNcsN+eWHzt/y0DyN/4FZHoqPhr4CoUdlKNC3xz0fWFESX+Tn54a+l/mhbSrhPPnPcdD3R8Hb&#13;&#10;8vKKUB+ZDatMSOKhjPuq9f9Ju3atQv/XFocyThv/XYj7hiZ4BQre5ubmuP9XyNquxtd3qHXrwtD1&#13;&#10;e1/o3rI85kfEu8YVFkavuIvlygnM1aH5ySefuIy5OibhIwQQQAABBGIqoGxtL3j2l7/8xfWlpYCD&#13;&#10;sujUr5aCaG+99ZZr1qcmfl7ZsmWL/fvf/7Z33nmnRjaR97mat2q0S/Xh9fOf/9yNcqnlKvj3yCOP&#13;&#10;2EsvveRGxBw3bpzLPlJw8KGHHnJBMwXWtC79kFSm249+9CO3LgXalDWnprW1FXXyP336dNdMVll8&#13;&#10;w4cPd8u44IIL7NZbb7WHH37YVXwp+KKMJ0rmC+g8VTNVjaj6wx/+0J2r/kCbRlzVOapzS82rVRTg&#13;&#10;VYacAnkdO3Z0WXQ7duw4gKXpd+/ebV26dDnwXn1fRPuh432uZ+91fZed6dN5JrjUPNKeS813E/tX&#13;&#10;qhwTbztSwSSxRyD62vw20afO/Cn8Ht7rzN/ruvdQASLPQs/e67rnCs6nmWbC4A91nLv6EaQHBQEE&#13;&#10;EEAAgUQIKEChQNnHH3/ssog0ymTLli1d4EtBCjXx69atm8ueU1acV5TdpnleffVVO+OMM2rNllOT&#13;&#10;WAVD9LmaxKpzfWUf6VkBv65du7pmq8q60/IUmFMTQ2XWqe8vTasAnPqFU5NCZZOrOa0ylSIV9RGm&#13;&#10;ZqzKzFNQzltGmzZt3Pxaz5tvvun6vIu0DN7PLIHWrVu7c06ZmgoGq79DjcL67LPP2tlnn+3uu9Ss&#13;&#10;VZmWOj90Dmq6oqIid47qXFST1Xfffdf1Qbd8+XJ7++233bmppq8UBIIuwI/39DkDOFbpc6ySsaWc&#13;&#10;H8lQT946E54xpx8SU6ZMcT8gVNupGzT1lTN27Fh3467aUDVV0E3WjBkzXHMc/RDQTf1ZZ53lflB4&#13;&#10;/dmo/7f/9//+n/vx8s1vfrNGcxo1tXnmmWfs6KOPtq9//evuh4Nq7bVMNcfRiF/KKti+fbv7ATNq&#13;&#10;1CjXn4l+AHl9nXzwwQehtPL9duedd7o+edSvz5FHHpm8o8WaEUAAAQQyWkAZaQp83XPPPS6Ipf5N&#13;&#10;/f1cKCDhNdvzVxwpw1vX1u7du7trmf4OL7q26pqm66mCcd5y9aysNw0Uoc7z9dC18NNPP3XboKCd&#13;&#10;rsMKGpaWlrrtGzx4sB111FGu6aCX1RS+Pq1L2VHqU05BFQXlvKLspxNOOMFtw+LFi10ARttEyXwB&#13;&#10;nQcK0ioArXP2sccec/eCCrip30IFe9WsVdmd+h7o/FIgWVmWyojTeX/xxRe7TExlXer8VVPYG264&#13;&#10;ocaAEJkvyR4igAACCCCAQKYIJCwwpxt6BcN+8YtfuBpOZQH069fPNm3aZOrzZuXKlS6Aph8k6ghY&#13;&#10;TRkOP/xw082/akxVm6padz2r3x0F59S0QTX6qnnXDwB/UbOG9evXu2XoJk4/ZBQIVEaBN1qdtkHL&#13;&#10;UQBOzXU0nW4KtbwRI0a4AJ3mUeBQ26H3KQgggAACCMRTQEErXXdUwpuIauAGXUvVr5ua9KnoOqiK&#13;&#10;JwXNFJxQhVdtxessX9c6XZP9RddTPZS9pGukrqEK0CmIosc///lPe//9991nWv7IkSPdwA0KmngB&#13;&#10;Pv/y9Frbo2VpHxT48xfNo2uqAoDq3F/rpgRDQMde93dqqnryySe77DedIwpCe+fJVVdd5SpjFYhW&#13;&#10;E2d9pr4JvXNY34+iULBXzVdVdE5qXq/iNhiS7CUCCCCAAAIIZIpAwgJzuulW7aeCa9/97nddbalu&#13;&#10;ynXjrtHhlCGnoJluwt577z33o+Saa65xN2IKqqmpguZX7apq2U899dRGHQPV0KqMHz/eNQfSTZya&#13;&#10;6dxyyy02depUl7mnEefOOecc13+O1q0gndZX2wh4jdoIZkIAAQQQQCCCgAIX/uwybzJlwXl9c2lU&#13;&#10;VGVw79q1yzXpU9aZssrVD5wCd7UVDSChQJpGbdU1zguCaFo1X9VDlVyqDNO1WEEPNX19/PHHXcBO&#13;&#10;y1ZgZO7cuW6EVWXgKVtd18zaipaha7zmUaVbeNH1V+8ro07BQkpwBLxgW6QR75W9qUekovNGTbop&#13;&#10;CCCAAAIIIIBAJggkJDCnmnn9eHjttdesV69eNnr0aOvRo8eBms1LLrnENUPQTbwCdLoZ0w8ML6NN&#13;&#10;0HpP2WtqVqrlnHLKKY3y1+hfahKh2lav5lU1t2r+89lnn7kfI3pfo9npB4xuHlUTGykDoVEbwUwI&#13;&#10;IIAAAgg0QEBBOWV2K6h22mmnuYeyzdQ9g66bCrqpS4jaAmDeatTcT9dVVZCpq4cxY8a4zCVlrOu6&#13;&#10;qgw5LwtPgTIF6RRYU5cPqrzSOnRNVGXWvffe6+YZMmSIy56rreJKy1DllkqkTCYFIcOz97zt5RkB&#13;&#10;BBBAAAEEEEAAgSAIJCQwp5tz9QenwJr6clPQy3+Trv5uVPOpHxjbtm1zfYjoPf80uun3auuXLVvW&#13;&#10;6GPj1bJ6QTktyAu+KTDID4RG0zIjAggggEAcBNS1wxNPPOGyylUppS4XFCRTH3DqCkJFwTIF6pR9&#13;&#10;puaoupbp2qu/dY3T6Kv6XH2uTpw40V1vFy1a5N7TtKqgGjBggGt6qmkVMNN8uvaqKwdljXvXzU6d&#13;&#10;OrlmiHfddZfLnlPfYLUF5jS/5tF2RGqqquCfKsy0PgoCCCCAAAIIIIAAAkEUSEhgTjf9+nGgoh8G&#13;&#10;4Tfg6lvE60dHN+nKVAuv9VeQTj8W9KxmNtGK96MkfDrNX1sTIX8QMHwe/kYAAQQQQCDRAso2e/31&#13;&#10;1+3pp592o6UqU05BOQ1qpOukmq/OmTPHXVNfeOEFNyKrtlH9uumhrhv+8Ic/WM+ePe0b3/iGu86q&#13;&#10;KwhdbxWUU1NUXfs0GquCbRrRVddgZYjrOqnrta7FajLrBeU8Aw38oG1QP7FeFxHeZ96z5tWADlqm&#13;&#10;+qwLL6oM071BUaivMAXxKAgggAACCCCAAAIIBFEgIYE5BeJ0g6+iHwuqPfcXNXPVoA76kaDgm5rO&#13;&#10;hN/E6weK+rtRrbs3CIN+UGjZek+BOH9R8E4/Bmor4YHB2qbhPQQQQAABBJIloOuksuEmTZrkBkdQ&#13;&#10;M9VLL73UBcm8yiX17aYsdF0z61N0XVQ/cupb7sILL3RdN+g6quvzkiVLXFa7uo3QyJfKYtOzrr3K&#13;&#10;wAsvWpa20evyIfxz/a3ruZandWhEdn/RvOvWrXMVberiwquc80/DawQQQAABBBBAAAEEgiCQkMCc&#13;&#10;bsr1A0IP3fyruapq0b0actX6KyNAn+sHgzqu1nS6WfemUVBOzXlU1EeOimrj9bmWp5p3r+hHikZ5&#13;&#10;+/LLL723mvQcHvRr0sKYGQEEEEAAgToEFLSaNWuWG/Boy5YtdsEFF7hMOXX54F0TNbuakCrbTNP7&#13;&#10;y6pVq2zBggWu24hx48a54Jky3nRtVN9yCsRddtllLlNO8ynwpn7ntC41WdWIr6rA0sjpetZgDxdf&#13;&#10;fPGBvla1vpkzZ7qgmqbxKt7826DXuvYrE0/LUx+u6sNO2XkqqjhTv3Za/tChQ10Qz33APwgggAAC&#13;&#10;CCCAAAIIBEwgIYE53XgrEKcfF08++aQ9++yzbqRT1aQrW06jzOmmXU1sFJhTR9TTpk1zPyZ0E6+M&#13;&#10;OAXvXnrpJdckRwNDaJmq0S8K/SjR9O+++65rTqMfAup3Rz8y6tPkta7jrUwANdFRrb4CfdpeZQBQ&#13;&#10;EEAAAQQQiIeAKoKUWf7AAw+4CiplxClYpuugf7RVBdrUX6sGLgovum7pc2XWaaAlrygrTaOs6nqp&#13;&#10;a7I3CJL6bdUAEhr4QX3Yef3Fqc859S83b948F9DTQA9a5urVq901WoFCfa5lqagyTNd0za/RNrUN&#13;&#10;akY7bNgwd/1+6qmnXF94uo7quq1ruvqO1bVf11sKAggggAACCCCAAAJBFEhIYE6wquW/6qqrXI38&#13;&#10;e++95wJxunHXTbx+hIwYMcL9IFBgTX3OaJpHHnnE1bTrB4n6sVETVjXn8TLmdNOvEV0V7Js6darL&#13;&#10;EFAWnZapHyDKwGtK6du3r/th9Oabb7pA4Omnn+6y+JqyTOZFAAEEEEAgkoCajq5YscJdA/VaDwWw&#13;&#10;/JlymlcVRWeccYbLmou0rPD3dV1Uptzjjz/u+q5TBZbe0/VVwbTzzz/fBcq8+VQxds0117iMdPVh&#13;&#10;p+kVQFNGnq616u9OAzXpWqyiEWM/+ugjN8r6yJEjXeBQg0poOxVUfOedd1xTWs2rCi/dA9x4442u&#13;&#10;Qk7XfgoCCCCAAAIIIIAAAkEUSFhgThluusn/4Q9/6JqvqKmqAnC6aVcGnGrp1eRF01199dWuHx11&#13;&#10;aq1mqqpdHz58uKt1V429pvGKAnX6oTB79mw3rX4gaHnt27d3tfzKANAPD9306weEAoBeUxpvGXpW&#13;&#10;jb0y8PTwipeZpx9JauoTqc86b3qeEUAAAQQQaIqAMubUNYNGWfW6UVDlVXhRoC5SVrialupa52Wy&#13;&#10;+edV9p2CcO+//74LjukzNSXVNViDSvizwvVaGXEKAmoQCmW2a526XuqaHN4EVZl6yprTtd1rXqtr&#13;&#10;b//+/e3b3/62vfHGG7Z8+XKX/adlaDALXdMJyvmPEK8RQAABBBBAAAEEgiaQFbrxrzlqQiME1Knz&#13;&#10;n/70J1cjfvfddwcmq0z7ff/999vEiRNtypQpBzL5GkHILAgggAACCCCQIQIKYM6YMcMuuugi96xA&#13;&#10;ZHjWY4bsalrvRnFxaajvxdoHCvN2LDc3O9Rio4Vt3747FCz33g32s+rHCwvzXUV5ScleXP5zOsil&#13;&#10;bduWocHqSkOV+RVRTxIlGuTn54Za+uTbbXeU2Mo1jT/BWhaajRqea7fdWhBqibQnlG1ds+/RqBsT&#13;&#10;pwm0f82b54e2qYTzxHeetGrV3J0jpaUH+0iP0yFIm8VmZ2eFEmtahRJtdocq9xr/XUibHa7nhjZv&#13;&#10;3iyUZJTj/l/hGlSNpv9r27QpDF2/94UqjMvrKVn/ybxrnK5ziSy0HUmkNutCAAEEEEAAAQQQQAAB&#13;&#10;BBBAAAEEEEDgPwIE5jgVEEAAAQQQQAABBBBAAAEEEEAAAQQQSIIAgbkkoLNKBBBAAAEEEEAAAQQQ&#13;&#10;QAABBBBAAAEECMxxDiCAAAIIIIAAAggggAACCCCAAAIIIJAEAQJzSUBnlQgggAACCCCAAAIIIIAA&#13;&#10;AggggAACCBCY4xxAAAEEEEAAAQQQQAABBBBAAAEEEEAgCQIE5pKAzioRQAABBBBAAAEEEEAAAQQQ&#13;&#10;QAABBBAgMMc5gAACCCCAAAIIIIAAAggggAACCCCAQBIECMwlAZ1VIoAAAggggAACCCCAAAIIIIAA&#13;&#10;AgggQGCOcwABBBBAAAEEEEAAAQQQQAABBBBAAIEkCBCYSwI6q0QAAQQQQAABBBBAAAEEEEAAAQQQ&#13;&#10;QIDAHOcAAggggAACCCCAAAIIIIAAAggggAACSRAgMJcEdFaJAAIIIIAAAggggAACCCCAAAIIIIAA&#13;&#10;gTnOAQQQQAABBBBAAAEEEEAAAQQQQAABBJIgQGAuCeisEgEEEEAAAQQQQAABBBBAAAEEEEAAAQJz&#13;&#10;nAMIIIAAAggggAACCCCAAAIIIIAAAggkQYDAXBLQWSUCCCCAAAIIIIAAAggggAACCCCAAAIE5jgH&#13;&#10;EEAAAQQQQAABBBBAAAEEEEAAAQQQSIIAgbkkoLNKBBBAAAEEEEAAAQQQQAABBBBAAAEECMxxDiCA&#13;&#10;AAIIIIAAAggggAACCCCAAAIIIJAEAQJzSUBnlQgggAACCCCAAAIIIIAAAggggAACCBCY4xxAAAEE&#13;&#10;EEAAAQQQQAABBBBAAAEEEEAgCQK5sVxnZWWllZeX2/79+2O52JRdlva1oqLCbZ/2OSj7nbIHhA1D&#13;&#10;AAEEEEAgBQT27dvn7odSYFPYBAQQQAABBBBAAIEUF4hpYG79+vX24osvWseOHVN8t2OzeTt37rRP&#13;&#10;PvnEiouLbfr06e51bJbMUhBAAAEEEEAgXQVUUbd06dJ03Xy2GwEEEEAAAQQQQCCBAjEJzClzTNly&#13;&#10;8+bNs4ULF1pWVlYCdyF5q6qqqnIZc3r+5S9/adnZtAxO3tFgzQgggAACCKSGgO4L9MjLyzNlz+k1&#13;&#10;BQEEEEAAAQQQQACB2gRiEpjLyclxQalhw4bZuHHjrFOnTrWtK+Pe2759u02bNs1ef/11+8UvfmFF&#13;&#10;RUUZt4/sEAIIIIAAAgg0TEAZc6qovPPOO61Zs2aBqbBsmBJTI4AAAggggAACCEggJoE5L0OuQ4cO&#13;&#10;dvLJJ1vPnj0Dobtp0yZbvHixFRQU2JAhQ+yYY44JxH6zkwgggAACCCAQWaCsrIxgXGQePkEAAQQQ&#13;&#10;QAABBBDwCcQkMOctT5lzqhlWoCoIRfuam5vrbr7z8/MDs99BOLbsIwIIIIAAAo0VUIWl7hEoCCCA&#13;&#10;AAIIIIAAAghEE6BTtGhCfI4AAggggAACCCCAAAIIIIAAAggggEAcBAjMxQGVRSKAAAIIIIAAAggg&#13;&#10;gAACCCCAAAIIIBBNgMBcNCE+RwABBBBAAAEEEEAAAQQQQAABBBBAIA4CBObigMoiEUAAAQQQQAAB&#13;&#10;BBBAAAEEEEAAAQQQiCZAYC6aEJ8jgAACCCCAAAIIIIAAAggggAACCCAQBwECc3FAZZEIIIAAAggg&#13;&#10;gAACCCCAAAIIIIAAAghEEyAwF02IzxFAAAEEEEAAAQQQQAABBBBAAAEEEIiDAIG5OKCySAQQQAAB&#13;&#10;BBBAAAEEEEAAAQQQQAABBKIJEJiLJsTnCCCAAAIIIIAAAggggAACCCCAAAIIxEGAwFwcUFkkAggg&#13;&#10;gAACCCCAAAIIIIAAAggggAAC0QQIzEUT4nMEEEAAAQQQQAABBBBAAAEEEEAAAQTiIEBgLg6oLBIB&#13;&#10;BBBAAAEEEEAAAQQQQAABBBBAAIFoAgTmognxOQIIIIAAAggggAACCCCAAAIIIIAAAnEQIDAXB1QW&#13;&#10;iQACCCCAAAIIIIAAAggggAACCCCAQDQBAnPRhPgcAQQQQAABBBBAAAEEEEAAAQQQQACBOAgQmIsD&#13;&#10;KotEAAEEEEAAAQQQQAABBBBAAAEEEEAgmgCBuWhCfI4AAggggAACCCCAAAIIIIAAAggggEAcBAjM&#13;&#10;xQGVRSKAAAIIIIAAAggggAACCCCAAAIIIBBNgMBcNCE+RwABBBBAAAEEEEAAAQQQQAABBBBAIA4C&#13;&#10;uXFYJotEAAEEEEAAgSQJlJWV2bx582zSpEk2fvx469+/f8Qt2b9/v02ZMsU+/PBDO/PMM+28886L&#13;&#10;OK3/g8rKSnvvvfdsxowZtm7dOmvWrJkdddRRNnr0aOvTp4/l5OS4yfX5//3f//lnrfX1XXfdZUcc&#13;&#10;cUStn/EmAggggAACCCCAAAKZLEBgLpOPLvuGAAIIIBAogX379tnixYvtvvvus6VLl9ru3bvr3H8F&#13;&#10;5KZOnWrLly93gbU6J/Z9+K9//cueeeYZy83NtW7dutnevXvt9ddftxUrVtg111xjQ4YMcVO3adPG&#13;&#10;BgwY4Juz+qUCe9q+2bNn29FHH21VVVWHTMMbCCCAAAIIIIAAAggEQYDAXBCOMvuIAAIIIJDxArt2&#13;&#10;7bKZM2fa5MmTXcCrsLCwzn1es2aNTZs2zZYsWWJZWVl1Tuv/cP369fbkk09aXl6eXXXVVdavXz9T&#13;&#10;5p0Cc2+++aa99dZb1rVrV+vcubMdeeSR9vWvf90/uykot2nTJret7du3t29+85umAB4lOAI6V+fP&#13;&#10;n+/OgZ07d1qrVq1s0KBBdsYZZ7hgr84xnZsbNmxw2ZgnnXSS6XHYYYc5JGVpfvDBBy64m52d7YK/&#13;&#10;p512mh1++OHBQWRPEUAAAQQQQCBjBAjMZcyhZEcQQAABBIIqsGrVKnvhhRds1qxZtnnzZisqKnLP&#13;&#10;kTz27NnjAh+atl27dqa/61OU2abmqStXrrTvf//7NmLEiANBtZYtW7qMOTWjHTp0qAvMtWjRwvTw&#13;&#10;l+LiYnvxxRdt7dq1duONN9rw4cOtoKDAPwmvM1hAQdw5c+bYyy+/7LItjznmGNu+fbu99NJLlp+f&#13;&#10;byeeeKLL+GzevLn17dvXFLjT+aLm0sOGDbOSkhJ75ZVXTIFlnefKElWQT8E+BYGVxUlBAAEEEEAA&#13;&#10;AQTSSSAhdy9q4qJmL3pW/zNz58411YZWVFRYly5dXC2oaktVa6+HfiDoh4Ju1vTQTZZ+DOhmTPN+&#13;&#10;+umn7gZMtfWqlddNnJbjvxlT8x01zVm2bJlt27bNysvL3Y2/pj/uuOOsZ8+e7jjpBvG5556z0tJS&#13;&#10;t22LFi1yN3vqo0fbcPzxx7sa/2iZB+l00NlWBBBAAIHMElCQS81Su3fvbmeffbZ98skndQbm3nnn&#13;&#10;HTe9rp8dOnRwAb36img9ylIaPHiwKRjnFTVpVaBETVS1PbUVXXN1Ddc9gbLpLrnkEreMhmTs1bZc&#13;&#10;3ksfAR1r3V8pyKYsOJ1/atL8xhtv2GeffeaCc8r8/P3vf+/uwRSYmzBhgptG55ey5XR/p/vDiy++&#13;&#10;2GVrKnD30Ucf2ciRI10wryEaoc2pd2nItPVeaAZMiEvNgyiPZJoke/01NQ7+lUyTg1uRWq8wOXg8&#13;&#10;PItUPX8PbmnyXnlGyduC1FtzJpkkJDCn2kzdNH3++ecu6KWbLL2npiy6SVdNvwJfarKggJpqPfW8&#13;&#10;cOFC10xGwTHVpmoZb7/9tgvSqVZV86rmXrXzl19+uWtOo/c1v5rUaFotx5tWrzWPbgZVS6+bQQXs&#13;&#10;/Nu2Y8cO956CgAroffzxx/bVr37V9ZfjdWadeqckW4QAAgggEGQBVTpdeumlduyxx7oMNmUTRSoK&#13;&#10;jCm7ToMtqOmgrpcNKatXr7bWrVu7ZoX+66KCdQq4qKmqrtm6vvorzLQOXZ91zd26davdfPPNrnJN&#13;&#10;81GCI6BzYuDAga5vQd0HTpw40XROqYJWA4ioArZTp07ute7f1DxV94EabGTLli0uW1MVs2pCrfNQ&#13;&#10;RZl1ul9TUFiv61uaNctzQea6ps/OznJBlsLC/LomC9xneXk5rgk8LjUPvc6X/Py8UFP/+v3EysnJ&#13;&#10;dueX/h/Mzm58X5v6b7T6XM0KJSI0S5l+O7V/OTlZod95fH/8Z0puro57ljtm/veD/NoLsDRvrvM3&#13;&#10;yBI19z03N4fvUE0S95f+b9H/tfKJR9E1LtGlfleNGGyVMt4U9FIt50UXXeQy1hSoe/jhh90PBGW8&#13;&#10;nXrqqTZ27FgXPHv11Vdd7afeV626ak+feuopd8N1zjnnuCYyCrSp2Y6aP+g/t5tuusllCyhTQKPM&#13;&#10;aZ1ankaI02vVxE6fPt207BNOOMFlFXi7pm3TjxVNr5s6BQ7VzEI3gsqu6927t3Xs2NGbnGcEEEAA&#13;&#10;AQRSRkDXOV2n9ONOwY5IRYGx559/3tScVNdiXV+VqVTf4l3LVbHlD8p586uSTe8rC13XUX9gThVj&#13;&#10;CsCoDzoFVc466yy3vd68PAdHoDoIke3OEd1/6dxQEE6BNzWvVjDOH7BV33KqMNV5pXNYn/mzNdUU&#13;&#10;Wg9VqDak6Iegghl1/Qj0sjmjTdeQ9ab7tHLD5dCj6AUWdK6o1HVe6XO/o/e3nhtXtM7qILLWH6of&#13;&#10;SXo5uH/VAahoHknf4ARtQPV5omNVFfX/nwRtUkqsxvv+eP+3pMRGJXkjqr9D2gi+Q/5D4T9X4nFt&#13;&#10;rnav/n/cv954v05YYE47ohsq1eife+65pr5DVKuuJjHqK0SjsqlJQo8ePVwQTTdgCsap1l83appG&#13;&#10;N/k33HBDjZHjlB2gvm6UHXfmmWe6gJ1+OKjWVU1W9Z5u9vSefrQoW0+1s2riquY+XlEz2wsvvNC+&#13;&#10;8pWvHOgPR/8xaNnaBv3QITDnafGMAAIIIJBKArpeRbuZ1TVXgzOoyZ+uw6qg0rW4oUVdPfgDbv75&#13;&#10;vYCL1qWHvyigog77FRRURRoDPvh1gvm6qKjIfvCDH7gWFbo3e/DBB13Wpz8oJxn9rfs4Fe+88p/v&#13;&#10;3vnvTeMmrMc/ZWX7Q92s7K9zStXKK/uppGRv1EBLnQvKsA+VASV3uVCqBUIc7lwpLd0XCjZXRGWR&#13;&#10;X7Nm6q4n353XFRWNTxPSf7eVlQrIVYW6BCoLdRdU8//fqBsTpwm0f82b54f+3+c88RO3atXcnSN7&#13;&#10;9+7zvx3o1wqwKNtT56/OY0q1gEyUvcV3qOYZ0aZNoZWV7Qs9ymt+EKO/dI2LVzZepE1MaGBOG6E+&#13;&#10;aRQoU9GNlmpB9XevXr1csxq9rwuVfizoffU3p5t5NWvV+wqU6eEvel/TqN86TX/KKae4ZhKqhV2x&#13;&#10;YoV7T++rFlYZe7qpU5AvvGjb/B1QKyNAtf8K2tU2ffj8/I0AAggggECqCigrXKOpKgvcG7RB1zZd&#13;&#10;ExXQUNNTZS7p2lxbNpy3X/rMC45473nP3rLCl6HlK5tJfdupkstfMebNy3MwBBTYVYsJPffv39/d&#13;&#10;66npqu7d1Peg+olT1yb+IJtaSOi+UANAaDARnUuq7PWKzmM9vKat3vv1ef5PvC/qpJquvtNGXVia&#13;&#10;TxC67a5RcKnB4c6TZJqk6rmaTJOaRyi5f/m/P5gcPBaeRaqevwe3NHmvPKPkbUFqrNn7DsXrXPGW&#13;&#10;n+i9TXhgTn2I6IbdK3rtD8R57+s9faYbM91s6SZMN2SPPfaYN0mNZ/3QUCBPPwpUG6/mrMrGU7ab&#13;&#10;su8UmNNy9FrFf8PnLUjb5v8xotfeNtQ2vTcfzwgggAACCKS6gIJy6tJh0KBBruuG1aFmpSrq51UV&#13;&#10;UKrIevfddw903+A+rOUfBT90Ta0tOKdgiwZ2UiWXrtleUcBPwRgNCqF+7dRUkRJMAd2HvRVqzqyW&#13;&#10;C+PHj3f9ySnwpspV9ZWoFhRqJaHgnFo66NxUUFkBXVXmaoATVdDqXNIAEDoPNa+mUyUvBQEEEEAA&#13;&#10;AQQQSDeBhAfmIjV/USAuUtFnCrrpBu1nP/uZC+T5p1WtqWr61QxWGW6qkVdziC+//NI1Z1Unwxot&#13;&#10;Tjd16hj4r3/9q3/2A6/r2oYDE/ECAQQQQACBNBRQVw4KiKnrBz28ooEaFBhRn6pffPGFXXDBBe56&#13;&#10;633uf9Z1UoERVX7p2qtKK+/aqde67qooeOev6FJW++LFi0PNMfJctp5/mbwOloDODd2vaSRW9Qes&#13;&#10;kVkVWFOfwVdeeaX7W/drU6dOteHDh7vuTBTEO//88113JapEnT9/vhskQstSMFgDRmiZ6saEggAC&#13;&#10;CCCAAAIIpJtAwgNzjQFS8wU1c1ANvQJsGvXNK6qZVyBOzVb1Y0F/a4Q51bSOGzfO3eTph4CKmrIq&#13;&#10;i46CAAIIIIBA0AS+853vHAim+fd98uTJboRzDax02WWXuRHL/Z+Hv9YImQqqKGtJGU5eP3UK/Ona&#13;&#10;q2CJ3vcXBebUlYQqzzQ/JbgCqqAdNmyYC9xqdGBlaarrEDVvVlBYn//yl790g4NNmDDBZV/q3Bw1&#13;&#10;apTrl1B9E6q/Yg3QpX7p1LJBwT31E+ydi8HVZc8RQAABBBBAIB0F0iIwp0CcbuI0+qqa4lxzzTWu&#13;&#10;iYxq5/Uj4J577nG1/b/73e9c0M5rRqOAnNc/nJrRLFq0yHV8rfmUYUdBAAEEEEAgKAIaCbW2ouw5&#13;&#10;NTtVME1NA72ia6Wunbqm6nqqgImy40aPHm3PPfecy3ZShZgyldScUM0T1RxWyxgwYIC3GPes5ovK&#13;&#10;ilJQpXPnzjU+44/gCWhE1dNPP909att7jRb8m9/8praP3Ht9+/Y1PSgIIIAAAggggEAmCKRFYE5N&#13;&#10;b1Q7OmfOHHvggQdsyZIlro8c3ehPnz7dNXO4+eabTTdy6hRYPwhUm68gnvqYU2BPfeh8/PHHtnXr&#13;&#10;VvfjQs129KODggACCCCAAAKHCugaq+anqgBTv1/qqF9Fr5XZ9Mwzz9if/vQnGzp0qBuASdnrCrgo&#13;&#10;s0n9vvqLKsnUV6yWoQwnCgIIIIAAAggggAACCFQLJCwwpxvx2m7Gvfe9Pmq8A6O/vc/UT41u5tU3&#13;&#10;3KRJk1zW24wZM0z9jCgY973vfc/1WaMfBCpXXHGF+3GgvkueffZZ956awI4dO9Yt55///Kfra079&#13;&#10;kqh463F/+P7xb0P49vkm4yUCCCCAAAIpI+Bdu/x9vNW1cd41MPw6py4i1M/XG2+84bqG8AJzWpau&#13;&#10;u8p80yiaDz/8sGuievLJJ9tVV13l+nYNX5+y1BWc03WbggACCCCAAAIIIIAAAgcFskJZY01OG9u4&#13;&#10;caOrNdcIWXffffcho2JpFRoRVU1dNFKb/+ZfzWR0w+41k/E2TU1n9Jl+MHgju2k5mlafeZutz9W8&#13;&#10;Rs/ecvWZptHDGzXO++GhZy1X02pACRUF6GrbNr2naVW0fZrXX7Tf999/v+vjREFADTJBQQABBBBA&#13;&#10;IJkC3rVS10td58KvXeHbpuucrpe6lurhFS3H+yz8Gq1pvOuxrpW6pmo93vXYW4b3rGl0rVWw0Lum&#13;&#10;e59l4rP2VRWIF110kXs+4YQTagyGkYn7nI77VFxcGup3sfo+L9L25+Zmh5pgt7Dt29XSItJUwXo/&#13;&#10;9HUPBePz3fe+pGQvLv85/HJp27ZlqHud0tD/nRVRT4rq3yK5oYzjfLvtjhJbuabxJ1jLQrNRw3Pt&#13;&#10;tlsLbOfOPaH/0yujrj8RE+Tn54b6fswPbVMJ54nvPGnVqrk7R0pL9yXiMKTFOrKzs6x9+1ah7Prd&#13;&#10;od/ljf8upMXONmAjmzdvFopD5Lj/V7gGVcPp/9o2bQpD1+99oXvL2HdP5l3jdJ1LZDl4Bx7HtfqD&#13;&#10;YOGr0c2+HuFFN+/htf1aTqTp/fNruvAfGP7Pw5frBej80+i1fmRE+ix8Wv5GAAEEEEAgFQTqe630&#13;&#10;tjXSdVXLqSuIVtd11lu296zrKR3zexo8I4AAAggggAACCCBwUKBmCtjB93mFAAIIIIAAAggggAAC&#13;&#10;CCCAAAIIIIAAAnEUIDAXR1wWjQACCCCAAAIIIIAAAggggAACCCCAQCQBAnORZHgfAQQQQAABBBBA&#13;&#10;AAEEEEAAAQQQQACBOAoQmIsjLotGAAEEEEAAAQQQQAABBBBAAAEEEEAgkgCBuUgyvI8AAggggAAC&#13;&#10;CCCAAAIIIIAAAggggEAcBQjMxRGXRSOAAAIIIIAAAggggAACCCCAAAIIIBBJgMBcJBneRwABBBBA&#13;&#10;AAEEEEAAAQQQQAABBBBAII4CBObiiMuiEUAAAQQQQAABBBBAAAEEEEAAAQQQiCRAYC6SDO8jgAAC&#13;&#10;CCCAAAIIIIAAAggggAACCCAQRwECc3HEZdEIIIAAAggggAACCCCAAAIIIIAAAghEEiAwF0mG9xFA&#13;&#10;AAEEEEAAAQQQQAABBBBAAAEEEIijAIG5OOKyaAQQQAABBBBAAAEEEEAAAQQQQAABBCIJEJiLJMP7&#13;&#10;CCCAAAIIIIAAAggggAACCCCAAAIIxFGAwFwccVk0AggggAACCCCAAAIIIIAAAggggAACkQQIzEWS&#13;&#10;4X0EEEAAAQQQQAABBBBAAAEEEEAAAQTiKEBgLo64LBoBBBBAAAEEEEAAAQQQQAABBBBAAIFIAgTm&#13;&#10;IsnwPgIIIIAAAggggAACCCCAAAIIIIAAAnEUIDAXR1wWjQACCCCAAAIIIIAAAggggAACCCCAQCQB&#13;&#10;AnORZHgfAQQQQAABBBBAAAEEEEAAAQQQQACBOAoQmIsjLotGAAEEEEAAAQQQQAABBBBAAAEEEEAg&#13;&#10;kgCBuUgyvI8AAggggAACCCCAAAIIIIAAAggggEAcBQjMxRGXRSOAAAIIIIAAAggggAACCCCAAAII&#13;&#10;IBBJIDfSB415f8uWLTZz5kxbs2ZNY2ZPu3m2b99uq1evtr1799qsWbNs69atabcPbDACCCCAAAII&#13;&#10;xFZg//79Nn/+/NgulKUhgAACCCCAAAIIZKRATAJzlZWVVlVVZUuWLLG7777b8vPzMxIrfKd04/3F&#13;&#10;F1/Yjh07bMKECVZYWBg+CX8jgAACCCCAQMAEdE+0c+dOy8rKsvLy8oDtPbuLAAIIIIAAAggg0BCB&#13;&#10;mATmvBV26NDBhg0bZocddpj3VkY/FxcX29y5c03PQ4YMscMPPzyj95edQwABBBBAAIHoAgrGrV27&#13;&#10;1mXVZ2fTa0h0MaZAAAEEEEAAAQSCKxCTwJxuOlUr3Lt3b7v++uutR48egRDdvHmzTZw40d18X3vt&#13;&#10;tXbUUUcFYr/ZSQQQQAABBBCILFBWVmYffvihTZkyxQjMRXbiEwQQQAABBBBAAAGzmATmPMiCggJT&#13;&#10;1twRRxzhvZXRz2rC27JlS8vJyQnUfmf0QWXnEEAAAQQQaKKAAnNt27Zt4lKYHQEEEEAAAQQQQCAI&#13;&#10;ArSvCMJRZh8RQAABBBBAAAEEEEAAAQQQQAABBFJOgMBcyh0SNggBBBBAAAEEEEAAAQQQQAABBBBA&#13;&#10;IAgCMW3KGgQw9hEBBBBAAAEEEEAAAQTiJxDqujpU3D9NXolGSaYggAACCCCQygIE5lL56LBtCCCA&#13;&#10;AAIIIIAAAggESCA7O8vy8nJDA6c0facVk6uoqLT9+yuavjCWgAACCCCAQJwECMzFCZbFIoAAAggg&#13;&#10;gAACCCCAQP0FlCmnoFxeXoFt2VJp+/bVf97wKXNCv3JatsiyNm0qbffuUqusJHMu3Ii/EUAAAQRS&#13;&#10;Q4DAXGocB7YCAQQQQAABBBBAAIGAC2SFMuWy7ItNlfa3v5fa5180PpjWsoXZqBF5dtUVeZbl2sY2&#13;&#10;flkBPyjsPgIIIIBAnAUIzMUZmMUjgAACCCCAAAIIIIBA/QWUKaeg3Or1jQ+mtWlltn174+ev/9Yy&#13;&#10;JQIIIIAAAk0TiEHvDU3bAOZGAAEEEEAAAQQQQAABBBBAAAEEEEAgiAIE5oJ41NlnBBBAAAEEEEAA&#13;&#10;AQQQQAABBBBAAIGkCxCYS/ohYAMQQAABBBBAAAEEEEAAAQQQQAABBIIoQGAuiEedfUYAAQQQQAAB&#13;&#10;BBBAAAEEEEAAAQQQSLoAgbmkHwI2AAEEEEAAAQQQQAABBBBAAAEEEEAgiAIE5oJ41NlnBBBAAAEE&#13;&#10;EEAAAQQQQAABBBBAAIGkCxCYS/ohYAMQQAABBBBAAAEEEEAAAQQQQAABBIIoQGAuiEedfUYAAQQQ&#13;&#10;QAABBBBAAAEEEEAAAQQQSLoAgbmkHwI2AAEEEEAAAQQQQAABBBBAAAEEEEAgiAIE5oJ41NlnBBBA&#13;&#10;AAEEEEAAAQQQQAABBBBAAIGkCxCYS/ohYAMQQAABBBBAAAEEEEAAAQQQQAABBIIoQGAuiEedfUYA&#13;&#10;AQQQQAABBBBAAAEEEEAAAQQQSLpAbtK3IGwD9u/fb5WVlZabm2s5OTlhn9b8c9OmTfbWW29ZUVGR&#13;&#10;HXvssVZYWFhzAv5CAAEEEEAAgUMEqqqqbMOGDbZixQrbvHmzu+62adPG+vTp466pzZo1O2Qe/xtb&#13;&#10;tmyxt99+20pKSvxvu9etWrVy1+S+ffva6tWrbebMmbZ3795DpvO/MWbMGDv88MMtO5v6Qr8LrxFA&#13;&#10;AAEEEEAAAQQyXyClAnPbt2+3hQsXWl5eng0aNChqoG3dunV2zz332NixY61nz55Rp8/8w8keIoAA&#13;&#10;AgggEF1g2bJl9vLLL9uiRYtc0CwrK8sUrOvVq5edf/75NnToUFdBFmlJS5cutXvvvdcUhDvssMNq&#13;&#10;BNQUYGvfvr0pMKcKNAXwdu3aVWNRWteXX35pK1eudPOfeOKJ1qFDhxrLqTEDfyCAAAIIIIAAAggg&#13;&#10;kKECKRWY+/TTT23SpEnWo0cPO+qoowi0ZehJx24hgAACCCRPQJVgTz31lM2aNctVgp188smmDLmP&#13;&#10;P/7Y3nvvPSstLbWuXbu6a3GkrVy1apUpw/2SSy6xgQMHugo1b9r8/Hzr3Lmz+7Nfv372rW99y8rL&#13;&#10;y72PXQBQ63j22Wdt/fr1pmy5Tp06Rc2SP7AAXiCAAAIIIIAAAgggkEECKRWYU9MYPbp06ZJBxOwK&#13;&#10;AggggAACqSOgpqV6DB482G644QbXfFVbpwoxBdVUSabAmyrJIhV9rmanyqw77rjjIma6tW3b1vTw&#13;&#10;FwX05s6d6x5HH3203XjjjdauXTtT1h4FAQQQQAABBBBAAIGgCSQsMFdRUWFffPGFa85SVlbmbsCb&#13;&#10;N2/umq60bt3aNXdZu3at7dmzx7Zu3WpLliyx3r17u1p09Tm3e/du1w+OPtfNu+bZt29f0I4X+4sA&#13;&#10;AggggECjBdSE9J133nHZbqeffrrrT07v6aFKMTVj7d+/f9QKMgXm1Fy1ZcuW7pqs67SuzdGCa1qP&#13;&#10;rvGPPPKIy8z75je/6bLr6Fuu0YeUGRFAAAEEEEAAAQTSXCAhgTkF5dSPzEMPPeSe1a+Mbt51U68f&#13;&#10;BmrG8uKLL9ozzzzjgm+6ad+4caNdeumldu2117osujfffNNNo06qNSiEmsdowAd/85g0PxZsPgII&#13;&#10;IIAAAnEVUIXWZ599ZkcccYTrH05Z6jt37nSBOlWWqX+4I488ss7+5bQM9fHarVs3U7NYBdtU4aZs&#13;&#10;O/U3p0EkIg0eoUEglC337rvv2ujRo+20006r0Qw2rjvPwhFAAAEEEEAAAQQQSEGBhATmlO3229/+&#13;&#10;1jWPufrqq13n0hrJ7d///rc9+OCDB5rDKBtOnVGr8+nLL7/cBgwY4DqH1nv/+7//6zLorrvuOnfz&#13;&#10;r0Cd5i0uLk5BVjYJAQQQQACB1BNQIE7XWvXpNn/+fJs8ebItWLDAZaWryemZZ57p+o1TxnqkLDYF&#13;&#10;5bQMXdvvu+8++/zzz102vEZGHzFihJtfTVTDg3NetpzWqWmVLRdt9PXUE2SLEEAAAQQQQAABBBCI&#13;&#10;rUDcA3Nq3qIadXUqfdFFF9n111/vaul1wz9s2DC7//77D/xIUCBOtejqdFqdUetHguZ7/vnnXc38&#13;&#10;XXfdZd27d3cC6nD6Bz/4gZs+tiQsDQEEEEAAgcwUUKWYstg1qurixYvddfi73/2u6Vr91ltvuQEZ&#13;&#10;1O3ErbfeemAAB7+Egmtr1qxxATVNN2TIELvqqqtc1xKa/9VXX3XdVowbN8400qq/aauy6pQ9r4Cg&#13;&#10;MuUUvKMEU0DnkfoaVPal1ww6NzfXCgoK3DmjwUH0uabzigK9ysrU/aPOYc2raVTy8vIOfOZNzzMC&#13;&#10;CCCAAAIIIJAuAnEPzOmmvEWLFq4fmtdff901QR01apTrv6Znz572+9///sCNu27W/UU3XaqJV/PV&#13;&#10;Cy+88EBQTtPoBu3KK6+0OXPm+GfhNQIIIIAAAghEEPCCHZs2bXKjpX71q189EIBTkE2Z6Koge+WV&#13;&#10;V1xFWvhidE1XBZkq2TTog7qUUBNYlXPOOccmTJhgzz33nM2YMcON1qpAi1dUSadMeU2v7HlKcAXU&#13;&#10;pYlaPjz55JO2YcMG12+wsi2//e1vu6bQqoidOnWqC8x5wV21pND5qibUixYtciMLaxRhBeo079e/&#13;&#10;/nXr27dvcFHZcwQQQAABBBBIW4HseG+5bqiU+Xb77be7Vd19990uc043WHfeeaf7AaDmMLUVNZXZ&#13;&#10;tm2bC8KpP5zwUlRUVGc/OOHT8zcCCCCAAAJBFlCgTIEM9QWnQJyatHpFo7Aq2Kbg3fLly723D3lW&#13;&#10;H3QKzGl+LyinibRsZcmp0m39+vXu4Z9ZfdkpC17r1LyUYAoo202BWwVwlW05bdo0+8Mf/mAaAEwB&#13;&#10;OWXJKZvz+9//vgvkKlCsx49+9CMXlFPG5hNPPOHuDR944AG755573DxqgaGsTAoCCCCAAAIIIJBu&#13;&#10;AnHPmBOImhioJl034h999JG7MV+4cKG99NJL7qEmrhrkoaHF38ShofMyPQIIIIAAAkET0KBLuiZr&#13;&#10;ZHM1C/SykeSg1wq06X1VjEUqmk7NDmsrGqVVy1DGuz9IoqaJq1evdgNN6H5A20AJpoDXnFrdmZx3&#13;&#10;3nkuoKuKVjVvnjhxojt31ORZg3zpfAo/VzR4iM7BU0891fVJrHtBZYAq0Dd79mz3fjBl2WsEEEAA&#13;&#10;AQQQSFeB2u+sY7g3umHSAA2qCdVob2effba7+dINu2o91ezltddes6FDhx6yVt3ct2vXzt2kqS+b&#13;&#10;8KKRW1XzSkEAAQQQQACB6AIaMVUZa/PmzXPXZvXvpQw6FV2vFTRRUE0ZdbUVTfP3v//dVbIpg6l/&#13;&#10;//41Aic7duxwg0JoHVqXV5QZ/+mnn7ogDNlynkownxVsGzNmjLt/8zIuFbj95JNPXB/DGjVYo/c+&#13;&#10;88wzLhtOQeBTTjnFtbbo3LmzC8IpWNexY8cDg4eoZYYGFNF9pQJ2DSmhGF+dxfvce65z4oB+GEub&#13;&#10;WC4r/HDEc9lal7d8PXuvw7fB/3d9pvFPX9/X9V1/fZfXlOm8ffSem7KsTJnXs0il45QKtrjUfRQ8&#13;&#10;n7qnCsannkWmfYfiHphTkxg1SfjlL39p5557ruvTRjdQKrrx1827gnaazl9zr8/Vj1yXLl1cQE99&#13;&#10;ya1atcrVjuoz/Zh44YUX6qzV13QUBBBAAAEEEKgWUBBOgystW7bMNQ9Us9SiULaSiq6x6uu1VatW&#13;&#10;rn8492Yt/2gkVQVRXnzxRVM3EwqQqKgPOWXFKzjXp08f95k3uyrotHxl4ykTihJcAZ2D6nvYK+pH&#13;&#10;WCP1akASDeqlJs8aGEQBNo0OrJGE9Xl5ebkb8VdBPN0v+kf9VfBOj7oyPb31+Z8LC/NDweJm/rcO&#13;&#10;ea11ZWdnhQLNB7f5kIkC+IYX0M/Ly4n53ss7xO4Cr7m5BwcAaeiKckLL0Xbm5GSHjl+hq3xo6DIa&#13;&#10;Or3W17Jl83qvS+eXevTR/6tN2dfc3Cy3n1p/69aJ2df62PD9qV1J56S+O/n5ZI97QvrOq1R/V6tf&#13;&#10;86+564++R1yDap4N+g4VFhaEWmk0/hpRc4k1//KucTXfje9fcQ/M6UZJHUXrJuzpp592AbhjjjnG&#13;&#10;XYB0Y68mrQMHDnTTbN261dWmqwnDG2+8YYMHD3Y3ZRr4QR1S//a3v3VNYvWjYdasWW7gBwX0KAgg&#13;&#10;gAACCCBQP4GxY8faggULTB3nK5ChJoUqH374oQvM6e+RI0ceyFbXIEwKwPXq1csFRDS/BnF4+eWX&#13;&#10;XWaTrtXKXp85c6a7Np900klufn8TRAVTlOWuDCkvkFe/rWWqTBXQObNixQo3iIP6JNTAD8qm1H3d&#13;&#10;r3/9a1dxq+w6ZXCqAlcVtDqHFMBQ5qYqaL2iv/Xwn3PeZ3U9l5VpZNjyuiZxwY4WLQpC35W9oXXU&#13;&#10;OWmgPlRAUz+kS0v3xXS/9QM0Ly83ZJ3jjnFFRePRdYpUVmaHHlWh41dW45yJ6Ub/Z2HyUFBu7959&#13;&#10;oUByfVr0aF8V2Mxr8r6qAVFlZVbIrTIh+1pfPx3LZs1yQ9nYe+s7SyCmU6VAeXll6P8ffsd6B1zf&#13;&#10;fQWVS0rK3P/n3vtBf27WLC8UtM923+ugW/j3X9dlXb/376/7Gu6fpyGvdY1LdOA87oE5RRt1E64m&#13;&#10;L88++6yrTf/ggw/cF061nbqBVyadau3VbFU3+ArKqWPfXbt2uVG21ORBX1aN6qr3dVOmaa+44gpT&#13;&#10;Z78UBBBAAAEEEKifgLqVuOmmm1xgTRlyjz32mJtRFWi6HuvRoUMH08iZ6nRf/cGOHj36QMZ6165d&#13;&#10;7dZbb7UpU6a4zDk1i9U1WkE3zas+5BTE8xcFV9ScVZnyqrCjBFtATVXVH9zzzz/vgmnf+MY37IQT&#13;&#10;TnBZcGryrHNF2XK639N5pZYWCuQpa06v1aec7hG9ogCzmmHr3G5IqaioDN3UV4TuSSPPpSwmfb5v&#13;&#10;X93TRV5C5n2iAFReXqX73kfza+jeK1uuOlOhOgCrgGtjS/Wc1UFbbaeOdzyLXLS5WpcCc9E2Xf9v&#13;&#10;an81nRdcbuz2HVyGuXUr6JPsIg/to4JzsT5Pkr1vTVm/XBQsrs//P01ZT7rNq++Cis4V+VCqm8Tr&#13;&#10;OigbvkMHzwh9h/R/pv6fjYeLlq9rXKJLQu6OVYOpWlDd6Ku2UzXnwtSPADVV1UM3XgrUKdimYJ1q&#13;&#10;TJVpp5NRfYpogIhjjz3WNZHRvOrAWiO/FRUVuc8j9YeTaFDWhwACCCCAQCoL6IfSgAEDQs0i2tiI&#13;&#10;ESNc00FtrwaE0HVXXUzoh7H67NIoq7re6n2v6Lqs93VNVzadAiJappan6RQcCc9c0vX6Jz/5icuK&#13;&#10;95bDczAFFFxTUE6DNeje7eKLL3bno84Z3fsp6DZp0iR3PqpJq5qyKptT56XOOQV21dpCAWE1i1bQ&#13;&#10;1xsQQtM3tCigQUkdgUw5Hsncj2Su238mpcp2+Lcp1V5jlGpHJLW2h/Mj+vHIJKOEBOZEqhuuvn37&#13;&#10;ukckYk2jGlI9/EU/AvTDQI/wosEkKAgggAACCCBQfwEF3pT5pkekUlBQ4AZ30AAP4UXBEfUjp0d9&#13;&#10;irLcTz/99PpMyjQZLqAK2nfeeccF23S/p8xLPVR0zqmCtkePHq6Jq/5WsE7n6xlnnOEqctWsWs2t&#13;&#10;FZj7n//5H5dJp8+VqamKXAoCCCCAAAIIIJBuAgkLzKUbDNuLAAIIIIAAAgggEFsBtZBQYE0BNlW8&#13;&#10;+osCcQrKqWnrkiVLXJNWtaZQAFhZnt6gEaNGjXLzq286ZWsqU1P9F4dnavqXzWsEEEAAAQQQQCBV&#13;&#10;BQjMpeqRYbsQQAABBBBAAIEME1BzVGW/1VWUpVlbpqY3j5ahZtgUBBBAAAEEEEAgEwSyM2En2AcE&#13;&#10;EEAAAQQQQAABBBBAAAEEEEAAAQTSTYDAXLodMbYXAQQQQAABBBBAAAEEEEAAAQQQQCAjBAjMZcRh&#13;&#10;ZCcQQAABBBBAAAEEEEAAAQQQQAABBNJNgMBcuh0xthcBBBBAAAEEEEAAAQQQQAABBBBAICMECMxl&#13;&#10;xGFkJxBAAAEEEEAAAQQQQAABBBBAAAEE0k2AwFy6HTG2FwEEEEAAAQQQQAABBBBAAAEEEEAgIwQI&#13;&#10;zGXEYWQnEEAAAQQQQAABBBBAAAEEEEAAAQTSTYDAXLodMbYXAQQQQAABBBBAAAEEEEAAAQQQQCAj&#13;&#10;BAjMZcRhZCcQQAABBBBAAAEEEEAAAQQQQAABBNJNgMBcuh0xthcBBBBAAAEEEEAAAQQQQAABBBBA&#13;&#10;ICMECMxlxGFkJxBAAAEEEEAAAQQQQAABBBBAAAEE0k2AwFy6HTG2FwEEEEAAAQQQQAABBBBAAAEE&#13;&#10;EEAgIwQIzGXEYWQnEEAAAQQQQAABBBDun9RUAABAAElEQVRAAAEEEEAAAQTSTYDAXLodMbYXAQQQ&#13;&#10;QAABBBBAAAEEEEAAAQQQQCAjBAjMZcRhZCcQQAABBBBAAAEEEEAAAQQQQAABBNJNgMBcuh0xthcB&#13;&#10;BBBAAAEEEEAAAQQQQAABBBBAICMECMxlxGFkJxBAAAEEEEAAAQQQQAABBBBAAAEE0k2AwFy6HTG2&#13;&#10;FwEEEEAAAQQQQAABBBBAAAEEEEAgIwQIzGXEYWQnEEAAAQQQQAABBBBAAAEEEEAAAQTSTYDAXLod&#13;&#10;MbYXAQQQQAABBBBAAAEEEEAAAQQQQCAjBHJjuRfFxcW2Zs0aq6ioiOViU3ZZW7Zsse3bt1t5ebmt&#13;&#10;XbvWCgoKUnZb2TAEEEAAAQQQSIzAvn377PPPP0/MylgLAggggAACCCCAQFoLxCQwV1VVZXqsXLnS&#13;&#10;HnroIWvdunVao9R34/fs2WOLFi2ynTt32qOPPmrt27ev76xMhwACCCCAAAIZKqAKyg0bNlhWVpZV&#13;&#10;VlZm6F6yWwgggAACCCCAAAKxEIhJYE43nQrMKUC1ePFiy8/Pj8W2pfwyVCO+adMm0/PSpUutsLAw&#13;&#10;5beZDUQAAQQQQACB+ArovmjXrl0uMBeUVgTxFWXpCCCAAAIIIIBA5grEJDCXk5Nj2dnZdsIJJ9ht&#13;&#10;t91m3bp1y1wx356pKeuTTz5pU6ZMsV/96lfWv39/36e8RAABBBBAAIEgCpSVldmsWbPslltusby8&#13;&#10;vCASsM8IIIAAAjEUCCVgx6yE8mkoCCCQYgIxCcx5+9SqVSvr1auXe3jvZfKz9rdDhw7uplv73a9f&#13;&#10;v0zeXfYNAQQQQAABBOohoMDcF198UY8pmQQBBBBAAIHIAgrI5eYqCSZ2kbnKyqpQH+kVoRZvkdfL&#13;&#10;JwggkFiBmAbmErvprA0BBBBAAAEEEEAAAQQQQACBzBRQq7RWrQpt924LBdOaHknLzc0KLc9CXVCV&#13;&#10;hAZspA/UzDxr2Kt0FCAwl45HjW1GAAEEEEAAAQQQQAABBBDIaIHqTLksm/C/JbZqdaU1JZaWk23W&#13;&#10;qyjb/r//buEy8ELjFFEQQCBFBAjMpciBYDMQQAABBBBAAAEEEEAAAQQQ8Auoyen6DZW2Yk1VKMvN&#13;&#10;/0nDXoe6hQ91wUSWXMPUmBqBxAiE4uYUBBBAAAEEEEAAAQQQQAABBBBAAAEEEEi0AIG5RIuzPgQQ&#13;&#10;QAABBBBAAAEEEEAAAQQQQAABBEICBOY4DRBAAAEEEEAAAQQQQAABBBBAAAEEEEiCAIG5JKCzSgQQ&#13;&#10;QAABBBBAAAEEEEAAAQQQQAABBAjMcQ4ggAACCCCAAAIIIIAAAggggAACCCCQBAECc0lAZ5UIIIAA&#13;&#10;AggggAACCCCAAAIIIIAAAggQmOMcQAABBBBAAAEEEEAAAQQQQAABBBBAIAkCBOaSgM4qEUAAAQQQ&#13;&#10;QACBTBIoKyuzqqqqTNol9gUBBBBAAAEEEEiIAIG5hDCzEgQQQAABBBBAIL0Fli9fbv/6178O2YnK&#13;&#10;ykr729/+ZqWlpYd8xhsIIIAAAggggAACdQvk1v0xnyKAAAIIIIAAAggEVWDv3r22YsUKU1Bu8eLF&#13;&#10;NmfOnEMy4zTNlClT7IYbbrDCwsKgUrHfCCCAAAIIIIBAowQIzDWKjZkQQAABBBBAAIFgCGzevNk+&#13;&#10;/vhjW7t2rW3bts0++OCDGjteUVFhY8aMsfz8/Brv8wcCCCCAAAIIIIBAdAECc9GNmAIBBBBAAAEE&#13;&#10;EAikQEFBgR199NEu6Pbpp5+6zLmzzz67hkVubq7169fPNC0FAQQQQAABBBBAoGECBOYa5sXUCCCA&#13;&#10;AAIIIIBAoAQ6depkeihAt3HjRvda/cn5B3vYv39/oEzYWQQQQAABBBBAIFYCBOZiJclyEEAAAQQQ&#13;&#10;QACBDBZo1qyZqT+5559/3nbv3n3Inn7rW9+ij7lDVHgDgfQVyMrStrt/GrUTWdULMO/ZrCoU0G/U&#13;&#10;opgJAQQQyGgBAnMZfXjZOQQQQAABBBBAIDYCq1atsocfftg+//xz69y5s2VnZx9YsH54a3RWCgII&#13;&#10;ZIaAvtN5eTmh73njA3O5udXzN2tW/ZOzoqLK9u8vzwwg9gIBBBCIoUBaBObUPEKdDZeUlFiXLl2s&#13;&#10;efPmMSRgUQgggAACCCAQTUDNFpUttW7dOheUadGiRY3ATKT5dQ3fuXOn7dq1y8rLy039kbVs2dLa&#13;&#10;t29vOTk5kWbj/RQU2LJli6kJ629+8xsbMGBACm4hm4QAArEQUKJbbm52KAO2eeg3mIJpjV9qddJc&#13;&#10;fqgPSrPDDrPQ9aAkFMQnba7xosyJAAKZKJAWgbmtW7faI4884kYB083gsccem4nHgn1CAAEEEEAg&#13;&#10;ZQXKysrsvffes1tvvdX++Mc/2qhRo6J29q+g3PLly+2FF16w999/3zV/VEBv0KBBdv3111vv3r3r&#13;&#10;FdxLWZQAbpiOX8+ePQO45+wyAsESUKZccXGV3fu3Ulu3oXHZsMq6U2ZtTnaFHXtMjn3/luYuA4/A&#13;&#10;XLDOJfYWAQSiC6RFYO6wUPXKV77yFRs2bJh169Yt+l4xBQIIIIAAAgjERECZcsqSWrRokd1xxx0u&#13;&#10;a64+C9Z8y5Yts3/+8582d+5cGzlypKtYU3PIKVOm2IIFC+yBBx6wDh06+Pofqs+SmSZZAspybNeu&#13;&#10;nb399tt2yimnHBJUVSbkwb6kkrWVrBcBBGIlEEpytg0bK+2ztY3LcFNr9+zsqlBgrsoO79i4ZcRq&#13;&#10;X1gOAgggkMoCaRGYU9PVgQMHprIj24YAAggggEDGCSi4pmao06dPt7/85S8u403v1afs2bPHZs2a&#13;&#10;ZfPmzbPLLrvMxo8f7wI5CvL169fPfv7zn9vkyZPtxhtvpIuK+oCmwDTqQ87LgOzatWuoWVqoXZqv&#13;&#10;/PWvf7XWrVv73uElAggggAACCCCAQDSBtAjMRdsJPkcAAQQQQACB2AusWbPGfvGLX7iMNzVfHD58&#13;&#10;uL3yyiv1WtHq1att/vz5pgDO6NGjD2RXqbLt7LPPtr/97W82bdo0u/baawnM1Us0+RMpI+6kk06y&#13;&#10;oUOHuo0Jz47Ly8tL/kayBQgggAACCCCAQJoJJCQwt3v3bvvJT37iat1//OMf29NPP+1u8tUJtDLh&#13;&#10;rrvuOjviiCPs1VdfdTf8O3bssB49etj5559v5557rm3fvt0mTpzo+qfx+pjbuHGjm+/KK690zWDe&#13;&#10;eust12RG/Rgcd9xxdvnll9vgwYNDowlxk5hm5ySbiwACCCCQIgIa7KG4uNhlu6lLiaeeeupAgC3a&#13;&#10;Jqp/2PXr11vHjh2tV69eNSbXABAaPGDGjBluUAhlWflH+KwxMX+kjICO47hx4yJuT35+fsTP+AAB&#13;&#10;BBBAAAEEEECgdoGEBObU7EXBOdWe33bbba6PGQXd1Bxizpw5tnnz5tDoPJXWqlUrGzJkiKn5i/qj&#13;&#10;efTRR92N+oknnuhGZFVzGgXzVDT9l19+6TqU1msF4S6++GJbsWKFW6aCeTfddJOdeuqpte857yKA&#13;&#10;AAIIIIBAnQIanGHChAnWpk0bV9HVkOCZruUaTV3LKCwsrLEeLadTp07uWr5p0yY3ymtDll1jYfyR&#13;&#10;MAHdY6l/wEjllltuOeRYR5qW9xFAAAEEEEAAAQSqBRISmNOqvH5qxowZ45qtqANh3bD/6le/coE0&#13;&#10;NY246qqrXAadAm1Tp051WXJqBqPAXKSizLnbb7/dNa1QEwv1XXPfffeZMuiWLl3q3lfNPAUBBBBA&#13;&#10;AAEEGibQrFkz69Kli+vQf9++fQ2aWdOrMk1ZVOFNHrUgBev0vgJ4uu5TUl9Ax1StGryi46ZK0yVL&#13;&#10;ltjpp5/u7vW8z3hGAAEEEEAAAQQQqJ9AQiNWFRUVNnbsWFM/NWpiqk6DNcqqOoY+5phj7Pjjj7e2&#13;&#10;bdu6LVefNPpBoKYwdZWioiKXLafl6AZf8x955JGu2asy6srKyozAXF2CfIYAAggggEBkgdqCapGn&#13;&#10;PviJKuT0iDR/pPcPLoFXqSag7Mebb765xmapufNHH33k+hPU8aYggAACCCCAAAIINEwgoYE5bZr6&#13;&#10;jvMCZbopLygosJycHNdPnH8kLwXuNN3+/fvr3CP1TaeOpP03+PpbQT3V1CsYSEEAAQQQQACBxAro&#13;&#10;2q7mqV4XFOFrV/aVAjm6D6AZa7hOav7dokUL08NfdAw7dOhgTz75ZMRj7Z+e1wgggAACCCCAAAI1&#13;&#10;BbJr/hn/v3QD7g+i6bUeCsTpJt5f/NP53/e/VgAu/IbePx+1t34tXiOAAAIIIJAYATVVVUWZuq0I&#13;&#10;r2TTtVl9wep63a5du0Ou44nZQtYSCwEdW/U9p2fuuWIhyjIQQAABBBBAIGgCCc+YCw+iNRXcH4Rr&#13;&#10;6rKYHwEEEEAAAQRiI6DuKjQiqwZ/0iBP6qLCK8pmX7lypftcA0vE+t7AWw/PsRVYtGiRG5nXv1Rl&#13;&#10;RKq/3+HDh7vWCv7PeI0AAggggAACCCAQXSDhGXPRN4kpEEAAAQQQQCDdBTp37mx9+/Y1jbqqPsi8&#13;&#10;oswqDRawdu1aO+WUUw4MAuF9znPqCiiAqhYO/ocG3ho2bJhdeeWVrlly6m49W4YAAggggAACCKSm&#13;&#10;QMIz5lKTga1CAAEEEEAAgcYKaGTVLVu2uNnV35j6IdPz4MGD3cjrL774omvWqhFev/jiC3vhhRdM&#13;&#10;AZ0LL7zQjdra2PUyX2IFevXqZTfddJOpf8Bt27a5ZsrqH7hfv36H9D2X2C1jbQgggAACCCCAQPoK&#13;&#10;EJhL32PHliOAAAIIIJASAhs2bLDp06e7PsbOPvtsO+qoo1yzxuOOO84uuOACe/XVV+2xxx6z9u3b&#13;&#10;m4J4u3btsuuuu85OOOEEl32VEjvBRkQVUL++lZWVNnPmTPvss8/cyPf5+fm2evVqO+uss1ywtT5d&#13;&#10;jJSVldm6detc5qSaOmu53bt3t0GDBrnXW7dutdmzZ7vgnwYCU+DPH/zT50uXLrX169e7fgq7detm&#13;&#10;AwcONDWLpiCAAAIIIIAAAukmkJDAnG64zjzzTOvTp88h/Y8cf/zx7iZPtbD+or5oxo4d627iVfM+&#13;&#10;ZMgQd8OlGngVvXfppZe6ZjLqXNpfevfubeeee67179//kPX5p+M1AggggAACCNRPQM0YFfy44oor&#13;&#10;TIEQ/4BNeq3BndT5v/99jZx+3nnnmZ7VP1lxcbHpej9gwAA77bTTaPpYP/qUmUoBsTfffNPeffdd&#13;&#10;69Spk2uG/OWXX9qzzz7rAqznnHNO1PsunSPqX/Dll182LU/3c2rerECcBgpR8+ann37a1qxZ47Is&#13;&#10;FcSbP3++XXbZZXbssce6YODbb79tc+fOdX0Tqr9CnVvK4Dv//PNrnH8pA8eGIIAAAggggAACdQgk&#13;&#10;JDCnm3U1faitjBkzxvQIL7pp18MrF110kffSPbdt29Zuv/32Gu95f5x44ommBwUBBBBAAAEEYiOg&#13;&#10;zCVVsukRXlQhpkdtRaOuKotOD0p6C6hfwHnz5rkmyArCqa85ZT8qMDd58mQXbFVlbF1FgTZlu2lZ&#13;&#10;yppUBe3nn39uDz74oE2cONEFcRWY++lPf2ojRoxwTaT//Oc/uyw99VuogSaUsVdUVOT6tdPynnvu&#13;&#10;Ofv3v//tKnHVXJqCAAIIIIAAAgikkwCDP6TT0WJbEUAAAQQQQACBJAko41EZaqNHj3aZcWq2qj7m&#13;&#10;1IJBzVn1WbSiaZRtp0pZVaIqkKcRfJWF6QXd1OT55JNPdhl5PXv2dINLqOmsPtfAIQoIKqCnVhRq&#13;&#10;YaEm0Wpiu3DhwmirP+Tz0C5QUkggU45HMvcjmetOoVMpLTYl2rGK9nlTdzLey2/q9gV9fo5P9DMg&#13;&#10;k4wSkjEXnZQpEEAAAQQQQAABBFJZQFmTKhrAQwEzNW9WM1Rlv6l/t/r0L6emq6eeeuqB3VTGm5q2&#13;&#10;qmnq0KFDTf0VhjeV7tixo8vMU/+EO3bscM1VFRD0SmFhoQviabsaUnJyNMpsTp2zaBrd+DdrlhNq&#13;&#10;ql3npIH60HOJ5tdQFJ1DWraKXjflR1d1zFXLyHLHOScnvlFYbaseMqnfdlfva/V8TdxXt+7qZeTm&#13;&#10;5oS+m03d1yzTckJfT+dXv/2p7WhXb0dOaHu84xmb7attXenzno5Pff7/Cekf8n1o/LGoPj91HFR0&#13;&#10;HKpfp8Z/bN526fujLg8o1QI6T3S+xPr/2nT31fmiczhe54p3HUqkE4G5RGqzLgQQQAABBBBAIE0F&#13;&#10;FCBTVyKPPvqoqYsRdVWyfft2e/zxx12wLVozVv9u62a6tLTUFi9ebM8884zLtvva175mkyZNCv0A&#13;&#10;yfNPGrr5znWfKyuuvLzcfebvy1A36Hp4n9WYuY4/8vPzQuuq+1bYW3ZhYUEdSwreRwrKqrRoEevG&#13;&#10;N1mhH6HVAQStIyen8T/Q9WPWexQW5sftB5z/6GdlZYe+F83qvS5tn0pT91VBRy1L64/VvurcLynR&#13;&#10;cpt2HLQcLUMPvY7V9vnd0+21fvTXLzBXHRhVnCo7Oyc0T2WTdjXUHaw7DlpI8+b1P0+btNJ6zqxz&#13;&#10;Q6VFi+r+aus5W8ZPVv29znIuGb+zDdhBfX8KCvJClWZ1X8MbsMgak+r/q0SX+OxJoveC9SGAAAII&#13;&#10;IIAAAgjEVUBZcqeffrr94x//sLfeess0Iquatx5zzDF2/fXX13swDwXYNBrrrFmz3EAPyqL7+c9/&#13;&#10;7pqmtmzZ0gX7/LXgCuBpXQrYeYOM7Nu378C+KiCnh5bTkLJnT5nt3bu/zllyc7NDzXVb2M6dJaFg&#13;&#10;S52TBupDBVeqAzd7Y7rfWqYCplVVeS4YW17eePSKUAyjsjIrtJzKUMZlqWvuHNONDVuY4gqHHdYy&#13;&#10;9J0oDWWSRm/WrX3Vj8qqqvwm76vi1RUVuW4fd+3a4/Y5bPMa9Kf2pTpoXdCkbasOjIYya8srQsvR&#13;&#10;8agKHYumb1+DdibFJpZty5bNQ/9nVYQqJw7+PxZpM5UV1LJli5Cf/p+rco6Rpo32vv4P0/dBZffu&#13;&#10;UrcN0eZJ1Oc6V9q1a+X+r9V5QqkWUKBf2XL6f4VrULWJvkOtWxeGrt/7Qlm91ZV1sT5fdI3TI5GF&#13;&#10;wFwitVkXAggggAACCCCQhgIKhGmgh969e7vAnPp606iq69ats6uvvrreTVkVcNNIrtOnT7fnn3/e&#13;&#10;9R938803W6tWrUzr6Nu3r82YMcPUbFWBNvVJp6ayytTTNBrhV39v2bLFfSZKLU8juqoJbENLtB86&#13;&#10;3ud69l43dB2ZNr1+FPlLurgkajuTfa4ke/3+cyPS60Qdi0jrT4X3U+E4pdJx8LYlFVxS4fwI3wZc&#13;&#10;wkWqr8neeXPop41/J/wa1/glNWzOxOfoNWz7mBoBBBBAAAEEEEAgiQIKmL3xxhv23//93zZt2jQ3&#13;&#10;4MOQIUNckO6hhx6y8ePHH5LlFmlz1afca6+95kZy1QAQt9xyi8uG0zoUtDvttNNckE3NWxV8mz9/&#13;&#10;vsvOU8BOAz0MGjTIZQW98847rm+6Tz75xH2ufub0GQUBBBBAAAEEEEg3AQJz6XbE2F4EEEAAAQQQ&#13;&#10;QCCBAgp+vfvuuzZw4ECXHadVq4+3fv362RNPPOEy3SZOnOj6jIu2WRpd9cMPP7SlS5fafffd5wJx&#13;&#10;I0aMMD0uuOAC04isEyZMsNmzZ9sll1zigoEjR450o7i2a9fOevXqZddee60LzinT7oc//KFr4vpf&#13;&#10;//VfoeZeLaOtns8RQAABBBBAAIGUE6Apa8odEjYIAQQQQAABBBBIHQE1V1X/bl6TVW/LFJzr3r27&#13;&#10;3Xrrrfa73/3ObrzxRu+jiM/9+/e3O++80+644w7XR5l/QvW5pQ6XFQC89957XVPV6n64moX64mrm&#13;&#10;JtXf6tPuZz/7metXTm9q29QHHQUBBBBAAAEEEEhHAQJz6XjU2GYEEEAAAQQQQCBBAurvTaVz586H&#13;&#10;BNMUFFMgTc1ONahDtKJgXrRBGjRNXdlv+lxNVykIIIAAAggggEAmCNCUNROOIvuAAAIIIIAAAgjE&#13;&#10;SUCBMGWqqR+48KJ+4fbu3Wu5udT1htvwNwIIIIAAAgggUB8BAnP1UWIaBBBAAAEEEEAgoAIdOnRw&#13;&#10;gbm5c+ceIrB//3579dVXrU+fPq7fuUMm4A0EEEAAAQQQQACBOgWo3qyThw8RQAABBBBAAIFgC2iQ&#13;&#10;h8WLF9tjjz1mO3bssKOPPtqaN29u27Zts1mzZtnzzz9vN910kxUUFAQbir1HAAEEEEAAAQQaIUBg&#13;&#10;rhFozIIAAggggAACCARF4PDDDzeNjLpz506bPHmyG6BBfcuVlZW5gRfOO+88N6qq3qMggAACCCCA&#13;&#10;AAIINEyAwFzDvJgaAQQQQAABBBAIlIACbhpNVQMufPLJJ7Zx40bX31yrVq2sZ8+edtxxx1nbtm0P&#13;&#10;GRgiUEjsLAIIIIAAAggg0EgBAnONhGM2BBBAAAEEEEAgKAL5+fl25JFHWlFRkZWUlFh5eblrzsro&#13;&#10;qEE5A9hPBBBAAAEEEIiXAIG5eMmyXAQQQAABBBBAIMMENPpqmzZtMmyv2B0EEEAAAQQQQCB5AozK&#13;&#10;mjx71owAAggggAACCCCAAAIIIIAAAgggEGABAnMBPvjsOgIIIIAAAggggAACCCCAAAIIIIBA8gQI&#13;&#10;zCXPnjUjgAACCCCAAAIIIIAAAggggAACCARYgMBcgA8+u44AAggggAACCCCAAAIIIIAAAgggkDwB&#13;&#10;AnPJs2fNCCCAAAIIIIAAAggggAACCCCAAAIBFiAwF+CDz64jgAACCCCAAAIIIIAAAggggAACCCRP&#13;&#10;gMBc8uxZMwIIIIAAAggggAACCCCAAAIIIIBAgAVyY7nvFRUVtm/fPtu7d28sF5uyyyorK7Py8nKr&#13;&#10;qqoyvQ7KfqfsAWHDEEAAAQQQSAEB3RPofoiCAAIIIIAAAggggEA0gZgG5tatW2dTpkyxjh07Rltv&#13;&#10;Rny+c+dOW7hwoRUXF9u0adNswYIFGbFf7AQCCCCAAAIINF5AlXbLli1r/AKYEwEEEEAAAQQQQCAw&#13;&#10;AjEJzOkGtLKy0ubPn+8egdEL7aiy5VR+9atfuWf+QQABBBBAAAEEJFBQUOAy57x7BVQQQAABBBBA&#13;&#10;AAEEEAgXiElgLjc317Kzs+3U/5+9+4CXqr7z//+Z2wu99yqgCIpgA0RRURS7omKLKa7RjSmPJJu+&#13;&#10;vyRmk826MZv8zcbs5hFXYy+gYrCioqCiSBFUivReBWm33/mf93c4l7lzKzNzZ+7MvL7JODOnfM85&#13;&#10;zzPcc87n28aNszvvvNN69uwZuZ20/L5nzx574YUX7LXXXrNf/epXNmjQoLQ8Tg4KAQQQQAABBJov&#13;&#10;oGasKqz8+c9/bnl5eRYIBJq/MksigAACCCCAAAIIZJRAXAJzvljnzp1tzJgxNmDAAH9SWr9v377d&#13;&#10;3XirRHzUqFE2YsSItD5eDg4BBBBAAAEEmhZQn7NqTUBCAAEEEEAAAQQQQKApgbgG5lRrLjc315UO&#13;&#10;N7XhdJivY83OznaHohJxvUgIIIAAAgggkNkCarqqewQSAggggEBqCGRlBeJau1nXgerqUJdHqSHA&#13;&#10;XiKAQDIF4hqYS+aBsG0EEEAAAQQQQAABBBBAAAEEjkUgOzvLiosLvAoX8et2oKoq6A0QWEJw7lhO&#13;&#10;BMsikMECBOYy+ORz6AgggAACCCCAAAIIIIBApgqoC9BQbblse/LpMtuxM+gN7he9Ro7XmKpXzyyb&#13;&#10;ek2+y5dac9FbsiYCmSRAYC6TzjbHigACCCCAAAIIIIAAAgggUCOg4FxVldm771fa2g3VMQfmThia&#13;&#10;ZddOzfeaxtZsgg8IIIBAowIE5hrlYSYCCCCAAAIIIIAAAggggEC6Cxw+HLQDh8xrfhr9keZ4T9eH&#13;&#10;S6JfnzURQCAzBbIy87A5agQQQAABBBBAAAEEEEAAAQQQQAABBJIrQGAuuf5sHQEEEEAAAQQQQAAB&#13;&#10;BBBAAAEEEEAgQwUIzGXoieewEUAAAQQQQAABBBBAAAEEEEAAAQSSK0BgLrn+bB0BBBBAAAEEEEAA&#13;&#10;AQQQQAABBBBAIEMFCMxl6InnsBFAAAEEEEAAAQQQQAABBBBAAAEEkitAYC65/mwdAQQQQAABBBBA&#13;&#10;AAEEEEAAAQQQQCBDBQjMZeiJ57ARQAABBBBAAAEEEEAAAQQQQAABBJIrQGAuuf5sHQEEEEAAAQQQ&#13;&#10;QAABBBBAAAEEEEAgQwUIzGXoieewEUAAAQQQQAABBBBAAAEEEEAAAQSSK0BgLrn+bB0BBBBAAAEE&#13;&#10;EEAAAQQQQAABBBBAIEMFCMxl6InnsBFAAAEEEEAAAQQQQAABBBBAAAEEkitAYC65/mwdAQQQQAAB&#13;&#10;BBBAAAEEEEAAAQQQQCBDBQjMZeiJ57ARQAABBBBAAAEEEEAAAQQQQAABBJIrQGAuuf5sHQEEEEAA&#13;&#10;AQQQQAABBBBAAAEEEEAgQwVyEnXcwWDQNmzYYDNmzLBly5bZ/v37rU2bNjZixAi79NJLbciQIZaT&#13;&#10;E9qduXPn2mOPPWabN2+us3tt27a1n/70p3biiSe6eYcPH7ZHHnnE3n33Xfd97NixNmXKFOvbt2+t&#13;&#10;dRcuXGjPP/+8jR492q688spa8/iCAAIIIIAAAvULVFRU2OrVq+3pp5+2Tz/91HQ979+/v7vWnnba&#13;&#10;aVZcXFz/imFT9+zZY2+88Ya9+eabtnv3bnf9P+OMM+z666+39u3bWyAQCFuajwgggAACCCCAAAII&#13;&#10;ZI5AQgJz1dXVtmnTJvvxj39sO3futFNOOcWOP/5493nOnDnuRv+2226zM88807Kzs23Lli3uIaBf&#13;&#10;v3528skn1zobBQUF1qFDh5pp06dPtxdeeMGGDh1qubm59uqrr1pVVZVdffXV1qNHD7fc9u3bXeBO&#13;&#10;2x45cmTNunxAAAEEEEAAgYYFysrKbNGiRXbvvffajh07TIG47t2725o1a9y0a665xi677DLr3Llz&#13;&#10;g5ls3brVdK1++eWXrWfPnq6ATMG5xx9/3FauXGk/+9nPrGPHjgTnGhRkBgIIIIAAAggggEA6CyQk&#13;&#10;MFdSUmIPPfSQC8B9//vfN5WSq7acps+ePdsF1lSS3qtXL3fT/vnnn5sCcBMnTrTJkyfX8s/KynKl&#13;&#10;65qoUvsXX3zR1Y6bNm2adenSxf7yl7/Y0qVLXfBPgTkFBVXCv2LFCjv99NNNwT4SAggggAACCDQt&#13;&#10;oGDcww8/bBs3brTbb7/dzjvvPHd93rdvn7vePvfcczZw4EBXsJafn18nQwX2VEtehWaqGa88VLh2&#13;&#10;8OBBd71/4okn7LXXXnM155tT867OBpiAAAIIIIAAAggggECKC7R4H3MKnikAp+YravpywQUX2HHH&#13;&#10;HeeCcIMHD3ZNYbp16+aCZypV37t3r2vmoiargwYNMs0Lfyn4pppxSrqx37Ztm3soGDBggHvXOgcO&#13;&#10;HHD5aBnVvvvwww/dg4QeKPx1NY+EAAIIIIAAAvULqAmrrqGLFy+2E044wa666ip3XVYh2vDhw13N&#13;&#10;9EOHDtn8+fNNTVXrS6qprhp3KiRTNxPKR+vrPkDNWIuKiuyll14y5UNCAAEEEEAAAQQQQCATBVq8&#13;&#10;xpz6jVHtty996UuuqUqnTp1Mtd78pJty9S2nvuJUsq6bezVxUZ8zai6jm3k1TdUykX3QqNmrUuR0&#13;&#10;5a9plZWVtmTJElfSf9ZZZ9Xpd87fB94RQAABBBBAoLZAeXm57dq1yxSgU0AtsrnqSSed5AJry5cv&#13;&#10;d4VhCrhFJq2/atUqV0tOXVP412tdp9WsVQG6Tz75xPU7q4K38PuDyLz4jgACCCCAAAIIIIBAOgq0&#13;&#10;eGBOaAq+TZ061flF1lhTExfduOuGvF27di4wp+8Kus2bN8/UTKa0tNTNUwn9+PHjrbCw0OWlgJ8G&#13;&#10;eVAfNerDTiXu6qBazWQVANRgEyrpV7MZrecH8tzK/AcBBBBAAAEEGhRQjXcVjClYputtZPKDaKoV&#13;&#10;p5rx9SXVbFf3FOpaIjKwpyCdupdQrXYVyqlWvZ9nfXkxDQEEEEAAAQQQQACBdBRISGBON9pqmhqZ&#13;&#10;1q9f7/qIUw25iV5/cgqyvfPOO67GnJZVX3EKpqk2nT6/9957puauav6ivmyU7+WXX25PPvmk6wNH&#13;&#10;teoUoDv//PNdUxkF9hTkmzRpkvXu3Tty83xHAAEEEEAAgQYE8vLyaoJpGuxBNeg0zU+qCaeAnKar&#13;&#10;hnp9SfNUuObXjo9cRgVyCtBppHblEVl4F7k83xFAAAEEEEAAAQQQSDeBhATm6kNTbbannnrK3n//&#13;&#10;fddERjXaVGtOnT+raYtGaFPz0wFe33FqRqMBHGbOnGmPPPKI60B67NixLlsF3TRfgzuoZF+DRSjI&#13;&#10;p37mFMxTKf2YMWNMI7N+/PHHruReQUKNCqs+7kgIIIAAAgggUFdAQTIVaul6qdrtGmxJo6cryKZC&#13;&#10;Ml2Tda1VsE616+pLui7r1VCNdRWoKWkZEgIIIIAAAggggAACmSiQlMCcStlnzJjhOnxW0xWNqKpm&#13;&#10;qrpxP/HEE12z1a5du7rAmd8fjYJouvn/1a9+ZbNmzXIPB5qnAJ7WV1MZJZW+6wb/0UcfdU1bzz33&#13;&#10;XFez7pVXXnFBQDVzVb91auL65S9/2fr06ZOJ551jRgABBBBAoFEBXWPV1+t1111nDz74oP31r391&#13;&#10;hWC6zqqwS7XcdE1VAK+hwJtqtuvVUODNr2mnPPzrfaM7xUwEEEAAAQQQQAABBNJMIKGBOQXE1Mnz&#13;&#10;448/bnPmzLGhQ4farbfeaqeffrorgZetAmX1BctUk+6UU05xN/gK7IUn3fSrtp2fPvroI1c7TrXt&#13;&#10;Ro0a5WrOaVTYYcOGuVHkVPvugQcecH3baFAKEgIIIIAAAgjUFVDgTQVcCprpOqrrr4Jwqkl30003&#13;&#10;2X333eeCbuFNXMNz0XT1T6fmrPXVnFONO9W2U7CvoeBeeH58RgABBBBAAAEEEEAg3QQSFpjTDbma&#13;&#10;kt5///1upFSNzva1r33NNKqb36m0RmXdsmWLaxqj0dq6detWy1s372r2okBcQ0n90Snop2VPO+00&#13;&#10;NwiEmtxougKAGllO23vppZdswYIFbrTYhvJiOgIIIIAAApksoK4iNLCSmrCed955rgmrgm3qJuKL&#13;&#10;L75w8zSAgwrP6kv+YEwaBELLa2Cm8LR582Y3oJNqvxOYC5fhMwIIIIAAAggggECmCDQc4YqjgIJy&#13;&#10;Gujh3nvvtYULF9oZZ5xh3/ve92z06NE1QTltTjf/L7zwgv32t7+1N954o1Zn0upgWiX1Ct6pv5uG&#13;&#10;kmrkqUacAnAjR450JfR6sFBpv9+XjT4ruKdgHQkBBBBAAAEE6hfYt2+f6z7i5Zdfdk1W1a2EBmrS&#13;&#10;NfTdd981BdzUBYUCa/Ul1WYfNGiQC8qpnzo/qfBMAz999tlnrja7asw1Vujmr8c7AggggAACCCCA&#13;&#10;AALpJtDiNeZ0862mKuqb5oMPPnC11r7+9a+b+pBTIM5PuiEvLCx0N/fqu0Y3/Op3rlevXq7229q1&#13;&#10;a+3pp59261100UX19kWjQNurr77qSu5PPfVU69Chg1tX72pGu27dOhsxYoRt27bNjdaqZq4kBBBA&#13;&#10;AAEEEKhfQNfV+fPnm67BKuxSVxO6ru/YscOmT59u7du3d9d11YRTf3EqPNN8jZyufuPUR52utRpx&#13;&#10;XYNHKEin2nW6/qu/WN0faNCmhmrc1b9XTEUAAQQQQAABBBBAIH0EWjwwpxt1BcQ0epvSkCFD3A16&#13;&#10;ZMm4bu4VTNNIrBs3brTZs2e7mnPqV668vNzUb9zevXvtyiuvdE1q6jsFH374oeuYWoE71ZhTUu04&#13;&#10;PQgowKfmqzt37nTNZbVfGtGVhAACCCCAAAL1C6gQ7aqrrrJ77rnHfvnLX9pEb9RzBd7mzZtnqk33&#13;&#10;z//8z26gJl3Td+3aZYsWLXLXbHVXMcDr51VdRygwd84557jr+q9//WsX4FO3FeqzTl1OXHjhhTX9&#13;&#10;zNa/F0xFAAEEEEAAAQQQQCB9BVo8MKdmpGvWrHG118So4Fh9SaOzqsmLbvpvu+02F0zTSKp+8xkN&#13;&#10;FKE+6S644IL6Vnc14vSgoHz0EBBe+q5achrk4bHHHrO5c+e6IN2dd95p48ePrzcvJiKAAAIIIICA&#13;&#10;uYCZgmoKsD3xxBOuuwl1C6HBlL773e+aAnCq7a6k2uiqFafacCpsU2BOSX3Q6bqufmNVq/2ZZ55x&#13;&#10;1/vrr7/eDQClWu0qRCMhgAACCCCAAAIIIJCJAi0emCsqKrKpU6e6V3OB1an0jTfe6F7NXUel9T/5&#13;&#10;yU/qXVzNaVQqrxcJAQQQQAABBJovoMCbCs30aiypUEyjtNaXFJRTcE4vEgIIIIAAAggggAACCBwV&#13;&#10;yDr6kU8IIIAAAggggAACCCCAAAIIIIAAAgggkCgBAnOJkmY7CCCAAAIIIIAAAggggAACCCCAAAII&#13;&#10;hAkQmAvD4CMCCCCAAAIIIIAAAggggAACCCCAAAKJEiAwlyhptoMAAggggAACCCCAAAIIIIAAAggg&#13;&#10;gECYQIsP/hC2LT4igAACCCCAAAIIIOAEKisrbfny5TZjxgw34NeQIUOsqqrKHnroIXv77bctGAzW&#13;&#10;SJ1//vk2efJk6969u61Zs8Zee+01W7x4sWnwr9GjR9uUKVOsd+/eNcvzAQEEEEAAAQQQSBUBAnOp&#13;&#10;cqbYTwQQQAABBBBAIE0EDhw4YB988IE9/vjjtn37drviiivckSkY984779iwYcPszDPPtIKCAjdd&#13;&#10;Abn27du7ZWfOnGl79+61yy67zEpLS23JkiX21FNP2V133WW5ublpIsRhIIAAAggggECmCBCYy5Qz&#13;&#10;zXEigAACCCCAAAKtQGDXrl02Z84cW7RokXXp0sU2bNhQs1cVFRX22Wef2Ze+9CUXmMvPz6+Zpw8f&#13;&#10;f/yx7dixw9WSO++880y17qqrq11+K1eutBEjRtRavqkvgUDjS/jz/ffGl87MufG0iWdekWejJfPW&#13;&#10;tvz89e5/jtyH8O/NWSZ8+eZ+bu72m5tfSyzXUsfeEvsaa56NHWtj82LdbnPWT/b2w/fR3xe9+5/D&#13;&#10;5/MZl8jfQLr9VgjMRZ5hviOAAAIIIIAAAgi0mEBOTo7169fPNUs9dOiQLVy40G1LAbYtW7bYF198&#13;&#10;4YJ27733nmnZE044wQXpOnfu7IJ4mjZw4EArKipy6ykv1ZRTQO9YAnMFBXneejlek9mGD9VrKese&#13;&#10;Etu0KWx0uYZzSL85ehjKzs7yXAJeU+L4uihvNU/237OzGzk5TdBmZwW8fLJcfsXF+S1+/kL7HLDC&#13;&#10;wnzLz296v/3lvcqjbh9jOtZsnQsda8D7dxH7sfr7VlYWyjfafdNvRK/s7Gy3f/ocj/1r4tQf02wd&#13;&#10;q/bLa0V/5Dzoe9Pnr6GNZHvnQi+loqICr+Cgdl7aXk5Otvs3lJub3eTvUudUKStL6yiv2vm5mc38&#13;&#10;j/bLz0/nIXLfmplNiywmF6Xi4oImTUJLpv9/ZeL/rW3bNr5/a1NZL+SS7dWo1zU8/rXkffdEGxGY&#13;&#10;S7Q420MAAQQQQAABBDJYoG3btjZq1CjLy8tzATifQoE51aZTX3Ft2rSxHj162P79+2327Nl2+PBh&#13;&#10;O/fcc+3gwYPu4bmwsNBfzeWjmnX79u2rmdacD1VV1V6NO+9pvJEUDAa8G39rcrlGskjLWXq4V7Pj&#13;&#10;pvyiOXgv7uqlLPdw3ljQtKm8Q30UhgIZOtfhfRY2tW608xXo1bb0W25OUoBGSccZj2NVHvE6VgUE&#13;&#10;dB78/XMfjvk/fhApeMQ/GLf9O+ZdaWQFBTW9EIhbQr+TWM6FAmf++uozs77gl2z1G2nOv59gUAFX&#13;&#10;7VrI0M/b7ewx/if838Cx/E6PcTNRLR4KzOV6v4+qGr+oMkqzleSi32dzfitpduiNHo7+durfkH7H&#13;&#10;LZH8AHZL5N1QngTmGpJhOgIIIIAAAggggEDcBVTjTa/IpIcPBeXuvPNOO/nkk61nz54uMPfAAw/Y&#13;&#10;+++/b0OHDo1cpdZ31Xo5llRRUen1UVfR4EOgX2qen59nJSXlDS53LNtMh2XlImu94u2ihyG1XlYw&#13;&#10;IhhUgMsP7By7nFZVIEJ5lJeHmjwfey6111BQpKHAjVxUg6O8vMIqKpoOLshPNeuCQdWaivFYvWfT&#13;&#10;6mqZBa2srMJ7iI/tYVXHkpenf6M57uE32vOg86njDAULFcw1t3+h77Vtk/VNx6qaa3l5uTXH2sy4&#13;&#10;ar27rJp3OhdK/rnQcftJ21NQQb+R0tLG/674y+bm5sVl35RfdbX3Hy+F9q3p36m/3y35rv3S70Q1&#13;&#10;DPU3Wb+3cLOW3HZrzlsuwaBqhVnc/9a25uNuat/kor9PZWWV7m97vH8r/u9RBS2JTIndWiKPjG0h&#13;&#10;gAACCCCAAAIIpJSASsA1OqsCdGr+puarCsitXbvW1OxVte1Uq0416PxUVlbmBoHo2LGjP6nZ743d&#13;&#10;0Dc2r9kbYMFjEoinuZqy6oFWzVkVMAuvLXRMOxW2sPJQUElBjYb2VdMbmheWVYt9TOa2m3tQqbCP&#13;&#10;zT2WppZr7Fgbm6d8m5rf1Labmt/S+Te1fX++9kPBECV9bi37Fdqj5P0Xh6bt08mIwFzT55slEEAA&#13;&#10;AQQQQAABBFpYQE2YVq1aZW+88Ybdcccd1rdvX9PoratXrzYF3dq1a2cDvb7lNMiD+pNT33Ma/GHN&#13;&#10;mjVe7ZMKO+6441p4D8k+lQQUlCsqCngBXbMVK0Pvsey/Knl265ZtgwbakVoaYdWgYsmYdRFAAAEE&#13;&#10;Ml6AwFzG/wQAQAABBBBAAAEEki+gpqzdunVzA0DMmjXLBebUb9z69etd/3KqRaf5y5cvtxUrVrim&#13;&#10;TwrIKXA3cuRIGzx4cPIPgj1oNQLql0vBuV27qu3RJ8ts89bYmncWe2ONTBibY4MH5bnfnlevp9Uc&#13;&#10;KzuCAAIIIJDaAgTmUvv8sfcIIIAAAggggEDKCnTo0MHGjh1r7du3d01XTzrpJPv6179ub731lgu4&#13;&#10;aeTVSZMm2YQJE1ytOR3oJZdcYnPnzrVly5a5AImCcuedd57XXLEgZR3Y8ZYT8LoStF27g7ZtZ2yB&#13;&#10;tLbFZvu+iC2PljtKckYAAQQQSGUBAnOpfPbYdwQQQAABBBBAIIUFVMvt7rvvrjkC1Zo766yz3Ktm&#13;&#10;YsSH/v37m14kBBBAAAEEEEAgHQRCQ8akw5FwDAgggAACCCCAAAIIIIAAAggggAACCKSQAIG5FDpZ&#13;&#10;7CoCCCCAAAIIIIAAAggggAACCCCAQPoIEJhLn3PJkSCAAAIIIIAAAggggAACCCCAAAIIpJAAgbkU&#13;&#10;OlnsKgIIIIAAAggggAACCCCAAAIIIIBA+ggQmEufc8mRIIAAAggggAACCCCAAAIIIIAAAgikkACB&#13;&#10;uRQ6WewqAggggAACCCCAAAIIIIAAAggggED6CBCYS59zyZEggAACCCCAAAIIIIAAAggggAACCKSQ&#13;&#10;AIG5FDpZ7CoCCCCAAAIIIIAAAggggAACCCCAQPoIEJhLn3PJkSCAAAIIIIAAAggggAACCCCAAAII&#13;&#10;pJBATjz3defOnfbuu+/aunXr4pltq83r888/d8daUlJi8+fPNx0/CQEEEEAAAQQyW6C8vNyWLl2a&#13;&#10;2QgcPQIIIIAAAggggECzBOISmKuqqrLq6mr79NNP7Z577rH8/PxmbTzVF6qoqLBdu3bZ3r177Y9/&#13;&#10;/KMVFham+iGx/wgggAACCCAQo0AwGLQDBw5YVlaWVVZWxpgbqyOAAAIIIIAAAgiks0BcAnOBQMD0&#13;&#10;6t69u5177rnWoUOHdDarObaDBw/awoULTTXmJkyYYN26dauZxwcEEEAAAQQQyEwBFViuX7/eNm3a&#13;&#10;5IJzmanAUSOAAAIIIIAAAgg0RyAugTmVCCswN2jQILv55putf//+zdl2yi+zY8cOd8OtprvTpk2z&#13;&#10;E044IeWPiQNAAAEEEEAAgdgEysrK7L333rPp06cTmIuNkrURQAABBBBAAIG0F4hLYM5XUhPWzp07&#13;&#10;W9euXf1Jaf2u5inFxcWWnZ1tnTp1ypjjTuuTysEhgAACCCAQo4ACc5nSeiBGKlZHAAEEEEAAAQQy&#13;&#10;XoBRWTP+JwAAAggggAACCCCAAAIIIIAAAggggEAyBAjMJUOdbSKAAAIIIIAAAggggAACCCCAAAII&#13;&#10;ZLwAgbmM/wkAgAACCCCAAAIIIIAAAggggAACCCCQDAECc8lQZ5sIIIAAAggggAACCCCAAAIIIIAA&#13;&#10;AhkvQGAu438CACCAAAIIIIAAAggggAACCCCAAAIIJEOAwFwy1NkmAggggAACCCCAAAIIIIAAAggg&#13;&#10;gEDGCxCYy/ifAAAIIIAAAggggAACCCCAAAIIIIAAAskQIDCXDHW2iQACCCCAAAIIIIAAAggggAAC&#13;&#10;CCCQ8QIE5jL+JwAAAggggAACCCCAAAIIIIAAAggggEAyBAjMJUOdbSKAAAIIIIAAAggggAACCCCA&#13;&#10;AAIIZLwAgbmM/wkAgAACCCCAAAIIIIAAAggggAACCCCQDAECc8lQZ5sIIIAAAggggAACCCCAAAII&#13;&#10;IIAAAhkvQGAu438CACCAAAIIIIAAAggggAACCCCAAAIIJEOAwFwy1NkmAggggAACCCCAAAIIIIAA&#13;&#10;AggggEDGCxCYy/ifAAAIIIAAAggggAACCCCAAAIIIIAAAskQIDCXDHW2iQACCCCAAAIIIIAAAggg&#13;&#10;gAACCCCQ8QIE5jL+JwAAAggggAACCCCAAAIIIIAAAggggEAyBAjMJUOdbSKAAAIIIIAAAggggAAC&#13;&#10;CCCAAAIIZLxATqIF5syZY5988omVl5fX2fTxxx9vp556qnXt2tXN37x5s3300Ue2c+dOCwaD1qNH&#13;&#10;DzvllFOsf//+tdZVXu+//76tWrXKqqurbdCgQXbSSSe5fMIXVH5arm/fvnb66aeHz+IzAggggAAC&#13;&#10;GSfwxRdf2Lx58yw/P99OO+00a9++fY2Brq1btmyxRYsW2e7du62qqsq6d+9uY8aMcdfR7OzsmmUb&#13;&#10;+qBr9759+2zZsmW2evVqKykpsbZt29qwYcNcPjk5Cb8NaWhXmY4AAggggAACCCCAQFIEEn5H/MIL&#13;&#10;L9h7771nQ4YMscLCwloHrQeCsrIyq6iosE8//dSef/55W7lypRUVFbnA3OHDh12g7uabb7bBgwfX&#13;&#10;rPvhhx/ao48+aocOHTLd5H/wwQe2d+9emzRpknXo0MEtd+DAATdd2//KV75Ssy4fEEAAAQQQyEQB&#13;&#10;XVNVWPbggw/aiBEjXLDMD8wpKLd8+XKbPn26uw7rWqogmwJ5CtTdcMMNbvnc3NxG6Xbs2GGzZ892&#13;&#10;29H1vaCgwF3n3377bVfoNmXKFGtOgK/RjTATAQQQQAABBBBAAIEUFkhoYE439evWrbOePXvaLbfc&#13;&#10;Yt26datFpxv/Ll262LZt2+yll16yBQsW2Nlnn21nnHGGW27+/Pn24osvuuDbD37wA9MDgfJUAE+B&#13;&#10;uCuuuMLVktODhG76Bw4c6Erktcz69etdfgMGDHC18mptmC8IIIAAAghkkMCuXbvs3XfftSeeeMI+&#13;&#10;++wzO/HEE2sd/fbt200FWXPnzrVLL73UzjzzTAsEAu46+sgjj1hWVpZ95zvfsc6dO9daL/xLaWmp&#13;&#10;LVy40F2jdX2/9tpr3XVf1+MZM2bY//7v/5pqyquWO8G5cDk+I4AAAggggAACCGSSQEIDcwcPHjTd&#13;&#10;7I8bN841NY0MzAleQTQ1dVVQ7oQTTrAvf/nL7kZe04cOHWobN260f/zjHzZt2jQXeFOpvmrXqYnr&#13;&#10;hAkTXPMa3fS/9dZbpqaranKzf/9+W7JkiWuK89WvftWKi4sz6RxzrAgggAACCNQIfPzxxy7g9vrr&#13;&#10;r9uePXtcM9aamd4HXW9V00015tQtxG233VbTxFXXWgX0VAvu1ltvtY4dO7ogXfj6/mcVsqn7CF2n&#13;&#10;r7/+eleLXfNGjRrlasL/+Mc/tldeecW+9rWv1alB7+fBOwIIIIAAAggggAAC6S6QsMEf1Pebasup&#13;&#10;KUu/fv0sLy/P9QenB4DwpBt4BdbU9FQl6X7wTiX1amJz3nnnmQJ8utlXfzdq9lpZWemCbX5fNWr6&#13;&#10;quU1T9tVc1j1VXfcccfZ6NGjwzfHZwQQQAABBDJK4KmnnrKXX37Z+vTp4wq01H9reNJ1WQG3iRMn&#13;&#10;mpqa+s1btYz6ouvUqZPrK0414iKv4eH5bNq0yV1/e/fuXaumuvI466yzXL4qRNN1n4QAAggggAAC&#13;&#10;CCCAQKYKJKzGnG7e1VxGwTT1LadgmQJnag6jjqB79erl+oNTk1R1Mt2mTRs3LfzEKJinvuX8YJvy&#13;&#10;UhBODw1qlqMOplUbTiX9aubarl071x/O4sWLXf9zN954Y52aAeH58xkBBBBAAIF0F1Dz06lTp7qC&#13;&#10;LtWeU63z8KTrsgqy9FLS9VsFYOqTTsG2NWvWuAI2XXu1bENJ13O9VNvd7+9Vy6rgTMG5AV7XEhq0&#13;&#10;SQV2JAQQQAABBBBAAAEEMlUgoYE5jcimoJqalaqUXE1oVOKu0veLLrrILrzwQhes082/gncK2IUn&#13;&#10;PQCoFF8PCf5IreqXRn3fKL8333zT5bV06VJXE0C1AfRZDx3qP+fkk08Oz47PCCCAAAIIZJzAN77x&#13;&#10;DdenmwJkkUG5+jAUONOoqipcU1cSGgBC3Uzoeqw8Gkq6vqsAToVkkUnrKUCoQZv00r1BY0G+yPX5&#13;&#10;jgACCCCAAAIIIIBAuggkNDCnmnC6QS8pKbHLL7/cDQKxZcsW16RGo8Kpieqpp57qmrUo4BY52ptu&#13;&#10;5FVrTim8hF191yjIpwcGTR82bJhdcsklbiAJDSKhQN65557rHhC0D2o2o/y1L6qZR0IAAQQQQCBT&#13;&#10;BPxuH5p7vJ9//rn98Y9/tA0bNrhrrPp/1SvyGh2Zn4Jyqtle33L+9Vzvum7rOk1CAAEEEIhdQOUl&#13;&#10;esWS9LdZLxICCCCAQGIEEhaYUyBMNeKGDx/uRk8NL2lX59K///3vXa23pkrM/Zt35ecnjfL685//&#13;&#10;3I3mqvka2bWgoMAF/FRL7/TTT3cDRXz44Yf26KOPukEhtP0LLrjArrvuOpq3+pC8I4AAAgggECGg&#13;&#10;JqsaOEkPaeqv9emnn7Yf/vCHds8997ja6PUF3pSF/1DnX7cjsnW15DQt/HoeuQzfEUAAAQSaJ6Ce&#13;&#10;BfR3V4UvWVlVzVupwaUC3t/mhrsqaHA1ZiCAAAIIRCWQsMCcAm4KhNWXFKxTHzQaAU412lQrTv3Z&#13;&#10;RHYIrZt7NY1RUjNX/6Zf33UR6tu3rz66pH7mNECE+pw755xzXN5///vf3bwf/ehHtmLFCrv//vtd&#13;&#10;01fVriMhgAACCCCAQF0BXUc18JLSxIkTTYM5/Pa3v7WZM2e6vmD9QZoi19R1WUE31ZyLTOHXc+Xf&#13;&#10;VKFc5Pp8RwABBBA4KpCbE7C2xQGv9rH68CyISy3k7OyA19VA9dGN8AkBBBBAoMUEEhaYa+oI/Btz&#13;&#10;1XTTDbqau6ofm/CkJjEK3CkgpweB8MBc+HL6/Pbbb9vWrVtdMHDgwIGur7lt27bZbbfdZuPHj7dB&#13;&#10;gwbZ3LlzTU1dCcxF6vEdAQQQQACBugK67qqQ7Q9/+IOpRrqu1Q0ldRWhQR40MFNkUmBOfcWqNp6u&#13;&#10;+41dzyPX5TsCCCCAQG0BNSTyuuf2uvaptj/9pdQ2b4mtxlzbtgE7e1yOnT0h78jfZ7obqC3ONwQQ&#13;&#10;QCC+AgkJzOkGXKOmfuc733H9yv3sZz9znUb7h+IH3FS63r9/f1dTTp1Bb9682V/EvasfGtWqU+BO&#13;&#10;Azk01PxFo8bNnz/fleSPGzfO9V+j/uu0nt8JtdZVrbvt27fX2gZfEEAAAQQQyGSB/fv32+zZs+2F&#13;&#10;F16wyZMn27Rp02pxKBin67pqtzcWUNPgDl27dnUFaipUUzcTSlpX13iN7qp+ZXXtJyGAQOIEvPi6&#13;&#10;d08cWx9i+revl5o7ev+kvabpwbjU0kqcQnpuSRWUN2yqtjUbYgukdfTG7Bk+jNpy6fkrif9R6e+J&#13;&#10;XrEk/V1SUj76e0JCINMEEnI3rAu3AmIHDhywVatW2dVXX+1uxlWSrqTabZ988okdd9xxbuAG3bDr&#13;&#10;hl592aizaQXrdCOvDqg1wINu7hVwaygw9/rrr7ubfjW9Uf9z2r5K7tU8Vnko6bOChdoOCQEEEEAA&#13;&#10;AQRCAkVFRa4biJUrV7qgmUZN79Chg5upa/ETTzzhasqddtppdUZPDzfUtXvEiBH2xhtvuJf6dFXS&#13;&#10;yOvPW8wG2QAAQABJREFUP/+8K4S7+OKL6ec1HI3PCLSwgB5+8/JyragoP6YHaf8hOi8vx92jl5dX&#13;&#10;effepQTnWvj8NZV9KEiqQGlTSzY+PxRobXwZ5iIgAQXS2rYt8u4X4tMnofLav/+wN3hUjD9iTg8C&#13;&#10;KSaQkMCcTNQ59B133GG//OUv7de//rXpZlx9wql225tvvun6jps6darrSFr9yKlfuCeffNL+/d//&#13;&#10;3fVto1p1urnXKK533XVXnT7mfHc9SCxYsMAF+caMGVMTvFOATkG4Z5991vV3s379erfta665xl+V&#13;&#10;dwQQQAABBDJeQDXYjj/+eFdbbtasWfaTn/zEXYdVGKZBlHQt1qBNkyZNqqmFrn5dVZCmArcBAwa4&#13;&#10;JqqqLTd27FhXyKY+XlVDXfNU812FbBqYSQVo/mjrGQ8PAAIJEAjVcgvY+vVBmzmr1PZ8Hl3NFL9f&#13;&#10;yIKCoJ02OsfOnZjlPaCb9zCdgINgEwgg0GoEFJhTUO6Rx8pszboqr/JLdLsW8AoN+vbOsa/cmnek&#13;&#10;1pxq2EeXF2shkIoCCQvM6YZewbZf/OIXrsPoV1991ZWW64Zc/b1pxFbdwBd6HSSov5lLL73U3eCr&#13;&#10;9tuDDz7oAmy6yf/Wt77lgnr+DUE4erVXPPTaa6+50rrRo0e7JjT+/BNOOMGuv/56e+aZZ9zIrKpB&#13;&#10;p9L7hgak8NfjHQEEEEAAgUwT6NWrl910002uhvpbb71lf/3rXx2BuoC4/PLL7corr7R+/frVFH59&#13;&#10;+umn9vjjj7v+X2+44QYXmFOAT9fi22+/3dWQ03VfhWzKQ0E9fzkFCkgIIJA4Af2b238gaIuXVtmW&#13;&#10;7dE9+eZkh9ZrUxy07l1VU8br5Mz0bzm6/BJ39GwJAQTiLaDL+PKVVbbk4yorK48udw0CvO+LLK+2&#13;&#10;p5rJR5cHayGQygIJC8wJScEwBeeGDBniVVHd72quqSadmsh0797dNZ3RzYJeeii44oor7IwzznDN&#13;&#10;UjVNN/Oq+abOoutLWkYDOSjYpuXCm7pq3QkTJrggoPqbU0CwR48eNc1z6suPaQgggAACCKSzgGqW&#13;&#10;/7//9//c9VeFX37StXnAgAGuAOvss892zU/VjFWFZxp8Sa/wa+zIkSPdKOe6tvbp08fPxl33VTNO&#13;&#10;Qby9e/e6biRU+KYa7LrO11fIVrMyHxBAoMUE1NTR67rZSr1XNEm147zbblOArrKSYFw0hqyDQDoJ&#13;&#10;qH/DEu/vSXmUgTn9TdHfJBICmSqQ0MCckDX6qgJzTSXd8OvG/Vj6gFNgTiOw1pc0T/3c+YM/1LcM&#13;&#10;0xBAAAEEEMgkgU6dOrmAWn3HrBpvCtaFB+zqW07T1PerP7hD5DLqs04140kIIIAAAggggAACCCBQ&#13;&#10;VyDhgbm6u8AUBBBAAAEEEEAAAQQQSFUB1Z4LjcrofYghqSBdLxICCCCAAAKZJEBgLpPONseKAAII&#13;&#10;IIAAAggggECcBHJyAl73MAqmZbmRXtXkPdaUrc6mSAgggAACCGSQAIG5DDrZHCoCCCCAAAIIIIAA&#13;&#10;AvES8LqV9PqeNK8PyaAtWlxtB7xBJWJJRUUBGzxYeVBrLhZH1kUAAQQQSC0BAnOpdb7YWwQQQAAB&#13;&#10;BBBAAAEEWoVAlhc/y/EGZN21O2jP/aPctmyLLTDXrYvZlAtzbfjwXO/4FJyLLb9WgcROIIAAAggg&#13;&#10;0IQAgbkmgJiNAAIIIIAAAggggAACDQtUVnq15vZ5AbrPYwukqWlsSWnD22EOAggggAAC6ShAJw7p&#13;&#10;eFY5JgQQQAABBBBAAAEEEEAAAQQQQACBVi9AYK7VnyJ2EAEEEEAAAQQQQAABBBBAAAEEEEAgHQVo&#13;&#10;ypqOZ5VjQgABBBBAAAEEEEAAgbgLBAIahdbrAU//CUv+1/rmhS1W89FfvmYCHxBAAAEEMlaAwFzG&#13;&#10;nnoOHAEEEEAAAQQQSJ5AMBi0Q4cO2c6dO61Hjx5WVFTkdqakpMS2b99ues/KyrKOHTtap06dLDdX&#13;&#10;AwKYm75nzx5vBNADLjjStm1b69Kli+Xn57v5/AeBlhBQIC07OxSMy8vLserq6jqbUbAuxxsNI0uj&#13;&#10;YjSZQss2uRgLIIAAAgikvQCBubQ/xRwgAggggAACCCDQugSqqqps3759Nm/ePHviiSfshz/8oY0a&#13;&#10;NcoqvVEENG369Om2a9cuLxCSbWPGjLGpU6fawIEDTestXLjQXnrpJVu1apULzA0bNsyuvPJKGz16&#13;&#10;dJ1aTK3rqNmbVBbI9QamaFNs3m8wywsO51lFRd2jOXQoaMFgXt0Z9UzxftpWWKgAXmwDZtSTNZMQ&#13;&#10;QAABBFJMgMBcip0wdhcBBBBAAAEEEEhlAQXXtm3bZq+99poLyvk1j/S+Y8cOu/vuu+2OO+6wyy67&#13;&#10;zDZv3my/+c1vrHv37tahQwfbvXu3Pf/8864W3R/+8Ac7fPiwy+Phhx82BejatGmTyjTseysWyPGe&#13;&#10;mgoKvJFnd1Xbn/5SYpu31q0xp9pyVVXVXnCu6WBbh/YBO3dCjp15hgJ5BOha8aln1xBAAIEWFyAw&#13;&#10;1+LEbAABBBBAAAEEEEDAF9iyZYurEbd69WpX023GjBluVoVXBemtt96y9u3bu6Bcu3btbPjw4Xb+&#13;&#10;+efbihUr7JRTTrGVK1d6TQVzbNy4cda7d2+33tlnn22PPfaYffjhhzZx4kR/M7wj0CIC5RVB27Ql&#13;&#10;aGs31g2+5eQEvcCcas3VnRe5M106mn2+t+nlItfje/oIqHl0Yz+Vlu6HsKntp480R4JA6xcgMNf6&#13;&#10;zxF7iAACCCCAAAIIpI1At27d7Ctf+Yqpb7glS5aYH5hTTbp169bZoEGDXN9y/gH36tXL5s+f7/qU&#13;&#10;U/NW9TWnPuf8pFpyymvTpk3+pGa/N/Xg68/335udMQsigECDApn07ynyWP3vke8NYrXwDH8/Wngz&#13;&#10;UWXfmvctqgOKYiXfwH+PIou0W8W30Lv/OZ4H2RJ5Nmf/CMw1R4llEEAAAQQQQAABBOIiUOC1B9RA&#13;&#10;DZGjWipzNU3V/PB5eXnqz6vC9S9XVlbm5qnWnJ/UD51emncsqbi40IqLvbaJTSTtS6dObZtYKpVm&#13;&#10;a1TRKjdIwZHxNKLe+Ryv3zXZK+k9Nzcr6ry0otcS1Msn68g5ji2/XO8n4ucVl31z+elYQ8fc0LGq&#13;&#10;OWtzkn7C8bLTeVReeqCMx7Eeza/xY23OcWqZPO9k6FxoUIwOHbyO+lphKi31fn/eSVGtx8ZqsTW1&#13;&#10;6zr9+neh1L59/ceqvyl5ebnegDfNG7DGK7Nw+5abG/QMm9qDhufrn+rRfQsNttPw0s2fo+Nxvzvv&#13;&#10;uKO1Cz+udu3it2/NP4rWumRoFGgNOEM6KqDfnP7WtlzvFaF/w0e32PKfOMMtb8wWEEAAAQQQQAAB&#13;&#10;BMIEdFNdX1LA7uDBg7VmlZeXu1pyoYBDrmsmqNp1ftJn9U93rKOylpSUWmlpPT34+xl77zk5Wd6N&#13;&#10;f5F98cXBqB84w7JL+ke5FxTIUH2hVXmDbUTXlFKj5Spp/epqncusI/nV7XfNLdjM/1RWBbx8smrO&#13;&#10;cWVl9Pkpr+rq+OSl3a+s1L7pWHMaPFb9RtXHXHMGdFB+ITuN8KpzEcOxHskrGGx433QMzU3+sapJ&#13;&#10;buh3Et2+6fem30qFd2x+E9/9+w8fMWru3rTsctpHBQ1zcwu9c1DpftPRBpdCe+r/Tsz27y+p83vQ&#13;&#10;nz4VClRWVnmFCeVN/F1R8CHLjVit5fUbCfvTd8wwOq7KytC/3QMHSlx+zfmtNrwh2QVMgTT/dxL9&#13;&#10;35TQvy1tS/vW3L4aG9631J+j30p+fq73G8jxRjAvaeK3kvrH29wjkEvbtkXe9bvcyssrm7tas5dT&#13;&#10;/gUF+d7gPM0byKfZGTexIIG5JoCYjQACCCCAAAIIINDyAgpqDBgwwBYvXuwe8vwtakAI9TdXXFxs&#13;&#10;nTt3dgNHaERXPx06dMg1c+3Ro4c/qVnv1dUKKjVeOyYQCAWuQkGFZmXbqhdSPM0POujd/3ysO631&#13;&#10;9PCiFJ5H+OfQ3Oj/q7xiyS9y/Vjyqn0Uod9EY/k1Ni88L385vfufw+c393Pk+rHkpW2G+sgLHWfo&#13;&#10;e3P3pPZyR38jR830b07/nlpL0r9x1eQLT7H4yS4YDOUXDFZ7f2M0GMjR3GWiZXyH8HlHlwp90r6F&#13;&#10;grf6Hvpb1djyketHfg+tG9qZ0N+/2vsWuXzT34Pe34GjVfi8Pax1rE2vf3SJ0G8u9F2fQ4G5o/Mz&#13;&#10;8ZN+K97Px/1e0uUaFI/zGP5vqKlreDTb8/OPZt1Y1jn6LymWXFgXAQQQQAABBBBAAIEYBNR3nAZ1&#13;&#10;2LNnj73yyisu2PbZZ5/Z22+/bQMGDDAF3kaMGOGatb7//vu2detW1yed+p9TjYKTTjrpmLcey0Pu&#13;&#10;MW+MFRBAIOMEGvsb09g8QTU1P1bMls4/1v3L9PU5P03/AtLJiBpzTZ9vlkAAAQQQQAABBBBoYQE1&#13;&#10;eevbt69985vftHfeecdef/11V1NAQbmJEydaly5dvP6pOtgFF1zggnV3332326Pu3bvbtdde6+a3&#13;&#10;8C6SPQIIIIAAAgggEHcBAnNxJyVDBBBAAAEEEEAAgeYIDB482H7xi1/YwIED3eLqJ27y5Mmm6fv3&#13;&#10;73cdivfu3dv0Uo06vc4880zr06eP7d6922tGFbCuXbtav3793LLN2SbLIIAAAggggAACrUmAwFxr&#13;&#10;OhvsCwIIIIAAAgggkEECqgE3fvz4Wkes/uRGjx5da1r4F80fPnx4+CQ+I4AAAggggAACKStAH3Mp&#13;&#10;e+rYcQQQQAABBBBAAAEEEEAAAQQQQACBVBagxlwqnz32HQEEEEAAAQQQQAABBBBIAQGv5blrfh45&#13;&#10;Cmo0ux4a/TSaNVkHAQQQaH0CBOZa3zlhjxBAAAEEEEAAAQQQQACBtBDI9tpoed1HeoO5BKywMM+q&#13;&#10;q4MxH1dVVbWVlpa3+MilMe8oGSCAAALNEIhrYO7AgQNu2PqKiopmbDr1F9m1a5ft2bPHdLzr16+3&#13;&#10;vLy81D8ojgABBBBAAAEEYhIoKyuzTZs2xZQHKyOAAALpIpCdbdamOGCVlWYfLQ2Y98gYdVJenToF&#13;&#10;7MThOVZeXmFVVbEH+aLeGVZEAAEE4iQQl8BcqCpx0NasWWN/+9vfTJ3yZkI6fPiwffrpp27UsL//&#13;&#10;/e/WuXPnTDhsjhEBBBBAAAEEGhGoqqqyrVu3uiZb1dXVjSzJLAQQQCD9BdSENd+rv1BeHrSnppfZ&#13;&#10;uo3R/11UPqNGZtuIEwvd31ivHl76A3KECCCQ9gJxCczpplPBuYMHD9ratWu9KsqFaQ+nAywvL69V&#13;&#10;Y2737t0ZcdwcJAIIIIAAAgg0LKD7on379hGYa5iIOQggkIECKqfY/XnQtu2MPphW4DWJ3bsvtH7A&#13;&#10;i/jpFUvy+72LJQ/WRQABBGIViEtgLturU5yVlWWjRo2yH/3oR9anT59Y9ysl1ldT1ieeeMKee+45&#13;&#10;+/nPf25Dhw5Nif1mJxFAAAEEEECg5QRUcPfBBx/YN77xDcvJicutVsvtLDkjgAACKSSQ5cXh/D+r&#13;&#10;eXk5lp0dfe07HbYCc3qWJSGAAALJFIjr3WKbNm1swIABNnDgwGQeU8K2reNV89Xc3Fzr37+/DRky&#13;&#10;JGHbZkMIIIAAAggg0DoF1MecmrKSEEAAAQTiK6AYWts2Aa9vuYDt3Ztr5RXR177TninQ18bLr6go&#13;&#10;vvtJbggggMCxCMQ1MHcsG2ZZBBBAAAEEEEAAAQQQQAABBJor4DXSssIC80ZkDdqf/7fU1m+sau6q&#13;&#10;9S6nvCaMy7HrphYcaRYbW6Cv3o0wEQEEEGhCgMBcE0DMRgABBBBAAAEEEEAAAQQQaD0C3hg7tmVb&#13;&#10;ta3bFFsgrY1XU273ntiaw7YeFfYEAQRSVcArcyAhgAACCCCAAAIIIIAAAggggAACCCCAQKIFCMwl&#13;&#10;WpztIYAAAggggAACCCCAAAIIIIAAAggg4AkQmONngAACCCCAAAIIIIAAAggggAACCCCAQBIECMwl&#13;&#10;AZ1NIoAAAggggAACCCCAAAIIIIAAAgggQGCO3wACCCCAAAIIIIAAAggggAACCCCAAAJJECAwlwR0&#13;&#10;NokAAggggAACCCCAAAIIIIAAAggggACBOX4DCCCAAAIIIIAAAggggAACCCCAAAIIJEGAwFwS0Nkk&#13;&#10;AggggAACCCCAAAIIIIAAAggggAACBOb4DSCAAAIIIIAAAggggAACCCCAAAIIIJAEAQJzSUBnkwgg&#13;&#10;gAACCCCAAAIIIIAAAggggAACCBCY4zeAAAIIIIAAAggggAACCCCAAAIIIIBAEgQIzCUBnU0igAAC&#13;&#10;CCCAAAIIIIAAAggggAACCCBAYI7fAAIIIIAAAggggAACCCCAAAIIIIAAAkkQIDCXBHQ2iQACCCCA&#13;&#10;AAIIIIAAAggggAACCCCAAIE5fgMIIIAAAggggAACCCCAAAIIIIAAAggkQYDAXBLQ2SQCCCCAAAII&#13;&#10;IIAAAggggAACCCCAAAI5iSAIBoNWXl5uK1euNH1uKOXk5Fj37t2tS5cutn//ftu2bZuVlpbWWTwr&#13;&#10;K8sGDhxoxcXFFggErKqqynbu3Gn79u1z+bdr1846d+5shYWFtdY9dOiQ7dixw9q0aWPdunWrNY8v&#13;&#10;CCCAAAIIZJqArs261mZnZ7vrYl5eXg2Brq0HDhyw3bt3u2uxrrdFRUXWtWvXmutvzcKNfCgrK7M9&#13;&#10;e/bYF1984a7Xubm51qFDB5ePruckBBBAAAEEEEAAAQQyWSBhgbnt27fbt771LXdTHgmu4Nvhw4et&#13;&#10;U6dOdtddd9n1119vH3zwgf3+9793gTQ9CIQnPTjcc889NmrUKPcwoYeKv/71r7ZgwQIXmBs5cqRd&#13;&#10;c801dsopp5j/kFFZWWkffvih/d///Z9deOGFduONN4ZnyWcEEEAAAQQySkDXxeXLl9uf/vQn69Gj&#13;&#10;h91+++3Wt29fZ6CgnK6ts2fPtlmzZrngnAq7evXqZZdddplNmDDBBdeaCqyVlJTYsmXLbObMmbZk&#13;&#10;yRLT9/bt29uYMWPs5ptvtn79+rkCtoyC52ARQAABBBBAAAEEEAgTSEhgTqXsqgX305/+tE6NOT0Y&#13;&#10;zJs3z9555x074YQTbPDgwW4Z1X5TKfukSZPs/PPPD9tlM7/GnP9A8Nhjj9n8+fPt3HPPdTf8r776&#13;&#10;qs2YMcM9NAwbNsytu3nzZnvvvfdcLbopU6bUyo8vCCCAAAIIZJKAaspt2LDBFVapIEzBtvCk2uVP&#13;&#10;PvmkPfzwwzZo0CC76aabXC25OXPm2N133+0K0VQAphrqDaXq6moXjLv//vtNhXO6lqu2u4KBCtSt&#13;&#10;WrXK7rvvPmvbti3BuYYQmY4AAggggEDGCQS8I9ar4ZZ2GUfCAae9QMICc2p2esEFF9QBXbNmjU2f&#13;&#10;Pt3d3F911VU2evRoV3tOzV4KCgps7NixroZbnRWPTFCp/rvvvutqz91www3Wv39/08OAAnWrV682&#13;&#10;BeYU/Pv000/d6+qrr3YBu4byYzoCCCCAAALpLKBCL9Ug/5//+R9bunSp62oi/Hh1Xf3kk0/smWee&#13;&#10;sSFDhth//ud/2oABA9wiCsZ94xvfcLXUVett+PDhpm4o6ktqAqsCMdW8+8pXvlJTU/3gwYOuGatq&#13;&#10;6r322mt26aWXWn5+fn1ZMA0BBBBAAIEUFgh4BU9eeKmB+FJj83TQmp9JyffIzs6qU5knWofq6qCL&#13;&#10;DTR0DqLNl/UQiLdA/XfT8d5KA/kpgKbSeAXNvva1r7kgnGrB7d271/UZp1J0Na9pLKnPGjWNUZ9x&#13;&#10;CuQpqX855a2bf6W1a9e64J1q7akZKwkBBBBAAIFMFbj33ntdjTVdM0877TTbuHFjLQrVWFfBlvqC&#13;&#10;Uy23AUeCclpI09QVxA9/+ENX271Pnz6uG4paGRz5omuvmq+qwCy85rsK6q699loXGFQzWRXaEZir&#13;&#10;T5BpCCCAAAKpKOAH1BoKMKk1WVZWwOuSqel+VtUHbCYkmXXsEHBBzOLi0DN9PI5bgbn9+w97FXWq&#13;&#10;4pEdeSDQYgJJDczNnTvXFi1a5PqCO/30011zFh3p559/XhOY69mzpwuyqdmN+ovzm6/6ImpGowcF&#13;&#10;DeygmnFK6q9OJfjqD6eiosIWL15sW7ZsMdWoi+yvzs+HdwQQQAABBDJBQDXYJk+ebFOnTnVBuQce&#13;&#10;eKDWYauwS8E5XS/9Puf8BfQwoWl6UFDwrr4BmvxlVfNdAzOpP9jwAZeUh67P6rpCzVr9a7e/Hu8I&#13;&#10;IIAAAgikqoDGNGrfToMTmjfgoAYirFtdTtfB3Fw9qx4dcKnh4w3l1fD89JijwJxXbufdX5j9+S+l&#13;&#10;tnJ1pfccH9ux9ekdsG9/o8gFQZU/teZi82TtlhVIWmBON+LPPfecG6lNTVyGDh1a08eMasypfxsF&#13;&#10;29TURiXuqv2mUdzUj9xXv/pV15ecaBSAU1MaBd8++ugjt56a6KhEXp1UqzbewoULXb82Z511Vstq&#13;&#10;kjsCCCCAAAKtXOAXv/iFK9BS4E19v+kBITwp6KYCL9U8V6FYZNJIrZqnwJsKvxpKKiTT+rp2R25D&#13;&#10;hWwahV2jtfvX98iCt4byZToCCCCAAAKtVcCrCOcCTLq0/unPJbZhU7VVebW2wlNWVrZrqhkMVodP&#13;&#10;rvM5LzdgY07JtquvLDhyHa2dT50VUnyCfzuyfmOVLV9VbWUN32I060jLykJBTT/fZq3EQggkSSBp&#13;&#10;gTkFyz777DPXp5z6gQtvxqLA3K5du9wNv27qr7vuOlcqr8CbOqNesWKF/e53v/NKIdq4P1K33HKL&#13;&#10;/dd//ZepeY76xlGTVY32pk6mn332Wa/66n7XsbVK6EkIIIAAAghksoBGQI8MlIV7aNRU1YpTVxG6&#13;&#10;Vl9xxRU1tdWDXnGzarvr2qy+6vS9oaRlVAgXfn33l9X2dU3W+qqh11g+/jq8I4AAAgggkAoCfiBo&#13;&#10;1ZpqL8BUZZUR8bdsL3qn6151E4G5Qq/71a5dUuGI47uPXtmfVXg1Do80hos686oI96gzYkUEEiCQ&#13;&#10;tMCcOnxWAE615dT/TPhDQr9+/eySSy5xTV8mTpzoBobQH69zzjnHHn/8cVOfNKptN23aNFeqr8Ce&#13;&#10;RnxVfzYKzPXu3dvlqc6r9VJtvJNOOsmNAKf1tJz6oVO/NqqBR0IAAQQQQCBTBMKvt/Uds/qe03VV&#13;&#10;I6VrcCWNqnrRRRe5660Gc3j55ZfdtbapGm66buvV1Paaml/fPjINAQQQQACB1i5QURG0cq+npcgA&#13;&#10;k5prepdHr/Z540eg2neR6za+BnMRQCBVBZISmFMpvJqnqv849TET2e+bHgg0Tw8HHTt2rLHVYBAa&#13;&#10;VXXGjBn2xhtvuP5x1NxGfc8NGjTIBeT0EKDvagb7/vvvu+Y2asKqprGqbbdp0yYbP368a76jhw3V&#13;&#10;ulPn1yQEEEAAAQQQMFc7TqOx3nrrrW6Apqeeespdc9V1hK6vN910k913332uy4jGOqXW8ppfXx9y&#13;&#10;ularRp3eVXOuqSAf5wUBBBBAAAEEEEAAgXQVSEpgbtmyZa5vGtVYU4fQkaXl6h9Or8ikm3z1G6eb&#13;&#10;eAXa1MeNn5SHPyqrpqn5zZo1a+zEE090fdCp1F/b1chwl112mevwWn3RvfLKKwTmfETeEUAAAQQQ&#13;&#10;8AR0DdagTGr2qmvp7t273TQVgnXt2tX++7//272rcKyhpGu1Annqky4yKSCngZ60HS0XeR8QuTzf&#13;&#10;EUAAAQQQQAABBBBIV4GkBObUV5z6lNFIbeE14oSsG/gPPvjA1q1b50ZrHTNmTI29AnGNdSbtL6gH&#13;&#10;CAXiVBNv7Nix7sFADwAqnddDhZqxqgRfDxfqeJqEAAIIIIAAAiEBP2i2efNmd42eMmWKu/YqCKda&#13;&#10;5nPmzHHXUNWqCy8Qi/TT9V0vXX91bVetdyXlr/7pNmzY4K7JjQX3IvPkOwIIIIAAAggggAAC6Sbg&#13;&#10;Deic+KRgmErIVfst8qZezVkUlHvmmWfczb+apPpJn19//XXXt824cePciKz+vPD3BQsW2JYtW2zE&#13;&#10;iBGmBwflqdp2CuzpYUBJnxUc1HQSAggggAACCBwVULcPf//73+3FF190fcup5pyCcgqwzZw50/X9&#13;&#10;qsK1+mq3+7noGq/uKhTgW7RokT/ZXYfnz59v+/btc33HqlYdCQEEEEAAAQQQQACBTBVIeFRKJeUq&#13;&#10;JVcpumq0RTZfUcBON/J6CHj77bfdcmqOqvU0kMPzzz/vmqZefPHF9QbVtm3bZvPmzXO14dR3nN9/&#13;&#10;nWrH6bNq0unzxo0bXfDu8ssvz9Rzz3EjgAACCCBQR0DXZdViU2GYBlvSSOe6LqswS323Ksh25ZVX&#13;&#10;upHP/dpu6jtWtdX1XcvreqvAnK7DGkld/dSpYEzXX90DqPBNI6erSwsCc3VOARMQQAABBBBAAAEE&#13;&#10;Mkgg4YE53djv37/fNPJqfbXVVLvt5JNPtmuvvdZeeukl99KDgJJK6rWe+ohTk9TIoJ6Cd++88457&#13;&#10;OJg8ebINGDDAraf/6KHi7LPPdkG7hx56yCoqKtyIc1qOhAACCCCAAAJHBfr27WtXXXWVG2xJAy4p&#13;&#10;2Kaa5nv27HHBNM3zm6ZqrdWrV9vs2bOtQ4cObr6u0QrOKTC3a9cuV9D26KOPunUU8NP1/6tf/aq7&#13;&#10;Njc2gMTRPeITAggggAACCCCAAALpKZDwwJwYVdKuQR90A19fUm25SZMmuVFWly5d6h4EFLDr3r27&#13;&#10;C9qddNJJdYJyfj5qaqN11TddeDNZjfKqgJ76l1Mz13bt2tmpp55qQ4cO9VflHQEEEEAAgYwSUABO&#13;&#10;NdB1fdX100+6RmpEc12nNYq6asTl5+e766u6klCgTtdlP2measJrPb8Wneb17t3bBfj69Oljn332&#13;&#10;mZWWlro8VRP+jDPOcKO2+nnwjgACCCCAAAIIIIBAJgokPDCnEvRvf/vbTVqrJF4jwunV3KQadBdd&#13;&#10;dFG9i6tEXrXt9CIhgAACCCCAgNnxxx/vXvVZqP84Bc/0aiqpT1e9IpOuy2q+qgEkSAgggAACCCCA&#13;&#10;AAIIIFBX4Ghxd915TEEAAQQQQAABBBBAAAEEEEAAAQQQQACBFhIgMNdCsGSLAAIIIIAAAggggAAC&#13;&#10;CCCAAAIIIIBAYwIE5hrTYR4CCCCAAAIIIIAAAggggAACCCCAAAItJJDwPuZa6DjIFgEEEEAAAQQQ&#13;&#10;QAABBBBAAAEEmhDwuoA9MphisIklmY0AAokQIDCXCGW2gQACCCCAAAIIIIAAAggggEASBbKyvIic&#13;&#10;l7KzFQao8l6xBeaysrKVHQkBBGIUIDAXIyCrI4AAAggggAACCCCAAAIIINCaBbK8Tqw6tDerrjbL&#13;&#10;zc3zgnOx763y0AjsJAQQiE2AwFxsfqyNAAIIIIAAAggggAACCCCAQKsWUPysuNhMAbr/+v9K7bM1&#13;&#10;lVZZGf0uK5/TRmfbV79c6DIhPBe9JWsiQGCO3wACCCCAAAIIIIAAAggggAACGSKwZVu1rV4ftIoY&#13;&#10;A3N9ele7GngZwsZhItBiAgTmWoyWjBFAAAEEEEAAAQQQQAABBBBoXQJBr2u5ar28Zq3RJtXAUz4k&#13;&#10;BBCIXcCrgEpCAAEEEEAAAQQQQAABBBBAAAEEEEAAgUQLEJhLtDjbQwABBBBAAAEEEEAAAQQQQAAB&#13;&#10;BBBAwBMgMMfPAAEEEEAAAQQQQAABBBBAAAEEEEAAgSQIEJhLAjqbRAABBBBAAAEEEEAAAQQQQAAB&#13;&#10;BBBAgMAcvwEEEEAAAQQQQAABBBBAAAEEEEAAAQSSIMCorElAZ5MIIIAAAggggAACDQusWLHCZs2a&#13;&#10;ZWVlZRbQ0H9e6tWrl51zzjnWsWNHW7x4sS1dutTN7927t51xxhk2ePDghjNkDgIIIIAAAggg0EoF&#13;&#10;qDHXSk8Mu4UAAggggAACCGSqwKJFi+yjjz6yNm3aWM+ePd2rS5culpWVZXPnzrU333zTKioqrKio&#13;&#10;yBTEmzlzpu3ZsydTuThuBBBAAAEEEEhhAWrMpfDJY9cRQAABBBBAAIF0FFCwbeTIkXbDDTdY165d&#13;&#10;aw5x48aNtmDBAissLLRp06ZZu3btXJDu9ddfd7XoJk2aVLMsHxBAAAEEEEAAgVQQoMZcKpwl9hEB&#13;&#10;BBBAAAEEEMgQgWAwaKtWrbLDhw/b7Nmzbfr06TZnzhzbsWOHrV271k0/7rjjTE1Y27Zta8OGDbPO&#13;&#10;nTvbkiVLjlnoSCvZetdrbF69KzARAQQQQACBOAlwDWoaMp2MqDHX9PlmCQQQQAABBBBAAIEECZSW&#13;&#10;llpJSYl7rVmzxjVZPXTokG3atMkF5bKzs11Azt+dgoICV4Nu9+7d/qRmvefmhm6DvThgvUk3/Go6&#13;&#10;q/eCgly3TEPL1ptBK5yo/vqys0Pl8llZAe/4ottJ5RPysZo+ADVNecaSsly+ft6x5ae89FKKx76F&#13;&#10;jln5af/q3zd/enN+J/6y2r/QuYjezl9fhxuer/KOJik/5dPYsTYn31AeoX9H/m/DnRf3w2vgH14T&#13;&#10;GYfWD1mFjlU/4ujy0qZCxxr6hxCv/I7+7kJ/P7Kyau/fkZ9lk/9e/POq/fT3TQUX0SblEQiE9snP&#13;&#10;L3LfjiXvyP1T3tHmp/3xk9u3GPIK5aN//6FP+luvv+Wx2Pn7lsh3keTmZru/2boGxXDqE7nbLb4t&#13;&#10;ueh85uXpvAbi7qL8c3KyW/w4IjdAYC5ShO8IIIAAAggggAACSROorKy0iy++2I4//ng75ZRT3H48&#13;&#10;//zzrtacgnDqdy7yIU7fq6urj2mfFaAKBBq/FQ5tJ+AeAI4p81a7sB+YCzrDcMdj2WU9uChpfT+P&#13;&#10;0OcoI32h7Ly8lKfL+Uje0efnYj9u//z9jD4v7ZHya86xhpY5AnTkuOp7a25+9a0bOS3kFtpm/M5D&#13;&#10;7Pn5+6UASbidjj0YbNoo8jj13c8z9FkB0ujzqi+/8Pw1/1hT7WMNBf6qqyOPVf9ulHPk9NpbUww9&#13;&#10;3C0e+6ZAhtuyl5n7X2hHam+4md9C++PtpJe0n8rb399mZlGzmM7j0RTKJ9q8lI/btyPHqiBLqEAi&#13;&#10;+qDm0X1L7CcFoOSqIBTpqIB+Gzqv/u/56Jz4fPILsOKTW/Ny4Qw3z4mlEEAAAQQQQAABBBIgoAeR&#13;&#10;KVOmuFFYc3JCt6pnnXWWC8ypJp2Ccxqt1U/l5eWml5q1HksqLS230tKKRlfJycny+rErtgMHSuJe&#13;&#10;Kt/ohltoph5mCgvzvNyzraqq2ntF96Cqc6QHX60fCohmu3flGUuq8gIY1dVBzzp4ZP+iz6+yKhSs&#13;&#10;DQbjtG9H8lPtLB1zfccaCIRcm1Mzp8rLz88jdC6iP1Y/L9WoaWjfjuW8VFUpHwVwGj7W5uSnh2b9&#13;&#10;Viq9DLWPSlWeXWVlDMfqrernpWONJS+3P+5Y3a7V2B1jjD+08pH/Vnr5+f8M/HMhz/CkWr/6jWh+&#13;&#10;Y6miUscaWqKhvBpbP3JelVcJSP9ma34n1TovkUsd23f/b0ho/6LPT39P9HdJKRj0/n3FZd9Cv7mS&#13;&#10;kjLvGuFhpmAqKMhzteZ0DSKFBPRbadeuyLt+l3v3Ai1zXouK8r3BpfITSk5gLqHcbAwBBBBAAAEE&#13;&#10;EECgIQE9rG7bts0eeeQRu+mmm2zAgAFuUfUvpwf8wYMH2759+2zLli128OBBrxZBnut7TtNOPvnk&#13;&#10;hrJtcLoeUBtL/ny9+58bW761zws9/Lb2vWT/EEAAgfgLpPrf8FTf/3if0Za6LifrOhnXwJyGrT9w&#13;&#10;4IB98cUX8XZvlfnpWNUPikoIMum4W+XJYKcQQAABBBBoJQKqzaU+0UjRCXTs2NGWL19uzzzzjF1w&#13;&#10;wQWuadSLL77oBnvQd43KqsEh3nzzTevWrZvNnz/f1Zg788wzo9sgayGAAAIIIIAAAkkUiEtgzq+u&#13;&#10;vWHDBjdylkbGyoS0f/9+++ijj1yJrfo+0Y0iCQEEEEAAAQQyW0B9pK1evTqzEaI8ejW11H3kv/7r&#13;&#10;v7pac//2b//mCkDV19y0adPcCKz9+vWzl156yZ588kl3DzZ8+HC75ZZbXG26KDfLaggggAACCCCA&#13;&#10;QNIE4hKYq/Iap6vW2IoVK+zee+91TQ2SdkQJ3LACkqolqBvwP/3pTxlz3AkkZlMIIIAAAgiknIDf&#13;&#10;d5CaXqrvM78AM+UOJIk7PGLECPvtb39b7x6oltytt97qXvUuwEQEEEAAAQQQQCCFBOISmFPHvLr5&#13;&#10;HD9+vH33u991nfWmkEHUu7p7926bMWOGzZo1ywUkjzvuuKjzYkUEEEAAAQQQSA8BBeMWLVpk3//+&#13;&#10;910faLGMLJceIhwFAggggAACCCCAQEMCcQnM+Zl36NDBTjjhBBs4cKA/Ka3ft2/fbu+++6676T7+&#13;&#10;+ONNpbskBBBAAAEEEMhsAfU/myn97Wb2meboEUAAAQQQQACB2AXiGphTibBqzumVCUnH65eCZ9Jx&#13;&#10;Z8K55RgRQAABBBCIViA7Oztj7oWiNWI9BBBAAAEEEEAAgZBAZkTQONsIIIAAAggggAACCCCAAAII&#13;&#10;IIAAAgi0MgECc63shLA7CCCAAAIIIIAAAggggAACCCCAAAKZIUBgLjPOM0eJAAIIIIAAAggggAAC&#13;&#10;CCCAAAIIINDKBAjMtbITwu4ggAACCCCAAAIIIIAAAggggAACCGSGAIG5zDjPHCUCCCCAAAIIIIAA&#13;&#10;AggggAACCCCAQCsTIDDXyk4Iu4MAAggggAACCCCAAAIIIIAAAgggkBkCOZlxmBwlAggggAACCCCA&#13;&#10;AAKJEwgEAub9P24pGAya938SAggggAACCKSZAIG5NDuhHA4CCCCAAAIIIIBAcgVyc7MtLy/HC8zF&#13;&#10;JzKnoFxlZbWVl1cQnEvuqWXrCCCAAAIIxF2AwFzcSckQAQQQQAABBBBAIFMFFIxTYO7QoVxb9VmV&#13;&#10;HT4cWzW3vLyA9emdbX36BK2iotILzMWWX6aeF44bAQQQQACB1ipAYK61nhn2CwEEEEAAAQQQQCDl&#13;&#10;BFRJTsG5jZuq7dEny2zHrtgCae3amF00Kc/69s2Oa9PYlINlhxFAAAEEEEhTAQJzaXpiOSwEEEAA&#13;&#10;AQQQQACB5AmUlQVt1+6gbdsZW2CutNTs4KHY8kieAltGAAEEEEAAgaYEGJW1KSHmI4AAAggggAAC&#13;&#10;CCCAAAIIIIAAAggg0AICBOZaAJUsEUAAAQQQQAABBBBAAAEEEEAAAQQQaEqAwFxTQsxHAAEEEEAA&#13;&#10;AQQQQAABBBBAAAEEEECgBQQIzLUAKlkigAACCCCAAAIIIIAAAggggAACCCDQlACBuaaEmI8AAggg&#13;&#10;gAACCCCAQJIFNNqrN95rkveCzSOAAAIIIIBAvAUYlTXeouSHAAIIIIAAAggggEDcBQKWnZ1loQBd&#13;&#10;dJkHvJUDAcrlo9NjLQQQQAABBFpGgMBcy7iSKwIIIIAAAggggAACMQsUFASsqMi8oFy2tWvnfYgx&#13;&#10;hQJ7lTHmwuoIIIAAAgggEC8BAnPxkiQfBBBAAAEEEEAAAQTiLJDr3a0X5JutWVtlT00vs127q6Pe&#13;&#10;QreuAZs4Idfy8mKreRf1DrAiAggggAACCNQRIDBXh4QJCCCAAAIIpLfA559/bi+//LK98847tn37&#13;&#10;dmvbtq2dfvrpduGFF9pxxx1Xc/CbNm2y3/3ud7Z8+fKaaeEfvv3tb9s555xjbdq0CZ9c63MwGHTb&#13;&#10;ePHFF+3tt9+2vXv3WpcuXdx61157rRUWFnpN6+g3qxYaXxCIENA/kYMHg7Z8ZbVt2hZ9YK5fr4CN&#13;&#10;HB60nj0jNsBXBBBAAAEEEEiaAIG5pNGzYQQQQAABBBIvsG/fPrvvvvvs/ffftwEDBthpp51mu3bt&#13;&#10;sldeecVWr15tN998s40ePdrt2MGDB23ZsmXWsWNHO//88+vsrNbPzc2tMz18wrp16+yhhx5y2xs6&#13;&#10;dKiNGDHCFPD729/+ZmvWrLEf/OAHjQb2wvPiMwKZLFDtxeMqKoLeK3qFSq8Fq/IhIYAAAggggEDr&#13;&#10;ESAw13rOBXuCAAIIIIBAiwu8+uqr9u6779r48ePtsssusx49elhJSYm98MIL9tJLL9nrr79uJ554&#13;&#10;ouvPSjXrNO+iiy6y6667rs6+qaZcXl5enen+hAMHDtiCBQvsgw8+sHHjxrmgX5HXWdYXX3xhDz/8&#13;&#10;sGlfJkyY4F4FBQX+arwjgAACCCCAAAIIIJAxAgTmMuZUc6AIIIAAAgiY7dy507p162Znn322q73m&#13;&#10;13g76aSTXMBuw4YNrrlpcXGxbd261QXohgwZ4pqfHquf1ldgTs1VL7/8chs0aJDLQttXzTw1b33t&#13;&#10;tddszJgxRmDuWHVZHgEEEEAAAQQQQCAdBBISmFNp+4MPPmiHDh2yq666yvVps3btWquqqrL+/fvb&#13;&#10;ueeeax06dLBFixbZ4sWLvT40DlrXrl3t1FNPdS89NFR6de+3bdtm8+bNM627f/9+97DQqVMnGzVq&#13;&#10;lJ1xxhmujxxNV6n/ihUrXP81KonPz89366uPnGeffda0zi233GLt27dPh3PIMSCAAAIIINBsAfUj&#13;&#10;p2um+pLzg3JaucJrH1dWVub6e9Poj4cPH7aNGze6ZdRkVam8vNxycnIsKyvLfW/qPwoC6pqta/qw&#13;&#10;YcNqFtf6CtL17t3blixZYqWlpTXz+IAAAggggAACCCCAQCYJJCQwp5t9dTC9efNm27Jli7vp18OA&#13;&#10;PisYpxt/Bc/U7406gFbTl48//tg+++wzdy7U/436vXnggQdcvzS9evVyDwZa7qOPPnKl8QrcnXXW&#13;&#10;We4BQjf8mr5nzx4XhFNfOdrG9OnT7b333rOpU6fWehjJpBPOsSKAAAIIZLaA+nnzk67PKtDS9fbN&#13;&#10;N990hVhqxqqCK12zde3UMromq2abmqCqZpuCbCpU69y5c6NBOhXIKX8tr1pz4UkBPgXm1MxVQUAN&#13;&#10;EsEgEOFCfEYAAQQQQAABBBDIBIGEBOYEqRtujcSmm++rr77a3Yyrs+n777/f9WejkvPzzjvPTj75&#13;&#10;ZPdgoNHi5syZ4wJpakKjz+oT54YbbnD91KiPGuX14YcfuoCd+sQ5/vjjTaX6elhQUxyN/vbGG2+4&#13;&#10;h4H58+fbwoULXQ28Sy65xLQ+CQEEEEAAgUwWUC11XSsVeFOtdF2DNcqq+o3TNVbBOdV61/VT100F&#13;&#10;6davX++CaRrU4aabbjIVljVUg0418FTLrqFRWzUarArWtC3VolewjoQAAggggAACCCCAQCYJJPQO&#13;&#10;WDfo6mNGN/0qca/2hoVSCbxqww0fPtwmT57sbvAVxFPQ7q233nIPBbpR79evn914442u8+kuXbq4&#13;&#10;c6TlVKr/5JNPukCcbuyV1JG1OqrWA4VGnVNeqp2nPm0UFNRDBAkBBBBAAIFMF1BtNtU+13VWNdr0&#13;&#10;XbXk1M2EarKrsKtnz542ceJEV/ilJq66tj7zzDM2a9Ys69u3r02ZMsV1R1Gfpa7zCrhpvfqSP13L&#13;&#10;kBBAAAEEEEAAAQQQyESBhAbmBDxy5MiaEdxUwt6uXTv3XYE3P+Cmpix6IFCJvfqdUf9zF1xwgQuw&#13;&#10;bdq0yZYuXer6q9PDxPbt291DhfLRA4Cf1BRHwTmN+vbKK6+4h4trrrnG9UfnL8M7AggggAACmSyg&#13;&#10;a7KuvwrIqVbc7Nmz7emnn3bXY9VWnzZtmuv6QTXp/Gammq6abt///vdd81f1V6frdH1J13m9Ggq8&#13;&#10;+dN1vffzry8fpiGAAAIIIIAAAgggkK4CCQ/MqTlLeJMXfdbNuGrQ6cbcT5qml2rFqRmMSvDVXPXT&#13;&#10;Tz91zV50M6/mL8pP71ouPKkPuwFeSb9qyaljaQXu1NG1XzofviyfEUAAAQQQyESB7t27m15KAwcO&#13;&#10;dIVe//jHP1w3ERopVX281pdOOeUUd11VYZlfW72+5XRd16uhZRQQVG09NZMNvzeoLy+mIYAAAggg&#13;&#10;gAACCCCQjgIJD8xFExjTIA4qwddoq+PHj3d94OhBQk1W1cRGo61GJnU4rT5zVKNOo8Gpf7u5c+e6&#13;&#10;YJ1K+kkIIIAAAghkmoA/kINqmKuwKnx0co1YrmuqCsPUBYT6nFOhmK6h6gc2PKlwTIE0XdMbq+mm&#13;&#10;wjNt4/PPP3cjvqo2vJ9UqLZ161ZXgKbpjeXjr8M7AggggAACCCCQLAGv3pCX3H/itAtBr4JRnLIi&#13;&#10;m5QWSHhgLhotBdc0GESfPn3sX//1X10pvZ/PsmXLXGfU4TXm9MCg6WqSo5L6K6+80latWuW+azQ6&#13;&#10;DQ4RTYDQ3ybvCCCAAAIIpKKAgm5/+9vfbPfu3fbNb37T1AzVH3BBI64qIKca56rBptrmGqBJy/zL&#13;&#10;v/xLrVrtK1ascCOpq9uI4uLiBikU1FPtdQ3IpJFfR4wY4ZZVYHC9N4iE+n+98MILXa35BjNhBgII&#13;&#10;IIAAAgggkGQBBeVyc3O8gkm17IvPzqgnroqKSq9LLqJz8RFN3VxSIjCnUnQ9OKh0XrXn9GChm3o9&#13;&#10;RDzxxBOubxw9RPh9zKmUf+bMmaYmNtddd50b8EG15f785z+7gSJUS2CA96BAQgABBBBAIJMEFETT&#13;&#10;gA0Kur3zzjuubzgFz1STTqOc66Xr49ixY10gTgVd8+bNc4M2+d1B6Nr70EMPuS4kNJhT586dHaGu&#13;&#10;zeoXVtdsdU+hAJ9q4KlJ7CeffGLPP/+865tO+7Bv3z575JFH3DbUh6yu4SQEEEAAAQQQQKAlBEK1&#13;&#10;8mMLfikWUVRU4MUjzOuiI+jFHmLbU/Xi1b17lnc/VeKCc9Sci80z1ddOicCcbvr1kPD222/bf/zH&#13;&#10;f5hK6NUERg8Wqk2nJjAlJSWumYyasKp/HHVirVL+8847zzp27GinnnqqK5VXwO7RRx+173znO42W&#13;&#10;8qf6iWX/EUAAAQQQqE/g2muvdU1IX331VVdrTX3LKVCmbiF04zp16lTXt5wGWNJo6A888ID95je/&#13;&#10;cV1JaOTWjz76yNWAU+3zs88+u6YWu2q/LV682F2TR40aZb1793bNWE8//XRXi33OnDm2c+dO1yx2&#13;&#10;3bp1tmDBAndd1rVagTwSAggggAACCCAQL4HsLHPNRFXLLdT8NPbAXHZ2wKY/W2oLl1RaaVlse9qn&#13;&#10;V8C++60iLyah6nd6xbZ/se0NaydbICGBOUWXNeJqr1696nTurEEZ1FdcZGm5btI1cIP6vNHN/de/&#13;&#10;/nUXYHv//fdd4E191qhUX9N1c68bfpXia8RWlcxrlLlJkya5zqyFrG1PnjzZNWnVABJq6nrmmWcm&#13;&#10;25/tI4AAAgggkFAB9Rf3gx/8wGbNmuVqw73xxhvuGqwRWi+++GIXlFN3DyrUUlcQun4+99xzroad&#13;&#10;aqbrmnznnXfalClTXA04f+c3b95sCvapXzmto+WUVNPurrvusmeffdZtb+XKlW7AiX/6p39ytdoV&#13;&#10;7CMhgAACCCCAAALxFOjQXsEu80aGz/Uq9eTE3JdbXl4ogLZzd9A2bgna4dLY9tYLkXg15WLLg7XT&#13;&#10;RyAhgTndpP/xj3+sV+2OO+4wvSKTBnnQy09qevO9733P/1rrfdy4cfbtb3+7Zppq19WXVNPuL3/5&#13;&#10;S32zmIYAAggggEDGCChodvvtt7tXYwetZqeqGadXU2nChAmmV2RSLTz1Eas+7fQiIYAAAggggAAC&#13;&#10;LSng3Xp4hY7m9Stv9uDfS23pJ1VWVh5bjbRTR2XbrbcUuv7llD8JgXgKJCQwF88dJi8EEEAAAQQQ&#13;&#10;QAABBBBAAAEEEECgKYGt24O2ZkN1zE1Pe/es9mrfxRbca2pfmZ+5Al4FShICCCCAAAIIIIAAAggg&#13;&#10;gAACCCCAAAIIJFqAwFyixdkeAggggAACCCCAAAIIIIAAAggggAACngCBOX4GCCCAAAIIIIAAAggg&#13;&#10;gAACCCCAAAIIJEGAwFwS0NkkAggggAACCCCAAAIIIIAAAggggAACBOb4DSCAAAIIIIAAAggggAAC&#13;&#10;CCCAAAIIIJAEAQJzSUBnkwgggAACCCCAAAIIIIAAAggggAACCBCY4zeAAAIIIIAAAggggAACCCCA&#13;&#10;AAIIIIBAEgQIzCUBnU0igAACCCCAAAIIIIAAAggggAACCCBAYI7fAAIIIIAAAggggAACCCCAAAII&#13;&#10;IIAAAkkQIDCXBHQ2iQACCCCAAAIIIIAAAggggAACCCCAAIE5fgMIIIAAAggggAACCCCAAAIIIIAA&#13;&#10;AggkQYDAXBLQ2SQCCCCAAAIIIIAAAggggAACCCCAAAI5ECCAAAIIIIAAAggggAACCCCAAAIIJFYg&#13;&#10;EAiY938vuf/UbFzTQtP1XntezUK1PgQtGKw1gS8pJEBgLoVOFruKAAIIIIAAAggggAACCCCAAAKp&#13;&#10;LZBzJBKTk5N95EDqRtU0Lzs7y/Lzmw7bVFebVVRUWnV13XxSWyoz9r7pM5wZDhwlAggggAACCCCA&#13;&#10;AAIIIIAAAggg0OIC7doGLMvrWGz//mw7eDDLC6jV3aRfky4YzKs7M2xKnje7e/csr8ZciQvOUXMu&#13;&#10;DCdFPhKYS5ETxW4igAACCCCAAAIIIIAAAggggEDqCxTkm1cbzmzmP8pt/oJKO1xSt6ZbVpaauQas&#13;&#10;qqqeqF0YQd/eAfvut4qsqCi0vFndvMIWb9ZHgnvNYorbQgTm4kZJRggggAACCCCAAAIIIIAAAggg&#13;&#10;gEDzBHbtCdrGLUE7eLhuMC0UmDMvMFd3XnjuahZbUaFAX7bl5qqvucaXD1+3oc+qwaeAYDzyamgb&#13;&#10;TD8qQGDuqAWfEEAAAQQQQAABBBBAAAEEEEAAgZQRaN8uNIBEdnaut8+5MQ8CoSa2uV5Whw7RNDZR&#13;&#10;PwICc4mSZjsIIIAAAggggAACCCCAAAIIIIBAHAUKC8xUa+7Rx8tswaJKKymNrcZcrx5Z9s+3F1qH&#13;&#10;DgGvJp5GhI0tvzgeatpmRWAubU8tB4YAAggggAACCCCAAAIIIIAAApkgsH1n0NZuqL9Z7LEcf2Vl&#13;&#10;tZWXE4w7FrNYlyUwF6sg6yOAAAIIIIAAAggkVKCkpMTeeuste/rpp23Tpk3eaHTd7bLLLrNrrrnG&#13;&#10;9bGT0J1hYwgggAACCLQSAXUvF2sXc/HII5JDg1j4feZFzjvW78or3RKBuXQ7oxwPAggggAACCCCQ&#13;&#10;5gIKyr366qs2btw4Gzt2rC1dutTefPNNr9lNB7vwwgvT/Og5PAQQQAABBFpeIBDI8gq7smIeAEJx&#13;&#10;tMLCfK/fumxvlNnY9zsY9DrBs1C/erEGIWPfm/jkENfA3P79+23NmjVWVlYWn71r5bns2rXL9Krw&#13;&#10;hkBZu3at1647rpyt/OjZPQQQQAABBBCoT0D3QRs3bqxvFtPiIKD7zWXLlllBQYFNnjzZevbsaUVF&#13;&#10;RbZ161YXrGtuYC5Uet/4Dvml8irlb+7IdP5DR3FxwAb0C1hxcePbaGpuj24Ba98+yztG5ZflPdx4&#13;&#10;Q+VFmUJ5BWLOK8s7SB1n505mHTsGvHNh1r9vwPLzY3vi6tIpYB29Po0K8s3Z5eVFn194Xtq3WPIS&#13;&#10;dydvvzp5x5qXG3DHmpNTd99ysgPeKIbeb6UZ50edtXf2jlcdrGv/sr11o00d2ofyysuLPS/tQ9s2&#13;&#10;Zl06Z3nPNgHr10fnOrp989Z0NWQKCgLWtauOUfuX5U31Ro2M8mCLi8y6dgnlpX3Tw3ksSX1zde+W&#13;&#10;5e2nWT9v39SXVnW0O+etne+dA/07U+rbJ8t7TgyaN7BlreTFOVyNpupg4/vu8uoe+remvCor6+ZV&#13;&#10;K+MmvuR6j6o9vGPV6ez9/7d3L8BWVfUDx3/38hKBC1zk/QYhpAJDzNRS09Qk81FOatqbmmaqGZux&#13;&#10;aWossmmcZixtsiYdxqyYsfLRg3wQqZVaiimkpmCAoEE8RJCHPC/w399F+/6v1wNyuefIPft818zl&#13;&#10;cPY5Z929Pmftfe76nd9ae3BdbN1aF0273+BFB3g4Oy0Ga5FhN3RIfWzanE1/zK4MeigFk8FZW6lr&#13;&#10;yOB9de1qOpSa9r0G2SGD9vUT2jpudF3s2Hno9fHKffXVZftZH2NH1cX2doY82C+Of/oL9W3b/vr9&#13;&#10;w5j3a/ceWrT/cjB17f/Vr39k7Oj67LzOub1r9sMFJdpf+Bydv6Api5vsyd6LQz/IOHeedGKX9HnT&#13;&#10;ls/mtrTgEE95bfkVr3tuXfZHxqGr/K+69evXx/XXXx833XRTmkrQlU+FGihNTU2xbt262LBhQ4we&#13;&#10;PTrrtNmZ3aKAAgoooIACNS3An1ZbtmxJfyPMmzcvxo4dmw02stGGpeTFfxMAABpuSURBVCwCy5Yt&#13;&#10;i5tvvjkLCPWNK664Ik1dJVh3zz33xB133BGzZs3Kglfd3/B37c5Gy3veYATOH+edO3fKBsS7D3pq&#13;&#10;EK9hsLBtW132Be6eaM/gkkZ0zcZELMDdJQsIrV3bvvrKVVc+ROQ7afaNgBz7dqiD8vzNInDQOwsy&#13;&#10;EYRcvbp99eV1de9eF2vWtK8u9o+2MiDs2bMuVq0qXR+BqIMNOVFfQ6+6aGioz+rb3a6gQTnroq0E&#13;&#10;SRqytvbpU58FvNu3b/uCc3ujV9bWxsb6WLmyfYPyfN/69m1/XbSVwAdt7ZcFIlesaN++5fXRRwZm&#13;&#10;wRvq254twt96sM3x03obr21d2Dfc+vf/377teH1drV9zoPv8Xupj33gftm1rf320dUAW7ON43br1&#13;&#10;0OvL9426OL7aU1du0DP7coS2cvxT3xuc7vOX7fe2Z/Yly4ABndJ5/dVX218fQWbqW79+T2zevP/6&#13;&#10;Dqa/5HW9/PKe7O+P/de138a1eoCANe9Fe7/QaFVtbNy4N7vSa7Z/rYLVrZ93oPuc7xqzLzU6dcr6&#13;&#10;W/b3VvujWa//bXxR8mb/3ZY1q/2loaEhLrroohgxYkTW6be2v8IqqoHOsCfrWZ34CsiigAIKKKCA&#13;&#10;AgpkAvxB169fvxg6dOghZ5sIWVqA9eX4cpTgW/73F7MWyJojW5HHDyYwx/Scg/3zjeBcWwuZcj16&#13;&#10;tP11B/o9o0aVr75y1sU+jxxZvn0rd30ded9o64gR5bMrZ13l3rd99ZXvS4oRWQZpOUu56xuWZbmV&#13;&#10;qwxP2Xzlqi3LcBtavn1jr4ZkGXPlKuWsi30anGXglbMMyrIEy1kIgA0YUJ4aCURmS6522MIXL/yU&#13;&#10;p5SrnvLsTXtrKUtgjj+GJk6cGGPGjEnTOtu7U9X2egJzb3ZEtdqM3F8FFFBAAQVqSYCpX926dUvB&#13;&#10;olpq95vR1nxaHX9/5SX/opT7Li2Sq3irgAIKKKCAAtUgUJbAHA3tkk2Q5seigAIKKKCAAgoooECl&#13;&#10;BHr37p2Cnps3b04ZcgRAyZTbuHFjNiWtwWBopeCtVwEFFFBAAQUqIlDePMyK7KKVKqCAAgoooIAC&#13;&#10;CiiwT6CxsTFNEV67dm08+eSTaRmV5cuXx8KFC2PSpElmzNlRFFBAAQUUUKCqBMpy8YeqarE7q4AC&#13;&#10;CiiggAIKKFDVAgTk5s6dmy0i/WocddRR8corr2RXw9wdF154YQrOVXXj3HkFFFBAAQUUqCkBA3M1&#13;&#10;9XbbWAUUUEABBRRQoPoFdu7cGYsXL44nnngiu6Ld+jSFdfLkyTFlyhQvtlH9b68tUEABBRRQoKYE&#13;&#10;DMzV1NttYxVQQAEFFFBAAQUUUEABBRRQQAEFOoqAa8x1lHfC/VBAAQUUUEABBRRQQAEFFFBAAQUU&#13;&#10;qCkBA3M19XbbWAUUUEABBRRQQAEFFFBAAQUUUECBjiJgYK6jvBPuhwIKKKCAAgoooIACCiiggAIK&#13;&#10;KKBATQl0rqnW2lgFFFBAAQUUUEABBQ4gsHfv3ti+fXusW7cu3dbX16eLS3D117q6ugO8stgPbdu2&#13;&#10;LV5++eXYunVrs0OXLl2iT58+6afYrX9t6+gju3btiv/+978xYMCA6N69ezLZsWPHa4x69eqVbLp2&#13;&#10;7fraCgp6b8+ePbFx48bAobGxMWg3F2rhWNqyZUtzv6H5HE+9e/cOjq+iFhzy8wh9hn7St2/fdNvU&#13;&#10;1JSuJr158+bALX/syCOPLCpHahdXz+Zq2hs2bEjHEO9/jx49Un/o1KlTrF27NvWhlgj0E84zRT6O&#13;&#10;6CuYYENf6datW2pzz549U//g+MnNOO9yfDU0NLRkKtz/ceDzhmOI8wifv3jk5xauxp6b5J/NHEc8&#13;&#10;Xo3HkYG5wnVhG6SAAgoooIACCihwqAIMBB577LG49dZbY9WqVcEgiKu9fvGLX0wDpXwAcKj1V+vr&#13;&#10;nnnmmbjppptiyZIlzYOegQMHxnnnnRcXXHBBtTarzfvNYJHBMx7f+ta30s/UqVPToHHBggVx++23&#13;&#10;x9KlS1O973jHO+JDH/pQTJw4MQg6FLkQaCJwS/tXrFgR06dPj6OPPjpWrlwZ1113XTz55JNBoDIv&#13;&#10;n/70p2PatGkpIJVvK9Itwbb58+fHr3/963jxxRdTsGXo0KGpPxx//PHJZfbs2fGPf/wjBTJHjx4d&#13;&#10;H/zgB+O0006Lzp2LO0SnjzzwwAPxxz/+MV1R+4gjjogJEybEJz/5ycDgJz/5STz44IMpCJcHbd//&#13;&#10;/vfHhRdeGMOGDStSF2luC33ln//8Z9x1112xcOHCFIQaPHhwnH322XHmmWem883cuXNjzpw5sWnT&#13;&#10;phTc5bGPfOQjhQ5W8llMu3//+9+n4BzHxfjx4+MTn/hEuuX4+d3vfhcEt/Og7dvf/va49NJLg6u0&#13;&#10;V1sp7lFfbe+E+6uAAgoooIACCihwWAUIujAwmjVrVhBs+cEPfpAG1QRgCNR99rOfbR4AHNYdPQy/&#13;&#10;nGALgQUG0CeffPJh2IPD/ysZQJOlQeCAICWB27yw/Xvf+14KrHzlK19JA+gbbrgh/vSnP6VsIAba&#13;&#10;RS0E5ZYtWxZ33HFH3H333fG2t72tuakEMRlgz5gxI84444zm7UX+Tx68pc3nnntuXHXVVem8MXPm&#13;&#10;zBSoox89/PDDQRbqN7/5zdQ/CGjeeeedMWLEiBR0KKIP/YQvPf7whz/EJZdckoJOnFc4z37/+98P&#13;&#10;jpdFixal8yxuZEfVQuEY+eUvf5kCjziQVfmrX/0qBTDJAOP4ISjH5w+fS/QdnnfMMcekL42K+GUR&#13;&#10;mZVkJP/4xz+OL3/5y3HWWWelc+/Xvva1FIwjOPef//wn3vOe96Sg7ahRo6q+qxQ3d7jq3xoboIAC&#13;&#10;CiiggAIKKPBmCjAAIiOMATMDR6ZYjRkzJi677LIUdGD6Yq0WBtBMr2JaGQNsBk4EGGqp5BlhDKIZ&#13;&#10;GLYsf/vb31JWHAPIQYMGpeDKe9/73pTp8dxzz7V8auH+//TTT6dAJVPATzzxxOb20T/IZnnppZdS&#13;&#10;NhT9hp+i9xsCc0zJJLvn4x//eAq8Me3w1FNPTUEW+gpT8MicI8OHoO273/3u9DyCLkUtnF+xOemk&#13;&#10;k+IDH/hAkC03ZMiQOP300+Opp55KmYPPP/98jBw5Mk1xzvsKrylyIZP0u9/9blxxxRUpOEegjqmr&#13;&#10;ZGsT8F+8eHHKPuV8wnNPOOGE9OXIb37zm8IeS2QYk3FLthx9hcIxwzkmn8JLNi7BW+7nn0nV3FfM&#13;&#10;mCvyUW7bFFBAAQUUUEABBQ5agCAC69mwnhFZCxQGCGSxrF69OmVBkcGQT7E66Iqr/IkMdgjM/fvf&#13;&#10;/07T81hHjGAC01jPOeec5qmtVd7MN9x9gpIf/vCHU7CFATOD6bwsX748mRC8zAvrzzGQXL9+fb6p&#13;&#10;kLdjx45NWWGs6/SLX/wiHn/88dROAgxM4+TYufbaa1M2FIZkQ11++eUpMFNEEM4PBPSvv/7610xL&#13;&#10;ZWorwSgC/9xynskLwQXOLRxnRS20kSAL55P8HEofeeSRR2LcuHEpAMVaYvQhMjB5zimnnBIXX3xx&#13;&#10;kBFVxMyw/L2mP1CY9s30ZwJwfCHE9F6yuFtm3BKwY1ov2bhFLrzffDlGf2EqMxly9BMCuRxDTOu9&#13;&#10;77770rRoPrsJcnN+fte73lWVfcXAXJF7s21TQAEFFFBAAQUUOGgBvnUnK47gSj4I5JYBM4ODPOPj&#13;&#10;oCssyBPJ3ujXr1/K8GE6IgEnpnOy/g8Da7KCaqGwjhELixMwYFDYstA3eDwPOPAYA2gyC4ueaZmv&#13;&#10;Hcexkh83tJ/jCQ8Gyh/96EdTJhTB3WuuuSZtJ+DCwLuIBQfefwrnDrKbmI7IeowEFQg85Y/zHL4A&#13;&#10;4Ifjqcil5fFBVuHPfvaztF7jd77znZRdOWnSpBTwJ8jC40wZJ0OVDGaCnUUvn/nMZ1IQiqAbActn&#13;&#10;n3029ZOWAX/6Fvdr5fOI9t58883poiBMbb3xxhvTtHi+MONLAaazcp5lvTn6CqVl5m619BkDc9Xy&#13;&#10;TrmfCiiggAIKKKCAAhUVyAfHLQMpDKrJ4qAQoGsZeKjoznSgygmesL4RhawoFuE+LVuknjXWWNSf&#13;&#10;Kwq2HDh2oF0v+660DCy0rJygHIEo+kteuE+fKvJi/rR1f8cE2XFkVJLhQvCOQFS+7a9//Wucf/75&#13;&#10;hQ3M5X2AIBxryzF99aKLLor3ve998dBDDwVTNgkm5CWfGp4vYp9vL+ItbWV65k9/+tNYs2ZNWmeP&#13;&#10;QBzbWaeR6YmcT7i4DF70FdYbq4XAHFmFHCtc9IE2c35961vfms4teV/gHMNnVC19HvFlEFdyJtP2&#13;&#10;29/+djpvMPUXAz6TMGGqOOsX/utf/6rKwJxrzOU93FsFFFBAAQUUUECBmhYgAEVGFFM1mRpDYbDI&#13;&#10;9DIyxhgw7i8wU2Q41ggje4MMljwrjIEzASd8atGk9fs9fPjwtJZaHsTlcdakw4tgVC0WjiMCC2TJ&#13;&#10;4UAAj1um7bHOXMsgZhF9CDp94xvfSOunfepTnwquLkpwgYAT/aRl1iWZcgTxeKzIhTYSmGSaL0Fr&#13;&#10;LpTC1Ys5h9BXuLIx/YT7BHLzKZ5FXpfwhRdeSFO9uTAGxwRtz8+vBJ744dybFwL+fClCxlhRC1/2&#13;&#10;cMXiK6+8MgUh6RP0F4Jw9IXl2dIB9BeyufMvPzDj/9XaVwzMFbU32y4FFFBAAQUUUECBNgkQmBuV&#13;&#10;rWXEwGj27NlpWhlBOabIMIWToEItFgY7f//739N0PC6OQRDhiSeeSOuHkc1R9Iywg3nP3/nOd6ap&#13;&#10;ZWT3MIhmsE0wkwwY1omqxUIAgcwopityy30uhMGUTi4AkAddimZDcIWgG9MzWWNw+vTpabod61Zy&#13;&#10;buGiEJxrWHMODwLfHE+sbzllypSicTS3hywvgi233XZbOiY+97nPxYQJE5qzbfkyhGmKuODGmmJ/&#13;&#10;+ctf0sVUWq6x1lxhQf5D4J51GDkuCGLj8Oijj6Z+QRYYn0kcP2zj3MvFVgjikU1Ifypi4TOFzEGy&#13;&#10;31hzj/7AFx2//e1vU+Ykxw/Zcffff39aw5NjZ968eSlQx9Vqq7HUZSeO/8+3rsYWuM8KKKCAAgoo&#13;&#10;oIACCpRJgD/+//znP6esDv5M5tt3Fmkn44UAS1EHQgfiY0DNmnL84EMhm4Wg3Nlnnx1ki9VaIRuK&#13;&#10;trMG1tSpU1Omyz333JOCcWRx0G/IsuQ5xx13XGGDUK3fd9aCyjNdyOhZtGhRCujm/YbMF7LCPvax&#13;&#10;j8XQoUNThkvrOqr9PscL6y/OmDEjZUtydUmyefLCov70D4JOTFfkPEOggau0klVHZm4RCxcCmTVr&#13;&#10;VrrSJldj5bxBf6DwpcdXv/rVuOWWW4KrbeZZT2QwT5s2LVh7jsyxIhbaShD/gQceSME4PmMIWtNm&#13;&#10;AnMEpe69994UxKWv8EUJa6uxtmfLC4gUyYZ2EoTknEqGJSb8cJwwPZ7PYrzImsOHwnHDFWuZOs8X&#13;&#10;ItVWDMxV2zvm/iqggAIKKKCAAgpUTIBBElfcJEOBqXh8c88g8i1veUvzILJiv7wDV0ywiSwwAlJk&#13;&#10;PjEIGjlyZLpaYC0GKxkMElghmELwgAADmS70G67Cyn2yfAhOFTXQUqq7snYaQTiyVmg3TmQ+kXnK&#13;&#10;9DQCDqOyDCBcitpvOIcw1Y6gJP0gDz7lXpMnT04BFQJVBOY4nuhDuBDMLWohi3Dp0qVpGmbr957z&#13;&#10;LBlg9BXsuLAB2wje0leYwljkwhRf2p2fX8mio92srUb/YDvHFscTFqy3x+dSkQvBOfoMx1H+WUxQ&#13;&#10;n6AcQVqy5PhM2rBhQ2JgmjifSRxL1VgMzFXju+Y+K6CAAgoooIACCiiggAIKKKCAAgpUvUAxJyVX&#13;&#10;/dtiAxRQQAEFFFBAAQUUUEABBRRQQAEFii5gYK7o77DtU0ABBRRQQAEFFFBAAQUUUEABBRTokAIG&#13;&#10;5jrk2+JOKaCAAgoooIACCiiggAIKKKCAAgoUXcDAXNHfYdungAIKKKCAAgoooIACCiiggAIKKNAh&#13;&#10;BQzMdci3xZ1SQAEFFFBAAQUUUEABBRRQQAEFFCi6gIG5or/Dtk8BBRRQQAEFFFBAAQUUUEABBRRQ&#13;&#10;oEMKGJjrkG+LO6WAAgoooIACCiiggAIKKNBRBJqammL37t0dZXfcDwUUKJCAgbkCvZk2RQEFFFBA&#13;&#10;AQUUUEABBRQousDevXtjx44d8dxzz6Vb7leybN26NZYuXRpr1qxJv2bjxo2xcuXKYLtFAQUUaK+A&#13;&#10;gbn2Cvp6BRRQQAEFFFBAAQUUUECBN01gz5498eKLL8b5558fL7zwQnC/kmX+/Pnx85//PLil3H//&#13;&#10;/XHNNdfE008/Xclfa90KKFAjAp1rpJ02UwEFFFBAAQUUUEABBRRQoIACZMxt27Ytdu3aFfy/c+fO&#13;&#10;0a1bt3RL0I7sOm7r6urSc7jt0qVLHHHEEWkbJDyHn/z1bKuvr08/GzZsiC1btqQMue3bt/NQet7O&#13;&#10;nTtj8+bNqe5OnTql+vjdFgUUUKAtAp412qLlcxVQQAEFFFBAAQUUUEABBTqUwLp16+KWW26Jhx56&#13;&#10;KAXPJk6cGJdffnlMnTo1TT+99dZbY8mSJdHY2BiPPvpoCqCdfvrp8YUvfCF69uyZAnI857bbbkuB&#13;&#10;tkmTJgWBtmHDhsXIkSPj7rvvjgULFsTDDz8cBOn69+8fr7zySsyePTuuu+66eOmll2LcuHHxpS99&#13;&#10;KaZMmdKhbNwZBRTo+AJOZe3475F7qIACCiiggAIKKKCAAgooUEKADLerr7461q5dG9dee23cfvvt&#13;&#10;MWHChHT7+OOPp1eQ7bZ69eoUqLvzzjtTQG7evHkxZ86cIAPu3nvvjZkzZ8bXv/71FIQ766yz4pln&#13;&#10;nklBuOOPPz4uu+yyOPPMM2PGjBkxffr0VCfBOLLufvSjH6WgYN++feOHP/xhiT10kwIKKHBgAQNz&#13;&#10;B/bxUQUUUEABBRRQQAEFFFBAgQ4qwIUYFi1alIJn48ePj6OOOiouuOCCNGWV7fn01GOOOSbIkuvX&#13;&#10;r1/KbiMTjgs4MAV27ty5ce6558Zxxx0XDQ0NMW3atDj22GPjyCOPTFNd8ymtZNHxQxk+fHiceuqp&#13;&#10;MXjw4BgwYEB6LfVZFFBAgbYKOJW1rWI+XwEFFFBAAQUUUEABBRRQoEMIPPXUU/Hqq6/GVVddldaV&#13;&#10;Y6d2794dTG8dM2ZMmprKth49egRZbfn6cqxBx/P4WbVqVZx88snRtWvX9Di3BNwOdFEJ1qcjiEfQ&#13;&#10;Ll9frqmpiV9lUUABBdokYGCuTVw+WQEFFFBAAQUUUEABBRRQoKMIjBo1Krp37x5XXnllymIj8EaA&#13;&#10;jLXgBg4c2HxxhzzrrfV+s71Pnz6xfv36dEGH/PFNmzaltejy+61v+T28tmVhWq1FAQUUaKvAa88k&#13;&#10;bX21z1dAAQUUUEABBRRQQAEFFFDgMAkQfCO7beHChelCDkxRXbFiRdx1113x/PPPN0893d/ukfl2&#13;&#10;yimnpOmsixcvDq60+thjj0WeicfruNIqmXVmxO1P0e0KKNAeATPm2qPnaxVQQAEFFFBAAQUUUEAB&#13;&#10;BQ6bANNOP//5z8eDDz6YrpBK8IwgGmvKMZW1dVZb6x0lMMfFHpYtWxY33HBDms7KOnQE43iMzLgR&#13;&#10;I0akoB8XlqDs2rWrdTXeV0ABBQ5ZwMDcIdP5QgUUUEABBRRQQAEFFFBAgTdbgGDboEGDUiBuyJAh&#13;&#10;QZZc//79gyulEjTjog1sI5uO+xdffPFrAnS89tJLL02BN6af8nPeeecFF5JgXbnGxsZ0lddevXql&#13;&#10;K6+SkXfJJZekK7ty0QcCdkcffXSMyqbRUrh/wgknpDXs0gb/UUABBdogUJedhJwI3wYwn6qAAgoo&#13;&#10;oIACCiiggAIKKFAMge3bt8d9990Xzz77bEyfPj2tN7dkyZK4+uqr05VazznnnLStGK21FQoo0BEF&#13;&#10;zJjriO+K+6SAAgoooIACCiiggAIKKFBxAa6oSkbcnDlzYubMmWkKK1d5HT9+fEyePDlNYa34TvgL&#13;&#10;FFCgpgXMmKvpt9/GK6CAAgoooIACCiiggAK1LcB010ceeSRdLGLHjh3R0NAQxx57bIwePTpNU61t&#13;&#10;HVuvgAKVFjAwV2lh61dAAQUUUEABBRRQQAEFFFBAAQUUUKCEQH2JbW5SQAEFFFBAAQUUUEABBRRQ&#13;&#10;QAEFFFBAgQoLGJirMLDVK6CAAgoooIACCiiggAIKKKCAAgooUErAwFwpFbcpoIACCiiggAIKKKCA&#13;&#10;AgoooIACCihQYQEDcxUGtnoFFFBAAQUUUEABBRRQQAEFFFBAAQVKCRiYK6XiNgUUUEABBRRQQAEF&#13;&#10;FFBAAQUUUEABBSosYGCuwsBWr4ACCiiggAIKKKCAAgoooIACCiigQCkBA3OlVNymgAIKKKCAAgoo&#13;&#10;oIACCiiggAIKKKBAhQUMzFUY2OoVUEABBRRQQAEFFFBAAQUUUEABBRQoJWBgrpSK2xRQQAEFFFBA&#13;&#10;AQUUUEABBRRQQAEFFKiwgIG5CgNbvQIKKKCAAgoooIACCiiggAIKKKCAAqUEDMyVUnGbAgoooIAC&#13;&#10;CiiggAIKKKCAAgoooIACFRYwMFdhYKtXQAEFFFBAAQUUUEABBRRQQAEFFFCglICBuVIqblNAAQUU&#13;&#10;UEABBRRQQAEFFFBAAQUUUKDCAgbmKgxs9QoooIACCiiggAIKKKCAAgoooIACCpQSMDBXSsVtCiig&#13;&#10;gAIKKKCAAgoooIACCiiggAIKVFjAwFyFga1eAQUUUEABBRRQQAEFFFBAAQUUUECBUgIG5kqpuE0B&#13;&#10;BRRQQAEFFFBAAQUUUEABBRRQQIEKCxiYqzCw1SuggAIKKKCAAgoooIACCiiggAIKKFBKwMBcKRW3&#13;&#10;KaCAAgoooIACCiiggAIKKKCAAgooUGEBA3MVBrZ6BRRQQAEFFFBAAQUUUEABBRRQQAEFSgkYmCul&#13;&#10;4jYFFFBAAQUUUEABBRRQQAEFFFBAAQUqLGBgrsLAVq+AAgoooIACCiiggAIKKKCAAgoooEApAQNz&#13;&#10;pVTcpoACCiiggAIKKKCAAgoooIACCiigQIUFDMxVGNjqFVBAAQUUUEABBRRQQAEFFFBAAQUUKCVg&#13;&#10;YK6UitsUUEABBRRQQAEFFFBAAQUUUEABBRSosMD/AedolyrxfCkiAAAAAElFTkSuQmCCUEsBAi0A&#13;&#10;FAAGAAgAAAAhALGCZ7YKAQAAEwIAABMAAAAAAAAAAAAAAAAAAAAAAFtDb250ZW50X1R5cGVzXS54&#13;&#10;bWxQSwECLQAUAAYACAAAACEAOP0h/9YAAACUAQAACwAAAAAAAAAAAAAAAAA7AQAAX3JlbHMvLnJl&#13;&#10;bHNQSwECLQAKAAAAAAAAACEAXHlu0EVvAQBFbwEAFAAAAAAAAAAAAAAAAAA6AgAAZHJzL21lZGlh&#13;&#10;L2ltYWdlMi5wbmdQSwECLQAUAAYACAAAACEAgum9NYwDAAB9DgAADgAAAAAAAAAAAAAAAACxcQEA&#13;&#10;ZHJzL2Uyb0RvYy54bWxQSwECLQAUAAYACAAAACEANf+99eYAAAAPAQAADwAAAAAAAAAAAAAAAABp&#13;&#10;dQEAZHJzL2Rvd25yZXYueG1sUEsBAi0ACgAAAAAAAAAhANgHMIMkfgEAJH4BABQAAAAAAAAAAAAA&#13;&#10;AAAAfHYBAGRycy9tZWRpYS9pbWFnZTEucG5nUEsBAi0AFAAGAAgAAAAhADcnR2HMAAAAKQIAABkA&#13;&#10;AAAAAAAAAAAAAAAA0vQCAGRycy9fcmVscy9lMm9Eb2MueG1sLnJlbHNQSwECLQAKAAAAAAAAACEA&#13;&#10;2PcdrM1qAQDNagEAFAAAAAAAAAAAAAAAAADV9QIAZHJzL21lZGlhL2ltYWdlMy5wbmdQSwUGAAAA&#13;&#10;AAgACAAAAgAA1GAEAAAA&#13;&#10;">
                <v:shape id="Picture 83908022" o:spid="_x0000_s1042" type="#_x0000_t75" style="position:absolute;left:3328;top:74;width:32780;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WISzQAAAOYAAAAPAAAAZHJzL2Rvd25yZXYueG1sRI9BSwMx&#13;&#10;FITvgv8hPMGbTbpSXbdNi1SEFjzUuhdvj83r7uLmJSZxu/57IwheBoZhvmFWm8kOYqQQe8ca5jMF&#13;&#10;grhxpudWQ/32fFOCiAnZ4OCYNHxThM368mKFlXFnfqXxmFqRIRwr1NCl5CspY9ORxThznjhnJxcs&#13;&#10;pmxDK03Ac4bbQRZK3UmLPeeFDj1tO2o+jl9Ww+mzHu+Tf1/MD9v+peb9PvjdQuvrq+lpmeVxCSLR&#13;&#10;lP4bf4id0VDePqhSFQX83sqXQK5/AAAA//8DAFBLAQItABQABgAIAAAAIQDb4fbL7gAAAIUBAAAT&#13;&#10;AAAAAAAAAAAAAAAAAAAAAABbQ29udGVudF9UeXBlc10ueG1sUEsBAi0AFAAGAAgAAAAhAFr0LFu/&#13;&#10;AAAAFQEAAAsAAAAAAAAAAAAAAAAAHwEAAF9yZWxzLy5yZWxzUEsBAi0AFAAGAAgAAAAhAJbRYhLN&#13;&#10;AAAA5gAAAA8AAAAAAAAAAAAAAAAABwIAAGRycy9kb3ducmV2LnhtbFBLBQYAAAAAAwADALcAAAAB&#13;&#10;AwAAAAA=&#13;&#10;">
                  <v:imagedata r:id="rId49" o:title=""/>
                </v:shape>
                <v:shape id="Picture 1659278324" o:spid="_x0000_s1043" type="#_x0000_t75" style="position:absolute;left:3177;top:19144;width:32931;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mnczQAAAOgAAAAPAAAAZHJzL2Rvd25yZXYueG1sRI9BT8Mw&#13;&#10;DIXvSPyHyEjcWEqBsXXLJgRM2rhRyt1qvLZa43RN2MK/x0hIXJ5kP73Pfst1cr060Rg6zwZuJxko&#13;&#10;4trbjhsD1cfmZgYqRGSLvWcy8E0B1qvLiyUW1p/5nU5lbJRAOBRooI1xKLQOdUsOw8QPxOLt/egw&#13;&#10;yjg22o54FrjrdZ5lU+2wY7nQ4kDPLdWH8svJG58b2r/u3spj0MfUbPNDquaVMddX6WUh8rQAFSnF&#13;&#10;/8QfYmslPH2Y54+zu/wefovJAvTqBwAA//8DAFBLAQItABQABgAIAAAAIQDb4fbL7gAAAIUBAAAT&#13;&#10;AAAAAAAAAAAAAAAAAAAAAABbQ29udGVudF9UeXBlc10ueG1sUEsBAi0AFAAGAAgAAAAhAFr0LFu/&#13;&#10;AAAAFQEAAAsAAAAAAAAAAAAAAAAAHwEAAF9yZWxzLy5yZWxzUEsBAi0AFAAGAAgAAAAhAIUWadzN&#13;&#10;AAAA6AAAAA8AAAAAAAAAAAAAAAAABwIAAGRycy9kb3ducmV2LnhtbFBLBQYAAAAAAwADALcAAAAB&#13;&#10;AwAAAAA=&#13;&#10;">
                  <v:imagedata r:id="rId50" o:title=""/>
                </v:shape>
                <v:shape id="Picture 1238679263" o:spid="_x0000_s1044" type="#_x0000_t75" style="position:absolute;left:3177;top:38803;width:32931;height:190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DuzzzwAAAOgAAAAPAAAAZHJzL2Rvd25yZXYueG1sRI9Na8JA&#13;&#10;EIbvhf6HZYTe6sYIUaOrlJZi8aD4cfA4ZMckmJ2N2dUk/74rFHoZmHl5n+FZrDpTiQc1rrSsYDSM&#13;&#10;QBBnVpecKzgdv9+nIJxH1lhZJgU9OVgtX18WmGrb8p4eB5+LAGGXooLC+zqV0mUFGXRDWxOH7GIb&#13;&#10;gz6sTS51g22Am0rGUZRIgyWHDwXW9FlQdj3cjYKJi29lXq3v623bb9qzv+16uVHqbdB9zcP4mIPw&#13;&#10;1Pn/xh/iRweHeDxNJrM4GcNTLBxALn8BAAD//wMAUEsBAi0AFAAGAAgAAAAhANvh9svuAAAAhQEA&#13;&#10;ABMAAAAAAAAAAAAAAAAAAAAAAFtDb250ZW50X1R5cGVzXS54bWxQSwECLQAUAAYACAAAACEAWvQs&#13;&#10;W78AAAAVAQAACwAAAAAAAAAAAAAAAAAfAQAAX3JlbHMvLnJlbHNQSwECLQAUAAYACAAAACEAtA7s&#13;&#10;888AAADoAAAADwAAAAAAAAAAAAAAAAAHAgAAZHJzL2Rvd25yZXYueG1sUEsFBgAAAAADAAMAtwAA&#13;&#10;AAMDAAAAAA==&#13;&#10;">
                  <v:imagedata r:id="rId51" o:title=""/>
                </v:shape>
                <v:shape id="TextBox 5" o:spid="_x0000_s1045"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b3hzQAAAOcAAAAPAAAAZHJzL2Rvd25yZXYueG1sRI9RS8Mw&#13;&#10;FIXfBf9DuMLeXNI5S9ctG7JN2Jtz+gMuzbWpbW5KE7fqrzcDwZcDh8P5Dme1GV0nzjSExrOGbKpA&#13;&#10;EFfeNFxreH97vi9AhIhssPNMGr4pwGZ9e7PC0vgLv9L5FGuRIBxK1GBj7EspQ2XJYZj6njhlH35w&#13;&#10;GJMdamkGvCS46+RMqVw6bDgtWOxpa6lqT19OQ6HcS9suZsfg5j/Zo93u/L7/1HpyN+6WSZ6WICKN&#13;&#10;8b/xhzgYDQuVF8VDls/h+it9Arn+BQAA//8DAFBLAQItABQABgAIAAAAIQDb4fbL7gAAAIUBAAAT&#13;&#10;AAAAAAAAAAAAAAAAAAAAAABbQ29udGVudF9UeXBlc10ueG1sUEsBAi0AFAAGAAgAAAAhAFr0LFu/&#13;&#10;AAAAFQEAAAsAAAAAAAAAAAAAAAAAHwEAAF9yZWxzLy5yZWxzUEsBAi0AFAAGAAgAAAAhAFnlveHN&#13;&#10;AAAA5wAAAA8AAAAAAAAAAAAAAAAABwIAAGRycy9kb3ducmV2LnhtbFBLBQYAAAAAAwADALcAAAAB&#13;&#10;AwAAAAA=&#13;&#10;" filled="f" stroked="f">
                  <v:textbox style="mso-fit-shape-to-text:t">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6" o:spid="_x0000_s1046" type="#_x0000_t202" style="position:absolute;top:18440;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l2rzgAAAOgAAAAPAAAAZHJzL2Rvd25yZXYueG1sRI/dTsMw&#13;&#10;DEbvkfYOkSdxx5L9daVbNk0bSNwNBg9gNaYpbZyqCVvh6QkSEjeW7E/fsc5mN7hWXKgPtWcN04kC&#13;&#10;QVx6U3Ol4e318S4HESKywdYzafiiALvt6GaDhfFXfqHLOVYiQTgUqMHG2BVShtKSwzDxHXHK3n3v&#13;&#10;MKa1r6Tp8ZrgrpUzpTLpsOb0wWJHB0tlc/50GnLlTk1zP3sObvE9XdrD0T90H1rfjofjOo39GkSk&#13;&#10;If43/hBPJjmsFnmmstV8Cb9i6QBy+wMAAP//AwBQSwECLQAUAAYACAAAACEA2+H2y+4AAACFAQAA&#13;&#10;EwAAAAAAAAAAAAAAAAAAAAAAW0NvbnRlbnRfVHlwZXNdLnhtbFBLAQItABQABgAIAAAAIQBa9Cxb&#13;&#10;vwAAABUBAAALAAAAAAAAAAAAAAAAAB8BAABfcmVscy8ucmVsc1BLAQItABQABgAIAAAAIQBStl2r&#13;&#10;zgAAAOgAAAAPAAAAAAAAAAAAAAAAAAcCAABkcnMvZG93bnJldi54bWxQSwUGAAAAAAMAAwC3AAAA&#13;&#10;AgMAAAAA&#13;&#10;" filled="f" stroked="f">
                  <v:textbox style="mso-fit-shape-to-text:t">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7" o:spid="_x0000_s1047" type="#_x0000_t202" style="position:absolute;top:38649;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ajGzgAAAOcAAAAPAAAAZHJzL2Rvd25yZXYueG1sRI/dSgMx&#13;&#10;FITvhb5DOIJ3Ntntj3XbtJTWgnfV6gMcNsfNupuTZRPbtU9vBMGbgWGYb5jVZnCtOFMfas8asrEC&#13;&#10;QVx6U3Ol4f3tcL8AESKywdYzafimAJv16GaFhfEXfqXzKVYiQTgUqMHG2BVShtKSwzD2HXHKPnzv&#13;&#10;MCbbV9L0eElw18pcqbl0WHNasNjRzlLZnL6choVyx6Z5zF+Cm16zmd3t/VP3qfXd7bBfJtkuQUQa&#13;&#10;4n/jD/FsNMwnD9lMTaY5/P5Kn0CufwAAAP//AwBQSwECLQAUAAYACAAAACEA2+H2y+4AAACFAQAA&#13;&#10;EwAAAAAAAAAAAAAAAAAAAAAAW0NvbnRlbnRfVHlwZXNdLnhtbFBLAQItABQABgAIAAAAIQBa9Cxb&#13;&#10;vwAAABUBAAALAAAAAAAAAAAAAAAAAB8BAABfcmVscy8ucmVsc1BLAQItABQABgAIAAAAIQDL3ajG&#13;&#10;zgAAAOcAAAAPAAAAAAAAAAAAAAAAAAcCAABkcnMvZG93bnJldi54bWxQSwUGAAAAAAMAAwC3AAAA&#13;&#10;AgMAAAAA&#13;&#10;" filled="f" stroked="f">
                  <v:textbox style="mso-fit-shape-to-text:t">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22096AB2" w14:textId="1FD66E9D" w:rsidR="006D72F2" w:rsidRDefault="006D72F2" w:rsidP="00F83CC9">
      <w:pPr>
        <w:spacing w:line="360" w:lineRule="auto"/>
        <w:rPr>
          <w:rFonts w:ascii="Times New Roman" w:hAnsi="Times New Roman" w:cs="Times New Roman"/>
          <w:b/>
          <w:bCs/>
          <w:sz w:val="28"/>
          <w:szCs w:val="28"/>
          <w:u w:val="single"/>
        </w:rPr>
      </w:pPr>
    </w:p>
    <w:p w14:paraId="187934E0" w14:textId="77777777" w:rsidR="006D72F2" w:rsidRDefault="006D72F2" w:rsidP="00F83CC9">
      <w:pPr>
        <w:spacing w:line="360" w:lineRule="auto"/>
        <w:rPr>
          <w:rFonts w:ascii="Times New Roman" w:hAnsi="Times New Roman" w:cs="Times New Roman"/>
          <w:b/>
          <w:bCs/>
          <w:sz w:val="28"/>
          <w:szCs w:val="28"/>
          <w:u w:val="single"/>
        </w:rPr>
      </w:pPr>
    </w:p>
    <w:p w14:paraId="5914D42F" w14:textId="77777777" w:rsidR="006D72F2" w:rsidRDefault="006D72F2" w:rsidP="00F83CC9">
      <w:pPr>
        <w:spacing w:line="360" w:lineRule="auto"/>
        <w:rPr>
          <w:rFonts w:ascii="Times New Roman" w:hAnsi="Times New Roman" w:cs="Times New Roman"/>
          <w:b/>
          <w:bCs/>
          <w:sz w:val="28"/>
          <w:szCs w:val="28"/>
          <w:u w:val="single"/>
        </w:rPr>
      </w:pPr>
    </w:p>
    <w:p w14:paraId="63E3A1E2" w14:textId="77777777" w:rsidR="006D72F2" w:rsidRDefault="006D72F2" w:rsidP="00F83CC9">
      <w:pPr>
        <w:spacing w:line="360" w:lineRule="auto"/>
        <w:rPr>
          <w:rFonts w:ascii="Times New Roman" w:hAnsi="Times New Roman" w:cs="Times New Roman"/>
          <w:b/>
          <w:bCs/>
          <w:sz w:val="28"/>
          <w:szCs w:val="28"/>
          <w:u w:val="single"/>
        </w:rPr>
      </w:pPr>
    </w:p>
    <w:p w14:paraId="08D7E5F6" w14:textId="77777777" w:rsidR="006D72F2" w:rsidRDefault="006D72F2" w:rsidP="00F83CC9">
      <w:pPr>
        <w:spacing w:line="360" w:lineRule="auto"/>
        <w:rPr>
          <w:rFonts w:ascii="Times New Roman" w:hAnsi="Times New Roman" w:cs="Times New Roman"/>
          <w:b/>
          <w:bCs/>
          <w:sz w:val="28"/>
          <w:szCs w:val="28"/>
          <w:u w:val="single"/>
        </w:rPr>
      </w:pPr>
    </w:p>
    <w:p w14:paraId="0A613347" w14:textId="77777777" w:rsidR="006D72F2" w:rsidRDefault="006D72F2" w:rsidP="00F83CC9">
      <w:pPr>
        <w:spacing w:line="360" w:lineRule="auto"/>
        <w:rPr>
          <w:rFonts w:ascii="Times New Roman" w:hAnsi="Times New Roman" w:cs="Times New Roman"/>
          <w:b/>
          <w:bCs/>
          <w:sz w:val="28"/>
          <w:szCs w:val="28"/>
          <w:u w:val="single"/>
        </w:rPr>
      </w:pPr>
    </w:p>
    <w:p w14:paraId="62596D5F" w14:textId="77777777" w:rsidR="006D72F2" w:rsidRDefault="006D72F2" w:rsidP="00F83CC9">
      <w:pPr>
        <w:spacing w:line="360" w:lineRule="auto"/>
        <w:rPr>
          <w:rFonts w:ascii="Times New Roman" w:hAnsi="Times New Roman" w:cs="Times New Roman"/>
          <w:b/>
          <w:bCs/>
          <w:sz w:val="28"/>
          <w:szCs w:val="28"/>
          <w:u w:val="single"/>
        </w:rPr>
      </w:pPr>
    </w:p>
    <w:p w14:paraId="0B774F44" w14:textId="77777777" w:rsidR="006D72F2" w:rsidRDefault="006D72F2" w:rsidP="00F83CC9">
      <w:pPr>
        <w:spacing w:line="360" w:lineRule="auto"/>
        <w:rPr>
          <w:rFonts w:ascii="Times New Roman" w:hAnsi="Times New Roman" w:cs="Times New Roman"/>
          <w:b/>
          <w:bCs/>
          <w:sz w:val="28"/>
          <w:szCs w:val="28"/>
          <w:u w:val="single"/>
        </w:rPr>
      </w:pPr>
    </w:p>
    <w:p w14:paraId="5EF1D4BE" w14:textId="77777777" w:rsidR="006D72F2" w:rsidRDefault="006D72F2" w:rsidP="00F83CC9">
      <w:pPr>
        <w:spacing w:line="360" w:lineRule="auto"/>
        <w:rPr>
          <w:rFonts w:ascii="Times New Roman" w:hAnsi="Times New Roman" w:cs="Times New Roman"/>
          <w:b/>
          <w:bCs/>
          <w:sz w:val="28"/>
          <w:szCs w:val="28"/>
          <w:u w:val="single"/>
        </w:rPr>
      </w:pPr>
    </w:p>
    <w:p w14:paraId="613DFA3A" w14:textId="77777777" w:rsidR="006D72F2" w:rsidRDefault="006D72F2" w:rsidP="00F83CC9">
      <w:pPr>
        <w:spacing w:line="360" w:lineRule="auto"/>
        <w:rPr>
          <w:rFonts w:ascii="Times New Roman" w:hAnsi="Times New Roman" w:cs="Times New Roman"/>
          <w:b/>
          <w:bCs/>
          <w:sz w:val="28"/>
          <w:szCs w:val="28"/>
          <w:u w:val="single"/>
        </w:rPr>
      </w:pPr>
    </w:p>
    <w:p w14:paraId="45DCA6C4" w14:textId="77777777" w:rsidR="006D72F2" w:rsidRDefault="006D72F2" w:rsidP="00F83CC9">
      <w:pPr>
        <w:spacing w:line="360" w:lineRule="auto"/>
        <w:rPr>
          <w:rFonts w:ascii="Times New Roman" w:hAnsi="Times New Roman" w:cs="Times New Roman"/>
          <w:b/>
          <w:bCs/>
          <w:sz w:val="28"/>
          <w:szCs w:val="28"/>
          <w:u w:val="single"/>
        </w:rPr>
      </w:pPr>
    </w:p>
    <w:p w14:paraId="56ECD695" w14:textId="77777777" w:rsidR="006D72F2" w:rsidRDefault="006D72F2" w:rsidP="00F83CC9">
      <w:pPr>
        <w:spacing w:line="360" w:lineRule="auto"/>
        <w:rPr>
          <w:rFonts w:ascii="Times New Roman" w:hAnsi="Times New Roman" w:cs="Times New Roman"/>
          <w:b/>
          <w:bCs/>
          <w:sz w:val="28"/>
          <w:szCs w:val="28"/>
          <w:u w:val="single"/>
        </w:rPr>
      </w:pPr>
    </w:p>
    <w:p w14:paraId="76A73796" w14:textId="77777777" w:rsidR="006D72F2" w:rsidRDefault="006D72F2" w:rsidP="00F83CC9">
      <w:pPr>
        <w:spacing w:line="360" w:lineRule="auto"/>
        <w:rPr>
          <w:rFonts w:ascii="Times New Roman" w:hAnsi="Times New Roman" w:cs="Times New Roman"/>
          <w:b/>
          <w:bCs/>
          <w:sz w:val="28"/>
          <w:szCs w:val="28"/>
          <w:u w:val="single"/>
        </w:rPr>
      </w:pPr>
    </w:p>
    <w:p w14:paraId="5FB8CEAB" w14:textId="77777777" w:rsidR="006D72F2" w:rsidRDefault="006D72F2" w:rsidP="00F83CC9">
      <w:pPr>
        <w:spacing w:line="360" w:lineRule="auto"/>
        <w:rPr>
          <w:rFonts w:ascii="Times New Roman" w:hAnsi="Times New Roman" w:cs="Times New Roman"/>
          <w:b/>
          <w:bCs/>
          <w:sz w:val="28"/>
          <w:szCs w:val="28"/>
          <w:u w:val="single"/>
        </w:rPr>
      </w:pPr>
    </w:p>
    <w:p w14:paraId="7D2E0A0A" w14:textId="77777777" w:rsidR="006D72F2" w:rsidRDefault="006D72F2" w:rsidP="00F83CC9">
      <w:pPr>
        <w:spacing w:line="360" w:lineRule="auto"/>
        <w:rPr>
          <w:rFonts w:ascii="Times New Roman" w:hAnsi="Times New Roman" w:cs="Times New Roman"/>
          <w:b/>
          <w:bCs/>
          <w:sz w:val="28"/>
          <w:szCs w:val="28"/>
          <w:u w:val="single"/>
        </w:rPr>
      </w:pPr>
    </w:p>
    <w:p w14:paraId="4FCDA35A" w14:textId="77777777" w:rsidR="006D72F2" w:rsidRDefault="006D72F2" w:rsidP="00F83CC9">
      <w:pPr>
        <w:spacing w:line="360" w:lineRule="auto"/>
        <w:rPr>
          <w:rFonts w:ascii="Times New Roman" w:hAnsi="Times New Roman" w:cs="Times New Roman"/>
          <w:b/>
          <w:bCs/>
          <w:sz w:val="28"/>
          <w:szCs w:val="28"/>
          <w:u w:val="single"/>
        </w:rPr>
      </w:pPr>
    </w:p>
    <w:p w14:paraId="74AFA204" w14:textId="77777777" w:rsidR="006D72F2" w:rsidRDefault="006D72F2" w:rsidP="00F83CC9">
      <w:pPr>
        <w:spacing w:line="360" w:lineRule="auto"/>
        <w:rPr>
          <w:rFonts w:ascii="Times New Roman" w:hAnsi="Times New Roman" w:cs="Times New Roman"/>
          <w:b/>
          <w:bCs/>
          <w:sz w:val="28"/>
          <w:szCs w:val="28"/>
          <w:u w:val="single"/>
        </w:rPr>
      </w:pPr>
    </w:p>
    <w:p w14:paraId="1689D108" w14:textId="77777777" w:rsidR="006D72F2" w:rsidRDefault="006D72F2" w:rsidP="00F83CC9">
      <w:pPr>
        <w:spacing w:line="360" w:lineRule="auto"/>
        <w:rPr>
          <w:rFonts w:ascii="Times New Roman" w:hAnsi="Times New Roman" w:cs="Times New Roman"/>
          <w:b/>
          <w:bCs/>
          <w:sz w:val="28"/>
          <w:szCs w:val="28"/>
          <w:u w:val="single"/>
        </w:rPr>
      </w:pPr>
    </w:p>
    <w:p w14:paraId="5FA8C9F4" w14:textId="77777777" w:rsidR="006D72F2" w:rsidRDefault="006D72F2" w:rsidP="00F83CC9">
      <w:pPr>
        <w:spacing w:line="360" w:lineRule="auto"/>
        <w:rPr>
          <w:rFonts w:ascii="Times New Roman" w:hAnsi="Times New Roman" w:cs="Times New Roman"/>
          <w:b/>
          <w:bCs/>
          <w:sz w:val="28"/>
          <w:szCs w:val="28"/>
          <w:u w:val="single"/>
        </w:rPr>
      </w:pPr>
    </w:p>
    <w:p w14:paraId="02EFD9E2" w14:textId="77777777" w:rsidR="006D72F2" w:rsidRDefault="006D72F2" w:rsidP="00F83CC9">
      <w:pPr>
        <w:spacing w:line="360" w:lineRule="auto"/>
        <w:rPr>
          <w:rFonts w:ascii="Times New Roman" w:hAnsi="Times New Roman" w:cs="Times New Roman"/>
          <w:b/>
          <w:bCs/>
          <w:sz w:val="28"/>
          <w:szCs w:val="28"/>
          <w:u w:val="single"/>
        </w:rPr>
      </w:pPr>
    </w:p>
    <w:p w14:paraId="76F4E48C" w14:textId="19FD051C"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9: </w:t>
      </w:r>
      <w:r w:rsidR="006F7AB1">
        <w:rPr>
          <w:rFonts w:ascii="Times New Roman" w:hAnsi="Times New Roman" w:cs="Times New Roman"/>
        </w:rPr>
        <w:t>Distributions of positive, negative and neutral tweet word lengths and descriptive statistics for each sentiment</w:t>
      </w:r>
      <w:r w:rsidR="00C439C0">
        <w:rPr>
          <w:rFonts w:ascii="Times New Roman" w:hAnsi="Times New Roman" w:cs="Times New Roman"/>
        </w:rPr>
        <w:t xml:space="preserve"> for </w:t>
      </w:r>
      <w:proofErr w:type="spellStart"/>
      <w:r w:rsidR="00C439C0">
        <w:rPr>
          <w:rFonts w:ascii="Times New Roman" w:hAnsi="Times New Roman" w:cs="Times New Roman"/>
        </w:rPr>
        <w:t>TextBlob</w:t>
      </w:r>
      <w:proofErr w:type="spellEnd"/>
      <w:r w:rsidR="00C439C0">
        <w:rPr>
          <w:rFonts w:ascii="Times New Roman" w:hAnsi="Times New Roman" w:cs="Times New Roman"/>
        </w:rPr>
        <w:t xml:space="preserve"> sentiment</w:t>
      </w:r>
      <w:r w:rsidR="006F7AB1">
        <w:rPr>
          <w:rFonts w:ascii="Times New Roman" w:hAnsi="Times New Roman" w:cs="Times New Roman"/>
        </w:rPr>
        <w:t>.</w:t>
      </w:r>
    </w:p>
    <w:p w14:paraId="2C1A38F4" w14:textId="77777777" w:rsidR="006D72F2" w:rsidRDefault="006D72F2" w:rsidP="00F83CC9">
      <w:pPr>
        <w:spacing w:line="360" w:lineRule="auto"/>
        <w:rPr>
          <w:rFonts w:ascii="Times New Roman" w:hAnsi="Times New Roman" w:cs="Times New Roman"/>
          <w:b/>
          <w:bCs/>
          <w:sz w:val="28"/>
          <w:szCs w:val="28"/>
          <w:u w:val="single"/>
        </w:rPr>
      </w:pPr>
    </w:p>
    <w:p w14:paraId="5F19A9F1" w14:textId="6CDAEC7A" w:rsidR="00B212A5" w:rsidRDefault="00B212A5" w:rsidP="00F83CC9">
      <w:pPr>
        <w:spacing w:line="360" w:lineRule="auto"/>
        <w:rPr>
          <w:rFonts w:ascii="Times New Roman" w:hAnsi="Times New Roman" w:cs="Times New Roman"/>
          <w:b/>
          <w:bCs/>
          <w:sz w:val="28"/>
          <w:szCs w:val="28"/>
          <w:u w:val="single"/>
        </w:rPr>
      </w:pPr>
    </w:p>
    <w:p w14:paraId="78E1074D" w14:textId="77777777" w:rsidR="00B212A5" w:rsidRDefault="00B212A5" w:rsidP="00F83CC9">
      <w:pPr>
        <w:spacing w:line="360" w:lineRule="auto"/>
        <w:rPr>
          <w:rFonts w:ascii="Times New Roman" w:hAnsi="Times New Roman" w:cs="Times New Roman"/>
          <w:b/>
          <w:bCs/>
          <w:sz w:val="28"/>
          <w:szCs w:val="28"/>
          <w:u w:val="single"/>
        </w:rPr>
      </w:pPr>
    </w:p>
    <w:p w14:paraId="016745B7" w14:textId="726CA666" w:rsidR="00B212A5" w:rsidRDefault="00B212A5" w:rsidP="00F83CC9">
      <w:pPr>
        <w:spacing w:line="360" w:lineRule="auto"/>
        <w:rPr>
          <w:rFonts w:ascii="Times New Roman" w:hAnsi="Times New Roman" w:cs="Times New Roman"/>
          <w:b/>
          <w:bCs/>
          <w:sz w:val="28"/>
          <w:szCs w:val="28"/>
          <w:u w:val="single"/>
        </w:rPr>
      </w:pPr>
    </w:p>
    <w:p w14:paraId="2E90AF12" w14:textId="77777777" w:rsidR="00B212A5" w:rsidRDefault="00B212A5" w:rsidP="00F83CC9">
      <w:pPr>
        <w:spacing w:line="360" w:lineRule="auto"/>
        <w:rPr>
          <w:rFonts w:ascii="Times New Roman" w:hAnsi="Times New Roman" w:cs="Times New Roman"/>
          <w:b/>
          <w:bCs/>
          <w:sz w:val="28"/>
          <w:szCs w:val="28"/>
          <w:u w:val="single"/>
        </w:rPr>
      </w:pPr>
    </w:p>
    <w:p w14:paraId="2BE35120" w14:textId="2A80D596" w:rsidR="00B212A5" w:rsidRDefault="006A7A2A" w:rsidP="00F83CC9">
      <w:pPr>
        <w:spacing w:line="360" w:lineRule="auto"/>
        <w:rPr>
          <w:rFonts w:ascii="Times New Roman" w:hAnsi="Times New Roman" w:cs="Times New Roman"/>
          <w:b/>
          <w:bCs/>
          <w:sz w:val="28"/>
          <w:szCs w:val="28"/>
          <w:u w:val="single"/>
        </w:rPr>
      </w:pPr>
      <w:r w:rsidRPr="006A7A2A">
        <w:rPr>
          <w:rFonts w:ascii="Times New Roman" w:hAnsi="Times New Roman" w:cs="Times New Roman"/>
          <w:b/>
          <w:bCs/>
          <w:noProof/>
          <w:sz w:val="28"/>
          <w:szCs w:val="28"/>
          <w:u w:val="single"/>
        </w:rPr>
        <mc:AlternateContent>
          <mc:Choice Requires="wpg">
            <w:drawing>
              <wp:anchor distT="0" distB="0" distL="114300" distR="114300" simplePos="0" relativeHeight="251694080" behindDoc="0" locked="0" layoutInCell="1" allowOverlap="1" wp14:anchorId="2B8EACDE" wp14:editId="1B8A7E2B">
                <wp:simplePos x="0" y="0"/>
                <wp:positionH relativeFrom="column">
                  <wp:posOffset>0</wp:posOffset>
                </wp:positionH>
                <wp:positionV relativeFrom="paragraph">
                  <wp:posOffset>-635</wp:posOffset>
                </wp:positionV>
                <wp:extent cx="5511800" cy="5607682"/>
                <wp:effectExtent l="0" t="0" r="0" b="6350"/>
                <wp:wrapNone/>
                <wp:docPr id="11" name="Group 10">
                  <a:extLst xmlns:a="http://schemas.openxmlformats.org/drawingml/2006/main">
                    <a:ext uri="{FF2B5EF4-FFF2-40B4-BE49-F238E27FC236}">
                      <a16:creationId xmlns:a16="http://schemas.microsoft.com/office/drawing/2014/main" id="{7843E98A-EEEC-15BE-DD7F-F08E53AC8FB3}"/>
                    </a:ext>
                  </a:extLst>
                </wp:docPr>
                <wp:cNvGraphicFramePr/>
                <a:graphic xmlns:a="http://schemas.openxmlformats.org/drawingml/2006/main">
                  <a:graphicData uri="http://schemas.microsoft.com/office/word/2010/wordprocessingGroup">
                    <wpg:wgp>
                      <wpg:cNvGrpSpPr/>
                      <wpg:grpSpPr>
                        <a:xfrm>
                          <a:off x="0" y="0"/>
                          <a:ext cx="5511800" cy="5607682"/>
                          <a:chOff x="0" y="0"/>
                          <a:chExt cx="5511800" cy="5607682"/>
                        </a:xfrm>
                      </wpg:grpSpPr>
                      <wps:wsp>
                        <wps:cNvPr id="1581095902" name="TextBox 4">
                          <a:extLst>
                            <a:ext uri="{FF2B5EF4-FFF2-40B4-BE49-F238E27FC236}">
                              <a16:creationId xmlns:a16="http://schemas.microsoft.com/office/drawing/2014/main" id="{565F00CA-DDDE-DD6C-6584-9613F522E10D}"/>
                            </a:ext>
                          </a:extLst>
                        </wps:cNvPr>
                        <wps:cNvSpPr txBox="1"/>
                        <wps:spPr>
                          <a:xfrm>
                            <a:off x="0" y="2711508"/>
                            <a:ext cx="309700" cy="369332"/>
                          </a:xfrm>
                          <a:prstGeom prst="rect">
                            <a:avLst/>
                          </a:prstGeom>
                          <a:noFill/>
                        </wps:spPr>
                        <wps:txbx>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842383931" name="TextBox 5">
                          <a:extLst>
                            <a:ext uri="{FF2B5EF4-FFF2-40B4-BE49-F238E27FC236}">
                              <a16:creationId xmlns:a16="http://schemas.microsoft.com/office/drawing/2014/main" id="{D16FD2FC-4C1F-DA44-173A-A6BADD39B887}"/>
                            </a:ext>
                          </a:extLst>
                        </wps:cNvPr>
                        <wps:cNvSpPr txBox="1"/>
                        <wps:spPr>
                          <a:xfrm>
                            <a:off x="1020017" y="0"/>
                            <a:ext cx="317716" cy="369332"/>
                          </a:xfrm>
                          <a:prstGeom prst="rect">
                            <a:avLst/>
                          </a:prstGeom>
                          <a:noFill/>
                        </wps:spPr>
                        <wps:txbx>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pic:pic xmlns:pic="http://schemas.openxmlformats.org/drawingml/2006/picture">
                        <pic:nvPicPr>
                          <pic:cNvPr id="47392653" name="Picture 47392653">
                            <a:extLst>
                              <a:ext uri="{FF2B5EF4-FFF2-40B4-BE49-F238E27FC236}">
                                <a16:creationId xmlns:a16="http://schemas.microsoft.com/office/drawing/2014/main" id="{EEFAE48B-F8E3-081E-7B34-54DB3585C600}"/>
                              </a:ext>
                            </a:extLst>
                          </pic:cNvPr>
                          <pic:cNvPicPr>
                            <a:picLocks noChangeAspect="1"/>
                          </pic:cNvPicPr>
                        </pic:nvPicPr>
                        <pic:blipFill>
                          <a:blip r:embed="rId52"/>
                          <a:stretch>
                            <a:fillRect/>
                          </a:stretch>
                        </pic:blipFill>
                        <pic:spPr>
                          <a:xfrm>
                            <a:off x="1337733" y="233659"/>
                            <a:ext cx="3018360" cy="2538376"/>
                          </a:xfrm>
                          <a:prstGeom prst="rect">
                            <a:avLst/>
                          </a:prstGeom>
                        </pic:spPr>
                      </pic:pic>
                      <pic:pic xmlns:pic="http://schemas.openxmlformats.org/drawingml/2006/picture">
                        <pic:nvPicPr>
                          <pic:cNvPr id="250311829" name="Picture 250311829">
                            <a:extLst>
                              <a:ext uri="{FF2B5EF4-FFF2-40B4-BE49-F238E27FC236}">
                                <a16:creationId xmlns:a16="http://schemas.microsoft.com/office/drawing/2014/main" id="{8A05E34B-C45C-2519-65A5-3531DF2CBF9B}"/>
                              </a:ext>
                            </a:extLst>
                          </pic:cNvPr>
                          <pic:cNvPicPr>
                            <a:picLocks noChangeAspect="1"/>
                          </pic:cNvPicPr>
                        </pic:nvPicPr>
                        <pic:blipFill>
                          <a:blip r:embed="rId53"/>
                          <a:stretch>
                            <a:fillRect/>
                          </a:stretch>
                        </pic:blipFill>
                        <pic:spPr>
                          <a:xfrm>
                            <a:off x="0" y="3143882"/>
                            <a:ext cx="5511800" cy="2463800"/>
                          </a:xfrm>
                          <a:prstGeom prst="rect">
                            <a:avLst/>
                          </a:prstGeom>
                        </pic:spPr>
                      </pic:pic>
                    </wpg:wgp>
                  </a:graphicData>
                </a:graphic>
              </wp:anchor>
            </w:drawing>
          </mc:Choice>
          <mc:Fallback>
            <w:pict>
              <v:group w14:anchorId="2B8EACDE" id="Group 10" o:spid="_x0000_s1048" style="position:absolute;margin-left:0;margin-top:-.05pt;width:434pt;height:441.55pt;z-index:251694080" coordsize="55118,560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OPgnpNboAADW6AAAUAAAAZHJzL21lZGlhL2ltYWdlMi5wbmeJUE5HDQoa&#13;&#10;CgAAAA1JSERSAAADZAAAAYQIBgAAAFkz42M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Nk&#13;&#10;oAMABAAAAAEAAAGEAAAAAEFTQ0lJAAAAU2NyZWVuc2hvdBLJnL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Dg8L2V4aWY6UGl4ZWxZRGltZW5z&#13;&#10;aW9uPgogICAgICAgICA8ZXhpZjpVc2VyQ29tbWVudD5TY3JlZW5zaG90PC9leGlmOlVzZXJDb21t&#13;&#10;ZW50PgogICAgICAgICA8ZXhpZjpQaXhlbFhEaW1lbnNpb24+ODY4PC9leGlmOlBpeGVsWERpbWVu&#13;&#10;c2lvbj4KICAgICAgICAgPHRpZmY6T3JpZW50YXRpb24+MTwvdGlmZjpPcmllbnRhdGlvbj4KICAg&#13;&#10;ICAgPC9yZGY6RGVzY3JpcHRpb24+CiAgIDwvcmRmOlJERj4KPC94OnhtcG1ldGE+Cu3wYkcAAEAA&#13;&#10;SURBVHgB7J0HfFRV9sd/aZNeCCVAKKH3Kr2JYANFVFTU/Sv2ht21rKKurnUta8G62HtXFEVdG016&#13;&#10;7zWUBBIIpLdJMv977jAxZSZTMj2/+/kM8+a+c9v3PfLeuefcc0NMKoGJBEiABEiABEiABEiABEiA&#13;&#10;BEjA6wRCvd4iGyQBEiABEiABEiABEiABEiABEtAEqJDxRiABEiABEiABEiABEiABEiABHxGgQuYj&#13;&#10;8GyWBEiABEiABEiABEiABEiABKiQ8R4gARIgARIgARIgARIgARIgAR8RoELmI/BslgRIgARIgARI&#13;&#10;gARIgARIgASokPEeIAESIAESIAESIAESIAESIAEfEaBC5iPwbJYESIAESIAESIAESIAESIAEqJDx&#13;&#10;HiABEiABEiABEiABEiABEiABHxGgQuYj8GyWBEiABEiABEiABEiABEiABKiQ8R4gARIgARIgARIg&#13;&#10;ARIgARIgAR8RoELmI/Bs1n0Epk2bhi5duuCss86yWek111yjZW666SabMo6eWLBgga5Lvh1N6enp&#13;&#10;usz7779vt8i7776rZS+66CK7shQgARIgARIITgLB8myT5+6oUaOC8yJxVCTgJgJUyNwEktX4lkBo&#13;&#10;aCg2b96M/fv31+tIcXExFi9eXC/fXzO++OILdOrUCStXrsSePXv8tZvsFwmQAAmQgIcJBNOzzcOo&#13;&#10;WD0JBDQBKmQBffnYeQuBrl27wmAw4JtvvrFkVX9///33+lzz5s2r8/z1YPv27di4cSPuvPNOxMbG&#13;&#10;4r333vPXrrJfJEACJEACHiYQLM82D2Ni9SQQ8ASokAX8JeQAhEBMTAxGjhyJ+fPn1wPy3Xff4eST&#13;&#10;T0Z4eHitc6Wlpfj3v/+NE088ET179sTYsWPxn//8B1VVVbXk3nzzTYwbNw69evXCueeea9UKt2/f&#13;&#10;Plx77bUYOHAgevfujfPOOw9r166tVY8jPz766COtiI0fPx4TJ07UCmZZWVm9oqtXr4a4NPbr1w+D&#13;&#10;Bg2CuGTWtA5mZ2fjlltuwQknnIA+ffrgnHPOwZIlS6rrERfPJ554ovq3HMhvybckcTORcfz9739H&#13;&#10;//79cdppp8FoNOLw4cO46667NO8ePXroMV922WUQt8ya6fPPP8fpp5+ueYwYMQL//Oc/IWMRS6a0&#13;&#10;89Zbb9UUR0ZGJrp164YPPvigVj5/kAAJkEBTJRAszzZHrt+qVatw4YUX6mdK3759cckll+jnRc2y&#13;&#10;r732WvUze9iwYXryMj8/v1rk119/xZQpU/Rzb8CAAZgxYwa2bdtWfZ4HJOCvBKiQ+euVYb+cJnDm&#13;&#10;mWdiy5YtEOXIkuQP9dKlS3H22WdbsvS3yWTCpZdeinfeeUcrWS+99BJOPfVUvPLKK1oBsQi//vrr&#13;&#10;ePTRRzF69Gi8+OKLWjF5+OGHLaf1tygoorhI2/feey+efPJJSP1/+9vfsHXr1lqyDf2orKjEvHnz&#13;&#10;cMoppyAyMhIXXHABcnNzIQplzbR+/XpcfPHFEIVS+iaKjrQjD6/y8nIUFhZC1h4sW7YMt956K154&#13;&#10;4QWtsF599dVO9UfalLb27t2r67jxxhu1UivK159//onbb78d//3vf7UyuGLFCtx9993V3RQlVn6L&#13;&#10;ovv8889D2v7ss8+0IicKqyi3da2Zn376ibZkTp06tboeHpAACZBAUycQ6M82R67fH3/8oZ9rMiH6&#13;&#10;r3/9Cw899BCysrIwffr06ueWTPI9++yzWk6ePddddx3EA+a+++7TTYiLvzyn5Bnz8ssv6zpkovDK&#13;&#10;K6+sN9HqSJ8oQwLeJFDbZODNltkWCbiZgFhjZs2apV/0LcE7vv32WyQmJtZbUPzTTz9BZuMee+wx&#13;&#10;/QdfuiIWqaioKLz66qtagRBlQmbjxFr1+OOP696KpU0Unq+++qq69yJTUFCgFY6OHTvqfFHupL6n&#13;&#10;nnoKb7zxRrVsQwc//fwTcnJycOH0C7XY8OHDIfV9+OGHWsGylBUFJz4+HmJNk/5KSk1Nxc0336zd&#13;&#10;HWVcBw8exJdffqkVSDkvCqXwESuZjMvRVFlZiSceV5azrmbLmVixpE1RPKVOSWI9FOuctCdJHqjy&#13;&#10;MJT85557TufJP2Id+/rrr/W3KIyPPPKIXiMn6+UkzZ07V1sy4+Li9G/+QwIkQAIkAP23O5CfbY5c&#13;&#10;Q/FWadOmDT768COEhYfpIvIMlefvM888oyf/ZCIwJSVFP59lbZ14tYhr/9GjR7W8PPvkOXPzzbeo&#13;&#10;Z2JbndeuXTvtOSPP7YSEBEe6QhkS8AmBUJ+0ykZJwAMEoqOj9R/omm6LYl0SV7uQkJBaLcof9rCw&#13;&#10;MG0dq3ni/PPP1z8XLVqk3RzEQiUWq5pJ3CFqJrHAiZ9/27ZttUufuPXJw0IUFrEcOZo+/fRTXUe3&#13;&#10;7t20ZUzalr6L62NNS9u6deu0gmlRxqT+IUOGaGVr8ODBus3WrVtXK2NyXmR///13XHHFFfLT4SSW&#13;&#10;us5dOlfLy0NOgo7I2MQSKXWKFXHNmjWoqKjQcrIO7tixY/W43XDDDRBFWOoUhUy+ZcySJICJ1CdW&#13;&#10;QSYSIAESIIG/CAT6s+2vkVg/EmVJ3Apl0tCijIlkUlKSfqaLoiVJIjVmZGRoOZnslGejPDOuv/56&#13;&#10;fV6eg7KW/JxzztaTs+K+KG79osxSGdOI+I8fE6CFzI8vDrvmPIEzzjhDu+mJm4JYWuQPuQTIqJvy&#13;&#10;8vL0H+iIiIhap0SRkSSujqJUSKobDERm6GomqSszM9Om5UmiPNpL4vYo1itRamTdV90kwT3EPVGS&#13;&#10;9K1un2rKiyLXrFmzmlkuH8sDsa4y+8knn+i1dtJnsdSJMlpTObTMVrZs2dJmu/JwlNlPUZjFtdGi&#13;&#10;jFqsbjYL8gQJkAAJNEECgfpsc+RS5eXlazd/a8+MFi1aoKioSFcjE3nigSHrjMVlUbxZ5Hks7vOy&#13;&#10;bCAtLU0HwpIlCOLFIl4k8h4gE63i1SETpUwk4K8EqJD565Vhv1wiIK6C4sIg7m/y0i8KlliN6iZx&#13;&#10;YxTFRqxZNZUycfWTlJycXK30iOJRM1kUDkue/MGXYB7yB99aijREWsuulSdKjihjElRElKCaSVwU&#13;&#10;ZW2ZzPLJTGlNF42acj/++CP69u2nlSTLOGqeF0ueMBH/eknijlgzOaI4yvYB0g95wInFS9xBJD34&#13;&#10;4IPYsGGDPrb0X9wva6ajOUexZu0ayEJsUeRkbYD4/4t17JdfftFBSmrK85gESIAESMBMIFCfbY5c&#13;&#10;v8TEBD3xV/dZK2Ulr6Z1S5498pGJUHluiIeGPHtHjhyl3RTFSiYBo8R1UTxhRHmT37JuWRQ6JhLw&#13;&#10;VwKcLvDXK8N+uURA3OBk7dLPP/+sX/YnTZpktR6JyCgKiWXdk0VIAk9IkqiAEvFPZux++OEHy2n9&#13;&#10;LXXXTEOHDtXudiIv1i3LR1z7ZP1XTReMmuVqHsvaKlGUZHNr6X/NjwQHkTVqlr6K8ifWNHngWJIo&#13;&#10;Q6IgrV69CtIfUcgsCpLIiKysq7NsTC2Ruw4dOmQprr/F7dBeEhdMmaEUq5ZFGZNgJPLgkyTnenTv&#13;&#10;oR+gdTl99vln2rVEgpFIGjNmjF77JuvzRDkWBY2JBEiABEigPoFAfbbVH0n9HJnU7N69u17rJc8T&#13;&#10;SxKlS5YPSLRESRIc6vLLL9fHMqkqUY9nzpypn+WHDh3Ua5fFrVGed8Jr/PjxePrpp7W8uDoykYA/&#13;&#10;E6CFzJ+vDvvmEgFZ4yV/pMU9oW5EREuFMtsoio2cF8VE/MxFqZCoi5MnT9azaSJ7xx134J577sFt&#13;&#10;t90GcRkRF0iJ9FQzXXvtddqCJeF6JZqTuBOKhU6iCEp5e8myAbQ110opK+1KPz/++GMduVHC2Utb&#13;&#10;oqjJmjB5+IgVTRRCGZf8lllBCcMvgT6kP++++67Ov+qqq3R3xDVQFKY5c+Zol0NRRA8cOGCvq9XW&#13;&#10;xn/84x9agRL3SKl79+7duqxl4bQohxJGX8Yk6wLk/OzZs/UDtKZbioTjl3yZ1Wzfvr3d9ilAAiRA&#13;&#10;Ak2VQKA922peJ/HAkGBPdZME8pDngGylItu3XHTxRTpUvUQMloBZ4sUiLomSZCJVXPcfeOABTJgw&#13;&#10;Qa+1lueHBLWSZ7h4u8izUJQ2CXcv68TlWSj5sh6biQT8moAKz81EAgFNQM2SmeRjSUohMakZNZMK&#13;&#10;xmHJ0t/qj7lJhcStzlN+6ab777/fpCxKJjU7Z1JWKZOKCmiqMFZUy8iBUsBM6o+/Se25ZVLKhUkp&#13;&#10;L6bOnTubVJjearldu3aZlDKm21WuEbptpdxVn1fheHUZtRasOs9yoJQ2k1KmTEoxtGTV+xYZaVMt&#13;&#10;YtbnlPuhHrO0pVwyTcr6ZVIhgqvLHTiQYVIKme6P2ofMpFw8qsuKkLQl/VVWOZPaY8wk9b/99tu6&#13;&#10;DUslwkqY1U3KRcSkFDrNQ1kSNVOlgOqyKqBKtbiyxmluwlbNWprUdgAmuTY1k9oEW5dTa8hqZvOY&#13;&#10;BEiABJo8gUB/tlkuoDxL5Pll7VPz2S3PVLVFjUmea/JcUlu5mDZt2mSpRn+rdWOmk046ScvIc15N&#13;&#10;MprUmvFqGTXRaFKeJia1j5mWUcqeaeHChdXneUAC/kogRDrm1xojO0cCJBC0BCQsvlIE9Z5p4mLC&#13;&#10;RAIkQAIkQAIkQAJNjQBdFpvaFed4ScAPCIgbiYQ5FvdP2WiaypgfXBR2gQRIgARIgARIwCcEqJD5&#13;&#10;BDsbJYGmTWDLli06SIkEL5E1cUwkQAIkQAIkQAIk0FQJ0GWxqV55jpsESIAESIAESIAESIAESMDn&#13;&#10;BBj23ueXgB0gARIgARIgARIgARIgARJoqgSokDXVK89xkwAJkAAJkAAJkAAJkAAJ+JwAFTKfXwJ2&#13;&#10;gARIgARIgARIgARIgARIoKkSoELWVK88x00CJEACJEACJEACJEACJOBzAlTIfH4J2AESIAESIAES&#13;&#10;IAESIAESIIGmSqDJhb3Pzs6DK1thh4QArVolwtXyTfUGszVu8rRFxrV88nSNm61S5GmLjGv5Fp6u&#13;&#10;lQ7+Uq4+VyxcXS0f/GSdHyGZOs+soRLk2RAd58+Rp/PMGiph4dmQjLfONTmFTJQxkysaGZRGppLr&#13;&#10;5b11SQOlHfJ075UiT/J0LwH31ma+P91bZ/DU5vpzhf/v3X8XkKl7mZInebqXgHtr859nE10W3Xtl&#13;&#10;WRsJkAAJkAAJkAAJkAAJkAAJOEyACpnDqChIAiRAAiRAAiRAAiRAAiRAAu4lQIXMvTxZGwmQAAmQ&#13;&#10;AAmQAAmQAAmQAAk4TKDJrSFriExlZRUqKyusisjCv5KSEpSXl7kUFMRqpU04szE8Q0NDERYWhhCp&#13;&#10;hIkESIAESIAESIAEvEigofdFT3ajMe9OnuyXv9YdSO+LVMiO30WlpcXIyclSv1TUDxvpyJFQVFVV&#13;&#10;2TjLbGcJNIanwRCNpKQWiIiIcLZZypMACZAACZAACZCASwQceV90qWIHCzXm3cnBJoJKLFDeF6mQ&#13;&#10;qdtOZjpEGZOLlpCQpCwv1j05w8JClKxthS2o7mAvDMYVniaT2YqZn38Uhw9noE2bjrSUeeFasQkS&#13;&#10;IAESIAESaOoEHH1f9CQnV96dPNkff6070N4X/UIhO3z4MM4991w8+uijGDdunNVr++OPP+Kpp55C&#13;&#10;Zmam2g+sFe6++25MmjTJqqyzmWY3RZNWxiIjo2wWDw8PQ0VFpc3zPOEcgcbwFJfFI0cOwmg0KkXa&#13;&#10;4FzDlCYBEiABEiABEiABJwk4+r7oZLVOiTfm3cmphoJEOFDeF62bgrx4EZYsWaKVMVG0bKUdO3bg&#13;&#10;1ltvxS233IJ169bhpptuwh133IGMDNtlbNXVUL4ty1hDZXjONwRCQsJ80zBbJQESaDIEZLJw7Nix&#13;&#10;WLBggc0xy2ThySefjN69e2P8+PH44YcfbMryBAmQQHAQ4Pti4FzHQHlf9KlC9sEHH2jFSpSthtIn&#13;&#10;n3yC/v37Y8qUKXrN0LRp0zBgwAC8++47DRXjORIgARIgARJwiYA/TRa6NAAWIgESIAESCBgCPnVZ&#13;&#10;nDhxIi644AKtZN111102oe3cuRPdu3evdb5r167YunVrrTxHfpgD89WOzsdgfY6Q808ZuXaMtigM&#13;&#10;zNfH2v3tn1fOv3vljzzFH75CrWE1yqdKfZT7dLn6rlBrYMtVsKGKChPK1XFFjXNaVuW5IxbR4PaJ&#13;&#10;SEmIdunCWXi6VNgHhWSycPbs2fj73/+Ohp5NNScLpZsyWfj555/rycJ//OMfHu95mbESS3Zmo3Oc&#13;&#10;BDeq/VzzeONsgARIgARIwG0EfKqQtW7d2qGBFBUVITq69otAVFQUiouLHSpfU6hVq8SaP/WxhLOX&#13;&#10;qDWyUFJ8cxtK9s43VNbd50pLS3Hs2FEV2KKtu6v2Wn2u8qysDIGEM23RIr7eveG1zvthQ9bubz/s&#13;&#10;ptu6VKmUD3kpLTNWobSiAqX6u1J9V6K4rAKFZeq73Fh9XKKOC0srUWKsQFGpESXl6rhcHSvZUnVc&#13;&#10;rI5L1UfyytTviPBQGNTfBMt3ZEQoItT6RYP6jlT5BjkfEaaORU7lRYQfPw5DlMoPDw3RSpL0q0z1&#13;&#10;r7xCfR/vr1EpSmXSjsozSr4oWOpjPlZKlpKX4wpVVitZSt6XqWOreCy4f7Ivu+C1tr09WejqRMoL&#13;&#10;v+/AZ8vSce+Uvjh7QDuv8QnmhiyTB65ek2Bm48rYgo2nZTyusPBlmWB4X2wsP7l2dSfw/el6+lQh&#13;&#10;cxSuKGNyM9VM8js2NrZmlkPH2dl59fYRk73FJJy9RFBsKGiHvy2kvOKK/8M555yvPuc5NPaaQhdc&#13;&#10;cDYuueQy5QZ6ds1srx43hqdcK7lmR44UqKAe5V7ttz82Jn9URBmzdn/7Y39r9kmUnz05Rdh1pBC7&#13;&#10;Dxdh/9EirUiJwqIVFP2tlBb1baxUCotRrEPqWP7PKoXMo6nMo7U3uvIwpfCJ0hemJifCw9WxTCqF&#13;&#10;hunJpQiVJ5NMEep8iPo0Nk3s1RpZWXkuVWO5P10q7INC3p4sdHUipXmS+Rm4dG8urj21jw9IBW+T&#13;&#10;rl6T4CXSuJEFC09nJvAbR6zh0s5OZl9zzQxlwb9Afxquuf7ZadOm4NJLL8fUqefWPxkAOYEygR8Q&#13;&#10;Cpm4K27atKnWZRc3xr59+9bKc+SHSb2/meSfGqnOT31GZErUzHTNFC4KmwdnqaPVrHtd7b1m+3WP&#13;&#10;8/JcezmSej799Ou61QXkb2vXMyAH0uhOm1+4/ZWH/H86XFiula70I0VaAdunlLADRwtxJF9ttt7o&#13;&#10;8ZsdtsSSFREmykkoosVypT5iqYpWlqsog3yHqu9wfU7OR6u8GHUuJlLkwhFrCNW/Y9Xvtq0TkZWd&#13;&#10;ryxvSjEUC5dSBsuVW6D8FnfBMlEUq/NFeVSf48qj+btST/JEHLekRSjlSFvSxMJmsajpcyEwqD5b&#13;&#10;LG4WGfmWj7bOyZiUUmVQSpdBlZdjqc+ZvxduQFzvb6fjdTZeIXS8Le9Jumuy0NWJlH6tzArZip1Z&#13;&#10;OHTomLoffLos3HvgPdiSZfLA1Wviwa4FZNXBxtPaBL6190VPXqxw9TxQjzKn/v7L+2KVuLirZ5ez&#13;&#10;6ZNPzO+LrpR1ti1PyDc0gW+5Pz3RrrN1BoRCdt5550F8+r/44gucddZZmDt3LtauXYuHHnrI2fE6&#13;&#10;JC//uWa8vQzbMl1XeBxqqI5Qj7aJeOey4Q79J7vhhivV3mlH8PzzT+Pjj99HSUmxivLVD6tWLcf0&#13;&#10;6X/Tn2effRLr16/Vbo0xMbGK3Tm45pobdKtTp56Oyy67SlvXrr56Bvr06YeNG9dj9+6daN68BS6/&#13;&#10;/BpMnnxmnR7yZzATqFT3vbj+NSaJQngov0QpXsVIzynUn/05xchQVi9xC7SVYiPD0a55LNo3j0HH&#13;&#10;5Dg0izUgUh46SmGJ0sqLUmYsroKivChlSpSYqOpjs3XIXQqK1JOSkogkpUfI3wMmErBGwF2ThXKL&#13;&#10;uXKfDUhN1Mp9QbERW7MK0TMl3lo3mecUAf+e3HJqKH4hHFw86z4O+L4YOO+L1v/Omu9Pf/iv4rcK&#13;&#10;WZ8+ffDAAw8oxWI6evbsiRdeeEHvQyZ54k7y3HPP1Qv04Q9AvdWHl19+Q5mPzUqVrCG7446bkJbW&#13;&#10;Cf/615MoLyvFf557CgcPZuLNNz9U+6vF46effsDDD9+PU0+drOTS6nXzhx++xbPPzka3bj3x6qsv&#13;&#10;4j//eRITJpwMWavHFHwEZO3UtuwCbDlUgO1Z+diljvdmFyrrj/OzZ47SkT97LROj0S45Fh2U4tWp&#13;&#10;eRw6t4hFF/VJVgqYu5QpR/tDORJoLAFvTxbW7a+sb+yX1gKrVGCP5ek5VMjqAuJvEiAB8H0xMG4C&#13;&#10;v1HIdu3aVYtYXRfFU045BfLxRpIXQ7FU1XNZVLPx/uSyWJfF2WefpyJWhqtPHK6//ia1fiQMcXFx&#13;&#10;WjGzbHidnZ1lVSEbM+ZEbSWTOqdMOQeffPKBssDlIDU1tW4z/B1gBLILyrBFKV1blfK1UytfhTh4&#13;&#10;rAieWn4l7nhtRelKjlGKVxw6HVe60lSeuAgykUAgE/C3ycKR3VtphWzV3mO4dHhaIKNl30kg4AjY&#13;&#10;el/05EBccVms2x++L9Yl4vvffqOQ+R5F7R7If7KYOi+PjQlCUbt2z/xKSUmprljcGcVlURRdye/W&#13;&#10;rYc+V1Vl3QKSnNy8uqwodZIkzDZT4BCQABc7tNXruPKljvccLkBekfWgJwkxEejcMgFdU+LQIyUB&#13;&#10;PVvHo11STKODZ0sEwjD1/4eJBIKBgD9NFlrjObpbK8xWJzbuOwpxO+b/PWuUmEcCniNg7X3Rc61B&#13;&#10;RwNv7Houvi968gq5VjcVMte4+WUp+aNgSffddxdGjhyNF1/8r7aaSXh8cVtkCg4C8uIlwTE2HMzD&#13;&#10;xow8bD+Ujz1KAZPAEnWT3BVtlLWqc8t4dFNrTHq2TkAv9UmJj6wryt8kQAIBRmBIWnMd/KVQrdHc&#13;&#10;pqzgvdskBNgI2F0SIAFvE+D7oreJ22+PCpl9Rn4rYTBEoKCgQO1DVr+LskebuCmKVU9cD5966jEt&#13;&#10;VKH2NmIKPAKH8kux7kAeNh3MxZbMfOxUCpjsmVU3ibtgmlK8uijFq4faN6qnejmT77rW3rrl+JsE&#13;&#10;SCAwCcj/+T7tmmG1WkO2bO9RKmSBeRnZaxLwKAG+L3oUr1sqp0LmFoy+qWTSpCl4++3/qv3Y4up1&#13;&#10;4J577leBUJ5RkSk/VevIYjF+/ER06tQZO3Zsx5gx4+rJM8N/COSWlGNDRj42KuvXZmX92qH2fjqm&#13;&#10;QsbXTRIOvZNSvnqq6Jx92ybgxP7tEK/cTOmyVJcUf5NAcBMY2DFZK2Sr04/i8hFpwT1Yjo4ESMBp&#13;&#10;AnxfdBqZ1wuEqJCdTSqms2xsWnfI5eXlOHz4AFq2bKc2GTbYvAj+vobMZsf99ERjeDp6zfx06LW6&#13;&#10;tf9YCX7ZloXNapuFbcrydehYca3z8kP29W2nAmT0aJOIPkoB66c+PVrF6T2q5Ly4H0iYdmv3t5xn&#13;&#10;co4AeTrHy560hac9uaZ63tX/txau81el41q1VUuM2mPv59sn6A3CmyrLxo7bwtTVa9LY9oOtfLDx&#13;&#10;9Id3j8a8OwXb/eXIeBq6Zpb705F6PC1DC5mnCbN+ErBCwKg2Gf9teza+WrMfa/bk1NsYuZUKD99d&#13;&#10;rfPqfVz56qu+6XZoBSSzSIAElIU8UW92Lm7MElFVJmyYSIAESIAEAocAFbLAuVbsaRAQyMgtweer&#13;&#10;D2D+hgM4WsMNsU/7JAzq0Bz91Eav/ZUVLDnOtqU2CDBwCCRAAm4kEBEait7tm2HV7iNYptwWqZC5&#13;&#10;ES6rIgESIAEvEKBC5gXIbKJpE6hQ1rAFuw7ji1X7sXrPker9v+KjInBqv7Y4/4QOapPkmKYNiaMn&#13;&#10;ARJoFIFBHcwK2WoV2AOjOjWqLhYmARIgARLwLgEqZN7lzdaaEAGJjCjWsO/XH0CO2pzZksQads6g&#13;&#10;9ji1Z2tEqj27mEiABEigsQSGd2qOOb/vwOb9xyAu0RFhf22D0ti6WZ4ESIAESMCzBKiQeZYva29i&#13;&#10;BGR/sEW7jmhr2AplFVN7NesUFxmOk8UaNrg9urasHxWziWHicEmABNxMoLfa3F2Cesg6sk0qONBA&#13;&#10;5f7MRAIkQAIkEBgEqJAFxnViL/2cQLaygH2x9gDmrcvA4byS6t72VC9FZytr2KTebRBFa1g1Fx6Q&#13;&#10;AAm4l0C4soj1UevIZCJouQoURIXMvXxZGwmQAAl4kgAVMk/SZd1BT2D1vly8v2wP/typrGHHzWEy&#13;&#10;Sz2xbxttDeuhNmhmIgESIAFvEBjc0ayQ6XVkYzp7o0m2QQIkQAIk4AYCVMjcAJFVNC0Cso/d4t05&#13;&#10;eGvxLmzcn1s9+O4qOuLZg9thsrKGRRvCqvN5QAIkQALeIDAsrTleUw1tOZALY0VV9T6F3mibbZAA&#13;&#10;CZAACbhOgAqZ6+xYsg6BPXv2oFOn4I3uJevDftmajXeW7MZOtUZDUpjasfmkPq3xf8PS0EvtG8ZE&#13;&#10;AiRAAr4i0Kt1PGS9amFZBTZk5mNwhyRfdYXtkgAJkIBNAsH+vmhz4A2cYIi3BuAE46mvvvocU6ee&#13;&#10;roe2YsVyTJgwyuYwX3rpeVx99Qyb52ue+OWX/+G222ZWZ82ceQ1ef/3l6t+BfCARy75Zn4npry/G&#13;&#10;/V+u1cpYRHgopqgAHZ9dPxaPntWfylggX2D2nQSChEBYiHkdmQxn2d6cIBkVh0ECJOALAnxf9C51&#13;&#10;Wsi8y9uvWhs6dBh+/XWJW/qUn58Lk6mquq6XXnq9+jhQD8qMVfhSBen4cOkeZB8P1BEdEaYVsRkj&#13;&#10;0tAiLjJQh8Z+kwAJBCmBEzomY5la07pG9iMb2yVIR8lhkQAJeJMA3xc9T5sKmS3Gyj0NxuLaZ01q&#13;&#10;XZCxsnaeO39FqM2B1QynI+m+++5CZWUlnnjimWrxu+66DYmJiRgxYgzef/8tHDyYibKyUnTt2h33&#13;&#10;3vvPeu6ES5cuwR133ITFi1fpOlavXonnnnsKBw7sR1paJ7Rt2666blk39cYbr+F///sROTlHVH4I&#13;&#10;hgwZhgcf/BfWrl2D559/GhUVFdri9tFHX2HWrLswcOBgzJx5i+pnFd5883V8//1cFBTkq3pTleXt&#13;&#10;Bpx00gRdv1jszjxzKn7//Rfd5zZt2uKmm25X47BtvavumAcOissr8fGqffh0eTqOFZbrFmQT52nD&#13;&#10;OuLiIR2RGM3/Nh7AzipJgATcQED2IxPfhC0ZuShX68gMyprPRAIk4EEC1t4XPdgc5F0UakK4Cb0v&#13;&#10;jh17oibqb++L7rzMfLO0RlP952r20QUwHNpr7azH8srbpOHYhZ849J/s7LPPw1133aIUnALEx8cj&#13;&#10;Ly8fy5cvxb///ZzOv//+RzBx4sk4duwo7rzzVsyZ8zIeffQpm30Xubvvvh3Tp1+MGTOuwvr1a9Tv&#13;&#10;25QSZ55h/eGHefjqq88we/Ycrdjt2rUTN9xwJb777hucd96FuOWWv+Ptt+fgm2/m12vj1VdfxI8/&#13;&#10;zsNjjz2DHj164eef5+P++++GWNH69Omv5efPn4dnnpmNlJQUJfeQOn4cn332bb26PJmRW1KOD1bs&#13;&#10;w5fL9+o1GNJWcpwBFwzvhOnKPTGGgTo8iZ91kwAJuIFAt1ZxkAmkglIj1mfkYYiKvMhEAiTgIQJ8&#13;&#10;X/TK++ILL7yK/v0H6ovoD++LnribOHVmi6qDMw+2ins6X8zHLVq00IqOtCXWp9TUVG2VeuedT7Qy&#13;&#10;VlRYqCxOB5GQkIgjR8SqZTv98cdviIqKwpVXXouIiHCccMJQnHqqea2ZlDpx3Hil1L2nlbGcnBwc&#13;&#10;PXpMKYIJOHz4sO1Kj58RZezCCy9B3779dN2TJ5+JoUNH4Ouvv6gue/rpZyqrXBqio6Nx+umTdb+r&#13;&#10;T3r4QPYQe+rnbTj7xQV4d+EurYy1TorGHZN64+sbTsTlyj2RypiHLwKrJwEScAsBWUfWr4NZCeM6&#13;&#10;MrcgZSUk0DABvi96/H3xm2++rL4GvnxfrO6EBw5oIbMGVf3n0paqOi6L4Wr9UIWfuCxKtydNOksp&#13;&#10;ZD9oC9UPP3yHyZPP0grPDz98i3nz5mprdocOaSguLkZYmJi4bafs7Cw0b95ClfnLZTI1tT127Nih&#13;&#10;C1WqPbYkyIdY4RITE9C5c1cYjUa199Zf68Zs1Z6Xl4d27drXOt2mTRvs3r2zOk+US0sKCwtX69GU&#13;&#10;y6iH07Hicrz0x07MX5+hQ0RLcx1axOHSUZ1wugpdH6E2WmUiARIggUAjMFitI1uyPRur9x4LtK6z&#13;&#10;vyQQWARsvC96chD6XdQJl0XpS6C/L4pXliX54n3R0rYnv6mQ2aIriokhtvbZcKXUhHhwDVnt1uz+&#13;&#10;mjr1XLz77htqDdhC7Nu3F2eccRZEMZOZhFdeeRNpyuIk6fHHH1LKz259bOuflJTWytqVrdd7hYWZ&#13;&#10;DaeipFnSCy88Dfn9xRffaRdJyb/wwnMspxv8btmyFfbv31dLJjMzQyuAtTK9+GPhriN47LsNOHp8&#13;&#10;jVi3Ngm4bFQXTOzRspZS6sUusSkSIAEScAuBEWo/stmqpm2ZuZDgRJERdIZxC1hWQgLWCFh7X7Qm&#13;&#10;5648eRetcO5dlO+L7oLvuXr4V9pzbD1ec/PmzVVgjeFq3dijGDVqDJKSkvSastDQUO1+KFamBQt+&#13;&#10;xy+//KwDbjTUofHjT9ZWqVdeeQHl5UZs2LAe4qdrSYXK/TEiwoDw8HCUlpbirbfmaCWroqJCixgM&#13;&#10;BhVApExZzcy/LeXke/LkKfjkk/exceMG1Y9KpTTO05a2s85yTKGrWVdjj0vVy8njP27B3z9epZWx&#13;&#10;1s1i8MyFJ+C9y0fg5J6tqIw1FjDLkwAJ+JxA15axSIiJ0Jb/NRm0kvn8grADJOBjAoH+vigGh2BP&#13;&#10;tJAF+BU+++xpOviGRbmRYB/r16/FJZecr90UJVLiOeecj7lzv9SKlq3hihvi00+/qD6PqjVcJ6J1&#13;&#10;67YYPXpctWXr+utvxiOPPKCscBOVsheN3r37Yvz4ibCYkYcMGaEjPJ522jhtnavZzqWXXqktbw8+&#13;&#10;+A8dZESiKM6a9RCGDx+pFbSasp483nwwHw/MXY/9R4p0M5MGtsNdp/Tk+jBPQmfdJEACXicgruf9&#13;&#10;2ydj0bYsrNhzDGIxYyIBEmjaBAL9fTHYr16IsqJ4frGOH1HMysqrtz6pvLxcuesdQMuW7SCWHlsp&#13;&#10;XJmJxcLD5B4CjeHp6DWTnlaqW/zNJXvw9sKdyspv0jPH/zijLyZ0b+WegfhBLfIClpKSCGv3tx90&#13;&#10;L+C6QJ7uvWQWnu6tNXhqc/X/rYWrtfIfqYixz/20Bb3bJeGtGcODB5aHR9IQUw83HZTVBxtPZ949&#13;&#10;PHVBG/Pu5Kk++XO9DV0zy/3pD/2nhcwfrgL74DECGbkl2iq2cX+ubmNYl5b455l90JybOnuMOSsm&#13;&#10;ARLwPYFhacm6E9sP5qFE7a0YzW07fH9R2AMSIAESsEGACpkNMMwOfAJz12fi2R8365eRSLU56syJ&#13;&#10;PXHBCe24TizwLy1HQAIkYIdA5xaxaKb2UZTN7VcfOIbRnf+KZGunKE+TAAmQAAl4mQAVMi8DZ3Oe&#13;&#10;J5BXUoFHvt+IBVvNUSIlguK/pg5Ap+Yxnm+cLZAACZCAHxAQV5x+7Zrpv4Mr0o9SIfODa8IukAAJ&#13;&#10;kIAtAlTIbJFhfkAS+HNPDh7+VoWzV5s9h6qdCy4e2QXXjevCPcUC8mqy0yRAAo0hMKRjc62Qrdl3&#13;&#10;tDHVsCwJkAAJkICHCVAhqwHYZLK/yXENcR76kEDdayV77Tz/23Z8uWIvJEpN66Ro/HNqfwxSC9qZ&#13;&#10;SIAESCAoCVSpbUaytqqhtbE6vOGdzdEVd6gIs1xHZhURM0nAJQJ130FcqoSFvEIgUK4V9yFTt4Ps&#13;&#10;2yWpsrL+Hlr6BP/xOwKy55mksLBwbM0qwCVv/Ykvjitjpw1IxYdXjaYy5ndXjR0iARJwJ4GYJc/A&#13;&#10;9MxZMGz9ymq1HZtFIzk+EpVVJqzcx/3IrEJiJgk4QYDvi07A8hPRmu+LftIlq92ghUxhCQsLU5se&#13;&#10;RyM//6g+DglRu6BbSZWVIUppa1K7BFih4L4sV3jKTIf85yooyEF0TDzeWb4Xb/6xA0Z1XeKjInDX&#13;&#10;5L44tVfwhLN3H23WRAIkEHwElF+2SlFbvkdZj7PrDU/WkQ1s3wy/bj6EFXtzMLYrA3vUg8QMEnCC&#13;&#10;gKPvi05U6bSoK+9OTjcSBAVqvi/GqPfFsDD/tkFRIVM3nTy0mjVrofYiy8CRIwdt3oYyM1JVRbdG&#13;&#10;m4CcPNEYnmERsbhnXjrW7TWvjThBRRD755l90UrNBjORAAmQQFMgUN55ArDsMxgObAYqjEB4RL1h&#13;&#10;D1abQotCtmYvLWT14DCDBJwk4Oj7opPVOiXemHcnpxoKEmFRxpKS/H8yigrZ8RsuIiICbdp0hNGo&#13;&#10;HmpWktLZ0KJFvFLYCtTG0lYEmOUUgcbwLKsKwcyPVmFbZh4iVDj7Gyb0wEVD2jOcvVNXgMIkQAKB&#13;&#10;TqCizSAgJgahxcWIyFwKY4ex9YY0QilkknZm5aOorBKxkdY9QOoVZAYJkIBVAvbeF60WclNmY96d&#13;&#10;3NSFgKpGlrX4u2XMApQKmYWE+paZD4PBUCPnr0M5Fx0drc6XK4WMGtlfZFw7cpVnqQrecdtnZmUs&#13;&#10;xhCOF/82FH3bJrjWCZYiARIggUAmIO713QYD6xYhcs/vVhWy9modWcuESBzOL8MKFW1xfLeWgTxi&#13;&#10;9p0E/IJAQ++Lnuygq+9OnuwT63YPAf92qHTPGFlLkBAor6jC7Z+vwQb1UhEVHoZnLzqByliQXFsO&#13;&#10;gwRIwDUCIT2U26JKhvTlNivo3yFZn1uRnmNThidIgARIgAR8R4AKme/Ys2UnCEjQjru/WodVu49o&#13;&#10;N8Unpw9iFEUn+FGUBEggSAn0OE1v9RGRk4XQ/Ayrgxx63G1xLSMtWuXDTBIgARLwNQEqZL6+Amzf&#13;&#10;LoFK5SJ6/9z1WLI9G+FhIXhs2kBY1kXYLUwBEiABEghmAvEtYUxpr0do2POr1ZEO62i2kO1W68jy&#13;&#10;S7m9i1VIzCQBEiABHxKgQuZD+GzaPgFZr/fwvM34TUUJC1WBVR6cOgDjunINhH1ylCABEmgqBMrT&#13;&#10;huuhRqYvsjrk1KRopKiP2o5M7UdmjkxrVZCZJEACJEACPiFAhcwn2NmoIwREGXvip62Yv+4AZLed&#13;&#10;e6f0U3uMpThSlDIkQAIk0GQI6PD3arSG/ZvM4e+tjNyyjmz5HipkVvAwiwRIgAR8SoAKmU/xs/GG&#13;&#10;CDz32w58vXKfFrljch9M6de2IXGeIwESIIEmSaCizWBURUUhtLxch7+3BmHocbfFtbSQWcPDPBIg&#13;&#10;ARLwKQEqZD7Fz8ZtEXh14S58/OcefXrmyT1x/qB2tkSZTwIkQAJNm4AKf1/Wob9mIOHvraXhaeZ1&#13;&#10;ZOnZBcgr4Toya4yYRwIkQAK+IkCFzFfk2a5NAm8vTcdbC3bq81ee2A2XDu9oU5YnSIAESIAEgLK0&#13;&#10;cRqDrfD3rROi0LpZjI7IuCydbou8Z0iABEjAnwhQIfOnq8G+4NPV+/HKL9s0iYtHdsY1YzqTCgmQ&#13;&#10;AAmQgB0C5Z0n2g1/P/D4fmQr93I/Mjs4eZoESIAEvEqACplXcbOxhgh8sz4Tz/6wWYucM6Qjbj6p&#13;&#10;a0PiPEcCJEACJHCcgCmmOYytzK7dtsLfD+nYTEtzHRlvGxIgARLwLwJUyPzrejTZ3szfnIUnvtug&#13;&#10;Z3gnDWyHu0/tgZAQia3IRAIkQAIk4AgBe+Hvhx/fIHrf4UIcKy53pErKkAAJkAAJeIEAFTIvQGYT&#13;&#10;DRP4fcdhPPzNOr1HzoS+bXD/5N5UxhpGxrMkQAIkUI9AWaeTdJ6t8Pet4iORmhx7fB3ZsXrlmUEC&#13;&#10;JEACJOAbAj5VyLKzszFjxgz0798fAwcOxL333guj0WiVxPvvv48TTzwRffqo8OdTpmDRIusbYFot&#13;&#10;zEy/JbBk9xHM+nItKtWOpaO7t8LDZ/ZDGC1jfnu92DESIAH/JVDR+oS/wt8fXGa1owM6mN0WuY7M&#13;&#10;Kh5mkgAJkIBPCPhUIbv++usRExODpUuX4quvvsKyZcvw8ssv1wMxb948PPLII7jnnnuwft16XHXV&#13;&#10;VbjmmmuwbZs5+EO9AswICAJ/7j6Muz9dDWNFFU7o3AJPnDMAEWF0UwyIi8dOkgAJ+B+BMBX+vv3x&#13;&#10;8Pe7f7fav6HHw99zHZlVPMwkARIgAZ8Q8JlCtmvnLqxduxazZt2vlbJOnTrhhhtuwMcff1wPxDff&#13;&#10;fINTTz0VkyZNQlh4GKZOnYoBAwbgo48+qifLjMAgsCEzD1e8vABlShnrryJ/PXveIBjCfXY7BgY0&#13;&#10;9pIESMArBJzx3njllVcwatQo9O3bFyeffDK+/vprr/TRViNlncbqU4Z06xayER2b6/P7jxQhp7DM&#13;&#10;VjXMJwESIAES8CKBcC+2VaupzVs2Iz4+Hqmpbavzu3fvDnkQ5ubmIikpqTq/srJSK23VGeogNDQU&#13;&#10;u3fvrpnl0LHZG855K4zFi87V8g51rokIHcovwa0fr0RxWQV6pibihemDEW0IayKj98wwfXl/hpTk&#13;&#10;IGLvAhjSlyAicwOqYpNRNGomKtqP9sxgvVCrL3k2dnghZfkIy1qHiEPrEZ61GeHZuxBqLENlYktU&#13;&#10;JrRFZVI7VCV1QEVSR1Q26wxTtHpBD/HsZIiFZ2PH5q3y4r3RqlUr7b2RlZWlvTLEe+OWW26p1YUf&#13;&#10;f/wRc+bMwYcffogePXpoZezOO+/ULvhpaWm1ZL31wxz+/hlE5GQhtCATVfF/PWOlD8lxBnRoEYd9&#13;&#10;RwqxbO9RTO7TxltdYzskQAIkQAI2CPhMISsqKkJUVFStbsXGxurfhYWFtRQysYw99NBDOOOMMzBi&#13;&#10;xAjMnz8fq1at0layWhU48KNVq0QHpGyLNLa87ZqbxpkqtVbs+o9Xo6DYiM5tEvHpLROQGG1oGoP3&#13;&#10;wii9cn8aS4E9i2Da/huwU83CZ+6rPbJjOYj89Fag+0CETJ4FtDW7UNUWCoxfXuHZGBSlBUDGapj2&#13;&#10;rwYOrFfXYjtw5LDVGsOKCtX5PfXPGSKAZi3Um7p6cU9WYdOTOyKkeWegRReVnwZERNYvE8Q5Fu+N&#13;&#10;BQsW1vLeePrpp+spZDt27IDJZKr+hCmXwfDwcP3xFSJTTAsd/t6QfQCG3b+idMD/1euKrCMThWyF&#13;&#10;2iCaClk9PMwgARIgAa8T8JlCJmvHSkvVi12NJEqaJLGc1UznnXcecnJycN9996GgoACjR4/WLowl&#13;&#10;JSU1xRw6zs7OUw9Ph0RrCckMr7ycuVq+VmVN+MecJbuxamc2IpR74itXjERZQQmylMWMqXEEPHp/&#13;&#10;mqoQlr0RkcoKFrF3KQyZOxFSUVmrw8bkljC2H4Ty9sNh2LMQ0Zv/QMj2tajafh5Ke45C0ejblVWm&#13;&#10;Y60y/vzDozxdHXh5obJ2rVeWr3UIPySWr50IP3YE1uz9lbHxMKZ0RkVKL/XdH6aoBITm7UN47j6E&#13;&#10;5R1AWG6m+j6M0KIChJSrQEpZB80frNK9s/yJNCkQVbFxqEhshdI+U1HW7yKXem/h6VJhLxdyxntj&#13;&#10;2rRp2iomk4WijEl6/PHH0a6deT8wR7sufJSZ0lHxajlzOVWyTnljmvp/qBSyyPSFKBt4SbW85WCo&#13;&#10;Cn//7er9WLfvGCPaWqAc/7bFtI4YfzpIgDwdBOWgGHk6CMpBMQtPB8U9KuYzhaxXr15auRJ3kJSU&#13;&#10;FD3I7du3o0WLFkhMrG3FOnToECZMmIBrr722GsaZZ56JU045pfq3oweijMmMpvPJ/LB0vbzzLQZb&#13;&#10;ic0H8/HmHzv0sGZO7IGerRORlSUKsivXI9joNHY87r0/Q/MPICJ9gVLCliDywAaE1pn8qFQTKuXt&#13;&#10;+qGs4ygYO45DVUJq9QDKuk9B8ZDtiFv0DKJ2rUH01iWI2r4Uxf1PQ9HIW5SLXHK1rP8euJenM+MM&#13;&#10;Kc1VClM6QtVHFKjwnF0IP3xc+bLyf6VSKUzGVhblqx+MrQfBFNuyfpNth6HeiiFl7QzLV0rasT1m&#13;&#10;hS1vv2o7Q+UdQni+elmvqEBYYYH+hBa/g9K+F9av16EcM0+HRH0s5Iz3Rnl5OcTV/oknnkC/fv3w&#13;&#10;6aef4oEHHtB58tvR1FhLbL3yQ86CafkXiDqwGdEtYoAwZQWtkabERuHBr9Yi42iRisoYgTaJSoap&#13;&#10;FoF6TGud5Q9nCZCns8QalifPhvkE4lmfKWTdunXTDzB5eD311FPaAiY++uecc049josXL8aTTz6J&#13;&#10;zz77TCtvb775Jvbv34+LLnJttrZeA8zwOIGS8krM+mY9KipNGNqlJS4a0t7jbTalBsKU1cS0YwOi&#13;&#10;C0r1fm6ujd2E8KN7YFDubxHK7bBmMik3rLK23ZTyNUIpYWNR2bKPZVq+plj1cWXz7sib+hqKMlci&#13;&#10;buEziMzYhdi1PyjL2S8oHnwuioaoyRWD2UW5ulBTOVBrYkMLlNKTu0dZqfYqpWu/UoaU1UqUoLwj&#13;&#10;CC2rpzZVk6lUbt3GlqJ89dSWL2ObgUr5Mk9oVQs5cxARBblW8qmXlPIXUpil+piu+rZftRm4rqf1&#13;&#10;xtZAhjPeG7NmzcLgwYMxZMgQXeMll1yCb7/9VitmzihkrnpeyOyuvJjVKx/ZHS3UkoBQ5YWSs+Yn&#13;&#10;tZ5zTL0Rd2gZh73ZhZi3Ih1T+v01oVJPsIll2GTaxDi4a7jk6S6S5nrI0zM83Vura7X5TCGT7r72&#13;&#10;2mt677Fx48bpIB1i9brz73fqkch+Y6KsTZ8+HeIWsnPnTojrorgpyuLpd955Ry+6dm3YLOVtAs/8&#13;&#10;sg0ZOUVIjDXgoTP7KDcZzwYR8Pb4fNKeemGWYBqxK+Ygcv823YXazr6u90pc1YwtU1HeYSjK08bA&#13;&#10;qKwrCHd+LVFF2yHIveBDROz5BfELn9eBBuKWfozo9XNROHwGSvup9S3htWfvXe+1H5Q0FquX4FyE&#13;&#10;lKhPWS5Ci48oJcviJpihFK9shBfmIaSqqsHOVkXHKDfBFioIR2sVeKOjUr76KYVogArQ0KbBcm49&#13;&#10;qe4BU3xrVMgHI9xatT9X5qz3hljJaiZZQxYR4dw9LYZP1zwFbFhyQ8zh76N3LEfkrt9hbDe6Zhf1&#13;&#10;8SAV3VYUshXpx3Bm39qBP+oJN6kMG0ybFAN3DpY83UnT4trs+t8M9/Ym8Gsz35/+MA6fKmTiqvjG&#13;&#10;G29Y5bBp06Za+XfffTfkwxR4BH7bcVivV5Ce33tGXzSPc/7F3lOjDik5BlNEXGApBWpNl2HH90oR&#13;&#10;ewuGrP0ajShQIV36oNTk3ItgXa5VMcko6zASxg5jlWuheQPZujJO/xblrvPJONppAiK3fIH4xa8j&#13;&#10;rCAPib+9gphVH6NwzPUo7zG1QYub0202pkBFmVKmjqk35AMIz9hvVq7EjbBUKVLyUVEMQ0vz1XeB&#13;&#10;smYVqbwi9a0UsbJShCjrlyPJpKLEViQkKYUrRa2tU5EPE9srBUxFPZTIh4lpQKS6J5l8QsAZ743x&#13;&#10;48frrVpkWxbZikW2aFmzZo1fPKsk/L0oZBF7rYe/P6FDc3y9ch+4H5lPbjM2SgIkQAK1CPhUIavV&#13;&#10;E/4ISgJH1D43j323QY9tyuD2GN/NytoWH4w87MhW8xqn3etQpWazy1N7KCVkOMrSTlTuWz38Rzmo&#13;&#10;yaaiHJGbP0fsqveqXQpNKpBASe/xKB52LVr2GIh8f16Tp6yiZb3PR1n3qYha9zbil3+ACLVOqdn3&#13;&#10;j6F85TtKMbsVRsXfLUmxEqVKW6uUMhUqFiuxXJXlmRUrrVSpgBYqSmFIWaFSpuRzXKk6HrBEVja6&#13;&#10;stpNlGNTZCQqDdFKqY0zW7kS22mlq7JZB/XdGVVxytJ1PAiEW8bLStxKwFHvjbvuuksH85g5c6Ze&#13;&#10;E52amooXXnjBpQjAbh2AqswS/t5w5JBykT1Yz7o6XG0QHaomhw8dK8ah/FK0Tqgd9djd/WF9JEAC&#13;&#10;JEACtgmEKDeJJhVRwdUgEiHqJSslhUEobN9K9c/IrTVThbhftfsI2reIxftXjEJUhNlV0Vc8JVhF&#13;&#10;7JL/IHrLIqibv36nVY4ESShv319ZikahXAWsELctn6byIsSsf09Zkz5DmIqKJ6nKYFBBMiaj+IQr&#13;&#10;9RoiX/FsDBexMMWseBkxa+aqfbKMuqqy9j1QOPbvqGg9QF2ICqUsKWWqVAWXUJZMsU6Fqt/ybbZW&#13;&#10;KSuVUqhClXJlsVaFllqUqorGdA1yZ4REKaUqIhqVUTEqSmE8qpTVyhQZryMWVkUmqGAIiaiKTlJ5&#13;&#10;6hOVpH6bv0XG0/t6NWpwPihsuT990HRANOmp51Kz989R0RYzkHvyLSjr/7d6LC6aswS7swrwjyl9&#13;&#10;cXb/1Hrnm2KG5V519Zo0RWYNjZk8G6Lj/DnydJ5ZQyUsPBuS8dY5Wsi8RboJtvPRyv1aGQsPC8G/&#13;&#10;pvavVsZ8gUJe6GOXvYiYdT9Uu5WVduqPwtG3qfU8FWpT4z9g2LcchoO7lNJTqCMDSnRA4GkYm7dS&#13;&#10;CtoJSjkbrb7VWgwvBaMIKTmqlLA5qs/fKqXDHOhBohsWD5yGkkEzlCKQ4AuUbmtTFJeiMXejeNAV&#13;&#10;iP3zOcRs/EWvhYv88GpttbQoaY1pUBRXk7JUmZUqUajilGJVQ6lSCpVWpCIT/1KqxFVThYlPaZ2M&#13;&#10;HH+2ODYGDMs2CQLlHSX8/ZeIVFtRWFPIBqp1ZKKQrdx7jApZk7gjOEgSIAF/JUCFzF+vTID3a6da&#13;&#10;LP7yr+ZAE1ee2A29WvtIeVBBFkSpiVXWJYtSU9amk7LC3IaKdn8FKhCLTLH8VPIRB5Yhcu9CRKho&#13;&#10;g4bDmSoQhdo3LecHHSVQ1v6Uq/LG9kOVe+M4FWhhkNtdzyTiXsyq17SCImHHJVXGJ6Fw6MVqL6gL&#13;&#10;1Ua9weVaJCHaC09+VFn7rtJupLLupaYyZlaqVDRAsVRFxqqPslYpi5XsrVWlFCmxVJnEWlWtVKnf&#13;&#10;KrS+yaC2z3DRLVBmzZhIINAJlHU+CXErlEJ2QK3JVhZnhNV+5A9VbotfrtiL9fuOBvpQ2X8SIAES&#13;&#10;CGgCtf86B/RQ2Hl/IVBeUYX7VIh7o/oe0DEZM0akeb9r6uUjauOHiFv6trZ4SQdk8+LCMTejvMup&#13;&#10;tteIRcTA2Okk/ZEyIcU5MOxV1rO9ixG5b53ajylfh3CXMO4SLbBKrRUqb9tDrc9opY4TlCKgAjVo&#13;&#10;xcCiJBx3ZxOri6q7oRSWsw0xy15D9PYl1VH4ylu0QfHQy9S6q7NcVi4aatOfzlU164T8KbNRmJ+h&#13;&#10;9r8qVoqWUqoUy7ovkf7UZ/aFBPyZQEXrIer/kTn8fXjmchX+flSt7g5RFjJZR5aVW4IM9UlNiq51&#13;&#10;nj9IgARIgAS8Q4AKmXc4N6lWnv9tO9KzCxAXGY6Hz+qHMG9aG9S6MMOO7xC3+OXqwBeVsfEoGHW1&#13;&#10;DijhrMXEFNMcZb3O1Z8CVXfYsZ0qatlCZUH7E4YDW7TVLWrPeoeurwTgEAWuKtJs6dFrkmRtkrL0&#13;&#10;yB5Ukaoei12mLLULioZepRTDCbaVR4daDTyhmptMB17v2WMS8CMC6m9OWft+KtriCkTt/g2FdRSy&#13;&#10;hKhwdFXeC9sP5uOnrVm43BeTZ36Ei10hARIgAV8RoELmK/JB2u6S3Tn4YvlePbq7Jvf1auSuiH0L&#13;&#10;1SbEz1WHgpeZ4aKhF6k1V5e7x81PKZaVyd30p1StexIXoPBDyq0xc5UOOqGDS0iQCR0SvVAFnChG&#13;&#10;WHmJCjihwqgrZU5CoocVqzz1AY5YvQNkXVvRsKtRkTrc6nlmkgAJkIAzBMzh71fYDH9/Sp82WiH7&#13;&#10;YX0GFTJnwFKWBEiABNxIgAqZG2E29apyS8rxr2/X6wh1p6qIXaf1TvEKkrCsDeYQ9ns36/ZMamPW&#13;&#10;ooFTVCj4G/TaIo91Qq3HqEgdpj8NtiHKWLkKr65Cr+uIgTr8uhyrqIElEjkwXxcv6TMNlS16NlgV&#13;&#10;T5IACZCAMwTKO01U4s/CVvj7Kf3a4jXl1bD3cCE2Zuajb1sfrfd1ZlCUJQESIIEgI0CFLMguqK+G&#13;&#10;IyHuH/5uE44WlqN1sxj847ReDXfFWAIcU0pJXgFUUZeS7CkVu+I1RG1bql39JOBGSZ/xKBpxS709&#13;&#10;d1xqwF2FlGVNIiLKpwod3FUr6yEBEiABuwQkaE5zKM3NAABAAElEQVR5q1Qd/j5iz6/1oi02izFg&#13;&#10;RNdWWLQtC1+tPaAUst5266QACZAACZCAewlQIXMvzyZb25frMrB4ezZC1Qrxh1SI+xhDmE0WIcVH&#13;&#10;0Pzd82EqLkILm1LOnSjpeoIKoX67did0riSlSYAESCC4CdgLfz91YKpWyH7bfBB3ntLTp1uUBPeV&#13;&#10;4OhIgARIwDoB8y691s8xlwQcIpB+tBgv/LhVy146pgsGpqrIeA2kuIVPqXVURTpYhVi1XP7oBes9&#13;&#10;kHPRq8g/6xUqYw0w5ykSIIGmS0DC30uqDn9fB8WoTi2QHB+JorIK/Lz1UJ2z/EkCJEACJOBpArSQ&#13;&#10;eZpwkNdvrDTh/q/Xo7SiEr2UInb1qM4NjljWe0Vv/l3LhFz1GrITBimXRRd9FhtsiSdJgARIgASE&#13;&#10;gA5/ryK8yl6M1sLfh4eF4NS+bfHxn3vw3bpMyLoyJhIgARIgAe8RoIXMe6yDsqVXF+xSEbryEK1c&#13;&#10;FB85ewDkwW4zKcUr/vfHdcTB0i5qQ+Vu422K8gQJkAAJkICbCIg3QYf+urLIPb9brfScge10/rq9&#13;&#10;OXpPMqtCzCQBEiABEvAIASpkHsHaNCpdtS8XH/65Sw/29tN6o52dTUUNO75XmyrvhOzHVTj+3qYB&#13;&#10;iaMkARIgAT8gUJY2VvfCkL7Mam/SkmPQp73ayF6d/WpthlUZZpIACZAACXiGABUyz3AN+lrzSyvw&#13;&#10;4Nz1qFJP7xN7tcZZ/e24uFSUIeGP5zWXokFTUJWUFvSMOEASIAES8BcC5cfXkRmOHERIgfV1YlMG&#13;&#10;mK1kP27MRCVdyf3l0rEfJEACTYAAFbImcJE9McTHf9yMw3klaJEQiVmT+9htImbl6wgryEVlTCyK&#13;&#10;ht9sV54CJEACJEAC7iNgik3R4e+lRoMKf28tna4m16IjwpCt/rYvTz9qTYR5JEACJEACHiBAhcwD&#13;&#10;UIO9yu82HsSv6qMi3OOfU/ojIarh2DAhRVlqv7CPNZaC0deoUF9xwY6I4yMBEiABvyMg4e8lRaYv&#13;&#10;1N91/5G1wON6t9bZ36g9yZhIgARIgAS8Q4AKmXc4B00reSUV+M/8zXo8F4zohKFpyXbHFrfw3wg1&#13;&#10;GvXsbFnf6XblKUACJEACJOB+AtXh7/dvBCorrDZgCe6xSO0rKa7pTCRAAiRAAp4nQIXM84yDqoXX&#13;&#10;Fu5Eodqrpl3zWNw4rqvdsYUdWq/C3JtnYwvG36X2HuMtZxcaBUiABEjAAwRqhb8/uMJqC7KPZGpy&#13;&#10;LIwVVZinPCGYSIAESIAEPE+Ab8eeZxw0Lew/VoK5q/fp8dw4oQciwu3cPjrM/WOQQPgl3Yaiot3I&#13;&#10;oGHBgZAACZBAwBGoGf5+9+9Wux8SEoJJx4M0zVtPt0WrkJhJAiRAAm4mYOeN2s2tsbqAJvDCr9sg&#13;&#10;G0H37ZCM8d1a2B2LYftcRGbuhilchbkfd49deQqQAAmQAAl4lkB1+Pu91sPfS+tT+6fqNcI7DuZj&#13;&#10;e3aBZzvE2kmABEiABECFjDeBQwTWZeRhwdYsLXvrxO6QWdQGk7FUhbmfrUWKBk1FVWL7BsV5kgRI&#13;&#10;gARIwPMEqsPfH860Gf6+VXwkhnRuqTvDPck8f03YAgmQAAlQIeM9YJeASbkePv/LVi03XoVF7tc2&#13;&#10;0W6ZmJWvIqwwD5WxcSrM/U125SlAAiRAAiTgeQI6/H1L876RhvTfbDZo2ZPsf5sy9Xoym4I8QQIk&#13;&#10;QAIk0GgCVMgajTD4K/h122Fs2p+LiLAQ3DShu90BhxYcRNyKT7Vcwehr1aY3sXbLUIAESIAESMA7&#13;&#10;BMrTRuiGIvdYD38vJ09SbukJMRHILzbitx2HvdMxtkICJEACTZQAFbImeuEdHbasGXvpt+1afOoJ&#13;&#10;HdAuKdpu0diFTyGkogLlKe1R1ud8u/IUIAESIAES8B6Bsk7jdWOR+zfYDH8vQZtO6WO2pM1dl+G9&#13;&#10;zrElEiABEmiCBKiQNcGL7syQP19zABlHixAXGY5rxtgPcx9+cA2ity7STRSMv5th7p2BTVkSIAES&#13;&#10;8AKBijZDURUZidCyMoQfXGmzRcueZKt2H0ZWQZlNOZ4gARIgARJoHAEqZI3jF9SlC9R+Y28u3KHH&#13;&#10;eMmYLkiMDm94vDrM/ePmMPfdh6MidVjD8jxLAiRAAiTgfQIS/r59P91u5J7fbbbfrVUcurdJQJUJ&#13;&#10;mLueVjKboHiCBEiABBpJgApZIwEGc/E3F+/R6wdaKzfFi4d0sDvUyK1fwXAwXYW5D2eYe7u0KEAC&#13;&#10;JEACviNQ1mmsbtyQvrTBTpzRv50+/71SyCTAExMJkAAJkID7CVAhcz/ToKjxUH4pPl+Rrsdy7fhu&#13;&#10;MNjbBNpYjPgFL2n5ohPORVVCalBw4CBIgARIIBgJlHeeoIdlaCD8vQhM7tsGsp4s82gx1uzPC0YU&#13;&#10;HBMJkAAJ+JwAFTKfXwL/7MDsP3aivKJKuaskYlLv1nY7Gbv8ZYQVFagw9/EoGnqDXXkKkAAJkAAJ&#13;&#10;+I6Ao+HvE6LCMbZ7K93Rr9Yd8F2H2TIJkAAJBDEBKmRBfHFdHdq2rAL8ssG8XuCWiT3sbgIdmp+B&#13;&#10;2FVf6uYKxillzBDjatMsRwIkQAIk4CUC5R2H65YaCn8vAmcNNLstLtxyCMXllV7qHZshARIggaZD&#13;&#10;gApZ07nWDo/0uV+260XcI7u1wpCOzeyWi1v4pDnMfZs0lPU81648BUiABEiABHxPoKzzeN2JhsLf&#13;&#10;i8CItGSkqLXEJcZKzN98SJfhPyRAAiRAAu4jQIXMfSyDoqZFu45g9Z4jCA0Nwc3KOmYvhWcsR/Q2&#13;&#10;86LwgvH3qDD3IfaK8DwJkAAJkIAfEKgZ/j5y82c2exSi/q6f1s+8J9m3dFu0yYknSIAESMBVAlTI&#13;&#10;XCUXhOUqVQStF381bwJ9hnJR6dzcjuuhDnP/pCZR0nM0KtoMDkIqHBIJkAAJBCmBsHCU9D1dDy7x&#13;&#10;l+dh2PmjzYGe3T9Vb2my+UAu9uQU25TjCRIgARIgAecJUCFznlnQlpi7PhPp2QWIjgjDDWPtbwId&#13;&#10;uekzGLL2m8Pcj70raLlwYCRAAiQQrAQKx/0DJd2HIaSqCknz/omI9D+sDjVVuSwOSGuuz329dr9V&#13;&#10;GWaSAAmQAAm4RoAKmWvcgq5UiVqo/fof5k2gLxzZCclxhobHWF6E+MWvapmiIeejKr5Nw/I8SwIk&#13;&#10;QAIk4H8EQkKRf/p/UNqpP0IqK5H07b0QV3RracoA83YmP23MREUl9ySzxoh5JEACJOAKASpkrlAL&#13;&#10;wjLvLt+LowVlSI6PxIzhaXZHGLt8tgpzX4jKuEQV5v56u/IUIAESIAES8FMC4RHIO3M2ytp1Q6jR&#13;&#10;iGZf34Gw7I31OntKjxTERYbjaGE5Fqu1xkwkQAIkQALuIUCFzD0cA7oWebh+tGS3HsPV47oh2hDW&#13;&#10;4HhC8w4gdvXXWiZ/3EwgIqpBeZ4kARIgARLwcwLq73ju1NdQ3roDQsvU5NwXNyLsqNlrwtLzyIhQ&#13;&#10;nNTH7A3xzRrz1iiWc/wmARIgARJwnQAVMtfZBU3Jlxfu1OGMO7aMw9QB5khaDQ0ubsETKsx9Jcra&#13;&#10;dkJ5j6kNifIcCZAACZBAoBCIjEPuOf+FsXkKQkuK0eyz6yATcDXT2cf3JFu2KxtHi8trnuIxCZAA&#13;&#10;CZCAiwSokLkILliK7VbRsuatNT9wJcx9mJ2w9WGH1iN6x3LI6oHC8fcyzH2w3AgcBwmQAAkoAqbo&#13;&#10;Zjh23hwYk5KVW3oBkr64CiFFh6vZ9G2TAJm8kzVk36pAUEwkQAIkQAKNJ0CFrPEMA7qGF37Zhqoq&#13;&#10;EwZ3ao4xXVrYHUvckue0TGm3oahoPcCuPAVIgARIgAQCi4ApNgW50+agMjYeEblH0ezzKxBScqx6&#13;&#10;EGeoEPiS5q2n22I1FB6QAAmQQCMIUCFrBLxAL7py7zH8uSMbag9o3OLIJtCZKxGVvhEmZUUrGn1r&#13;&#10;oA+f/ScBEiABErBBoCqxHY6d/yqqomMQkZOFpK+uBsoKtfSU/m0RHhaCvYcLsTEz30YNzCYBEiAB&#13;&#10;EnCUABUyR0kFmZxJber8vLKOSZrYNxU9U+LtjjBu8fNapqTHaFQmd7MrTwESIAESIIHAJSB/549O&#13;&#10;m42qyEgYDu1D0jfXAsZSJMcYMLxLKz2wr9fVXmMWuKNlz0mABEjAdwSokPmOvU9bnr/5ELYfzIMh&#13;&#10;PBQ3jre/CXTE/sWI3L8NptBQFI262ad9Z+MkQAIkQALeIVDZqi+Onf0MTOHhiDywA4nf3QhUGDF1&#13;&#10;kNlt8ddNB1FqrPJOZ9gKCZAACQQpASpkQXphGxpWeUUVXvndHM542tCOaJ1gJ2y9sqbFLn5BV1nS&#13;&#10;60RUJaU1VD3PkQAJkAAJBBGBitRhOHbW4zCFhSFqz3okzL8No9OSkRxnQFFZBf63LSuIRsuhkAAJ&#13;&#10;kID3CVAh8z5zn7f44cp9yMotQUJMBK4c3dlufyLSf0dk5h79MC4aeZNdeQqQAAmQAAkEFwFj2onI&#13;&#10;PeNB7SURvX05mv1yL07ta94m5dt1DO4RXFeboyEBEvA2AZ8qZNnZ2ZgxYwb69++PgQMH4t5774XR&#13;&#10;aLTK4JVXXsGoUaPQt29fnHzyyfj6a/PGxFaFmWmTQF5JBd5btEufv2JMV8RHhtuU1SeUdSxuyWx9&#13;&#10;WNx3IqoS2jUsz7MkQAIkQAJBSaC86+nIO+1Ove1JzKbfcLPxAzVOE9al5yBDTfIxkQAJkAAJuEbA&#13;&#10;pwrZ9ddfj5iYGCxduhRfffUVli1bhpdffrneSH788UfMmTMHb731FjZu3Igbb7wRd955J9LT0+vJ&#13;&#10;MqNhAq8rZaxQuZikJsfivMHtGxZWZw27foIha79eP1A0TK0dYCIBEiABEmiyBMp6TUP+hJl6/G03&#13;&#10;z8es5P9pBe1rhsBvsvcEB04CJNB4Aj5TyHbt3IW1a9di1qz7tVLWqVMn3HDDDfj444/rjWrHjh2Q&#13;&#10;qICWT5jyYw9XC4zlw+Q4gayCMnyzep8ucN347ohQYYsbTKYqxC4xK8jF/U+HKb51g+I8SQIkQAIk&#13;&#10;EPwESgfOQMGYGXqgV5UswHlhP2O+2iS6Uj2nmUiABEiABJwn4DONZvOWzYiPj0dqqtkHXbrevXt3&#13;&#10;iBtjbm4ukpKSqkczbdo07aJ4xhlnQJQxSY8//jjatXPefU5toaWSHUVEROokczlV0sXydarzyc83&#13;&#10;l+yGUQX06NYmAaf2aqnG0jAHw7ZvYThyEFURESgefqNdeWcGZWk6kHk6M15Py5KnewmTp2d4urdW&#13;&#10;z9UmzyHxwlizZg1CVWTZyZMn46GHHkKE+ltYNy1cuBBPPPGE9tiIi4vD9OnTcfvtt9cVC7rfxcNm&#13;&#10;IqSsAHErvsTThgW4oTASv2/riYk9zeHwg27AHBAJkAAJeJCAzxSyoqIiREXVju4XGxurh1pYWFhL&#13;&#10;ISsvL9fKmjz0+vXrh08//RQPPPCAzpPfzqRWrRKdEa8n29jy9Sr0UsbB3GLMW3tAt/b3Kf3RunWz&#13;&#10;hluuqoTp3TlaJnTM+WjVqXPD8i6eDVSeLg7X48XI072IydO9PAOlNnGnb9WqlXanz8rKwlVXXaXd&#13;&#10;6W+55ZZaQ9i6dSuuvfZa3Hfffbj44ouxYcMGXHrppRCPj3POOaeWbDD+KBpzN0LKCxG77ie8bPgZ&#13;&#10;//t5F0JSnoCpWVowDpdjIgESIAGPEfCZQiZrx0pLS2sNTJQ0SWI5q5lmzZqFwYMHY8iQITr7kksu&#13;&#10;wbfffqsVM2cVsuzsPOX6WLN2x45lxlxezlwt71grnpN6/IfN2jrWXVnHBraMQVZWXoONRW36FAmH&#13;&#10;s/SGoDm9L4PJjnyDlVk5Geg8rQzJp1nk6V785OkZnu6t1TO1WdzpFyxYWMud/umnn0Zdheztt9/G&#13;&#10;uHHj8Le//U13RgJUyYRhQkKCU52T+y0gPTdUx4smPoyiCqDFxp9wsnE3Kt65EGWDz0LRCLVfZWTt&#13;&#10;Z7lTUHwkbL4Wge0N4yN0VpslT6tYXM4kT5fRWS1o4Wn1pJczfaaQ9erVCwUFBUoxyEJKSooe9vbt&#13;&#10;29GiRQskJta2Yh06dAhiJauZZP2YNfeRmjLWjkUZk7Vozieze5/r5Z1v0V0lsvJL8f06s3Xs6nFd&#13;&#10;VbUhDTOorED0ErN1rHjQuUopU+6jLjFraASBy7OhUfnuHHm6lz15eoKne+v0TG3OuNOLRWzkyJHa&#13;&#10;SiZBqcTVXiIHX3755U51rrGW2MaWd6qz1oRnzMYTc97HsM0v4aTwHISv/BqxW35GyOlqm5Shl0H5&#13;&#10;fVor5dd5Pmfq13Sc7xx5Os+soRLk2RCdwDznskK2Z88e7Zbh6rC7deum3Q/F9fCpp55CTk6Odgmx&#13;&#10;5uYxfvx4Hezj1FNPxYABA/DNN99o3/67777b1eabVLn/LjavHevRNhFju7SwO/bITZ8gIv8YqpRL&#13;&#10;adEJV9uVpwAJkAAJBAsBZ9zp8/Pz8dFHH+GZZ57B7NmzdaTg6667Titm1p5lthi56nkhs7vyYuZq&#13;&#10;eVv9cSV/wugJmL4+HKMqV+L15D8QU6S8Ub54AuUL3kXhSXeiov0YV6r1ehl/Yur1wXugQfJ0L1Ty&#13;&#10;9AxP99bqWm0uK2Snn3663hPs/PPPx9SpUxEdHe10D1577TW995i4fMjC6TPPPBN3/v1OXU+fPn30&#13;&#10;OjFZIH3XXXfpYB4zZ87UVrXU1FS88MILWjlzutEmVuBgXinm17CO2QvkgYpyxC99S1MqGjJduZzE&#13;&#10;NTFiHC4JkEBTJuCMO73BYNAui/I8lDRmzBgdAGTevHlOrSFz3fPCfyy5HZrFYGzPNvhjy1Bc1+wU&#13;&#10;vDRoBWKXfwzD4Uwkf3obSroMRuGJ/0BVUkc/v738h6mfg3Kwe+TpICgHxcjTQVAOipl5OijsUTGX&#13;&#10;FTKJLPXJJ5/gjTfewGOPPaY3a77gggswYsQIhzssropS3lratGlTdba4Jt5zzz36U53JA4cIzBHr&#13;&#10;WKUJPVMTMaZzc7tloja8j7DCfFTGxKJ44OV25SlAAiRAAsFEwBl3egneUdedvrJSBURyu4t3YBC+&#13;&#10;YnRnpZAdwsIduVg//jJ06zMdcYueQvTmPxC9azWi0i9E0aApKmrvTTAF4PqywLgK7CUJkEAgEnDZ&#13;&#10;sVsiUN100034+eef8e677+pFzGLJEvfC559/HocPHw5EHkHV50yxjq0/oMd0jVo7Ztc6ZixG3PL3&#13;&#10;tHzh0IvVrtAxQcWDgyEBEiABewRqutOLS6K457/88stWLV7/93//B5mclP0zRQlbtGgR5s+fj3PP&#13;&#10;PddeM0F5vmdKPIZ1aak3in7zz90wxbZEwWn/Rs7Fc1CW2gUhSlmNU+vLmr81BZHrP1Brk6uCkgMH&#13;&#10;RQIkQALOEnBZIbM0ZDQasX//fmRmZur9wySU/bp16zBx4kR88IH6g8vkMwL/XbQLFco61qtdEkZ1&#13;&#10;sm8di1n3LsJUpMvK2HiUDrjUZ/1mwyRAAiTgSwLiTl9RUaHdEWUfzNGjR9dypxfvEEkyAfniiy/i&#13;&#10;nXfe0WuixZPjjjvugOyZ2VTTFWM666H/tvkQMnJL9HFlSj/kXvAhjp35ICrjkxBWXIyk/z2PZu+f&#13;&#10;i4j9i5sqKo6bBEiABKoJuOyyKBGlvvjiC20hE8uL+NC///77kLC/kubOnavXgFnCAVe3yAOvEJAH&#13;&#10;4U8bMnRb1zpiHSsvQuyKj7R84YgZQHikV/rJRkiABEjA3wg46k4v/T7ttNP0x9/G4Kv+DFITgH07&#13;&#10;JGPjvqN46889mDWpt7kr6j2hvPsZONL5ZMSsnqPWl31kXl/2WSCtL/MVVbZLAiQQ7ARctpDJXmAZ&#13;&#10;GRl48MEH9eaZso7MoowJNDkeO3ZssPPz2/FJZEWxjvVpn4SRjljH1AMytKREz16W9rnIb8fFjpEA&#13;&#10;CZAACfg3gctHddIdnL8+A0cKy2p3Vk32FQ+biSOXf4XiPifBpBQ1WV/WQu1fFrN8dm1Z/iIBEiCB&#13;&#10;JkLAZYXsjz/+wEsvvYRJkyZBIk1t27YNR44cqcaWlpamXTmqM3jgNQIHxDqmHoSSZO2YvRRSmofY&#13;&#10;VZ9rsYKRVyjrWIS9IjxPAiRAAiRAAlYJjFYBpLq0ToCxogrvLku3KmNeX/Ykcv72BsraddPry+IX&#13;&#10;vYvwg2usyjOTBEiABIKZgMsKmWziLH71a9eu1Xw+//xzHWlx5cqVwcwrIMb2ulo7Vlll0m4jI9Ic&#13;&#10;WDu28jWElpXB2Kw5ynqdHxBjZCdJgARIgAT8k4AsY5gxsrPu3NxV+5FfWmGzo5Wt+iL3/PdR0m2Y&#13;&#10;lold8rxNWZ4gARIggWAl4LJC9sQTT+j9wYYPH67Z3HfffXox88MPPxysrAJiXPuPleDnDZm6r9eN&#13;&#10;7WK3zyElRxGzdq6WKxpxDdSGb3bLUIAESIAESIAEGiJwcq9WSG0eixJjJT5csbchUagQwCgcfat2&#13;&#10;X4zauxnhGcsaludZEiABEggyAi4rZAcOHMCMGSr4Q40kIYDT09Nr5PDQ2wReU9axKmUd668WVQ9N&#13;&#10;S7bbfOzyVxBaXg5j8xSU9ZxqV54CJEACJEACJGCPQJhSsi4ZaV5L9vnyvSgpr2ywSFVyV5T0Gq1l&#13;&#10;4ha/2KAsT5IACZBAsBFwWSFLSkpCXffE1atXo1mzZsHGKGDGs+9YMX7ZaLaOSWRFeymk6DBi1s3T&#13;&#10;YoUjr1OzlC7fDvaa4nkSIAESIIEmRuDMPm3QMiESBaVGfLZmv93RF424BabQUEQe2K7C4S+yK08B&#13;&#10;EiABEggWAi6/gV988cW4+uqr8cgjj+Dtt9/Go48+imuuuQYSfZHJNwReW7hTW8cGdmyOIR3tK8ax&#13;&#10;y2YjRO21U94qFeXdJvum02yVBEiABEggKAlEhIfiouGd9dg+VsE9JMhHQ6kqqaOykp2oRWLFSqY2&#13;&#10;22YiARIggaZAwGWF7Prrr9drxtasWaMVsvXr10M2xbzqqquaAje/G2P60WL8uvGg7pcj1rHQ/AzE&#13;&#10;bPhJyxeOmql9+P1uUOwQCZAACZBAQBOYNqgdEmIikFNQhrnHPTgaGlDRyJtgUmuZIzP3ICL994ZE&#13;&#10;eY4ESIAEgoZAeGNGImvG5MPkewKvi3VMTSYOUlEVB3dIstshbR2rrER5mzQYO020K08BEiABEiAB&#13;&#10;EnCWQFREKM4fmoY3/tiB99VG0WcPSIWsL7OVqhLaobjvRMSu+wlxS2bjWNp4ThjagsV8EiCBoCHg&#13;&#10;skIme47997//RVZWlnKTM7shGI1G7Ny5Ez///HPQAAqEgezJKcZvm8zWsetO7Gq3y6G5+xC96Tct&#13;&#10;Vzj6Rj7s7BKjAAmQAAmQgKsELhzSAR8pZSxTeXL8tCUbk3qnNFhV0bAbEbPpFxiy9sOw6yeUdz2t&#13;&#10;QXmeJAESIIFAJ+Cyy+Jtt92G+fPn66iKW7ZswbFjx/Drr7/CEgY/0MEEUv9fX7BDW8cGd2qBge0c&#13;&#10;sI4tfR4hSomWzTiNHcYF0lDZVxIgARJwikB+fj7K1D6LTL4jkBAVjrNOaK878O6SXWppWMNrw0zx&#13;&#10;rVHcz6yExf75CteS+e7SsWUSIAEvEXBZIZMNoT/88CPMmjUL7dq1w3vvvYeHHnoIu3fv9lLX2YwQ&#13;&#10;2HW4EL9vOaRhXOuIdezoTkRvWaTlC0ffrL/5DwmQAAkEC4GtW7fisssu08OZO3cuhg4dqicKlyxZ&#13;&#10;EixDDMhxzBiWBoMK8rE7qwCLduXYHUPR8BthCg+H4XAmDDu+sytPARIgARIIZAIuK2RhatFtampb&#13;&#10;dO3aVbspCoRp06Zh+/btgcwj4Pr++kK175iabDyhs7KOpSba7r+akYzYtxCJ39+FEHVc2rE3KlLN&#13;&#10;m3rbLsQzJEACJBBYBP75z38iISFBW2GeffZZXHfddZg5c6aOBBxYIwmu3ibHGTBpQDs9qLeUlcxe&#13;&#10;MsW0QNHAM7VY3JJXlZWs4QiN9urjeRIgARLwZwIuK2StW7eG7Dsm+5EVFxfj8OHDKCoqomuIF6/2&#13;&#10;TmUdW7DVbB2zuXZMPcQM2+eh2YfnIfnzO2DIPqBmHcNQOPp2L/aUTZEACZCAdwjs2rULTz/9NPbu&#13;&#10;3YvMzExceeWVOvqv/GbyLYHL1EbRYaEh2LQ/F6v25drtTPHQ61FlMCDi6GFEbv3arjwFSIAESCBQ&#13;&#10;CbiskMk+ZLLn2L59+3D66afjoosuwvTp0zFw4MBAZRFw/X5tgTmy4tAuLdG/bR3rWIURkRs+RvLb&#13;&#10;U9Dsu4f04mgJJVzcbwKOXPIhKlv3D7jxssMkQAIkYI9AhdpbUdYo/fbbb+jevbu2lkkQKoN6sWfy&#13;&#10;LYG2iVGY0Ket7sSbix2wkkU3Q/GgqVo+dul/ARUZmIkESIAEgpGAy1EWL730UvTu3RspKSl48MEH&#13;&#10;8dJLL2kLmbiGMHmewI7sQizcmqUbum5cjciK5cWIWf8eYlZ9irCiAn1eZhhL+p2OosFXQRZLM5EA&#13;&#10;CZBAsBIYNmyYtort2LEDl19+Ofbs2YNbb70VY8aMCdYhB9S4rhjdGb9szMDK3Uew5VA+erVOaLD/&#13;&#10;xUOuxf+3dx/wTVV9H8B/HWnSvQe7lFX23lNFQEAUEXGDjzjA/SqKezyuR3GgPjwiwqM8gigyHLgX&#13;&#10;G0TZs1DKhpbu3aZt3nNO2tqZZrVJ09/1c0ly7z3n3vO9sck/Z/ns/gqatBRoD61EQbfrTR7PnRSg&#13;&#10;AAUao4DVNWSyVkz++qjVatUvj3LURTnAR3BwcGN0aHTXLOcdk+NUDWwfjm7NA+CWlwrfzfMQ/uE4&#13;&#10;+G9YrIKxEm8fZA25Cckz1yF75FMMxhrdXeYFU4AClgrI5ordunXD9ddfr/qPZWVlqR8PX331VUuz&#13;&#10;4vH1IBAT6oPBHYzD3i/ZXPcgYAZtgPgxcYq6Ev+tSwDR+oMLBShAAVcTsLqGLCWl7lGSXA3LWcoT&#13;&#10;l5RVXjt2X18f+P36LHz2/wQ30VRHLsX+QcjudyPy5S+JGp2zXDavgwIUoEC9C/j7+2Pu3Lnl55FN&#13;&#10;Fe+99z74+PiUb+MTxwr8Y1gMNsclYtORRJwQc5NFh5i+N7midYfv7jXwyEqH7sAK5Pe8xbEF4Nkp&#13;&#10;QAEK2FnA6oBs5MiRuO666zBmzBjVbNHNza380mT/Mi71J7BwQzxauJ3Fs8EbMfSbQ2pOMXk2fWgk&#13;&#10;cgbMQEFH0ebew+pbW38XzpwpQAEK1LPA1q1bVTP6H3/8EUuWLMHLL78MOSqwrDm78sor6/nszN4c&#13;&#10;gW7NAiDnzdyZkIwlW47jhYndTCfT+iGn3zT4b/wIfts/Rn7XaYAn+wSaRuNeClCgMQlY/a29bE6X&#13;&#10;L774olJ5ZWDGgKwSiV1fnD2wEVOOv4WrtGfgnmfMuqB5W+T0nwl9zGigQmBs1xMzMwpQgAKNQOC1&#13;&#10;116D/MFQDuyxaNEivPDCCwgJCWFA5mT37h9D2qqA7Jf95zBb9IOOCjDdmiO31wzRN3olPLIzodv3&#13;&#10;CfJ7/8PJSsTLoQAFKGC9gM0BmfWnZkpLBXy2vo0+W5ejT+ldy4/uLmrE7kBRy0GWZsXjKUABCrik&#13;&#10;gBzefvXq1Thy5AjS0tLU/Jiyr/PDDz/skuVtrIXqHx2CzmLuzENnM/DR1hOYOzbWdFE0PsjufyMC&#13;&#10;1y+C3x8iIOsmWuKwSb5pM+6lAAUajYDVAdmmTZtqLSRHs6qVxuod7qnH4Lt9hUq/vCga7SfNQZvY&#13;&#10;/lbnx4QUoAAFXFFANk+UA3n8/PPP6Nq1qxp4SgZpvr6+rljcRl2mGUPb4bHPd+Lb3adx5/AYhPiY&#13;&#10;boaY3/NW+P25Qg1a5bPnI+T2u7tRl58XTwEKUKBMwOqAbMaMGWV5lD+6u7sjPDwcmzdvLt/GJ/YR&#13;&#10;8F//KtxLSvBjUTjWRc/Fm7F97JMxc6EABSjgQgKjRo3Ctddei8TERDz++OM4dOgQ7rrrLjVfpgsV&#13;&#10;0yWKMrJ9GKIj/HFCDFS1bPsp3HdJe9Pl8tQie+AtCPx1AXx3rEBuj1sBL9MDgpjOkHspQAEKOIeA&#13;&#10;1QHZsWPHKpXg4sWLeOONN9CiRYtK2/nCdgHNifXQJeyFXoxz/8+iyXhmWDvbM2UOFKAABVxQ4NVX&#13;&#10;XsWnKz6Ft7e3aq4o5yOTA1DNunuWC5a2cRdJ9jm/dXBbvPDlXqz56yRmDImGv9b015L8bjfBb8cy&#13;&#10;MeJiBnx2LkbuoPsaNwKvngIUoIAQsHoesqp6smZMThD9ySefVN3F17YIFBfBf/3rKodFRbHwCO+C&#13;&#10;Hs0DbcmRaSlAAQq4rICHp4caWKpNmzZYtWoVkpKSMHv2bDHwrIfLlrkxF2xs5yhEBfsgp6AIn/11&#13;&#10;uu6ieGqQNfA2dZzvzpVwK8iqOw2PoAAFKODkAnYLyGQ5U1PTUFhY6ORFblyXp9v7P2hSkpBu8MSC&#13;&#10;oisxsSdrIBvXHeTVUoACDSlw4cIFTJgwQQVlr7zyCm677TZcdtllOHPmTENeBs9lpoCnhxtuHtRW&#13;&#10;Hb3yjxPI15fUmbKg63XQB4XAPT9fjLy4qM7jeQAFKEABZxcw3TbAxNXff//9lfbq9Xrs3r0bAwYM&#13;&#10;qLSdL6wXcMtPh//W/6oMXtYPRoFnECZ1Z0BmvShTUoACri7w/PPPQ9aOff7555CTRGdkZOCxxx7D&#13;&#10;c889hw8//NDVi98oy3dVj+ZYsukYUrMKsHLXadwyoI3pcoh5NnMG3Y6g71+Hz641yO3zDxh0QabT&#13;&#10;cC8FKEABJxawWw2ZHFZYzj8mJ9/kYh8B3y1vqV8Az2oCsKr4EgzrGIFAb6tjaPtcFHOhAAUo4MQC&#13;&#10;f/75J+RcZDIYk0tgYCD+9a9/QW7n4pwCXp7uuGGgsZZs+bYEFBaZUUvW6Rrog8PhXlAAnx3vO2fB&#13;&#10;eFUUoAAFzBSw+tv9O++8g/T0dOh0OrUePnwYYWFh5R+CZp6fh9Ui4JF6FD57f1B7H8sbh2JocHXv&#13;&#10;lrUczc0UoAAFKCAFSsRotHKwiIqLfO3pafXHXcWs+LyeBK7r0wrLth5XtWSrd5/F9f1amT6TmN4g&#13;&#10;e/AdCP72Zfjs/loMgX8nDN4hptNwLwUoQAEnFbC6hmz9+vUYOnQo9uzZo4omO0+PHj2av0La6Ub7&#13;&#10;/f4y3MQXi4Tgdtik7646PQ9sww8bO/EyGwpQwEUF+vbtq5ooZmdnqxLKOclkk8U+fThViDPfcp3G&#13;&#10;HdMGRqtL/ETUkunNqCUr7DQJ+tBIuIsuE75/LHDm4vHaKEABCpgUsDoge/XVV/Hoo49i4MCB6gRP&#13;&#10;PvkkHn74YbzwwgsmT8iddQtojv8C3YkDMIh53Z4tukYlmNCjRbVffevOiUdQgAIUaFoCTz31FPbv&#13;&#10;3w8ZmPXv3189xsfHi1GAn2taEI2wtDf0bY0AHw0uZuThq/3n6i6BmzuyhxinM/DZ8y3cci7WnYZH&#13;&#10;UIACFHBCAasDMjli1fTp0ysV6eabb8aJEycqbeMLCwXUMPdvqkRn24/ChqQAuLu74SqOrmghJA+n&#13;&#10;AAWaksCpU6cgV7l89NFHkIGZ7Ne87JNlWLhwIYrF31Yuzi3g7eWBqf2j1UUu3ZKAomIx+WYdS2H7&#13;&#10;K1AYIX6wLCqC7/b36jiauylAAQo4p4DVjeqDgoJU88R+/fqVl2znzp0IDg4uf80nlgvo9nwETdpF&#13;&#10;lIi+ee+5TxYZpKN/TBgi/bWWZ8YUFKAABZqIwKWXXlqtFYHBYMCCBQsgH2U/MjlJNBfnFripfxt8&#13;&#10;JposXkjLxboD5yFHYDS5iPuaPXg2Qr58Ej77fkRu/7tQ4l9HGpMZcicFKECBhhewOiCTvzzecccd&#13;&#10;mDJlClq2bImzZ89i9erVmDXL2Hyg4YvS+M/olpcqhrn/WBUkfcCt+Ob3bPV8cu86Ojc3/qKzBBSg&#13;&#10;AAVsEvjll19sSs/EziHgq/XAlAHR+HjjMXy85Tgmdm8GjyqDtFS9Un3MaBRGfQCvCyfhu+0dZF3+&#13;&#10;atVD+JoCFKCAUwtYHZDJwEsOK7xmzRr8/PPPiIyMxNy5czF16lSnLrAzX5zvljfVEL76kHCs9RqL&#13;&#10;7IKDCPHzwvB2Yc582bw2ClCAAg4XkHOPcXENgZvFPGQrt5/A2ZQc/HDwAsZ3bWa6YLKWbMi9CFk9&#13;&#10;R9SS/YqCNutQ2HGC6TTcSwEKUMCJBKwOyGQZZHPFSZMmISAgANu2bYNsxsjFOgGP5MNimPufVOKs&#13;&#10;kY/gy80X1POxYiJoT4/KQzhbdwamogAFKEABCji/QIDOE5P7tcYyUUP20ebjGNslqu5asuiRyOk5&#13;&#10;Br57fkTgDy8jNbQDikM7On9heYUUaEoCsvl4YZYYgCcJ7rnJ4nm26P+Zb1z1+UBxAdxLX6OooHS7&#13;&#10;eBTbja8LxXOxin0oKlRyOYNnobD92EavaHVAJpsnPvHEE1i+fLkaTlhOuvn+++/jjTfewNixjR+m&#13;&#10;oe+svxzmXrxR86O7Iz5oIPac3AgZhk1hc8WGvhU8HwUoQAEKOFjg1kFtsHrHSZy8mI1fDidhTOfI&#13;&#10;Oq8oe+Sz8Ew6Cu35BAR+9SDSbvwMBq1xgvA6E/MAClDAOoEiPdzzRHAlAiz30kDLIy9FBFxizUmF&#13;&#10;W16a2J8Bj5xMuOfnioCq2Lrz1JJKf3pr0w7I3nvvPbz77rvlc7vce++96NSpE1577TUGZLW8aWrb&#13;&#10;7BX/I7SnDqth7rNHzcXqXWfUoT3EvGOtgr1rS8btFKAABShAAZcUCPL2wpVisujPRdPF/26Ox+Wx&#13;&#10;EdUGbalWcE8NMibOR+jyG8TgWMkI+P4RZEx6HyJhtUO5gQIUqCIgKgVQmCOCpjRjECUfxeqely62&#13;&#10;GVe3AhFU5WXCrSBLPGbBI1c8FojaKguXEo0GBp0virU6wNMLBg+xikd4akufi0eN3Cdfi1U8wlOH&#13;&#10;ErEa5Cr3eYjX4geXoubG6bcsvASnO9zqGrKkpCRcfvnllQokJ4aWc5FxsUBA/LLgt+EtlSC35zgU&#13;&#10;BLbHD/t+V68n9WppQUY8lAIUoAAFKOA6AjMGRWPtX6dwPDELvx9LxiUdwussnME/CukTX0XIygeg&#13;&#10;i98F/fZ3kDvogTrT8QAKNAoBQwmQmQj39ETVvA+imZ9szudWLJr7iSZ8qimffC2b/YmmfbKZn7t6&#13;&#10;LZ6rpn7G7W6FeSLYEsGVCKzc8rPhIWuuCsS+EpG/FYtB/Ohh0Hmj2McPJd6BYg1Gia9YvUNR4hMm&#13;&#10;notVPvpEqEd4+VhxFtdOYnVAFhUVhZ9++qlSUPbbb7+pwT1cm8y+pfPZvVj8kpci3rTeyBn8EDbG&#13;&#10;JyM1uxB+Wk9c3qnuJhr2vRrmRgEKUIACFHAOgVA/LSaKZvuy6eISMeriqPZhddeSiUsvajEQmSPv&#13;&#10;RuBvC+C3dTn0kd2hb3upcxSKV0EBKwU0J9bDf/08GFISUZ9DvRnc3dXUSyVaX1WLVaILEDVRATB4&#13;&#10;i1UbiGLvILE9SHxvDRHBVThK/CLEdjHllYeHlSVjMilgdUB255134v7778eoUaPQokULNez9+vXr&#13;&#10;8fLLL1PWTAE30b7Wd/sydXTW4NvEGzwQa3btVK9Hd28OrcbqebvNvAIeRgEKUIACFHBegRmD2+Lr&#13;&#10;XacRdz4Tm46nmD3qcH6v6dAk7oPPwY0I+vZZpNwUg5KgaOctKK+MArUIeKQehd/6f0GXsLf8CIMI&#13;&#10;fgye4iu8u3j08BRN+TQiIPIUz0VTQPVcNgMUz0VTQGOTQLG/vDmgsdlfiQisSkRgZdDJmqyQ0kcR&#13;&#10;WGlE7RWb+ZZbN9QTqwOy6667Ds2aNcPKlStx8OBB9XzJkiXo27dvQ117oz+P3+Z5xmHuQyOR3/0W&#13;&#10;JGYVYMfxZFWua9hcsdHfXxaAAhSgAAVsE4j012Jcjxb4eudpLN4Ub3ZAJr9QZl32EjyTb4BX0lkx&#13;&#10;yMf9SLt+BdhUyrb70VRTeyTth8/OJShsPRgFHa9SQU59W7iJflu+W9+Gz57vVVNC2Swwr8do+F71&#13;&#10;PJJyRLAl+3xxcRkBq6tgjh8/js8++wznz59HgejQd+LECbzyyisYMGCAy+DUZ0E8kg7Ae/+v6hRZ&#13;&#10;l8xRVb1f7jmLkhIDOjYLRKdIjgxVn/7MmwIUoAAFGofA7UNi1PQvh86kY2tCivkXLTr+Z1z5ruoS&#13;&#10;4JV8AQE/zYX4Fmt+eh5JASHgeXa76JM4S9S2bkLQ968j7EMxvcLm18XQ7aIfV30sxUXQ7foIYUsm&#13;&#10;wXfXtyoYK2gdi5RbPkb2aNEKza8+GyzWR4GYpzkCVgdkc+bMwblz59Tk0CWiE2DHjh2RkJCA66+/&#13;&#10;3pzzqmPkwCDTp09Hjx490KtXLzWMvl6vr5b+hhtuQNeuXSut7dq1a7wDiIgPBP/fXzEOcx/TC/rW&#13;&#10;I9QvHev2nlVl52Ae1d4C3EABClCAAk1UoFmgDpeLOTnlsnjTcYsUSgJbIv2KFyBrF7yPbINu5yKL&#13;&#10;0vPgpi0g+22FrHqovDVTsY+vGFkwF37bVyJ80VUI+OY+eJ77y25ImoTfEfLJ1ar/o3t+PvTBoUi7&#13;&#10;6kWkX7sUxWGxdjsPM3I+AasDssOHD2Px4sV44IEH4Ovrq2rH5s2bpyaINreYs2aJXxx8fFSaNWvW&#13;&#10;YPv27ViwYEG15J9++ikOHDhQvj722GMIDw/HI488Uu3YxrDB69j30J6JU8PcZ418XF3y9pOpuJCW&#13;&#10;C52nB8Z3bdYYisFrpAAFKEABCjSIwMyhMXB3d8O+U6n461S6RefUi0mjs4dNV2kCNi6B5vRmi9I3&#13;&#10;yYPFaH5+v78gAo57xSh8lnm7ipfXsR8Q/OVcMWJhEQpadULqDSuQPPMHEeA/hsKo1qrmyjtuO0JX&#13;&#10;zELwsinQHlxZPlmxpQayn1jg6tsRsuZRaFKSxCAaWmSMnInUW75CYbsxlmbH4xuhgNUBmU6nQ3Bw&#13;&#10;MGJiYhAfH6+KPmbMGJw8edIshvhj8di9ezeeeuppFZS1bdsWs2fPxooVoo23ieXIkSN49dVX1QTU&#13;&#10;sg9bo1vEsKR+699Wl53beyJKgtuq52tL5x4b0SUKvlqOVNPo7isvmAIUoAAF6k2gZZA3LuvaXOX/&#13;&#10;4aZjFp8nt98s5HXor75EB33zJNwzjS1SLM6oKSQQrXj8fn0Gvju/gXfcHwhaOUPMS5XaFEpeXkav&#13;&#10;w2sR9M2zahLj/OjuSL9a1Kx6+aq+YwWdp4hJx79Ayg3vI6/TYPXjulfiaauaM8pg1+/XZxG69Bbo&#13;&#10;TuxTNbk5Pccg+R9fIr/vneJ8YjAOLk1CwOqATI6s+MMPP5Q3WZTNFc+ePYdiM2fgPnjooErbooXx&#13;&#10;D6zUls0eZTPG9PTaf4158sknMX78eAwdOtSqGyQHjnET/1i+Gk9nfXrjOX13LYImM00MFeqD3MEP&#13;&#10;qOvIzC/CprgkdYIpfVpacW3WlMfRaezjafl9dHS56+v89LTve4Ge9eFpVHX+f81tTl+xJLIVR5cu&#13;&#10;XbBhw4aKm/ncjgIzh4laMvEZvlP0I9t9NsOynMWHd+bY16APjRAT2uYi8Ov71RxNlmXSNI722bEA&#13;&#10;vnt+VIUt8fKC18VzCP58OtxyjYOOubqCdt+nCPpOdCsR3XFkEK8mF5cTEVdZipr1QeaE+bh4x5fI&#13;&#10;HnidmIPLguaMqp/YEmM/sd3fqXPlt+li7Cd22YtiiPmQKmfjS1cXsHqUxbvvvhsPPfQQ1q1bh2uv&#13;&#10;vRZTp04VzQncMWLECLPMcnJyIGvZKi6y6aNcsrOzERQUVHGXer5582Y1ouN7771XbZ+5GyIiAs09&#13;&#10;tMbjbEovJvMz/PGpytdj7L2IaN1KPV/7Wxz0RSVoGxWAsX3aqICsxpO74EabPF3Qw9Yi0dNWwcrp&#13;&#10;6VnZo6m8ks3pIyIiVHP6xMREzJw5UzWnl030a1pyRZ8SuU8OcMWl/gSiQ3wwqnMUfj14AR9ujMd7&#13;&#10;1/ex7GSihiN90jsIXT4dskbD/5dnkDX2X5bl4eJHaw+tgv+mj1Ups4bdioLoS0UfqtmiGV2iCsrS&#13;&#10;pi6Bwdd150jV7VyMwN8XqvLndhmOrMtfq3N+LemRM/QR5Ay8H9qjX8Nn16fwunBK1C5uV2thZCvk&#13;&#10;9r6+fHRGTcKvYj6xN6BJvajOow8OQ9aIh6Bvd7mLv7tYPFMCVgdkspaqZ89e4kMrHHKAD9l0MSsr&#13;&#10;C3IADnMW2XcsX3RYrLjIIE0u/v41jzC4bNkyjB49GnJSamuXpKQMqwZZkjVj8suZtenl9fp9L5pn&#13;&#10;FhRCH94caW2vARLltZRg2aajqjhXdGsm8s+0tmiNKp09PBtVgev5YulpX2B61o+nfXOtn9zKmtNv&#13;&#10;2LCxUnN62Ue6toBM9mu+9NJLVb/q+rkq5lomcPuwdvhNBGQ74i/ioJibrEuzgLJdZj2WBMcgY9zT&#13;&#10;CPryKfgc+A36qE+Q3/Nms9K6+kFyAIvAH15XxZTN5nL736Pmo0q97gMEf3GXCiCCP58hBphYghL/&#13;&#10;RthlpI4b6LNtPvy3LCsvf/al/1TlryPZ37s9vSCbM8rV8/xOMUz+x9Ad3a6Cfy8xOmPxhn+jKLgZ&#13;&#10;tGeN3XxkP7GsQbeK998MNk38W7HJPrM6IJNiFZsbTpkyxSLEzp07qwBO/voYGWn8tSUuLg5hYWEI&#13;&#10;DKxeiyVHX5RNQWypHZMXKEe8tW7uBhGR2ZDeQ0xQ6X1wvcoja9QcGCBai4qL2XsuEyeTsqHxcMMk&#13;&#10;MRm0ddemsm1k/9jm2cgK2wCXS0/7ItOzPjztm2f95FZXc/qqrTeWL1+OU6dO4e233rY6IJM/AIhv&#13;&#10;fhYXyJiu7Duj5ektPqETJOgQ4Y9hsZHYeDgRi8S8ZG9fZ2EtmSiDvv1Y5AzaB79tnyHg93+jOKIz&#13;&#10;ipr3U6Vriqay4PI7iuxbJ5vp5bfrjZzLXhCtdYy9WkrCOiHtukWihkwEZWkpCBFBWdp1i1ESYGzl&#13;&#10;o+Bq+adReIofxn03/gu+O1arUuT0vwY5wx8rL38tRTO5ubh5X2SJNVsMje+9eym8964TozPmiDVe&#13;&#10;9TnL63E5coY8JJomhlr0f36j8DQp41w7yzyd4apsCshsKUCHDh3QvXt3PPPMM3j99deRkpKimoRM&#13;&#10;njy5xmz379+PwsJCDBo0qMb9zr7R988P1TD3ee36QN/q7/5vq0sH8xjcIQLBPmJGdS4UoAAFKOAw&#13;&#10;AUua08vRhufPn4+VK1fCQ4yQa+1ia9NYW9Nbe92OSjf3ql4iIPsBW0Tf6+QiA7q2qN7Foc5ru/p5&#13;&#10;GNLi4HZkF0LWiS/f968DAv5uitekTFNPwLBWNMcV37HQuj28b/sI3l7elQkjRcB6z+cwLLwBHhlp&#13;&#10;CPvidrjdJQZhC2lb+bhaXjmtp/hh3LBWzAW74yvjlY+9HX6XPQa/Wsph+WZRwRDzInDl08DeL2BI&#13;&#10;jIN7n2nwjeoCYycdy3OUKZzW07riMJUQcFhAJvUXLlyo5h6T/c5k/7OJEydiziPifwyxyHnHZLA2&#13;&#10;bdo09VpOPC2bMlbtd6Z2Ovs/haK/XPwOdZW5fWeUX21uYTF+P3Bevb66d8vy7XxCAQpQgAKOETC3&#13;&#10;Ob1scn/ffffh8ccfR+vWrW26WGubwstfd+UXM2vT23TRDkwcrnGD/BFz69EkvLp2N+Zd29uqq3Eb&#13;&#10;/RqCEqdBk56K/P/OQMZ1/4Obh6ZJmcrRE4NW3AxNdhb0IeFIn/hvEaiKwAxyrbqEwX3qYgR/djs8&#13;&#10;0tJQ9N5UVXMmm4HWtjj1e7SkCP4/PCpaL21Ul591yV3I6zZTdSeprTw2bW85ESj7qie6rFizOLWn&#13;&#10;NQVycJoyTwdfhjq9QwMy2VRRzmVW0yJHrKq4yJqz2mrPKh7njM+1cevUPBbF/kEoajGw/BK/O3ge&#13;&#10;efpiRAR6Y1Db0PLtfEIBClCAAo4RMLc5/V9//YUzZ86oHw7lj4dlixwQRPaxli0/zF0c1ZTe3Otz&#13;&#10;xuNmDm+nArJNRxJxLCkL7cItr9MwaAPFCHpvIeTTmapfj+/vLyLn0udVca2/J86oVcs16fMRuPZu&#13;&#10;1TesWAyqlj55IUp0wca+HbUkKRbNFFOn/RdBooZMBrIyOEubuhDFIR1qSWFsSut0nkV6BHz3ILyP&#13;&#10;7lBDzWeMfhAF3cUYCPJCnXpxUk+nNjN1cUZPU0c01D5jA+GGOlsTPY/34a9VyfM6X1bW2F+9/mr3&#13;&#10;GfU4vmcLeMgwnQsFKEABCjhUoGJz+szMTMgpXRYsWFDtB0E59cqhQ4ewd+/e8lVe+H/+8x+LgjGH&#13;&#10;FrYRn7ybGMyjX0wYSsT35w+3HLe6JMVhnZEx5lGV3nfXt/A6+IXVeTWqhKLfVMC3D0J7LgFyaPu0&#13;&#10;q99BSWBZ9Y3pkpQEtED61P9Cjg7okZMt+pbdCY+UI6YTOdNeGYh+PcsYjInWWelXPG4MxpzpGnkt&#13;&#10;TU6AAVk933L3rPPwOh2nzpLX5e+BT46JgTwOi3lU5Jwqk0VAxoUCFKAABZxDQDanLyoqUtO4yAGr&#13;&#10;ZPBVsTn9Z5995hwX2sSv4o4R7ZWAbPp/IjXXao3CTlchp+8klT7wpzeAuF9ETUmJ1fk5fUJRCyQn&#13;&#10;fvaO36kGmEif+BKKI7tbdNlylMW06z5W87rJwSpCZFCWVLllk0UZNtTBogtJ0No7oEvYC4OHh2ii&#13;&#10;+TwKY69uqLPzPBSoVcChTRZrvSoX2qE7vEYN5lEY1RolIcYPD1m8VaW1Y33ahiEqoPJ8bC5UfBaF&#13;&#10;AhSgQKMTsKQ5fcXCxcfHV3zJ5/Us0KtFIHpHh2LXiRR8uPk4Xryym9VnzB72ODyTjkB7+ggMH85C&#13;&#10;sOhPlR87Dvldr3W5Id4rTvycMeYR6KNHWuVm8A0XzRU/Fs0Xb4NX8gWEfDELqVPEqJUWBndWndyK&#13;&#10;RG75GQhacwe8zotBTDw9kTbpFavLbsXpmYQCJgVYQ2aSx/aduoPfqUzyOo8vz6xQTAL9075z6vVV&#13;&#10;vVqVb+cTClCAAhSgAAXMF5gp5iWTy6/7z+FMep75CaseKWpLMia+g7zYIWK4Mw/Vr8p/y/8Q9uHV&#13;&#10;CFw1A16H1wJFBVVTNbrXWtEks9LEz12utakMBp9Q0XzxIxRGtIC7GOgm5IvZYg6uXTblWR+J3XJT&#13;&#10;ELRSTAh+/oRqopk65S0GY/UBzTytFmANmdV0dSf0SNqvZrc3iDbKBRWqxH8RnZCz8vUI8vXCJR3D&#13;&#10;686IR1CAAhSgAAUoUE2gX5tgdGsdgv2nUlUt2XMTulY7xtwNBu9gZE2YD5+AEqRv+B+8D3wNrwsn&#13;&#10;oTt5UK0l2jeQ32kY8rpORVGUGNmxkfX9VhM//zhPcZRP/GwujonjDN4hYrLojxC06h9qEuTgVfch&#13;&#10;bfKbYhCzASZSmbdLBlKeyQfhVpAFlOjhVqwHiovEfGliFEgxSqJ7sfHRTQzSAbWtWBxTuk3shzje&#13;&#10;TRzvef4wNJlpYtASHdKueVfcv57mXQCPokADCTAgq0do74OrVO4F0d3F5H8h5Wf6cvdZ9XxMt+Zq&#13;&#10;QujyHXxCAQpQgAIUoIBFAjOHxeDB5ami5clZ3CVqzJoF2tgNQARmBb2mI7/nrfBIPQrd/pXwPvSz&#13;&#10;GsDCZ+8vkKscIj6/yxXI63wtDP5RFl2vIw6uOvFz9qUv2DWgNOgCRVAmRl9cPVPVQgWvfkgEZfNQ&#13;&#10;3ErUOJqziL5dnsmH4XnxEDxT4sTz4/BMPSMmUra+b2DV08qRJNOm/AfFYbFVd/E1BRwuwICsvm5B&#13;&#10;cTF0R35Xued1MXYWli/OiiYVu0V7d7lc05vNFRUE/6EABShAAQpYKTAoOgSdRX+yQ2KgrMVixMWn&#13;&#10;ruhiZU7Vk8nh3HNGPIGcoY9Bc/J3UWu2GrrjO1WTRs2mpfDb/D8UtO4i5q+6GoXtxonmjtrqmTh4&#13;&#10;i3vGaQSvvR/uYuLngmZtkTF+vgjG7N9jxaANELVPS9SgGdqz8QhZ/bAIyl4DIif+LSBqsjzSjxkD&#13;&#10;r2QZeB2DJvkU3LPSUdtY08X+gSj2CQDcPcQgJOJrq2heanDXiNeeYmAO+Shey0c38drTuB1iv8FD&#13;&#10;HCsfxVoiJrou7DDB5foD/g3LZ41dgAFZPd1BzakN4te0HJRotSiMGVN+ltW7zkLOctGtVRDahvqU&#13;&#10;b+cTClCAAhSgAAUsF3ATTQdvH94ej6z4C+t2ncZlsZEYbO+5PUUQoI+5TK1Z+enQij5l3ge/EU0a&#13;&#10;T4nmjAfUWqKdJ5o0Di9t0tjLrjVQlqsYU7jlpYlaq7vV9xF9cDgyrn4f0NhYg2jqYrR+Yj6zxSIo&#13;&#10;uxPaM3EIXjMHiTXOBAAANcdJREFUhqTt8D+fIGq+TsIz7aJobljzCJYl3t5i1MaWKApti6KwTqWr&#13;&#10;CK5Fnlwo4OoCDMjq6Q57HxQdgMWS315U15f+YlZUbMB3+86o7ZM4mIdy4D8UoAAFKEABWwWGtwvD&#13;&#10;pd2aicE9zuO5L/di2cwhCPOrn9oqgy4I+b1mqFXOv+UtmjTqDv+igh6fvT+LJo0/i8AiErndJqFA&#13;&#10;DJoh+6Y5ZJHzbX0pJn4WQZCa+PmahQ1zLV4+Iij7UJz7LuhOHQLWfwbvCgAlGg2KQqJE4BUtmg92&#13;&#10;hF40ISwK7wI5aiMXCjRVAQZk9XHnRVtoXfwOlXNe18nlZ9ickIyUrAL4aj0xtrPztzkvv3A+oQAF&#13;&#10;KEABCji5wNNXdMWRc5k4m5qDJ7/chwU39oVHPQ+8URzaCdkjn4IcNl9z8jfRpHGNsUljSiIC1y+C&#13;&#10;YdMS5Lfrh7ye06BvObThas3EPGqB3z5g1cTPdrnNohYu4+oPULLhRfgUZyHbL1oEXqLWSwReJYGi&#13;&#10;u0Y9NJm0y3UzEwo4SIABWT3Aa+PWwU1MKlrsHyRGGRpYfoa1u4y1Y5d2bQadxv7tt8tPxCcUoAAF&#13;&#10;KECBJibg4+WBl6/piZkfbVN9tRdtOo67hxuHxa93CtWkcbRo0jgaWXmpIjATtWb7v1J9zbzjtkOu&#13;&#10;+qAQMRDIBOR1v75+aoNEEOaZuA9epzbC6/hGFYzJUZ6tmfjZLl6idVD2ZS/CNzIQuYkZMIgJqblQ&#13;&#10;gAI1CzAgq9nFpq3eh79W6fM6X1b+a1hydgG2H7uotk/p3dKm/JmYAhSgAAUoQIHqArGR/rjvsli8&#13;&#10;+cNBfLzxGPq2CkZ/MehHQy5yVOXcfncht++d8Dy3A977RJO9uK3QpKdCI+Y289u2DAVteyK3+1To&#13;&#10;21yiBqmw6vpEgOORGidq5kTwdeoPeJ09BPeCv+dKM4jaQVsmfrbqmpiIAhSwSoABmVVstSdyzzoP&#13;&#10;r9Nx6oC8LlPKD/xGtGsvLjGgXVQAOouVCwUoQAEKUIAC9he4rm9L/HkyBRsOJ+KZL/dg2R1DEeLj&#13;&#10;Zf8T1ZWjCIjkXFxZYs2+JEsMBLJGBGdr4ZV0RnRr2KXWYl9/MULjOLHeIJry1f1jrXv6KWhEDZj2&#13;&#10;1FZ4nTkghoXPqXQVsn9WYXPRL6t1fxSIQUhkk0ouFKCA8wswILPzPdIdWg038atVYVQblIS0L8/9&#13;&#10;wNl09Xx4x4jybXxCAQpQgAIUoIB9BeSoi89M7IabE7NwIS0XT4n+ZP++vo+Yx7m2gdXte/6acjNo&#13;&#10;/dW8ZmpuM9Gs0HvfCngfkaMxZ8Fv+0r4/vGFGD6/s2jOOEWMzCyHzxfDt4vFLSdRNEHcBK+TW6A9&#13;&#10;vQ8eYnj4iotBNJUsjGoLfat+KGgzFEWRfcrTVjyOzylAAecWYEBm5/ujO/S9yjGv8/hKOR+/mK1e&#13;&#10;x7J2rJILX1CAAhSgAAXsLeAvBs96ZXJP3PnxNvx1PBmLt57AzCFt7X0aq/IrjuyObLmOzIX2yDdq&#13;&#10;IBA5b5fu5EG1lni/IYKzHmKurnjVB63iSWQzRH1kKxS27IvC1kOgl/3U63MY+4on53MKUKDeBBiQ&#13;&#10;2ZHWI2k/NGJkJdmJtiD2qvKcC/QlOCdGfZJLbIR/+XY+oQAFKEABClCgfgS6NAvAbNGfbP6Ph7B4&#13;&#10;/VH0aRmMPq2D6udk1uSq8UFBt+vU6pF61FhrdvAXuOflitqzbeU5FoZFiREaexsDsFZDIGvbuFCA&#13;&#10;Aq4lwIDMjvfT++AqlVtBdHcx18ffnYiPJmdDdB+Dn/jFLiqgfuZFsWMxmBUFKEABClDAJQRu6NcK&#13;&#10;f55Iwea4JDz95W41P1mQtwP6k9WhWRzSQdSYPY3soXPFCInfw+v8XhRGdhV9wYbD4BNaR2rupgAF&#13;&#10;GrsAx1631x0sLobuyO8qt7wukyrlGifasculTYSfQ9uwV7oovqAABShAAQq4uIDsN/bcld0REeiN&#13;&#10;5MwCPPPVfucefl30HSvseKUIzp5EYezVDMZc/P3J4lGgTIABWZmEjY+aU7Jzbg5KtFrRIXdMpdzK&#13;&#10;ArKYcDYzqATDFxSgAAUoQIF6FgjQeeIlMT+Zp4ebmn7m4+0n6/mMzJ4CFKCAZQIMyCzzqvVo74Nr&#13;&#10;1b789kPECEeVmyUev2isIevAgKxWP+6gAAUoQAEK1JdAj+aBuHNUR5X9B7/FYc/ZjPo6FfOlAAUo&#13;&#10;YLEAAzKLyWpIUJgj5hPZoXbkdZ1c7YCE0oCsUxRryKrhcAMFKEABClCgAQRuHdgGA9uHqzlBn1qz&#13;&#10;B5n5RQ1wVp6CAhSgQN0CDMjqNqrzCG3cOrgVFaHYP0hMAimGoK2wJGUVIDNXDzn7SUeOsFhBhk8p&#13;&#10;QAEKUIACDScg+5O9MKkbwsXgWkkZeXj2633O3Z+s4Wh4JgpQwMECDMjscAO8D32tcsnrfJmYxbHy&#13;&#10;xJNHkozNFSODfeDj5WGHszELClCAAhSgAAWsEZAjLP5zci+4u7thixh5cfmO09ZkwzQUoAAF7CrA&#13;&#10;gMxGTves8/A6E6dyyes6tVpuZQN6tA3zq7aPGyhAAQpQgAIUaFiB3i2DMHNkB3XS//x6GPvPZzbs&#13;&#10;BfBsFKAABaoIMCCrAmLpS92h1XAzGFAY1QYlwTHVkh8r7T/Wjs0Vq9lwAwUoQAEKUMARAv8YHI2+&#13;&#10;MWHQFxvwpOhPllXA/mSOuA88JwUoYBRgQGbjO0F36HuVQ17n8TXmdDwpW21n/7EaebiRAhSgAAUo&#13;&#10;0OACsj/Zi1d1R4i/FhfScvHCN04+P1mDC/GEFKBAQwowILNB2yNpPzQpiTC4u6Mg9qpqOclf3s6k&#13;&#10;GAMyjrBYjYcbKEABClCAAg4TCPER/cmu6gnRnQwbDifi87/OOOxaeGIKUKBpCzAgs+H+ex9cpVIX&#13;&#10;RHeHwTukWk4JIhgrEkGZztMDrYK9q+3nBgpQgAIUoAAFHCfQr00wZoww9id795fDOHyB/ckcdzd4&#13;&#10;Zgo0XQEGZNbe++Ji6I78rlLndZlUYy5HEo0jLLYO94NHldEXa0zAjRSgAAUoQAEKNKjAzKFt0adt&#13;&#10;KPRFJZi7ejey8vUNen6ejAIUoAADMivfA5pTG+CRk4MSrRaFMWNqzKVshMUYDuhRow83UoACFKAA&#13;&#10;BRwtIH8wfXFSdwT7eeFcai4e/ewvR18Sz08BCjQxAQZkVt5w74NrVcr89kMAT22NucRfNPYfax/B&#13;&#10;Ie9rBOJGClCAAhSggBMIhPpp8dxVPVR/sm//PIl1+885wVXxEihAgaYiwIDMmjtdmANd/A6VMq/r&#13;&#10;5FpzSCgd8j6WNWS1GnEHBShAAQpQwBkEBkWHYurAaHUpb3x3EOcz8p3hsngNFKBAExBgQGbFTdbG&#13;&#10;fQO3oiIU+wehqMXAGnNIzytEalaB2tcpKqDGY7iRAhSgAAUoQAHnEbhvVAd0bBGEbDEv2bNf70Ox&#13;&#10;mGeUCwUoQIH6FmBAZoWw96FvVKq8zqOBWgbrOFw6oEdYgBYBOk8rzsIkFKAABShAAQo0pICXGBX5&#13;&#10;nemDoPF0x56Tqfh424mGPD3PRQEKNFEBBmQW3ni37HPwOhOnUuV1vbbW1GUDekSH+dd6DHdQgAIU&#13;&#10;oAAFKOBcAp2bBWL2pZ3URS1Zf1QMhW8cMdm5rpJXQwEKuJIAAzIL76b3wdVwE00YCqPaoCQ4ptbU&#13;&#10;R5M4oEetONxBAQpQgAIUcGKBG/u3Qt+YMOjFXKJPf7kX+foSJ75aXhoFKNDYBRiQWXgHtYe+Vyny&#13;&#10;Oo83mbJsQI8Okew/ZhKKOylAAQpQgAJOJuDm5o7nJnaDv06DU8nZePtXY8sYJ7tMXg4FKOAiAgzI&#13;&#10;LLmR5/ZAk5wIg7s7CmKvqjWl7AR8snTIe46wWCsTd1CAAhSgAAWcViDCX4u5E7qp61sjhsLfFJ/s&#13;&#10;tNfKC6MABRq3AAMyC+6f4c/l6uiC6O4weIfUmvJUah4Ki0pUp+A2ob61HscdFKAABShAAQo4r8Do&#13;&#10;2AiM69lSXeBL3+xDWm6h814sr4wCFGi0AgzIzL11JUXA7p/V0XldJplMVTbCYisRjGk83Ewey50U&#13;&#10;oAAFKEABCjivwGNjYhEV7IPU7EL8c90BGDgUvvPeLF4ZBRqpAAMyM2+c5sR6IDsLJVotCmPGmEx1&#13;&#10;NDFT7W8b7mfyOO6kAAUoQAEKUMC5BXy8PPD8VT3g7u6GzXFJWLv3nHNfMK+OAhRodAIMyMy8ZbqD&#13;&#10;a9WR+R2HAp5ak6mOJRmHyG0fwSHvTUJxJwUoQAEKUKARCPRqEYhbhrZTVzr/h0M4nZbXCK6al0gB&#13;&#10;CjQWAQZk5typwhzojv+pjszvMrnOFCfEiExy6RTJgKxOLB5AAQpQgAIUaAQCdw6NQafmgcjTF+Op&#13;&#10;L/egSAyJz4UCFKCAPQQYkJmhqDm9BW560YcsJARFLQaYTJFTUIzEdOMvZxxh0SQVd1KAAhSgAAUa&#13;&#10;jYCn6BP+4tU94K3xwOGzGVi05XijuXZeKAUo4NwCDMjMuD9FUT2Q374P3CY9DYi5SUwtRxKNzRWD&#13;&#10;fL0Q6me6aaOpfLiPAhSgAAUoQAHnEmgtBve4TwzyIZelm+KxRwRmXChAAQrYKmA6urA1dxdJb/CN&#13;&#10;ROZVC4EuE+os0ZHS/mPR4WyuWCcWD6AABShAAQo0MoFrerbA0I4RKCkx4Jkv9yK3sLiRlYCXSwEK&#13;&#10;OJuAQwOypKQkTJ8+HT169ECvXr3wxBNPQK/X12i0ceNGTJgwAV27dsXAgQPx5ptv1nicozceLQ3I&#13;&#10;2nGERUffCp6fAhSgAAUoYHcBNzc3PD2hK4L9vHAhLRev/XTY7udghhSgQNMScGhANmvWLPj4+GDb&#13;&#10;tm1Ys2YNtm/fjgULFlS7A4cPH8Zdd92FG2+8Efv378eiRYuwdOlSlabawQ7ecDzJOOR9Bw7o4eA7&#13;&#10;wdNTgAIUoAAF6kcg2McLT07srjL/bvcZ/HI4qX5OxFwpQIEmIeCwgCz+WDx2796Np556WgVlbdu2&#13;&#10;xezZs7FixYpq8B999BFGjBiBm266CfKXKVmj9vnnn2Pw4MHVjnXkBjlZ5ImLxhEWYxmQOfJW8NwU&#13;&#10;oAAFKECBehUY3i4MV/drrc7xyrr9SMoqqNfzMXMKUMB1BTwdVbSDhw7C398fLVo0L7+Ejh07QjZj&#13;&#10;TE9PR1BQUPn2ffv2qeBL1pLJWjS5TzZ1vO2228qPMfeJiOfEov4xN4k6zphOpDSR/lxGHvJEW3I5&#13;&#10;eWR70WRRBo9cahYoozHlWXNKbq1JgJ41qVi/jZ7W29WUssyzpn3cRoHGLPDQpZ2w80QqTonpbp77&#13;&#10;Zj/+fb0YAIxv+MZ8S3ntFHCIgMMCspwcMbeXTlep0L6+vup1dnZ2pYAsMzMTn376Kd544w289957&#13;&#10;Kii7++671TGTJ9c9L1jFk0REBFZ8afFzU+n/vGAcYbGNmBC6VYsQi/NuiglMeTZFD1vLTE9bBSun&#13;&#10;p2dlj6bySv4wOGfOHOzatUv8wOaO8ePH4/nnn4dGo6lGsHjxYnz88cdISUlBaGgobrnlFtxxxx3V&#13;&#10;juMG1xTQadzxz6t64PaPtuKv48lY8edp3NDfWGvmmiVmqShAgfoQcFhAJvuO5efnVyqTDNLkImvO&#13;&#10;Ki5eXl6qyeK4cePU5mHDhqkPyHXr1sHSgCwpKQOiZaHFi/zBS345M5X+j7hElW8bMSxuYiKHwjWF&#13;&#10;bI6nqfTcV1mAnpU9bH1FT1sFK6cv86y81Xlfyf7NERERqn9zYmIiZs6cqfo3P/DAA5Uu+uuvv8Y7&#13;&#10;77yDDz74AAMGDFA/FsqWHOHh4bj66qsrHcsXrisQG+WP20d2wMJf4/DvX4+gf3SIaiXjuiVmyShA&#13;&#10;AXsLOCwg69y5M7KyskTgkojIyEhVrri4OISFhSEwsHItluxfVlhYWKnsxcXFIrCyPLKSSaxJV9bM&#13;&#10;0VT6Y6VzkLUTNWTWnaNSEV38hbE5pylPFwewc/HoaV9QetaHp33zrJ/cyvo3b9iwsVL/5nnz5qFq&#13;&#10;QHbhwgXMmDFDjfwrr2bQoEHo06ePCswYkNXP/XHWXKcPisaWY8nYdyoVT4uh8JfOGASNp8O66Tsr&#13;&#10;E6+LAhSoRcBhfy06dOiA7t2745lnnoFskpiQkKB+gaypxuvmm2+GHPZeDvghA51Nmzbh+++/xzXX&#13;&#10;XFNLsRyzOaF0QI+OHNDDMTeAZ6UABShgo0Bd/ZsrZi+bJj700EPlm2RTR9nMUX62WbLIGkTZ78jy&#13;&#10;1XgW69Nbc05XT2Odqado2vrPq7rDV+uJ4+LH2We/3Y9i8X3F8nvqar7WedKttvcBPe373jB6OsO/&#13;&#10;Dqshk4VfuHChmntMjqAo2+lPnDgRcx6Zo1zkfGMyWJs2bRpGjRqFd999F2+//TZefPFF1Xfs4Ycf&#13;&#10;VvOSOQOivIZ8fQnOpxmbXHKERWe5K7wOClCAApYJWNK/uWLOZbVlsbGxmDp1asVddT63ta+irenr&#13;&#10;vMAmeIA1ppGRgXjlpgF48L9b8Mu+84C7B/4zfTC0op9ZU1+s8WzqZqbKT09TOo1zn0MDMtlUUXaI&#13;&#10;rmk5cOBApc1jx46FXJ11OXoxCyWiOaSf+HUs0l/rrJfJ66IABShAARMClvRvLstGjv57//33o3fv&#13;&#10;3pg/f36Ng3+UHVvTo6m+yTUdX7atrG+etenL8uHj3wK2mg5qHoCnxSAfL361D7/sOYMb3vsNb17b&#13;&#10;C95eDv269XcBG/iZrZ4NfLlOfzp62vcWlXnaN1frcmuafyGsszKZKi7JOMJidASHuzcJxZ0UoAAF&#13;&#10;nFjAkv7NshhLly7Fq6++CjkQyH333WdVyazvS8u+jlaBm0xku+n4rs1UAPb06t1q5MXZn/6J+dP6&#13;&#10;wl/8YNv0Fts9m56ZqRLT05SO5fuMnpans38K1qPbyTSudECPmIgAO+XIbChAAQpQoKEFLOnfvHbt&#13;&#10;Wrz00kuqVszaYKyhy8fzNYzAJR3CMW9aH3hrPHDgdDru/mQH0nIrD07WMFfCs1CAAo1BgAGZne7S&#13;&#10;8aRslVNHMcIiFwpQgAIUaLwCsn9zUVGRmm5lypQpGDp0aKX+zZ999pkqnJwXs6SkBA8++CBkv+ey&#13;&#10;VfZx5kKBQdGhmH9Tf9WV4diFTNzxvz+QmFVAGApQgALVBJpi/Xk1BHtsOJFsbLLIERbtock8KEAB&#13;&#10;CjhOwNz+zT///LPjLpJnbhQCPVsE4t+3DMD9otni6eQc3Ll0O/4tgrSWQd6N4vp5kRSgQMMIsIbM&#13;&#10;Ds5J4hevzFw93EVT1I7hfnbIkVlQgAIUoAAFKOAKAnLk5YW3DERYgBYX0vNwhwjK4kunyXGF8rEM&#13;&#10;FKCA7QIMyGw3xJHS/mORQT6iI6+HHXJkFhSgAAUoQAEKuIpA21AfLLp1EJoF+yBV/Ih79yd/4OD5&#13;&#10;TFcpHstBAQrYKMCAzEZAmfxI6QiLMawds4Mms6AABShAAQq4nkDzQB0+vHUA2ojvCrJVzT1ioI+d&#13;&#10;p9Jdr6AsEQUoYLEAAzKLyaoniE80/srVTjRL4EIBClCAAhSgAAVqEgjz02KRaL7YsVkgcguL8OCn&#13;&#10;O7D5eHJNh3IbBSjQhAQYkNnhZpe1Be8QziHv7cDJLChAAQpQgAIuKxDo7Yn3xcAe3VuHoKCoBI99&#13;&#10;vhM/H05y2fKyYBSgQN0CDMjqNjJ5hF78MT2bmqOO6RzFGjKTWNxJAQpQgAIUoAB8tR547/q+GNAu&#13;&#10;HPpiA55esxtf7ztHGQpQoIkKMCCz8cYfT8lBkfhjKid/bBmkszE3JqcABShAAQpQoCkI6DTuePPa&#13;&#10;XhjZOUrMZ2fAS1/tw4o/TzeForOMFKBAFQEGZFVALH1ZNsJia9FJ181NjHvPhQIUoAAFKEABCpgh&#13;&#10;oPF0xyuTe+CKXi1hEMe/9cNBLN6SYEZKHkIBCriSAAMyG+9mXNkIixFsrmgjJZNTgAIUoAAFmpyA&#13;&#10;h/gx99nxXXDtgDaq7B/8Fof5vx6FwSBDNC4UoEBTEGBAZuNdjk/KVjl0ZEBmoySTU4ACFKAABZqm&#13;&#10;gGxh88joTpgxor0CWL71OKZ/tB1/nEhtmiAsNQWamAADMhtv+ImLxiHvGZDZCMnkFKAABShAgSYs&#13;&#10;IIOyWcPb4d7LYyGbMh45l4H7lu3ArOV/YT8nkW7C7wwWvSkIMCCz4S6n5RYiNbtQ5dCRc5DZIMmk&#13;&#10;FKAABShAAQpIgVtE08WVdw/HuJ4t4S66pu9MSMbtS7ZizqrdSEjJJRIFKOCCAgzIbLiphxOzVOrw&#13;&#10;AC0CdJ425MSkFKAABShAAQpQwCjQLFCH5yd2xbK7hmNYp0i1ccPhRNz4wSY8t+4ALmTmk4oCFHAh&#13;&#10;AQZkNtzMuNKALJoTQtugyKQUoAAFKEABCtQkEBPqgzfE0PiLbxuM3tGhanj873afwbX/2Yh5Px9B&#13;&#10;ep6xlU5NabmNAhRoPAIMyGy4V0cvGgf0aBfhZ0MuTEoBClCAAhSgAAVqF+jWPADv39QPb9/YDx2b&#13;&#10;BUJfVIKV209g8nsb8f7GeOQVFteemHsoQAGnF2BAZsMtSigd8p4DetiAyKQUoAAFKEABCpglMLht&#13;&#10;KJbeNhD/vKY3WoX5IrewCP/dcAxXL9iAZX+cUoGaWRnxIApQwKkEGJBZeTuKig04lWysIevEAT2s&#13;&#10;VGQyClCAAhSgAAUsEZCjMY7pHIEVM4di7sRukP3Y03MK8c5PhzBl4SZ8tfccijmHmSWkPJYCDhdg&#13;&#10;QGblLTiVnodC0WRADk0bHeJrZS5MRgEKUIACFKAABSwX8PRww+SeLbDq7hG4R8xhFuCjQaL4bvLS&#13;&#10;1/tww6It+C3uIieXtpyVKSjgEAEGZFayH7mQoVK2CvWF/KPIhQIUoAAFKEABCjS0gFbjjlsHRmPt&#13;&#10;7JG4Vcxj5q3xwEnRx33uyp2Y/elODpXf0DeE56OAFQIMyKxAk0niEo3NFWM4oIeVgkxGAQpQgAIU&#13;&#10;oIC9BHy1HrhnRHusvncEJvdrAw8xiZmcw+zmRZvw1q9xHPjDXtDMhwL1IMCAzErU+IvGOcjaRwRY&#13;&#10;mQOTUYACFKAABShAAfsKhPh4Ye7YWCydOQS92oRC9nlfsTUB1y7ciO8PJrIZo325mRsF7CLAgMxK&#13;&#10;xoTSIe87RfhbmQOTUYACFKAABShAgfoRaB/uJ4bK74vnJvdCiL8WyZkFeHbNbty9/C/El36HqZ8z&#13;&#10;M1cKUMBSAQZkloqJ47MKipCUkadSxjIgs0KQSShAAQpQgAIUqG8BOSLjFV0ixcAfw3H9oGjV5333&#13;&#10;iRTcungL3hATS+dy/rL6vgXMnwJmCTAgM4up8kFl/ceC/bwQIlYuFKAABShAAQpQwFkFfLw88NBl&#13;&#10;nfC/O4ahj5jLTDZj/FxMLD3l/Y349sB5NmN01hvH62oyAgzIrLjVcYmZKlV0GJsrWsHHJBSgAAUo&#13;&#10;QAEKOEAgJtQHC27oKyaW7oUwMX9ZalYBnl+7F3d+8ieOJRkHK3PAZfGUFGjyAgzIrHgLxCUZB/Ro&#13;&#10;xxEWrdBjEgpQgAIUoAAFHCVgnFg6El/cNRw3DG4LjZi6Z++pVNWM8fWfDiOnoNhRl8bzUqDJCjAg&#13;&#10;s+LWHy8dYbFDJGvIrOBjEgpQgAIUoAAFHCzgLZoxPnhpR3xy5zD0jQlDcYkBX/xxEte+vwFf7zvH&#13;&#10;ZowOvj88fdMSYEBm4f02GEpwsrRaP5ZD3luox8MpQAEKUIACFHAmgegQYzPGl6b0RnigN1KzC/Hi&#13;&#10;V/swUzRjPHTB2EXDma6X10IBVxTwdMVC1WeZzqbnI09frCZcjAnzrc9TMW8KUIACFKAABSjQIAKj&#13;&#10;YyMwNCYUH25OwGd/JGC/aMY4Y/FWRAX7YFC7MIzoEI7+rUPg5cnf8hvkhvAkTUqAAZmFt/twaf+x&#13;&#10;lqG+/KNkoR0PpwAFKEABClDAeQVkM8b7LmmPq3o1x5s/HcH2+Iu4kJaLtX+eUqu3xgO9okMxVARn&#13;&#10;I9uHI0LMb8aFAhSwXYABmYWGRxKNA3q0DfOzMCUPpwAFKEABClCAAs4v0FrUir19XW9k5hdhkwjK&#13;&#10;Nh27iB3Hk5GZq8fWo0lqnSeK0S4qAINjRHDWKRxdmwXAQ8x7xoUCFLBcgAGZhWbxpQFZew7oYaEc&#13;&#10;D6cABShAAQpQoDEJBOg8Mb5rM7UWGwzYdzYD6+MuYtvxizguvg/Fiz5mcv1kSzwCfb3QXzR5HNY+&#13;&#10;EsPahcJfy6+Yjele81odK8D/Wyz0LxthsSMDMgvleDgFKEABClCAAo1VQNZ+9WoZpNYHLu2AxMx8&#13;&#10;rBc1Z5uOXsSeE6nIyCnEz/vOq9XD3Q1dWwZjSIcwXD0wBsFuJaLYrD1rrPee113/AgzILDDOKyxS&#13;&#10;ballktgIDnlvAR0PpQAFKEABClDAhQQiA3S4rk8rtRboS/DHyVRsEAGa7HeWmJ6n5jaT85u9/0sc&#13;&#10;An006N4qBH3bhGCAWNuF+0LOh8aFAhQwCjAgs+CdcPBcJsQ0HfDXadiR1QI3HkoBClCAAhSggOsK&#13;&#10;aDXuGN4+TK0GQyzik3OwXtScbY1PxuFz6cgQfc82HUlUq1QIEAFaDxGg9RGjNg6IDkF7Bmiu++Zg&#13;&#10;ycwSYEBmFpPxoH1n09STNqJ2jL/sWADHQylAAQpQgAIUaBIC8vtR+3A/tc4cGoOAYF/8tPMktp9I&#13;&#10;w+5TKThyLkMNDlI1QOvesrQGjQFak3ifsJCVBRiQVfYw+eqQ6Mwql3biDw0XClCAAhSgAAUoQAHT&#13;&#10;At5enhjYNkzUhIWKA9sjXzRv3C1+4P5TBGi7TqeJAC1dBWib4xIhV7nIGrTuog9ab9G8caAI0GJC&#13;&#10;/eDpwSaOCof/uKQAAzILbmuc+KMhlw4c0MMCNR5KAQpQgAIUoAAFjAI60bxxkAjO5CoX2f9sz9l0&#13;&#10;/CEGBqkcoCWJAC0J74lj3MUgIcFiFMcwfx3C/HQID9CKriM6yH5sUeKxWaAOEX5aaDhptTLlP41P&#13;&#10;gAGZmffMYCjB0fPGgKwTAzIz1XgYBShAAQpQgAIUqF1A9j+T/cjkKhcZoO2VAZoYEGTXyTTVB01f&#13;&#10;VIKUrAK1HoGxtVLVHGX9mRx6P1QFbSJgE8FauAratIgUj21DfcWjll1OqsLxtVMIMCAz8zYkiT8E&#13;&#10;WaJTqviRBh04KbSZajyMAhSgAAUoQAEKmC8gA7T+IjiTq1z0xQYkZxfgQlY+LmTkiccCJIkh9y+K&#13;&#10;NTlbroVIFfuKxahr6WLofbnG13I6b40HWojArHWYL9qE+CJGfJ+LKX2uYZPIWtS4uSEEGJCZqXy4&#13;&#10;dELoKDF7vbeXh5mpeBgFKEABClCAAhSggLUCMlCSTRLlCjEPWk2LnLQ6TQRi50WQdj6jAIlZeSpo&#13;&#10;SxaBWpII2JIzxWsRzOXpi3FMTGQt14qLnDctKsgHrUSw1ibUB21VoCYGJhGPvlp+56toxef1I8CA&#13;&#10;zEzXI6UBWUw45x8zk4yHUYACFKAABShAgXoXkJNWh4k+ZHLt3rzm08mmkCdSc3A8ORvHU3JwUgzN&#13;&#10;f0o8nhXbCkWTSPko121HK6cP8fMSgZofWotgTTaBDBOv5XnCfY3nC/Hx4oAjlcn4ygoBBmRmoh1L&#13;&#10;ylJHtmP/MTPFeBgFKEABClCAAhRwDgHZFFKOAVB1HABZu3YhIx/HZKAmgrQTYj2Zkq2Cs0zRVSVV&#13;&#10;NonMTsUeMfF1TYvsyuIvgrIgsYaIIE0GcKHiMbQ0QJQBnAzeZDDnL2rbOG1STYrc5tCALCkpCXPm&#13;&#10;zMGuXbvECDruGD9+PJ5//nloNJpqd+aGG25Qx3l4/F11/NZbb2HMmDHVjq2PDQkXs1W2Vf9Hro9z&#13;&#10;MU8KUIACFKAABShAgfoXkLVrLYK81TqyfXilE6bliv5oF0WtmgjQToratFTRly01RwRpOQVIE8+z&#13;&#10;8/UQXdeQIZpLyvVk6XfFSplUeCGbX3prPeGj1YimkJ7wE6t89FWvPcRrDfx0nggQq5+XBv7i0bhq&#13;&#10;ECCmDwjwdujX9gol4VN7Czj0zs6aNQsRERHYtm0bEhMTMXPmTCxYsAAPPPBAtXIePnwYixYtwvDh&#13;&#10;w6vtq+8Nsir7jPgfUS6xYlJoLhSgAAUoQAEKUIACri0QLGq9+rWRa3CNBVWjP4qg7aIIzuTgInLw&#13;&#10;kWQRrKXIwE2uMnATtWwZ4rnsvyYHKNGL17LmzdpF4+EOlE7JJh/k6i6CSrWIBzfxn6y1k0tZbZyb&#13;&#10;TCKOkZvlobLPnEZUcHiJaQLkKvP08hSv1aN4LmoTvcr2i23a0uO0YlAUnTxG7PcRz/10IlAsXQNF&#13;&#10;YCmDR049oOgt/sdhAVn8sXjs3r0bGzZshI+P6EDZti1mz56NefPmVQvIEhISkJ2djZ49e1pcwKoJ&#13;&#10;jO/Z0ndq1Z21vE4QwZgcvcdH/DrRMlh0KlVv6VoO5mazBMr/dqhbYdn9MOsETewgetr3htOzfjzt&#13;&#10;mytzowAFKOBYARl8RMm50MRa15JbWIwUUYuWJWrVMgvEmleMnEK9ep1dUKxq27ILi5CdVyS2FyFX&#13;&#10;HJMjtueKY3Lzi1AgKgfkoi82PtZ1PkftlwGerwjMVC2g+N4sa/xUTaAI3OSjvwzgxKPc7ikCQ1HB&#13;&#10;CNFqVC3G56UvqmyXBxjkf3/vVulHdohQNYoqg0b8j8MCsoOHDsLf3x8tWvzd+7Jjx46QzRjT09MR&#13;&#10;FPT3SDo7d+6Et7c37r77bhw6dAghISGYPn06br31VovpIyICLU6z7ZxxNJ52zQMRGVnzryQWZ8oE&#13;&#10;SsCa+0G62gXoWbuNNXvoaY0a01CAAhSgQFUBHzFCt4+Xt9gsV8sXWRuXrS+CT4Avki9mqqaSMkCR&#13;&#10;TSblIh8NJSUqwJH/yGcyeFG75WvxQoVy4nmROE62/pJBnnEtRqEI9OTAJwVFfz8vLC5W++Wx8nmh&#13;&#10;2F8oavkKxTF5ImiUAWO2CBzzRMAoawDloo4VtYVpYm2IZU+fVnjqii4Ncap6PYfDArKcnBzodJV/&#13;&#10;UfD19VWFlbVhFQOygoICdO3aFY8++ii6dOkiatU2qFo0Pz8/XHPNNRYBJSVlVIquzUnc3t8LIztH&#13;&#10;YvqoWBEwWp7enHM0tWNkDYT8sktP+9x5etrHsSwXepZJ2OexzNM+udV/Lpb0b/7hhx/w+uuv49y5&#13;&#10;c6oJ/mOPPYYrrrii/i+SZ6AABZqUgKyNC9GISa7FaI+6oiLxXVaFWk5jIJtjyuAsq6BI1P6JVdYE&#13;&#10;ikAtS24Tz7PVc1EDKF7LWkD5KINEuRgbSxmbVKrXYkN52ynR3rLsuXyUnydlR3qKPnlXdP27Ykem&#13;&#10;bayLwwIy2UwxPz+/kpsM0uQia84qLjfeeCPkWraMHj0aEyZMwLp16ywOyNSvBRa+ieVIOa9P6S1q&#13;&#10;xwJFXzcZkDnX/wRlLo3r0fi/lzX3o3GVs6Gulp72laZnfXjaN8/6y83c/s1Hjx7Fgw8+iNdeew3j&#13;&#10;xo3DV199hYcffhg9evSs1Pqj/q6UOVOAAhRwDgE5YInscydXsDGZxTdFdPNzzNK5c2dkZWWpwTzK&#13;&#10;riAuLg5hYWEIDKzcrHDp0qVYvXp12WHqsbCwEFqtttI2vqAABShAAQrYIlDWv/mpp56u1L95xYoV&#13;&#10;1bL97LPPRPDVA1deeaUaHXjKlCmqr/PSpR9XO5YbKEABClCAArUJOKyGrEOHDujevTueeeYZ1dwj&#13;&#10;JSVFjbA4efLkatcqmzDOnz8fMTEx6sPvxx9/hFzlqItcKEABClCAAvYSsKR/87FjxyD7Pldc2rdv&#13;&#10;DzkqsCWLbIJToYGO2UmN6YxNeKxJb/aJmtCBNLXvzaYnPe0rYN/cyt6f9s3VutwcFpDJy124cCGe&#13;&#10;eOIJjBgxQs1DNnHiRMx5ZI4qiewzJoO1adOmQTYfkc0Z5SiMcsCPZs2a4aWXXsLQoUOtKzVTUYAC&#13;&#10;FKAABWoQsKR/szxWDjhVcZF9o3NzcytuqvO5rYPH2Jq+zgtsggfQ1L43nZ70tK+A6+Xm0IAsMjIS&#13;&#10;ixcvrlH1wIED5dvl3AlyAmm5cqEABShAAQrUl4Al/ZtlMFa1L7R8XTZAlbnXaO3gRvLXXflF19r0&#13;&#10;5l5fUzqOpva92/Skp30F7Jtb2fvTvrlal5tDAzLrLpmpKEABClCAAvUjULF/s/zRUC619W+WzRUr&#13;&#10;/ngoj5XNGLt16yafmr1YP7gRB58xG9nsA2lqNpVZB9LTLCazD6Kn2VRmHWj0NOvQej7IYYN61HO5&#13;&#10;mD0FKEABClDAYoGK/ZszMzORkJBQa//ma6+9Frt378aqVaug1+vVo3w9depUi8/LBBSgAAUo0HQF&#13;&#10;GJA13XvPklOAAhSgQA0Csn9zkZjnR/ZvliMnyv7KFfs3y9EV5RIbG4t33nlH9Yfu1auXCtzefvvt&#13;&#10;agN91HAKbqIABShAAQqUC7DJYjkFn1CAAhSgAAUg5pw0r3+ztLr88svVSjcKUIACFKCAtQKsIbNW&#13;&#10;jukoQAEKUIACFKAABShAAQrYKMCAzEZAJqcABShAAQpQgAIUoAAFKGCtAAMya+WYjgIUoAAFKEAB&#13;&#10;ClCAAhSggI0CTa4PmZxzALB8mEtjOpHSyvQ23ieXS05P+95SetLTvgL2za3s/WnfXF0nN2s/V8pc&#13;&#10;rU3vOoL2KwlN7Wcpc6InPe0rYN/cyt6f9s3VutzcDGKxLilTUYACFKAABShAAQpQgAIUoIAtAmyy&#13;&#10;aIse01KAAhSgAAUoQAEKUIACFLBBgAGZDXhMSgEKUIACFKAABShAAQpQwBYBBmS26DEtBShAAQpQ&#13;&#10;gAIUoAAFKEABGwQYkNmAx6QUoAAFKEABClCAAhSgAAVsEWBAZose01KAAhSgAAUoQAEKUIACFLBB&#13;&#10;gAGZDXhMSgEKUIACFKAABShAAQpQwBYBBmS26DEtBShAAQpQgAIUoAAFKEABGwQYkNmAx6QUoAAF&#13;&#10;KEABClCAAhSgAAVsEWBAZose01KAAhSgAAUoQAEKUIACFLBBgAFZHXhJSUmYPn06evTogV69euGJ&#13;&#10;J56AXq+vIxV3mxJYtWoVOnbsiK5du5avs2fPNpWE+2oQuHjxIoYPH44NGzaU793xxw5MmDBBuQ4Z&#13;&#10;MgQff/xx+T4+MS1Qk+cjjzyCTp06lb9P5Xv2v//9r+mMuJcCDSDAzyb7IvNzyX6eNf0t5WeT9b41&#13;&#10;efKzyXpPZ03p6awX5izXNWvWLERERGDbtm1ITEzEzJkzsWDBAjzwwAPOcomN7jr27NmDcePG4Z13&#13;&#10;3ml01+4sF7xlyxY89thjOHfuXPklpaWl4Y4778A999yDGTNmYPPmzbj33ntVMNGvX7/y4/ikukBN&#13;&#10;nvKo/fv345lnnsFNN91UPRG3UMCBAvxssi8+P5fs41nT31J+NllvW5OnzI2fTdabOmtK1pCZuDPx&#13;&#10;x+Kxe/duPPXU0/Dx8UHbtm0ha3JWrFhhIhV31SUg/5B07969rsO4vxaBZcuW4eGHH8aDDz5Y6Yiv&#13;&#10;vvoKAQEBuOOOO6DRaDBq1CgV+H700UeVjuOLygK1eRYUFCAhIQG9e/eunICvKOBgAX422f8G8HPJ&#13;&#10;dtPa/pbys8k629o8+dlknaezp2JAZuIOHTx0EP7+/mjRonn5UbKpnWwqkp6eXr6NT8wXKCkpwZEj&#13;&#10;R/Dbb79h8ODBGDBgAP7v//4P8hc0LuYJXHbZZaqZ4pQpUyoliIuLQ/v27Stt69ChA+R2LrUL1Oa5&#13;&#10;b98+FBcXY968eejbty9GjBiBt956C/I9zIUCjhTgZ5N99fm5ZB/P2v6W8rPJOt/aPPnZZJ2ns6di&#13;&#10;QGbiDuXk5ECn01U6wtfXV73Ozs6utJ0vzBOQbaFlUCubLP7yyy/44osvcPLkSdW0zrwceFRUVJSq&#13;&#10;AasqId+v3t7elTbL929eXl6lbXxRWaA2z4yMDPTs2RO33XYbtm7dijfffBOffvop3n333coZ8BUF&#13;&#10;GliAn032Befnkn08a/tbys8m63xr8+Rnk3Wezp6KfchM3CHZTDE/P7/SEfIPi1xkzRkXywUiIyOx&#13;&#10;Zs2a8oStW7fG448/juuvvx6ZmZmqyV35Tj6xSEAGY1lZWZXSyPdv1SCt0gF8UauA/HVSrmWL7Icn&#13;&#10;+5J999137ENahsJHhwjws8m+7Pxcsq9n1dz42VRVxLbX/Gyyzc9ZU7OGzMSd6dy5s/qCKwfzKFtk&#13;&#10;1XtYWBgCAwPLNvHRAoG9e/fi+eefh8FgKE8l20O7u7tDq9WWb+MTywXkaIDx8fGVEh49erRaM8ZK&#13;&#10;B/BFrQJff/01lixZUml/YWFhtVrzSgfwBQUaQICfTfZF5ueSfT2r5sbPpqoitr3mZ5Ntfs6amgGZ&#13;&#10;iTsj+9/IwSfkKGuy9kZ28JcjLE6ePNlEKu4yJRASEoLPP/8c8+fPV9MHnDp1Cq+++irGjx/PgMwU&#13;&#10;nBn7Jk6cqPriyfeoDBzWr1+P77//HtOmTTMjNQ+pKiB/NJD9x37//Xf1A4IcaXX58uWqNrfqsXxN&#13;&#10;gYYU4GeTfbX5uWRfz6q58bOpqohtr/nZZJufs6Zmk8U67szChQvV3GOyQ7+sxZF/WOY8MqeOVNxd&#13;&#10;m0DLli3x/vvv4/XXX8eHH34ILy8vjB07Fs8++2xtSbjdTAFZcytrdGQNpAzKgoKCMHfuXIwcOdLM&#13;&#10;HHhYRYFJkyYhOTlZ/SAjH+WXNjnKqmxey4UCjhbgZ5P97gA/l+xnWVNO/GyqScX6bfxsst7OmVO6&#13;&#10;iUj777ZjznylvDYKUIACFKAABShAAQpQgAIuJsAmiy52Q1kcClCAAhSgAAUoQAEKUKDxCDAgazz3&#13;&#10;ildKAQpQgAIUoAAFKEABCriYAAMyF7uhLA4FKEABClCAAhSgAAUo0HgEGJA1nnvFK6UABShAAQpQ&#13;&#10;gAIUoAAFXEyAAZmL3VAWhwIUoAAFKEABClCAAhRoPAIMyBrPveKVUoACFKAABShAAQpQgAIuJsCA&#13;&#10;zMVuKItDAQpQgAIUoAAFKEABCjQeAQZkjede8UopQAEKUIACFKAABShAARcTYEDmYjeUxaHAiRMn&#13;&#10;0K5dO8hHLhSgAAUoQAFnEOBnkzPcBV6DswowIHPWO8ProgAFKEABClCAAhSgAAVcXoABmcvfYhbQ&#13;&#10;0QLHjx/HLbfcgl69emHw4MF48cUXUVBQgE8++QQTJ07Eww8/jG7duqF///54/fXXYTAY1CXn5eXh&#13;&#10;2WefxcCBA9GzZ09MmTIFf/75Z3lxEhISVL7du3dHnz59MGfOHJVv2QFffPEFRo0ahS5dumDq1Kk4&#13;&#10;e/Zc2S4+UoACFKBAExfgZ1MTfwOw+E4lwIDMqW4HL8bVBLKzs3HzzTejQ4cO2LZtGz7//HNs3boV&#13;&#10;//rXv1RRDx06BG9vbxVovf/++1i2bBmWLl2q9j366KPYsmULli9bjj/++AOjR4/GjBkzcOrUKej1&#13;&#10;etx6660IDw9Xx3z//ffYs2dPeb4ygwMHDuDLL7/E5s2bkZmZiTfffEPly38oQAEKUKBpC/CzqWnf&#13;&#10;f5be+QQYkDnfPeEVuZDADz/8oIKnp59+GjqdDq1atcJDDz2kAjNZTH9/fzzzzDNqX9++fVUt2Fdf&#13;&#10;fYX8/Hz8+OOPeOSRR9CufTtotVrMmjULrVu3xqpVq1Rwl5iYqGrbZB4RERH44IMPVPBXxnffffch&#13;&#10;MDAQwcHBGDZsmArkyvbxkQIUoAAFmq4AP5ua7r1nyZ1TwNM5L4tXRQHXEDh9+jQyMjJUk8OyEskm&#13;&#10;iUVFRUhOTkZUVBS8vLzKdqF58+b46aefkJaWpo5p06ZN+T75pEWLFjhz5owK7GSw5ePjU74/Ojpa&#13;&#10;PS8bzCMkJKR8n0ajQUlJSflrPqEABShAgaYrwM+mpnvvWXLnFGBA5pz3hVflIgIywGrWrBnWr19f&#13;&#10;XiLZfPBi0kVs2boFKSkpqs+Ym5ub2i8/JGWQFhkZqQI1GVzFxsaWp5X7L7nkEhW4yUAvNze3PCiT&#13;&#10;TRNls8Xx48eXH88nFKAABShAgaoC/GyqKsLXFHCsAJssOtafZ3dxgXHjxkEOzjF//nw14EZ6ejru&#13;&#10;v/9+3HPvPZBBWGpqKt566y0UFhaqfmRr167FtGnT4O7ujiuvvBJvvPEG4o/Fq7T/+c9/cPLkSUye&#13;&#10;PBn9+vVDy5Yt1aAfMigra74oAzwuFKAABShAAVMC/GwypcN9FGh4AQZkDW/OMzYhgYCAADVIx/bt&#13;&#10;2zFo0CA16qEMthYvXqIUZLNC2QRxwIABxkDtnntUPzK587nnnsOQIUNw8y03q1EUv/vuOyxatAgd&#13;&#10;O3ZUtWeLFy9WgZg8ZsKECSpImzt3bhPSZVEpQAEKUMAaAX42WaPGNBSoPwE30Z/FOMZ2/Z2DOVOA&#13;&#10;AjUIyGHvFyxYoEZJrGE3N1GAAhSgAAUaXICfTQ1OzhNSAKwh45uAAhSgAAUoQAEKUIACFKCAgwQY&#13;&#10;kDkInqelAAUoQAEKUIACFKAABSjAJot8D1CAAhSgAAUoQAEKUIACFHCQAGvIHATP01KAAhSgAAUo&#13;&#10;QAEKUIACFGBAxvcABShAAQpQgAIUoAAFKEABBwkwIHMQPE9LAQpQgAIUoAAFKEABClCAARnfAxSg&#13;&#10;AAUoQAEKUIACFKAABRwkwIDMQfA8LQUoQAEKUIACFKAABShAAQZkfA9QgAIUoAAFKEABClCAAhRw&#13;&#10;kAADMgfB87QUoAAFKEABClCAAhSgAAUYkPE9QAEKUIACFKAABShAAQpQwEEC/w97/drThNzfugAA&#13;&#10;AABJRU5ErkJgglBLAwQUAAYACAAAACEAVGKDkzEDAACICgAADgAAAGRycy9lMm9Eb2MueG1s1FbJ&#13;&#10;btswEL0X6D8QuidaaC0WYgdp0gQFijZo0g+gKcoiIokESS/5+w6pxbXdIG2aFsjBMtdZ3ryZ4dn5&#13;&#10;tqnRminNRTvzwtPAQ6ylouDtcuZ9v78+yTykDWkLUouWzbxHpr3z+ft3ZxuZs0hUoi6YQiCk1flG&#13;&#10;zrzKGJn7vqYVa4g+FZK1sFkK1RADU7X0C0U2IL2p/SgIEn8jVCGVoExrWL3qNr25k1+WjJqvZamZ&#13;&#10;QfXMA9uM+yr3XdivPz8j+VIRWXHam0FeYEVDeAtKR1FXxBC0UvxIVMOpElqU5pSKxhdlySlzPoA3&#13;&#10;YXDgzY0SK+l8WeabpRxhAmgPcHqxWPplfaPknbxVgMRGLgELN7O+bEvV2H+wEm0dZI8jZGxrEIXF&#13;&#10;OA7DLABkKezFSZAmWdSBSitA/ugerT4+c9MfFPt75mwkEETvMNB/h8FdRSRz0OocMLhViBfA3zgL&#13;&#10;g2k8DSIPtaQBvt6Dox/EFk2sU9YGOGzRQmYLy3BjWNew+CRoURqGcZB1wAzQ4WCaDsjhZIqxA250&#13;&#10;n+RSaXPDRIPsYOYpILPjGFl/1gbMgaPDEau5Fde8ru26tbOzx47MdrHtvHN0t0sLUTyCDxvg/cxr&#13;&#10;ITE9pEx9KVySWFlaXqwMyHNqdjd62RCHDox/HpBsEuEMT3F4GI94wP0P4xEGUDXC1EPHVMZhmoZJ&#13;&#10;x+T/E4+RPK8RD8lpDr++SMDoKEGeL6Zwy6wUsKEryM1vyWiIeljJE6hnkhi+4DU3j642A1mtUe36&#13;&#10;llObHHayy7VJiqdREuMhsnDI6kbjOjB5uNHdB7pz+lnQB41acVmRdskutISs6NPQ3z/upnvKFzWX&#13;&#10;Nkcsw+24dxPawUE5/QVSXam+EnTVsNZ0vUexGjwWra641JBCOWsWDMqI+lS40EIeGcUMrazCEhR/&#13;&#10;A2O7xB03nJU7w6wLT5SSEOM0xYAXUDfCOImnh/UkzHDSl+IohrxJE3vipRXFWdbZ4oZgWhcRGLwZ&#13;&#10;lkVxgKFDRdNDmu023jTP+mY70ukVeAYMAobhcIKzoZcPLWuv20eTBNvW/9oUc30fnjuOuf3TzL6n&#13;&#10;fp67RrR7QM5/AAAA//8DAFBLAwQKAAAAAAAAACEAMcmY9Ml0AADJdAAAFAAAAGRycy9tZWRpYS9p&#13;&#10;bWFnZTEucG5niVBORw0KGgoAAAANSUhEUgAAAo8AAAInCAYAAAD537P4AAABWmlDQ1BJQ0MgUHJv&#13;&#10;ZmlsZQAAKJF1kM1KQlEUhT/LMEwoMIpAwlEQWIg1qKEZaeFArLCaxPVqFvhzuFrRzCdoFBE0jx4g&#13;&#10;cBJR0AMEQUWjGtU8cFJy21crtejAZn0s9j5nnQ0dLk2prB3I5UtGPDzjXVld8zpe6GYIJ9MManpR&#13;&#10;BWOxqLTwre2neofN0tsx667aTjli9F+n/e7joNtzVvjb33acqXRRF/2QCujKKIHNLxzbLSmLy8L9&#13;&#10;hoQSPrA40+BTi5MNPq/3LMVDwjfCffqmlhJ+EvYlW/xMC+ey2/pXBiu9K51fXhQdkPIQJYyXCLPE&#13;&#10;RRPM1Zl/ZibrMyEKKPYw2CLDJiWZDIqjyJIWniePzjg+4QB+qQlr17932PSUZJk6kqeem976A1SG&#13;&#10;oXe/6Y28yncW4OpCaYb2s1lb1V7cmAg0uKcCXYem+ZYAxyjU7k3zvWKatRPofITL6ifOk2LkQPM0&#13;&#10;SAAAAGJlWElmTU0AKgAAAAgAAgESAAMAAAABAAEAAIdpAAQAAAABAAAAJgAAAAAAA5KGAAcAAAAS&#13;&#10;AAAAUKACAAQAAAABAAACj6ADAAQAAAABAAACJwAAAABBU0NJSQAAAFNjcmVlbnNob3SIiM67AAAC&#13;&#10;PWlUWHRYTUw6Y29tLmFkb2JlLnhtcAAAAAAAPHg6eG1wbWV0YSB4bWxuczp4PSJhZG9iZTpuczpt&#13;&#10;ZXRhLyIgeDp4bXB0az0iWE1QIENvcmUgNi4wLjAiPgogICA8cmRmOlJERiB4bWxuczpyZGY9Imh0&#13;&#10;dHA6Ly93d3cudzMub3JnLzE5OTkvMDIvMjItcmRmLXN5bnRheC1ucyMiPgogICAgICA8cmRmOkRl&#13;&#10;c2NyaXB0aW9uIHJkZjphYm91dD0iIgogICAgICAgICAgICB4bWxuczpleGlmPSJodHRwOi8vbnMu&#13;&#10;YWRvYmUuY29tL2V4aWYvMS4wLyIKICAgICAgICAgICAgeG1sbnM6dGlmZj0iaHR0cDovL25zLmFk&#13;&#10;b2JlLmNvbS90aWZmLzEuMC8iPgogICAgICAgICA8ZXhpZjpQaXhlbFlEaW1lbnNpb24+NTUxPC9l&#13;&#10;eGlmOlBpeGVsWURpbWVuc2lvbj4KICAgICAgICAgPGV4aWY6VXNlckNvbW1lbnQ+U2NyZWVuc2hv&#13;&#10;dDwvZXhpZjpVc2VyQ29tbWVudD4KICAgICAgICAgPGV4aWY6UGl4ZWxYRGltZW5zaW9uPjY1NTwv&#13;&#10;ZXhpZjpQaXhlbFhEaW1lbnNpb24+CiAgICAgICAgIDx0aWZmOk9yaWVudGF0aW9uPjE8L3RpZmY6&#13;&#10;T3JpZW50YXRpb24+CiAgICAgIDwvcmRmOkRlc2NyaXB0aW9uPgogICA8L3JkZjpSREY+CjwveDp4&#13;&#10;bXBtZXRhPgrq1NkwAABAAElEQVR4AezdCZxN5f/A8e+MbciSQdYiSwplT4REtiwRIvKzjizZiYSE&#13;&#10;LFFCWbJF9qVClpJ+kTVli7JkSeLHECHDYPzv8/S/170zzzBz556Zc+d+zu91m3u/55znPOd976u+&#13;&#10;v2c7Qbcdm7AhgAACCCCAAAIIIBAHgeA4HMMhCCCAAAIIIIAAAghoAZJHfggIIIAAAggggAACcRYg&#13;&#10;eYwzFQcigAACCCCAAAIIkDzyG0AAAQQQQAABBBCIswDJY5ypOBABBBBAAAEEEECA5JHfAAIIIIAA&#13;&#10;AggggECcBUge40zFgQgggAACCCCAAAIkj/wGEEAAAQQQQAABBOIsQPIYZyoORACBuArMnTtXChQo&#13;&#10;II0aNYrrKaKeV7Bo0SJ55ZVXpGzZslK4cGEpUaKE1KlTR0aPHi0XLlzwKMt5DXWduL42btyoy+ja&#13;&#10;tavrnDZt2niUa/owbtw41/HDhw83HUIMAQQQCBiBlAFzp9woAgjYVuD69evyn//8R3788UcJCQmR&#13;&#10;IkWKSObMmeX8+fNy5MgR+fjjj2XBggUyY8YMKV26tL6Phx9+WGrUqOFxTxEREfL999/rWPR9KvjA&#13;&#10;Aw94HK8+bNu2TS5fviwZMmSIsc8ZWLNmjfMtfxFAAIGAFyB5DPifAAAIJL3AmDFjdOJYpkwZnShm&#13;&#10;ypTJVamrV6/KsGHDZPHixdKpUydRrYcqwXz66af1y3Wg483x48elWrVqOjR58mT3Xcb36dOnlytX&#13;&#10;rshXX30ljRs3Nh5z8OBBncCmTJlSbt68aTyGIAIIIBBIAnRbB9K3zb0iYFOB1atX65qNHDlS3BNH&#13;&#10;FUyXLp288847uttYtUQ6j/XFrTzzzDO6mLuV+cUXX+hjypUr54tLUgYCCCDg9wIkj37/FXIDCPi/&#13;&#10;wMWLF/VNBAeb/5Wk4i1bttTjH0NDQ312w6VKlZKsWbPqrmvVAmna1q5dK3ny5NFd6ab9xBBAAIFA&#13;&#10;EzD/mzrQFLhfBBBIUgE14UVtPXv2lF9//dVYF5U8TpgwQapUqWLc700wKChInnvuOVFjLlXXdfRt&#13;&#10;7969cuLECaldu3b0XXxGAAEEAlaA5DFgv3puHAH7CPTu3VtSpEghKlmrW7euHrf4xhtviOoyDg8P&#13;&#10;t7Si9evX1+Wbuq6XL1+u9zVo0MDSOlA4Aggg4E8CJI/+9G1RVwSSqYBqTZw5c6bkzZtX36Ga+KIm&#13;&#10;yKiksnz58jqhnD9/vl7Ox9cEaixj9uzZZevWrXryjHv5X3/9tR5r+eijj7qHeY8AAggEtADJY0B/&#13;&#10;/dw8AvYRqFixonz77beycMFCadeunTz++OOiZjir9R9VV/agQYOkWbNmcu3aNZ9X2tR1rZYNOnXq&#13;&#10;lDz//PM+vx4FIoAAAv4sQPLoz98edUcgGQqUfbKsDBgwQHdZ7969W6ZOnSrVq1cXNT5RJXSjRo3y&#13;&#10;+V2buq5Vl7W6ZsOGDX1+PQpEAAEE/FmA5NGfvz3qjkAyEDhz5oxs2bJFjh07FuNu0qZNqye0TJky&#13;&#10;Rfr06aP3m8YmxjgxngG1vmSOHDlcXdeqtXPdunV6hrWzKz2eRXI4AgggkGwFSB6T7VfLjSHgHwLz&#13;&#10;5s3Ty/BMmjTprhVWjy1U26VLl+56nLc7Veumc9a1Gv+oJuqoRyOyIYAAAgh4CpA8enrwCQEEEllA&#13;&#10;PcdabWpyytmzZ2O9+uHDh/W+fPnyxXpMQna88MIL+nT1KMKVK1eKWlvSGUtIuZyLAAIIJDcBksfk&#13;&#10;9o1yPwj4mUClSpWkZMmSeqZz8+bNZccPO2Lcwf79+/XMa7UjLCwsxn5fBFQdcuXKpbuu169fLyVK&#13;&#10;lNBd2b4omzIQQACB5CTAs62T07fJvSBgM4F9+/aJGk8Y2/biiy/qyTHTpk2TVq1aiUoSm73cTHLn&#13;&#10;zi2qhTFVqlTyxx9/yNGjR/XklQ4dOkijRo1iKy7B8Ro1asgnn3yiZ3R36dIlweVRAAIIIJAcBUge&#13;&#10;k+O3yj0hYBOBmzdvyoULF2KtjfORgJkzZxY1u3np0qWiHgeolub56aefJCoqSrJkyaLHHqonzNwt&#13;&#10;EY31IvHYobqpVfKolghyzsCOx+kcigACCASEQJBjVuHtgLhTbhIBBBBAAAEEEEAgwQKMeUwwIQUg&#13;&#10;gAACCCCAAAKBI0DyGDjfNXeKAAIIIIAAAggkWIDkMcGEFIAAAggggAACCASOAMlj4HzX3CkCCCCA&#13;&#10;AAIIIJBgAZLHBBNSAAIIIIAAAgggEDgCJI+B811zpwgggAACCCCAQIIFSB4TTEgBCCCAAAIIIIBA&#13;&#10;4AgEzCLhY9YfDJxvlTv1C4GOFQv5RT2pZOAIRLHsb+B82X50p5lCUiRZbTMUbWXZtS/vn21Z2VYX&#13;&#10;TMuj1cKUjwACCCCAAAIIJCOBgGl5TEbfGbeCAAIIIIAAAokhEEQbm4kZFZMKMQQQQAABBBBAAAGj&#13;&#10;AC2PRhaCCCCAAAIIIBDwAkEBL2AEoOXRyEIQAQQQQAABBBBAwCRA8mhSIYYAAggggAACCKgxj1a9&#13;&#10;4qG7d+9eeemll6REiRJSpkwZ6dKli4SHh+sSvvjiC6lRo4YUK1ZMKlSoIKNHj5aoqChX6VWqVJEi&#13;&#10;RYpI0aJFXa8DBw649nvzhuTRGzXOQQABBBBAAAEEEkEgIiJC2rVrJyVLlpTt27fL2rVr5eLFi9Kr&#13;&#10;Vy/ZuXOnDBgwQHr27CkqwZw5c6YsX75cPvroI12zS5cuycmTJ2XNmjWyf/9+1+vRRx9NUM1JHhPE&#13;&#10;x8kIIIAAAgggkGwFghyDHq16xRHtxIkTUrBgQXm97+uSJk0ayZo1qzRv3lx2794tat+LL74otWvX&#13;&#10;luDgYFFJYdWqVWXHjh269F27dkmGDBkkb968cbxa3A4jeYybE0chgAACCCCAQKAJWNVlHY8lgAoX&#13;&#10;LiwLFiyQFCnvLJa+evVqeeSRR6RBgwYyfPhw17eiWik3btyou6dVUCWPISEhOsFUXd61atXSrZCu&#13;&#10;E7x8w2xrL+E4DQEEEEAAAQQQ8Fbg+vXrol7um2pZVK/YttuOp0C98847smnTJpk7d67HYaqLukOH&#13;&#10;DjpZ7NSpk94X5Gg1VeMd+/fvLw899JCo8ZE9evSQ0NBQKVeunMf58flA8hgfLY5FAAEEEEAAgQAS&#13;&#10;sG6tnnHjxsm0adM8LMPCwnSi5xH8/w8qOVSJn5rsohLHxx9/3HXYwYMHpXPnzpI5c2ZZtGiRZMyY&#13;&#10;Ue/r3r276xj1pmnTprJixQpZtWoVyaOHDB8QQAABBBBAAAGbC6hJLirhc99ia3U8evSotG7dWnLk&#13;&#10;yKEnxGTLls112ldffSV9+vSRhg0byqBBgyRVqlSufRMmTJAnnnhC1Ixr5xYZGXnX1k3ncXf7S8vj&#13;&#10;3XTYhwACCCCAAAKBKxCPsYnxRbpXF7WzvAsXLkiLFi2kbNmy8sEHH+iJMc59avZ1t27d5M0335T/&#13;&#10;/Oc/zrDr7+nTp2XZsmXyySefSJ48efTYSTXretTIUa5jvHkT5Og/v+3Nif52zpj1B/2tytQ3mQt0&#13;&#10;rFgomd8ht+dvAlGB8Z8Df/taAr6+mULuTBRJbIwMJf8dO2jFdS/vmhynYj/88ENRXdwq2VRjGN23&#13;&#10;UqVKydatW2O0JKrWRjXJRo2pHDp0qKxbt06uXLki+fLl093ilStXdi8m3u9JHuNNxgkI+EaA5NE3&#13;&#10;jpTiOwGSR99ZUpLvBJI0eSzl2a3su7sSubxzki+LS9SyWKonUbm5GAIIIIAAAggg4N8CjHn07++P&#13;&#10;2iOAAAIIIICAVQIWjnm0qsqJUS7JY2Iocw0EEEAAAQQQ8D+BaGMM/e8GrKkx3dbWuFIqAggggAAC&#13;&#10;CCCQLAVoeUyWXys3hQACCCCAAAIJFqDb2khIy6ORhSACCCCAAAIIIICASYCWR5MKMQQQQAABBBBA&#13;&#10;gDGPxt8ALY9GFoIIIIAAAggggAACJgFaHk0qxBBAAAEEEEAAAaGNzfQjQMWkQgwBBBBAAAEEEEDA&#13;&#10;KEDLo5GFIAIIIIAAAggEvACzrY0/AZJHIwtBBBBAAAEEEAh4geCggCcwAdBtbVIhhgACCCCAAAII&#13;&#10;IGAUoOXRyEIQAQQQQAABBAJegG5r40+AlkcjC0EEEEAAAQQQQAABkwAtjyYVYggggAACCCCAAIuE&#13;&#10;G38DtDwaWQgigAACCCCAAAIImARoeTSpEEMAAQQQQAABBBjzaPwN0PJoZCGIAAIIIIAAAgggYBKg&#13;&#10;5dGkQgwBBBBAAAEEEGDMo/E3QPJoZCGIAAIIIIAAAgjQQWv6DaBiUiGGAAIIIIAAAgggYBSg5dHI&#13;&#10;QhABBBBAAAEEAl6AbmvjT4CWRyMLQQQQQAABBBBAAAGTAC2PJhViCCCAAAIIIBDwAkEs1WP8DdDy&#13;&#10;aGQhiAACCCCAAAIIIGASoOXRpEIMAQQQQAABBBBgzKPxN0DLo5GFIAIIIIAAAggggIBJgJZHkwox&#13;&#10;BBBAAAEEEECAMY/G3wDJo5GFIAIIIIAAAggEvADd1safAN3WRhaCCCCAAAIIIIAAAiYBWh5NKsQQ&#13;&#10;QAABBBBAAAG6rY2/AVoejSwEEUAAAQQQQAABBEwCtDyaVIghgAACCCCAAAK0PBp/A7Q8GlkIIoAA&#13;&#10;AggggAACCJgEaHk0qRBDAAEEEEAAAQSYbW38Ddi+5XH37t2yfPlyuX79upw9e9Z4EwQRQAABBBBA&#13;&#10;AAEEEkfAti2PKlFs3769HDx4UFKmTCmFCxeWRo0ayYwZM+Spp55KHB2uggACCCCAAAKBK8CYR+N3&#13;&#10;b9uWx8GDB0uhQoVk165dOnl89NFHpU2bNjJy5EjjjRBEAAEEEEAAAQR8KxDkKM6ql29rmpil2bbl&#13;&#10;8ccff5SNGzdKunTpJOj/xxx069ZNPv3008T04VoIIIAAAggggAACbgK2TR5VV/XVq1d18nj79m1d&#13;&#10;5SuXr0jatGndqs9bBBBAAAEEEEDAIgG6rY2wtu22fuaZZ6Rr165y+PBh3fKoxkD2f6O/VKxY0Xgj&#13;&#10;BBFAAAEEEEAAAQSsF7Bt8jhw4EDd6li7dm25cuWKPP300xIRESGDBg2yXoUrIIAAAggggAACatic&#13;&#10;Va946O7du1deeuklKVGihJQpU0a6dOki4eHhuoQdP+yQOnXqSNGiRaVChQoye/Zsj5LnzZsnlSpV&#13;&#10;kiJFikitWrVk27ZtHvu9+WDb5DFDhgx6ZvXWrVtl4cKFevyjGu+YKVMmb+6TcxBAAAEEEEAAAb8T&#13;&#10;UA1n7dq1k5IlS8r27dtl7dq1cvHiRenVq5dcuHBBwjqESYMGDUQtbThixAgZM2aMqHkjalNzR9RE&#13;&#10;49GjR+v99evXl06dOulhgQmBsG3y+Nxzz8nkyZMlRXAKnWXnzJkzIffJuQgggAACCCCAQLwE1IRd&#13;&#10;q15xrciJEyekYMGC8nrf1yVNmjSSNWtWad68uU4GV6xYIRkzZpSwsDBJlSqVVKlSRbcufvLJJ7r4&#13;&#10;BQsWSI0aNXSLZOrUqaVz5866EW7ZsmVxvbzxONsmj82aNZNVq1bJ0xWf1ijffPON8QYIIoAAAggg&#13;&#10;gAAC/iagHn5y6dIlj5eKRd/UOtcqCUyRMoVr1+rVq+WRRx6RQ4cO6cTStcPxRi1zqOJqO3LkiF4n&#13;&#10;W3/4/3/kz59ffv31V/dQvN/bNnlUC4R/+eWX8vnnn0vu3LnlzTff1JmzanplQwABBBBAAAEELBew&#13;&#10;aryjo9xx48bprmjVHe18qdjdNrX6zPDhw2XTpk0yZMgQ+eeff2KsQhMSEqLniKhyVJd39FVq1H61&#13;&#10;mk1CNtsu1eO8KbU4+Ouvvy7q74QJE2TOnDnSr18/527+IoAAAggggAAC1gio9cEt2nr27Km7kd2L&#13;&#10;V93SsW2qlbJHjx5y4MABmTt3rjz++OM6Mbx8+bLHKdeuXXMljCpRVJ/dN/U5c+bM7qF4v7d18vjd&#13;&#10;d9/J0qVLRf3NkyePfsKMmm3EhgACCCCAAAII+LOAShTvliy639vRo0eldevWkiNHDlm+fLlky5ZN&#13;&#10;71Zd2mpisfumljhUYyTVVqBAAVcXtvMYVZZaDjEhm227rcuVKyfqiTIKVrU2qtlFakAos60T8nVz&#13;&#10;LgIIIIAAAgjEVcCqyTLOJ+fFpR5qRnWLFi30Mj1q9Rln4qjOrVu3rp5xPWnSJImMjJQNGzbofKlp&#13;&#10;06a6aDV/ROVPKq72q+PUTO16devF5dKxHmPblsfXXntNGjVqpNd6jLX27EAAAQQQQAABBJKxgFqn&#13;&#10;UT0oRU0cVl3V7tv+/ftl5syZ8vbbb+vE8P7775f+/fu7WhbV7Gu1bvbgwYPl3Llzki9fPpn28TQJ&#13;&#10;zRLqXky83wc5Bl/+++y/eJ9qzQlbtmzRE2PUYNDYNm+eMjNm/cHYiiOOQJIIdKxYKEmuy0URiE0g&#13;&#10;yl7/OYitmsQDTCBTyJ1Zxol965nrTbTskhdWdrWsbKsLtl3LY4cOHWTfvn26b99086qpV/XnsyGA&#13;&#10;AAIIIIAAAggkvoDtkkeVOKrtt99+S3wNrogAAggggAACCDgFHA1WbDEFbDthRq2IbtrUcxvZEEAA&#13;&#10;AQQQQAABBJJGwFYtj2r6+AcffKAlfv/9dz3b2p3lypUrYlp93f0Y3vtG4Pyfx2Xz/EkSfuKIpApJ&#13;&#10;K489XV3K1G8pQcHBEv77Ydm8cKqc++OIpHQ87ih/6UpSsVknCU6RdONSfHPXlOIvAufDz0mLZo1k&#13;&#10;8NvDpELFyq5q7/hhu3QOayM79vziivEGgcQQUL/Jli83loFD1G+ykr7k7FnTZfH8ufLX+b/0BIUm&#13;&#10;L78irdu2T4zqcA0fCcRnVrSPLukXxdiq5VE9MuduC1eGhobqFdn9QtaPK3k94qqsHj9Q0odmlZZj&#13;&#10;5skLfcfIkZ2b5YcvZsvVSxfly3FvSu7HikvrD5ZIw/7j5I99P8nutYv8+I6puj8J/LB9m04c/3f6&#13;&#10;lKvaat7fQsd/pLt2bC83btxwxXmDQGII/LBtm04c3X+T69aukRlTJsnIMeNk68698s7o92TKxA9k&#13;&#10;y/cbE6NKXAMBSwVs1fKo7lRNN1fbmDFjpG/fvvo9/0hcgVMH98i1K5elcquekjJlKkkdklNK1m4i&#13;&#10;W5fMkFRpQiRjthxS1tEKqbZMD+SSuj1H6AfHJ24tuVogCixZOF+mTv5IuvbsLW8NuPOkqX69e8jv&#13;&#10;x49Ju7CO8pHjP9BsCCSWwNKFC+TjKR/Kaz16y5A3+7suW71WbXnq6UqSIUN6x/+hualbHx3/opQM&#13;&#10;GTO5juGNHwgw5NH4JdkueXTWUiWOx44dk1OnTolzNSG1wKV6LE/nzp2dh/HXAoHbUVG6CzpFijs/&#13;&#10;j6CgYEdCeUlO/rJLMud8SL6dNVZO/Pyjo9s6jRR+qqru0ragKhSJgIfAM89WlYaNXpKUqVJ6JI89&#13;&#10;er8uuXLnli2baNXxAOOD5QKVnn1WXmjURFI5fpPuyaO6sEocfzt0WF5uXF9u3boljZu+LI8XL255&#13;&#10;nbiA7wTotjZb3skOzPuTLPr+++/rBS+dX5xKINV79agdkkdrv5ZchZ+QFKlSy5ZFU6Vsg9YScemC&#13;&#10;7P16mb7o7dtR8tuODVKh6atSuWUP+evkUVn70VDH8amkVJ3m1laM0gNe4IHsOYwGKnFkQyApBLLH&#13;&#10;8pt01iWvY1HmLT/ulV/2/yy9u3eRzI7hV51e6+7czV8E/FLAVmMe3QUXLVok7733nkycOFHq168v&#13;&#10;P2z/QapVqybly5d3P4z3FgiE3JdBand9W87+fkjm9Wsp66YMl4KO1kW1qSQ+S578UqxKXUeXdkp5&#13;&#10;IN8jUvSZ5+XoT5ssqAlFIoAAAv4tkCp1KlGv4iVLSeOXXhY1FpLNjwTUUj1WvfyIIXpVbZs8qpnV&#13;&#10;L7zwghQrVkzU43fUo3SGDRsmX331VfR74LOPBW7evCG3o25Jg9ffkzbjl0jjwR/pWdaZHsgpWR8q&#13;&#10;KFGO/e6b6ubmwRTuIrxHAIFAF5g+dZL06PKqB8ONG5GOMY8ZPGJ8QMAfBWybPGbJkkUuXbokuR3d&#13;&#10;Uf/73/90i5d6GPjly5f90dmv6qxaF1ePHyz7v/tSu585esAxm3qZFKtaXx6rXFsu/u+k/PTlPIly&#13;&#10;JJjhJ36T/RvXSMFyz/rVPVJZBBBAwEqBJ8uVd4zB/V5WLv/c8e/KKFEzspcuWuAY98jwHivdfV12&#13;&#10;kFj3P1/XNTHLs+2Yx9KlS0tYWJhMnTpVChUqpFsd06RJI1mzZk1Mn4C8VirHeMcaHd+ULYs/lm3L&#13;&#10;ZkpI+oxSvHpDebzqC9qjbq+RsnXpNNnz9ed6bORjlWpKiZqNA9KKm0YAAQRMAk+UKKmX55n84XgZ&#13;&#10;NWyIZHsgu/To00/qvdDQdDgxBPxKIMjRynTbjjVWrY7Dhw/Xy/WcPXtWunTpIlevXpURI0bIc889&#13;&#10;F+8qj1l/MN7ncAICVgp0rFjIyuIpG4F4C0TZ8z8H8b4PTkheAplCku4BFNkafWwZZviyDpaVbXXB&#13;&#10;tm15zJgxo7z77rv6/lV39XfffWe1BeUjgAACCCCAAAII3EPAtsljt27djFVP5VgSRj1pRrU+litX&#13;&#10;zngMQQQQQAABBBBAIMECLBJuJLTthBmVJKqZ1REREXqco1og/Ouvv5YzZ86IegZ227ZtZdmyf9ce&#13;&#10;NN4ZQQQQQAABBBBAIAECan1pq14JqFaSn2rblsfTp0/L2LFjpV69ei4klUzOnTtXZsyYIRs3bpSh&#13;&#10;Q4dKo0aNXPt5gwACCCCAAAIIIGCtgG1bHn/55RepU6eOx91Xr15d9uzZo2OVK1fWS/h4HMAHBBBA&#13;&#10;AAEEEEDAVwJWLRCuyvXjzbbJY6ZMmWTdunUetP/9739FTaRRm3rudYYMLLbqAcQHBBBAAAEEEEDA&#13;&#10;YgHbdlt37dpVunfvLlWqVJE8efLIn3/+KRs2bJCBAwfKwYMHpWXLltKsWTOLeSgeAQQQQAABBAJV&#13;&#10;QI13ZIspYNvksXHjxjppXLx4sX48Ya5cufR4x1KlSsnhw4dl0KBBHuMhY94aEQQQQAABBBBAAAFf&#13;&#10;C9g2eVQ3+tRTT+lXeHi4qLUenZt64ox6sSGAAAIIIIAAApYJ0PBopLXtmEe1NI96wszjjz8uzzzz&#13;&#10;jB7jWLt2bVGzsNkQQAABBBBAAAEEkkbAtsmjerrM9u3bZdy4caLWfFQtj9mzZ9fd1UlDxVURQAAB&#13;&#10;BBBAIJAErFrj0d/HUtq223r16tWyZMlSyZ07l16gM3369PLBBx/oCTSB9MPlXhFAAAEEEEAgaQT8&#13;&#10;PcmzSs22LY/qyTLZsmXV93379m39N23atBIcbNsqW/UdUS4CCCCAAAIIIGAbAdtmYsWKFRPVda02&#13;&#10;Z+Y/depUeeyxx2yDR0UQQAABBBBAIBkLsEi48cu1bbe1evRgixYtZMWKFXL16lV59tln9d85c+YY&#13;&#10;b4QgAggggAACCCCAgPUCtk0eH374Yfnmm29kzZo1cvLkSVHrPNasWdP1hBnrabgCAggggAACCASy&#13;&#10;gLPnM5ANTPdu2+RRVTZdunTSqFEjU72JIYAAAggggAACCCSBgO2SxwoVKrjGOJo81P8L2LRpk2kX&#13;&#10;MQQQQAABBBBAwHcCLBJutLRd8tilSxdjRXft2iVffPGFFCxY0LifIAIIIIAAAggggID1ArZLHtUk&#13;&#10;mejbxIkTZeXKlfLiiy/KsGHDou/mMwIIIIAAAggg4HMBxjyaSW2XPLpX8+LFi9KtWzfZs2ePjBw5&#13;&#10;UieP7vt5jwACCCCAAAIIWCVA8miWtW3yqB5N2KNHD8mUKZPurlazr9kQQAABBBBAAAEEklbAlouE&#13;&#10;jx8/Xlq1aqUfRbh8+XIhcUzaHwlXRwABBBBAICAFWCTc+LXbruWxZcuWsm3bNmnSpIk8//zzsmPH&#13;&#10;jhgVr1ixYowYAQQQQAABBBBAAAHrBWyXPG7dulXf9eLFi0W9om9q/MHhw4ejh/mMAAIIIIAAAgj4&#13;&#10;VoCleoyetksef/vtN2NFCSKAAAIIIIAAAggkvYDtksekJ6EGCCCAAAIIIICA3PWhJYHsY8sJM4H8&#13;&#10;hXDvCCCAAAIIIICAnQVoebTzt0PdEEAAAQQQQCDJBFjn0UxP8mh2IYoAAggggAACAS5gt+QxPDxc&#13;&#10;PzDlnXfekcqVK0vv3r1l7dq1Ht9SZGSklC5dWhYuXKjjVapUkbNnz3p0wS9btkweffRRj/Pi84Hk&#13;&#10;MT5aHIsAAggggAACCCSBwJYtW6Rfv35y6tQp19Xfe+89US/n9s0330ifPn1k8ODBOnTp0iU5efKk&#13;&#10;rF+/XvLmzes8LMF/GfOYYEIKQAABBBBAAIFkKWCTRcLnzZunWxnVk/di21SrZN++feWNN96QIkWK&#13;&#10;6MN27dolGTJk8GniqAomeYztWyCOAAIIIIAAAghYJHD9+nVRLYPuLxUzbdWqVZONGzdKo0aNTLt1&#13;&#10;bPjw4borumnTpq5jVPIYEhKiu7pLlCghtWrVkjVr1rj2e/uGbmtv5TgPAQQQQAABBJK3gIWLhI8b&#13;&#10;N06mTZvm4RcWFib9+/f3iKkPOXLkiBFzDxw7dkyPfYz+cBU1ZlO1QqoyH3roIfniiy9EtV6GhoZK&#13;&#10;uXLl3IuI13uSx3hxcTACCCCAAAIIIJBwgZ49e0rnzp09CkqTJo3H57h+mD9/vhQrVkyKFy/ucUr3&#13;&#10;7t09PqtWyRUrVsiqVatIHj1k+IAAAggggAACCPhAwMrZ1ipR9DZZjH5raqJMmzZtoodlwoQJ8sQT&#13;&#10;T4iace3c1GzshF6XMY9OTf4igAACCCCAAAJ+JnDu3Dk5ceKEPF3h6Rg1P336tLz11luiurVv3Lgh&#13;&#10;c+bMkf3790uzps1iHBufAN3W8dHiWAQQQAABBBAIGIGgIPu3sf3+++/6+8iVO1eM72XIkCEydOhQ&#13;&#10;Ud3VV65ckXz58smUKVOkQMECMY6NTyDotmOLzwn+euyY9Qf9terUO5kKdKxYKJneGbflrwJRgfGf&#13;&#10;A3/9egK23plCUiTZvefvtMSyax+d3MSysq0u2P4ptdUClI8AAggggAACCCAQZwG6reNMxYEIIIAA&#13;&#10;AgggEEgCVk6Y8WdHWh79+duj7ggggAACCCCAQCIL0PKYyOBcDgEEEEAAAQT8RMDCRcL9RMBYTVoe&#13;&#10;jSwEEUAAAQQQQAABBEwCtDyaVIghgAACCCCAQMALMObR/BOg5dHsQhQBBBBAAAEEEEDAIEDLowGF&#13;&#10;EAIIIIAAAgggEMSYR+OPgOTRyEIQAQQQQAABBAJdIDiY7NH0G6Db2qRCDAEEEEAAAQQQQMAoQMuj&#13;&#10;kYUgAggggAACCAS8AA2Pxp8ALY9GFoIIIIAAAggggAACJgFaHk0qxBBAAAEEEEAg4AVYqsf8E6Dl&#13;&#10;0exCFAEEEEAAAQQQQMAgQMujAYUQAggggAACCCDAkEfzb4CWR7MLUQQQQAABBBBAAAGDAC2PBhRC&#13;&#10;CCCAAAIIIIAAYx7NvwGSR7MLUQQQQAABBBAIcAGSR/MPgG5rswtRBBBAAAEEEEAAAYMALY8GFEII&#13;&#10;IIAAAggggEAQTWzGHwEsRhaCCCCAAAIIIIAAAiYBWh5NKsQQQAABBBBAAIEgFusx/QhoeTSpEEMA&#13;&#10;AQQQQAABBBAwCtDyaGQhiAACCCCAAAKBLkDDo/kXQMuj2YUoAggggAACCCCAgEGAlkcDCiEEEEAA&#13;&#10;AQQQQIB1Hs2/AZJHswtRBBBAAAEEEAhwAbqtzT8Auq3NLkQRQAABBBBAAAEEDAK0PBpQCCGAAAII&#13;&#10;IIAAAkGsEm78EdDyaGQhiAACCCCAAAIIIGASoOXRpEIMAQQQQAABBAJegDGP5p8ALY9mF6IIIIAA&#13;&#10;AggggAACBgFaHg0ohBBAAAEEEEAAAaHp0fgjoOXRyEIQAQQQQAABBBBAwCQQMC2PXSoVNt0/MQSS&#13;&#10;TCB7yVZJdm0ujIBJ4Ozu2aYwMQQCVoCGR/NXT8uj2YUoAggggAACCCCAgEEgYFoeDfdOCAEEEEAA&#13;&#10;AQQQiFWAxxOaaUgezS5EEUAAAQQQQCDABei2Nv8A6LY2uxBFAAEEEEAAAQQQMAjQ8mhAIYQAAggg&#13;&#10;gAACCNBtbf4N0PJodiGKAAIIIIAAAgggYBCg5dGAQggBBBBAAAEEEGDMo/k3QMuj2YUoAggggAAC&#13;&#10;CCBgK4Hw8HCpVKmSbNy40VWvPn36SOHChaVo0aKu16xZs1z7582bp88pUqSI1KpVS7Zt2+ba5+0b&#13;&#10;Wh69leM8BBBAAAEEEEjWAnYa87hlyxbp16+fnDp1ysN83759MnjwYGnRooVHXH1QSebIkSPl448/&#13;&#10;ljJlysj06dOlU6dOsnnzZkmXLl2M4+MaoOUxrlIchwACCCCAAAIIJIGAaj3s3bu39OjRw+Pq169f&#13;&#10;l2PHjknJkiU94s4PCxYskBo1akiFChUkderU0rlzZ8mUKZMsW7bMeYhXf0kevWLjJAQQQAABBBBI&#13;&#10;7gKq5dGql0r8Ll265PFSMdNWrVo13YrYqFEjj90///yz3Lp1S8aOHSulS5eWypUry7hx4yQqKkof&#13;&#10;d+TIEd2l7X5S/vz55ddff3UPxfs93dbxJuMEBBBAAAEEEAgIgSDr7lIledOmTfO4QFhYmPTv398j&#13;&#10;pj7kyJEjRkwF/v77bylevLi0adNGypUrJ3v37tWti8HBwdK9e3eJiIiQtGnTepwbEhIiV69e9YjF&#13;&#10;9wPJY3zFOB4BBBBAAAEEEEigQM+ePXWi515MmjRp3D/e871qkVQv56bGNaqxj2vWrNHJo0oUr127&#13;&#10;5tyt/6rPmTNn9ojF9wPJY3zFOB4BBBBAAAEEAkLAygkzKlGMb7IYHX3lypWiZmC3bdvWtSsyMlJU&#13;&#10;0qi2AgUKyKFDh1z71JujR4/KM8884xGL7wfGPMZXjOMRQAABBBBAAAEbCNy+fVuPd/zuu+9EvVfL&#13;&#10;8MyfP1+aNWuma6f+rl27VjZs2CAqqZw0aZJcvHhR6tWtl6Da0/KYID5ORgABBBBAAIHkKmD3RcLr&#13;&#10;168v586d00v1qL+hoaG6K9yZPFapUkUGDhzo2p8vXz6Z9vE0Cc0SmqCvLMiRqd5OUAl+cvLVSD+p&#13;&#10;KNUMGIHsJVsFzL1yo/4hcHb3bP+oKLUMKIG0qZLudiuMWGfZxbcMqG5Z2VYXTMuj1cKUjwACCCCA&#13;&#10;AAJ+KWDlmEe/BPn/SjPm0Z+/PeqOAAIIIIAAAggksgAtj4kMzuUQQAABBBBAwD8E7D7mMakUSR6T&#13;&#10;Sp7rIoAAAggggICtBYKD6KA1fUGomFSIIYAAAggggAACCBgFaHk0shBEAAEEEEAAgUAXoNva/Avw&#13;&#10;OnlUi1DGZ2vevHl8DudYBBBAAAEEEEAAARsKeJ08Dh48OM63o6a6kzzGmYsDEUAAAQQQQMAOAjQ9&#13;&#10;Gr8Fr5PH9evXGwskiAACCCCAAAIIIJB8BbxOHvPmzRuryrVr1/TDvllcM1YidiCAAAIIIICAzQWC&#13;&#10;g2xewSSqns9mWx88eFDCwsKkRIkS8sQTT8ju3bulb9++MnXq1CS6NS6LAAIIIIAAAggg4GsBnySP&#13;&#10;e/bskUaNGsmBAwekVq1a4nxcdqpUqWTs2LEyb948X9eb8hBAAAEEEEAAAUsFVA+qVS9LK25x4V53&#13;&#10;W7vXa/jw4VK4cGFZuHChDi9dulT/HTFihKgu7Dlz5kiLFi3cT+E9AggggAACCCBgawHmy5i/Hp+0&#13;&#10;PO7fv1/atWsnqqUx+mrs9evXl5MnT5qvThQBBBBAAAEEEEDArwR80vKYOnVqiYiIMN74X3/9pZNK&#13;&#10;406CCCCAAAIIIICATQUcndY2rVnSVssnLY/lypWTCRMmeLQwqjECly9flhkzZsiTTz6ZtHfJ1RFA&#13;&#10;AAEEEEAAAQR8IuCTlseBAwfqCTM1atSQggUL6sGlw4YNkz/++ENPnvnwww99UlkKQQABBBBAAAEE&#13;&#10;EkuApXrM0j5peXzwwQdl9erV+ikyaqZ1zpw5dTe2mnm9YsUKefjhh81XJ4oAAggggAACCCDgVwI+&#13;&#10;aXlUd5w1a1ZRLZBsCCCAAAIIIIBAchDgYSfmb9FnyeNf5/+SSZMnybZt2+TSpUsSGhoqaiykWjhc&#13;&#10;JZZsCCCAAAIIIIAAAv4v4JNua7VIeNVqVWX+/PmSNm1aKVKkiKRIkUJmz54tderUkWPHjvm/FHeA&#13;&#10;AAIIIIAAAgEloNZ5tOrlz5A+aXlUi4Rnz55dLwau/jo3NWGmVatWMmTIEJ1IOuP8RQABBBBAAAEE&#13;&#10;7C5At7X5G/JJy6NaJLxbt246gXS/jJpIo+I//vije5j3CCCAAAIIIIAAAn4q4JOWx0yZMsmVK1eM&#13;&#10;BKr7Ol26dMZ9BBFAAAEEEEAAAbsK8HhC8zfjk5bHV199Vd57770YLYxqrOP48eOlffv25qsTRQAB&#13;&#10;BBBAAAEEEPArAa9bHitUqKAXA3fe7cWLF+Xll1+WbNmySZYsWfSM69OnT0vKlCll1apVohJMNgQQ&#13;&#10;QAABBBBAwF8EGPNo/qa8Th5Lly7tkTyaii9evLgpTAwBBBBAAAEEEEDATwW8Th4nTpzop7dMtRFA&#13;&#10;AAEEEEAAgXsLMObRbOR18mgq7syZMxIZGamfZ632R0VFydWrV2Xr1q3Srl070ynEEEAAAQQQQAAB&#13;&#10;BPxIwCfJ4969e6V79+5y8uRJ462rMQMkj0YagggggAACCCBgU4Fgmh6N34xPksd33nlHL9XTs2dP&#13;&#10;+fbbbyV16tRStWpV2bBhg2zfvl1mzZplvDhBBBBAAAEEEEDArgKOB8ywGQR8slTPL7/8Iq+99pp0&#13;&#10;7txZ6tatKxEREXp5nk8//VQqVapE8miAJ4QAAggggAACCPijgE+Sxxs3bkjBggX1/RcqVEiOHDni&#13;&#10;smjSpIn8/PPPrs+8QQABBBBAAAEE/EEgKCjYsbKMNS9/uP/Y6uiT5PGBBx6Q48eP62sUKFBAT5Jx&#13;&#10;flZd2JcvX47t+sQRQAABBBBAAAEE/EjAJ8njc889J+PGjZPPP/9ccuTIIeqZ1qNGjdItjtOmTZNc&#13;&#10;uXL5EQlVRQABBBBAAAEERIIdWZJVL3/29Uny+Prrr4taEHzJkiXaYsCAAbJx40Z58cUXZefOndK1&#13;&#10;a1d/NqLuCCCAAAIIIIAAAv8v4JPZ1iEhITJjxgy9xqMqt3r16vLll1/K7t27pUSJEpI/f37AEUAA&#13;&#10;AQQQQAABvxLg8YTmr8snyaOzaDW+0bmphJGk0anBXwQQQAABBBBAIHkIeJ08VqhQ4Z7PtnYSqcx9&#13;&#10;06ZNzo/8RQABBBBAAAEE7C/AQo/G78jr5LF06dJxTh6NVyaIAAIIIIAAAgjYWIBua/OX43XyOHHi&#13;&#10;RHOJCYzGpUVz8+bNCbwKpyOAAAIIIIAAAgh4I+B18ujNxeJyTpcuXeJyGMcggAACCCCAAAKWCgTb&#13;&#10;rNs6PDxcr2SjHgtduXJlfe9ffPGFTJo0SU6dOiUZM2aUF154Qfr27etYYujfBXWqVKkiZ8+e9egt&#13;&#10;XrZsmTz66KNe29kueWzRosVdb0Y9zYYNAQQQQAABBBAIJIEtW7ZIv379dJLovG+1HKJaHvG9996T&#13;&#10;mjVryqFDh6Rt27aSLl06vUzipUuX5OTJk7J+/XrJmzev87QE/7Vd8ui8o6NHj8r7778vZ86ckaio&#13;&#10;KB2+efOmnDhxQnbt2uU8jL8IIIAAAggggIAlAnYZ8zhv3jz58MMPpU+fPqLW1nZuKidSa2rXrl1b&#13;&#10;h1RrYtWqVWXHjh36s8qXMmTI4NPEURXsk0XCdQ19/A/V5KqaYNVN37p1Sx555BE5duyYNGvWzMdX&#13;&#10;ojgEEEAAAQQQQMC+AtWqVdMPX2nUqJFHJRs0aCDDhw93xSIiIvRxRYsW1TGVPKq1uFWCqdbdrlWr&#13;&#10;lqxZs8Z1vLdvbNvyeODAAb28j8qqx4wZIyNHjpRnn31WJk+e7O29ch4CCCCAAAIIIBBnASuHPF6/&#13;&#10;fl3Uy31LkyaNqFf0TT36+V6b6qLu0KGDThY7deqkD1ctp0WKFJH+/fvLQw89JGp8ZI8ePSQ0NFTK&#13;&#10;lSt3ryJj3e918jh//vxYCzXtaN68uSkca0xlypkzZ5aUKVPKkSNH9HE1atTQALGexA4EEEAAAQQQ&#13;&#10;QMAPBMaNGyfTpk3zqGlYWJhXec7Bgwelc+fOOm9atGiRnjijCu7evbtH+U2bNpUVK1bIqlWrkiZ5&#13;&#10;HDx4sEeFnOMCbt++7Yo7YyoQ3+Qxd+7c8tVXX+kBoGrMo+qyTp06je7Cdl2ANwgggAACCCCAgEUC&#13;&#10;wY6WO6u2nj176oTPvXxTq6P7ftN7lSupsZANGzaUQYMGSapUqVyHTZgwQZ544glRM66dW2RkpLF1&#13;&#10;07k/Ln+9bnlUM3ec2969e+WNN96Q9u3bi+p/z5kzp5w7d17Wrl2jp4+PGDHCeWic/3bs2FEUrMqO&#13;&#10;GzduLE2aNNHTzp1T0+NcEAcigAACCCCAAAJeCFiYO+oEzptk0f02tm/fLt26dZM333xT/vOf/7jv&#13;&#10;0u9Pnz4talmeTz75RPLkySMLFiyQ/fv3y6iRo2IcG59AkKOl8E5TYXzOdDtWDcBUL9WPHn2bMmWK&#13;&#10;LFmyRE8Tj77vbp+vXLkif/99SR54IJvOotXNX758WV5++WWvMuarkXe7GvsQSHyB7CVbJf5FuSIC&#13;&#10;dxE4u3v2XfayC4GkEUh7pyEt0SvQ4pN/Zy1bceF5rct6VWyBAgVk1qxZep3Hli1bytatW2PkRaq1&#13;&#10;USWKakzl0KFDZd26daLyqnz58ulu8YQ2xHnd8uh+x2pSS7FixdxDrvfqJlXmG99NjW9cu3atq/k1&#13;&#10;+gyj+JbH8QgggAACCCCAQHwE3Iffxec8K491zgNR1/j000/veinVsqkWFFcvX24+WapHNYV+9tln&#13;&#10;xnqpiTX58+c37rtX8OrVq/c6hP0IIIAAAggggAACiSjgk5ZH9UhBNVizTp06enHKLFmyiHqEjmom&#13;&#10;/f3332Xq1KnxvqUyZcro8ZNPP/20o+v6AY/z1QrrbAgggAACCCCAgJUCVo55tLLeVpftk+RRPUdR&#13;&#10;ze6ZOHGiqDGOahileqaiWqRy5syZohLA+G5//vmnqBnXx48f16/4ns/xvhXYs3uXjBoxVI4ePSJp&#13;&#10;HLPen632nAwYOCTGOAvfXpXSAlmgQP5c8k7vZvJk8fxyPfKmrNm4R4a8v0guXboqzRo+I73a1pLc&#13;&#10;D4TKn2f/knGz1sqCzza4uOrWekre6tJAcufILD8f+lN6Df9U9v96zLWfNwhYIbB0yUIZOXyYR9Hq&#13;&#10;yWgqAdm976BHnA8I+LOATybMuANcu3ZNLly4oBegTMgsov/9739iWhTzl19+0Qteul8zLu+ZMBMX&#13;&#10;JfMxt6JuSdVKT0nLVm2lTfsO8j/HGNZ2rVtIrdp1pEevO49JMp9NNDYBJszEJiOOZblSyu41Y2Ty&#13;&#10;/PUyefZqSZs2RD4c1t7xqNLbMmPJf2XOmI5Sq80oOXT4pDz6yIOyYf4gqd1ujOzcc1hKPlFIVkzt&#13;&#10;Kc+3Gyu/HDouLV6sIoMciWTRGr0k8vrN2C/KHmHCjG9/BKdO/SnNGjeQrj16SZOXXvZt4QFUWlJO&#13;&#10;mGn16U+WSc9uWdqysq0u2CdjHp2VVE+FUdPB1aKXaqmezZs3O1oJLjl3x+vvc889F+P4WzdvyUsv&#13;&#10;vRQjTsBagYsXL8hff/0lUbejdKuyulpwULBjFfu01l6Y0gNW4IFsmeWn/cflw1mr5ObNKMdKC1dl&#13;&#10;+uL/SrWnHpNNW/dJ0eq9dOIYnCJYMt+fwfHbFLl05d8x0q0aVZJPl2+Vn385Krcc585Z/K2cPX9Z&#13;&#10;alX1bmZjwH4J3HiCBFQPXN9e3aR8hYokjgmS5GQ7Cvik21oldX369pEvv/xSJxdqdlK9evVk/Pjx&#13;&#10;+vnUCxcu1OsL3QvgyG9HpFXrVroMNb08ene3iplaI+9VLvsTJpAlNKs0afqyfDThA5k0cbxeqL38&#13;&#10;0xUlrGPnhBXM2QjEInDyz3Bp2W28x96GNcrI9r3/Pm0qIiJS8uTOJntXjXIMmUkpI6aulN+O/KmP&#13;&#10;L+ZoiZy59E4Xtgru/+2kPFH4QVmxZqtHmXxAwCqBJYsX6CFXU6bPsuoSlJsIAnacbZ0It33PS/ik&#13;&#10;5XHse2P102DUU2e2bNniap0aOHCgo5spSkaNittilAUKFtALXapnMqrHEqpH7bi/1ELkc+fOvedN&#13;&#10;cYBvBVS3dZo0IdKrTz/Z/tPPsvizFfK744k/74+J2/fq29pQWiAK9AirLw2rl5HXR915LOrpM+cl&#13;&#10;W5kwKdNwoLxSv4K0b1FD02RKn1b+ifB8Xuw/V69L+nQhgUjHPSeBgPp35vSpU6R1uzDJkD5jEtSA&#13;&#10;SyJgrYBPWh7Vg7bVE2HUYpWqFdK5qUUqX3vtNVHPb4zrVrt2bX1o3rx5pVKlSnE9jeMsFFizaqX8&#13;&#10;99t1snbdv605jz1WVLc6quSxb783LbwyRQe6QNp0aWT8kLby5OP5pWqL4XLs+J01Y1WXtNoOHvpD&#13;&#10;3p+5Vl5pUEGmz/tarkRck3QhqT3o7nOUc+7CZY8YHxCwSmDz9xsdQ33Oy8vNX7HqEpSbSAK0PJqh&#13;&#10;fZI8qgkysS0SnitXLr2qufnysUdVC6Z6mTaW6jGpWBdTM99v3LjhcQE1uz5lyiRc9t+jNnxIjgI5&#13;&#10;c2aRzyf3luN/npPKTd/Ss6zVff7npapSrnhB6fLmx67bVhNszl/4R3/ee+CkPFYwj2ufelPU8Xn1&#13;&#10;hj0eMT4gYJXAV2tWS6Vnqkj6+9JbdQnKTSQBn3TPJlJdE/MyPnFRS+p8++23xnqrBFDtj+/2ww8/&#13;&#10;iPtLrRk5Y8YMx1IxR+NbFMcnUOCZKlXlgmPCzIQP3pObt27K8WNHHV0yk6VGrX9biRNYPKcjEEPg&#13;&#10;vvtCZO2sN+T7Hw/Jy6+NcyWO6sBtuw7JS7XLSvUqJR1LoATJ40XyS+82tWXqgm90OXM+3yhtGj4t&#13;&#10;pYoXkhQpg6Vlk2cl5wOZ5JsNu2JchwACVgjs2bNLypR50oqiKRMBWwj4pOVRPYx7+PDhunVKzZJW&#13;&#10;/0JXSd6mTZv0GMXevXvH+2bVs6yjb2rijXqGI1viCjz66GMybsIkmTj+fZk3d7bcl+4+qelYpqdn&#13;&#10;776JWxGuFjACjes+LfkfzCYtXigvzeuV97jv3OVelYZdxsuwno1l5sgwOXrynHQbNlvWffdvcviT&#13;&#10;I7l8dfAn8tGQ1vJQrqyy9+AfUrf9GEcPSIRHOXxAwCqB06dOS46cOawqnnITUYBuazO2z9Z5fP/9&#13;&#10;93XLYGRkpGvCjJr0ohLLAQMGmK/uRbREiRKye/fueJ/JOo/xJuMEiwVY59FiYIqPtwDrPMabjBMS&#13;&#10;QSAp13lsPz/++UZcSaY3LxHXQ213nE9aHtVd9erVS9q3by/bt2/Xi4RnypRJypYpK6FZQn12099/&#13;&#10;/71jsWDWFvQZKAUhgAACCCCAQKwCwY6nA7HFFPBJ8titWzfp2bOnPPzww1K9enWPqxw8eFB3aX/6&#13;&#10;6ace8Xt9qFChgu7+dh6nJmxcvHhR2rZt6wzxFwEEEEAAAQQQQCCRBbxOHk+cOOGq6po1a6RmzZqS&#13;&#10;IkUKV8z5Zv369fLjjz86P8b5b5cuXTyOVWU/8sgjUqpUKY84HxBAAAEEEEAAASsEaHk0q3qdPL75&#13;&#10;5puybds2V6k9evRwvXd/ox7RVKZMGfdQnN63aNHCdVx4eLhky5bN9Zk3CCCAAAIIIIAAAkkj4HXy&#13;&#10;OGrUaPnuu//qyTFDhgzR3clqYW/3TbUWqrGP3iz2rbqpR48eLYsWLdKPw1u1apV+2szMmTMlZ86c&#13;&#10;7pfhPQIIIIAAAggg4HOBIJoejaZeJ4+5c+cSZ+ugmsquuq0zZswoqVP/+2SHq1evyjXHkx68nTCj&#13;&#10;Ekc1+UY9nUYt9aNaHrNnzy6DBg2S6dOnG2+GIAIIIIAAAggg4CsBckezpE8WCW/cuLG88847Uq9e&#13;&#10;PddVVJd2+Qrl9TI97o8sdB1wjzerV6+WKVOminPdyPTp08sHH3zg1fjJe1yK3QgggAACCCCAAAJx&#13;&#10;FPBJ8jhq1ChRT4Bp0KCB67IlS5bUy/d8+eWX8sH4D1zxuL6JiIhwtDZm1YercZNqU8v0BAf7pMq6&#13;&#10;PP6BAAIIIIAAAgjEJuDoWHWs/GLNK7Zr+kPcJ5nY2rVrdddyp06dXPecOXNmefXVV6Vr167yxRdf&#13;&#10;uOJxfaOelf3uu+/qw50rvE+dOlUee+yxuBbBcQgggAACCCCAAAI+FvB6zKN7Pf7++2956KGH3EOu&#13;&#10;9wUKFJBz5865Psf1zdChQ/WYyhUrVogaP/nss8/qv3PmzIlrERyHAAIIIIAAAgh4LeBsvPK6gGR6&#13;&#10;ok+SRzXLWo1RrFatWgwm1SqZO3fuGPF7BdSC4998842oNSRPnjwpuXLlck3Kude57EcAAQQQQAAB&#13;&#10;BBCwRsAnyWO7du2kf//++gkwNWrUkKxZs8r58+fl66+/lg0bNsjbb7/tVe3TpUsnjRo18upcTkIA&#13;&#10;AQQQQAABBBIi4JOxfQmpgE3P9UnyqGZbX7p0SSZPnqyTRee9qqV7+vXrJ82bN3eG7vk3+mMJo5+g&#13;&#10;mpA3bdoUPcxnBBBAAAEEEEAAgUQQ8EnyqOqpnjndpk0bOXTokPz1119y//33S+HCheM9Ozr6Ywmd&#13;&#10;Brt27dITbwoWLOgM8RcBBBBAAAEEELBMQM20Zosp4LPkURWtWgVVwpiQzbnwuHsZEydOlJUrV8qL&#13;&#10;L74ow4YNc9/FewQQQAABBBBAwBKBYLJHo6vXyWOhQoVkwYIF+rnVqjXwbjOS1D7VIhnf7eLFi9Kt&#13;&#10;WzfZs2ePjBw5UieP8S2D4xFAAAEEEEAAAQR8J+B18ti+fXvHM6Zz6Zqo93dLHr2prno0YY8ePfSz&#13;&#10;sdU6kWr2NRsCCCCAAAIIIJBYAjQ8mqW9Th7VRBjnpmZa+3IbP368nnzTsGFDGTJkiKRJk8aXxVMW&#13;&#10;AggggAACCCCAgJcCXiePJ06ciNclY1tEPHohLVu2FPVc7CZNmsjzzz8vO3bsiH6IVKxYMUaMAAII&#13;&#10;IIAAAggg4EuBYCbMGDm9Th6rVq0ar67qw4cPGysQPbh161YdWrx4sahX9E11j8e1rOjn8hkBBBBA&#13;&#10;AAEEEEAgYQJeJ4+qO9k5zlE9nlB1NZcuXVq3FmbPnl0uXLignxCzefNm6dOnT5xr+dtvv8X5WA5E&#13;&#10;AAEEEEAAAQSsEggOYplwk23Qbcdm2hGfWOvWrSU0NFTef//9GKcNGDBAtxQuWbIkxr7EDFyNTMyr&#13;&#10;cS0E7i2QvWSrex/EEQgkosDZ3bMT8WpcCoG4CaRNFbfjrDiq34r9VhSryxxdv6hlZVtdsE9S6h9+&#13;&#10;+EHq1KljrKt63vX+/dbhGy9KEAEEEEAAAQQQSKCAmm1t1SuBVUvS032SPGbKlEl++ukn442obuss&#13;&#10;WbIY9xFEAAEEEEAAAQTsKqAmzFj1sus9x6VeXo95dC9cPfll+vTpEhERITVq1JCsWbPK2bNn5csv&#13;&#10;v5Rly5ZJ37593Q/nPQIIIIAAAggggICfCvgkeVQTYi5fvizz58+XuXPnago1lDJ16tTSqVMnCQsL&#13;&#10;81Meqo0AAggggAACgSoQJKzVY/rufZI8qlnXQ4cOld69e4sa/6geK6gm0JQrV07Sp09vui4xBBBA&#13;&#10;AAEEEEAAAT8U8Eny6LzvDBkyiFqmR7U6li1bViKvO6Y4kzs6efiLAAIIIIAAAn4kwCLh5i/LZ8nj&#13;&#10;woUL9VI9an1H1RK5aNEi/TlVqlT6UYM8YtD8BRBFAAEEEEAAAQT8ScAns63VpJiBAwfq1sbRo0dL&#13;&#10;VFSUNqhZs6Z+1ODYsWP9yYS6IoAAAggggAACEuzIkqx6+TOvT5LHKVOmSMOGDeWjjz6SF+q/4PJ4&#13;&#10;5ZVXpEOHDrJ27VpXjDcIIIAAAggggAAC8RcIDw+XSpUqycaNG10n7/hhh15ru2jRolKhQgWZPdtz&#13;&#10;sf958+bpc4oUKSK1atXSjXquk71845Pk8Y8//tAVMtVBPbLw3Llzpl3EEEAAAQQQQAAB2wqoYXhW&#13;&#10;veJ701u2bBG1NOKpU6dcp6qhgmEdwqRBgwaye/duGTFihIwZM0Z+/PFHfYxKMkeOHCmqV1jtr1+/&#13;&#10;vl4F5+rVq64yvHnjk+Tx/vvv148gNFXg0KFDovazIYAAAggggAAC/iRg1QLh8Z2Io1oP1Yo2PXr0&#13;&#10;8OBbsWKFZMyYUS+JqOaYVKlSRTfmffLJJ/q4BQsW6PW3VYukWj6xc+fOoh7sz/NIqAAAMGdJREFU&#13;&#10;ooYbJmTzSfKoxjZOmjRJPv/8c7keeV3XR2XqO3fulKlTp0r16tUTUkfORQABBBBAAAEEAlZAPepZ&#13;&#10;tSI2atTIw0A10BUsWNAjVqhQIVFxtR05ckQKFy7ssT9//vzy66+/esTi+8Ens60HDBigK6qeJNOv&#13;&#10;Xz9dh5YtW8q1a9fkiSeekDfeeCO+9eJ4BBBAAAEEEEAgSQUc7WCWbdevXxf1ct/UyjSm1Wly5Mjh&#13;&#10;fpjr/T///CNp06Z1fVZvQkJC9BP/1Hv15D/T/oR2W/skeVQ3qppG169fL+pZ1mqRcLXmY/ny5UW1&#13;&#10;SqpWSDYEEEAAAQQQQACBfwXGjRsn06ZN8+BQT+Tr37+/R+xuH1RiqJ7w576phjtnwqgSSfXZfVOf&#13;&#10;M2fO7B6K93ufJI+qlbFNmzaimlXViw0BBBBAAAEEEPB3gWALG7969uypxyC6G5laHd33R3+vuqS3&#13;&#10;bt3qET58+LCrK7tAgQKuLmznQUePHpVnnnnG+dGrvz4Z86hm8KRM6ZM81Kub4CQEEEAAAQQQQMCf&#13;&#10;BFSiqCa7uL/imzzWrVtX1IxrNe8kMjJSNmzYoJdHbNq0qaZo1qyZ/qziar86TvUO16tbL0FUPsn4&#13;&#10;nnzySd1trf6qJlI2BBBAAAEEEEDA3wVS2HzUXdasWWXmzJny9ttv68RQrW6jur2dLYtq9rV6iMvg&#13;&#10;wYP1son58uWTaR9Pk9AsoQn6aoIcz6G+naASHCerqd9qvGOKFClEDeqM3peuxjwuXbo0oZdJ0PlX&#13;&#10;HY/ZZkPATgLZS7ayU3WoCwJydvdsFBCwnUDaVElXpVHfHLDs4v2fe9Sysq0u2Cctj2fOnJFixYrF&#13;&#10;Wlcf5Kexls0OBBBAAAEEEEDACgELhzxaUd1EK9MnyWNCF5tMtLvlQggggAACCCCAQBwFgsXm/dZx&#13;&#10;vA9fH5bg5FE9AufEiROiFp0sUaKEr+tHeQgggAACCCCAAAI2EvA6eVSzdVq1aiW//PKLqG5pNa5R&#13;&#10;PXT7ww8/lAcffNBGt0hVEEAAAQQQQACB+AuwTrXZzOuletSDttVaQh06dNAzfNR6RaoF8vXXXzdf&#13;&#10;iSgCCCCAAAIIIICA3wt43fKonrHYtWtX6dSpk0aoUaOGnmmtpohfuXJF0qdP7/c43AACCCCAAAII&#13;&#10;BK5AMEMejV++1y2Pf/31l35utXuplSpVkqioKDl58qR7mPcIIIAAAggggAACyUTA65bHW7duxXh4&#13;&#10;d2jmfxedjP4cxWRixW0ggAACCCCAQAAJWPl4Qn9m9Lrl8W43zbqOd9NhHwIIIIAAAggg4L8CXrc8&#13;&#10;3u2WmZ10Nx32IYAAAggggIA/CLBIuPlbSlDyqJ6XeN9998Uo+Y033pB06dK54nZ4PKGrMrxBAAEE&#13;&#10;EEAAAQTiIBDMjBmjktfJY/HixY0FmuJ0YxupCCKAAAIIIIAAAn4n4HXyyCMJ/e67psIIIIAAAggg&#13;&#10;EA8Buq3NWJZMmDFfiigCCCCAAAIIIICAvwt43fLo7zdO/RFAAAEEEEAAgbsJ0MJm1sHF7EIUAQQQ&#13;&#10;QAABBBBAwCBAy6MBhRACCCCAAAIIIMDSg+bfAC2PZheiCCCAAAIIIIAAAgYBWh4NKIQQQAABBBBA&#13;&#10;AIEgCIwCJI9GFoIIIIAAAgggEOgCPNva/Aug29rsQhQBBBBAAAEEEEDAIEDLowGFEAIIIIAAAggg&#13;&#10;QLe1+TdAy6PZhSgCCCCAAAIIIICAQYCWRwMKIQQQQAABBBBAgMcTmn8DtDyaXYgigAACCCCAAAII&#13;&#10;GARoeTSgEEIAAQQQQAABBFgk3PwboOXR7EIUAQQQQAABBBBAwCBAy6MBhRACCCCAAAIIIJACAqMA&#13;&#10;LY9GFoIIIIAAAggggAACJgFaHk0qxBBAAAEEEEAAAaZbG38DJI9GFoIIIIAAAgggEOgCdM+afwG4&#13;&#10;mF2IIoAAAggggAACCBgEaHk0oBBCAAEEEEAAAQSCgmhjM/0KAiZ5jJLbpvsnhkCSCZzdPTvJrs2F&#13;&#10;ETAJFOu+1BQmhkCSChyZ1DhJr8/FYwoETPIY89aJIIAAAggggAACsQvQ7mi2wcXsQhQBBBBAAAEE&#13;&#10;EEDAIEDLowGFEAIIIIAAAgggwOMJzb8BWh7NLkQRQAABBBBAAAEEDAK0PBpQCCGAAAIIIIAAAkEQ&#13;&#10;GAVIHo0sBBFAAAEEEEAg0AVYqcf8C6Db2uxCFAEEEEAAAQQQQMAgQMujAYUQAggggAACCCAQLHRc&#13;&#10;m34FJI8mFWIIIIAAAggggIANBBYtWiRDhw71qMnNmzf154MHD0qfPn1k5cqVkjLlnZROxdq0aeNx&#13;&#10;ji8/3LmSL0ulLAQQQAABBBBAwM8FgmzQ8Ni0aVNRL+f255+npEGDF6R37946tG/fPhk8eLC0aNHC&#13;&#10;eYjlfxnzaDkxF0AAAQQQQAABBBIucPv2benWratUrFhRmjVrJtevX5djx45JyZIlE154PEqg5TEe&#13;&#10;WByKAAIIIIAAAoEjEGThmEeV+KmX+5YmTRpRr9i2BQsWyPHjx2XWrFn6kJ9//llu3bolY8eOlT17&#13;&#10;9sh9990nDRs2lO7du0twsHXtgySPsX1DxBFAAAEEEEAAAYsExo0bJ9OmTfMoPSwsTPr37+8Rc36I&#13;&#10;ioqSKVOmiDomY8aMOvz3339L8eLF9fjGcuXKyd69e6Vz5846cVQJpFVbkKMJ9LZVhdup3CuRAXGb&#13;&#10;diKnLvcQSGGHwTT3qCO7A0ugWPelgXXD3K1fCByZ1DjJ6rls15+WXbtukazxann87rvvpEuXLrJ9&#13;&#10;+3ZJnz59rPUaP368rFmzRtauXRvrMQndQctjQgU5HwEEEEAAAQSSpYCVS/Xcq4s6OuiqVaukSpUq&#13;&#10;HomjmmUdHh4ubdu2dR0eGRkpISEhrs9WvLGuQ9yK2lImAggggAACCCAQgAK7du2SJ5980uPOVeex&#13;&#10;Gu+oWiXV+23btsn8+fP1ZBqPA338gZZHH4NSHAIIIIAAAggkD4FgGyzV45Q8ffq05MiRw/lR/61f&#13;&#10;v76cO3dOL9Wj/oaGhuoxj2omtpUbyaOVupSNAAIIIIAAAgj4QGD//v3GUlSXtXu3tfEgHwdJHn0M&#13;&#10;SnEIIIAAAgggkDwEmNdo/h4Z82h2IYoAAggggAACCCBgEKDl0YBCCAEEEEAAAQQQsHKRcH/WpeXR&#13;&#10;n7896o4AAggggAACCCSyAC2PiQzO5RBAAAEEEEDAPwTsNNvaTmIkj3b6NqgLAggggAACCNhGIEjo&#13;&#10;oDV9GaiYVIghgAACCCCAAAIIGAVoeTSyEEQAAQQQQACBQBdgqR7zL4CWR7MLUQQQQAABBBBAAAGD&#13;&#10;AC2PBhRCCCCAAAIIIIAAS/WYfwO0PJpdiCKAAAIIIIAAAggYBGh5NKAQQgABBBBAAAEEgmliM/4I&#13;&#10;YDGyEEQAAQQQQAABBBAwCdDyaFIhhgACCCCAAAIBL8CYR/NPgOTR7EIUAQQQQAABBAJcgKV6zD8A&#13;&#10;uq3NLkQRQAABBBBAAAEEDAK0PBpQCCGAAAIIIIAAArSwmX8DuJhdiCKAAAIIIIAAAggYBGh5NKAQ&#13;&#10;QgABBBBAAAEEghn0aPwR0PJoZCGIAAIIIIAAAgggYBKg5dGkQgwBBBBAAAEEAl4gKOAFzAC0PJpd&#13;&#10;iCKAAAIIIIAAAggYBGh5NKAQQgABBBBAAAEEhKZH44+A5NHIQhABBBBAAAEEAl2AJ8yYfwF0W5td&#13;&#10;iCKAAAIIIIAAAggYBGh5NKAQQgABBBBAAAEEWKnH/Bug5dHsQhQBBBBAAAEEEEDAIEDLowGFEAII&#13;&#10;IIAAAgggwHwZ82+AlkezC1EEEEAAAQQQQAABgwAtjwYUQggggAACCCCAAEv1mH8DtDyaXYgigAAC&#13;&#10;CCCAAAIIGARoeTSgEEIAAQQQQAABBFjn0fwbIHk0uxBFAAEEEEAAgQAXCGKtHuMvgG5rIwtBBBBA&#13;&#10;AAEEEEAAAZMALY8mFWIIIIAAAgggEPACLNVj/gnQ8mh2IYoAAggggAACCCBgEKDl0YBCCAEEEEAA&#13;&#10;AQQQYKke82/A9i2PFy5ckJ07d0pUVJRcv37dfBdEEUAAAQQQQAABBBJFwLbJ4+XLl6Vjx45StmxZ&#13;&#10;eeWVV+Tw4cNSuXJlOXjwYKLAcBEEEEAAAQQQCGwBtVSPVf/zZ1nbJo9vv/22XL16VVavXi2pUqWS&#13;&#10;hx9+WCePb731lj97U3cEEEAAAQQQQMCvBWw75nHjxo3y1VdfSebMmUWts5Q6dWoZOnSolC9f3q/B&#13;&#10;qTwCCCCAAAII+IdAsG2b2JLWz7bJ4+3btyVNmjRaR71X261bt3QrpP7APxBAAAEEEEAAAQsFWKrH&#13;&#10;jGvbnLpMmTLSv39/3XXtXOF95MiRUqpUKfOdEEUAAQQQQAABBJKhwLJly+SRRx6RokWLul6dO3fW&#13;&#10;d7rjhx1Sp04dHa9QoYLMnj3bcgHbtjyqMY9t27aVkiVL6pnWCixPnjwyc+Ysy1G4AAIIIIAAAggg&#13;&#10;YJelevbs2SO1atWSCRMmeHwpakWasA5h0qVLF2ndurVs3rxZXnvtNZ1IqkY4qzbbJo8PPPCArFy5&#13;&#10;Un766Sc5ceKE5MqVS8qWKSspUqawyoJyEUAAAQQQQAAB2wns27dPateuHaNeK1askIwZM0pYWJje&#13;&#10;V6VKFZ1kfvLJJxKQyWPLli3lpZdekudrP28pQIxvggACCCCAAAIIIOAQUMv0WLWptaujr1+t5no4&#13;&#10;53s4r6vWuVbLFIaEhDh6X2fq+R8VK1aUQYMGyaFDh6RgwYLOQ/XfQoUKiermtnKz7ZjHAgUKyLBh&#13;&#10;w+Sp8k/JkCFDNJCVEJSNAAIIIIAAAggklsC4ceP00Dw1PM/5UrHoW3h4uB7vqLqt169fL0uXLpXf&#13;&#10;f/9dd0//888/kjZtWo9TVJIZERHhEfP1hyDHTOZ/pzL7umQflKey7XXr1ukMetOmTVK4cGFp0qSJ&#13;&#10;NG/ePN6lX4m07W3G+144IXkIpHAsQcWGgJ0EinVfaqfqUBcEtMCRSY2TTOKn439bdu1iOUPi1PJo&#13;&#10;qsCPP/4ozZo10xNlrly5IjNmzHAdNnXqVJ03ff31166Yr9/YtuVR3WiwY4GlmjVryscffywqGz9z&#13;&#10;5oywSLivfwKUhwACCCCAAAKJLaC6p9V4RfdX9C5rVae9e/eKmkTs3tanurtVjlS8eHE5cuSIR9XV&#13;&#10;E/mid2V7HOCDD7ZOHo8ePSpqeR7Vt//mm29K9erVZdWqVT64bYpAAAEEEEAAAQTuLqD6h6x63f3K&#13;&#10;d/aGhobK4sWLZfz48XLjxg09iXjUqFHy/PPPS/369UXNuJ40aZJERkbKhg0bZO3atdK0adM7BVjw&#13;&#10;zrbd1grkwIEDel1HZ9Osekyhtxvd1t7KcZ5VAnRbWyVLud4K0G3trRznWSmQlN3WO3+3rtu6VN5M&#13;&#10;cWb7/vvvZcyYMaIa1dQT91SvrOqJVeMb1ao0qmVS7bv//vulY8eO8sorr8S5bG8OtO1SPeoxhB9+&#13;&#10;+KE89NBD3twX5yCAAAIIIIAAAslCoFKlSqJepq106dKiluxJzM12yePJkyf1YuAtWrTQDmqNx+gb&#13;&#10;CWV0Ees/H3YsEzBi2FuO1uBfJV3adNLgxcbSpXsPx5gL1t20Xp8rRBdYumShjBw+zCN88+ZNUXOQ&#13;&#10;du876BHnAwJWCGS8L5Us7VNV+nz6k+w9ek4GNCkhL5XP63GpdKlTyrf7z0jHyZs84s2qFJSaT+SS&#13;&#10;NhM2esT5YD8BK5fqsd/dxr1Gtkse1VR0tRhm1apVHf8hCNIDRJ2PJ1SDRdV7NRiULfEE/vnnsnQM&#13;&#10;ayNPlntKPpo6Xc6fPy+vvdresdbUTenRp1/iVYQrIfD/Ao2bNBP1cm6nTv0pzRo3kK49ejlD/EXA&#13;&#10;MoGi+UJlXKuyUiB7Btc1RizZLerl3Mo8kk0+aveUjPhsjzMkaVKlkE7PPyZdaz4qGw+cdcV5g4C/&#13;&#10;CdgueVyzZo02VGsZsdlDYPu2bXLp74sy9J2Rkip1Gkl3X3pp26GjvP/uKOneu68jobf1vCt7IFIL&#13;&#10;ywTU/6ns26ublK9QUZq89LJl16FgBJRArTIPyuv1i8mwz/bK9A7ljSgZ0qWSD9s+JQMX7ZITZy67&#13;&#10;jlk54Dn56dh5mfbtb1I4V0ZXnDf2FWBFNfN3Y7vk8cEHH9Q1VSunz5kzJ0atX3zxRfnss89ixAlY&#13;&#10;JxB185akTJlSUrpNWErhWCLg4sUL8vfFi3J/5lDrLk7JCNxDYMniBXL8+HGZMp3n3t+Dit0+ENh2&#13;&#10;8Iw8N+SkREXFvnZwzxcel53Hz8u6nSc9rvjyBxvk/N/XpH3Nx6Swxx4+IOBfArZKHtV/ABYtWqQF&#13;&#10;f/jhBxk9erSHploIM/p6Rh4H8MESgSfLlXPM7kojo0cMl249e8v5c+fkk5nT9bUirkXI/ZZclUIR&#13;&#10;uLfArahbMn3qFGndLkwypKcl595iHJFQgYuXI+9aRPbM6aTZU/mk7uhvYhynEkc2/xLgUQ7m78tW&#13;&#10;yaOaCKPGM6o1i9TTZVQC6b6p6ekDBw50D/E+EQQy3p9ZPpw6Td4dMUxqVKkoOXPlljr1X5APxr4r&#13;&#10;mTKROibCV8AlYhHY/P1G+euv8/Jyc2uXpYjl8oQRiCHQ4Km8su23cDl66lKMfQQQSC4Ctkoe1Wrp&#13;&#10;06f/26LVs2dP/VSZ5ALtz/dxI/K63LpxU+YsWOIa3zhn1gx58KG8ki7dff58a9TdzwW+WrNaKj1T&#13;&#10;RdI7xuGyIWAHgXql8sjkdcz4t8N34ZM60PRoZLTdTAe1VI/aVPKolukxvYx3QtAyAcd8BOncsb0s&#13;&#10;nDfXMfs9Svbs2imfzPhYmr/S0rJrUjACcRHYs2eXlCnzZFwO5RgELBdQE2Uey51Jdh45b/m1uAAC&#13;&#10;SSlgq5ZHBWFaqscdiKV63DUS533qNGnkvfEfypiRw+WD9951rGCfWV5p3Vaat2ydOBXgKgjEInD6&#13;&#10;1GnJkTNHLHsJI5C4AjlC0+kLnvs7InEvzNUsEwjWDye0rHi/Ldh2jyf8448/RM24/v3332NFzZvX&#13;&#10;cyHWWA9028HjCd0weGsLAR5PaIuvgUq4CfB4QjcM3tpGICkfT7jv5J2llnwNUizPnXVCfV221eXZ&#13;&#10;rtvauVSPShDVMxvV3xw5csi6detk586d+rPVKJSPAAIIIIAAAgggYBawXbe1s5qzZ8/WS/X88ssv&#13;&#10;+oHfX3/9tX66zG+//SZ9+/Z1HsZfBBBAAAEEEEDAEgHmy5hZbdfy6KzmvHnzZOLEiXLLsUD1ypUr&#13;&#10;9fvFixfLsmXLnIfwFwEEEEAAAQQQQCCRBWzb8nj27FmpVq2abN26VVKkSCHly//7GCi1UDgbAggg&#13;&#10;gAACCCBguQBNj0Zi27Y8ZsiQQY78dkRWrVolpUqV0pXfsGGDhIbyKDzjN0kQAQQQQAABBBBIBAHb&#13;&#10;tjy2atVK6tarqwnmzJ4jW7ZskU6dOsmAAQMSgYVLIIAAAggggECgCwSJbdvYkvSrsW3y2L59e91t&#13;&#10;nTJlSr10T3h4uMydO9fVCpmkalwcAQQQQAABBBAIUAHbJo/q+0iVKpUsXbpU/vzzT8mWLZs0erFR&#13;&#10;gH5N3DYCCCCAAAIIJLZAEA2PRnLbsvz0009Su3Ztvb7j33//Lf/973+lXv16uvvaeCcEEUAAAQQQ&#13;&#10;QAABHwqo+TJWvXxYzUQvyrYtjyNGjJAuXbpIx44dXSiTJ0/Waz8uX77cFeMNAggggAACCCCAQOIJ&#13;&#10;2Lbl8ciRI9KuXTsPCfX56NGjHjE+IIAAAggggAAClghY1ezo50sA2TZ5VI8mPHnypMdvQX1WS/iw&#13;&#10;IYAAAggggAACCCSNgG27rWvWrCmvvvqqfhSher71sWPH5L333hMVZ0MAAQQQQAABBKwWCNIjHq2+&#13;&#10;iv+Vb9vk8Y033pDXX39dunbtKjdv3pTUqVNLvXr1pF+/fv6nTI0RQAABBBBAAIFkImDL5HH06NGy&#13;&#10;f/9+qVSpkrz77rty8eJFyZ49uwQF+fkggWTyo+E2EEAAAQQQCAQB0g7zt2y7MY9vvfWWLF68WK/x&#13;&#10;+NFHH4maYZ0jRw4SR/P3RxQBBBBAAAEEEEhUAdslj2vWrJFPP/1UZsyYIRMmTNDPtk5UES6GAAII&#13;&#10;IIAAAgg4BFSSZNXLn4Ft1239zz//SJEiRbRp+fLl5dy5c/7sS90RQAABBBBAwF8FGC1n/OZs1/IY&#13;&#10;HHynSurxhGwIIIAAAggggAAC9hGwXcvj7du37aNDTRBAAAEEEEAgYAVYqsf81dsuebx165bMnz/f&#13;&#10;VdsbN254fFY7mjdv7trPGwQQQAABBBBAAIHEEwhytPTZqqmvQoUKd717tVzP5s2b73qMaeeVSFvd&#13;&#10;pqmKxAJMIAVrQATYN27/2y3Wfan9K0kNA07gyKTGSXbPR8MjLLt2/mxpLSvb6oJt1/K4ZcsWq++Z&#13;&#10;8hFAAAEEEEAAAQS8FLBd8ujlfXAaAggggAACCCDgUwEmW5s570xtNu8nigACCCCAAAIIIICAS4CW&#13;&#10;RxcFbxBAAAEEEEAAgTsCDE2/Y+H+juTRXYP3CCCAAAIIIICAS4COaxeF2xu6rd0weIsAAggggAAC&#13;&#10;CCBwdwFaHu/uw14EEEAAAQQQCFABuq3NXzwtj2YXoggggAACCCCAAAIGAVoeDSiEEEAAAQQQQAAB&#13;&#10;RjyafwO0PJpdiCKAAAIIIIAAAggYBEgeDSiEEEAAAQQQQACBIEeWZNUrPrp79+6Vl156SUqUKCFl&#13;&#10;ypSRLl26SHh4uC6iT58+UrhwYSlatKjrNWvWrPgUH+9jSR7jTcYJCCCAAAIIIIBA4ghERERIu3bt&#13;&#10;pGTJkrJ9+3ZZu3atXLx4UXr16qUrsG/fPhk8eLDs37/f9WrTpo2llSN5tJSXwhFAAAEEEEDAXwWC&#13;&#10;xLr/xdXkxIkTUrBgQXm97+uSJk0ayZo1qzRv3lx2794t169fl2PHjunEMq7l+eI4Jsz4QpEyEEAA&#13;&#10;AQQQQCD5CVi4Vo9K/NTLfVPJoXq5b6pLesGCBe4hWb16tTzyyCPy888/y61bt2Ts2LGyZ88eue++&#13;&#10;+6Rhw4bSvXt3CQ62rn2Q5NHj6+ADAggggAACCCBgvcC4ceNk2rRpHhcKCwuT/v37e8TcP9y+fVve&#13;&#10;eecd2bRpk8ydO1fOnj0rxYsXF9VNXa5cOVFjIzt37qwTR5VAWrUFOSpy26rC7VTulciAuE07kVOX&#13;&#10;ewiksPD/0d7j0uxGwChQrPtSY5wgAkkpcGRS4yS7/KmLkZZdO0va23FqeXRW4NKlS9KjRw85cOCA&#13;&#10;TJ06VR5//HHnLo+/48ePlzVr1uixkR47fPiBlkcfYlIUAggggAACCCAQFwFTF3Vs5x09elRat24t&#13;&#10;OXLkkOXLl0u2bNn0oStXrtSzrtu2bes6NTIyUkJCQlyfrXhjXYe4FbWlTAQQQAABBBBAIJEEVAeR&#13;&#10;Va+43sKFCxekRYsWepmehQsXuhJHdb7qPFbjHb/77jv9ftu2bTJ//nxp1qxZXIv36jhaHr1i4yQE&#13;&#10;EEAAAQQQQMB6gXnz5umxjd98802Mrmq1PM+5c+f0Uj3qb2hoqB7zaHXyyJhH6793roCAUYAxj0YW&#13;&#10;gkkowJjHJMTn0rEKJOWYx//9fSPWeiV0R45MqRJaRJKdT7d1ktFzYQQQQAABBBBAwP8E6Lb2v++M&#13;&#10;GiOAAAIIIIBAYgg4xjyyxRQgeYxpQgQBBBBAAAEEEHA8X4bNJEC3tUmFGAIIIIAAAggggIBRgJZH&#13;&#10;IwtBBBBAAAEEEAh0AZ7lYP4F0PJodiGKAAIIIIAAAgggYBCg5dGAQggBBBBAAAEEEAhi1KPxR0DL&#13;&#10;o5GFIAIIIIAAAggggIBJgJZHkwoxBBBAAAEEEAh4AcY8mn8CtDyaXYgigAACCCCAAAIIGARIHg0o&#13;&#10;hBBAAAEEEEAAAQTMAnRbm12IIoAAAggggECACwTTxGb8BcBiZCGIAAIIIIAAAgggYBKg5dGkQgwB&#13;&#10;BBBAAAEEAl6ApXrMPwFaHs0uRBFAAAEEEEAAAQQMArQ8GlAIIYAAAggggAACLNVj/g3Q8mh2+b/2&#13;&#10;zgTqpqr/4z8zhYUMmTOEyDxnKEWIylCSoSVTSsYMKVOLZaGETL0ZEqLMM+FPgyFF/rFQ9FKZkjky&#13;&#10;hPr77ned+7/3cTxeD89z3euz13qce/bZZ+99Pmfb97d/w77kQgACEIAABCAAAQj4EEDz6AOFLAhA&#13;&#10;AAIQgAAEIJAIBL4E0Dz6YiETAhCAAAQgAAEIQMCPAJpHPyrkQQACEIAABCAAAVSPvmMA4dEXC5kQ&#13;&#10;gAAEIAABCNzpBNiqx38EYLb250IuBCAAAQhAAAIQgIAPATSPPlDIggAEIAABCEAAAmzV4z8G0Dz6&#13;&#10;cyEXAhCAAAQgAAEIQMCHAJpHHyhkQQACEIAABCAAAXwe/ccAmkd/LuRCAAIQgAAEIAABCPgQQPPo&#13;&#10;A4UsCEAAAhCAAAQgYGzV4zsI0Dz6YiETAhCAAAQgAAEIQMCPAJpHPyrkQQACEIAABCBwxxNIjOrR&#13;&#10;dwygefTFQiYEIAABCEAAAhCAgB8BNI9+VMiDAAQgAAEIQOCOJ8A+j/5DINE/V5L/JXIhAAEIQAAC&#13;&#10;EIAABCAQSgCzdSgPziAAAQhAAAIQgAAEYiGA8BgLHC5BAAIQgAAEIAABCIQSQHgM5cEZBCAAAQhA&#13;&#10;AAIQgEAsBBAeY4HDJQhAAAIQgAAEIACBUAIIj6E8OIMABCAAAQhAAAIQiIUAwmMscLgEAQhAAAIQ&#13;&#10;gAAEIBBKAOExlAdnEIAABCAAAQhAAAKxEEB4jAUOlyAAAQhAAAIQgAAEQgkgPIby4OwmCfz7p3/f&#13;&#10;ZA3cDoGbJ7B79+6br4QaIHCLCFy+dNn27t17i2qjGgiEnwDCY/jfwS3pQb58+axp06YW8weDpk2b&#13;&#10;Zg899NAtaeN6lfTt29dGjBwRKFakSBFbt25d4JwPEEiIcbp06VJr0aJFnGEn5P+ZOHeSG28JAc2N&#13;&#10;hQoVMs1V+itcuLCVLVvWNJf9/fffcW7j119/dfXpqNT2pbb26aefus8xr7lM/oFAhBFAeIywFxZb&#13;&#10;d7/++msbOXJkbEXi9dqJEydC6t++fbtVqlQpJI8TCMT3OD1+/PhViyioQ+BaBHr37m2aq/S3Y8cO&#13;&#10;mzRpki1evNiGDBlyrVuum58rVy5Xn45KJ0+eDNwT81rgAh8gEEEEEB4j6GVdr6uNGjWycePG2YYN&#13;&#10;G65ZdM+ePda8eXMrUaKEVaxY0QYOHGgXLlwIlJ89e7ZVrVrVihUrZo0bN7auXbtahw4d3PU//vjD&#13;&#10;unTpYlWqVHEr9HLlytmwYcPctaFDh9pnn33m/mrUqOHypGX68ssvbcqUKaaywSv5CRMm2KOPPhqo&#13;&#10;t2fPnla+fHkrVaqUtW3b1g4fPuyu8U/0EbjZceqnGWzYsKENHjzYjTeN6d9//91pfg4cOGi6pjGs&#13;&#10;8V6hQgXTOJZ28qmnnnLjTdqmBg0aGKbu6BtrcXmiokWLWsmSJZ0gee7cOevXr5+bm4oXL+7G0qZN&#13;&#10;mwLVah6rXLmymy+rV69uH330kbv2888/m+Y/HTt37mxbt261Dz/80M29wdcGDRrkxmGgwisf+vfv&#13;&#10;76xIytM8+PLLL1uZMmWcRvS1115z4ze4PJ8hEA4CCI/hoB5PbdauXdvq16/vBLzjx45f1cqZM2es&#13;&#10;WbNmdv/995u0PzNnznSCprfCVt6bb75pr7/+um3evNmaNGniVuBeRQMGDLD9+/fbokWL3Kr6jTfe&#13;&#10;sLFjx5r8HHv06GE1a9Z0fytXrvRucUd9MZ89e9bWrFkTyJ83b577wlaGBNJffvnF1fvFF19Y6tSp&#13;&#10;rU2bNmiPArSi68PNjtPYaGjhI01S5syZ3RjNnj2bK75x40abPXuOLV++3H35alHUrl07++6775zA&#13;&#10;KXeP4cOHx1Y11+4AAn/99ZcbD5r/JBRqXlu/fr1N/3i6ffPNNyYBUS4RMj3Lh/Gdd96xiRMnOuFQ&#13;&#10;C2AtYA4dOhRCasSIEU64fPHFF23q1Kkh1+RqtHPnzsDCRb6RWthogaXFdqtWrSxx4sS2evVqW7Zs&#13;&#10;mVsUde/ePaQOTiAQDgIIj+GgHo9tvvXWW5YuXTrr1LnTVcKXNIMXL160Pn36WMqUKS1nzpxOcJMQ&#13;&#10;qSSfnEceecSeeOIJS5YsmVsR68vYS5q0/vX+vyxt2rROiFQdSod+C50svfLeUcKgBMs5c+a4rB9+&#13;&#10;+MF++ukne+6559xk+Pnnn5v6rS/8NGnSOG2oymzZssWrgmOUEbiZcRoXFHKfkCCp/xuZMmVyX9Aa&#13;&#10;59JCHjhwwOWj7Y4L2ci/R9o/WVr0Jw2fxqYW2S+88IKtWLHCunXrZvny57MUKVI4LaDMzprLkiRJ&#13;&#10;4uZYWVYkYGrulOk7a9as/zWU3LlzW+nSpd1CXjet+p9VdvnyZdMCSwubXbt2OYFUc27GjBnd3L1q&#13;&#10;1So7evTof90GBSEQHwSSxkel1Bk+AprgpA18+umnbdSoUZYhQ4ZAZ/bt22enTp0ymV+8JI3LpUuX&#13;&#10;nBCnFbNMeMFJAqY3UR05csSZcGTeu/fee51ZUGWDzdHB9wZ/lhZTk/Hp06ftk08+cat6fYl7JqBn&#13;&#10;n302uLibmKWNlBmbFH0EbmacxoWGFiZeSp48ufvynzVrliVKlMiZF//8809LmpTp0GN0Jx1lQZGw&#13;&#10;GDNpPtTcKAEvOGXPnt0tniVEykz9/vvvO6FSQt+TTz7p5sjg8tf7rEX022+/beqH3Ibq1KljGqOa&#13;&#10;/zS3xvQb18Jepm8JkyQIhIsAs2W4yMdju3nz5nV+M5qM6tatG2gpW7ZsblUs07CXpHk58vsRp43R&#13;&#10;pHjw4EHvkjvqXBOZUvv27d3qesaMGU4zKaFywYIF7tr1/tHqWvXL5C2zjPzSlLJm/Y9ZUSt8CaRe&#13;&#10;kiknT5483inHKCQQ13EqM5406MEpOCAhON/7LCHRS3PnznULmJmfznQaJeXLVQOfR48QRxHIkiWL&#13;&#10;m/skqCki20tahFerVs0tuCUwTp482Ql58jXv2LGjaVx7ft/ePbEdJSzKJUhz4Nq1a00uPUqarzX3&#13;&#10;bvluiyVJmsTlyT9d5nL5U5IgEE4CmK3DST8e21aQgFbB8+fPD7RSq1YtkwO4IrI1CekLV5Nd+1fb&#13;&#10;Ow2MtIMSLOWzKN8bmbk/v2JS9pK0MzJVS0MjLaR8y5TkJ6SkiU6axWslaRdHjx7tfHjkO6QkU6IC&#13;&#10;GWRKlzCquuRHpP5fTyC4VjvkRw6BuIzTggULmiL7NValOZcm29sSRU+uMXr+/PmrBEyPihZMEkBT&#13;&#10;pkrl7teX9pIlS65Z3ruP451FQGNEc6iCAuXXrTlTAYnSCMq3XEJk69at3RypshL2lIKtPR4xaQuv&#13;&#10;NTdq3tQiX+byAgUKBARVmdBz5Mhhffr2cfdq7tacKwuOhFYSBMJJAOExnPTjuW1p94JXqPKbkX+O&#13;&#10;ggcUdfrIFR8dTXoTJ05yPZF2UJNT//79rXiJ4q6s8jTxKck3SAEHDz74oJtUtTLPnz+/c/jWdUWv&#13;&#10;KqpQdfslCY8SCGVSV7teknldfdMKXO0pQnv8+PEhmkivLMfoIxCXcdqyZUtTgIJ2DfD8zTwyMvOl&#13;&#10;T5/eXdu2bZuXHThqkaTo/9q1a7mo2jFjxrjgMAmgwTsPBG7gwx1LQHOh9oJs1ryZc6FR0IrmJgl5&#13;&#10;mqt69erl9oTUHpEyPyvQRQGCMZPyFi5caPXq1Yt5yZ0rcEY+t88880zguuZdbRukRbU0ndqNQmNU&#13;&#10;pnLP3zxQmA8QSGACia6s3P9J4DZp7jYlIOds+dgEm2j0JS0zjKdlvE27TrcgAAEIQAACEEggAv+v&#13;&#10;/kmgBmnm9iWgCGftAam9IJWkAdT2PY899tjt22l6BgEIQAACEIBAghJA85iguG//xuRvqIg/+eco&#13;&#10;gOWll15yppjbv+f0EAIQgAAEIACBhCCA8JgQlGkDAhCAAAQgAAEIRAkBzNZR8iJ5DAhAAAIQgAAE&#13;&#10;IJAQBBAeE4IybUAAAhCAAAQgAIEoIYDwGCUvkseAAAQgAAEIQAACCUEA4TEhKNMGBCAAAQhAAAIQ&#13;&#10;iBICCI9R8iJ5DAhECgG2lo2UN0U/IQABCPgTQHj050IuBCDgQ0C/b65fLRo+fLjP1diz9u/fb82a&#13;&#10;NXM/7xZ7yRu/qj1J1S8dr5X0SyEdOnS41mXf/Ljc41fRtGnTXP/0O8kkCEAAApFOAOEx0t8g/YdA&#13;&#10;AhHQb0KvWbPG8uTJY3PmzHG/C30jTet30jds2HAjt1AWAhCAAARuQwIIj7fhS6FLELgdCUhg1M9X&#13;&#10;9u3b1w4dOmSrVq26HbtJnyAAAQhAIJ4JIDzGM2Cqh0C0EJDwWLJkSatatarlyJHDPv7446seTb9O&#13;&#10;VKtWLStcuLBVqFDB+vfvbxcuXDCZbfv16+fK6+cuPfOxn1nYz8S7aNEiq1evnhUpUsQKFixoDz/8&#13;&#10;sH3wwQdXtX8jGTIhywxftmxZK1CggJUqVcqdHz16NKSaixcvWq9evax48eLu79VXX7UjR46ElFm3&#13;&#10;bp01aNDAPXeJEiXMr0zIDZxAAAIQiGACCI8R/PLoOgQSioB+93znzp3WsGFD16QEufXr19uBAwcD&#13;&#10;XZg0aZL17NnTChUqZCNHjrQ2bdrYrFmzrEePHlazZk1r2bKlKyt/yS5dugTuu96H5cuXW+fOnZ1g&#13;&#10;NmbMGBsxYoRlzZrVhgwZEmcz+NmzZ61Jkybud9z79Olj48ePt8aNG9vKlStt0KBBIV1avXq1bd++&#13;&#10;3eV37drV1q5da61atQqU0bmeLUWKFDZs2DD3vJs3b3b1nTt3LlCODxCAAASihUDSaHkQngMCEIg/&#13;&#10;AtOnT7fUqVNb3bp1XSMStMaNG3dFozjVCYwyZ48dO9ZpJSXceUlax/nz51vatGktd+7cLrtYsWJ2&#13;&#10;3333eUWue/zxxx+tdu3aIUJd+XLlrWy5sk54rFix4nXriFlg9+7dljlzZnv33Xctb9687rK0mdu2&#13;&#10;bbNNmzaFFL/77rud5lTPoJQhQwYnzMpsX716dRs6dKjlzJnTpk2dZkmSJnFlypQp41hJiyohmgQB&#13;&#10;CEAgmgigeYymt8mzQCAeCMhsu3TpUmcqPn/+vJ08edJSpUplMs/OnTvXLl+6bLt27bITJ05YjRo1&#13;&#10;Qnrwyiuv2IoVK5xWLuTCDZx06tTJRo8ebWfOnLGtW7e6Nke+N9LVoL7FJckELaFWQuzevXudxnHU&#13;&#10;qFEmU/alS5dCqqxUqZITfr3MOnXqWNKkSe2rr74yaTClka1SpYr9/c/fpv7oT0FFuXLlclpK7z6O&#13;&#10;EIAABKKFAJrHaHmTPAcE4omAzMYSDJcsWeL+YjazdNlSu+eee1x2pkyZYl6+6XP5F8ocLmEtUaJE&#13;&#10;li1bNud7qYpvZs9ICaQTJ040RZGnT5/e+VJKKJaQGpwyZswYfGqJEyd2wqTuO3HipAsimjJliukv&#13;&#10;ZkqePHnMLM4hAAEIRDwBhMeIf4U8AATil8DMmTMtS5YsNnjw4Ksa6tixo8mkLb9BpWPHjoWUOX7s&#13;&#10;uG353y1Wrly5kPzgk8uXLwefOm1ecIaCT6QRnDBhggvCkW+hNH4LFy4MLnZDn/VM8r1U3dp70hN6&#13;&#10;W7dubTt27AipS0JicJKm9dSpU05gTpMmtRNon3/+eRfQE1xOn++6666YWZxDAAIQiHgCCI8R/wp5&#13;&#10;AAjEH4HDhw/bxo0bnYClKOuY6fHHH7d58+ZZypQpnTZOASfyh/TSrNmzXBCJopGlsYuZ5E+oNoKT&#13;&#10;gk2Ck/wQ69ev78zmXr5M4UrytYxL+vbbb01tBwfunD592r7//ntLkuQ/fotevXp+maKTJUvmsuYv&#13;&#10;mG8SeBUpLj/I/Pnzu8Cb0qVLe7eYAmXk6yg/ygceeCCQzwcIQAAC0UAA4TEa3iLPAIF4IjBjxgwn&#13;&#10;KCm62i81atTIbRiuwBD5N0o72b17d7ddz549e5yvorawkWYvXbp0rorFixe7QBNFZUu4mjx5shMw&#13;&#10;FWSiIBQJdsFJwteyZcusaNGizmSt64rslgk7rtHM8nmUv6Y0pvLT/O2335xmU+Z5BQYFJ+UpurpF&#13;&#10;ixZOSHzvvfdMfa1WrZor1q1bN/fs7dq1c0KuBEtpSaXB9LYkCq6PzxCAAAQinQDCY6S/QfoPgXgk&#13;&#10;sGDBAhdUoghpvyQhSpHGKqete2SmlWAnk7J8BZs3b+4ik3WvgkqknVNgin5pRvtEague48eP29Sp&#13;&#10;U919Ck4ZOHBgiNCliOjevXsHoq21x6Q2KlfAS0wtpV8f/fKaNm1q+/btc3Vob0r1tXLlym77ngED&#13;&#10;BrggGE9jKMFZgUISBKV91D6Wal/Cq5IirrXnpLYnkiZTwTTaN1L+lOXLl/drnjwIQAACEU0g0RWH&#13;&#10;838i+gnoPAQgAAEIQAACEIBAghG42gkpwZqmIQhAAAIQgAAEIACBSCOA8Bhpb4z+QgACEIAABCAA&#13;&#10;gTASQHgMI3yahgAEIAABCEAAApFGAOEx0t4Y/YUABCAAAQhAAAJhJIDwGEb4NA0BCEAAAhCAAAQi&#13;&#10;jQDCY6S9MfoLAQhAAAIQgAAEwkgA4TGM8GkaAhCAAAQgAAEIRBoBhMdIe2P0FwIQgAAEIAABCISR&#13;&#10;AMJjGOHTNAQgAAEIQAACEIg0AgiPkfbG6C8EIAABCEAAAhAIIwGExzDCp2kIQAACEIAABCAQaQQQ&#13;&#10;HiPtjdFfCEAAAhCAAAQgEEYCCI9hhE/TEIAABCAAAQhAINIIIDxG2hujvxCAAAQgAAEIQCCMBBAe&#13;&#10;wwifpiEAAQhAAAIQgECkEfg/5hqfC22NnZc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F9IlNXhAAAACwEAAA8AAABkcnMvZG93bnJldi54bWxMj81qw0AM&#13;&#10;hO+FvsOiQm/J2g0NxvE6hPTnFApNCqU3xVZsE6/WeDe28/ZVT81FaBg0mi9bT7ZVA/W+cWwgnkeg&#13;&#10;iAtXNlwZ+Dq8zRJQPiCX2DomA1fysM7v7zJMSzfyJw37UCkJYZ+igTqELtXaFzVZ9HPXEYt3cr3F&#13;&#10;ILKvdNnjKOG21U9RtNQWG5YPNXa0rak47y/WwPuI42YRvw6782l7/Tk8f3zvYjLm8WF6WcnYrEAF&#13;&#10;msL/BfwxSH/IpdjRXbj0qjUgNMHALAYlZrJMRB9lSRYR6DzTtwz5LwAAAP//AwBQSwECLQAUAAYA&#13;&#10;CAAAACEAsYJntgoBAAATAgAAEwAAAAAAAAAAAAAAAAAAAAAAW0NvbnRlbnRfVHlwZXNdLnhtbFBL&#13;&#10;AQItABQABgAIAAAAIQA4/SH/1gAAAJQBAAALAAAAAAAAAAAAAAAAADsBAABfcmVscy8ucmVsc1BL&#13;&#10;AQItAAoAAAAAAAAAIQAOPgnpNboAADW6AAAUAAAAAAAAAAAAAAAAADoCAABkcnMvbWVkaWEvaW1h&#13;&#10;Z2UyLnBuZ1BLAQItABQABgAIAAAAIQBUYoOTMQMAAIgKAAAOAAAAAAAAAAAAAAAAAKG8AABkcnMv&#13;&#10;ZTJvRG9jLnhtbFBLAQItAAoAAAAAAAAAIQAxyZj0yXQAAMl0AAAUAAAAAAAAAAAAAAAAAP6/AABk&#13;&#10;cnMvbWVkaWEvaW1hZ2UxLnBuZ1BLAQItABQABgAIAAAAIQAubPAAxQAAAKUBAAAZAAAAAAAAAAAA&#13;&#10;AAAAAPk0AQBkcnMvX3JlbHMvZTJvRG9jLnhtbC5yZWxzUEsBAi0AFAAGAAgAAAAhAF9IlNXhAAAA&#13;&#10;CwEAAA8AAAAAAAAAAAAAAAAA9TUBAGRycy9kb3ducmV2LnhtbFBLBQYAAAAABwAHAL4BAAADNwEA&#13;&#10;AAA=&#13;&#10;">
                <v:shapetype id="_x0000_t202" coordsize="21600,21600" o:spt="202" path="m,l,21600r21600,l21600,xe">
                  <v:stroke joinstyle="miter"/>
                  <v:path gradientshapeok="t" o:connecttype="rect"/>
                </v:shapetype>
                <v:shape id="TextBox 4" o:spid="_x0000_s1049" type="#_x0000_t202" style="position:absolute;top:27115;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y6IQzQAAAOgAAAAPAAAAZHJzL2Rvd25yZXYueG1sRI/RSsNA&#13;&#10;EEXfBf9hmYJvdjfBSJJ2W6RV8E2tfsCQHbNpsrMhu7bRr3cFoS8DM5d7hrPezm4QJ5pC51lDtlQg&#13;&#10;iBtvOm41fLw/3ZYgQkQ2OHgmDd8UYLu5vlpjbfyZ3+h0iK1IEA41arAxjrWUobHkMCz9SJyyTz85&#13;&#10;jGmdWmkmPCe4G2Su1L102HH6YHGknaWmP3w5DaVyL31f5a/B3f1khd3t/eN41PpmMe9XaTysQESa&#13;&#10;46Xxj3g2yaEoM1UVlcrhTywdQG5+AQAA//8DAFBLAQItABQABgAIAAAAIQDb4fbL7gAAAIUBAAAT&#13;&#10;AAAAAAAAAAAAAAAAAAAAAABbQ29udGVudF9UeXBlc10ueG1sUEsBAi0AFAAGAAgAAAAhAFr0LFu/&#13;&#10;AAAAFQEAAAsAAAAAAAAAAAAAAAAAHwEAAF9yZWxzLy5yZWxzUEsBAi0AFAAGAAgAAAAhADrLohDN&#13;&#10;AAAA6AAAAA8AAAAAAAAAAAAAAAAABwIAAGRycy9kb3ducmV2LnhtbFBLBQYAAAAAAwADALcAAAAB&#13;&#10;AwAAAAA=&#13;&#10;" filled="f" stroked="f">
                  <v:textbox style="mso-fit-shape-to-text:t">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5" o:spid="_x0000_s1050" type="#_x0000_t202" style="position:absolute;left:1020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kVlzQAAAOcAAAAPAAAAZHJzL2Rvd25yZXYueG1sRI/dasJA&#13;&#10;FITvC77DcoTe1c2PLTG6imgLvau1fYBD9piNyZ4N2VXTPn23UOjNwDDMN8xqM9pOXGnwjWMF6SwB&#13;&#10;QVw53XCt4PPj5aEA4QOyxs4xKfgiD5v15G6FpXY3fqfrMdQiQtiXqMCE0JdS+sqQRT9zPXHMTm6w&#13;&#10;GKIdaqkHvEW47WSWJE/SYsNxwWBPO0NVe7xYBUVi39p2kR28nX+nj2a3d8/9Wan76bhfRtkuQQQa&#13;&#10;w3/jD/GqY3me5UW+yFP4/RU/gVz/AAAA//8DAFBLAQItABQABgAIAAAAIQDb4fbL7gAAAIUBAAAT&#13;&#10;AAAAAAAAAAAAAAAAAAAAAABbQ29udGVudF9UeXBlc10ueG1sUEsBAi0AFAAGAAgAAAAhAFr0LFu/&#13;&#10;AAAAFQEAAAsAAAAAAAAAAAAAAAAAHwEAAF9yZWxzLy5yZWxzUEsBAi0AFAAGAAgAAAAhANTKRWXN&#13;&#10;AAAA5wAAAA8AAAAAAAAAAAAAAAAABwIAAGRycy9kb3ducmV2LnhtbFBLBQYAAAAAAwADALcAAAAB&#13;&#10;AwAAAAA=&#13;&#10;" filled="f" stroked="f">
                  <v:textbox style="mso-fit-shape-to-text:t">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392653" o:spid="_x0000_s1051" type="#_x0000_t75" style="position:absolute;left:13377;top:2336;width:30183;height:253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UNzwAAAOYAAAAPAAAAZHJzL2Rvd25yZXYueG1sRI9PS8NA&#13;&#10;FMTvQr/D8gre7Katxph2W4pSUFTov4u31+xrEpp9G3a3afz2riB4GRiG+Q0zX/amER05X1tWMB4l&#13;&#10;IIgLq2suFRz267sMhA/IGhvLpOCbPCwXg5s55tpeeUvdLpQiQtjnqKAKoc2l9EVFBv3ItsQxO1ln&#13;&#10;METrSqkdXiPcNHKSJKk0WHNcqLCl54qK8+5iFBw32UfanTfu8/KVHe3bds38Plbqdti/zKKsZiAC&#13;&#10;9eG/8Yd41QruH6dPk/RhCr+34iWQix8AAAD//wMAUEsBAi0AFAAGAAgAAAAhANvh9svuAAAAhQEA&#13;&#10;ABMAAAAAAAAAAAAAAAAAAAAAAFtDb250ZW50X1R5cGVzXS54bWxQSwECLQAUAAYACAAAACEAWvQs&#13;&#10;W78AAAAVAQAACwAAAAAAAAAAAAAAAAAfAQAAX3JlbHMvLnJlbHNQSwECLQAUAAYACAAAACEAHKP1&#13;&#10;Dc8AAADmAAAADwAAAAAAAAAAAAAAAAAHAgAAZHJzL2Rvd25yZXYueG1sUEsFBgAAAAADAAMAtwAA&#13;&#10;AAMDAAAAAA==&#13;&#10;">
                  <v:imagedata r:id="rId54" o:title=""/>
                </v:shape>
                <v:shape id="Picture 250311829" o:spid="_x0000_s1052" type="#_x0000_t75" style="position:absolute;top:31438;width:55118;height:24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h3D9zgAAAOcAAAAPAAAAZHJzL2Rvd25yZXYueG1sRI9Ba8JA&#13;&#10;FITvBf/D8gq91d2k1abRVURp6alQLZ4f2WcSm30bsxtN/70rFHoZGIb5hpkvB9uIM3W+dqwhGSsQ&#13;&#10;xIUzNZcavndvjxkIH5ANNo5Jwy95WC5Gd3PMjbvwF523oRQRwj5HDVUIbS6lLyqy6MeuJY7ZwXUW&#13;&#10;Q7RdKU2Hlwi3jUyVmkqLNceFCltaV1T8bHurYbJ+TpSZUr95WX3uj9nuPT31e60f7ofNLMpqBiLQ&#13;&#10;EP4bf4gPoyGdqKckydJXuP2Kn0AurgAAAP//AwBQSwECLQAUAAYACAAAACEA2+H2y+4AAACFAQAA&#13;&#10;EwAAAAAAAAAAAAAAAAAAAAAAW0NvbnRlbnRfVHlwZXNdLnhtbFBLAQItABQABgAIAAAAIQBa9Cxb&#13;&#10;vwAAABUBAAALAAAAAAAAAAAAAAAAAB8BAABfcmVscy8ucmVsc1BLAQItABQABgAIAAAAIQAwh3D9&#13;&#10;zgAAAOcAAAAPAAAAAAAAAAAAAAAAAAcCAABkcnMvZG93bnJldi54bWxQSwUGAAAAAAMAAwC3AAAA&#13;&#10;AgMAAAAA&#13;&#10;">
                  <v:imagedata r:id="rId55" o:title=""/>
                </v:shape>
              </v:group>
            </w:pict>
          </mc:Fallback>
        </mc:AlternateContent>
      </w:r>
    </w:p>
    <w:p w14:paraId="439B4FF1" w14:textId="77777777" w:rsidR="00B212A5" w:rsidRDefault="00B212A5" w:rsidP="00F83CC9">
      <w:pPr>
        <w:spacing w:line="360" w:lineRule="auto"/>
        <w:rPr>
          <w:rFonts w:ascii="Times New Roman" w:hAnsi="Times New Roman" w:cs="Times New Roman"/>
          <w:b/>
          <w:bCs/>
          <w:sz w:val="28"/>
          <w:szCs w:val="28"/>
          <w:u w:val="single"/>
        </w:rPr>
      </w:pPr>
    </w:p>
    <w:p w14:paraId="6E805F42" w14:textId="77777777" w:rsidR="00B212A5" w:rsidRDefault="00B212A5" w:rsidP="00F83CC9">
      <w:pPr>
        <w:spacing w:line="360" w:lineRule="auto"/>
        <w:rPr>
          <w:rFonts w:ascii="Times New Roman" w:hAnsi="Times New Roman" w:cs="Times New Roman"/>
          <w:b/>
          <w:bCs/>
          <w:sz w:val="28"/>
          <w:szCs w:val="28"/>
          <w:u w:val="single"/>
        </w:rPr>
      </w:pPr>
    </w:p>
    <w:p w14:paraId="403BB7B4" w14:textId="77777777" w:rsidR="00B212A5" w:rsidRDefault="00B212A5" w:rsidP="00F83CC9">
      <w:pPr>
        <w:spacing w:line="360" w:lineRule="auto"/>
        <w:rPr>
          <w:rFonts w:ascii="Times New Roman" w:hAnsi="Times New Roman" w:cs="Times New Roman"/>
          <w:b/>
          <w:bCs/>
          <w:sz w:val="28"/>
          <w:szCs w:val="28"/>
          <w:u w:val="single"/>
        </w:rPr>
      </w:pPr>
    </w:p>
    <w:p w14:paraId="6DD4B683" w14:textId="77777777" w:rsidR="00B212A5" w:rsidRDefault="00B212A5" w:rsidP="00F83CC9">
      <w:pPr>
        <w:spacing w:line="360" w:lineRule="auto"/>
        <w:rPr>
          <w:rFonts w:ascii="Times New Roman" w:hAnsi="Times New Roman" w:cs="Times New Roman"/>
          <w:b/>
          <w:bCs/>
          <w:sz w:val="28"/>
          <w:szCs w:val="28"/>
          <w:u w:val="single"/>
        </w:rPr>
      </w:pPr>
    </w:p>
    <w:p w14:paraId="5B08260D" w14:textId="77777777" w:rsidR="00B212A5" w:rsidRDefault="00B212A5" w:rsidP="00F83CC9">
      <w:pPr>
        <w:spacing w:line="360" w:lineRule="auto"/>
        <w:rPr>
          <w:rFonts w:ascii="Times New Roman" w:hAnsi="Times New Roman" w:cs="Times New Roman"/>
          <w:b/>
          <w:bCs/>
          <w:sz w:val="28"/>
          <w:szCs w:val="28"/>
          <w:u w:val="single"/>
        </w:rPr>
      </w:pPr>
    </w:p>
    <w:p w14:paraId="7AAB678F" w14:textId="77777777" w:rsidR="00B212A5" w:rsidRDefault="00B212A5" w:rsidP="00F83CC9">
      <w:pPr>
        <w:spacing w:line="360" w:lineRule="auto"/>
        <w:rPr>
          <w:rFonts w:ascii="Times New Roman" w:hAnsi="Times New Roman" w:cs="Times New Roman"/>
          <w:b/>
          <w:bCs/>
          <w:sz w:val="28"/>
          <w:szCs w:val="28"/>
          <w:u w:val="single"/>
        </w:rPr>
      </w:pPr>
    </w:p>
    <w:p w14:paraId="43C48A2A" w14:textId="77777777" w:rsidR="00B212A5" w:rsidRDefault="00B212A5" w:rsidP="00F83CC9">
      <w:pPr>
        <w:spacing w:line="360" w:lineRule="auto"/>
        <w:rPr>
          <w:rFonts w:ascii="Times New Roman" w:hAnsi="Times New Roman" w:cs="Times New Roman"/>
          <w:b/>
          <w:bCs/>
          <w:sz w:val="28"/>
          <w:szCs w:val="28"/>
          <w:u w:val="single"/>
        </w:rPr>
      </w:pPr>
    </w:p>
    <w:p w14:paraId="25B6D154" w14:textId="77777777" w:rsidR="00B212A5" w:rsidRDefault="00B212A5" w:rsidP="00F83CC9">
      <w:pPr>
        <w:spacing w:line="360" w:lineRule="auto"/>
        <w:rPr>
          <w:rFonts w:ascii="Times New Roman" w:hAnsi="Times New Roman" w:cs="Times New Roman"/>
          <w:b/>
          <w:bCs/>
          <w:sz w:val="28"/>
          <w:szCs w:val="28"/>
          <w:u w:val="single"/>
        </w:rPr>
      </w:pPr>
    </w:p>
    <w:p w14:paraId="3CCC2FDD" w14:textId="77777777" w:rsidR="006A7A2A" w:rsidRDefault="006A7A2A" w:rsidP="00F83CC9">
      <w:pPr>
        <w:spacing w:line="360" w:lineRule="auto"/>
        <w:rPr>
          <w:rFonts w:ascii="Times New Roman" w:hAnsi="Times New Roman" w:cs="Times New Roman"/>
          <w:b/>
          <w:bCs/>
          <w:sz w:val="28"/>
          <w:szCs w:val="28"/>
          <w:u w:val="single"/>
        </w:rPr>
      </w:pPr>
    </w:p>
    <w:p w14:paraId="5651420F" w14:textId="77777777" w:rsidR="006A7A2A" w:rsidRDefault="006A7A2A" w:rsidP="00F83CC9">
      <w:pPr>
        <w:spacing w:line="360" w:lineRule="auto"/>
        <w:rPr>
          <w:rFonts w:ascii="Times New Roman" w:hAnsi="Times New Roman" w:cs="Times New Roman"/>
          <w:b/>
          <w:bCs/>
          <w:sz w:val="28"/>
          <w:szCs w:val="28"/>
          <w:u w:val="single"/>
        </w:rPr>
      </w:pPr>
    </w:p>
    <w:p w14:paraId="30DC0668" w14:textId="77777777" w:rsidR="006A7A2A" w:rsidRDefault="006A7A2A" w:rsidP="00F83CC9">
      <w:pPr>
        <w:spacing w:line="360" w:lineRule="auto"/>
        <w:rPr>
          <w:rFonts w:ascii="Times New Roman" w:hAnsi="Times New Roman" w:cs="Times New Roman"/>
          <w:b/>
          <w:bCs/>
          <w:sz w:val="28"/>
          <w:szCs w:val="28"/>
          <w:u w:val="single"/>
        </w:rPr>
      </w:pPr>
    </w:p>
    <w:p w14:paraId="702DDBF4" w14:textId="77777777" w:rsidR="006A7A2A" w:rsidRDefault="006A7A2A" w:rsidP="00F83CC9">
      <w:pPr>
        <w:spacing w:line="360" w:lineRule="auto"/>
        <w:rPr>
          <w:rFonts w:ascii="Times New Roman" w:hAnsi="Times New Roman" w:cs="Times New Roman"/>
          <w:b/>
          <w:bCs/>
          <w:sz w:val="28"/>
          <w:szCs w:val="28"/>
          <w:u w:val="single"/>
        </w:rPr>
      </w:pPr>
    </w:p>
    <w:p w14:paraId="2A194069" w14:textId="77777777" w:rsidR="006A7A2A" w:rsidRDefault="006A7A2A" w:rsidP="00F83CC9">
      <w:pPr>
        <w:spacing w:line="360" w:lineRule="auto"/>
        <w:rPr>
          <w:rFonts w:ascii="Times New Roman" w:hAnsi="Times New Roman" w:cs="Times New Roman"/>
          <w:b/>
          <w:bCs/>
          <w:sz w:val="28"/>
          <w:szCs w:val="28"/>
          <w:u w:val="single"/>
        </w:rPr>
      </w:pPr>
    </w:p>
    <w:p w14:paraId="1FC11008" w14:textId="77777777" w:rsidR="006A7A2A" w:rsidRDefault="006A7A2A" w:rsidP="00F83CC9">
      <w:pPr>
        <w:spacing w:line="360" w:lineRule="auto"/>
        <w:rPr>
          <w:rFonts w:ascii="Times New Roman" w:hAnsi="Times New Roman" w:cs="Times New Roman"/>
          <w:b/>
          <w:bCs/>
          <w:sz w:val="28"/>
          <w:szCs w:val="28"/>
          <w:u w:val="single"/>
        </w:rPr>
      </w:pPr>
    </w:p>
    <w:p w14:paraId="58284C1F" w14:textId="77777777" w:rsidR="006A7A2A" w:rsidRDefault="006A7A2A" w:rsidP="00F83CC9">
      <w:pPr>
        <w:spacing w:line="360" w:lineRule="auto"/>
        <w:rPr>
          <w:rFonts w:ascii="Times New Roman" w:hAnsi="Times New Roman" w:cs="Times New Roman"/>
          <w:b/>
          <w:bCs/>
          <w:sz w:val="28"/>
          <w:szCs w:val="28"/>
          <w:u w:val="single"/>
        </w:rPr>
      </w:pPr>
    </w:p>
    <w:p w14:paraId="348904DB" w14:textId="77777777" w:rsidR="006A7A2A" w:rsidRDefault="006A7A2A" w:rsidP="00F83CC9">
      <w:pPr>
        <w:spacing w:line="360" w:lineRule="auto"/>
        <w:rPr>
          <w:rFonts w:ascii="Times New Roman" w:hAnsi="Times New Roman" w:cs="Times New Roman"/>
          <w:b/>
          <w:bCs/>
          <w:sz w:val="28"/>
          <w:szCs w:val="28"/>
          <w:u w:val="single"/>
        </w:rPr>
      </w:pPr>
    </w:p>
    <w:p w14:paraId="22982084" w14:textId="77777777" w:rsidR="006A7A2A" w:rsidRDefault="006A7A2A" w:rsidP="00F83CC9">
      <w:pPr>
        <w:spacing w:line="360" w:lineRule="auto"/>
        <w:rPr>
          <w:rFonts w:ascii="Times New Roman" w:hAnsi="Times New Roman" w:cs="Times New Roman"/>
          <w:b/>
          <w:bCs/>
          <w:sz w:val="28"/>
          <w:szCs w:val="28"/>
          <w:u w:val="single"/>
        </w:rPr>
      </w:pPr>
    </w:p>
    <w:p w14:paraId="2653420D" w14:textId="77777777" w:rsidR="006A7A2A" w:rsidRDefault="006A7A2A" w:rsidP="00F83CC9">
      <w:pPr>
        <w:spacing w:line="360" w:lineRule="auto"/>
        <w:rPr>
          <w:rFonts w:ascii="Times New Roman" w:hAnsi="Times New Roman" w:cs="Times New Roman"/>
          <w:b/>
          <w:bCs/>
          <w:sz w:val="28"/>
          <w:szCs w:val="28"/>
          <w:u w:val="single"/>
        </w:rPr>
      </w:pPr>
    </w:p>
    <w:p w14:paraId="0E466838" w14:textId="77777777" w:rsidR="006A7A2A" w:rsidRDefault="006A7A2A" w:rsidP="00F83CC9">
      <w:pPr>
        <w:spacing w:line="360" w:lineRule="auto"/>
        <w:rPr>
          <w:rFonts w:ascii="Times New Roman" w:hAnsi="Times New Roman" w:cs="Times New Roman"/>
          <w:b/>
          <w:bCs/>
          <w:sz w:val="28"/>
          <w:szCs w:val="28"/>
          <w:u w:val="single"/>
        </w:rPr>
      </w:pPr>
    </w:p>
    <w:p w14:paraId="5A5AF7F4" w14:textId="5FA68675" w:rsidR="006A7A2A" w:rsidRDefault="006F7AB1" w:rsidP="00F83CC9">
      <w:pPr>
        <w:spacing w:line="360" w:lineRule="auto"/>
        <w:rPr>
          <w:rFonts w:ascii="Times New Roman" w:hAnsi="Times New Roman" w:cs="Times New Roman"/>
        </w:rPr>
      </w:pPr>
      <w:r>
        <w:rPr>
          <w:rFonts w:ascii="Times New Roman" w:hAnsi="Times New Roman" w:cs="Times New Roman"/>
        </w:rPr>
        <w:t xml:space="preserve">Figure 4.10: Confusion Matrix for correctly predicted sentiment using LSTM and Model accuracy/loss curves for training and validation for </w:t>
      </w:r>
      <w:proofErr w:type="spellStart"/>
      <w:r>
        <w:rPr>
          <w:rFonts w:ascii="Times New Roman" w:hAnsi="Times New Roman" w:cs="Times New Roman"/>
        </w:rPr>
        <w:t>TextBlob</w:t>
      </w:r>
      <w:proofErr w:type="spellEnd"/>
      <w:r>
        <w:rPr>
          <w:rFonts w:ascii="Times New Roman" w:hAnsi="Times New Roman" w:cs="Times New Roman"/>
        </w:rPr>
        <w:t xml:space="preserve"> sentimen</w:t>
      </w:r>
      <w:r w:rsidR="006A7A2A">
        <w:rPr>
          <w:rFonts w:ascii="Times New Roman" w:hAnsi="Times New Roman" w:cs="Times New Roman"/>
        </w:rPr>
        <w:t>t.</w:t>
      </w:r>
    </w:p>
    <w:p w14:paraId="7E1A5D97" w14:textId="77777777" w:rsidR="006A7A2A" w:rsidRDefault="006A7A2A" w:rsidP="00F83CC9">
      <w:pPr>
        <w:spacing w:line="360" w:lineRule="auto"/>
        <w:rPr>
          <w:rFonts w:ascii="Times New Roman" w:hAnsi="Times New Roman" w:cs="Times New Roman"/>
        </w:rPr>
      </w:pPr>
    </w:p>
    <w:p w14:paraId="1F33DCC0" w14:textId="77777777" w:rsidR="006A7A2A" w:rsidRDefault="006A7A2A" w:rsidP="00F83CC9">
      <w:pPr>
        <w:spacing w:line="360" w:lineRule="auto"/>
        <w:rPr>
          <w:rFonts w:ascii="Times New Roman" w:hAnsi="Times New Roman" w:cs="Times New Roman"/>
        </w:rPr>
      </w:pPr>
    </w:p>
    <w:p w14:paraId="109338FA" w14:textId="77777777" w:rsidR="006A7A2A" w:rsidRDefault="006A7A2A" w:rsidP="00F83CC9">
      <w:pPr>
        <w:spacing w:line="360" w:lineRule="auto"/>
        <w:rPr>
          <w:rFonts w:ascii="Times New Roman" w:hAnsi="Times New Roman" w:cs="Times New Roman"/>
        </w:rPr>
      </w:pPr>
    </w:p>
    <w:p w14:paraId="3A5584D4" w14:textId="77777777" w:rsidR="00DF7AFC" w:rsidRDefault="00DF7AFC" w:rsidP="00F83CC9">
      <w:pPr>
        <w:spacing w:line="360" w:lineRule="auto"/>
        <w:rPr>
          <w:rFonts w:ascii="Times New Roman" w:hAnsi="Times New Roman" w:cs="Times New Roman"/>
        </w:rPr>
      </w:pPr>
    </w:p>
    <w:p w14:paraId="051F30DB" w14:textId="77777777" w:rsidR="00DF7AFC" w:rsidRPr="006A7A2A" w:rsidRDefault="00DF7AFC" w:rsidP="00F83CC9">
      <w:pPr>
        <w:spacing w:line="360" w:lineRule="auto"/>
        <w:rPr>
          <w:rFonts w:ascii="Times New Roman" w:hAnsi="Times New Roman" w:cs="Times New Roman"/>
        </w:rPr>
      </w:pPr>
    </w:p>
    <w:p w14:paraId="4FA7B1CD" w14:textId="0680165B" w:rsidR="00792C8C" w:rsidRDefault="00792C8C" w:rsidP="00792C8C">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 xml:space="preserve">4.1.5 Implementation of machine learning models for tweet sentiment classification using VADER sentiment </w:t>
      </w:r>
    </w:p>
    <w:p w14:paraId="3B310CC7" w14:textId="6FBF87C9" w:rsidR="00DF7AFC" w:rsidRDefault="00DF7AFC" w:rsidP="00792C8C">
      <w:pPr>
        <w:spacing w:line="360" w:lineRule="auto"/>
        <w:rPr>
          <w:rFonts w:ascii="Times New Roman" w:hAnsi="Times New Roman" w:cs="Times New Roman"/>
        </w:rPr>
      </w:pPr>
      <w:r>
        <w:rPr>
          <w:rFonts w:ascii="Times New Roman" w:hAnsi="Times New Roman" w:cs="Times New Roman"/>
        </w:rPr>
        <w:t xml:space="preserve">In the same manner as Section 4.1.4, the same set of machine learning models were applied to the VADER sentiment dataset to compare model accuracies with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DB5431">
        <w:rPr>
          <w:rFonts w:ascii="Times New Roman" w:hAnsi="Times New Roman" w:cs="Times New Roman"/>
        </w:rPr>
        <w:t xml:space="preserve"> Models were implemented as previously described in Section 4.1.5. Figure 4.11 shows the confusion matrices for the classification models Random Forest Classifier, </w:t>
      </w:r>
      <w:r w:rsidR="00DB5431">
        <w:rPr>
          <w:rFonts w:ascii="Times New Roman" w:hAnsi="Times New Roman" w:cs="Times New Roman"/>
        </w:rPr>
        <w:lastRenderedPageBreak/>
        <w:t xml:space="preserve">Multinomial Naïve Bayes Classifier, Support Vector Machine Classifier, Decision Tree Classifier, K-Nearest Neighbour Classifier, XG Boost Classifier and Extra Trees Classifier. The Extra Tress Classifier was the model with the highest accuracy  of 0.91 or 91%. The comparison of model accuracies can be visualised in Figure 4.12. As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word length was assessed, shown Figure 4.13, for implementation of the LSTM model. The LSTM architecture was the same as described in Section 4.1.4. The model achieved an accuracy of 0.84 or 84%, 6% lower than the accuracy achieved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LSTM model.</w:t>
      </w:r>
      <w:r w:rsidR="001D34B7">
        <w:rPr>
          <w:rFonts w:ascii="Times New Roman" w:hAnsi="Times New Roman" w:cs="Times New Roman"/>
        </w:rPr>
        <w:t xml:space="preserve"> The confusion matrix for predictions of the LSTM with the VADER tweet dataset can be seen in Figure 4.14 , along with the accuracy and loss curves for training and validation.</w:t>
      </w:r>
      <w:r w:rsidR="00224E75">
        <w:rPr>
          <w:rFonts w:ascii="Times New Roman" w:hAnsi="Times New Roman" w:cs="Times New Roman"/>
        </w:rPr>
        <w:t xml:space="preserve"> A summary of model accuracies for the </w:t>
      </w:r>
      <w:proofErr w:type="spellStart"/>
      <w:r w:rsidR="00224E75">
        <w:rPr>
          <w:rFonts w:ascii="Times New Roman" w:hAnsi="Times New Roman" w:cs="Times New Roman"/>
        </w:rPr>
        <w:t>TextBlob</w:t>
      </w:r>
      <w:proofErr w:type="spellEnd"/>
      <w:r w:rsidR="00224E75">
        <w:rPr>
          <w:rFonts w:ascii="Times New Roman" w:hAnsi="Times New Roman" w:cs="Times New Roman"/>
        </w:rPr>
        <w:t xml:space="preserve"> and VADER sentiment datasets can be seen in Table 4.1. Overall, model performances were similar for each classification model except the LSTM. There are also notable differences in accuracy in the Random Forest Classifier and XG Boost Classifier which will be discussed in Section 5.</w:t>
      </w:r>
    </w:p>
    <w:p w14:paraId="2B555454" w14:textId="77777777" w:rsidR="00DB5431" w:rsidRDefault="00DB5431" w:rsidP="00792C8C">
      <w:pPr>
        <w:spacing w:line="360" w:lineRule="auto"/>
        <w:rPr>
          <w:rFonts w:ascii="Times New Roman" w:hAnsi="Times New Roman" w:cs="Times New Roman"/>
        </w:rPr>
      </w:pPr>
    </w:p>
    <w:p w14:paraId="660771C3" w14:textId="77777777" w:rsidR="00DB5431" w:rsidRDefault="00DB5431" w:rsidP="00792C8C">
      <w:pPr>
        <w:spacing w:line="360" w:lineRule="auto"/>
        <w:rPr>
          <w:rFonts w:ascii="Times New Roman" w:hAnsi="Times New Roman" w:cs="Times New Roman"/>
        </w:rPr>
      </w:pPr>
    </w:p>
    <w:p w14:paraId="2373EFF6" w14:textId="77777777" w:rsidR="00DB5431" w:rsidRDefault="00DB5431" w:rsidP="00792C8C">
      <w:pPr>
        <w:spacing w:line="360" w:lineRule="auto"/>
        <w:rPr>
          <w:rFonts w:ascii="Times New Roman" w:hAnsi="Times New Roman" w:cs="Times New Roman"/>
        </w:rPr>
      </w:pPr>
    </w:p>
    <w:p w14:paraId="16B1BF83" w14:textId="77777777" w:rsidR="00DB5431" w:rsidRDefault="00DB5431" w:rsidP="00792C8C">
      <w:pPr>
        <w:spacing w:line="360" w:lineRule="auto"/>
        <w:rPr>
          <w:rFonts w:ascii="Times New Roman" w:hAnsi="Times New Roman" w:cs="Times New Roman"/>
        </w:rPr>
      </w:pPr>
    </w:p>
    <w:p w14:paraId="52BB6AC8" w14:textId="77777777" w:rsidR="00DB5431" w:rsidRDefault="00DB5431" w:rsidP="00792C8C">
      <w:pPr>
        <w:spacing w:line="360" w:lineRule="auto"/>
        <w:rPr>
          <w:rFonts w:ascii="Times New Roman" w:hAnsi="Times New Roman" w:cs="Times New Roman"/>
        </w:rPr>
      </w:pPr>
    </w:p>
    <w:p w14:paraId="3E816F74" w14:textId="77777777" w:rsidR="00DB5431" w:rsidRDefault="00DB5431" w:rsidP="00792C8C">
      <w:pPr>
        <w:spacing w:line="360" w:lineRule="auto"/>
        <w:rPr>
          <w:rFonts w:ascii="Times New Roman" w:hAnsi="Times New Roman" w:cs="Times New Roman"/>
        </w:rPr>
      </w:pPr>
    </w:p>
    <w:p w14:paraId="65E4C075" w14:textId="77777777" w:rsidR="00DB5431" w:rsidRDefault="00DB5431" w:rsidP="00792C8C">
      <w:pPr>
        <w:spacing w:line="360" w:lineRule="auto"/>
        <w:rPr>
          <w:rFonts w:ascii="Times New Roman" w:hAnsi="Times New Roman" w:cs="Times New Roman"/>
        </w:rPr>
      </w:pPr>
    </w:p>
    <w:p w14:paraId="1BF8C566" w14:textId="77777777" w:rsidR="00DB5431" w:rsidRDefault="00DB5431" w:rsidP="00792C8C">
      <w:pPr>
        <w:spacing w:line="360" w:lineRule="auto"/>
        <w:rPr>
          <w:rFonts w:ascii="Times New Roman" w:hAnsi="Times New Roman" w:cs="Times New Roman"/>
        </w:rPr>
      </w:pPr>
    </w:p>
    <w:p w14:paraId="39688A32" w14:textId="77777777" w:rsidR="00DB5431" w:rsidRDefault="00DB5431" w:rsidP="00792C8C">
      <w:pPr>
        <w:spacing w:line="360" w:lineRule="auto"/>
        <w:rPr>
          <w:rFonts w:ascii="Times New Roman" w:hAnsi="Times New Roman" w:cs="Times New Roman"/>
        </w:rPr>
      </w:pPr>
    </w:p>
    <w:p w14:paraId="2C915462" w14:textId="77777777" w:rsidR="00DB5431" w:rsidRDefault="00DB5431" w:rsidP="00792C8C">
      <w:pPr>
        <w:spacing w:line="360" w:lineRule="auto"/>
        <w:rPr>
          <w:rFonts w:ascii="Times New Roman" w:hAnsi="Times New Roman" w:cs="Times New Roman"/>
        </w:rPr>
      </w:pPr>
    </w:p>
    <w:p w14:paraId="7D321523" w14:textId="77777777" w:rsidR="00DB5431" w:rsidRDefault="00DB5431" w:rsidP="00792C8C">
      <w:pPr>
        <w:spacing w:line="360" w:lineRule="auto"/>
        <w:rPr>
          <w:rFonts w:ascii="Times New Roman" w:hAnsi="Times New Roman" w:cs="Times New Roman"/>
        </w:rPr>
      </w:pPr>
    </w:p>
    <w:p w14:paraId="15795BE6" w14:textId="77777777" w:rsidR="00DB5431" w:rsidRDefault="00DB5431" w:rsidP="00792C8C">
      <w:pPr>
        <w:spacing w:line="360" w:lineRule="auto"/>
        <w:rPr>
          <w:rFonts w:ascii="Times New Roman" w:hAnsi="Times New Roman" w:cs="Times New Roman"/>
        </w:rPr>
      </w:pPr>
    </w:p>
    <w:p w14:paraId="569F6458" w14:textId="77777777" w:rsidR="00DB5431" w:rsidRDefault="00DB5431" w:rsidP="00792C8C">
      <w:pPr>
        <w:spacing w:line="360" w:lineRule="auto"/>
        <w:rPr>
          <w:rFonts w:ascii="Times New Roman" w:hAnsi="Times New Roman" w:cs="Times New Roman"/>
        </w:rPr>
      </w:pPr>
    </w:p>
    <w:p w14:paraId="1C0AAA38" w14:textId="77777777" w:rsidR="00DB5431" w:rsidRDefault="00DB5431" w:rsidP="00792C8C">
      <w:pPr>
        <w:spacing w:line="360" w:lineRule="auto"/>
        <w:rPr>
          <w:rFonts w:ascii="Times New Roman" w:hAnsi="Times New Roman" w:cs="Times New Roman"/>
        </w:rPr>
      </w:pPr>
    </w:p>
    <w:p w14:paraId="0E952909" w14:textId="77777777" w:rsidR="00B212A5" w:rsidRDefault="00B212A5" w:rsidP="00F83CC9">
      <w:pPr>
        <w:spacing w:line="360" w:lineRule="auto"/>
        <w:rPr>
          <w:rFonts w:ascii="Times New Roman" w:hAnsi="Times New Roman" w:cs="Times New Roman"/>
          <w:b/>
          <w:bCs/>
          <w:sz w:val="28"/>
          <w:szCs w:val="28"/>
          <w:u w:val="single"/>
        </w:rPr>
      </w:pPr>
    </w:p>
    <w:p w14:paraId="320014EF" w14:textId="2780B632" w:rsidR="00B212A5" w:rsidRDefault="006F7AB1" w:rsidP="00F83CC9">
      <w:pPr>
        <w:spacing w:line="360" w:lineRule="auto"/>
        <w:rPr>
          <w:rFonts w:ascii="Times New Roman" w:hAnsi="Times New Roman" w:cs="Times New Roman"/>
          <w:b/>
          <w:bCs/>
          <w:sz w:val="28"/>
          <w:szCs w:val="28"/>
          <w:u w:val="single"/>
        </w:rPr>
      </w:pPr>
      <w:r w:rsidRPr="006F7AB1">
        <w:rPr>
          <w:rFonts w:ascii="Times New Roman" w:hAnsi="Times New Roman" w:cs="Times New Roman"/>
          <w:b/>
          <w:bCs/>
          <w:noProof/>
          <w:sz w:val="28"/>
          <w:szCs w:val="28"/>
          <w:u w:val="single"/>
        </w:rPr>
        <mc:AlternateContent>
          <mc:Choice Requires="wpg">
            <w:drawing>
              <wp:anchor distT="0" distB="0" distL="114300" distR="114300" simplePos="0" relativeHeight="251679744" behindDoc="0" locked="0" layoutInCell="1" allowOverlap="1" wp14:anchorId="0FDA556A" wp14:editId="460B6E4B">
                <wp:simplePos x="0" y="0"/>
                <wp:positionH relativeFrom="column">
                  <wp:posOffset>0</wp:posOffset>
                </wp:positionH>
                <wp:positionV relativeFrom="paragraph">
                  <wp:posOffset>0</wp:posOffset>
                </wp:positionV>
                <wp:extent cx="5767517" cy="5968272"/>
                <wp:effectExtent l="0" t="0" r="0" b="1270"/>
                <wp:wrapNone/>
                <wp:docPr id="24" name="Group 23">
                  <a:extLst xmlns:a="http://schemas.openxmlformats.org/drawingml/2006/main">
                    <a:ext uri="{FF2B5EF4-FFF2-40B4-BE49-F238E27FC236}">
                      <a16:creationId xmlns:a16="http://schemas.microsoft.com/office/drawing/2014/main" id="{886B683C-E3A9-E72B-CE4D-88C5686F95A4}"/>
                    </a:ext>
                  </a:extLst>
                </wp:docPr>
                <wp:cNvGraphicFramePr/>
                <a:graphic xmlns:a="http://schemas.openxmlformats.org/drawingml/2006/main">
                  <a:graphicData uri="http://schemas.microsoft.com/office/word/2010/wordprocessingGroup">
                    <wpg:wgp>
                      <wpg:cNvGrpSpPr/>
                      <wpg:grpSpPr>
                        <a:xfrm>
                          <a:off x="0" y="0"/>
                          <a:ext cx="5767517" cy="5968272"/>
                          <a:chOff x="0" y="0"/>
                          <a:chExt cx="5767517" cy="5968272"/>
                        </a:xfrm>
                      </wpg:grpSpPr>
                      <pic:pic xmlns:pic="http://schemas.openxmlformats.org/drawingml/2006/picture">
                        <pic:nvPicPr>
                          <pic:cNvPr id="1380911353" name="Picture 1380911353">
                            <a:extLst>
                              <a:ext uri="{FF2B5EF4-FFF2-40B4-BE49-F238E27FC236}">
                                <a16:creationId xmlns:a16="http://schemas.microsoft.com/office/drawing/2014/main" id="{7EA3729C-A0E7-64B2-F348-D6657027C200}"/>
                              </a:ext>
                            </a:extLst>
                          </pic:cNvPr>
                          <pic:cNvPicPr>
                            <a:picLocks noChangeAspect="1"/>
                          </pic:cNvPicPr>
                        </pic:nvPicPr>
                        <pic:blipFill>
                          <a:blip r:embed="rId56"/>
                          <a:stretch>
                            <a:fillRect/>
                          </a:stretch>
                        </pic:blipFill>
                        <pic:spPr>
                          <a:xfrm>
                            <a:off x="391544" y="260786"/>
                            <a:ext cx="1763230" cy="1787384"/>
                          </a:xfrm>
                          <a:prstGeom prst="rect">
                            <a:avLst/>
                          </a:prstGeom>
                        </pic:spPr>
                      </pic:pic>
                      <pic:pic xmlns:pic="http://schemas.openxmlformats.org/drawingml/2006/picture">
                        <pic:nvPicPr>
                          <pic:cNvPr id="93584209" name="Picture 93584209">
                            <a:extLst>
                              <a:ext uri="{FF2B5EF4-FFF2-40B4-BE49-F238E27FC236}">
                                <a16:creationId xmlns:a16="http://schemas.microsoft.com/office/drawing/2014/main" id="{481005DA-3809-04F4-FDFC-CF935C15FD3D}"/>
                              </a:ext>
                            </a:extLst>
                          </pic:cNvPr>
                          <pic:cNvPicPr>
                            <a:picLocks noChangeAspect="1"/>
                          </pic:cNvPicPr>
                        </pic:nvPicPr>
                        <pic:blipFill>
                          <a:blip r:embed="rId57"/>
                          <a:stretch>
                            <a:fillRect/>
                          </a:stretch>
                        </pic:blipFill>
                        <pic:spPr>
                          <a:xfrm>
                            <a:off x="2191195" y="268838"/>
                            <a:ext cx="1722973" cy="1779332"/>
                          </a:xfrm>
                          <a:prstGeom prst="rect">
                            <a:avLst/>
                          </a:prstGeom>
                        </pic:spPr>
                      </pic:pic>
                      <pic:pic xmlns:pic="http://schemas.openxmlformats.org/drawingml/2006/picture">
                        <pic:nvPicPr>
                          <pic:cNvPr id="1023899070" name="Picture 1023899070">
                            <a:extLst>
                              <a:ext uri="{FF2B5EF4-FFF2-40B4-BE49-F238E27FC236}">
                                <a16:creationId xmlns:a16="http://schemas.microsoft.com/office/drawing/2014/main" id="{0EF37A01-4064-3856-4DFC-FB1564616E3B}"/>
                              </a:ext>
                            </a:extLst>
                          </pic:cNvPr>
                          <pic:cNvPicPr>
                            <a:picLocks noChangeAspect="1"/>
                          </pic:cNvPicPr>
                        </pic:nvPicPr>
                        <pic:blipFill>
                          <a:blip r:embed="rId58"/>
                          <a:stretch>
                            <a:fillRect/>
                          </a:stretch>
                        </pic:blipFill>
                        <pic:spPr>
                          <a:xfrm>
                            <a:off x="4044543" y="303363"/>
                            <a:ext cx="1706871" cy="1763230"/>
                          </a:xfrm>
                          <a:prstGeom prst="rect">
                            <a:avLst/>
                          </a:prstGeom>
                        </pic:spPr>
                      </pic:pic>
                      <pic:pic xmlns:pic="http://schemas.openxmlformats.org/drawingml/2006/picture">
                        <pic:nvPicPr>
                          <pic:cNvPr id="1095666742" name="Picture 1095666742">
                            <a:extLst>
                              <a:ext uri="{FF2B5EF4-FFF2-40B4-BE49-F238E27FC236}">
                                <a16:creationId xmlns:a16="http://schemas.microsoft.com/office/drawing/2014/main" id="{ED258168-526C-95BB-B48D-D7D66140FF98}"/>
                              </a:ext>
                            </a:extLst>
                          </pic:cNvPr>
                          <pic:cNvPicPr>
                            <a:picLocks noChangeAspect="1"/>
                          </pic:cNvPicPr>
                        </pic:nvPicPr>
                        <pic:blipFill>
                          <a:blip r:embed="rId59"/>
                          <a:stretch>
                            <a:fillRect/>
                          </a:stretch>
                        </pic:blipFill>
                        <pic:spPr>
                          <a:xfrm>
                            <a:off x="407647" y="2259962"/>
                            <a:ext cx="1731025" cy="1739076"/>
                          </a:xfrm>
                          <a:prstGeom prst="rect">
                            <a:avLst/>
                          </a:prstGeom>
                        </pic:spPr>
                      </pic:pic>
                      <pic:pic xmlns:pic="http://schemas.openxmlformats.org/drawingml/2006/picture">
                        <pic:nvPicPr>
                          <pic:cNvPr id="1713865138" name="Picture 1713865138">
                            <a:extLst>
                              <a:ext uri="{FF2B5EF4-FFF2-40B4-BE49-F238E27FC236}">
                                <a16:creationId xmlns:a16="http://schemas.microsoft.com/office/drawing/2014/main" id="{9B162CFF-C0CF-F431-7A92-B76981FDF94B}"/>
                              </a:ext>
                            </a:extLst>
                          </pic:cNvPr>
                          <pic:cNvPicPr>
                            <a:picLocks noChangeAspect="1"/>
                          </pic:cNvPicPr>
                        </pic:nvPicPr>
                        <pic:blipFill>
                          <a:blip r:embed="rId60"/>
                          <a:stretch>
                            <a:fillRect/>
                          </a:stretch>
                        </pic:blipFill>
                        <pic:spPr>
                          <a:xfrm>
                            <a:off x="2205006" y="2228888"/>
                            <a:ext cx="1706871" cy="1779333"/>
                          </a:xfrm>
                          <a:prstGeom prst="rect">
                            <a:avLst/>
                          </a:prstGeom>
                        </pic:spPr>
                      </pic:pic>
                      <pic:pic xmlns:pic="http://schemas.openxmlformats.org/drawingml/2006/picture">
                        <pic:nvPicPr>
                          <pic:cNvPr id="2079008758" name="Picture 2079008758">
                            <a:extLst>
                              <a:ext uri="{FF2B5EF4-FFF2-40B4-BE49-F238E27FC236}">
                                <a16:creationId xmlns:a16="http://schemas.microsoft.com/office/drawing/2014/main" id="{E0B05038-3A39-3B69-94FF-2D29B137EB30}"/>
                              </a:ext>
                            </a:extLst>
                          </pic:cNvPr>
                          <pic:cNvPicPr>
                            <a:picLocks noChangeAspect="1"/>
                          </pic:cNvPicPr>
                        </pic:nvPicPr>
                        <pic:blipFill>
                          <a:blip r:embed="rId61"/>
                          <a:stretch>
                            <a:fillRect/>
                          </a:stretch>
                        </pic:blipFill>
                        <pic:spPr>
                          <a:xfrm>
                            <a:off x="4044544" y="2259962"/>
                            <a:ext cx="1722973" cy="1779332"/>
                          </a:xfrm>
                          <a:prstGeom prst="rect">
                            <a:avLst/>
                          </a:prstGeom>
                        </pic:spPr>
                      </pic:pic>
                      <pic:pic xmlns:pic="http://schemas.openxmlformats.org/drawingml/2006/picture">
                        <pic:nvPicPr>
                          <pic:cNvPr id="543083306" name="Picture 543083306">
                            <a:extLst>
                              <a:ext uri="{FF2B5EF4-FFF2-40B4-BE49-F238E27FC236}">
                                <a16:creationId xmlns:a16="http://schemas.microsoft.com/office/drawing/2014/main" id="{8E831F15-06D4-F351-23DA-D6E90C4C3CD0}"/>
                              </a:ext>
                            </a:extLst>
                          </pic:cNvPr>
                          <pic:cNvPicPr>
                            <a:picLocks noChangeAspect="1"/>
                          </pic:cNvPicPr>
                        </pic:nvPicPr>
                        <pic:blipFill>
                          <a:blip r:embed="rId62"/>
                          <a:stretch>
                            <a:fillRect/>
                          </a:stretch>
                        </pic:blipFill>
                        <pic:spPr>
                          <a:xfrm>
                            <a:off x="2205006" y="4188939"/>
                            <a:ext cx="1690768" cy="1779333"/>
                          </a:xfrm>
                          <a:prstGeom prst="rect">
                            <a:avLst/>
                          </a:prstGeom>
                        </pic:spPr>
                      </pic:pic>
                      <wps:wsp>
                        <wps:cNvPr id="1150740018" name="TextBox 16">
                          <a:extLst>
                            <a:ext uri="{FF2B5EF4-FFF2-40B4-BE49-F238E27FC236}">
                              <a16:creationId xmlns:a16="http://schemas.microsoft.com/office/drawing/2014/main" id="{4F9BBDA8-0776-69CC-9607-0106F6EDEE52}"/>
                            </a:ext>
                          </a:extLst>
                        </wps:cNvPr>
                        <wps:cNvSpPr txBox="1"/>
                        <wps:spPr>
                          <a:xfrm>
                            <a:off x="21383" y="0"/>
                            <a:ext cx="317716" cy="369332"/>
                          </a:xfrm>
                          <a:prstGeom prst="rect">
                            <a:avLst/>
                          </a:prstGeom>
                          <a:noFill/>
                        </wps:spPr>
                        <wps:txbx>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66180497" name="TextBox 17">
                          <a:extLst>
                            <a:ext uri="{FF2B5EF4-FFF2-40B4-BE49-F238E27FC236}">
                              <a16:creationId xmlns:a16="http://schemas.microsoft.com/office/drawing/2014/main" id="{C6B8E94E-E4E5-0008-43BA-F1F64EF8CB8E}"/>
                            </a:ext>
                          </a:extLst>
                        </wps:cNvPr>
                        <wps:cNvSpPr txBox="1"/>
                        <wps:spPr>
                          <a:xfrm>
                            <a:off x="2043539" y="18892"/>
                            <a:ext cx="309700" cy="369332"/>
                          </a:xfrm>
                          <a:prstGeom prst="rect">
                            <a:avLst/>
                          </a:prstGeom>
                          <a:noFill/>
                        </wps:spPr>
                        <wps:txbx>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251601536" name="TextBox 18">
                          <a:extLst>
                            <a:ext uri="{FF2B5EF4-FFF2-40B4-BE49-F238E27FC236}">
                              <a16:creationId xmlns:a16="http://schemas.microsoft.com/office/drawing/2014/main" id="{8C8D9C3D-9BDF-4921-DD39-A914ED157BF2}"/>
                            </a:ext>
                          </a:extLst>
                        </wps:cNvPr>
                        <wps:cNvSpPr txBox="1"/>
                        <wps:spPr>
                          <a:xfrm>
                            <a:off x="3911877" y="18892"/>
                            <a:ext cx="308098" cy="369332"/>
                          </a:xfrm>
                          <a:prstGeom prst="rect">
                            <a:avLst/>
                          </a:prstGeom>
                          <a:noFill/>
                        </wps:spPr>
                        <wps:txbx>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2047248335" name="TextBox 19">
                          <a:extLst>
                            <a:ext uri="{FF2B5EF4-FFF2-40B4-BE49-F238E27FC236}">
                              <a16:creationId xmlns:a16="http://schemas.microsoft.com/office/drawing/2014/main" id="{7D715DCD-DA2E-822D-94DA-F6D4CDF92576}"/>
                            </a:ext>
                          </a:extLst>
                        </wps:cNvPr>
                        <wps:cNvSpPr txBox="1"/>
                        <wps:spPr>
                          <a:xfrm>
                            <a:off x="0" y="2029278"/>
                            <a:ext cx="327334" cy="369332"/>
                          </a:xfrm>
                          <a:prstGeom prst="rect">
                            <a:avLst/>
                          </a:prstGeom>
                          <a:noFill/>
                        </wps:spPr>
                        <wps:txbx>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191439844" name="TextBox 20">
                          <a:extLst>
                            <a:ext uri="{FF2B5EF4-FFF2-40B4-BE49-F238E27FC236}">
                              <a16:creationId xmlns:a16="http://schemas.microsoft.com/office/drawing/2014/main" id="{F403EEF4-CE76-79F4-2D5D-4F93E7DCC2B0}"/>
                            </a:ext>
                          </a:extLst>
                        </wps:cNvPr>
                        <wps:cNvSpPr txBox="1"/>
                        <wps:spPr>
                          <a:xfrm>
                            <a:off x="2022156" y="2048170"/>
                            <a:ext cx="296876" cy="369332"/>
                          </a:xfrm>
                          <a:prstGeom prst="rect">
                            <a:avLst/>
                          </a:prstGeom>
                          <a:noFill/>
                        </wps:spPr>
                        <wps:txbx>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881478037" name="TextBox 21">
                          <a:extLst>
                            <a:ext uri="{FF2B5EF4-FFF2-40B4-BE49-F238E27FC236}">
                              <a16:creationId xmlns:a16="http://schemas.microsoft.com/office/drawing/2014/main" id="{21276E88-C584-606E-4B7C-9E01D299AD2E}"/>
                            </a:ext>
                          </a:extLst>
                        </wps:cNvPr>
                        <wps:cNvSpPr txBox="1"/>
                        <wps:spPr>
                          <a:xfrm>
                            <a:off x="3890494" y="2048170"/>
                            <a:ext cx="290464" cy="369332"/>
                          </a:xfrm>
                          <a:prstGeom prst="rect">
                            <a:avLst/>
                          </a:prstGeom>
                          <a:noFill/>
                        </wps:spPr>
                        <wps:txbx>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501221258" name="TextBox 22">
                          <a:extLst>
                            <a:ext uri="{FF2B5EF4-FFF2-40B4-BE49-F238E27FC236}">
                              <a16:creationId xmlns:a16="http://schemas.microsoft.com/office/drawing/2014/main" id="{FB0E8004-1C90-516A-F5F9-DAC1F3196C5E}"/>
                            </a:ext>
                          </a:extLst>
                        </wps:cNvPr>
                        <wps:cNvSpPr txBox="1"/>
                        <wps:spPr>
                          <a:xfrm>
                            <a:off x="1970684" y="4077448"/>
                            <a:ext cx="330540" cy="369332"/>
                          </a:xfrm>
                          <a:prstGeom prst="rect">
                            <a:avLst/>
                          </a:prstGeom>
                          <a:noFill/>
                        </wps:spPr>
                        <wps:txbx>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FDA556A" id="Group 23" o:spid="_x0000_s1053" style="position:absolute;margin-left:0;margin-top:0;width:454.15pt;height:469.95pt;z-index:251679744" coordsize="57675,596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oMcr/koAAP5KAAAUAAAAZHJzL21lZGlhL2ltYWdlMi5wbmeJUE5HDQoa&#13;&#10;CgAAAA1JSERSAAABrAAAAbsIBgAAAJ8boY8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ygAwAEAAAAAQAAAbsAAAAAQVNDSUkAAABTY3JlZW5zaG90qlL8e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0MzwvZXhpZjpQaXhlbFlE&#13;&#10;aW1lbnNpb24+CiAgICAgICAgIDxleGlmOlVzZXJDb21tZW50PlNjcmVlbnNob3Q8L2V4aWY6VXNl&#13;&#10;ckNvbW1lbnQ+CiAgICAgICAgIDxleGlmOlBpeGVsWERpbWVuc2lvbj40Mjg8L2V4aWY6UGl4ZWxY&#13;&#10;RGltZW5zaW9uPgogICAgICAgICA8dGlmZjpPcmllbnRhdGlvbj4xPC90aWZmOk9yaWVudGF0aW9u&#13;&#10;PgogICAgICA8L3JkZjpEZXNjcmlwdGlvbj4KICAgPC9yZGY6UkRGPgo8L3g6eG1wbWV0YT4K5biX&#13;&#10;IgAAQABJREFUeAHt3QlcFOX/B/APqIAgKCiFZWaeKaKSpmUepGXmFd78tMPjhyWWeKdllv40Mw/S&#13;&#10;yvvsH9Jlh6VSWampaVYa3prnr0gFFfHgMOA/z/jbdQcW2WVn9pj5PL223Zl55pnnec+sX55nnt31&#13;&#10;KpASmChAAQpQgAJuLuDt5vVj9ShAAQpQgAKyAAMWLwQKUIACFPAIAQYsjzhNrCQFKEABCjBg8Rqg&#13;&#10;AAUoQAGPEGDA8ojTZNxKck6Qcc89W06BwgIMWIVFuFyiQM+ePVGrVi1069at2LxDhgyR87zwwgvF&#13;&#10;5im8QeRt2bKlefW6devw/PPPm5e3bNkilyme3SUJhzfeeMOu6ljuc/LkSblNHTt2xPXr14uUU7jN&#13;&#10;pvyiDNOjbt26aN68OUaPHo20tLQiZXAFBfQiUFYvDWE7nCvg7e2NAwcO4L///S/uuusuxcGvXbuG&#13;&#10;bdu2KdaVZmH58uWK3Zo0aYLVq1ejfv36ivWuXBD1ufPOOx2uwtGjRzF37lyMGTPGprIGDRqERx55&#13;&#10;RM6bk5ODP/74A/Pnz8exY8fw+eef21QGM1HA0wTYw/K0M+Ym9a1duzZ8fHzwxRdfFKnR+vXr5W2V&#13;&#10;K1cuss2RFUFBQWjRogXEs7skUZ9q1ao5XJ0KFSpgyZIl8h8BthR29913yxbi+G3atIEIYPHx8di7&#13;&#10;d6/NZdhyHOahgDsJMGC509nwoLr4+/vjwQcfRHJycpFaf/XVV/Jf/2XL3uzAWw6DmXYQQ2livbUk&#13;&#10;hh337NkjP0QeMTRWeHhM7N+6dWu5DqK3Ua9ePfkf78TEREWRf//9N4YPHy7/Ay96Z506dYIYbrRM&#13;&#10;4hjLli2DGJaMiIiA6M1NmDABWVlZmDRpEiIjI+V1I0aMQHZ2tnnXwu1KSUnBwIED5fymoTpTOead&#13;&#10;rLwQAUeYimG9vH/yrOQoeVWlSpXkTF5eXiVnZg4KeKAAA5YHnjR3qXKXLl1w8OBBnD592lylzMxM&#13;&#10;7NixA9HR0eZ1pXkxdepUiF6ceIhhNxFArKXz589jypQpeOqpp7BgwQLccccdcoA5dOiQnP3s2bN4&#13;&#10;4okn8Ouvv8o9kLfeekvOI3ojH374oaJIsU30Gt9++205qH300UcQ95ZEwHvzzTfRq1cvfPnll1i0&#13;&#10;aJFiP9OCyNe/f385yE2fPh0LFy7Eo48+ClGOGK67VRK90YkTJ+LIkSOYO2/urbLK2/Lz8+V7XuK+&#13;&#10;lwiqIlCKYwgndxoyLbEhzEABOwRu/glsx07MSgEhIP4xF//IimFB0+QK8Q96xYoVFZMnSqMl/tEV&#13;&#10;w2QiiWGv4pK4f/P6668jKipKziIC3MMPP4xvv/0W9957rxzELl26JPfC7rnnHjnPY489ht69e2PW&#13;&#10;rFnys7gfJ5IYZps9e7b8+qGHHpLb9c8//8iBoFy5cnLw2bRpE3777Tc5T+H/7d+/H3Xq1MHixYvN&#13;&#10;w5bt2rXDzp07sWvXrsLZiyyLXqUYThX7C9sGDRoUyWNaMXnyZIiHZQoMDETh3qXldr6mgKcLsIfl&#13;&#10;6WfQhfUvX768eUjOVA0xHCgCgjOHpcQMOVMy3U8SEz9EEoGiYcOGMAUrUz7R67pw4QIOHz5sWqXo&#13;&#10;xYkAJQKvCJzitSmJdVeuXDEtKp7FsOSnn34KPz8/uae0YcMGOQBmZGRYnQGo2Pl/C6JnJvYXky9u&#13;&#10;NTQYGxsr99xE700EKdEDrF69Ovr27Yvdu3dbK5rrKODxAgxYHn8KXduAzp07Qwy/ienW6enp8tCb&#13;&#10;o8OB9rZI3PsxJVNvyfT5LTFEaW3yx2233SbvIoKJKZl6dKZl8SyCsq1JDNOJXo+43/X444/Lr8VM&#13;&#10;SjHMaGsS9Xr55ZflQDrv7XnF7iYCc9OmTeXHAw88ANE7E4GrTJkymDNnTrH7cQMFPFmAQ4KefPbc&#13;&#10;oO4dOnRAQEAA1q5dKw+DhYWF4b777rNas7w85WQCUy/IamaVVooZheI+V+Ek7m2JZC2YFc5r63JC&#13;&#10;QoJ8v00EHNGDE70xkcQkD3uSGK4UQ4PiXpmYhGFrEkOC4h6e+KgBEwX0KMAelh7PqhPb5OvrK8/M&#13;&#10;E/eMxD+yomdhLYle0JkzZxSbShq6UmNYsVmzZti3bx9OnDihOLa47xYSEiJP6lBscGBBTOwQ98Ge&#13;&#10;fvppc7D6669U+dii92VPEjMgxdCgmABiaxK9yVOnThX5XJyt+zMfBdxdgAHL3c+QB9Sva9eu8mxB&#13;&#10;MQ29e/fuVmssJjGIoLZ06VKIiQvDhg3Dn3/+aTWvaaXoHYkZiCL/xYsXTavteh46dKjc8xOzCMVs&#13;&#10;w6+//hriWzhEsBRT3U1DiHYVWkzmRo0aycFJ9LR+/PFHrFq1Srqn1Ee+fyVm8tmTbr/9dnla/dWr&#13;&#10;V63uJgKTmMxheojJLk8++STEJJHnnnvO6j5cSQFPF+CQoKefQTeov5iVJ+7/iPsvYmaetSTu7Yih&#13;&#10;MvGPufh8lpjuLT7TJKakF5eeeeYZjB8/Hs8++yz+85//QAw32pvEPmJigphJOGPGDDl4iJmE8+bN&#13;&#10;g7j/pmYaOXKkHFhFYBQfAg4NDYWY+i96iitWrJC3BQcH23xIMYFC9Fq3bt1aZB/xLSCmbwIRQVcM&#13;&#10;y4rPfYkZhuKPAyYK6FHAi784rMfTyjZRgAIU0J8AhwT1d07ZIgpQgAK6FGDA0uVpZaMoQAEK6E+A&#13;&#10;AUt/55QtogAFKKBLAQYsXZ5WNooCFKCA/gQYsPR3TtkiClCAAroUYMDS5WlloyhAAQroT4ABS3/n&#13;&#10;lC2iAAUooEsBt/7g8JCkPbpE10OjZkZH6KEZumyDGl9ppUsYN2lUkJ96/YTA8GdUa9Xl/atUK0ur&#13;&#10;gtST06qGLJcCFKAABSggCbh1D4tniAIUoAAFbiHgZaw+BwPWLa4FbqIABSjg1gJebl071StnrPCs&#13;&#10;Oh8LpAAFKEABZwmwh+UsaR6HAhSggNoCHBJUW5TlUYACFKCAJgLST9cYKXFI0Ehnm22lAAUo4MEC&#13;&#10;HBL04JPHqlOAAgYX4JCgwS8ANp8CFKCAxwhwSNBjThUrSgEKUIACxhHgkKBxzjVbSgEK6E2AQ4J6&#13;&#10;O6NsDwUoQAGdCnCWoE5PLJtFAQpQgAKqCaSkpKBPnz5o0qQJmjVrhmHDhiEtLU0uf9fPu9C5c2eE&#13;&#10;h4ejZcuWWLVK+cW6iYmJaN26NRo0aICOHTtix44dNtWL09ptYmImClCAAm4oIIYE1XrY0bysrCwM&#13;&#10;HjwYkZGR2LlzJ5KTk5GRkYFRo0bh4sWLiB0Si+joaOzZswevv/46Zs6ciV9++UU+wpYtWzB9+nTM&#13;&#10;mDFD3t6tWzcMHToU165dK7EGDFglEjEDBShAATcVEEOCaj3saOLp06dRu3ZtjBs7Dr6+vqhSpQr6&#13;&#10;9esnB6C1a9ciKCgIsbGxKFeuHKKiouRe1MqVK+UjJCUloUOHDnLPy8fHB3FxcahYsSLWrFlTYg0Y&#13;&#10;sEokYgYKUIACFLAUqFevHkTgKVO2jHn1+vXrUbduXRw5ckQOZuYN0os6derI68W6Y8eOQexvmWrW&#13;&#10;rImDBw9arrL6mrMErbJwJQUoQAEPEFBxlmBOTg7EwzKJ3pN43CoVFBRg2rRp2Lp1K95//30sW7YM&#13;&#10;5cuXV+zi5+cHMYwokni2tt2WIUEGLAUrFyhAAQp4kICKswQTEhKwZMkSRePFsN748eMV6ywXMjMz&#13;&#10;MWLECBw6dEgOVhEREXIwunz5smU2ZGdnm4OUCF5i2TKJ5eDgYMtVVl8zYFll4UoKUIACxhIYOXKk&#13;&#10;fD/JstW36l0dP34cAwYMQFhYGL744guEhobKu4rhvp9++smyGBw9etQ8TFirVi3z8KApkyirbdu2&#13;&#10;psVin3kPq1gabqAABSjg7gLin3B1HiI4ickSlo/iApaYCdi/f395SvsHH3xgDlZCq0uXLvJMwfnz&#13;&#10;5yM3NxebN2+WZxH27dtXxoyJiZGXxXqxXeQTMwy7dukqb7/V/9jDupUOt1GAAhRwZwEV72HZ00zx&#13;&#10;Oapz585h48aNEMOAlmn//v1Yvnw5Jk+eLAejSpUqycOKph6UmDU4ceJETJo0Cenp6ahRowaWLF6C&#13;&#10;kMohlsVYfe0l3TArsLrFDVYOSdrjBrVgFawJzIxWXqTW8nCdawS8VLyv4ZoW6PuoQX7qDWwFthij&#13;&#10;GtblnbNUK0urgtjD0kqW5VKAAhTQWsDbWN/WzoCl9QXF8ilAAQpoJeCiIUGtmlNSuer1TUs6ErdT&#13;&#10;gAIUoAAFHBBgD8sBPO5KAQpQwKUCBrtfyYDl0quNB6cABSjggACHBB3A464UoAAFKEABjQTYw9II&#13;&#10;lsVSgAIU0FyAQ4KaE/MAFKAABSigioCx5s0Zq7WqXCAshAIUoAAFXCHAIUFXqPOYFKAABdQQ4JCg&#13;&#10;GoosgwIUoAAFtBbw4ixBrYlZPgUoQAEKUMB+AQ4J2m/GPShAAQq4hwCHBN3jPLAWFKAABShQggCH&#13;&#10;BEsA4mYKUIACFKCACwQ4JOgCdB6SAhSggCoCHBJUhZGFUIACFKCA1gIcEtRamOVTgAIUoAAF7Bfg&#13;&#10;kKD9ZtyDAhSggHsIGKyHxYDlHpcda0EBClDAfgGD3cPidwnaf4lwDwpQgAIUcIEAe1guQOchKUAB&#13;&#10;CqgiwCFBVRhZCAUoQAEKaC7gpfkR3OkAHBJ0p7PBulCAAhSgQLECHBIsloYbKEABCri5AIcE3fwE&#13;&#10;sXoUoAAFKHBDgLMEeSVQgAIUoAAF3E+AQ4Lud05YIwpQgAI2CXgZrIfFgGXTZcFMFKAABdxQwGAB&#13;&#10;i7ME3fAaZJUoQAEKUKCoAHtYRU24hgIUoIBnCBjrY1hgwPKMy5K1pAAFKFBEwGj3sDgkWOQS4AoK&#13;&#10;UIACFHBHAfaw3PGssE4UoAAFbBAwWg+LAcuGi4JZKEABCrilAGcJuuVpYaUoQAEKUMDgAryHZeUC&#13;&#10;8Pctgymd66N2aAUrW5WrGlWriP90qa9c6eCSmPgT3bgqZkaHY26vhni2VQ0E+pUxl1q1kh+GR9XE&#13;&#10;7B4N8aaU5+kHqkPUmcl2gfNp6ej0aBS2b/3RvNOkl8aheZMGeLBpI/Nj9f+tMm/nC+cIiHPz+CNt&#13;&#10;pXOzxXzAVSuWSuerLR64L0J+Xrl8iXmbkV+IIUG1Hp7gyCHBQmepRhV/DGpxN8KCfAttUS56S1Hl&#13;&#10;4Xqh6NX4Dly4dl250cal5jWC8VDNykj4/g/FHo+F34bwqoGY+vURZP2Th/7N7sKT91fHgh9PoGwZ&#13;&#10;L4yQgtXmo+fx7ubj8CnnjQFSfZ9uXh0Lpe1MJQv8vHMHXps4Hmf+TlVkPnhgP8ZNeAW9+v5LsZ4L&#13;&#10;zhP4eccOvDrxRcW5+TZ5PZYufBfvLlqGRk3uw57ffsWzg59GnTp18VDrts6rnDseyWDT2lXvYWVm&#13;&#10;ZuKvv1Ihnj0t3V+jEmIfrIHPUpT/kFlrx/CoWrj3tgr4av/ZIpulmILODcPknpfoBcW1uQeVK/gU&#13;&#10;yVfcija1q2DDgXO4lHUdudfz8dHuP9H4ziCEBPgg2N8Hpy9kYYN03LwCICs3H1uOnZfqElBccVxv&#13;&#10;IfDJh0mYOH40nosbbrEWyMnJwamTJ9CwUWPFei44T+DjD1bjZencDH0+XnHQRzt2woaNW+Rg9c/1&#13;&#10;f3Dh/AVI3QoEBVVS5OOCawTS0tLQunVrbNlyo0c8evRohIeHKx516tRBTEyMuYJRUVFo0KCBIs+h&#13;&#10;Q4fM24t7oUoPKz8/H++++y6SkpIgKm9KVapUQffu3TF27Fi522pa767PB89cxq+nDiBfCgQlpeU7&#13;&#10;TiNTCiiil1Q4dW1UFfVvD8ScH47hcvZ1PCL1xEZIAW7yhkMI8C2LyY/Xk3cpI/00gOgxvdWzobz8&#13;&#10;1YGz+PGP86giBaXUjGxzsVez83A1Nw93VvTD3tRMvLtF2ZNqWr0STly4Zs7PF8ULtI56GE/06I1y&#13;&#10;5critVfGmzMe2LcXeXl5eGfuHOzfm4KAAH907tYdzw59Ad5lVP+7znxcvrgp0Obhdujesw/KSufm&#13;&#10;1ZdfvLlBelUhMBB/HDmCmF7d5PMkesERjfnHhatnCW7fvh0vvvgiUlNv/pE/e/ZsiIcpbdy4EWPG&#13;&#10;jMGkSZPkVaIz8+eff+K7777D3Xffbcpm07MqAeuVV17Bzp07ISLrvffeC39/f1y7dg0iYi5YsEB+&#13;&#10;/dprr9lUIVdmuiIFBluTCFbFpXZ1QjFfGp67eDVXzpIs9Zai6lRBg6pBSPnzEkas2SevtzYkGFS+&#13;&#10;nLwtNy9fUXyOtCyG/wqnLlJPrskdQXhzo3JYsXA+Lt8QuP32MKsUmZczESH1rvo/9Qya3d8C+6Sg&#13;&#10;NXakFKy8vfFs3AtW9+FKdQWKOzemo1SvcQ+2/7IXB/enYFT8MISEVC7SGzPlNcyzC2cJJiYm4p13&#13;&#10;3pGD0bhx46ySiw6M6LBMmDBB7lGJTLt370ag9AeIvcFK7KtKwNqwYQM+/fRT1KhRQ5RpTqJbeN99&#13;&#10;96F3797whIBlrrgDLwKkyQ9+UmAZ2upuWHbURG+qsjSkV1LKlf7KF6mcGFe0SL7SX/k50vCgKYng&#13;&#10;9Yx036pGiL8crM5k3uyRmfLw2XaBtlHtIB6mFNm0GXrH9MPGb5IZsEwoLn728bnxx1zjyKbo3acf&#13;&#10;vk5ex4DlwnPSvn179OnTRxqtKIfiAtbUqVPlTkzfvn3NNRUBy8/PDz169MDx48cRFhaG+Ph4PP74&#13;&#10;4+Y8xb1QJWCJoZSqVataPYYYFhTbjZKu5eQh5598zN50DKfPZ5mbHRroi4ysGz0u80orL7Kle1IX&#13;&#10;ruXiDmn472xmjpyjgjRDMFAaSky9dCMoiXtZ8VH34PzV65j2zWGIYzI5JvD1+q+Qnp6O/k8PMBeU&#13;&#10;m5sLX18/8zJfuEZg6aL52JvyO+a+u8hcgdzruQgMCjQvG/WFNEdQtaaL+7jiYZl8fX2l94D1CWgi&#13;&#10;0NwqnThxAsnJyfjoo48U2cQwprh/NX78eFSvXh2ff/45RowYIfWYQ9CiRQtF3sILRceYCuewYTky&#13;&#10;MhKjRo3C2bPKCQim7mDTpk1tKEUfWUSvSkyC6Nn4TojhPXE5ickcUzrdCxG0LNPPJy8WmSEotv94&#13;&#10;7II0aeN2BEuBSfSkekdWw8GzV3BBGmL08/HG6Ha1cTT9Kt7edJzByhLUgdcFBQV4e+5sbN2yCeL1&#13;&#10;L7t24pOPktCjVx8HSuWuagg0b/GAPMV97RefQdwvFzMJP/lwtTSbs78axXt0GV7SyI1aj4SEBIh/&#13;&#10;yy0fYl1p0+rVq9GwYUM0LnSvUfSmli1bJs3yrCMHQ9H7atasGdatW1fioVTpYc2cORPPPfccWrVq&#13;&#10;hQoVKqB8+fLIzs7G5cuXERERgUWLbv5lVGKN3DTDvF6NsGrXaWlSRkaJNfzs91R0ku4tjWtfW+oZ&#13;&#10;lcE5KdC8K93TSr1o27Ddhv1nUEYaEnzxkdrwK+stB6vF225MtHjwnhCESjMOA31D0PyuEEVdhn+S&#13;&#10;oljmgu0CHTt3xfnz5/HG1MnSczoqBYdg8JCh6NH75lCG7aUxp5oCYir76zNmY/47c/HGf15F6G23&#13;&#10;Y8SY8ej2RHc1D2P4skaOHIm4uDiFQ3G9K0WmYhbEZIuBAwcW2Tpv3jw0atQIUVFR5m03RjOUf9Cb&#13;&#10;N1q88JL+mrS81WKxyf6XYjzy4MGDuHLlijzxokH9BqhVu5b9Bf1vjyFJe0q9L3fUVmBmdIS2B2Dp&#13;&#10;pRZw9cyxUlfcIDsG+akysCVrhfZarJpa2idDSl1WrVq1sGLFCrRp00YuQwyvi+G9b77+pkgMEBMw&#13;&#10;xOzClStXolq1avLs8jfeeANfrv2ySN7CFVKlh2UqtGbNmhAPJgpQgAIU0F7AXf84OXXqlNz4O+68&#13;&#10;owiCmIA3ZcoUiKFA0bkRk/UWLlxYYrASBanawypSMwdXsIflIKCGu7OHpSGug0W76z9iDjZLN7ur&#13;&#10;2cO6rbd6X1F17uNYtzdWtYfl9q1lBSlAAQroSUCacWekxIBlpLPNtlKAAroSMFpvWr27f7q6DNgY&#13;&#10;ClCAAhRwNwH2sNztjLA+FKAABWwVMNaIoDpfzWSrLfNRgAIUoIB6AhwSVM+SJVGAAhSgAAVUE+CQ&#13;&#10;oGqULIgCFKCAcwWM1sNiwHLu9cWjUYACFFBPwGDT2jlLUL1LhyVRgAIUoICGAuxhaYjLoilAAQpo&#13;&#10;KcAhQS11WTYFKEABCqgnYLBp7RwSVO/SYUkUoAAFKKChAIcENcRl0RSgAAW0FOCQoJa6LJsCFKAA&#13;&#10;BVQTMFrA4pCgapcOC6IABShAAS0FOCSopS7LpgAFKKClAD+HpaUuy6YABShAAQqUToA9rNK5cS8K&#13;&#10;UIACrhcw2LR2BizXX3KsAQUoQIFSCXDSRanYuBMFKEABClBAWwH2sLT1ZekUoAAFNBMwWg+LAUuz&#13;&#10;S4kFU4ACFNBWwGgBi5/D0vZ6YukUoAAFKKCSAHtYKkGyGApQgAJOFzDY57AYsJx+hfGAFKAABVQS&#13;&#10;MNi0dg4JqnTdsBgKUIACFNBWgD0sbX1ZOgUoQAHNBIw26YIBS7NLiQVTgAIU0FbAy8tYg2TGaq22&#13;&#10;1w5LpwAFKEABDQXYw9IQl0VTgAIU0FLAYJMEwYCl5dXEsilAAQpoKGC0e1gcEtTwYmLRFKAABSig&#13;&#10;ngB7WOpZsiQKUIACzhUw2OewGLCce3nxaBSgAAVUE+CQoGqULIgCFKAABSigngB7WOpZsiQKUIAC&#13;&#10;ThXgLEGncvNgFKAABShQWgFvb2PdxOIswdJeKdyPAhSgAAWcKsCA5VRuHowCFKCAigKig6XWo5TV&#13;&#10;SktLQ+vWrbFlyxZzCWPGjEG9evUQHh5ufqxYscK8PTExUd6nQYMG6NixI3bs2GHedqsXvId1Kx1u&#13;&#10;owAFKODGAq6eJbh9+3a8+OKLSE1NVSjt27cPkyZNQv/+/RXrxYIIbNOnT8fixYvRrFkzLF26FEOH&#13;&#10;DsW2bdvg7+9fJL/lCvawLDX4mgIUoAAFbBIQvaTRo0djxIgRivw5OTk4ceIEIiMjFetNC0lJSejQ&#13;&#10;oQNatmwJHx8fxMXFoWLFilizZo0pS7HPDFjF0nADBShAAfcWUGs0sDRTN9q3by/3lnr27KlA2rt3&#13;&#10;L/Ly8jBr1iw0bdoUbdq0QUJCAvLz8+V8x44dk4cLLXeqWbMmDh48aLnK6msOCVpl4UoKUIAC7i+g&#13;&#10;5pCg6BmJh2Xy9fWFeFhLYWFh1lbj0qVLaNy4MQYOHIgWLVogJSVF7kV5e3sjPj4eWVlZKF++vGJf&#13;&#10;Pz8/XLt2TbHO2gJ7WNZUuI4CFKCAwQREL0gM41k+xDp7k+h5ieE9MRFDDPmJ+1TiXtaGDRvkokRw&#13;&#10;ys7OVhQrlgMCAhTrrC2wh2VNhesoQAEKeICAmj2skSNHyj0hy2YX17uyzFP49Zdffgkxc3DQoEHm&#13;&#10;Tbm5uRCBSqRatWrhyJEj5m3ixfHjx9G2bVvFOmsL7GFZU+E6ClCAAh4gIH5wWK2HCE5BQUGKR2kC&#13;&#10;VkFBgXz/atOmTRCvxZT11atXIyYmRhYVz8nJydi8eTNEIJs/fz4yMjLQtUvXEsXZwyqRiBkoQAEK&#13;&#10;UMBWgW7duiE9PV2e1i6eQ0JC5J6bKWBFRUVh4sSJ5u01atTAksVLEFI5pMRDeEkRsKDEXC7KMCRp&#13;&#10;j4uOzMOWJDAzOqKkLNzuIgE1h4lc1ARdHzbIT72BrYbj1qpmte/NbqqVpVVB7GFpJctyKUABCmgs&#13;&#10;YLQvv1Uv1Gt8Ylg8BShAAQoYW4A9LGOff7aeAhTwYAGjDf8yYHnwxcqqU4ACxhbgkKCxzz9bTwEK&#13;&#10;UIACbirAHpabnhhWiwIUoEBJAl7iQ1gGSgxYBjrZbCoFKKAvAQ4J6ut8sjUUoAAFKKATAfawdHIi&#13;&#10;2QwKUMCAAgbrYjFgGfAaZ5MpQAF9CBgsXsGtA9boh+vq46rSYSuqNRukw1bpo0m/fr9AHw3RaSuC&#13;&#10;/G79M/A6bbYqzXLrgKVKC1kIBShAAZ0K8IPDOj2xbBYFKEABvQkYbUjQWJP49Xa1sj0UoAAFDCTA&#13;&#10;IUEDnWw2lQIU0JcAhwT1dT7ZGgpQgAK6FeCQoG5PLRtGAQpQgAKeLMAhQU8+e6w7BShgaAEOCRr6&#13;&#10;9LPxFKAABTxHwGgBi7MEPefaZE0pQAEKGFqAQ4KGPv1sPAUo4NECXh5de7srz4BlNxl3oAAFKOAe&#13;&#10;AhwSdI/zwFpQgAIUoAAFFALsYSk4uEABClDAcwSM9jksBizPuTZZUwpQgAIKAQ4JKji4QAEKUIAC&#13;&#10;FHAPAfaw3OM8sBYUoAAF7BbgkKDdZNyBAhSgAAVcIeDtZayP0hqrta64onhMClCAAhRQRYBDgqow&#13;&#10;shAKUIACzhfgkKDzzXlEClCAAhQojYDBIhaHBEtzkXAfClCAAhRwugCHBJ1OzgNSgAIUUEfAm98l&#13;&#10;qA4kS6EABShAAW0F+MFhbX1ZOgUoQAEKUKBUAhwSLBUbd6IABSjgegGDzbkAA5brrznWgAIUoECp&#13;&#10;BLxgrJtYnCVYqsuEO1GAAhSggLMF2MNytjiPRwEKUEAlAaPNEmQPS6ULh8VQgAIUcLaAmCWo1qO0&#13;&#10;dU9LS0Pr1q2xZcsWcxGff/45OnTogIYNG6Jly5aYMWMG8vPzzdujoqLQoEEDhIeHmx+HDh0yby/u&#13;&#10;BXtYxclwPQUoQAEK3FJg+/btePHFF5GammrO99tvv+Gll17C7Nmz8dhjj+HIkSMYNGgQ/P398cIL&#13;&#10;LyAzMxN//vknvvvuO9x9993m/Wx5wR6WLUrMQwEKUMANBcQsQbUe9jYvMTERo0ePxogRIxS7nj59&#13;&#10;Gj169MDjjz8Ob29v3HvvvWjXrh127dol59u9ezcCAwPtDlZiZwYsBTUXKEABCniOgFrDgaKcnJwc&#13;&#10;ufcjekCmh1hXXGrfvr08DNizZ09FlujoaEydOtW8LisrS84nhv9EEgHLz89PDmpNmjRBx44dsWHD&#13;&#10;BnP+W73gkOCtdLiNAhSggEEEEhISsGTJEkVrY2NjMX78eMU600JYWJjpZbHPIvANGTJEDlBDhw6V&#13;&#10;84ngKO5fiXKrV68Ocb9L9NJCQkLQokWLYssSGxiwbsnDjRSgAAXcV0AMB6qVRo4cibi4OEVxvr6+&#13;&#10;imV7Fg4fPiyXFxwcjA8//BBBQUHy7vHx8Ypi+vbti7Vr12LdunUlBiwOCSrouEABClDAcwTUHBIU&#13;&#10;wUkEFctHaQPW119/jV69euGhhx5CUlISRNAypXnz5mHTpk2mRfk5NzcXthyLAUvBxgUKUIACFHBE&#13;&#10;YOfOnRg+fDjGjh2LKVOmoFy5cori/v77b7z66qs4ceIErl+/jvfeew/79+9HTN8YRT5rCxwStKbC&#13;&#10;dRSgAAU8QEDNIUG1mvvOO+8gLy9P/uyV+PyVKTVq1Ejubb322mtyIBNDgVeuXEGNGjWwcOFC1Kpd&#13;&#10;y5S12GevAikVu9XFGw6fuebiGvDwxQk0a3/jBmpx27nedQK/fr/AdQfnkUsUqHu7f4l5bM3Qbf42&#13;&#10;W7OWmG9t3EMl5nF1Bg4JuvoM8PgUoAAFKGCTAIcEbWJiJgpQgALuJ6DiJEH3a5yVGjFgWUHhKgpQ&#13;&#10;gAKeIODlZaxBMmO11hOuQNaRAhSgAAWsCrCHZZWFKylAAQq4v4D0VX2GSgxYhjrdbCwFKKAnAfHB&#13;&#10;YSMlg8VnI51atpUCFKCAvgTYw9LX+WRrKEABIwkYq4PFL7810rXNtlKAAvoS4JCgvs4nW0MBClCA&#13;&#10;AjoR4JCgTk4km0EBChhPwJtDgsY76WwxBShAAU8U4JCgJ5411pkCFKAABXQvwCFB3Z9iNpACFNCr&#13;&#10;gMFGBDlLUK8XMttFAQroX8CbHxzW/0lmCylAAQpQwPMEOCToeeeMNaYABSggCxisg8UhQV73FKAA&#13;&#10;BTxVgLMEPfXMsd4UoAAFKKBrAX75rcqnd9dPW/D80z3RvX1zxHRqjbemv4Ls7Cz5KLOnvoSubSPR&#13;&#10;vV0z8+PzD/9P5Rros7haNe/AB++OwvGt7+Dg929hzmsDERTkf8vGtmvTBL+um3HLPPZu9JI+qfni&#13;&#10;8z1x+Ie38OeOhVg2exhCQgLNxZSmnuadDf7iF+m9M0y8d9o1R9/HpffO668g53/vHRNN2tkz6NOx&#13;&#10;Fb769EPTKkM/iyFBtR6eAMmApeJZunA+DVMnjMTj3ftgzTc/4Z0VH2P/77uRuOxd+SjHDh/EcyMn&#13;&#10;4LPvfzE/ovs+pWIN9FmUj09ZfLlkLLb9dgR1o4aj+RMvoXKlQMx9bbDVBpcp643B/Trg47kvoEwp&#13;&#10;fzCoa8cHsGbxuCLlxz3TCR3bRKBV71dRp108srKvI2HSQDmfvfUsUriBV4j3zpTx0nsnWnrvbNyB&#13;&#10;d1Z+jH3Se+f9pTfeO4ImPz8f018ZjatXLhtYStl0MUtQrYeyZPdc4qQLFc9LSOVQrP5qEwIqBKKg&#13;&#10;oACXLl3A9eu5qFgpBLk5Ofjv6ZOo3yBCxSMao6jbQoPx6/6T0h8A61CQX4DLl69h6Uc/IHHWUKsA&#13;&#10;H747Glk5uZgy/3MM7NFGkaesFMziBnTGM91bIbhiALb+ehTjZ7yP1NTzinzFLTwX0w7j3kxCWvol&#13;&#10;OcvEmatx6se3ERYWgrJlythVz+KOYcT14r2TJN47gTfeO5kW7x2Tx4oFCagcehuCQ6qYVvHZYAIM&#13;&#10;WCqfcBGsROrfLQoZFy6gbv2G6Cz1uI4e2of8vDysXDQPhw/shb+/P9o//gT6DXwO3tI/dEzFC/z5&#13;&#10;VxqeGj5XkaF7h2bYmXJMsc608NxLi5F+/hJEL6lwGv1cdzzSsiE6DZqBCxcuIfbJx6Te2zg8EP0S&#13;&#10;gqVe264vpsm7+JQrB99yZXBq+42/8KfOX4vEzzahRrUqOHTsL3OxGRlXkH7xKurVqobN21Lsqqe5&#13;&#10;EL6QBUSwEql/1yhcNL13evSR1/3604/Y+sO3eHfVJxjyryfkdfyfGA401keHOSSo0VW//ONkrPr0&#13;&#10;G3hLQ1KTx76AK9Iwxr3hEYju8xQS136PMZOmY/3nH+GDVYs1qoF+ix0R2w3dH22GcW+sttpIEayK&#13;&#10;S8Of6oCJcz7C2bOi95uH+SvWS4GpLFo/GIFzaRm4u+Uw+THkleX44efD5uUl738Nfz8/udis7BxF&#13;&#10;8deychDgf2Ob5YaS6mmZl69vCqz4JBnv/e+985r03rlw/hwSpr+Gca++Af+ACjcz8pUcsETQUuPh&#13;&#10;CZzsYWl0lvz8ykM8Bg8bhbFxA/DStATMXpRoPlp446bo0iNG+qvxG/QbZH1oy5yZL2SB8v6+0n2r&#13;&#10;QWgeURPt+k/FiZN/2yVTURoCDKrgh0/efgH50pCtKYneVPU7KpsWi302BSo/Xx9FHv/yvrhy7cbE&#13;&#10;GrHB0XoqCjfggq/0vgkNK49/Pz8KY4YOkO5bjUVnqadVP6KJATXYZEsB1QLW1q1bLcu1+rpVq1ZW&#13;&#10;1+tlZcpvP0uzAidhUeJalPO58Y/a9dzrKFO2LHZt34zLmZcQHfO0ubnXc3OkfL7mZb4oXqBq1cr4&#13;&#10;bMFonPwrHW36vorMzGvFZy5mi9hH9IY6DnwT+w+dNOeqdmeoNISYYV4u7sXVq9k4JR2/rjRj8eSp&#13;&#10;M3K24OAKuK1yII4eT5WX1ahnccfX83rx3kl4fRIWr7Z47+Rcl5ssJi4dO3IYH7+/Ql7OzrqGJfNm&#13;&#10;Ypv0x970t5fpmaXEthltiEy1gDVhwgScOXNGnmxgTVl0WY8ePWptk27W1a7bQJ5csWjudDwbPwHp&#13;&#10;aWew9O2ZePjRTnLQEvev7qheA/c/2Br79vyCdZ9/jEFxI3XTfq0aEhDgh+QVE/DN1n0YN21VsddY&#13;&#10;SccXE2EWJH2PKaP64NkJi3D+QiY6P9YC770Ri+Y9J+EPi3tTXybvgHgUTks+3oSX46Lx+4GTUtC8&#13;&#10;gv+M6Ydvtu3H33+fh1r1LHxMIyzXrnfjvbPwrel4bsSN986Sd2bi0U7dMGrijfuKJocnu7VHzIAh&#13;&#10;0ghFX9Mqwz4b7R6WagHr008/RY8ePTBy5Ej52YhXkH+FCpgyewEWJLyOf3VuIw0NBaBN+8fwzLPx&#13;&#10;8PH1lSZhnMeCOdPwuvQcVDEYMU/HomO3XkaksqvNvbo8hJp3haL/Ew+iX9cHFfve2eJZ/LVzEWJf&#13;&#10;XoL1G39RbLO2MG3ex4j/dzd8838vITRY6hmdOofoYW8pgpW1/UzrxEzFclKP+bv/e1kaXiyPb7fv&#13;&#10;w6CxNyZmlFRPUxl8Liog7k39Z4703pnzOmLEe6e89N555DEMkN47TBQwCXhJf3XeHMw3rS3l8/bt&#13;&#10;2zFmzBiI4UEx2cDRdPiM/cM+jh6T+9sm0Kw977vZJuX8XL9+v8D5B+URbRaoe/utP/Buc0FSxiFJ&#13;&#10;e+zJfsu8i//l/vcIHY8qFgQtW7bE888/j/T0dIu1fEkBClCAAloISF+8In1wWJ2HFvVTu0zVhgRN&#13;&#10;FevXr5/pJZ8pQAEKUIACqgmoHrBUqxkLogAFKECBWwqI77Y0UmLAMtLZZlspQAFdCRgsXkHVe1i6&#13;&#10;uhLYGApQgAIUcCsB9rDc6nSwMhSgAAVsFzDYVwnyF4dtvzSYkwIUoIB7CRjtg8McEnSv64+1oQAF&#13;&#10;KECBYgQ4JFgMDFdTgAIUcHcBo/U4jNZed7/+WD8KUIACNguIe1hqPWw+aKGMaWlpaN26NbZs2WLe&#13;&#10;suvnXejcuTPCw8MhvlBi1apV5m3iRWJiorxPgwYN0LFjR+zYUfR7OxU7/G+BAcuaCtdRgAIUoECJ&#13;&#10;AuLr+MR3yKam3vi1ArHDxYsXETskFtHR0dizZw9ef/11zJw5E7/8cuO7PkVgmz59OmbMmCFv79at&#13;&#10;G4YOHYpr10r+Kj4GrBJPCTNQgAIUcE8Bb6l7pdbD3haKXtLo0aMxYsQIxa5r165FUFAQYmNjUU76&#13;&#10;rbmoqCi5F7Vy5Uo5X1JSEjp06CD3vHykn2GKi4tDxYoVsWbNGkU51hYYsKypcB0FKEABDxBQazhQ&#13;&#10;lJOTkyP9ZE6m4iHWFZfat28vDwP27NlTkeXIkSOoXbu2Yl2dOnUg1ot07Ngx1KtXT7G9Zs2aOHjw&#13;&#10;oGKdtQUGLGsqXEcBClDAYAIJCQmIjIxUPMS64lJYWJjcgyq8/erVq9LPw5RXrPbz80NW1o1f5RbP&#13;&#10;1rbbMiTIWYIKVi5QgAIU8BwBNb+aSfyWoRies0y+0u/42ZtEMLp8+bJit+zsbHOQEsFLLFsmsRwc&#13;&#10;HGy5yuprBiyrLFxJAQpQwP0FvL3UGyQTwak0Aaqwkhju++mnnxSrxa/Nm4YJa9WqZR4eNGU6fvw4&#13;&#10;2rZta1os9lm91hZ7CG6gAAUoQAGjCHTp0kWeKTh//nzk5uZi8+bNSE5ORt++fWWCmJgYeVmsF9tF&#13;&#10;voyMDHTt0rVEIvawSiRiBgpQgALuKSAmS7hbqlKlCpYvX47JkyfLwahSpUoYP368uQclZg1OnDgR&#13;&#10;kyZNkn/st0aNGliyeAlCKoeU2BQGrBKJmIECFKCAewqoeQ/LkRaKmX+WqWnTphDT24tLopclHvYm&#13;&#10;DgnaK8b8FKAABSjgEgH2sFzCzoNSgAIUcFzAC244Juh4s4otgQGrWBpuoAAFKODeAu4yJOgsJQ4J&#13;&#10;Okuax6EABShAAYcE2MNyiI87U4ACFHCdgLfBuhwMWK671nhkClCAAg4J8BeHHeLjzhSgAAUoQAFt&#13;&#10;BNjD0saVpVKAAhTQXMBoky4YsDS/pHgAClCAAtoIuOM3XWjT0hulGuyWnZaULJsCFKAABbQUYA9L&#13;&#10;S12WTQEKUEBDAfFrw0ZKDFhGOttsKwUooCuBMsaKV+CQoK4uXzaGAhSggH4F2MPS77llyyhAAZ0L&#13;&#10;GGxEEAxYOr+g2TwKUEC/At4G+/JbDgnq91pmyyhAAQroSoA9LF2dTjaGAhQwkoDRvpqJActIVzfb&#13;&#10;SgEK6ErAaN90wSFBXV2+bAwFKEAB/Qqwh6Xfc8uWUYACOhfgB4d1foLZPApQgAJ6ETDatHYOCerl&#13;&#10;ymU7KEABCuhcgEOCOj/BbB4FKKBfAW+DzbpgwNLvtcyWUYACOhfgkKDOTzCbRwEKUIACninAHpZn&#13;&#10;njfWmgIUoIDhvr2cAYsXPQUoQAEPFTDaN11wlqCHXqisNgUoQAGjCbCHZbQzzvZSgAK6ETDY7zfy&#13;&#10;50V0c+WyIRSggOEEjPZNFxwSNNwlzgZTgAIU8EwBDgl65nljrSlAAQoY7OcbwSFBXvMUoAAFPFWA&#13;&#10;Hxz21DPHelOAAhSggK4FOCSo69PLxlGAAnoWMNrnsBiw9Hw1s20UoICuBcrounVFG8dZgkVNuIYC&#13;&#10;FKAABdxQgD0sNzwprBIFKEABmwQMNuuCAcumq4KZKEABCrifgKuGyD788ENMmTJFAfLPP//Iy4cP&#13;&#10;H8aYMWPw5ZdfomzZmyFGrBs4cKBiH3sXbpZm757MTwEKUIAChhTo27cvxMOU/vorFdHRT2D06NHy&#13;&#10;qn379mHSpEno37+/KYsqzwxYqjCyEApQgALOF/DyclUf62ZbCwoKMHz4C2jVqhViYmKQk5ODEydO&#13;&#10;IDIy8mYmlV65dcAK9HPr6ql0CjyzmHN7VnlmxQ1Q65Fr9higlZ7bxIUxTVSrvJrhSgQa8bBMvr6+&#13;&#10;EI9bpaSkJJw8eRIrVqyQs+3duxd5eXmYNWsWfv/9dwQEBKB79+6Ij4+Ht7djNWZEuNWZ4DYKUIAC&#13;&#10;BhFISEjAkiVLFK2NjY3F+PHjFessF/Lz87Fw4UKIfEFBQfKmS5cuoXHjxvL9qhYtWiAlJQVxcXFy&#13;&#10;sBJBy5HkJXXnChwpQMt9UzNytSyeZTsgEBzg48De3FVLAfawtNR1vGw1e1ird/3X8Qr9r4SejW6z&#13;&#10;u4e1adMmDBs2DDt37kSFChWKrcvcuXOxYcMGJCcnF5vHlg3sYdmixDwUoAAF3FBAzd/DsmX4rzDB&#13;&#10;unXrEBUVpQhWYnZgWloaBg0aZM6em5sLPz8/83JpXzg2oFjao3I/ClCAAhTweIHdu3ejefPminaI&#13;&#10;QTtx/0r0vsTrHTt2YPXq1fKEDEXGUiywh1UKNO5CAQpQwB0EXD1J8O+//0ZYWJiColu3bkhPT5en&#13;&#10;tYvnkJAQ+R6WmEHoaGLAclSQ+1OAAhRwkYC3i38Ra//+/VZbLoYDLYcErWYqxUoOCZYCjbtQgAIU&#13;&#10;oIDzBdjDcr45j0gBClBAFQGDfZUgf3FYlauGhVCAAhRwgYCXi4cEnd1kDgk6W5zHowAFKECBUglw&#13;&#10;SLBUbNyJAhSggOsFOCTo+nPAGlCAAhSggA0Crp4laEMVVc3CIUFVOVkYBShAAQpoJcAhQa1kWS4F&#13;&#10;KEABjQW81fxuJo3rqkbxDFhqKLIMClCAAi4QMNo9LA4JuuAi4yEpQAEKUMB+Afaw7DfjHhSgAAXc&#13;&#10;QsBon8NiwHKLy46VoAAFKGC/gNHuYXFI0P5rhHtQgAIUoIALBNjDcgE6D0kBClBADQEvGKvPYazW&#13;&#10;qnGFsAwKUIACFHCJAHtYLmHnQSlAAQo4LmC0ae0MWI5fMyyBAhSggEsEjDZLkEOCLrnMeFAKUIAC&#13;&#10;FLBXgD0se8WYnwIUoICbCHgbrMvBgOUmFx6rQQEKUMBeAQ4J2ivG/BSgAAUoQAEnCLCH5QRkHoIC&#13;&#10;FKCAFgKcJaiFKsukAAUoQAHVBQx2C8tgH5NW/XJhgRSgAAUo4CwBDgk6S5rHoQAFKKCygLfBxgQZ&#13;&#10;sFS+gFgcBShAAWcJGOwHhzkk6KwLi8ehAAUoQAHHBNjDcsyPe1OAAhRwnYDBulgMWK671HhkClCA&#13;&#10;Ag4J8IPDDvFxZwpQgAIUoIA2AuxhaePKUilAAQpoLmCwSYJgwNL8kuIBKEABCmgjYLBbWJwlqM1l&#13;&#10;xFIpQAEKUEBtAfaw1BZleRSgAAWcJWCwLhYDlrMuLB6HAhSggMoCnCWoMiiLowAFKEABCqghwB6W&#13;&#10;GoosgwIUoIALBLwMNk2QAcsFFxkPSQEKUEANAYPdwuIsQTUuGpZBAQpQwGgCa9asQd26dREeHm5+&#13;&#10;xMXFyQy7ft6Fzp07y+tbtmyJVatWqcLDHpYqjCyEAhSggAsEXNjF+v3339GxY0fMmzdP0fCLFy8i&#13;&#10;dkgshg0bhgEDBmDbtm14/vnn5eDVrFkzRV57F4z2g5X2+jA/BShAAbcVELME1frP3kbu27cPERER&#13;&#10;RXZbu3YtgoKCEBsbi3LlyiEqKkoObCtXriyS194V7GHZK8b8FKAABXQokJOTA/GwTL6+vhCPwik/&#13;&#10;Px+HDx+Gn58fli9fjry8PLRq1QqvvPIKjhw5gtq1ayt2qVOnDsQQoqOJPSxHBbk/BShAARcJeEv/&#13;&#10;gqv1SEhIQGRkpOIh1llLaWlp8v0rMST43Xff4ZNPPsGpU6fkob+rV6+ifPnyit1EYMvKylKsK80C&#13;&#10;e1ilUeM+FKAABdxAQM1bWCNHjoRp0oSpadZ6V2Lb7bffjs8++8yUDdWrV8eECRMQExMjT7bIzs42&#13;&#10;bxMvxHLhIKbIYOMCe1g2QjEbBShAAT0LiOAk7j1ZPooLWCkpKZg8eTIKCgrMJGI40Vvq7jVu3BjH&#13;&#10;jh0zrxcvjh49WmSYUJHBxgUGLBuhmI0CFKCA2wmILpZaDzsaFxISgo8++ghz587F9evXcfr0abzx&#13;&#10;xhvo1KkTunXrBjFTcP78+cjNzcXmzZuRnJyMvn372nEE61kZsKy7cC0FKEABtxdQa4agKMeeVK1a&#13;&#10;NSxcuBDff/+9fM8rOjoaDRs2lINWlSpV5IkYIkjdd999ePnllzF+/Hi0bdvWnkNYzct7WFZZuJIC&#13;&#10;FKAABW4l0Lp1a4iHtdS0aVOI6e1qJwYstUVZHgUoQAEnCRjsqwT5i8NOuq54GApQgAKqC9g3kKf6&#13;&#10;4Z1eIO9hOZ2cB6QABShAgdIIMGCVRu0W+xzcn4Jhg/uhY9v70aXdg3hlXDwuXEhX7HH27N/o3O4B&#13;&#10;fP5xkmI9F5wrcOTIITzdPwYtmjZCVKsHMDdhFvLy85xbCR0dzd+3DCZ3ro9aoRVKbFWjahUxRcqr&#13;&#10;ZhK9jScaV8WM6HAk9GyIIQ/VQAW/MuZDVK3kh+ejamJWd2lywBPheLJFdYg6e3RSa4agh3TVGLBU&#13;&#10;vFqzs65hXPxQhEc0wdpvt+H/PvkKly5lYMpLY81HEV9h8ur4kbhy+bJ5HV84X+DKlct4dvBAVK1a&#13;&#10;Fd9t2Y73kj7Et98kY+6cWc6vjA6OWKOKP158pC5uDyz6NT6WzRPfytDu3lA827IGSvtbTvfXCEb8&#13;&#10;w8qv/hHHeKzBbQgPC8TrXx/Bi2sP4Hp+AZ68v7p8+LJlvDC8bU0cS5Peo1/sw+QNB1HBpwye+t92&#13;&#10;yzp60mtXzRJ0lREDloryqX/9iXvuqYUhz4+Cj48PgkMq44meMTiwL8V8lEXvzEFo6O0IqVzFvI4v&#13;&#10;nC/w846f5D8m/jPtDVQIqIDqd92Nfw8Zik8/+VjxYUjn18zzjtisRiUMfqAGPktJLbHyL7SthXpS&#13;&#10;D2zd/rNF8opg1ik8TO55iV7Q0Nb3oHIFnyL5ilvRqnYVJB88h0tZ15F7PR8f7f4Tje4IQnCADyqV&#13;&#10;98HpC1lI3n8G0tfgISs3Hz/+cR71bgsorjiud0MBzhJU8aTUrF0X85a8pyhx08Zk1JS++FGkHdt/&#13;&#10;xOaN32BZ0md4qldnRT4uOFfgH+lfrbJly6Kc9IeFKXl7eyEj4yIuSY9KwSGm1XwuQeDQmcv47fQB&#13;&#10;ORCUkBUrdpxGphRQRC+pcOoaURX1bwtEwqZjyMy+jkfrhSJeCnCTkw+hgm9ZvNqxnrxLGS9viB7T&#13;&#10;nB4N5eV1B85i67HzqOLvg9RLN78S6Gp2Hq7m5uFOaShw31+ZWPDjCcUhI6tXwkkpiHlyMtosQYd7&#13;&#10;WOnp6Xjqqafkr+Po3bs3Dh48qDj/4sNkRkz5Bfl4e850/LxjO0aOewXpaecwY8pEvDLtTVSoUPIY&#13;&#10;vxHNnNnm5s0fkHrBvpg+bQquXruK0/89hRXLlspVyMr27H/EnOkojnVFCgyi12JLEsGquPRw7VCp&#13;&#10;l/Y3Ll7Nlb79uwDJB87JgSm8ahAuXbuOUZ/ukx/v//pfHEm7al7+7lAafMveuBeV84+yIjl5+dK2&#13;&#10;ov/MdW4YhiZS7+uj3X8VVx2PWG+wW1iOT2t/7bXX5CGU6dOnY926dfjXv/6FpKQk1K9/44aq5XdN&#13;&#10;ecQVoEIlL2dmYvLLY3Ds6GHMW7QSde6tj+GxTyO6VwwaNopU4QgswlGBSpUq4d3FSzFDCliPtH0I&#13;&#10;Ve+4E127RWPOrBkIqljJ0eK5v50CAdLkB79y3njuobtx89vpANGbCpGG9EpKudK9YZF8yipnD/iW&#13;&#10;8Ua2RRDzkY7xtHTf6u4Qf8z6/g+cseiRlXQMbne9gMNDgjt37sQ333yD4OBg+Xukpk6din//+9/4&#13;&#10;6quv5HWlvbHqeprS1eDUyWMY+8KzCL3tNixbvQYhIVWQ+td/5ftYRw8fwupVy+SCs6QJGm/PmYEf&#13;&#10;vvsacxeuLN3BuFepBXKlL+rMk74DLfGDNeab/6tWLMVd1e9GgD/va5QatpQ7XsvJQ64UWBI2H8Pp&#13;&#10;8zd7uFUq+OJSdm6JpWZL96QuXMtF1SA/nL104zedxAzBQGko8e+MG8OEIvC90PYenJd6a9O/PQxx&#13;&#10;TI9Pyvjs8c0pqQFF+8ol7VFou/jiw6DAIPPaiRMnol69ehg6dKi8zkg9rEsZFxD/7EDUD4/AvMX/&#13;&#10;JwcrgXDHnXfh+x0p+PrHX8yPylVC8cKoFxmszFeOc1+Iv+KHPvtvrE58Tx4h2LP7Nyxfuhj9n3za&#13;&#10;uRXh0WQBcT5+PH4e3RvdiaDy5eRvthOTOSZ3uhehUtCyTLtOXsTcH/6wXCW/3nrsAjqH3y5PsvCR&#13;&#10;hgF7R1bDwbNXcEEaYvTz8cZIaWbhH+lX8e6m4/oIVlKrvSUptR5FQN1whcM9LBGcZs2ehXHjxpn/&#13;&#10;Un3rrbfQtWtXxMfHu2GTtavS5598iPPpadi25Qc81rqp4kAbt+9RLHPBtQLiZxMS5r6LGdOnImHW&#13;&#10;m9Iki2A8NXAwnnx6gGsrprOjv9WzEd7bdVqalJFRYss+/T1VniU4pl1tqWdUBuekQDN/2wmk/q+H&#13;&#10;VFIByQfPoIw0GWNs+9rwkwKWCFZLt9+YaPFAjRAp8PlI5Ybg/ruUE2pGrLk5i7ekY3C7awW8pB6Q&#13;&#10;5ZCx3bURv4sihgDFTyAnJiaa9z9+/Dj69+8PMSlD/BZKaVJqRslDAaUpl/s4LiCmCjO5p8DINfzj&#13;&#10;yD3PzI1aLYxpolr19v2p3uc5G1YLVK1eWhXkcA+rUaNG2LJli/x7KJaVrFmzJjZs2IDVq1dbruZr&#13;&#10;ClCAAhRQScBgt7Ck4U8Vkp+fH+rWrVukJDETq/BPLhfJxBUUoAAFKEABGwQc7mHZcAxmoQAFKEAB&#13;&#10;LQQM1sViwNLiImKZFKAABZwgIOYIGikZq7VGOrNsKwUoQAGdCbCHpbMTyuZQgALGEZC+CMRQiQHL&#13;&#10;UKebjaUABfQkYLBbWAYbANXTlcq2UIACFDCYAHtYBjvhbC4FKKAjAYN1sRiwdHTtsikUoICxBMQv&#13;&#10;DhspGeyWnZFOLdtKAQpQQF8C7GHp63yyNRSggIEEjPaLwwxYBrq42VQKUEBfAkYbIjNae/V1tbI1&#13;&#10;FKAABQwkwB6WgU42m0oBCuhMwFhzLsCApbPrl82hAAWMI8BZgsY512wpBShAAQp4kAB7WB50slhV&#13;&#10;ClCAApYCnCVoqcHXFKAABSjgtgIGu4XF7xJ02yuRFaMABShAAYUAhwQVHFygAAUo4DkCHBL0nHPF&#13;&#10;mlKAAhQwuICxBgX5wWGDX+5sPgUoQAFPEeCQoKecKdaTAhSgQCEBDgkWAuEiBShAAQq4p4CxBgTB&#13;&#10;WYLueRmyVhSgAAXcWyAlJQV9+vRBkyZN0KxZMwwbNgxpaWlypceMGYN69eohPDzc/FixYoXDDeI9&#13;&#10;LIcJWQAFKEAB1wh4Sf+Cq/WwpwVZWVkYPHgwIiMjsXPnTiQnJyMjIwOjRo2Si9m3bx8mTZqE/fv3&#13;&#10;mx8DBw605xBW8zJgWWXhSgpQgALuLyC+S1Ct/+xp7enTp1G7dm2MGzsOvr6+qFKlCvr164c9e/Yg&#13;&#10;JycHJ06ckIOZPWXakpeTLmxRYh4KUIACOhcQgUY8LJMIRuJROInhvqSkJMXq9evXo27duti7dy/y&#13;&#10;8vIwa9Ys/P777wgICED37t0RHx8Pb2/H+kgMWApyLlCAAi4uwrMAAAaXSURBVBTwIAEVpwkmJMzB&#13;&#10;kiVLFI2PjY3F+PHjFesKLxQUFGDatGnYunUr3n//fZw7dw6NGzeGGAJs0aIFxL2uuLg4OViJoOVI&#13;&#10;8pIOVuBIAVrum5qRq2XxLNsBgeAAHwf25q5aCoxcs0fL4lm2gwILY5o4WMLN3dX8N7Jy+QKbe1im&#13;&#10;GmRmZmLEiBE4dOgQFi1ahIiICNMmxfPcuXOxYcMG+V6XYoOdC+xh2QnG7BSgAAX0KFDc8F9xbT1+&#13;&#10;/DgGDBiAsLAwfPHFFwgNDZWzfvnll/JswUGDBpl3zc3NhZ+fn3m5tC8cG1As7VG5HwUoQAEKOCwg&#13;&#10;RgTVethTmYsXL6J///7ylPYPPvjAHKxEGWLQTty/2rRpk/x6x44dWL16NWJiYuw5hNW87GFZZeFK&#13;&#10;ClCAAu4v4KpfHE5MTJTvVW3cuLHIMKCYyp6eni5PaxfPISEh8j0sNQIW72G5/zXpljXkPSy3PC1y&#13;&#10;pXgPy33PjaiZmvewzly6rlpjwyqWU60srQpiD0srWZZLAQpQQGsBg303EwOW1hcUy6cABSigkYDB&#13;&#10;4hW/S1Cj64jFUoACFKCAygLsYakMyuIoQAEKOEtAxc8NO6vKDh2HAcshPu5MAQpQwHUCrpol6KoW&#13;&#10;83NYrpLncSlAAQpQwC4B9rDs4mJmClCAAu4jYLQhQfaw3OfaY00oQAEKUOAWAgxYt8DhJgpQgAIU&#13;&#10;cB8BDgm6z7lgTShAAQrYJeDgz0vZdSx3yMyA5Q5ngXWgAAUoUAoBzhIsBRp3oQAFKEABCmgtwB6W&#13;&#10;1sIsnwIUoIBGAkabJciApdGFxGIpQAEKaC3A7xLUWpjlU4ACFKAABUohwB5WKdC4CwUoQAG3EDBY&#13;&#10;F4sByy2uOlaCAhSggP0CnCVovxn3oAAFKEABCmguwB6W5sQ8AAUoQAFtBDhLUBtXlkoBClCAAioL&#13;&#10;cEhQZVAWRwEKUIACFFBDgEOCaiiyDApQgAKuEOAsQVeo85gUoAAFKGCvgDeMFbH48yL2XiHMTwEK&#13;&#10;UIACLhHgkKBL2HlQClCAAo4LGG2WoFeBlBxnYwkUoAAFKEABbQU4JKitL0unAAUoQAGVBBiwVIJk&#13;&#10;MRSgAAUooK0AA5a2viydAhSgAAVUEmDAUgmSxVCAAhSggLYCDFja+rJ0ClCAAhRQSYABSyVIFkMB&#13;&#10;ClCAAtoKMGBp68vSKUABClBAJQEGLJUgWQwFKEABCmgrwIClrS9LpwAFKEABlQQYsFSCLK6Yc+fO&#13;&#10;4ZlnnkGjRo3QpEkTvPTSS7h+/Xpx2bneBQJpaWlo3bo1tmzZ4oKj85DFCaSkpKBPnz7y+6ZZs2YY&#13;&#10;NmwYxLliMq4AA5bG537o0KHw9/fHjh078Nlnn2Hnzp2YP3++xkdl8bYKbN++HT169EBqaqqtuzCf&#13;&#10;EwSysrIwePBgREZGyu+Z5ORkZGRkYNSoUU44Og/hrgIMWBqemWN/HMOePXswceIrctC65557EBcX&#13;&#10;hw8++EDDo7JoWwUSExMxevRojBgxwtZdmM9JAqdPn0bt2rUxbuw4+Pr6okqVKujXr5/8fnJSFXgY&#13;&#10;NxRgwNLwpBw4eACBgYG48847zEepW7cuxDCh+GuRybUC7du3l4cBe/bs6dqK8OhFBOrVq4ekpCSU&#13;&#10;KVvGvG39+vUQ7x8m4wrw50U0PPdXr16Fn5+f4ggBAQHy8pUrV1CpUiXFNi44VyAsLMy5B+TRSiUg&#13;&#10;flBi2rRp2Lp1K95///1SlcGd9CHAgKXheRT3rrKzsxVHEEFMJNHzYqIABW4tkJmZKQ/ZHjp0SA5W&#13;&#10;ERERt96BW3UtwCFBDU9v/fr1cfnyZZw9e9Z8lCNHjsjj8RUrVjSv4wsKUKCowPHjx9GlSxeI0Ygv&#13;&#10;vvgCDFZFjYy2hgFLwzNep04d+U02adIkiL8UT5w4Ic8Q7N69u4ZHZdEU8HyBixcvon///vKUdjFJ&#13;&#10;KTQ01PMbxRY4LMAhQYcJb13AokWL5M9etWnTBt7e3vJfjGPHjL31TtxKAYMLiBmcYnLSxo0bi/Ss&#13;&#10;9u/fb3Ad4zbfS7qhWWDc5rPlFKAABSjgKQIcEvSUM8V6UoACFDC4AAOWwS8ANp8CFKCApwgwYHnK&#13;&#10;mWI9KUABChhcgAHL4BcAm08BClDAUwQYsDzlTLGeFKAABQwuwIBl8AuAzacABSjgKQIMWJ5yplhP&#13;&#10;ClCAAgYXYMAy+AXA5lOAAhTwFAEGLE85U6wnBShAAYMLMGAZ/AJg8ylAAQp4igADlqecKdaTAhSg&#13;&#10;gMEFGLAMfgGw+RSgAAU8ReD/Ad47aepFJLQ/AAAAAElFTkSuQmCCUEsDBAoAAAAAAAAAIQDR271v&#13;&#10;/T4AAP0+AAAUAAAAZHJzL21lZGlhL2ltYWdlMy5wbmeJUE5HDQoaCgAAAA1JSERSAAABqQAAAbYI&#13;&#10;BgAAAMWseRUAAAFfaUNDUElDQyBQcm9maWxlAAAokXWQP0sDQRDFX/5IJAa0CGIhepUoRAkXC9sY&#13;&#10;MSopQlSiQQiXzXkRLpflciJ2FtZWIn4BxdLuGhHFLyAKKlZaaWMlpInhnL2oSRQXhvfjMbP7dgBv&#13;&#10;SOFc9wMoG5aZSU5LK6s5KfCCbgwgCB+8CqvyeDqdohZ8a+ep3cEj9HZc3DV8Fc6Nnh691deMm3Je&#13;&#10;3f3b33GCRbXKSD+oZMZNC/BEidNbFhe8Qxw2KRTxvmCtySeCC00+c3uWMgnia+I+VlKKxE/EkUKb&#13;&#10;r7VxWd9kXxlE+pBqLC+S9lMNIoUkJMxhBhnSLGZdxj8zk+5MAhVwbMPEBjSUYNFknBwOHSrxPAww&#13;&#10;TCBCLCNKFRO7/r3Dlscpy9QhPfXc8vIPgD0E9O61vJFX+s4CcHnOFVP52ayn5q+ux+Qm99hA14Hj&#13;&#10;vGeBwBjQuHecuu04jWPA9whc1D4BBJNkQyiUxlUAAABiZVhJZk1NACoAAAAIAAIBEgADAAAAAQAB&#13;&#10;AACHaQAEAAAAAQAAACYAAAAAAAOShgAHAAAAEgAAAFCgAgAEAAAAAQAAAamgAwAEAAAAAQAAAbYA&#13;&#10;AAAAQVNDSUkAAABTY3JlZW5zaG90dsCwcAAAAj1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CiAgICAgICAg&#13;&#10;ICAgIHhtbG5zOnRpZmY9Imh0dHA6Ly9ucy5hZG9iZS5jb20vdGlmZi8xLjAvIj4KICAgICAgICAg&#13;&#10;PGV4aWY6UGl4ZWxZRGltZW5zaW9uPjQzODwvZXhpZjpQaXhlbFlEaW1lbnNpb24+CiAgICAgICAg&#13;&#10;IDxleGlmOlVzZXJDb21tZW50PlNjcmVlbnNob3Q8L2V4aWY6VXNlckNvbW1lbnQ+CiAgICAgICAg&#13;&#10;IDxleGlmOlBpeGVsWERpbWVuc2lvbj40MjU8L2V4aWY6UGl4ZWxYRGltZW5zaW9uPgogICAgICAg&#13;&#10;ICA8dGlmZjpPcmllbnRhdGlvbj4xPC90aWZmOk9yaWVudGF0aW9uPgogICAgICA8L3JkZjpEZXNj&#13;&#10;cmlwdGlvbj4KICAgPC9yZGY6UkRGPgo8L3g6eG1wbWV0YT4KcpPCxwAAOqJJREFUeAHt3Qd8FGX+&#13;&#10;x/FvQgu9C3akKoiCoChKUe4QaSqoND0ViQp4dBQUEVQEDxW4U0RAEI92KvAXFRAVBQEpeiJFkA4K&#13;&#10;KL0T+n+f8bJkCUl2N5vdnX0+c6+97Mw885T3M/LL88yzm7iznk1sCCCAAAIIRKFAfBTWiSohgAAC&#13;&#10;CCDgCBCkuBEQQAABBKJWgCAVtV1DxRBAAAEECFLcAwgggAACUStAkIrarqFiCCCAAAIEKe4BBBBA&#13;&#10;AIGoFSBIRW3XULG0BFatWqXHH39c1atXV4UKFXTjjTcqMTFRy5Ytcy7p2rWrypcvr99//z2tLPTw&#13;&#10;ww87150+ddqbZtu27XrhhRdUp04dVaxY0Tn/4IMPav78+d40vEEAgfAKEKTC601pmRT4+eef9cAD&#13;&#10;D2jv3r3q3bu3Ro8erR49emjHjh1q2bKlFi9e7Pw8ffq0pk6desHSdu/erUWLFqlp06bKlj2bk2bh&#13;&#10;woVq3LiR5s6dq4ceekjDhw/Xs88+q5MnT+qRRx7R+++/f8G8OIgAAlkrEMeHebMWmNxDK9C5c2ct&#13;&#10;WbLECSY5c+b0Zn748GHVq1dPZcuW1YQJE3THHXfInJ81a5Y3TfKbd955R4MHD9bs2bNVunRp7d2z&#13;&#10;Vw3uaqCSJUtq8uTJypMnT3JSnTlzxhl1LV26VF9//bUuvvhi7zneIIBA1gswksp6Y0oIoYAZBZnt&#13;&#10;/C9KyZcvn3r16qWGDRs65++9916tW7dOv/zyi7Of8v+mTZum66+/3glQ5vjk/0zWnj171LdvX58A&#13;&#10;Zc7Fx8c7I7b7779fBw8eNIfYEEAgjAIEqTBiU1TmBW6//Xbt3LlTd999t0aNGqU1a9Z4A5YJTG3a&#13;&#10;tHEKMVN/2bNn10cffeRT6OrVq53gZaYMk7d58+apUKFCzjOu5GMpf5rnUy+99JLz/Cvlcd4jgEDW&#13;&#10;CxCkst6YEkIo0K5dOz322GPasmWLBg0apEaNGumGG25Q+/bttXTJUm9JxYsXV82aNTVz5kzvMfPm&#13;&#10;P//5j/Lnz+8EueQTu3btYhovGYOfCESZAEEqyjqE6mQsYBY0mIUOJkg1adJEefPmdZ4vtWrdSm+/&#13;&#10;/bY3gxYtWjgLKr777jvnmHm+NGPGDDVo0EAJCQnedHFxcTILLdgQQCD6BAhS0dcn1MgPgcKFC8s8&#13;&#10;Jxo6dKizRHzKlCm68sorNWzYMCU/t/rrX/6qokWLyjyDMtucOXOcZ0+tWrXyKcEshjBTiOltv/76&#13;&#10;a3qnOYcAAlkkQJDKIliyDb2A+RyT+UzUuHHjUmVepUoVdenSxVkyvnnzZue8WV5uRlpffPGFc9wE&#13;&#10;snLlyjmLJlJmULt2be3fv18//PBDysPe92bZe926dTVkyBDvMd4ggEB4BAhS4XGmlBAIlCxRQtmy&#13;&#10;ZdPEiROVlJSUKsf169c7y87LlCnjPde6VWsdOnRIX331lb799ltn9OU9+b83ZhFFkSJF9OKLL+ro&#13;&#10;0aM+p80U4YABA5xFGM2aNfM5xw4CCGS9AJ+TynpjSgihgPncU6dOnXT55ZerdevWzjdLmMBiVuh9&#13;&#10;+OGHzgIK840TKbfmzZvLLI4w04Dm+VTBggVTnnbef/nll06+ZurPrBA0n7favn27ExDNSMoEMFMe&#13;&#10;GwIIhFeAIBVeb0oLgcCPP/6oESNGOF+DdODAAeXIkcMJVn/72998Vu0lF2VGXs8//7zuuusuvfnm&#13;&#10;m8mHU/00wcjka6b9zDdamFWA5muXOnbsqJtvvjlVeg4ggEDWCxCkst6YEhBAAAEEghTgmVSQcFyG&#13;&#10;AAIIIJD1AgSprDemBAQQQACBIAUIUkHCcRkCCCCAQNYLEKSy3pgSEEAAAQSCFCBIBQnHZQgggAAC&#13;&#10;WS9AkMp6Y0pAAAEEEAhSgCAVJByXIYAAAghkvUD2rC8i4xJem7M240SkiIhAi6pXRKRcCs1YoGje&#13;&#10;c9/knnFqUoRbIM+5Pxyd6aLzV3o403kkZ3BoVervvkw+F40/GUlFY69QJwQQQAABRyAqRlL0BQII&#13;&#10;IIBAOgJx9o4nCFLp3BecQgABBKJCIC4qahGRStgbniPCTaEIIIAAAoEIMJIKRIu0CCCAQCQEmO6L&#13;&#10;hDplIoAAAgj4JRBn73wf031+3SEkQgABBBCIhADTfZFQp0wEEEAgEAGm+wLRIi0CCCCAQHgFmO4L&#13;&#10;rzelIYAAAggg4IcA031+IJEEAQQQiKgA030R5adwBBBAAIH0BFjdl54O5xBAAAEEEIiMANN9kXGn&#13;&#10;VAQQQMB/Aab7/LciJQIIIIBAmAWY7gszOMUhgAACCCDghwDTfX4gkQQBBBCIqADTfRHlp3AEEEAA&#13;&#10;gfQEmO5LT4dzCCCAAAIIREaA6b7IuFMqAgggEICAvd8FTpAK4DYhKQIIIBARAYufSdkbniNyp1Eo&#13;&#10;AggggEAgAoykAtEiLQIIIBAJgXh7vwWdIBWJG44yEUAAgUAEmO4LRIu0CCCAAAIIhEeAkVR4nCkF&#13;&#10;AQQQCF7A4s9JEaSCv224EgEEEAiPANN94XGmFAQQQAABBAIRYCQViBZpEUAAgUgIMN0XCXXKRAAB&#13;&#10;BBDwT8Dej7Ta23L/7gxSIYAAAghEUIDpvgjiUzQCCCDglwDTfX4xkQgBBBBAIAICcazui4A6RSKA&#13;&#10;AAIIIJCBANN9GQBxGgEEEIi4ANN9Ee8CKoAAAgggkJYA031pyXAcAQQQQACByAkw3Rc5e0pGAAEE&#13;&#10;/BNgus8/J1IhgAACCERAgOm+CKBTJAIIIIAAAhkIMN2XARCnEUAAgYgLWDySIkhF/O6jAggggEAG&#13;&#10;AhY/k+K7+zK4NziNAAIIIBA5AUZSkbOnZAQQQMA/Aab7/HMiFQIIIIBAJATiIlFoVJTJdF9UdAOV&#13;&#10;QAABBBC4kADTfRdS4RgCCCAQTQJM90VTb1AXBBBAAAEfAVb3+XCwgwACCCCAQFQIMN0XFd1AJRBA&#13;&#10;AIG0BeIsHkkRpNK+LziDAAIIRIeAxUGK1X3RcQtSCwQQQACBCwgwkroACocQQACBqBKw92NSIkhF&#13;&#10;1Z1IZRBAAIHUAjY/k2K6L/X9wBEEEEAAgSgRYCQVJR1BNRBAAIG0BGweSRGk0rorOI4AAghEiwCr&#13;&#10;+6KlJ6gHAggggAAC5wQYSZ2zcN4dObBX0wZ2UZ2HOunyStXPOxvc7sb/LtDiqWN1aO8u5S1URDc3&#13;&#10;b6sy1Wo5mZ08eVwLJ4/Q5mWLdfL4MRW86GLVaPaorrj2xuAK4yqtWbVSbw0ZpI3r1ylbtuyqWu1G&#13;&#10;dX7meY0YNlhzv5rtI3Ty5ElVvq6qho1+3+c4O+ER+OjDyRo04CWfwk6dOiUzcPhxxS8+x23esXm6&#13;&#10;j4UTKe78bWuWOQHq0J5dKY76//btxLt0YOc2nwv2bt+qL0e9qhvvfkjt/jVF1Zu01lfvvuYJWH84&#13;&#10;6UyA+mPDGt3b+3W1/eeHuvq2+po1/GUd2L3DJx92/BNIOnpMvbq0V6XKVfR/s+dr3Aef6ODBA3q5&#13;&#10;z9N69sVB+nzBf72vF155XXny5NHfezzrX+akCrnAffe31PfLVnlfH8+YrYIFC+i55/uFvCxXZ2iW&#13;&#10;oIfq5TKIoIPUwYMHtW3bds8/AAdd1uQLV3fV3M88wWOwbmz6YKoEW5Yv1of922v0U8008bm2Wj1/&#13;&#10;Vqo0aR1Y40lb4qryKntjHcV7fquvcMtfVbJ0Ba2c84lzyakTJ5wAVqDYxYqPz67Kd9yjbNmza+dG&#13;&#10;fotMyzS94zt2/KZSV5VWYseuypEzhwoXLaKmzVto9crlPpft3bNHA/s9q/Zdeqrs1Vf7nGMnMgJn&#13;&#10;zp7VM9076eaat+m+B1pFphKUGnUCAU33nTlzRm+99ZYmTZqkXbvOjTaKFSume++9Vz179vQM0935&#13;&#10;qbMrr6+ha2670wkkc8YO8XbUzs2/6PMRr+j2h7uozI21tGPtSs1+e4By5yuoUlVu0Sdv9NIfG9d6&#13;&#10;03/44lOe93HKW7ioWr00Svt2bFXhS6/0njdvCl18ufb8tsk5Vu+xnj7ntq5YqpNJSSp+ZTmf4+z4&#13;&#10;J3BVmXIaOnKcT+Jvvpil0mV9Pd96faDKlCuvRvfc55OWncgJTPlgkjZv2qy3R46NXCWitGS3/rsa&#13;&#10;Cs6AgtTzzz+vxYsXq3v37rra89unmSo5evSo1qxZo7ffftt5369fv1DUK+x55CtU7IJlrvz6U11R&#13;&#10;qZrK1bjdOX/p1VVUvmY9rZgz3QlSTboN8l5npvvu7/um57nSpd5jJ5OOKUeuBO++eZMjZ4JOHU/y&#13;&#10;OWZ2tq9b4UwNVr3rPhUqcS6PVAk54JfA2TNnNXzoP7R08UINHXHuH77ftmzRN55nU2+OmeBXPiTK&#13;&#10;eoHTZ05r9MgReqRtO+XPXyDrC3RbCS795T8UzAEFqZkzZ2rq1KkqVaqUT9mVKlXSDTfcoPvvv19u&#13;&#10;DVI+DUqxc3jPTv2+/mdnqi/58FmdUf4iFyXvpvsze85cnoB03CfNyRNJypGQ2+fYijkfa9GUsarW&#13;&#10;qIVuaMhUhw9OEDuHDx7SS316av26X5wAVf6aSt5cpk+drAoVK+maSpW9x3gTWYEF387T3r171KrN&#13;&#10;Q5GtCKVHnUBAQer06dO6+OKLL9gIM+VnzsfaZqbtytxUW/XanpuWO7xvpzzT535tRTxTfbu3bvBJ&#13;&#10;u3/Hr97pvDNnTulrz/Ti1uVLVP+J3rryuho+adkJXGDr5k16ptMTKnbRRRo1/iMVKVrUJ5P5c7/W&#13;&#10;/a0f9jnGTmQFPp81Q7Vq11XevPkiW5EoLT3OWTURpZXL4moFtHCiatWq6tatm/7448+Vacl1M8+n&#13;&#10;zPOoatWqJR+KmZ8VazfUpv8u1OafFumsZ0rCrNb7v1d76scZ/0nVxvajZvpM9ZkEFW6tr989q/d+&#13;&#10;+e4LnTl9yvlp9s1xs80b/6Z+W71MzZ4bRoByRDL3fwf371PXJx/V1Z5R0rB33k8VoPbt2avtv/2q&#13;&#10;G27kl4HMSYf26uXLflS16jeFNtMYyi3O8+fjQ/VyG0tAI6nBgwfrySef1G233aZ8+fIpd+7cSvI8&#13;&#10;5D906JAqV66sd955x23tz7C+F5e7Vne07a4l08Y5z4vM9F3parfq1hZPZHitSVD00qucEdIiz+ek&#13;&#10;5k14S/kKFdVfEp9RkUuu1NGD+7Rm/heKi4/TB/07+OR3W6snPQs5GvgcYydjgY8/+o/27N6lhfO+&#13;&#10;1l21fT/nZpafb/t1q5NJiRIXnhHIuARSZIXAjh07VOLiklmRNXm6XCDurGcLtA0bN27U6tWrdfjw&#13;&#10;YWfxRMVrKqpM2TKBZuNN/9qcc6vjvAd5ExUCLapeERX1oBKpBYrm9V2QkzoFRyIpkCdn6Eovft/I&#13;&#10;kGW266PHA8pr+fLlevnll7V27Vpl93w8pkaNGs7ag+LFi2vpkqXq17+fNm/e7Pl8W0E98cQTevjh&#13;&#10;c1PpEyZM0IgRI7TH85GPK664wrnu5ptvDqj8gKb7knMuXbq0GjVqpBYtWqhJkyaZClDJefITAQQQ&#13;&#10;QODCAmYJeqheFy7hwkePHTumxx57TOZRj1nZPWvWLO3fv9957LNv3z4lPp6oe+65R8uWLdMrr7wi&#13;&#10;M9v2/fffO5nNmzdPAwcO1Kuvvuqcb9q0qdq3b++sAr9waRc+GlSQunBWHEUAAQQQiCWBrVu3qmzZ&#13;&#10;snq659PKlSuXzAK51q1bO0Fn+vTpKlCggBITE5UjRw7VrVtXDRo00HvvvecQmM/T1q9fXzVr1lTO&#13;&#10;nDnVoUMHZ7Q1ZcqUgIgIUgFxkRgBBBCIgID5nFSoXgFUv0KFCs6XN2TLns171YwZM1S+fHln+s8E&#13;&#10;sJRbuXLlnOPm2IYNG2SuT7mZWTjzqCiQLaCFE4FkTFoEEEAAgdAIhPIbJ457PrdpXik3M0oyr/Q2&#13;&#10;s3xhwIABmj9/vsaPH693333XWTyX8pqEhASZKUKzmZ9mcV3KzZw3XwARyMZIKhAt0iKAAAIuFxgy&#13;&#10;ZIjzjMk8Z0p+mWPpbeY7Ws2zKTOKMgHKrOZOXt2d8jqz2js5MJmAZPZTbmY/b968KQ9l+J6RVIZE&#13;&#10;JEAAAQQiLOCZ7QvV1rVrV+f5UMr80htFmdXcjzzyiEqWLKmPP/5YZlWf2cxU3nfffZcyG61bt855&#13;&#10;hmUOlilTxjv1l5zI5FWnTp3kXb9+MpLyi4lECCCAQOQEQrWyz+RjApJZ8JDylVaQMiv42rRpoypV&#13;&#10;qmjy5MneAGUkGjduLHN++PDhOuH5aw5z5851Vv+ZVd9ma9mypbNvjpvzJp1ZGdikcRPnvL//x0jK&#13;&#10;XynSIYAAApYJmM857dy5U19++aUzxZey+atWrdKYMWPUv39/JwAVKlRIvXr18o6UzGq/Pn36qG/f&#13;&#10;vtq9e7dKeb7zddTIUZ5vgSmSMpsM3wf1Yd4Mcw0wAR/mDRAsjMn5MG8YsQMsig/zBggW5uSh/DDv&#13;&#10;xa3Hhqz2OyY+GrK8wpERI6lwKFMGAgggkBkBs/zc0o1nUpZ2PM1GAAEE3CDASMoNvUQdEUDAaoFQ&#13;&#10;fk7KbZAEKbf1GPVFAAH7BOyd7RPTffbd7rQYAQQQcI0AIynXdBUVRQABWwWY7rO152k3Aggg4AIB&#13;&#10;m4MU030uuEGpIgIIIGCrANN9tvY87UYAAfcI8Dkp9/QVNUUAAQQQsEeAkZQ9fU1LEUDArQIWL0En&#13;&#10;SLn1pqXeCCBgjQALJ6zpahqKAAIIIOAmAUZSbuot6ooAAlYK2DySIkhZecvTaAQQcJOAzUGKz0m5&#13;&#10;6U6lrggggIBlAoykLOtwmosAAi4UsPhzUgQpF96vVBkBBCwTsHgJOtN9lt3rNBcBBBBwkwAjKTf1&#13;&#10;FnVFAAErBWxeOEGQsvKWp9EIIOAmgbg4eye97G25m+5Q6ooAAghYKsBIytKOp9kIIOAeAYsX94kg&#13;&#10;5Z77lJoigIClAjY/k2K6z9KbnmYjgAACbhBgJOWGXqKOCCBgt4DFn5MiSNl969N6BBBwgQDTfS7o&#13;&#10;JKqIAAIIIGCfACMp+/qcFiOAgMsEWN3nsg6juggggIBNAvHx9j6UYnWfTXc6bUUAAQRcJsB0n8s6&#13;&#10;jOoigICFAvYOpPgwr4W3O01GAAGXCbC6z2UdRnURQAABBOwQYLrPjn6mlQgg4GIBi2f7mO5z8X1L&#13;&#10;1RFAwBIBpvss6WiaiQACCCDgLgGm+9zVX9QWAQQsFLB5JEWQsvCGp8kIIOAuAYv/MK/4MK+77lVq&#13;&#10;iwACCFglwEjKqu6msQgg4EoBi7+8jyDlyjuWSiOAgE0CFscopvtsutFpKwIIIOA2AUZSbusx6osA&#13;&#10;AtYJsLrPui6nwQgggIB7BJjuc09fUVMEEEAAAYsEmO6zqLNpKgIIuFMgzuIPShGk3HnPUmsEELBI&#13;&#10;gOk+izqbpiKAAAIIuEeAkZR7+oqaIoCArQIWD6UIUrbe9LQbAQRcI2BxjIqOvyf1YLWrXHOz2FbR&#13;&#10;cjXb2dZk17R32w9jXVNXOyvKV6OGot8ZSYVCkTwQQACBLBTgw7xZiEvWCCCAAAKZE7B5uo/xaObu&#13;&#10;Ha5GAAEEEMhCAab7shCXrBFAAIFQCDDdFwpF8kAAAQQQyBIBpvuyhJVMEUAAAQQQyJwA032Z8+Nq&#13;&#10;BBBAIMsFmO7LcmIKQAABBBAIVsDmIMXqvmDvGq5DAAEEEMhyAab7spyYAhBAAIFMCsRl8noXX06Q&#13;&#10;cnHnUXUEELBDgOk+O/qZViKAAAIIuEyAkZTLOozqIoCAfQI2f06KIGXf/U6LEUDAZQJM97msw6gu&#13;&#10;AggggIAdAoyk7OhnWokAAi4WYLrPxZ1H1RFAAIFYF4iPs/cjrfa2PNbvatqHAAIIxIAA030x0Ik0&#13;&#10;AQEEYlvA5uk+RlKxfW/TOgQQiAUBE6VC9QrSY9euXapVq5bmzZvnzaFHjx6qUKGCKlWq5H2NHTvW&#13;&#10;e37ChAnONRUrVlSDBg20aNEi7zl/3zCS8leKdAgggIClAgsXLtQzzzyj7du3+wisXLlSffv2VZs2&#13;&#10;bXyOmx0TzAYOHKiRI0eqevXqGj16tNq3b68FCxYoT548qdKndYCRVFoyHEcAAQSiRCDeM5AK1SvQ&#13;&#10;JpnRUPfu3dWlSxefS48fP65NmzapatWqPseTdyZNmqT69eurZs2aypkzpzp06KCCBQtqypQpyUn8&#13;&#10;+kmQ8ouJRAgggEDkBMyHeUP1MsHl4MGDPi9zLK2tXr16zqioefPmPklWrFih06dP67XXXlO1atVU&#13;&#10;u3ZtDRkyRGfOnHHSbdiwwZkKTHlR6dKltXr16pSHMnzPdF+GRCRAAAEEYkfABJJRo0b5NCgxMVG9&#13;&#10;evXyOZa8U7JkyeS3Pj8PHDig66+/Xo8++qhq1Kih5cuXO6Ol+Ph4de7cWceOHVPu3Ll9rklISNDR&#13;&#10;o0d9jmW0Q5DKSIjzCCCAQIQFQrm6r2vXrk4wSdmkXLlypdz1670ZYZlX8maeO5lnUzNnznSClAlI&#13;&#10;SUlJyaedn2a/cOHCPscy2iFIZSTEeQQQQCDCAp7JvpDVwASkYILS+RX45JNPZFb8tW3b1nvqxIkT&#13;&#10;MsHJbGXKlNHatWu958ybjRs3qk6dOj7HMtrhmVRGQpxHAAEEEEglcPbsWed51DfffCPz3iwvnzhx&#13;&#10;olq2bOmkNT9nzZqluXPnygSv4cOHa//+/WrSuEmqvNI7wEgqPR3OIYAAAlEgYFb2RdvWtGlT7d69&#13;&#10;21mCbn4WKVLEmUZMDlJ169ZVnz59vOdLlSqlUSNHqUjRIgE1Jc4TAc8GdEUWJP79wMksyJUsQyFQ&#13;&#10;rma7UGRDHlkgsO2Hcx+azILsyTKTAgUSQjdRdefQeZmszbnLP+9S+9yOC96FTtEFjaWKCCCAAALu&#13;&#10;EmC6z139RW0RQMBCgVCu7nMbH0HKbT1GfRFAwDoB/jKvdV1OgxFAAAEE3CDASMoNvUQdEUDAagGm&#13;&#10;+6zufhqPAAIIRLcA033R3T/UDgEEEEDAUgGm+yzteJqNAALuEWC6zz19RU0RQAAB6wTiLY5SfJjX&#13;&#10;utudBiOAAALuEWC6zz19RU0RQMBSgSj86r6w9QRBKmzUFIQAAggEJxAXZ++kl70tD+5e4SoEEEAA&#13;&#10;gTAKMJIKIzZFIYAAAsEIeP4iu7UbQcrarqfhCCDgFgE+zOuWnqKeCCCAAAJWCTCSsqq7aSwCCLhS&#13;&#10;wOLlfQQpV96xVBoBBGwSYLrPpt6mrQgggAACrhFgJOWarqKiCCBgq0A80322dj3tRgABBKJfgOm+&#13;&#10;6O8jaogAAgggYKEA030WdjpNRgABdwlYPNsngpS77lVqiwACFgrwpzos7HSajAACCCAQ/QKMpKK/&#13;&#10;j6ghAghYLmDx3zxkus/ye5/mI4CACwRY3eeCTqKKCCCAAAL2CVj8BfCZ6+zVq5arfdvWql+7uhre&#13;&#10;cbOe69lJe/fudjL9/LPpat28oerdWlV331lbw4e9pjNnTmeuQEuuLlP6Ek1+q5s2zn9Tq+cM1Rv9&#13;&#10;HlWBAnnSbX2pK0tqx9KRqnpduXTTBXIyzvPpyWeeaq5fvh6q3xaN0Luvd1SRIvm9WQRTT+/FvHEE&#13;&#10;9uzarbv+UkcL58/zEfl+6WLdVKWizzHbd8x0X6hebrMkSAXRY0nHjqpHpyd17XVV9OmXCzTho890&#13;&#10;8MAB9Xu2h1Ys/1GDXnpeie076Ytvv9frb47U7JmfaNy77wRRkl2X5MyZXZ+M6qkF/12r8nU76aa7&#13;&#10;n1XRQvk1rN9jaULkzJVd417roHx5cqWZJr0TTRrcrCkjn06VpMPDDdWgdmXddv8LKndHZx1LOqkh&#13;&#10;fR910gVTz1QFWH5gyaJFerBVc/2+Y7tX4uzZs/rPxPH6+5PtdPLkSe9x3khmdV+oXm7zJEgF0WPb&#13;&#10;t/2mq0qX0RNPdVPOnLlUuEhR3XNfC/28Yrm2//qrGja5W7f/pYHi47OpbLmrdWutOvrpv98HUZJd&#13;&#10;l1xUvLB+WLVZb479TKdOndGhQ0c1+oOvVe/ma9KEeOWZBzXl86WpzmfPHq9O7Zroh89edUZl7w/r&#13;&#10;rEsuKZoqXVoHnmx5h/7xzqfatfuAjh09rj6DJ+qeelVVsmQRBVPPtMqx8fiHkyfquV7d1f6pzj7N&#13;&#10;79Wji6ZN+UBtE5/0Oc6O3QIEqSD6v3TZ8npz1L+VPfu5xZFzvpilMuXK6c5GTdXzuRe9uZpR1+Lv&#13;&#10;FqjCNUxfeFHSePPbtl16qNMwnT1z1pvi3vrVtXj5Bu9+yjeN7qyh8p6pvn+N+TTlYed99yfvVZM7&#13;&#10;blDDtq+qwu2dtWjZOs8o7WnlyJHNE2QKacvCt5zXyJfa6vabKnj3Ex+8U3ny5lKpy4ppzYZt3nz3&#13;&#10;7z+s3fuOqEKZyxRoPb2Z8MYRqH37HZr5xVw1vaeZj0jnrk9r8pTpqnRtZZ/j7JipvriQvdzmee5f&#13;&#10;WbfVPErqa6Yo/vXGQC1ZtFBvjhznU6sjhw7p6S5PKmeuXPrbo0/4nGMnY4EuiU1171+r6442L6dK&#13;&#10;fPllF2lQtwdU78GXfIJacsJOD9VXs45D9ccfe51Dw8fOUIdW9VTrlsqaM2+ZrqzZ0TlupvseaVZb&#13;&#10;zR//R/KlKla0oPP+WNJx7zHz5uix48qbJ8HnmNlJr56pEnNAJUqUvKDCJZddesHjHPwzSNnqQJDK&#13;&#10;RM8fOnjQ8xyqu9av+8UJUBWuqeTNbeP6terd/e+eqcDCGv7ueOXNf+6huzcRby4okNvzfGlYv7a6&#13;&#10;qXJpJ0Bt2rzDJ50ZDb3/Rgd1HvBv7dy13+ec2SlYMK8K5EvQR//6u854folI3nLmyKEr/JjySw5O&#13;&#10;CblyJl/q/MyTO5cOHz3mPZZRPb0JeYMAAkELBByk5s+fn2Fht912W4Zp3J5gy+aN6v5UoopfVEJj&#13;&#10;J031rPwq5m3S3K9m66W+vdSgcVN17vGcZ4oph/ccb9IXuPjiopr2dndt3rZbtVu8oIMHj6a6oGKF&#13;&#10;UqroWQU4dlCiz7lPR/XQ6I/mqt9rk5xRT4NH/6FVazZ701x2aXHt3pM6qHkT/O/NkSNJ2uIpv7yn&#13;&#10;jM1bfneOFi6cTxcVza91G/980O9PPc/Pl30EghWw+blMwEGqd+/e+v3332WmuS60mbnTdevWXehU&#13;&#10;zBzbv3+v/v74w6pyQ3X1e+U1Z4FEcuN+/GGp+vbupk7de6t5izbJh/nph0DevAmaNba3Zs9fqacH&#13;&#10;jEvzHvtp5QaVqP64T46HVo1T48TX9OPyP++9tyfN0Yue6cAner+jPXsPyjy/et8T1G5q3lfrUzxr&#13;&#10;+mTWIpnX+duoD7/Rcx3u0U8/b/YEysN6qUdrzV6wSjt27JG/9Tw/T/YRCFbA5g/zBhykpk6dqmbN&#13;&#10;mqlr167Oz2DR3Xzd/304WXt279L8uXP0l1tv8GlK5etv0OnTp/XW0H84r+STFa+9zllskbzPz9QC&#13;&#10;9zW+VaUvL642d9+i1k1u8UlwaY0ntG3xO0p8bpRmfJnxSskB//xQnds11ex/P6vihT0joC07dY/n&#13;&#10;GVXKAOVTwHk7ZoVhDs/CmK/+/Zxn6jC3vli4Um17vuWkyqie52XFLgIIZEIgzjMiuvCQKJ1MFy5c&#13;&#10;qB49eshM/cXHZ34g+vuBk+mUxqlICpSr2S6SxVN2OgLbfhibzllORVqgQELm/21MbsPjk5Ylv830&#13;&#10;z5GtqmQ6j3BmEJRizZo19dRTT2n37j+/YSGcFaYsBBBAwDYB8+fjQ/Vym13A033JDWzdunXyW34i&#13;&#10;gAACCCCQJQJBB6ksqQ2ZIoAAAgikEjDfJWnrRpCytedpNwIIuEbA4hiloJ5JuaZnqSgCCCCAgKsF&#13;&#10;GEm5uvuoPAII2CBg/kyHrRtBytaep90IIOAaAZs/zMt0n2tuUyqKAAII2CfASMq+PqfFCCDgMgGb&#13;&#10;RxMEKZfdrFQXAQTsE7D5mZTNAdq+O50WI4AAAi4TYCTlsg6jugggYJ9AvMVDKYKUffc7LUYAAZcJ&#13;&#10;WByj+DCvy+5VqosAAghYJcBIyqruprEIIOBGAZu/Fokg5cY7ljojgIBVAvFx9q5xs7flVt3iNBYB&#13;&#10;BBBwpwAjKXf2G7VGAAGLBGxeOEGQsuhGp6kIIOBOAZufSTHd5857llojgAACVggwkrKim2kkAgi4&#13;&#10;WSBO9v6tDoKUm+9c6o4AAlYIMN1nRTfTSAQQQAABtwkwknJbj1FfBBCwTiDe4tUDBCnrbncajAAC&#13;&#10;bhPgL/O6rceoLwIIIICAFQKMpKzoZhqJAAJuFrB54QRBys13LnVHAAErBGz+xgmLH8dZcW/TSAQQ&#13;&#10;QMDVAoykXN19VB4BBGwQ4C/z2tDLtBEBBBBwqUA2e79wgr/M69J7lmojgAACVgjwTMqKbqaRCCDg&#13;&#10;ZgGzcCJUr2Addu3apVq1amnevHneLJYuWapGjRqpUqVKqlmzpsaNG+c9Z95MmDDBuaZixYpq0KCB&#13;&#10;Fi1a5HPenx2ClD9KpEEAAQQiKBDv+YLZUL2CacbChQvVrFkzbd++3Xv5vn37lPh4ou655x4tW7ZM&#13;&#10;r7zyigYPHqzvv//eSWOC2cCBA/Xqq68655s2bar27dvr6NGj3jz8eUOQ8keJNAgggIClAmY01L17&#13;&#10;d3Xp0sVHYPr06SpQoIASExOVI0cO1a1b1xktvffee066SZMmqX79+s4IK2fOnOrQoYMKFiyoKVOm&#13;&#10;+OST0Q5BKiMhziOAAAIRFjBfixSqV6BNqVevnjPF17x5c59L165dq7Jly/ocK1eunMxxs23YsEEV&#13;&#10;KlTwOV+6dGmtXr3a51hGOyxBz0iI8wgggECEBUL5jRPHjx+XeaXccuXKJfO60FayZMkLHdaRI0eU&#13;&#10;O3dun3MJCQk6duyYc8z8vNB5pvt8yNhBAAEEEEgpMGTIEFWtWtXnZY4FupkAlJSU5HOZ2U8OTCZg&#13;&#10;Xeh83rx5fa7JaIeRVEZCnEcAAQQiLBDKD/N27drVeT6UsklpjaJSpjn/vZnK++6773wOr1u3zjsF&#13;&#10;WKZMGe/UX3KijRs3qk6dOsm7fv3kmZRfTCRCAAEEIicQquXnJh8TkMyCh5SvYIJU48aNZVb4DR8+&#13;&#10;XCdOnNDcuXM1a9YstWjRwoFq2bKls2+Om/Mm3f79+9WkcZOAIBlJBcRFYgQQQAABI1CsWDGNGTNG&#13;&#10;/fv3dwJQoUKF1KtXL+9Iyaz269Onj/r27avdu3erVKlSGjVylIoULRIQYNxZzxbQFVmQ+PcDJ7Mg&#13;&#10;V7IMhUC5mu1CkQ15ZIHAth/GZkGuZBkqgQIJoZuo+te360NVLf29VtmQ5RWOjBhJhUOZMhBAAIFM&#13;&#10;CJhpOlu30IV6WwVpNwIIIIBAlgkwksoyWjJGAAEEQiNg82iCIBWae4hcEEAAgSwTMN82Yetmc4C2&#13;&#10;tc9pNwIIIOAaAUZSrukqKooAArYK2DuOkghStt71tBsBBFwjEMpvnHBNo/9XUab73NZj1BcBBBCw&#13;&#10;SICRlEWdTVMRQMCdAkz3ubPfqDUCCCBghYDFi/s8f5GYDQEEEEAAgSgVYLovSjuGaiGAAALJAjZ/&#13;&#10;TooglXwX8BMBBBCIUoFsUVqvcFSL6b5wKFMGAggggEBQAoykgmLjIgQQQCCMAhavnCBIhfE+oygE&#13;&#10;EEAgGAGbp7xsbnsw9wrXIIAAAgiEUYCRVBixKQoBBBAIRiAuzt7xRFQEqXh7/YO5X8N6zc5l48Ja&#13;&#10;HoX5L9Bv5ir/E5My7AKvNq0UsjJt/ifS5raH7AYiIwQQQACBrBGIipFU1jSNXBFAAIHYEODDvLHR&#13;&#10;j7QCAQQQiEkBm79glum+mLylaRQCCCAQGwJM98VGP9IKBBCIYQGLF/fxl3lj+L6maQggECMC8bJ3&#13;&#10;wo/pvhi5iWkGAgggEIsCTPfFYq/SJgQQiCkBi7+6j+m+mLqTaQwCCMSkQBzTfTHZrzQKAQQQQMDl&#13;&#10;Akz3ubwDqT4CCMS+ANN9sd/HtBABBBBwrQCr+1zbdVQcAQQQQCCWBZjui+XepW0IIBATAvH2fkyK&#13;&#10;1X0xcQfTCAQQiGkBm59J8WHemL61aRwCCCDgbgGm+9zdf9QeAQQsELD5c1IEKQtucJqIAALuFrD5&#13;&#10;mRTTfe6+d6k9AgggENMCjKRiuntpHAIIxIJAnOwdT9jb8li4c2kDAgggEOMCjKRivINpHgIIuF/A&#13;&#10;5iXoBCn337+0AAEEYlzA5tV9TPfF+M1N8xBAAAE3CzCScnPvUXcEELBCIN7i4QRByopbnEYigICb&#13;&#10;BZjuc3PvUXcEEEAAgZgVYCQVs11LwxBAIFYEWN0XKz1JOxBAAIEYFLD4kZTFH2OOwRuZJiGAAAKx&#13;&#10;JsB0X6z1KO1BAIGYE4i3eL6PIBVztzMNQgCBWBOw+A/zMt0Xazcz7UEAAQRiSYCRVCz1Jm1BAIHY&#13;&#10;FLB4KEWQis1bmlYhgEAMCfBh3hjqTJqCAAIIIBA7AoykYqcvaQkCCMSogMWL+0SQitGbmmYhgEDs&#13;&#10;CFj8SIrVfbFzG9MSBBBAIPYEGEnFXp/SIgQQiDUBi4dSBKlYu5lpDwIIxJwAq/tirktpEAIIIIBA&#13;&#10;LAgwkoqFXqQNCCAQ0wJxFi/vI0jF9K1N4xBAIBYELH4kxeq+WLiBaQMCCCAQqwKMpGK1Z2kXAgjE&#13;&#10;joDFQymCVOzcxrQEAQRiVIDVfTHasTQLAQQQQMDdAoyk3N1/1B4BBCwQiI+3oJFpNJEglQYMhxFA&#13;&#10;AIFoEbD4kRSr+6LlJqQeCCCAAAKpBRhJpTbhCAIIIBBdAhYPpSye6Yyue5DaIIAAAmkJmNV9ofpf&#13;&#10;WmWkdXzKlCkqX768KlWq5H116NDBSb50yVI1atTIOV6zZk2NGzcurWyCPs5IKmg6LkQAAQRiX+Cn&#13;&#10;n35SgwYN9M9//tOnsfv27VPi44nq2LGjHnnkES1YsEBPPfWUE7CqV6/ukzYzO4ykMqPHtQgggEAY&#13;&#10;BMxX94XqFWh1V65cqcqVK6e6bPr06SpQoIASExOVI0cO1a1b1wlm7733Xqq0mTnASCozelyLAAII&#13;&#10;hEEglI+kjh8/LvNKueXKlUvmdf525swZ/fLLL0pISNCYMWN0+vRp3XbbbXr++ee1du1alS1b1ueS&#13;&#10;cuXKyUwPhnJjJBVKTfJCAAEEolxgyJAhqlq1qs/LHLvQtmvXLud5lJnu++qrr/TRRx9py5YtzrTe&#13;&#10;kSNHlDt3bp/LTDA7duyYz7HM7jCSClJw9aoVGjZ4oNavX6vs2bPrhuo11KP38ypStJiW/fC9Xn/1&#13;&#10;Jf26ZbMKFCykv7VN1H0tHwyyJC7LrMC+vXv0Yv++WrRwgc6cPavrr6+iFwcMVMmSl2Q2ayuvTzq4&#13;&#10;T3OG9lC1BzqqxNU3pGvw6w/faMWn49TwhbHppgvk5Jkzp7R82mj9+uO3OnXyhIpfdY2qteyk3IWK&#13;&#10;Odns27pOP308Wge2b1F8tmwqXrayqjR/Qgn5CwdSTHSlDeFQqmvXrkpe+JDcyAuNosy5EiVKaNq0&#13;&#10;acnJdMUVV6h3795q2bKls2AiKSnJe868MfvnBy6fBEHsMJIKAi3J85tC96ee0LXXVdGMOQs0aepn&#13;&#10;OnBgv17o3UP79+9Tzy7t1aBhE3254Hv16vui3hr2un768fsgSuKSUAh0bJ+oo0ePauYX3+jLb75V&#13;&#10;fHw2Pdvr6VBkbV0eO9ctdwLU0X270m37mdMn9fPnk7Rk4lCd9fxiEMy2ceEMfT20Z6pLV82YIFOP&#13;&#10;O7q9ocae4JctR04tnfjnSODUiSQtGPWiipa6Wo1fel/1n3lLJ44e0tLxb6TKx00HQrWyz+RjApJ5&#13;&#10;lpTylVaQWr58ufr37+/Th2aqMN7zFRjXX3+9NmzY4MO4bt26VFOAPgmC2CFIBYG2bduvKlW6jNp3&#13;&#10;7qacOXOpcJGianZ/C61auVxfzPxU+fPnV5tH2nlGWDlU87Y6uuMv9fXBxH8HURKXZFZg2Y//1ZrV&#13;&#10;qzX49WEqVKiQ8ucroIGvDlbPZ57NbNbWXb9p4UwtGf+6Kt3VOsO2z3vzWe1av0Ll6zRNlfb0qRNa&#13;&#10;MX2MZvR/VB/3bql5bz2nQzt/TZUurQNblsxR+dvvVd4iJZQjTz5Vua+9dq5fqUO7ftPRvX8of8nL&#13;&#10;VanRQ8qWPady5S+kMjUbaM+WX9LKjuPpCBQpUkQffPCBhg0bppMnT2rr1q0aNGiQGjZsqKZNm8qs&#13;&#10;8Bs+fLhOnDihuXPnatasWWrRokU6OQZ+ium+wM1Upmx5DX/XN+h8Nftzz/Fy2uiZ/it1VRmfXEuV&#13;&#10;LqsZ088NmX1OspOlAj8t+68uv+JKTRg/TlM//MCZjrjp5lvU5/kXsrTcWMy8ZKUbdWWNv3qm0LJ7&#13;&#10;Ri7D0m3iTQ/1VJ4iF8mMhs7fVnw8xgkqtTu87EzRrZ49Wd++3Vd3PjtCSQf36ovBXZxLznoe0pup&#13;&#10;vf/r9ec/euXrNlXZ2k2VdGifCl5S2ptt7oJFlSNXHh34baMuq1pbdTq+4j1n3vy6bIEKXVLK55jb&#13;&#10;dszKvkhsl112mUaMGKHBgwdr9OjRnl/Kc+rOO+/UCy+84F1MYUZaJlCZXwJ79eqlOnXqhLSqfgep&#13;&#10;3bt3y8xlmuGf+WDXiy++qGuuucZbmWuvvVZmqaJtm5nK+Ofrg7TkuwV6a9Q4Tfz3GCXkzuPDYOZo&#13;&#10;Q/0w0acAdtIU2L9/vzZv2qitnueDUz/5TMeOeKZqu3XyvDprzHvj07yOE6kFchf885lP6jOpj5gA&#13;&#10;daHt7Nkz2rT4K938tx7KV/xSJ0mlhg9ps+fY9uXf6fJqdXXPoP84x02A27Lka93eZbA3q6N7dzrv&#13;&#10;syf4rkQzU36njvs+sDdlrZg+Vn+s+VG1zwtc3gxd8iZCMcrRqVWrlszrQlu1atVklqJn5eZ3kOrX&#13;&#10;r58zLzlw4EB99tlnatWqlSZNmuQNVMHOO2dl47I678MHD6pv7+5at/YXJ0BVqFjJE6By69ChP/9D&#13;&#10;Si7fBKjceXwDV/I5fmatgPnNz2wv9B/g/OZnpvu6duuhhx9spcOHDylfvvxZWwFy9xE4fmi/Tp88&#13;&#10;rkXjX/M8HTn3tMGMmo54puoy2rL9b5n06fOWUJ/2LKDInnBupdnJo4edqcn92zc5Aarw5b6zGxmV&#13;&#10;w/noEfA7SC1evFizZ89W4cKFnfnIl19+We3atdOnn37qHIuL1Hg0QpZbPL+dd+uYqOIXldC4yVOd&#13;&#10;VX2mKqU9U4Hfe6xSbps3rk81BZjyPO+zTqBs+QrOL1dmztwsjzWb+eyH2c56/scWXoFc+Qp6nhXl&#13;&#10;UK3EF1SszLXewg/+vkW5Cxf37qf1Jlfegp5VeoV0YMdmFbrsz8Bz7MBunUw64p0CPLTzN80f2V+5&#13;&#10;CxZRve5D3L2qLxkikkOp5DpE6Oe5X2UyqIB5aFYgfwFvqj59+qhChQpq3769c8ymkZRZwdcx8WFd&#13;&#10;c+11Gj5mvDdAGYj6DRrpgOf8uNEjdMrzD+N3C+Zpzpez1bTZfV473oRPoE7d2z1LzUvqmR5dnZHT&#13;&#10;rt27NPT1wZ4FLbWcRRThqwklGYE4z8rKK6rV0YpPxnkWOezU2TOnZRZkfDG4sw79/qsPUumaDX2m&#13;&#10;+pJPXlm9rtZ88aEO79rmBKdlH41Q0SsrKP9Fl+n4kQOa61mIUeTycs6zKVcvO09usOdnvDPuNGPP&#13;&#10;zL9SZOuKt36PpExAeu311/T00097vp7jz7A+dOhQNWnSRJ07d3ZFY0NVyWkfTtIezz928+fO0R23&#13;&#10;VPXJ9pvFP+mN4SP1xqCX9d677zifk/p715665dbaPunYCY9ATs+zinETJmvAS/1111/v0AnPtNCt&#13;&#10;t9ZS3/4vh6cClpQy7en7VbV5okrVqJ9hi81nllZ6Pjv19b+e0Yljh5W3UHHVeKibingCjT+bWbl3&#13;&#10;5vQpffOv3p5fBJNUzPM5qVva9nYu3bTwc8/ii33avmqJZ8FFS5/s7v3Hhz777LhDIM4zAvJrzsMs&#13;&#10;mDDTe+ZrLyZMmOBt3caNG9WmTRuZhRVmjXww285DJ4O5jGvCIJA/IUcYSqGIYAT6zVwVzGVcEyaB&#13;&#10;V5tWCllJK387FLK8rr3MXc9h/R5JXXfddZo3b56zTj6lVunSpTVz5kxNnDgx5WHeI4AAAgiESMDi&#13;&#10;R1Ipltf4gWkePJvl5+dvZn38+V+zcX4a9hFAAAEEEAhUwO+RVKAZkx4BBBBAIEQCFg+lCFIhuofI&#13;&#10;BgEEEMgqgZSfKcuqMqI1X7+XoEdrA6gXAggggEDsCjCSit2+pWUIIBAjAnEWDycIUjFyE9MMBBCI&#13;&#10;XQGLH0kFtrovdm8BWoYAAgggEI0CjKSisVeoEwIIIJBSwOKhFEEq5Y3AewQQQCAKBcxf1LV1s/hx&#13;&#10;nK1dTrsRQAAB9wgwknJPX1FTBBCwVMCyv4Tk08sEKR8OdhBAAIHoE7B5ysvmtkffnUiNEEAAAQR8&#13;&#10;BBhJ+XCwgwACCEShgL3rJkSQisL7kSohgAACKQVY3ZdSg/cIIIAAAghEiQAjqSjpCKqBAAIIpCXA&#13;&#10;6r60ZDiOAAIIIBBxAYsfSfHdfRG/+6gAAggggECaAkz3pUnDCQQQQCA6BJjui45+oBYIIIAAAhcU&#13;&#10;sHfCjw/zXvCG4CACCCCAQDQIMN0XDb1AHRBAAIF0BJjuSweHUwgggAACkRWwd7JPrO6L7K1H6Qgg&#13;&#10;gAAC6Qkw3ZeeDucQQACBKBCIs3j1AEEqCm5AqoAAAgikJ8B396WnwzkEEEAAAQQiJMBIKkLwFIsA&#13;&#10;Agj4LWDx8j6ClN93CQkRQACByAhY/EiK1X2RueUoFQEEEEDAHwFGUv4okQYBBBCIoIDFs338Zd4I&#13;&#10;3ncUjQACCPglwOo+v5hIhAACCCCAQHgFmO4LrzelIYAAAoELWPy9SASpwG8XrkAAAQTCKmBxjGJ1&#13;&#10;X1jvNApDAAEEEAhIgJFUQFwkRgABBMIvwOq+8JtTIgIIIICAnwKs7vMTimQIIIAAAgiEU4DpvnBq&#13;&#10;UxYCCCAQhIDN0302fyVUELcKlyCAAAIIhFOAIBVObcpCAAEEEAhIgOm+gLhIjAACCIRfIN7i4QRB&#13;&#10;Kvz3GyUigAACAQmwui8gLhIjgAACCCAQHgFGUuFxphQEEEAgaAGbV/cRpIK+bbgQAQQQCI8A390X&#13;&#10;HmdKQQABBBBAICABRlIBcZEYAQQQiICAxUMpglQE7jeKRAABBAIRYHVfIFqkRQABBBBAIEwCjKTC&#13;&#10;BE0xCCCAQLACrO4LVo7rEEAAAQSyXIDpviwnpgAEEEAAAQQCF2C6L3AzrkAAAQTCK8DqvvB6UxoC&#13;&#10;CCCAgP8C8bI3Sln83br+3yCkRAABBBCIjADTfZFxp1QEEEDAbwGbV/fFnfVsfkuREAEEEEAAgTAK&#13;&#10;MN0XRmyKQgABBBAITIAgFZgXqRFAAAEEwihAkAojNkUhgAACCAQmQJAKzIvUCCCAAAJhFCBIhRGb&#13;&#10;ohBAAAEEAhMgSAXmRWoEEEAAgTAKEKTCiE1RCCCAAAKBCRCkAvMiNQIIIIBAGAUIUmHEpigEEEAA&#13;&#10;gcAECFKBeaWZeufOnXr44Yd13XXXqUqVKnr22Wd18uTJNNNzIvwCu3btUq1atTRv3rzwF06JaQos&#13;&#10;X75cDzzwgPPfTfXq1dWxY0eZvmJDwAgQpEJ0H7Rv31558uTRokWLNG3aNC1evFjDhw8PUe5kk1mB&#13;&#10;hQsXqlmzZtq+fXtms+L6EAocO3ZMjz32mKpWrer8NzNr1izt379f3bp1C2EpZOVmAYJUCHpvw/oN&#13;&#10;WrZsmfr0ed4JVFdddZU6dOigyZMnhyB3ssiswIQJE9S9e3d16dIls1lxfYgFtm7dqrJly+rpnk8r&#13;&#10;V65cKlasmFq3bu389xTiosjOpQIEqRB03M+rf1b+/Pl16aWXeHMrX768zBSg+a2QLbIC9erVc6b4&#13;&#10;mjdvHtmKUHoqgQoVKmjSpEnKlj2b99yMGTNk/vthQ8AI8Kc6QnAfHDlyRAkJCT455c2b19k/fPiw&#13;&#10;ChUq5HOOnfAKlCxZMrwFUlpQAuYPMgwYMEDz58/X+PHjg8qDi2JPgCAVgj41z6KSkpJ8cjKBy2xm&#13;&#10;hMWGAALpCxw8eNCZjl2zZo0ToCpXrpz+BZy1RoDpvhB09TXXXKNDhw7pjz/+8Oa2du1aZ369YMGC&#13;&#10;3mO8QQCB1AIbN25U48aNZWYdPv74YxGgUhvZfIQgFYLeL1eunPMfVt++fWV+I9y0aZOzsu/ee+8N&#13;&#10;Qe5kgUDsCuzbt09t2rRxlp+bhUbFixeP3cbSsqAEmO4Lii31Re+8847z2ajatWsrPj7e+c2wZ4+e&#13;&#10;qRNyBAEEvAJm5aVZYPTll1+mGkGtWrXKm4439grw5+Pt7XtajgACCES9ANN9Ud9FVBABBBCwV4Ag&#13;&#10;ZW/f03IEEEAg6gUIUlHfRVQQAQQQsFeAIGVv39NyBBBAIOoFCFJR30VUEAEEELBXgCBlb9/TcgQQ&#13;&#10;QCDqBf4fwE912mOyiGAAAAAASUVORK5CYIJQSwMECgAAAAAAAAAhADpLCDUVRwAAFUcAABQAAABk&#13;&#10;cnMvbWVkaWEvaW1hZ2U0LnBuZ4lQTkcNChoKAAAADUlIRFIAAAGuAAABsQgGAAAAOnVS1AAAAV9p&#13;&#10;Q0NQSUNDIFByb2ZpbGUAACiRdZA/SwNBEMVf/kgkBrQIYiF6lShECRcL2xgxKilCVKJBCJfNeREu&#13;&#10;l+VyInYW1lYifgHF0u4aEcUvIAoqVlppYyWkieGcvahJFBeG9+Mxs/t2AG9I4Vz3AygblplJTksr&#13;&#10;qzkp8IJuDCAIH7wKq/J4Op2iFnxr56ndwSP0dlzcNXwVzo2eHr3V14ybcl7d/dvfcYJFtcpIP6hk&#13;&#10;xk0L8ESJ01sWF7xDHDYpFPG+YK3JJ4ILTT5ze5YyCeJr4j5WUorET8SRQpuvtXFZ32RfGUT6kGos&#13;&#10;L5L2Uw0ihSQkzGEGGdIsZl3GPzOT7kwCFXBsw8QGNJRg0WScHA4dKvE8DDBMIEIsI0oVE7v+vcOW&#13;&#10;xynL1CE99dzy8g+APQT07rW8kVf6zgJwec4VU/nZrKfmr67H5Cb32EDXgeO8Z4HAGNC4d5y67TiN&#13;&#10;Y8D3CFzUPgEEk2RDKJTGVQAAAGJlWElmTU0AKgAAAAgAAgESAAMAAAABAAEAAIdpAAQAAAABAAAA&#13;&#10;JgAAAAAAA5KGAAcAAAASAAAAUKACAAQAAAABAAABrqADAAQAAAABAAABsQAAAABBU0NJSQAAAFNj&#13;&#10;cmVlbnNob3QDMEVlAAACPW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NDMzPC9leGlmOlBpeGVsWURpbWVuc2lvbj4KICAgICAgICAgPGV4aWY6VXNlckNv&#13;&#10;bW1lbnQ+U2NyZWVuc2hvdDwvZXhpZjpVc2VyQ29tbWVudD4KICAgICAgICAgPGV4aWY6UGl4ZWxY&#13;&#10;RGltZW5zaW9uPjQzMDwvZXhpZjpQaXhlbFhEaW1lbnNpb24+CiAgICAgICAgIDx0aWZmOk9yaWVu&#13;&#10;dGF0aW9uPjE8L3RpZmY6T3JpZW50YXRpb24+CiAgICAgIDwvcmRmOkRlc2NyaXB0aW9uPgogICA8&#13;&#10;L3JkZjpSREY+CjwveDp4bXBtZXRhPgrNLazVAABAAElEQVR4Ae2dCZyN1f/4PzPMjBGGQSSVrCFb&#13;&#10;lqIspST7Vtb+rSqUnShZilQK+YZEoohK9Yss7fa9kmwR4pulBiPr2P/38/S919wxw713nrue9/G6&#13;&#10;7vOc52yf9zlzP/fzOZ/nuVEXHElIEIAABCAAgTAhEB0m42SYEIAABCAAAYsAiouFAAEIQAACYUUA&#13;&#10;xRVW08VgIQABCEAAxRUBa6Bly5ZSrFgx16t48eJStmxZqV+/vkyYMEHOnT1nq5TTpk2z+vrjjz88&#13;&#10;atfb8h416ihUo0YNl8yp5U99/Mwzz3jaXKbLpaSkyLhx4+S+++6T8uXLS4UKFaRx48Yyffp0OX/+&#13;&#10;vKv9xYsXW+PW90AmXSf6cqaNGzfKvffeK6VKlZI777xT/DVPzv54h4BdBLLa1RDtBJeAKqsXX3zR&#13;&#10;GsS5c+fk8OHD8v3338vrr78ua9eulXfeeUeioqJsGaR+2JUoUUKuueYaj9rztrxHjToKqZI4deqU&#13;&#10;q/jTTz8tJUuWlK5du7ry8ufP7zr258Fff/0lDz74oPz999/Stm1bqVSpkqWsvvvuOxk8eLCsWrVK&#13;&#10;3nzzTdvmwBdZhg4d6lZt5MiRouPWcSmn66+/3qt5dWuMEwgEkACKK4Cw/dlVjhw55NZbb3XrokGD&#13;&#10;BlK0aFF544035OOPP5bWrVu7Xff1RD/kvFEI3pb3dFwVK1Z0KxoTEyOJiYmXcHAr5KeTbt26SVJS&#13;&#10;knzyySfWh7+zG7V6CxcuLGPGjJG6detK06ZNnZcC/l66dGm3PvXLja4PHaMzeTOvzjq8QyDQBHAV&#13;&#10;Bpp4gPt78oknJW/evDJjxgxXz1OnTpW77rrLchHddttt8sorr8iZM2dc1/VALYXmzZtbLseqVatK&#13;&#10;r169JDk52SqT1qWkH9idOnWSKlWqyE033ST16tWTDz/80NVe2vLO9ps1ayblypUTVUBPPfWU/Pe/&#13;&#10;/3Wro9bTmtVrLHebtqtjHT16tKuMpwcqX82aNeXVV1+1+rrjjjvkwIEDVnVPWCxbtkxatGghZcqU&#13;&#10;seqrZacyO9Mvv/wia9askYceeshNaTmvq2ytWrUS/XKRUZozZ44oD3Xxquuudu3alpWcury6fTVf&#13;&#10;WVSrVk369OkjR44ccRVRC1tdk9qGuil1PL/99pvrempXobpT161bJzp2PdY5Sm+eriS71tF5Uo66&#13;&#10;TnRcmzZtcvXJAQT8QQDF5Q+qIdRmlqxZrA+UzZs3W8pJ3UMvvfSSZZWMHTtW2rRpY33o9O7d2zXq&#13;&#10;r776ylIkCQkJlrWmSkv3Yzp27Ogqk/pA95G2b98ugwYNkrffftv6YH3hhResOqnLOY9nzpwpTzzx&#13;&#10;hFx99dWWK7Nv376yfv16a/9FXW3OpPtCXbt1FbUctV1VcP/5z3/km2++cRbx+F1dYqqM1fpU6yhf&#13;&#10;vnziCYulS5fKo48+KnFxcVZdHeuPP/5ocTt58qTVvyoMTaktFyvjf/9pXVWaanGllxYsWCDdu3e3&#13;&#10;FKPOiSpndcNqnRUrVlhVZs2aZY23Xbt2MnHiRGt+5s2bJ88//7x1fefOnaIKVZWrulCHDBkiugf5&#13;&#10;2GOPue2vOfvXLxbqXtaXHqs7N23yRHato65pdUXrulI3bVrLLm27nEMgswRwFWaWYBjU1w/ps2fP&#13;&#10;yt69e2XSpEnWN/vhw4dbI7/77rslT5481v7Yk08+aX3w6QenupCmTJniki5btmzWB+eePXtdec4D&#13;&#10;/eb++OOPW9/2Na9WrVqSO3duyZIli7OI612VkSqPypUru1kUak1pUIN+6OqekCa9N16tFbUcNFWv&#13;&#10;Xt1SXqqA7rnnHivP0//0w7Vfv36Wpal1/vnnH49YvPbaa3LdddfJtA+miX4J0KSWZaNGjSwLRZX5&#13;&#10;/v37rfwiRYpY797+p1aRyv7yyy+7qt5a7VapWq2qpbhUblVgBQoUsL48REdHWxbkVVddJYcOHbLq&#13;&#10;qDLV/b6uXbvJtdcWsvLURalK8dixY5IrVy5X23qgbmWnBZjWxews6InszrL6RSQjxe0swzsE7CKA&#13;&#10;xWUXyTBoR90++uGmH/rqGnS+9ENT08KFC0WtiG3btl1iHagbS60u54dianE1EEG/cavyUteRutE0&#13;&#10;UOT2229PXcw63rp1q/Vh26RJE7drqihvvvlmWb16tVu+up6cSS0XtQJPnDjhzPLqXV1ozqTBEldi&#13;&#10;of2opapuxvMXzrt43XjjjVYgg1okmlSRaNIvB74ktQDfeustS8Go5fnZZ5/Jm2PetJpyunA1gnLP&#13;&#10;nj2WchgxYoTl5nvggQcsF60WVGUaGxvrcO82kwEDBliBOeqG1eO0SsuTMXoqu7OtMqXLOA95h4Df&#13;&#10;CWBx+R1x8DtQN5l+6DstoM6dO6c7KC136FCyZemoleZpUjfeqFGj5Ouvv5YffvjBclOpRaVWnX7I&#13;&#10;p05OC0HdhGmT7sVt2bLFLTs+Pt7tXJWEr08pU4vFmZz7dZdjkZx82HKzvf/++6KvtEkVhaZrr73W&#13;&#10;etc9uozcZGqpXnNNQZeSsyr87z9V9M8++6wsWbLEijosVKiQFZWol52y6v6UWqsaWq+uQmWu8vTs&#13;&#10;2dPaP1Nr74MPPhB1NX7++efWnqZaVPfff78899xz6fabegxpjz2V3Vkv/9WBid509se72QRQXBE+&#13;&#10;/3oP108//WRZM2qtaFKFohvyaZMqk1y5clofngcPHnS7rNaJWmSqkNImbVfde/pSt9f8+fOtD1f9&#13;&#10;wEwdFKL1NOpPU+q9LCvD8Z8GTKiLMRDJExY5c+awWGh4u1qcaVP27NmtLA10UcWte2/pKS6dg6ZN&#13;&#10;m1j7Sbq/lzbp3pTuR6kbV12m+iVDLZ7Zs2e7FVUlpC91c6q7VK1cZVy9eg3LElar67333rMsSXUt&#13;&#10;qpLTcx1T6vu33BrN4MRT2TOoTjYE/EoAV6Ff8Qa/8cnvTRZVQu3bt7fcSVmzZpV9+/ZZCkiVkL40&#13;&#10;jFwj73bt2iU5c+a0lJoz4MApgX5QqnWi7qrUSevoHol+y9ekEXEaaKARZukpJ41AU+WV9kNZgwv0&#13;&#10;hlh1OwYi6Yf8lVioi02DF3bs2OHGSwMgVFE5XYV6rgwmT54sKkfapG4/tfA0MjG99Ouvv4ruNWrE&#13;&#10;oCotTWq9anLeuKx7aY888oiVp0pX2+rSpYsVGLF//z5rb1DdifoFQ9uoU6eOFfiiFdLOmdXIFf7z&#13;&#10;VPYrNMNlCPiFABaXX7AGvlHdgNd9G036YacuuUWLFsn//d//WRFjzvuH/t//+38yfvx4az9F96A0&#13;&#10;YEMj9fTmZN0T0aSKRyMF9cNSv+GrJaQBG/rBqGHW+kHrTDfccIMVHaiBBUePHrVcgxqsod/4nR+0&#13;&#10;zrL6rq4+3dPRCETd0FdLQBWrBmWo0tSw+kAkdYV6wkKjLVVha5CI3h6gQR5qGWnId+qncqji1y8H&#13;&#10;qlA08k+/EOicqPWplpju6emeVHpJLSItp/zVTaih9aoEdU6ckYsaoDFs2DAZOHCgFWCi92Dpvpi6&#13;&#10;KbWefvnQG4mVuQazqFtYLS7NTy9iML1xpM3zVPa09TiHgL8JoLj8TThA7f/+++/WB6Z2p8pBXW76&#13;&#10;JAQNUU79ganh0+oSVBee7tuoslDrqH///lbgg9bXYA3dK9EPQg1v1m/fGtChUXnpJd1zUcWlH6Tq&#13;&#10;xtL2VSn16NEjveLSoUMHK6JN92m0fXW56QezjqFgwYLp1vFHpics1BJSl5yyUHnUSlOr8d1337Ws&#13;&#10;LOe4lLUGVei9VqqEpjgiMlVpaL6y0fu4Mkoalq9BFFpOk0YDqoLSLx0aLahJQ/I1UOOjjz4SDY3X&#13;&#10;/TWdN62nx/qIKZ0z/RKiCkcVrN7vpUpWrWBfkqey+9I2dSCQGQJRjs1ffo8rMwSpCwEIQAACASXA&#13;&#10;HldAcdMZBCAAAQhklgCKK7MEqQ8BCEAAAgElgOIKKG46gwAEIACBzBJAcWWWIPUhAAEIQCCgBFBc&#13;&#10;AcVNZxCAAAQgkFkCKK7MEqQ+BCAAAQgElACKK6C46QwCEIAABDJLIORvQO75+cWnNGRWWOrbS2BQ&#13;&#10;fZ4Ibi9R+1qL/d9PsNjXIi3ZSSA+xr7Wcpb992d/7Gjx6MapdjTj9zawuPyOmA4gAAEIQMBOAiFv&#13;&#10;cdkpLG1BAAIQiDgCUebZHyiuiFvFCAQBCBhFIMooaS1hzVPV5s0xEkMAAhCIKAJYXBE1nQgDAQgY&#13;&#10;RwBXoXFTjsAQgAAEwpuA43fbTEu4Ck2bceSFAAQgEOYEcBWG+QQyfAhAwHACuAoNXwCIDwEIQCDs&#13;&#10;COAqDLspY8AQgAAEIGAWAVyFZs030kIAApFGAFdhpM0o8kAAAhCIcAJEFUb4BCMeBCAAAQiEPQFc&#13;&#10;hWE/hQgAAQgYTQBXodHTj/AQgAAEwo8ArsLwmzNGDAEIQAACZhHAVWjWfCMtBCAQaQRwFUbajCIP&#13;&#10;BCAAgQgngKswwicY8SAAAQhAIOwJ4CoM+ylEAAhAwGwC5j0rHcVl9opHeghAINwJGLjHZZ6qDvdF&#13;&#10;yvghAAEIGE4Ai8vwBYD4EIBAmBOINu/p8CiuMF+zDB8CEDCcAK5CwxcA4kMAAhCAQMgTwOIK+Sli&#13;&#10;gBCAAAQuQ8DA+7hQXJdZD1yCAAQgEPIEcBWG/BQxQAhAAAIQMJwAFpfhCwDxIQCBMCeAqzDMJ5Dh&#13;&#10;QwACEDCOgHm345onsXGLGoEhAAEIRBYBXIWRNZ9IAwEImEYAV6FpM468EIAABMKbQBRRheE9gYwe&#13;&#10;AhCAAAQinwCuwsifYySEAAQimQCuwkieXWSDAAQgEIEEcBVG4KQiEgQgAAEIRBQBXIURNZ0IAwEI&#13;&#10;GEcAV6FxU47AEIAABMKbAK7C8J4/Rg8BCEAAApFPAFdh5M8xEkIAApFMwECLC8UVyQsa2SAAgcgn&#13;&#10;YOAeF88qjPxljYQQgAAEIooAFldETSfCQAACxhHAVWjclCMwBCAAgTAnEBXm4/d++LgKvWdGDQhA&#13;&#10;AAIQCCIBXIVBhE/XEIAABDJNAFdhphHSAAQgAAEIBJIAUYWBpE1fEIAABCAAAe8J4Cr0nhk1IAAB&#13;&#10;CIQMgSgDLS4UV8gsPwYCAQhAwAcCBiouogp9WCdUgQAEIACB4BHA4goee3qGAAQgkHkC5t3GJSiu&#13;&#10;zC8bWoAABCAQNAIm7nHhKgzacqNjCEAAAhDwhQAWly/UqAMBCEAgRAiYaHGhuEJk8TEMCEAAAj4R&#13;&#10;IKrQJ2xUggAEIAABCASMABZXBqhTjh6WJWP6SMVWnSV/qUrpltq+eLbsXDZXtGxcjgQpentDKVa7&#13;&#10;abplvc08f/6cbPziXfnz5yVy7uxpyVuktFR84BmJz53Xaurwf7fJxtmT5Z99uyQ6SxbJV/xmKdfs&#13;&#10;SYnLmdvbrowtfzDpgDzYrpUMGPSS1LijpsVh6nuT5OMZ0+TQwUOSmDdR7m/dXh5+rKOxjIItePKh&#13;&#10;g/LikIGycvkyOX/hglSoUFFeHDZcChYsFOyhhUz/JroKCc5IZ/kd/P1XS2mdSE5K5+q/WXvXLZEt&#13;&#10;X82QW1p3lYbDZlrvW76eKXt+WpRhnfQu/LFigSz5T99LLv02f7okbftFand/Xe59YbJkiYmRn2eO&#13;&#10;tsqdPXVKVr47VPLccJPcO3iq3NnnLTl9/Jj8+OHIS9ohI30Cq1ettJTW/n17XQW+WTBf3p0wToa/&#13;&#10;NkpW/Lhehr3yhrw99k1ZvmSxqwwHgSXQpVNHOXHihMz/ZqF8u3CJREdnkef6Xfr3EthRhVhvGg5v&#13;&#10;1yvERMtoOH6xuI4cOSJHjx6TnDlzSK5cuTLqOyTzd638SlQBlWnwoPw0c0yGYzz5zyEp7rCuEouW&#13;&#10;tcrkLXaz5L2xtBzYvkGuvaW2w0o6I78tmC5/OhTc2ZSTknBtUSnf8inJeXXhDNtMfWH32h+k9H3t&#13;&#10;JXtiASu7fItO8tXQx+RY0l45f/as5CxwndzUoIP1h5zFYe0VqV5ffv74P6mb4DgDArM+miHvvP2W&#13;&#10;PN21lwx+oZ+r1D3175Pbbq9prdszZ87KoUOHHB8IUZIzV4KrDAeBI7Du559ky+bNsnDpKtfnyPBX&#13;&#10;R8j+v/4K3CDoKSQJ2Ka4zp8/L2PHjpUZM2ZIUtJFSyVfvnzSvHlz6dOnj+MzIPTvlLu6dFW5rurd&#13;&#10;lvvtcoorrUsw5UiyHNq1Vco2fNCa6E1z3rOUWI2nXpL4hHyy9ZuPZMU7g6Tus+Ml5cghWTiyh1Xu&#13;&#10;wrlzcv78WZn7fFvrvHitJnJjzcYO92Oy5Cp0o2vRZEtIlJi47HJkz3YpVLGm3N5pqOuaHuxdv1QS&#13;&#10;rinilsdJ+gRq1rlTmra4X2JisropLi2tX7Z+37ZN2rZqIuccc9PqgbZSrkKF9Bsi168Efln3k1x3&#13;&#10;/Q0yfdpU+eyTjyUlJUWq3VZdBrwwyK/9hlvj4fC5ajdT2xTXCy+8IKtWrZJevXrJTTfdJNmzZ7dM&#13;&#10;/C1btsj48eOt48GDB9s9ftvbi3coCG+TWl8rJw6WhELXW0rvgsMXv2v1d1K1Q0/Jke9fX/xN93WQ&#13;&#10;3Wu+k/2/rrAssobDZljdqKvwv2u/l5rPvObq9kTy39Zx1rh4V54eZImJlbOnUtzytK9NX06Rv7as&#13;&#10;u0SZuRXkxEWgQIGCruP0Dm644QZZvuYX2bRxg/Tq1kXyJCZKp6e7pVeUPD8SOHz4sPyxc4fs3vWH&#13;&#10;fDZnrpw8flJ69ezqeHWTyVOm+bHnMGs6DAwCu4naprjmz58vn332mRQpUsRtjGXLlpVbbrlF7r//&#13;&#10;fgkHxeU2eA9ODu3YKGs+eF0Sbygpt3TobVlqan2dO3NK1kwf6bAyL24jqnV1/NCV3RxZY/9VWOdO&#13;&#10;nXQbwbkzpyVrtovK7MzJ4/Kjo49/9u20lFbuwsXcynPiG4GY2FirYoVKt0ir1m3l6wXzUFy+ocxU&#13;&#10;rdj/zcOgIcMkW7ZskjNHLunRs7c81KGtHDt2VHLkyJmp9qkcvgRsU1zqVrnmmmvSJaHuQr0eaWnn&#13;&#10;8nmycc4UKVm3lZS8+wGXeBphmCVrjNR4fKBrD0wvHtm3W+Lz5HOVy+gg9qqcks0RHXhk/y5J+J8y&#13;&#10;UqvuTMpxl/vwWNIeWTnpRYnPlSh1uo8kmjAjmF7kT3IEZmxY/4uMHjvBVevM6dMO9yEfkC4gATwo&#13;&#10;XrKUqEfhtGMOVHFp0i0JTRcc/0j/EoiyIjPMonHRHMik3JUqVZKePXvKX2k2TnW/S/e3KleunMke&#13;&#10;Qqu6Rg9ucISrV+3Qy01p6SijoqOl8C21ZOPcqaJuvwuOPzYN+lg4qrsc+/tPN0E0qCK1m9B5sbAj&#13;&#10;wGPbd7Pk2IG9opbVr5+Nt6y6HPmvdUQQHpVl4wdInsIlpEanYSgtJ7RMvle7tbosX7ZE5nzxuZw/&#13;&#10;d1408nDWxzMcVle7TLZMdV8I1HbsRRYsWFCe7d3DsrCSDiTJ6DdGWLcuqPVF+peAenXseoULU9ss&#13;&#10;rhEjRshTTz0ld9xxh8OEzyHx8fHWZurRo0elXLlyMmHCxW+x4QIn7Ti/7N9ayjd/XK6vdo/89s3H&#13;&#10;DoV0QdZMcw9BL1S+utzStruUa/6kbJ77vix9q7+cPnlMrsqTX6q07yl5ri+Zttl0z0s7ohrVtbhs&#13;&#10;7HNy9nSKJDru46r6UH+r7B8rFzgCPJJl36bVrqAOZyONhn/kPOTdSwLlK1ayQuDHO0LgXxk6WPJf&#13;&#10;XUC693pWGjdt7mVLFLeDQKxjT3fq9Jky7KUhct89d8lph6v89ttrysAhQ+1onjbCmECUwxS31ebe&#13;&#10;sWOHbHaEsB47dswK0ChTuowUK+773kvPz38NY7yRPfRB9ctEtoBhLF1s1ixhPPrIH3p8jH0y5m/1&#13;&#10;jm2NJc16wra2/NmQbRaXc5BFixYVfZEgAAEIQMD/BEwMh7dtj8v/00MPEIAABCAQSgTWr18vDzzw&#13;&#10;gFSsWFGqVKkiXbp0cd3Hu2b1GmnYsKFoZHmNGjVk6tSpbkOfPn261KxZU8qUKSP169eXlStXul2/&#13;&#10;3AmK63J0uAYBCEAg1AnofVx2vbyQ9eTJk/LYY4+JBubpPbwLFiwQvfdOg/SSk5Ol4xMdpVmzZrJu&#13;&#10;3Tp5+eWXReMg1q5da/WwePFiGT58uLz66qvW9SZNmkinTp2s+309GQKKyxNKlIEABCAQogTUVWjX&#13;&#10;yxsRd+/eLcWLF5e+ffpKXFyc6G1P7dq1sxTR7Nmzrcd0dezY0fGEmhipU6eOZVVNmTLF6kKfsFSv&#13;&#10;Xj3LEtP79Tp37iwJCQny6aefejQEFJdHmCgEAQhAIPIJnHI8wFufNZv6pXnppVKlSlmP+MuSKhBo&#13;&#10;3rx5UrJkSdm6daul1FLXK1GihJWvedu3bxetnzppbIQG9nmSUFyeUKIMBCAAgVAl4PAU2vV0+FGj&#13;&#10;RlmuP3X/OV+ad6WkwelDhw6VpUuXWk9IOn78uHVLVOp6ehO5uhc16bveMpU66XX9JQBPku1RhZ50&#13;&#10;ShkIQAACELCHgJ1RhT169LDcdqlHpm7AyyW1zrp37y76XNpp06ZZ9+2qUtJ7eFMnfUiyU1mpktLz&#13;&#10;1EnP8+TJkzorw2MUV4ZouAABCEDALAKqpK6kqFIT0ft2H374YesJJ1988YXkz5/fuqxuwBUrVqQu&#13;&#10;Ktscv7qge2KaihUr5nIbOgtpW7Vr13aeXvYdV+Fl8XARAhCAQGgTsCsww1vLTSMH27dvb4XCz5w5&#13;&#10;06W0lFajRo2syMJx48ZZz5pctGiRFXXYunVrC2abNm2sc83XZ1FqOY1IbNyosUewsbg8wkQhCEAA&#13;&#10;AiFKQEPhg5D0Pqy///5bvv32W8s9mHoIGzdulMmTJ8uQIUMspZQ7d27p16+fy6LSKMMBAwbIwIED&#13;&#10;5cCBA1KkSBGZ+M5ESczr2c9K2f7Ip9SDt+OYRz7ZQdE/bfDIJ/9wtaNVHvlkB0X/tWHnI5+uaT/F&#13;&#10;toHum/6wbW35syEsLn/SpW0IQAACfibgrYvPz8MJSPMoroBgphMIQAACfiIQHE+hn4TxrFmCMzzj&#13;&#10;RCkIQAACEAgRAlhcITIRDAMCEICALwRwFfpCjToQgAAEIBA0AiYqLlyFQVtudAwBCEAAAr4QwFXo&#13;&#10;CzXqQAACEAgVAkG6jyuY4mNxBZM+fUMAAhCAgNcEsLi8RkYFCEAAAiFEwMBweBRXCK0/hgIBCEDA&#13;&#10;WwIEZ3hLjPIQgAAEIACBABPA4gowcLqDAAQgYCcBEy0uFJedK4i2IAABCASYgImKi6jCAC8yuoMA&#13;&#10;BCAAgcwRwOLKHD9qQwACEAguAQPv40JxBXfJ0TsEIACBzBEwMBweV2Hmlgy1IQABCEAgwASwuAIM&#13;&#10;nO4gAAEI2EnAxOAMFJedK4i2IAABCASYQFSUeY4z8yQO8KKiOwhAAAIQsJcAFpe9PGkNAhCAQEAJ&#13;&#10;GBhUKCiugC4xOoMABCBgLwET97hwFdq7hmgNAhCAAAT8TACLy8+AaR4CEICAXwkYeB8XisuvK4rG&#13;&#10;IQABCPiXAK5C//KldQhAAAIQgECmCWBxZRohDUAAAhAIHgGiCoPHnp4hAAEIQMAHAtHR5m1yEVXo&#13;&#10;w0KhCgQgAAEIBI8ArsLgsadnCEAAApknYJ7BxQ3ImV81tAABCEAgeASIKgwee3qGAAQgAAEIeEQA&#13;&#10;V6FHmCgEAQhAIDQJGOgpxFUYmkuRUUEAAhDwjACuQs84UQoCEIAABCAQNAK4CoOGno4hAAEIZJ6A&#13;&#10;iRYXiivz64YWIAABCASNgIE/gCzcgBy05UbHEIAABCDgCwEsLl+oUQcCEIBAqBAw8GGFKK5QWXyM&#13;&#10;AwIQgIAPBAzUW7gKfVgnVIEABCAAgSASwOIKIny6hgAEIJBZAkQVZpYg9SEAAQhAIKAEcBUGFDed&#13;&#10;QQACEIAABLwngKvQe2bUgAAEIBAyBKIMvJELxRUyy4+BQAACEPCeAK5C75lRAwIQgAAEIBBQAlhc&#13;&#10;AcVNZxCAAARsJmCgyYXisnkN0RwEIACBQBIwUG+F/u9x9b+7dCDXAH15QaBwlUe9KE3RQBL4c+3k&#13;&#10;QHZHX14SiI/J4mUNiqcmgMWVmgbHEIAABMKMADcgh9mEMVwIQAACphMw0VXIz5qYvuqRHwIQgECY&#13;&#10;EcBVGGYTxnAhAAEIpCaAqzA1DY4hAAEIQCDkCeAqDPkpYoAQgAAEIGA6AVyFpq8A5IcABMKaAK7C&#13;&#10;sJ4+Bg8BCEDAPAImKi6iCs1b50gMAQhAIKwJ4CoM6+lj8BCAgPEEoswjgOIyb86RGAIQiCACuAoj&#13;&#10;aDIRBQIQgAAEIpMAFldkzitSQQAChhAw8T4uFJchixsxIQCByCSAqzAy5xWpIAABCEAggghgcUXQ&#13;&#10;ZCIKBCBgHgFchebNORJDAAIQCGsC0VHm3Y5rnsRhvUQZPAQgAAEI4CpkDUAAAhAIYwK4CsN48hg6&#13;&#10;BCAAASMJGKi5cBUaudIRGgIQgIB9BJKSkqRmzZqyePFiV6O9e/eWUqVKSdmyZV2v9957z3V9+vTp&#13;&#10;Vp0yZcpI/fr1ZeXKla5rVzrAVXglQlyHAAQgEMIEooP8rMLly5fLs88+K3v37nWjtGHDBhk4cKC0&#13;&#10;b9/eLV9PVMENHz5c3nnnHalSpYpMmjRJOnXqJMuWLZPs2bNfUj5tBhZXWiKcQwACEAgjAnoDsl0v&#13;&#10;b8VWq6lXr17SvXt3t6qnTp2SnTt3SqVKldzynSczZsyQevXqSY0aNSQ2NlY6d+4sCQkJ8umnnzqL&#13;&#10;XPYdxXVZPFyEAAQgYA4BVThHjhxxe2leRqlu3bqW9dSyZUu3Ir/++qucO3dOXn/9dalcubLUqlVL&#13;&#10;Ro0aJefPn7fKbd++3XIjpq5UtGhR2bx5c+qsDI9xFWaIhgsQgAAEQp+AnbEZqlwmTpzoJnTHjh2l&#13;&#10;X79+bnnOk4IFCzoP3d7/+ecfqVChgjzyyCNy6623yvr16y2rKjo6Wrp16yYnT56U+Ph4tzrZsmWT&#13;&#10;EydOuOVldILiyogM+RCAAATCgIDDUWjbKHv06GEpmNQNxsXFpT716FgtMX05k+5j6V7X/PnzLcWl&#13;&#10;SiolJcV52XrX8zx58rjlZXSC4sqIDPkQgAAEDCOgSsoXRZUW05w5c0QjDR999FHXpdOnT4sqLE3F&#13;&#10;ihWTrVu3uq7pwY4dO6R27dpueRmdsMeVERnyIQABCIQBAY0qtOtll7gXLlyw9rcWLlwoeqyh7h9+&#13;&#10;+KG0adPG6kLfFyxYIIsWLRJVaOPGjZPDhw9L40aNPRoCFpdHmCgEAQhAIDQJhOLPmjRp0kQOHDhg&#13;&#10;hcPre2JiouWCdCquOnXqyIABA1zXixQpIhPfmSiJeRM9ghzl0IYXPCoZpEJJR88GqWe6vRKBorc9&#13;&#10;dqUiXA8SgT/XTg5Sz3TrCYGE+CyeFPOozL2jF3tUzpNCX3Wv5UmxoJfB4gr6FDAACEAAAr4TsDOq&#13;&#10;0PdRBLYmiiuwvOkNAhCAgK0EQtFVaKuA6TRGcEY6UMiCAAQgAIHQJYDFFbpzw8ggAAEIXJEArsIr&#13;&#10;IqIABCAAAQiEEgFchaE0G4wFAhCAAAQgkA4BXIXpQCELAhCAQLgQwFUYLjPFOCEAAQhAwCIQbaDm&#13;&#10;IqqQxQ8BCEAAAmFFAFdhWE0Xg4UABCDgTsC+Z8O7txvKZyiuUJ4dxgYBCEDgCgSiosxznJkn8RUW&#13;&#10;AZchAAEIQCC0CWBxhfb8MDoIQAAClyXg+FFh4xKKy7gpR2AIQCCSCHADciTNJrJAAAIQgEBEEsDi&#13;&#10;ishpRSgIQMAYAgaGFaK4jFndCAoBCEQiAVyFkTiryAQBCEAAAhFFAIsroqYTYSAAAdMIROMqNG3K&#13;&#10;kRcCEIBAeBPAVRje88foIQABCEDAAAK4Cg2YZESEAAQil4CBnkJBcUXuekYyCEDAAAL8rIkBk4yI&#13;&#10;EIAABCAQ3gSwuMJ7/hg9BCBgOAEDf0cSV6Hhax7xIQCBMCdAVGGYTyDDhwAEIACByCdg4APxAzep&#13;&#10;Bw8mSdP6dWTV8iWuThd+95W0adFA6txWQVo3u0++mv+l6xoHlydQrGghmTm2p+xY+pZs/n60jBz8&#13;&#10;iOTKlT3dSh+M6SZ//zhR9qya4HrdVrV0umW9zYxy3PH57NMt5bcfRsufK9+Wd9/oIomJOV3NeDNO&#13;&#10;VyUO3AgcTDogDe6pI8uXXvzbmfreJGlYr45Ur1zeep/y7kS3OqaeqKvQrle4MERx+Wmm1q5eIY+2&#13;&#10;v1/+2r/P1cPG9evk+b49pOX9beXbpWuld78BMvzFAW6KzVWYAzcCsbFZZc7EPrLsp61Ssk5Xqdb0&#13;&#10;OcmbO6e8Ofgxt3LOk9sqFJN6j7wq1976pOu1cs1m52WP3hvXv00+fafvJWU7P9RA6tcqJ3fcP0hK&#13;&#10;3NVNTqackVEDH7HKeTvOSxonQ1avWikPtmsl+/ftddH4ZsF8eXfCOBn+2ihZ8eN6GfbKG/L22Ddl&#13;&#10;+ZLFrjKmHmhUoV2vcGGI4vLDTH32yQwZ/FwfeaJTV7fW1boqU7ac3N/2QcmaNUaq3na73HV3Pflk&#13;&#10;5nS3cpxcSuDq/Hnkx41/yFvvzZWzZ8/L0aMnZNLHP0jd2y61ogoUSJT8DqX227bdlzbkyMmaNVq6&#13;&#10;Pt5Yfpz7qmW9vf9mNylUKG+6ZdPLfKrNXfLahC8l6cA/cvLEKRkw4kNpVreSFCyYKN6MM722Tc+b&#13;&#10;9dEMGdCvlzzV2f1v557698ncbxZL+YqV5MyZs3Lo0CHLzMiZK8F0ZEbKT1ShH6a9Zq07pUnzVpZy&#13;&#10;emlQf1cP586dk7hs8a5zPYiKipb/7t7llsfJpQT+3JMkD3Z90+1C83pVZNX67W55elK+9A3yz/ET&#13;&#10;MuGVTlK9YjHZl3RY3pg8X76Yt8Iq2+up5nJ3jZulwaOvOj4A/5GOHe51WHN95bZmz0keh8Jb88Uw&#13;&#10;q1xsTIzExWSRXcvHWudDx82W6Z8vlCKF88mW7XusPP3v8OFjciD5uJQqVlgWLVvv8ThdDXDgIlCz&#13;&#10;zp3StMX9EhOTVQa/0M+Vrwc5c+aQ37dtk7atmoj+LbV6oK2Uq1DBrYyJJyYGZ6C4/LDS8xcomG6r&#13;&#10;d91TX7p1elQWzJstd9e7T9b9tFYW/fCt4w/y4v5IuhXJvIRA945NpPk9VeSu9kMvuRYbGyOL126V&#13;&#10;F8fMkp279knlCiXls7Hd5fjxFPl20c/S9cF60qLLaPnrL8e3dkca99486dy2rtSsXk6+X7xObqjR&#13;&#10;xcpXV+HDLWpJyydes871v3x5//2GfzLllCtPD06cPCVXZc/mlqcnlxvnJYXJkAIZ/O040dxwww2y&#13;&#10;fM0vsmnjBunVrYvkSUyUTk93c1428h3FZeS0B07oylVvlf4DX3L46sfK68NflLI3l5d69zWS9et+&#13;&#10;Ctwgwryn+Oxxjn2tR6VauaKW0tr5x8U9RKdoc79eLfpyptU/bpFJsxbJ/ffdKmvWbZVcObLJrP88&#13;&#10;I+cvXHAWEbWurvfAXehUWNniYl119SB7fJwcO3HSlefJOF2FOfCYQEzsv9wrVLpFWrVuK18vmGe8&#13;&#10;4vIYXgQVtNXiWrp06RXR3HHHHVcsE6kFkpMPSYlSN8knX3zlErF316ek1E1lXOccZEzgmmvyyufj&#13;&#10;e8kfew5IrdaD5MiRE+kWbtqgusu6chbI5rDCTqSctuqodVT/kddk45Y/nJel8LX55cDBw67zjA7U&#13;&#10;atvl6L+kI8Lxj137rWJ58uSQq/PmlG07/g0m8HScGfVB/qUEJjkCMzas/0VGj53gunjm9Gm8FQ4a&#13;&#10;JgYq2Kq4+vfvL/v375cLqb7JulaZ40BN2m0OH7WpadeO7dKt82Py9uTplgL7au4cRwTVcpn0/kxT&#13;&#10;kXgs91VXZZMF7/WXr5dukL7Dpma4xrTBhBzx8lqf1tLw8b9lu0OZ1KhWRh5qfodDWb1q1Rs/43t5&#13;&#10;secD8mT/CXLw0BFpeO+t8v4rHaVay4Hye6q9qzkLVoq+0qaJnyyU5zs3k182/eFQhMfkpd7t5Otl&#13;&#10;G2XfvoPizTjTtst5xgSq3Vpd3hn/lsz54nNp2KiprF27WmZ9PMOKzM24lhlXcBVmcp4/++wzadGi&#13;&#10;hfTo0cN6z2RzEVe9YuWq8uQzPaRvjy5y9Mg/cm3h62X462OkZCksritNdqtGt0vR6/JL+6bVpV3j&#13;&#10;6m7FNeRd79fq+PxEmfftWnn/4+8t192st7pLgXwJss1hGXXoPU5+2fBvIMewMZ9It8ebyNcfPCf5&#13;&#10;8zgspV1/SzPHnldqpeXWQZoTjWyMyZpVvvvgeYfbMV6+Wb5BHu3zbwDHlcaZpilOPSSg0YQaAj/e&#13;&#10;EQL/ytDBkv/qAtK917PSuGlzD1ugWCQRiHJYRxcd/TZItnz5cundu7eo2zA6OvNGbNLRszaMiib8&#13;&#10;QaDobenfQ+WPvmjTOwJ/rp3sXQVKB5RAQnwW2/p7YsY629p6p21F29ryZ0OZ1yxpRlejRg15+umn&#13;&#10;5cCBA2mucAoBCEAAAnYTcDzIxXEDsj0vu8fmr/Zs3eNyDrJdu3bOQ94hAAEIQAACthLwi+KydYQ0&#13;&#10;BgEIQAACGRLQZ2eallBcps048kIAAhFFwEC9ZeQtABG1aBEGAhCAgGkEsLhMm3HkhQAEIoqA/qSJ&#13;&#10;aQnFZdqMIy8EIBBRBEy8Adn2cPiIWhEIAwEIQAACIUcAiyvkpoQBQQACEPCcgInWB4rL8/VBSQhA&#13;&#10;AAIhR8DEPS4TlXXILTwGBAEIQAACnhPA4vKcFSUhAAEIhByBaANNLhRXyC1DBgQBCEDAcwIG6i1u&#13;&#10;QPZ8eVASAhCAAARCgQAWVyjMAmOAAAQg4CMBEx/5hOLycbFQDQIQgEAoEIiOMi/GzjyJQ2GlMQYI&#13;&#10;QAACEPCZABaXz+ioCAEIQCD4BEwMzkBxBX/dMQIIQAACPhMwcY8LV6HPy4WKEIAABCAQDAJYXMGg&#13;&#10;Tp8QgAAEbCIQJeb9rgmKy6bFQzMQgAAEgkEAV2EwqNMnBCAAAQhAwAsCWFxewKIoBCAAgVAjEG1g&#13;&#10;pAKKK9RWIeOBAAQg4AUBfgHZC1gUhQAEIAABCASDABZXMKjTJwQgAAGbCJgYnIHismnx0AwEIACB&#13;&#10;YBAw8ckZBm7rBWNp0ScEIAABCNhFAIvLLpK0AwEIQCAIBPgF5CBAp0sIQAACEPCdQBbzHpzBLyD7&#13;&#10;vlyoCQEIQAACwSCAqzAY1OkTAhCAgE0ECM6wCSTNQAACEIBAYAhEOx6ya9fL1xEnJSVJzZo1ZfHi&#13;&#10;xa4m1qxeIw0bNpSyZctKjRo1ZOrUqa5rejB9+nSrTpkyZaR+/fqycuVKt+uXOyGq8HJ0uAYBCEAA&#13;&#10;ApclsHz5cmnRooXs3bvXVS45OVk6PtFRmjVrJuvWrZOXX35ZRowYIWvXrrXKqIIbPny4vPrqq9b1&#13;&#10;Jk2aSKdOneTEiROuNi53gOK6HB2uQQACEAhxAvrIJ7te3oqqVlOvXr2ke/fublVnz54tuXLlko4d&#13;&#10;O0pMTIzUqVPHsqqmTJlilZsxY4bUq1fPssRiY2Olc+fOkpCQIJ9++qlbOxmdoLgyIkM+BCAAgTAg&#13;&#10;oE/OsOt16tQpOXLkiNtL8zJKdevWtdyDLVu2dCuydetWKV68uFteiRIlRPM1bd++XUqVKuV2vWjR&#13;&#10;orJ582a3vIxOUFwZkSEfAhCAgGEERo0aJZUqVXJ7aV5GqWDBgpZFlfb68ePHJT4+3i07W7ZscvLk&#13;&#10;SStP39O77qmrkKhCN7ScQAACEAgvAnbegNyjRw/LbZeaQFxcXOpTj45VKR09etStbEpKiktZqRLT&#13;&#10;89RJz/PkyZM6K8NjFFeGaLgAAQhAIPQJ2BkOr0rKF0WVlpK6AVesWOGWvW3bNpf7sFixYi63obPQ&#13;&#10;jh07pHbt2s7Ty77jKrwsHi5CAAIQgIC3BBo1aiQaWThu3Dg5ffq0LFq0SBYsWCCtW7e2mmrTpo11&#13;&#10;rvl6XcsdPnxYGjdq7FFXWFweYaIQBCAAgdAkEB2Cv2uSL18+mTx5sgwZMsRSSrlz55Z+/fq5LCqN&#13;&#10;MhwwYIAMHDhQDhw4IEWKFJGJ70yUxLyJHkGOuuBIHpUMUqGko2eD1DPdXolA0dseu1IRrgeJwJ9r&#13;&#10;JwepZ7r1hEBCfBZPinlU5q2lv3tUzpNCT9/hHgnoSZ1glMFVGAzq9AkBCEAAAj4TwFXoMzoqQgAC&#13;&#10;EAg+AROtDxRX8NcdI4AABCDgMwF9aoZpyURlbdocIy8EIACBiCKAxRVR04kwEICAaQTMs7dEUFym&#13;&#10;rXLkhQAEIoqAnU/OCBcwuArDZaYYJwQgAAEIWASwuFgIEIAABMKYAK7CMJ48hg4BCEDARAIGBhU6&#13;&#10;fvGZBAEIQAACEAgjArgKw2iyGCoEIACBtARMvI8LxZV2FXAOAQhAIIwI2PfUw/ARGldh+MwVI4UA&#13;&#10;BCAAAQcBLC6WAQQgAIFwJmBgdAaKK5wXLGOHAASMJ2Ci28xEmY1f6ACAAAQgEM4EsLjCefYYOwQg&#13;&#10;YDyBqCjz7I+QV1zxcSbGzITH3+LuNfzKbqjO1JAFm0J1aIzLQWBk83K2cTBPbQk3INu2emgIAhCA&#13;&#10;AAQCQiDkLa6AUKATCEAAAmFKgBuQw3TiGDYEIAABUwmY+JBdE92jpq5v5IYABCAQEQRwFUbENCIE&#13;&#10;BCBgKgEDgwp5coapix25IQCByCAQLeY5C3EVRsbaRQoIQAACxhDAVWjMVCMoBCAQiQQMfFQhrsJI&#13;&#10;XMjIBAEImEMgClehOZONpBCAAAQgEJ4EcBWG57wxaghAAAIWAVyFLAQIQAACEAgrAkQVhtV0MVgI&#13;&#10;QAACEDCRAK5CE2cdmSEAgYghEG3ebVxEFUbM6kUQCEDASAIm7nFxA7KRSx2hIQABCIQvAVyF4Tt3&#13;&#10;jBwCEICA4y4u83yFKC4WPgQgAIEwJmDiHheuwjBesAwdAhCAgIkEsLhMnHVkhgAEIoZAlJhnf5gn&#13;&#10;ccQsVwSBAAQgYCYBLC4z5x2pIQCBCCFgYjg8iitCFi9iQAACZhIwMaoQV6GZax2pIQABCIQtASyu&#13;&#10;sJ06Bg4BCEBAJNpA8wPFxcqHAAQgEMYEcBWG8eQxdAhAAAIQMIMAFpcZ84yUEIBAhBIgqjBCJxax&#13;&#10;IAABCEQqAQO3uAy85TpSVy9yQQACEDCEAK5CQyYaMSEAgcgkEG2grxDFFZlrGakgAAFDCJj3oyaO&#13;&#10;WwAMmVvEhAAEIACBCCGAxRUhE4kYEICAoQQMNLlQXIaudcSGAAQigwA3IEfGPCIFBCAAAQhEMAEs&#13;&#10;rgieXESDAAQin4CBQYWC4or8dY2EEIBABBMwcIuLqMIIXs+IBgEIQCAiCWBxReS0IhQEIGAMAQNN&#13;&#10;LhSXMasbQSEAgUgkQFRhJM4qMkEAAhCAQEQRwOKKqOlEGAhAwDQCUQaGFaK4TFvlyAsBCEQUAQO3&#13;&#10;uIgqjKgVjDAQgAAEDCCAxWXAJCMiBCAQwQQMNLlQXBG8nhENAhCIfAJEFUb+HCMhBCAAAQiEOQEs&#13;&#10;rjCfQIYPAQiYTSDawF9VRHGZveaRHgIQCHMCBm5xEVUY5muW4UMAAhAwjgAWl3FTjsAQgEBEETDQ&#13;&#10;5DLQOxpRSxZhIAABwwloVKFd/7xF+emnn0rJkiWlbNmyrlfnzp2tZtasXiMNGza08mvUqCFTp071&#13;&#10;tvkMy2NxZYiGCxCAAAQgcDkCv/zyi9SvX1/GjBnjViw5OVk6PtFRunTpIg8//LAsW7ZMnn76aUuJ&#13;&#10;ValSxa2sLydYXL5Qow4EIACBECGgjyq06+WtSBs2bJBy5cpdUm327NmSK1cu6dixo8TExEidOnUs&#13;&#10;BTdlypRLyvqSgeLyhRp1IAABCIQIAd3isuvljUjnz5+X3377TX744QepXr26VKtWTXr27ClqbW3d&#13;&#10;ulWKFy/u1lyJEiWsfLdMH09QXD6CoxoEIACBSCNw6tQpOXLkiNtL89JLSUlJ1v6Wugq/++47mTVr&#13;&#10;luzatctyCR4/flzi4+PdqmXLlk1OnjzplufrCXtcvpLzot76dT/LKy+/JDt3bJe42Di5s+7d0n/A&#13;&#10;IImNi/OiFYraTeCA4w/v4fb3y/MDX5Lqd9S0mh/0fB/5at5cyZLl4p/G0916SdsHH7K7+4hsL+Xo&#13;&#10;YVkypo9UbNVZ8peqlK6M2xfPlp3L5oqWjcuRIEVvbyjFajdNt6y3mefPn5ONX7wrf/68RM6dPS15&#13;&#10;i5SWig88I/G581pNHf7vNtk4e7L8s2+XRGfJIvmK3yzlmj0pcTlze9tV6JRXc8umNGrUKJk4caJb&#13;&#10;a+ru69evn1uenhQoUEA+//xzV/71118v/fv3lzZt2lhBGSkpKa5reqDnaZWZWwEvTrC4vIDlS1H9&#13;&#10;Q+ra5Umpe/c9smz1T/LhJ5/JqpXLZfxY981MX9qmju8E1qxcaSmt/fv2ujWyZdMm6d3vBVm2dr3r&#13;&#10;hdJyQ5ThycHff7WU1onkpAzL7F23RLZ8NUNuad1VGg6bab1v+Xqm7PlpUYZ10rvwx4oFsuQ/fS+5&#13;&#10;9Nv86ZK07Rep3f11ufeFyZLFsb/y88zRVrmzDsth5btDJc8NN8m9g6fKnX3ektPHj8mPH468pJ1w&#13;&#10;yrArolDb6dGjh/z8889uL81LL61fv16GDBkiFy5ccF1W6yza8SiPChUqyPbt2135erBt27ZL3Idu&#13;&#10;Bbw4QXF5AcuXoocPJ0vyoUPW5DonOCoqWtRsJgWHwKyPZsgLz/WSJzt3dRuA/tHt+mOn3Fy+gls+&#13;&#10;J1cmsGvlV7LWoQBuurftZQuf/OeQFHdYV4lFyzoCCqIkb7GbJe+NpeXA9g1WvXNnz8imL6fI10Mf&#13;&#10;k3kD2smy8QPk6N9/XrbN1Bd3r/1BitdpLtkTC0hM/FVSvkUnSXK0fSxpr5w49JfkLHCd3NSgg2TJ&#13;&#10;GmNZe0Wq15fk3VtTN2H0cZzDC6RBFalfmpdeSkxMlI8//ljefPNNOXPmjOzevVteeeUVadCggTRp&#13;&#10;0sTa6xo3bpycPn1aFi1aJAsWLJDWrVun15TXeRf9IV5XpYInBBIT80mr1m1k7JjRMu4/b8q5c+ek&#13;&#10;+u13SMen/r3XwZM2KGMvgZp17pSmLe53RDtllSEvXHSBbNrwqzU/48aMlI2/rpfsV2WXhk2aO+bq&#13;&#10;GYfrkO94l5uFq0tXleuq3m25336ambE3Ia1LMOVIshzatVXKNnzQan7TnPcsJVbjqZckPiGfbP3m&#13;&#10;I1nxziCp++x4STlySBaO/Pfb/wXH39H582dl7vP/KsritZrIjTUbO9yPyZKr0I2uoWZLSJSYuOxy&#13;&#10;ZM92KVSxptzeaajrmh7sXb9UEq4p4pYXbifB+gHkwoULy9tvvy0jRoyQSZMmSWxsrNx7770yaNAg&#13;&#10;64v55MmTLYtMlVfu3Lktd2Pt2rVtwWuL4jpw4IBlYqrpqDejvfjii1K6dGnXAG+++WbRsEkTk7oK&#13;&#10;s8Vlkx69n5U27To49rl+l+5Pd5KRI16V3s8+ZyKSoMtcoEDBdMdw9OgRy9pq1+EhqVz1VtngUF7P&#13;&#10;9nxGoh0W8hOdn0m3Dpn/Eoh3KAhvk1pfKycOloRC11tKTz0Su1Z/J1U79JQc+QpZzd10XwfZveY7&#13;&#10;2f/rCrn2ltoO9+IMK19dhf9d+73UfOY1V7cnkv+2jrPGuQcFZImJlbOn3PdbtC+17P7asu4SZeZq&#13;&#10;MEwObNzi8lrimjVrir7SS5UrVxYNi/dHskVxDR482HKFDR8+XObOnStt27aVGTNmuJSX00XmDwFC&#13;&#10;vc35c+fID99/K/O+WWgNtVTpso5v8F0ciusVFFeITV6tOneJvpypUuUqDmu5nXz3zQIUlxOKTe+H&#13;&#10;dmyUNR+8Lok3lJRbOvS2LDW1vs6dOSVrpo90uBEvWrhqXR13uPmulLLG/quwzp1yj1w7d+a0ZM12&#13;&#10;UZmdOXlcfnT08c++nZbSyl242JWa5nqIEbBFca1atUq+/vpryZMnj+XfHDp0qDz++OPy5ZdfWnnq&#13;&#10;yzY17d2zx/L/ppZfb8jL6vCxk0KLwFfzvpSDBw9Iuwcfdg3stONDL9ZhMZPsI7Bz+TzZOGeKlKzb&#13;&#10;Skre/YCrYY0w1L2nGo8PtPbAnBeO7Nst8XnyOU8zfI+9Kqdkc0QHHtm/SxL+p4zUqjuTctzlPjyW&#13;&#10;tEdWTnpR4nMlSp3uI8M7mtBJwsCP14tfa5wQfHjXjblcOXO5ag4YMEBKlSolnTp1svJMtrj0G7wG&#13;&#10;Z7w1+g3H/slZ2bVzh0yaMF7q1b/PxYuD0CBwQS7IW2++IUsWL5QL5y/I2tWr5NOPZ0iLVhc/XENj&#13;&#10;pOE7Co0e3OAIV6/aoZeb0lKJohzRaIVvqSUb504VdftdcNzgqkEfC0d1l2NpAjQ0qCK1m9BJpLDD&#13;&#10;nbjtu1ly7MBeUcvq18/GW1ZdjvzXOiIIj1rBHnkKl5AanYZFhtJyCB7tiAa06+XkGOrvtlhcqqRe&#13;&#10;f+N16du3rxUppEKPHj1aGjduLN26dQt1Bn4dX6mbSsvIMWMdH4ijZPq09yV79quk/n0NpHuvPn7t&#13;&#10;l8a9J1C/QWM5dPCgjBg2RPo5LK/ceRLl0Y6dpHkreyKhvB9RZNT4sn9rKd/8cbm+2j3y2zcfW18K&#13;&#10;1kxzD0EvVL663NK2u5Rr/qRsnvu+LH2rv5w+eUyuypNfqrTvKXmuL+kRjNINHhR1LS4b+5ycPZ0i&#13;&#10;iY77uKo+1N+q+8fKBY4Aj2TZt2m1K6jD2Wij4R85D3kPAwJRDmvoYhC+jwPWoAx1DeojPaZPn+5q&#13;&#10;ZceOHdK+fXvR4A2N4fclHTud6eH50i11PCBw5ux5D0pRJBgEXvpqUzC6pU8PCYxsfunz/Tysekmx&#13;&#10;DX8evSTP14ybC+f0tWpA69licZUvX14WL15sxfGnHn3RokVl/vz58uGHH6bO5hgCEIAABGwiYOAW&#13;&#10;l32/gKw31GoofNqk8fvO32dJe41zCEAAAhCAgLcEbLG4vO2U8hCAAAQgYBMBA00uFJdNa4dmIAAB&#13;&#10;CASDgMYUmpbMk9i0GUZeCEAAAhFGAIsrwiYUcSAAAbMIpHrIiDGCo7iMmWoEhQAEIpGAgVtcBjpH&#13;&#10;I3HlIhMEIAABgwhgcRk02YgKAQhEIAEDTS4UVwSuY0SCAATMIaC/XGxaIqrQtBlHXghAAAJhTgCL&#13;&#10;K8wnkOFDAAJmEzDxV6NQXGaveaSHAATCnICJbjMTZQ7zZcrwIQABCJhNAIvL7PlHeghAINwJmBeb&#13;&#10;ISiucF+0jB8CEDCaAFGFRk8/wkMAAhCAQDgQwOIKh1lijBCAAAQyIEBUYQZgyIYABCAAgdAkYOAW&#13;&#10;F88qDM2lyKggAAEIQCAjArgKMyJDPgQgAIEwIICrMAwmiSFCAAIQgEBqAuY5C7kBOfX8cwwBCEAA&#13;&#10;AiFPAFdhyE8RA4QABCCQMQFchRmz4QoEIAABCIQgAfMchUJUYQiuQ4YEAQhAAAKXIYCr8DJwuAQB&#13;&#10;CEAg1AlEGRipgOIK9VXJ+CAAAQhchgDPKrwMHC5BAAIQgAAEQoEAFlcozAJjgAAEIOArAQPDClFc&#13;&#10;vi4W6kEAAhAIAQIGbnERVRgC644hQAACEICAFwSwuLyARVEIQAACoUbAQE8hv4AcaouQ8UAAAhDw&#13;&#10;hgBRhd7QoiwEIAABCEAgCARwFQYBOl1CAAIQsI2Agc98QnHZtnpoCAIQgEDgCRiot4gqDPwyo0cI&#13;&#10;QAACEMgMASyuzNCjLgQgAIEgEyCqMMgTQPcQgAAEIOAdAaIKveNFaQhAAAIQgEDACeAqDDhyOoQA&#13;&#10;BCBgHwETXYUmPubKvhVDSxCAAAQgEHACKK6AI6dDCEAAAhDIDAFchZmhR10IQAACQSYQbaD5geIK&#13;&#10;8qKjewhAAAKZIUBUYWboURcCEIAABCAQAAJYXAGATBcQgAAE/EXAxKhCFJe/VhPtQgACEAgAAZ5V&#13;&#10;GADIdAEBCEAAAhDIDAEsrszQoy4EIACBYBMw0ORCcQV70dE/BCAAgUwQIKowE/CoCgEIQAACEAgE&#13;&#10;ASyuQFCmDwhAAAJ+IkBUoZ/A0iwEIAABCPiHAK5C/3ClVQhAAAIQgIBtBHAV2oaShiAAAQgEgQBR&#13;&#10;hUGATpcQgAAEIOAzgWgxT3MZ+Fxhn9cHFSEAAQhAIAQI4CoMgUlgCBCAAAR8JWBiVGHUBUfyFRj1&#13;&#10;IAABCEAAAoEmgKsw0MTpDwIQgAAEMkUAxZUpfFSGAAQgAIFAE0BxBZo4/UEAAhCAQKYIoLgyhY/K&#13;&#10;EIAABCAQaAIorkATpz8IQAACEMgUARRXpvBRGQIQgAAEAk0AxRVo4vQHAQhAAAKZIoDiyhQ+KkMA&#13;&#10;AhCAAujpCgAAAq5JREFUQKAJoLgCTZz+IAABCEAgUwRQXJnC51nlv//+Wx566CEpX768VKxYUZ57&#13;&#10;7jk5c+aMZ5UpFRACSUlJUrNmTVm8eHFA+qMTzwisX79eHnjgAevvpkqVKtKlSxfRuSKZTQDFFYD5&#13;&#10;79Spk2TPnl1Wrlwpn3/+uaxatUrGjRsXgJ7pwhMCy5cvlxYtWsjevXs9KU6ZABE4efKkPPbYY1Kp&#13;&#10;UiXrb2bBggVy+PBh6dmzZ4BGQDehSgDF5eeZ2f77dlm3bp0MGPCCpbxuvPFG6dy5s8ycOdPPPdO8&#13;&#10;JwSmT58uvXr1ku7du3tSnDIBJLB7924pXry49O3TV+Li4iRfvnzSrl076+8pgMOgqxAkgOLy86Rs&#13;&#10;2rxJcubMKddeW8jVU8mSJUXdh/rtkRRcAnXr1rXcgy1btgzuQOj9EgKlSpWSGTNmSJasWVzX5s2b&#13;&#10;J/r3QzKbAD9r4uf5P378uGTLls2tl6uuuso6P3bsmOTOndvtGieBJVCwYMHAdkhvPhHQH7EYNmyY&#13;&#10;LF26VKZNm+ZTG1SKHAIoLj/Ppe5tpaSkuPWiykyTWmIkCEDg8gSOHDliuXK3bNliKa1y5cpdvgJX&#13;&#10;I54ArkI/T3Hp0qXl6NGj8tdff7l62rp1q+WvT0hIcOVxAAEIXEpgx44d0qhRI1HvxBdffCEorUsZ&#13;&#10;mZiD4vLzrJcoUcL6Yxs4cKDoN8edO3daEYXNmzf3c880D4HwJpCcnCzt27e3QuE1mCl//vzhLRCj&#13;&#10;t40ArkLbUGbc0IQJE6x7t2rVqiXR0dHWN8g+vftkXIErEICAaMSnBjF9++23l1haGzduhJDBBKIc&#13;&#10;m54XDJYf0SEAAQhAIMwI4CoMswljuBCAAARMJ4DiMn0FID8EIACBMCOA4gqzCWO4EIAABEwngOIy&#13;&#10;fQUgPwQgAIEwI/D/AWiRsXp0Q4oiAAAAAElFTkSuQmCCUEsDBBQABgAIAAAAIQBZiixFAAUAAJIe&#13;&#10;AAAOAAAAZHJzL2Uyb0RvYy54bWzsWWtvo0YU/V6p/wHxfeN5wQxWnNV2040qrdqou/0BGGMbrXlo&#13;&#10;wLHz73tmeNk41Tau1xJKIwUDA5c795z7mDu37/fpxnmKdZnk2cylN8R14izKF0m2mrl/ff30TrlO&#13;&#10;WYXZItzkWTxzn+PSfX/380+3u2Ias3ydbxaxdiAkK6e7Yuauq6qYTiZltI7TsLzJizjD4DLXaVjh&#13;&#10;Uq8mCx3uID3dTBgh/mSX60Wh8yguS9y9rwfdOyt/uYyj6o/lsowrZzNzoVtlj9oe5+Y4ubsNpysd&#13;&#10;FuskatQIz9AiDZMMH+1E3YdV6Gx1ciIqTSKdl/myuonydJIvl0kU2zlgNpQMZvOg821h57Ka7lZF&#13;&#10;ZyaYdmCns8VGvz896OJL8ahhiV2xgi3slZnLfqlT8wstnb012XNnsnhfORFuetKXHpWuE2HMC3zF&#13;&#10;JKuNGq1h+ZP3ovWv33lz0n54cqROkURT/Dc2wNmJDb7PFbxVbXXsNkLSfyUjDfW3bfEOcBVhlcyT&#13;&#10;TVI9W+oBGKNU9vSYRI+6voA5H7WTLOAKXJGAUu5x18nCFNTHY+brzsEIbG5EmLdqGaGZ4+c8+lY6&#13;&#10;Wf5xHWar+ENZgMUQaMw6OX7cXh4pMN8kxadkszG4mfNmqmD8gDEvWKtm430ebdM4q2r30vEGs86z&#13;&#10;cp0UpevoaZzOY0xP/7awCoXTstJxFa3NB5f48J9Q1ih6MGC17BUzUyhBuBcoxgPqCeE64BLziVR+&#13;&#10;TaWWbFT6nHG4sSEblUpyJaxVWsrAfLqsHuI8dcwJ1IQ2wCmchk+fy0av9pHGmrUqVkdoVgOCk9EQ&#13;&#10;LeCeEowEQ5p190dNsiaYXJJkjMIvA69hmVJcDVnGWCDhtjXLZMC51aILTG+RZZQwroKASHjfIJz1&#13;&#10;I6NmGq9ZcEmmCSKEJ8AkhCtOOPebb/TxjPhK0pZpdXCrg2ebe9tg9XbiGSWB5/u+FOyUad3IqJlm&#13;&#10;c9ZBfrxA4hRE+gJVmEmczAsCv4mbPdM4PBgxr45pHI5sc+vbjmkSpZjv4XDCtH5k1EzzLh/TGCMe&#13;&#10;1l0N1ZjC3zB9HgU1kz5t2HvTVGNEBoQo6Z1Q7WBk1FRrSvXLp89mOfByVPu/UjtZeKLgIIpz46LH&#13;&#10;hVo/MGqiyR8b0wRVKuDBIKb5JmHCd/slweVj2q5AC6xsV+y4Olmzv6rL82UdFjHWvkbsQVuCekQK&#13;&#10;QmgXiL6iRvgl3zvUenDztGkIOdUe95vGg7n/D4t2hgRa17hNO60tOjiVElKt0bj/X5dR4TTLTWcD&#13;&#10;5EVnqNXGnFX7+b7uudiqx9ya54tnzGCHxt7MzdB5ROui2nzMbRfQ9APK4sO2gjzbE+jfaGQDhtpw&#13;&#10;Px4P7vtUERGgeKvdtcPDEt2oBvRehQcR6DqhH2CaJCDzoBTkJJCk6aFcBxXrKr2NR4AK86hPqMe7&#13;&#10;GNqBYoudM0BBZ4sqWVfoL4KCbmETX64Dil2EjAsUIiQTSG1YxgxcxYbrM1CBG5gVE2EBk4MyljPJ&#13;&#10;OWoPE/Gvg4gt1keFCBppggfKdGyPAWE2E5wBCKBg1GtWF0Qoin4TAn44bXMKwxYDlq5XhKVLi6PJ&#13;&#10;KUpRIRXhJymF2Zb9GbCg9YcU1VTiL8NChH9Vb+my42hg8QgFuVm/BGyTCuvKlldmeopM7mMLxAQx&#13;&#10;dICkEMMgxoknrprru/x4CVjsDiA2Pu12UrNJa3ZWD69txdZvJd/9DQAA//8DAFBLAwQKAAAAAAAA&#13;&#10;ACEA3weupZ5EAACeRAAAFAAAAGRycy9tZWRpYS9pbWFnZTYucG5niVBORw0KGgoAAAANSUhEUgAA&#13;&#10;AawAAAG7CAYAAACfG6GP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soAMABAAA&#13;&#10;AAEAAAG7AAAAAEFTQ0lJAAAAU2NyZWVuc2hvdKpS/Hs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M8L2V4aWY6UGl4ZWxZRGltZW5zaW9uPgog&#13;&#10;ICAgICAgICA8ZXhpZjpVc2VyQ29tbWVudD5TY3JlZW5zaG90PC9leGlmOlVzZXJDb21tZW50Pgog&#13;&#10;ICAgICAgICA8ZXhpZjpQaXhlbFhEaW1lbnNpb24+NDI4PC9leGlmOlBpeGVsWERpbWVuc2lvbj4K&#13;&#10;ICAgICAgICAgPHRpZmY6T3JpZW50YXRpb24+MTwvdGlmZjpPcmllbnRhdGlvbj4KICAgICAgPC9y&#13;&#10;ZGY6RGVzY3JpcHRpb24+CiAgIDwvcmRmOlJERj4KPC94OnhtcG1ldGE+CuW4lyIAAEAASURBVHgB&#13;&#10;7d0HfBTV9sDxk1CS0FsQEZ9IlV7kqSAliiIqIMWCYFeQpjRBmthA9A8KoqKAgqAIFkAUBRvtUUUU&#13;&#10;EaRJAKUHBEJJoeQ/Z3DXLKmbzJbZ+c377MvuzJ07935nzOGeubMJSzEWYUEAAQQQQCDIBcKDvH00&#13;&#10;DwEEEEAAAVOAgMWFgAACCCBgCwECli1OE41EAAEEECBgcQ0ggAACCNhCgIBli9NEIxFAAAEECFhc&#13;&#10;AwgggAACthAgYNniNNFIBBBAAAECFteAVwL79++XunXryk033SRJSUlp9p08ebJUrFhRvvjiC/e2&#13;&#10;PXv2yPPPPy/NmzeXGjVqmK9bbrlFXnvtNTl58qS7nL7p0KGDub/W4XrVrl3bXP+///3Po6zrw7Zt&#13;&#10;22TAgAHSuHFjqVatmlx33XXStWtX2bBhg6uI+fOJJ56QRo0aeazz9Yddu3aZ/fjwww/dh3r77bfl&#13;&#10;v//9r9nW0aNHm33TfrMggEDmAmE8OJw5EFvTCmgw6tu3r9x7770yYsQId4FffvnFXNe2bVt5+eWX&#13;&#10;zfXLli2TJ598UgoXLmxuq169upw7d05Wrlwps2bNkssvv1zmzp0rUVFRZnn9xa1B7IUXXjA/a9kj&#13;&#10;R47IjBkzZP369TJnzhzROlyLtmXQoEFy5ZVXSseOHeWKK66Qffv2yfTp0yU2NlbGjx8vLVq0MItr&#13;&#10;wFq3bp15bNf+vv6pQV3bXaFCBYmOjpb4+Hi5+uqrzaD6+OOPm+11BW0NtiwIIJCJgAYsFgS8Fejd&#13;&#10;u3eKMQJKWbx4sbnrsWPHUq6//voUIzikJCYmmusOHTqUUr9+/ZRbb7015cSJE2kOsXbt2pTKlSun&#13;&#10;vPrqq+5t7du3T9HXxYvub/xCT3nmmWfcm3bs2JFiBK+Uhx9+OOXsmbPu9frm9OnTKcYozjy+vtel&#13;&#10;V69eKQ0bNjTfB+r/jBFXihG8UoyAGqgmcFwEbCtASjCTYM6mjAV0ZHXppZfKwIEDxQhWZkpOf775&#13;&#10;5psSERFh7jhlyhRz25gxY6RQoUJpKmvQoIE5Kkpv28WFCxYsKPnz55ewsDD3pnfffVfOnDkjL744&#13;&#10;QvLkzeNer290xDZkyBDR0Z62K70lISHBHMk1adJEqlatKjVr1pS7775bfv31V3fxuLg46d69u2hb&#13;&#10;r7rqKnO09tFHH7m3nz9/Xl566SUz1ah1aMrxxRdflOTkZLNM6pSgpgVvvPFGc/1zzz1npgr1g44q&#13;&#10;U6cEtc6xY8eKq11NmzaViRMnmvu5/k/La7seffRRs92dO3d2beInAiErkDdke0bHfCqgQUZ/qXbq&#13;&#10;1Enuuece+eOPP8xf3MaIyX3cRYsWmamw1Ck898Z/3rhSf6nXG//8MwORrtP3f//9t0yaNMkMApqG&#13;&#10;dC0rVqwQPd5ll5V1rfL4qb/o9ZXRYoy4RNOYffr0MVOKxojNDLiawlyyZIkZHDWNqMd/9tlnzbSm&#13;&#10;piSNUZ6UK1fOrHvcuHHyySefSP/+/aV8+fJmynHChAmSL18+M1WZ+th6365IkSJmOvWRRx4x7wOm&#13;&#10;3u56r/fj5s+fL8bI0QyUq1evFg36x48fN/+B4Cr3ww8/mAFQ/5Fw9uxZ12p+IhCyAgSskD21vu+Y&#13;&#10;jjo0YH3wwQfmyEIDV+pF7yVdc801qVeZ73VUdPGiv+Bdi45wdDRz8dKzZ0+P9YcPHzZHRheXy85n&#13;&#10;vbd06tQpGTp0qHt0oyMavZ+kgfjAgQPmCFLvPz322GPSunVrs1oNgMWKFZM8eS6M6H788UepUqWK&#13;&#10;3H///eZ2raNAgQLpjij1HpZOINFF77Vde+215vvU/6cTSObNmyfaV71PqItOcNGR5dSpU0UDXalS&#13;&#10;pcz14eHhZiDLzgjV3IH/Q8DmAgQsm5/AQDZfU2o6c09/mf7888+yfft2c8TjapOmti5eNFilF4x0&#13;&#10;dONadNQ0cuRI86OOsDSlZ9wrEx25GPejZNiwYeY2Pa5OysjJomlLnfShi8581ONr+/U4urhSevXq&#13;&#10;1TNHd1u2bJGYmBi5+eab3RNCtJwGHR3haOpRA4u+dIZiThf11D63bNnSPcrUunR0pinWVatWuYNn&#13;&#10;mTJl0g2MOT02+yEQ7AIErGA/Q0HcPr1H9Ndff5nT0wcPHizGRAz5/PPPzXtN2my9x6WjrNSLjqQ0&#13;&#10;heZadPafjihSL3q/SmfSpV40EGiw0tl/GhBKly4t+gtbg01GiwZHHYVpO9JbvvvuOzMwah/0npdO&#13;&#10;o9fRkS4aNHR55513zBHXt99+awYznZ6vbRs1apSZRtQ+6whn9uzZoulBHZ3pjEUNqhrgvF2OHj1q&#13;&#10;7tKqVat0d9WRn2spWbKk6y0/EXCEAJMuHHGare+k/oLWKeXdunWTNm3amPdWtm7dKq+88or7YPoL&#13;&#10;W0ctO3fudK/TN/oL3/XSwJPdxTUlfveu3eYuOsFB752l/iWeuq7vv//efDbrs88+S73afK9T3vVe&#13;&#10;labzNHBt3LjRDJyuSRGuHYoWLSo6QUKn4X/99ddmqu63334zJ3RoGU3LdenSRRYuXGiW0YCm6Uat&#13;&#10;O73n1Fz1ZvRTj6eLjqY0sF/8uuOOOzLalfUIhLwAASvkT7H1HdQApL/E9QFinbCgy4MPPmgGBx0B&#13;&#10;LV++3Fyn9370F7Dei9Hnjy5ezp09Zz4rdfH6jD5r2lHvHZW/srxZRO/n5M2b1xzNaF2pFx2N6YhH&#13;&#10;n//S9NrFi0620LSfTrzQZ6Rciz43pouOsHbv3m2m/PQ5MV10FqD2Vx/6Nabsm+s0WOvoUhcNvvfd&#13;&#10;d595X0/vj6XXZ7NgJv/nerBZnz1zBXX9qRM/9CFj/cmCgFMFSAk69cznsN/6S14nBGjgeP31180R&#13;&#10;hqsqnclmPHNlTnFfsGCBmbJ74403zFSh3oO58847pU6dOuY++i0UOuNu79697gd7XfXoxIc1a9a4&#13;&#10;Ppr3cr755hvRtJzeK9LJC7qUN2bl6aQJHdW0a9/OnCKvs/c0oE6bNs2sW6eDpzcpoW6dumYfdEq6&#13;&#10;jpC0X59++ql5j0jr1jbUqlXLDEJaxngOzEz16SQMvY+kM/h00YknOl1dJ0JoINMUpR5bg7m2UwOX&#13;&#10;N4t+E4ha6T8INFWp9egoUh01BVq50r+zML2pl7IIhIIAASsUzqIf+6DT0DX1Zzzsa07tTn1o/QWt&#13;&#10;kyV69Ohhpgh1KrqOGDSVpjPcNODoL3O9t6RldQahjkj0l3LqRX9B6+xD16LPX5UtW9asV6eZp170&#13;&#10;+SMdIb333nvmt1roBI0SJUqYs/Heeust8+uPUpd3va9YqaKZvtQJEzrK0pGYPof1/vvvy0MPPSQ6&#13;&#10;lVwDln7VlAYsLafTynUUpffQXDP4dHSl7dN7d1pW77/pTEINpDld9B8Cei9MA6hONNFZiTrZY/Cg&#13;&#10;wWmeN8vpMdgPATsK8NVMdjxrtBkBBBBwoAD3sBx40ukyAgggYEcBApYdzxptRgABBBwoQMBy4Emn&#13;&#10;ywgggIAdBQhYdjxrtBkBBBBwoAABy4EnnS4jgAACdhQgYNnxrNFmBBBAwIECBCwHnnS6jAACCNhR&#13;&#10;ICgfHO40da0dLR3R5omdPL+U1hGdtkkn8xrfa8gSvAJR//4FnVw3snCNB3Ndh6uCE5umud4G/U+u&#13;&#10;8KA/RTQQAQQQQEAFgnKExalBAAEEEMhEIMyZYw0CVibXBJsQQACBoBQIC8pW+bxRzgzTPmflAAgg&#13;&#10;gAACVgswwrJalPoQQAABXwuQEvS1MPUjgAACCFgiEObMnCApQUuuHipBAAEEEPC1AClBXwtTPwII&#13;&#10;IGC1AClBq0WpDwEEEEDANwKkBH3jSq0IIIAAAghYIEBK0AJEqkAAAQT8KkBK0K/cHAwBBBBAIKcC&#13;&#10;zBLMqRz7IYAAAggg4HsBUoK+N+YICCCAgLUCpASt9aQ2BBBAAAEfCZAS9BEs1SKAAAIIIGCBAClB&#13;&#10;CxCpAgEEEPCrAClBv3JzMAQQQACBnAqQEsypHPshgAACCCDgewFSgr435ggIIICAxQLO/N5yApbF&#13;&#10;lxHVIYAAAj4XcOg9LGeGaZ9fTRwAAQQQQMBqAUZYVotSHwIIIOBrgXBnfls7AcvXFxb1I4AAAlYL&#13;&#10;kBK0WpT6EEAAAQQQsE6AEZZ1ltSEAAII+EfAoc9hEbD8c3lxFAQQQMA6AVKC1llSEwIIIIAAAlYL&#13;&#10;MMKyWpT6EEAAAV8LkBL0tTD1I4AAAghYI+DMR2id2WtrrhhqQQABBBDwowApQT9icygEEEDAEgFS&#13;&#10;gpYwUgkCCCCAgI8Fwpgl6GNhqkcAAQQQQCAXAqQEc4HHrggggEBABEgJBoSdgyKAAAIIeCtAStBb&#13;&#10;McojgAACCCDgPwFSgv6z5kgIIICANQKkBK1xpBYEEEAAAR8LkBL0MTDVI4AAAgggkAsBUoK5wGNX&#13;&#10;BBBAICACDh1hEbACcrVxUAQQQCAXAg69h8V3CebimmFXBBBAAAH/CTDC8p81R0IAAQSsESAlaI0j&#13;&#10;tSCAAAII+FogzNcHCMr6SQkG5WmhUQgggAACFwuQErxYhM8IIIBAsAuQEgz2M0T7EEAAAQRMAWYJ&#13;&#10;ciEggAACCCAQvAKkBIP33NAyBBBAIF2BMIeOsAhY6V4OrEQAAQSCWMChAYtZgkF8TdI0BBBAAIF/&#13;&#10;BRhh/WvBOwQQQMAeAs58DEsIWPa4PGklAggg4BZw6j0sUoLuS4A3CCCAAALBLMAIK5jPDm1DAAEE&#13;&#10;0hFw6giLgJXOxcAqBBBAIKgFmCUY1KeHxiGAAAIIOFyAEVaqC6BQRF55/varZOLy3bLt0IlUWy68&#13;&#10;1Yk5beqUlRurREuh/OFy8ESyzPl1n/y0+2iasjlZof9ouqv+ZRJTOVoi8oTJhv0n5P2Vu+V44hmz&#13;&#10;usuKF5DODcpJxVIF5Oz5FFm/97jM/HGPnEw+m5PDOXafeZ/PkReeGSJ58+ZzGzRu2kxeff1N92fe&#13;&#10;BF4g7nCcdLqrvTz7wghp3KRZ4BsURC1wakqQSRf/XIQVowuZwerSolEZXpY3XBUtzSqVkhcXbJFH&#13;&#10;Z/wiM9ftkT4xFaVUoYgM90lvQ6MKJWVIy6ppNrWufanUuayoDJn3u/T8+FdJPndOHr2+vFkunxHA&#13;&#10;BreoLFsPnZQexraBczdJ4Yh80qXxhe1pKmNFhgKbNvwqzW++Rdb88pv7RbDKkCsgG9asXmkGq/37&#13;&#10;9wXk+EF/UP3Xs1WvoO/svw20LGDFx8fL3r37RH/abdEA8kSzCjJr3d5Mm754S5wM+vw3OXwySfKG&#13;&#10;h0mRqLySePacnDl73twvj7Gubd2y8lqH2jLx3rrSv3lliS6c/WDWvEppmbfhgBxLSDbqPS8zVv8l&#13;&#10;9S8vKiUL5ZfiBfPLziOn5YsN++ScMbo6ZYyqfth6SKqVKZxpm9mYVuD3TRules1aaTewJigEPp45&#13;&#10;QwYN6C89n+wTFO2hEcEjkKuU4Pnz5+Wtt96SmTNnSlxcnLtXpUqVknbt2smAAQPEDkPXjfviZfXO&#13;&#10;I2LEgUwX3Zx8LkWqXVpEhraoYv4LZ+rqP90puw71ykqtskVl5Ddb5PjpM3JrzTLGqKiqMRr6TQpH&#13;&#10;5ZNX7qhh1p83PFx0xDSpUz3z8+e/7pfF2+Ik2ghMe46ddrchPumsnDRelxePkvV/HZdXv9/u3qZv&#13;&#10;rilfXHYcPuWxjg+ZC+g1+8f2bRIZGSUfTpsqKefPybUNr5eBg4dJseLFM9+ZrX4RiLmhubS/627J&#13;&#10;Z6Rshw0e6Jdj2u0gdvi96gvTXAWsZ555RtasWSP9+/eXq666SgoUKCCnT5+WLVu2yNtvv22+f+65&#13;&#10;53zRbkvrjP/nHlF2K91+8IQ8MP0nqXxJYRnYvJLEJ5yRtcZ9rFuuKi2vLt4hR04mm1V9uWG/3FS1&#13;&#10;tNQuV0x+/vOodP3oF3O9juhiqpSSlxZudR+ymBHQdEn6Z7Tm2pB0NkUi8+ZxfXT/bGeM5Br8p7g8&#13;&#10;//Vm9zreZC1wxPiHVcVKVeSmW1pKm7bt5e8jR2TIwL4yoO+TMvn9D7KugBI+F7ikTBmfH8P2B3Do&#13;&#10;LMFcBawFCxbInDlzpHz58h7nv0aNGlK/fn256667xA4By6Px2figEx502XrghCzZcUQaVSwpW4z3&#13;&#10;UfnzSr8bKnqM1HQ0VcoYOWW1JP8TqPLn9czSRuQNk8Qz59y7RxrbH2t8pTHxoqAZrPYdS3Rv403W&#13;&#10;AtGXXCIzPpntLqj/yOo3YLA8fP+9cvLECSlUmBSrG4c3CASZQK4C1jljUsCll16abpc0LajbQ2np&#13;&#10;2OByszuzfvrL3S0NSKf+Sd0lnTlvpAO3yc5UabrSRSLM9KB7hwzenDaCUpwxMitnTPrY/08QKhKZ&#13;&#10;T/S155/POrlj4M2VjXtoyfLMF78zOzADy8xWb9q4UebPmysDhwxzp6uTkpIlXNO0+bN/vzGzY7AN&#13;&#10;AV8LhJkzLnx9lOCr3/Of8162r169etKvXz85ePCgx556P0vvX1199dUe6+3+YcuBeGlhpP0qlS5k&#13;&#10;Xi51yhWVJkZ6b9HWONEx1w/b4+ReY9q5pvd0Ao+m/l5tV8uYeBHp0fWVsUc80oGujYuN/dsZ0+Z1&#13;&#10;kkWEMZLqfG052bg/3pzkUSBfHhlmzCzcZswSHP3dNoKVC83Ln8WN+1RzPvtE3nnrDTl75qzs+esv&#13;&#10;eW30KGnR8jaJiMh6JOzl4SiOgE8EwsLCjX9wWfPytoEbNmyQu+++W+rWrSsNGjSQnj17uucwrP1x&#13;&#10;rdx+++2iWbZGjRrJtGnTPKqfMWOGNGnSRKpXry4tW7aU1atXe2zP6kOuRlijR4+Wbt26SePGjaVQ&#13;&#10;oUISFRUliYmJcsJIrdSqVUsmTpyY1fGDfvt7nevJJONZqDU7/5b1e47Le6t3SVdjKnkxY+SzLz5R&#13;&#10;xizaLrH/jKhmrf3LnCU4/LZqxsgojxyIT5JXf9gue47+O5Eisw5/aTzTpbMPh99aTaLyhcsm4zms&#13;&#10;N4x7Yro0rlRSShszDhtFlpSGxmSL1ItOsWfJnkDZyy6TcW9MkNfHjpHpU981RlX5pflNLeTpocOz&#13;&#10;VwGlEHCwQEJCgjz66KPSvn17+eCDD8zf9b179zYHLuPHj5cuXbuYAeyhhx6SFStWSK9evczgpYFt&#13;&#10;2bJlMmrUKJk0aZIZ6N59913p3r27WU5T89lZwlKMJTsFMysTGxsrmzdvlpMnT5oTL6pXq27c2K6Y&#13;&#10;2S6Zbus0dW2m29kYOIGJnUJr1Bw4SeuPrOlpluAV+GdelSUNjL5zkiX1aCVxn3XNdl1bt2415yV8&#13;&#10;+MGHkuefyWBfffWVDBo0SJ566il57733zMDkqlDX6SDmzTffNIOTDmpee+0112aJiYkxA+D999/v&#13;&#10;XpfZm1yNsFwVV6hQQfTFggACCCDgewErp7UnJSWJvlIvERERRoo87T3dqlWrmo8xpS779ddfS5Uq&#13;&#10;VWTbtm1SqVKl1JukcuXKMnv2hUlOO3bskA4dOnhs17ihg53sLvyTLLtSlEMAAQRCUGDs2LGi8xFS&#13;&#10;v3RdVosm50aMGCHLly83R12nTp0ybwul3i8yMlI0jaiL/tQRVupFt+ujUNldLBlhZfdglEMAAQQQ&#13;&#10;sEDAwuew+vbtKz169PBoVHqjq9QF9BuN+vTpYz5z++GHH5pzFjQY6fyF1IumA11BSoOTfk696Ged&#13;&#10;CJXdhYCVXSnKIYAAAkEiYGVKMKP0X0Zd1TkLOqmijPGA97x58yQ6OtosqunCVatWeey2fft2d5qw&#13;&#10;YsWKZtowdQGtq1mzZqlXZfqelGCmPGxEAAEEEHAJHD16VDp37mxOaZ81a5Y7WOn2Vq1aiW6fMGGC&#13;&#10;JCcny9KlS2XhwoVyzz33mLt37NjR/KzrdbuWO3bsmLRu1dpVfZY/GWFlSUQBBBBAIMgE9EHPACz6&#13;&#10;HNWhQ4fk+++/N9OAqZuwadMmmTJlijz//PNmMCpWrJg5e9A1gtIZgcOGDZPhw4fL4cOHzW9Imjxp&#13;&#10;spQoWSJ1NZm+t2Rae6ZHyMFGprXnAM1PuzCt3U/QOTgM09pzgObHXayc1l7m3imWtfzAzEcsq8vX&#13;&#10;FZES9LUw9SOAAAIIWCJAStASRipBAAEE/Cdg5aQL/7U690ciYOXekBoQQAAB/wpYOK3dvw3P3dFI&#13;&#10;CebOj70RQAABBPwkwAjLT9AcBgEEELBKgJSgVZLUgwACCCDgW4EATWv3baeyrp2UYNZGlEAAAQQQ&#13;&#10;CAIBUoJBcBJoAgIIIOCNAClBb7QoiwACCCAQMAGnBixSggG75DgwAggggIA3AqQEvdGiLAIIIBAM&#13;&#10;AjyHFQxngTYggAACCCCQvgAjrPRdWIsAAggEr4BDp7UTsIL3kqRlCCCAQLoCTLpIl4WVCCCAAAII&#13;&#10;BIcAI6zgOA+0AgEEEMi2gFNHWASsbF8iFEQAAQSCQ8CpAYvnsILj+qMVCCCAAAJZCDDCygKIzQgg&#13;&#10;gEDQCTj0OSwCVtBdiTQIAQQQyELAodPaSQlmcV2wGQEEEEAgOAQYYQXHeaAVCCCAQLYFnDrpgoCV&#13;&#10;7UuEgggggEBwCISFOTM55sxeB8c1RysQQAABBLwQYITlBRZFEUAAgWAQcOgkQSFgBcPVRxsQQAAB&#13;&#10;LwSceg+LlKAXFwlFEUAAAQQCJ8AIK3D2HBkBBBDImYBDn8MiYOXscmEvBBBAIGACpAQDRs+BEUAA&#13;&#10;AQQQyFqAEVbWRpRAAAEEgkqAWYJBdTpoDAIIIIBARgLh4c68icUswYyuCNYjgAACCASVACnBoDod&#13;&#10;NAYBBBDIhoAzB1g8OJyNS4MiCCCAQFAJMEswqE4HjUEAAQQQQMBTgJSgpwefEEAAgaAXcGhGkJRg&#13;&#10;0F+ZNBABBBC4SICU4EUgfEQAAQQQQCCYBEgJBtPZoC0IIIBANgScOsIiYGXj4qAIAgggEEwCDv2D&#13;&#10;w8KDw8F0FdIWBBBAAIEMBRhhZUjDBgQQQCBIBRz6ZYIErCC9HmkWAgggkJGAQ+MVKcGMLgjWI4AA&#13;&#10;AggElwAjrOA6H7QGAQQQyFKAWYJZElEAAQQQQCAYBEgJBsNZoA0IIIAAAghkIEBKMAMYViOAAALB&#13;&#10;KhDm0AexCFjBekXSLgQQQCADAVKCGcCwGgEEEEAAgWAQYIQVDGeBNiCAAALeCDh0iEXA8uYioSwC&#13;&#10;CCAQBAIOjVfB+fewRrSqGQSXBE1IT6Bs/YfTW826IBDYu25qELSCJmQkEJWPr27NyCa76xlhZVeK&#13;&#10;cggggECQCPDgcJCcCJqBAAIIIJC5gFNTgoxRM78u2IoAAgggECQCpASD5ETQDAQQQCC7AqQEsytF&#13;&#10;OQQQQACBgAqQEgwoPwdHAAEEEEAgcwFSgpn7sBUBBBAIOgFSgkF3SmgQAggggEB6Ak4NWMwSTO9q&#13;&#10;YB0CCCCAQNAJkBIMulNCgxBAAIEsBMKy2B6imwlYIXpi6RYCCISuACnB0D239AwBBBBAIAQEGGGF&#13;&#10;wEmkCwgg4CwBpz6HRcBy1nVObxFAIAQESAmGwEmkCwgggAACoSvAtPbQPbf0DAEEQlRAU4JWvXJK&#13;&#10;FBcXJ02aNJFly5a5q3jqqaekatWqUqNGDfdr6tR//07bjBkzzH2qV68uLVu2lNWrV7v3zc4bUoLZ&#13;&#10;UaIMAgggEEQC4WGBHWusXLlSnn76adm3b5+HysaNG2X48OHSuXNnj/X6QQPbqFGjZNKkSdKgQQN5&#13;&#10;9913pXv37rJixQopUKBAmvLprQhsr9NrEesQQAABBIJWQEdJ/fv3lz59+ni0MSkpSXbu3Cn16tXz&#13;&#10;WO/6MHPmTGnRooU0atRI8ufPLz169JCiRYvK7NmzXUWy/EnAypKIAggggEBwCViVDtR6NNDEx8d7&#13;&#10;vHRdRkvz5s3N0VKHDh08ivz2229y7tw5GTNmjFx99dXStGlTGTt2rJw/f94st2PHDjNdmHqnChUq&#13;&#10;yObNm1OvyvQ9KcFMediIAAIIBKGARhqLFg0qkydP9qitS5cuMmjQII91rg9lypRxvfX4efz4calT&#13;&#10;p448/PDDcu2118qGDRvMUVR4eLj07t1bEhISJCoqymOfyMhIOX36tMe6zD4QsDLTYRsCCCAQ4gJ9&#13;&#10;+/Y1A0vqbkZERKT+mK33OvLSl2vR+1R6L2vBggVmwNLglJiY6Nps/tTPxYsX91iX2QcCVmY6bEMA&#13;&#10;AQSCUCDcugGWaHDKSYC6mOXLL78UnTn4yCOPuDclJyeLBipdKlasKNu2bXNv0zexsbHSrFkzj3WZ&#13;&#10;feAeVmY6bEMAAQSCUEAfHLbqZVX3UlJSzPtXS5YsEX2vU9Y/+ugj6dixo3kI/blw4UJZunSpaCCb&#13;&#10;MGGCHDt2TFq3ap3tJjDCyjYVBRFAAAEEMhJo06aNHD582JzWrj9LlChhphpdASsmJkaGDRvm3l6+&#13;&#10;fHmZPGmylChZIqMq06wPMyJhSpq1AV4RG5cQ4BZw+IwE6sR0y2gT6wMssHfdvw9oBrgpHD4dgSKR&#13;&#10;1iW0mr+2JJ0j5GzVD/1icrZjAPZihBUAdA6JAAII5EbASAjmZnfb7mtdyLctAQ1HAAEEELCDACMs&#13;&#10;O5wl2ogAAgikErBylmCqaoP+LQEr6E8RDUQAAQQ8BfjzIp4efEIAAQQQQCCoBBhhBdXpoDEIIIBA&#13;&#10;1gIWfjNT1gcLohIErCA6GTQFAQQQyI4AKcHsKFEGAQQQQACBAAkwwgoQPIdFAAEEcipASjCncuyH&#13;&#10;AAIIIOBXAVKCfuXmYAgggAACCHgnQErQOy9KI4AAAgEXICUY8FNAAxBAAAEEsiMQ7tCIxXcJZufq&#13;&#10;oAwCCCCAQMAFSAkG/BTQAAQQQMA7AWd+V7sIAcu764TSCCCAQMAFwsKcmRxzZq8DfrnRAAQQQAAB&#13;&#10;bwUYYXkrRnkEEEAgwALhDh1qELACfOFxeAQQQMBbAR4c9laM8ggggAACCPhRgBGWH7E5FAIIIGCJ&#13;&#10;gEOnCRKwLLl6qAQBBBDwnwApQf9ZcyQEEEAAAQS8FmCE5TUZOyCAAAKBFQgnJRjYE8DREUAAAQSy&#13;&#10;J0BKMHtOlEIAAQQQQCAgAqQEA8LOQRFAAIGcCzg0I8h3Ceb8kmFPBBBAIDAC/HmRwLhzVAQQQAAB&#13;&#10;BLIlQEowW0wUQgABBIJHwKF/v5GUYPBcgrQEAQQQyJ4AswSz50QpBBBAAAEEAiLg0C+pt9566+aN&#13;&#10;0vfx+6Vt8+ukwy2N5YXBfeTo30fMA30zf6480L6ltI75r9zXroV89tE06xsQojVWrFBWZr3VT2KX&#13;&#10;vymbF42T1557WIoUKZBpb8tfUUb2r50k9WpXzrScNxvDjCc1n+7VQbYuHid7Vr8j773aU0qUKOyu&#13;&#10;IiftdO/MGw+Bo0f/lgF9npCm19WXxtfUk+5dHpYDB/Z7lHH6B00JWvWykyUBy4KzlZiQIEP79ZBq&#13;&#10;NWvLJwuWyXuzvpAT8fEyavhA2b71d3lj9Ajp/8yL8uWStfLUsBHy3oSx8vPaVRYcObSryJ8/r3w5&#13;&#10;eYCs+HmbVIl5Uq65Y4iULFZYXn/u0Qw7nj8ir0wb00MKFYjIsExmG1q3vE5mTxqYpkiPB2+Tlk1r&#13;&#10;SeO7npXKN/aWhMQzMnb4w2a5nLQzzQFY4Rbo3bOrnE44LV8uXCQLf1gmeYw//jR8SNpz4t7BgW90&#13;&#10;lqBVLzvxEbAsOFv79+2R8uUryCM9+kn+/PmlWPEScnu7u2Xzpt/kz12xcu7cOUk5nyIpKSnGv4qM&#13;&#10;Cy08j1EuZ79QLWiubaooHV1c1m3aJW9O/UrOnj0vJ06clnc/WSzNr6uWYR9eevo+mf3N2jTb8+YN&#13;&#10;lycfay3rvnrFHK1Nf723lC1bMk25jFZ063ij/N/E+RJ3+LgknE6SYaM/MkbT9aRMmRKSk3ZmdByn&#13;&#10;r9+w/mfZunmzjBo9TooWKyaFCheWF18eLf0HDHY6Df03BJglaMFlcGXFyjLm7fc9alr2w0KpUKmS&#13;&#10;NGxyg1SsUk0G9HxEwvPkkfNG8Hqway+pWae+R3k+pBXYszdO7n/ydY8N7Vo0kDUbdnisc324/ZZr&#13;&#10;pYqRDhwwYpqM7Huna7X5s3+3dnJTo5py2yOvyN9/H5cu991ijN4GynVth0hxY9S2dt5Is1z+fPkk&#13;&#10;Il8e2b3yLfPziAlfyIy5S6R8uVKyZcded53Hjp2Uw0dPSdWK5WTpig1etdNdCW/SCPy6fr1cfvl/&#13;&#10;ZNaMaTJ39qeSmJgo11x7nQwa9myask5e4dRJFwQsi696HUVNHD9a1v24Ssa8NUWSk5Llkksvlfsf&#13;&#10;6Sb1r2soq/+3VF55bpBUqFxVGhnBjCX7An26tJF2NzeQGzuPSLPT5eVKy8v97pbm971ojmYvLvDk&#13;&#10;/S2kfc9xcvDg3+amCVO/lh73NpcmDWvJomXr5YpGPc31mhJ8qH1T6dD1/9xVlCpZ1HyfkJjkXqdv&#13;&#10;TickScECkR7r9ENm7UxTmBUeAsePHZNdu3bKX3/ulk/nzpcEIzX4dP/e5mvSlA88yjr5AwHLyWff&#13;&#10;or6fOGnct3pmoMRu32YGq8pX1ZBXRz5jpv+ubdzMPEqTG26W5Uu+k/lzPiZgZdM9yrgf9fpzj8g1&#13;&#10;tSqYwWrnLs8b8PmMEdH013pI75EfyKG4Y2lqLVq0oBQpFCmfvfGEnDf+QeFadDT1n2ykBV2BKjIi&#13;&#10;v2tX82eBqAg5eTrBvS6rdroL8iZDgXz585nbhj77okRGRpopwSf7DpBHHrhXTp08KQULFcpwXzaE&#13;&#10;vkCuR1jLly/PUqlx48ZZlrF7gb9275QhfR+XUtGXyNvTP5XiJS7cHzl08IAULlLEo3t58+aVvMYv&#13;&#10;S5asBS69tKTMfbu/7Np7WJre86zEx59Os1P1quWlujGbcOrLXTy2zZ/8lLz72VJ5bsxMczTU8uH/&#13;&#10;k01bdrnLlLssWg4fSRvg3AX+eXPqVKLsNo5fxTjGrt0HzLXFixeS0iULy/bYfebn7LTz4nr5nFag&#13;&#10;kpF50CxFcvIZM2BpCU2j66LrWS4IOHXyQa4D1uDBg40ppwcyvJh06Lp9+/aQvs40jaH3qGrWrS9D&#13;&#10;XhhtTKr493LSe1iT33hVVixbZI6o1q1ZJct++E4GDB8Z0iZWdK5gwUhZOHWwfLt8owwcOS3Da+zX&#13;&#10;jTvkkgZdPQ55YtM0adVljPyy4cK19/bMRfKCkTJ8fPBEOfJ3vOj9rulGgLumw3D5I9W9qS8XrjZm&#13;&#10;p632qEs/TP50iQzt0VZ+/X2XETRPyotPdZJvV2yS/fuPSHbbmaZSVqQRaNLsBrmkTBkZOrCvvDxm&#13;&#10;nCQmJMr4cWOk4fVNzNFWmh0cuoKUYA5P/Jw5c6R9+/bSt29f82cOq7H1bvPnfixHDscZ96eWSJsb&#13;&#10;/uvRl/lL10lSYoK8M+5leXn401IyOlp69BskTW9s4VGOD2kF7mx1vVS4PFo639FQOrVu6FHgsmsf&#13;&#10;l71rJkqXoZPl6+9/8tiW3oeR4z+V3o+1kW8/GCLRxY2R0e5D0ta4p5U6WKW3n2udzlTMZ4yMf/hg&#13;&#10;qJFejJLvVm6URwZcmJiRVTtddfAza4H8RkpwyvSZ8vLIF6RVy+ZyJjnZCFaNZZiRImRBIMwYZud6&#13;&#10;nL1y5Up56qmnRNODqUcXOeWNjfv3vkBO62A/3wjUienmm4qpNdcCe9dNzXUdVOA7gSKR/2ZecnuU&#13;&#10;rjPX57YK9/6T7q3rfh/sbywRbNSokfTq1UsOHz4c7P2lfQgggIDtBYwvXjEeHLbmZSeMXN/DcnW2&#13;&#10;U6dOrrf8RAABBBBAwHIBywKW5S2jQgQQQACBdAX0uy2duBCwnHjW6TMCCNhawKHxSiy5h2XrM0/j&#13;&#10;EUAAAQRsIcAIyxaniUYigAAC/woYj7c6ciFgOfK002kEELCzgFMfHCYlaOerlrYjgAACDhJghOWg&#13;&#10;k01XEUAgNAScOtIgYIXG9UsvEEDAQQJOvYfl1EDtoEubriKAAAKhIcAIKzTOI71AAAEHCYQ7dIhF&#13;&#10;wHLQRU5XEUAgNAQcGq94cDg0Ll96gQACCIS+ACOs0D/H9BABBEJMwKlfzUTACrELme4ggEDoC4SH&#13;&#10;OXO+nDN7HfrXMz1EAAEEQk6AEVbInVI6hAACoS7g1EkXBKxQv7LpHwIIhJyAU+9hkRIMuUuZDiGA&#13;&#10;AAKhKcAIKzTPK71CAIEQFggTZ/59EQJWCF/UdA0BBEJTgJRgaJ5XeoUAAgggECICjLBC5ETSDQQQ&#13;&#10;cI5AuENnHxCwnHON01MEEAgRAf7icIicSLqBAAIIIBCaAoywQvO80isEEAhhASZdhPDJpWsIIIBA&#13;&#10;KAnoN11Y9cqpS1xcnDRp0kSWLVvmrmLtj2vl9ttvlxo1akijRo1k2rRp7m36ZsaMGeY+1atXl5Yt&#13;&#10;W8rq1as9tmf1waG37rJiYTsCCCCAQEYCK1eulPbt28u+ffvcRY4ePSpdunaRtm3byvr16+Wll16S&#13;&#10;0aNHy08//WSW0cA2atQoeeWVV8ztbdq0ke7du8vp06fddWT1hoCVlRDbEUAAgSAT0L84bNXL267p&#13;&#10;KKl///7Sp08fj12/+OILKVKkiHTp0kXy5csnMTEx5ijq/fffN8vNnDlTWrRoYY688ufPLz169JCi&#13;&#10;RYvK7NmzPerJ7AMBKzMdtiGAAAJBKJDHSAla9UpKSpL4+HiPl67LaGnevLmZBuzQoYNHkW3btkml&#13;&#10;SpU81lWuXFl0vS47duyQqlWremyvUKGCbN682WNdZh8IWJnpsA0BBBAIcYGxY8dKvXr1PF66LqOl&#13;&#10;TJky5gjq4u2nTp2SqKgoj9WRkZGSkJBgrtOf6W33JiXILEEPXj4ggAACwS9g5Z8X6dO3r5meS93r&#13;&#10;iIiI1B+z9V6D0YkTJzzKJiYmuoOUBi/9nHrRz8WLF0+9KtP3BKxMediIAAIIBJ9AuIVffqvBKScB&#13;&#10;6mIVTfetWrXKY/X27dvdacKKFSu604OuQrGxsdKsWTPXxyx/khLMkogCCCCAAAJZCbRq1Up0puCE&#13;&#10;CRMkOTlZli5dKgsXLpR77rnH3LVjx47mZ12v27XcsWPHpHWr1llV7d7OCMtNwRsEEEDAHgLB+NVM&#13;&#10;pUqVkilTpsjzzz9vBqNixYrJoEGD3CMonTU4bNgwGT58uBw+fFjKly8vkydNlhIlS2QbPSzFWLJd&#13;&#10;2k8FY+Mu3KTz0+E4jBcCdWK6eVGaov4U2Ltuqj8Px7G8FCgSaV1C67XFF2beedmEdIv3u6FKuuuD&#13;&#10;caV1gsHYO9qEAAIIIBAyAqQEQ+ZU0hEEEHCKgD407MSFgOXEs06fEUDA1gIOjVdCStDWly2NRwAB&#13;&#10;BJwjwAjLOeeaniKAQIgIhDv074sQsELkAqYbCCDgHAFSgs451/QUAQQQQMCGAoywbHjSaDICCDhb&#13;&#10;wKmTDwhYzr7u6T0CCNhQIBi/6cIfjE4N1P6w5RgIIIAAAhYKMMKyEJOqEEAAAX8IOPOxYREClj+u&#13;&#10;Lo6BAAIIWCjg1G+6ICVo4UVEVQgggAACvhNghOU7W2pGAAEEfCJAStAnrFSKAAIIIGC1AA8OWy1K&#13;&#10;fQgggAACCFgoQErQQkyqQgABBPwh4NTnsAhY/ri6OAYCCCBgoUAeC+uyU1XMErTT2aKtCCCAgIMF&#13;&#10;GGE5+OTTdQQQsKmAQ2ddELBser3SbAQQcK6AU1NjTu23c690eo4AAgjYVIARlk1PHM1GAAHnCoSF&#13;&#10;OXOsEZQBK39eZ54MO/zn9+faKXZopiPb+PL3mx3Zb7t0+qVWNSxrqlN/Qzq135ZdOFSEAAIIIOAf&#13;&#10;gaAcYfmn6xwFAQQQsKcADw7b87zRagQQQMBxAk798ltSgo671OkwAgggYE8BUoL2PG+0GgEEHCzg&#13;&#10;0EmC/MVhB1/zdB0BBGwqEC7OTAqSErTpBUuzEUAAAacJkBJ02hmnvwggYHsBh36VIClB21+5dAAB&#13;&#10;BBwnEEZK0HHnnA4jgAACCNhIgJSgjU4WTUUAAQRUgJQg1wECCCCAgC0EmCVoi9NEIxFAAAEEnCpA&#13;&#10;StCpZ55+I4CAbQXCnfkYFrMEbXvF0nAEEHCsgFPvYfHgsGMveTqOAAII2EuAlKC9zhetRQABBIyn&#13;&#10;sJyZEyRgcfEjgAACNhNw6j0sUoI2u1BpLgIIIOBUAUZYTj3z9BsBBGwrECbOHGs4s9e2vUxpOAII&#13;&#10;IOBcAUZYzj339BwBBGwq4NRp7QQsm16wNBsBBJwr4NRZgqQEnXvN03MEEEDAVgKMsGx1umgsAggg&#13;&#10;IBLu0KEGAYurHwEEELCZAClBm50wmosAAggg4CwBRljOOt/0FgEEQkCAWYIhcBLpAgIIIOAEAYfe&#13;&#10;wnLo49JOuKLpIwIIIBBiAqQEQ+yE0h0EEAh9gXCH5gQJWKF/bdNDBBAIMQFn/nERYzp/iJ1HuoMA&#13;&#10;AgggEKICjLBC9MTSLQQQCGEBhw6xCFghfE3TNQQQCE0BHhwOzfNKrxBAAAEEQkSAEVaInEi6gQAC&#13;&#10;zhFw6CRBIWA55xqnpwggECICDr2FxSzBELl+6QYCCCAQ8gKMsEL+FNNBBBAIOQGHDrEIWCF3JdMh&#13;&#10;BBAIdQFmCYb6GaZ/CCCAAAK2FmCEZevTR+MRQMCJAmEOnSZIwHLi1U6fEUDA1gIOvYXFLEFbX7U0&#13;&#10;HgEEEHCQAF9+66CTTVcRQCBEBHSIZdXLS5LZs2dLlSpVpEaNGu5Xjx49zFrW/rhWbr/9dnN9o0aN&#13;&#10;ZNq0aV7WnnlxUoKZ+7AVAQQQCDqBQM4S/PXXX6Vly5Yyfvx4D5ejR49Kl65dpGfPnvLQQw/JihUr&#13;&#10;pFevXmbwatCggUfZnH5ghJVTOfZDAAEEHCiwceNGqVWrVpqef/HFF1KkSBHp0qWL5MuXT2JiYszA&#13;&#10;9v7776cpm9MVBKycyrEfAgggECCBcOM3t1Uvb7pw/vx52bp1qyxevFgaNmwo11xzjfTr1090dLVt&#13;&#10;2zapVKmSR3WVK1c213uszMUHUoK5wGNXBBBAIBACVs4STEpKEn2lXiIiIkRfFy9xcXHm/StNCd55&#13;&#10;551y+PBh6du3r5n6i46OlqioKI9dIiMjJSEhwWNdbj4wwsqNHvsigAACNhcYO3as1KtXz+Ol69Jb&#13;&#10;LrnkEpk7d6488MADUqBAAfnPf/4jgwcPljVr1khKSookJiZ67KafLw5iHgW8/MAIy0swiiOAAAIB&#13;&#10;F7BwiKUjJNcsP1e/0htd6bYNGzaYAWv48OHienhZR2fhRn6yTp06Mn36dFcV5s/t27enSRN6FPDy&#13;&#10;AyMsL8EojgACCARaQGcJWvU/DU46WSL1K6OAVaJECfnkk0/k9ddflzNnzsiff/4pL7/8stx2223S&#13;&#10;pk0b817WhAkTJDk5WZYuXSoLFy6Ue+65xzIuApZllFSEAAIIhLZAuXLl5J133pFFixaZKcS2bdtK&#13;&#10;zZo1zaBVqlQpmTJlihmk6tevL0OHDpVBgwZJs2bNLEMJM/KOKZbVZlFFe4563gC0qFqqsUCgYARZ&#13;&#10;ZAsYfVLF6EVbfFIvlVoj8FKrGtZUZNSybtdxy+q6unxRy+rydUX89vG1MPUjgAACFgtYeAvL4pb5&#13;&#10;tjpSgr71pXYEEEAAAYsECFgWQW7Z9Jv0eqyz3BZzjbRp3kiGD+wtfx854lH7+p9+lJsa1vFYxwf/&#13;&#10;Chw2niNp1SJGVi3/n/vAP69bK/d2aCPXN6gttzZvIh9/9IF7G2+yFkiMPyrzn39UDmz5OcvCf65b&#13;&#10;Il8++3CW5bwpcP78Wfn5s3fk8yGd5bMBd8nSt4fL6WOH3VX8/ed2WTT+aZnzdEf5fGhnWTnlZUk8&#13;&#10;cdS93ZZvdIhl1ctGAAQsC05W0ukEebpPd6lRq67M+3aFTP9kvsTHH5cXhw0wa085nyJzPvlIBvbp&#13;&#10;Zs6sseCQVJEDgbWrV8tDne+SA/v3ufc+Zjyh3++JbnLr7a1lyaqfZdhzI+TNcWPkl3U/ucvwJmOB&#13;&#10;Q9s3yPdjn5JTf8dlXMjYcv7cGdm0cKas/nCc+bxOpoUz2Lhjxdfyw9gL/02lLrLxqxlycNsGubn/&#13;&#10;a9Lmhfclb7788uOHF54jOpucKP+b9IKULH+V3DFyurQc9JYknz4ha6a/lroK2723aoag1mOnhYBl&#13;&#10;wdnat3+PlL+yonTt2U/y5c8nxUqWkDs6dJTNGzeYtT8/tL989flsue+hrhYcjSpyIvDZxzPlmSH9&#13;&#10;5fEeT3rsvvDrL6Vw4cLywCP6/Wd55fomzeTGm1vIrBnTPcrxIa1A7MoFsvqDV6XmrZ3SbrxozeLx&#13;&#10;Q+TQ9t+kSkybi7aInDubLL/Om2KOvHQUtOTNoRJ/8K805TJasXPNIrmqeTspWPISyR9VUOrf1V0O&#13;&#10;/rFRTsTtMQLpQSlyyeVSq9X9kidvfoksXEwqNW4ph3dvzag61gexAJMuLDg5V1asLK9PmuZR0+Lv&#13;&#10;FkiFSpXNdd2e6C9lyl4mP65a7lGGD/4TaBJzg9zR/i4zKD3/zCD3gXf8sV2urFDJ/VnfXFmhssyf&#13;&#10;N8djHR/SClxa/b9S/tqbJTxPXlkz4/W0BVKtue7BAVKwRGnRUdLFy6+fT5FDRoCJ6TVCChQrJZu+&#13;&#10;mSVLJwyX24a9IwlGuvGbV3qbu6ScOyea/ps98MJzPVVvaGMEwDvM9F6xshXc1UYVLSn5IgvIsb9i&#13;&#10;5fL6TeWGJ15yb9M3f/68QoqVLe+xzm4fHPoHhyXHAcv1HVL65LP+bZQXXnhBqlWr5j7vOjdfv9XX&#13;&#10;aYum/yaMe0XWrlkl496ZanZfgxVLYAUuuaRMug04ffqURF70/Wf6VTIXf8VMujs7fGWUEVyyu2iw&#13;&#10;Sm/Rp2pi1/wgDR98SgpHX/jvpNbtD8jO1T/I3g2r5D9Xx0iH//vY3FWD3a4fF0vzvqPdVZ36+5D5&#13;&#10;Pm+k5/fe6WjqbJLnd9jpsXQkd2DLL2mCmLtCm7yxVyLPOtQcB6znnnvOzEWPGjVKvvrqK7n33ntl&#13;&#10;5syZ7qAVhI93WaeWQU0n40/IC8Oekh3bt5rBqmo16567yOCQrM6lQFRklJw8ccKjFv2yTiu//8yj&#13;&#10;cj54COjkh3PJSbJ6+hhj/b93KHQ0dfLIQY+y6X1wBaqzRh2pF00z5jXOrWtJTjhl3LcaI0f37jSD&#13;&#10;VfHLK7o28dNGAjkOWPplh99++60UL17c/FqOESNGyGOPPSbz588317m+Z8pGFrlq6p+7YmXgk49L&#13;&#10;qdKlZfKHs6VEyZK5qo+d/SNQqXIVWfvjao+D7YzVNCG/0DxQfPQhslBR495SPmn6+LMSXbGm+yjH&#13;&#10;D+w20oPR7s8ZvYkoUNS8L3V87y4pftmFc5ZgzBA8YwSoYpddSBOeOLRHlr3zvEQVKyEtBow1yhfP&#13;&#10;qDr7rHfoEOvff9J4ear0e6SKFC7i3mvYsGFStWpV6d69u7nOSSOs+GNHpU+3h+WqGrVk/MQPCFbu&#13;&#10;qyL437S4tZXoTMEpk96WM8b3n61cvkwWffettO1wd/A3PgRaGBaeR65o0Ew2fDHNmCBxSFLOnxOd&#13;&#10;zKH3reIP7vHoYcXrb/NIB7o2XvHfGPn9u0+NSRZ75UziKXOKe6nyVaVw6XKSdPq4LDYmcZT4T2W5&#13;&#10;oddLoRGsjI6HG7P7rHq5HO3wM8cjLA1OY14dIwMHDnR/a++4ceOkdevW0rv3hZukdgCwoo2ff/ax&#13;&#10;HDkcJyuXLZaWTa/2qPLbFb94fOZDcAnoSHj82+/K6FEvytR335EiRYtJ735PS6PGTYOroTZrjT4P&#13;&#10;dXWHLnLldS2ybHn9Ox+XDV9Ok0WvPy3JCSelQPFoafhAPyl5RZUs99UCtY0ZgCnnzhr7Dxadxh59&#13;&#10;ZTVp9Ohgc9/YFd9IwvGjsnfjjzLbmIGYerlz9KepP/LeBgI5/i5BnWyhKUD9i5IzZsxwdzU2NlY6&#13;&#10;d+5s/mEv/Wr5nCx8l2BO1PyzD98l6B/nnByF7xLMiZr/9rHyuwQ37vG875qbXtQsVzg3u/t13xyP&#13;&#10;sGrXri3Lli0zv14+dYsrVKggCxYskI8++ij1at4jgAACCFgk4NBbWKmm5eQAUv/8sU5pv3gpVqxY&#13;&#10;mj8IdnEZPiOAAAIIIOCNQI5HWN4chLIIIIAAAhYKOHSIRcCy8BqiKgQQQMAfAjpH0ImLM3vtxDNN&#13;&#10;nxFAAAGbCzDCsvkJpPkIIOA8gTCHDjUIWM671ukxAgjYXMCht7Acmgi1+cVK8xFAAAEnCjDCcuJZ&#13;&#10;p88IIGBvAYcOsQhY9r5saT0CCDhQwG5/KdiqU+TQW3dW8VEPAggggIC/BBhh+Uua4yCAAAIWCfAX&#13;&#10;hy2CpBoEEEAAAd8KODU15tR++/ZqonYEEEAAAcsFSAlaTkqFCCCAgI8FmCXoY2CqRwABBBCwRIBZ&#13;&#10;gpYwUgkCCCCAAAK+ESAl6BtXakUAAQR8JsAsQZ/RUjECCCCAgJUCDr2FxXcJWnkRURcCCCCAgO8E&#13;&#10;SAn6zpaaEUAAAZ8IkBL0CSuVIoAAAghYL+DMpCAPDlt/JVEjAggggIAPBEgJ+gCVKhFAAAFfCpAS&#13;&#10;9KUudSOAAAIIWCbgzISgMEvQsiuIihBAAAEEfCpAStCnvFSOAAIIWC8Q5tDZBwQs668lakQAAQR8&#13;&#10;KsB3CfqUl8oRQAABBBDInQAjrNz5sTcCCCDgfwGHThMkYPn/UuOICCCAQK4EHHoLi1mCubpq2BkB&#13;&#10;BBBAwG8CjLD8Rs2BEEAAAWsEHJoRFAKWNdcPtSCAAAJ+E2CWoN+oORACCCCAAALeCzDC8t6MPRBA&#13;&#10;AIHACjj0u5kIWIG97Dg6Aggg4LWAQ+MVswS9vlLYAQEEEEAgIAKMsALCzkERQACBnAswSzDnduyJ&#13;&#10;AAIIIOBHAWYJ+hGbQyGAAAIIIOCtAClBb8UojwACCARYwKkpQad+JVWALzcOjwACCCDgrQABy1sx&#13;&#10;yiOAAAIIBESAlGBA2DkoAgggkHOBcIcONQhYOb9m2BMBBBAIiACzBAPCzkERQAABBBDIngAjrOw5&#13;&#10;UQoBBBAIGgGnzhIkYAXNJUhDEEAAgewJ8F2C2XOiFAIIIIAAAgERYIQVEHYOigACCORCwKFDLAJW&#13;&#10;Lq4ZdkUAAQQCIcAswUCoc0wEEEAAAQSyKcAIK5tQFEMAAQSCRYBZgsFyJmgHAggggECmAqQEM+Vh&#13;&#10;IwIIIIAAAoEVICUYWH+OjgACCHgvwCxB783YAwEEEEDA/wLh4syI5dDv/PX/BcYREUAAAQRyJ0BK&#13;&#10;MHd+7I0AAgj4XcCpswTDUozF79ocEAEEEEAAAS8FSAl6CUZxBBBAAIHACBCwAuPOURFAAAEEvBQg&#13;&#10;YHkJRnEEEEAAgcAIELAC485REUAAAQS8FCBgeQlGcQQQQACBwAgQsALjzlERQAABBLwUIGB5CUZx&#13;&#10;BBBAAIHACBCwAuPOURFAAAEEvBQgYHkJRnEEEEAAgcAIELB85H7o0CF58MEHpXbt2lK3bl0ZMmSI&#13;&#10;nDlzxkdHo9qcCMTFxUmTJk1k2bJlOdmdfXwksGHDBrn77rvN/24aNGggPXv2FD1XLAgQsHx0DXTv&#13;&#10;3l0KFCggq1evlrlz58qaNWtkwoQJPjoa1XorsHLlSmnfvr3s27fP210p70OBhIQEefTRR6VevXrm&#13;&#10;fzMLFy6UY8eOSb9+/Xx4VKq2iwABywdnascfO2T9+vUybNgzZtC68sorpUePHjJr1iwfHI0qvRWY&#13;&#10;MWOG9O/fX/r06ePtrpT3scCff/4plSpVkoEDBkpERISUKlVKOnXqZP735ONDU70NBAhYPjhJv2/+&#13;&#10;XQoXLiyXXVbWXXuVKlVE04T6r0WWwAo0b97cTAN26NAhsA3h6GkEqlatKjNnzpQ8efO4t3399dei&#13;&#10;//2wIMCfF/HBNXDq1CmJjIz0qLlgwYLm55MnT0qxYsU8tvHBvwJlypTx7wE5Wo4E9A9JjBw5UpYv&#13;&#10;Xy4ffvhhjupgp9ASIGD54HzqvavExESPmjWI6aIjLxYEEMhcID4+3kzZbtmyxQxWtWrVynwHtjpC&#13;&#10;gJSgD05ztWrV5MSJE3Lw4EF37du2bTPz8UWLFnWv4w0CCKQViI2NlVatWolmI+bNmycEq7RGTl1D&#13;&#10;wPLBma9cubL5H9nw4cNF/6W4c+dOc4Zgu3btfHA0qkQgdASOHj0qnTt3Nqe06ySl6Ojo0OkcPcm1&#13;&#10;ACnBXBOmX8HEiRPNZ6+aNm0q4eHh5r8YBzw1IP3CrEUAAVNAZ3Dq5KTvv/8+zchq06ZNKDlcIMy4&#13;&#10;sZnicAO6jwACCCBgAwFSgjY4STQRAQQQQECEgMVVgAACCCBgCwECli1OE41EAAEEECBgcQ0ggAAC&#13;&#10;CNhCgIBli9NEIxFAAAEECFhcAwgggADGuChlAAAAN0lEQVQCthAgYNniNNFIBBBAAAECFtcAAggg&#13;&#10;gIAtBAhYtjhNNBIBBBBAgIDFNYAAAgggYAuB/wceggqKDq+s7gAAAABJRU5ErkJgglBLAwQKAAAA&#13;&#10;AAAAACEALr3T7clHAADJRwAAFAAAAGRycy9tZWRpYS9pbWFnZTcucG5niVBORw0KGgoAAAANSUhE&#13;&#10;UgAAAaQAAAG7CAYAAACMzOF7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koAMA&#13;&#10;BAAAAAEAAAG7AAAAAEFTQ0lJAAAAU2NyZWVuc2hvdGAXXX4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M8L2V4aWY6UGl4ZWxZRGltZW5zaW9u&#13;&#10;PgogICAgICAgICA8ZXhpZjpVc2VyQ29tbWVudD5TY3JlZW5zaG90PC9leGlmOlVzZXJDb21tZW50&#13;&#10;PgogICAgICAgICA8ZXhpZjpQaXhlbFhEaW1lbnNpb24+NDIwPC9leGlmOlBpeGVsWERpbWVuc2lv&#13;&#10;bj4KICAgICAgICAgPHRpZmY6T3JpZW50YXRpb24+MTwvdGlmZjpPcmllbnRhdGlvbj4KICAgICAg&#13;&#10;PC9yZGY6RGVzY3JpcHRpb24+CiAgIDwvcmRmOlJERj4KPC94OnhtcG1ldGE+Cj4ViywAAEAASURB&#13;&#10;VHgB7d0JnI3V/8Dx7wxmxs6gVCpZQ0RJka2UlCVSiH6/SlSobJFK0iLtWlVUqNCm/m2otBCidbJE&#13;&#10;hFKUdTS2Gev/+R6/e7vX3Jm5M/PMvc+d83l63e6znuec93nc75zznHufuMPOJEwIIIAAAghEWSA+&#13;&#10;yufn9AgggAACCBgBAhIXAgIIIICAJwQISJ6oBjKBAAIIIEBA4hpAAAEEEPCEAAHJE9VAJhBAAAEE&#13;&#10;CEhcA0aAwZZcCAggEG0BAlK0ayCP57/55pulevXqWb4aNmwYVso7duyQm266SRYsWBDW/tntlFOe&#13;&#10;NL/NmjXLLomIb/v++++lf//+cs4550idOnXk3HPPlcGDB8u6deuC8tK1a1fRVySnefPmmfrVd990&#13;&#10;zz33iNZt3bp1Zdq0acZT3ZkQKAwCRQtDIWwtQ3JysjzzzDMhi1+sWLGQ649euWTJEpk1a5Z069bt&#13;&#10;6E25XtYP8quuusp/3FNPPSWrVq0KymNiYqJ/e7RnJk6cKI888og0atRIhgwZIpUrVzaB6KWXXpIu&#13;&#10;XbrIpEmTzLZo5VMDjwYdDZQ6LV++XF555RW59NJLTXCsVauWCUxlypSJVhY5LwKuChCQXOWMbGIa&#13;&#10;dM4+++zInjSbs1WrVk305Zs0YHotj768LVy40ASjyy+/XB544AHfamnZsqVccskl0rFjRxk+fLh8&#13;&#10;+umn/m2RntFAE1i/27dvN1nQgKQtOZ0qVapk3vkfAoVBgC67wlCLWZThxx9/FP0rOrBLZ+vWrdK4&#13;&#10;cWPzF/aXX34p1157rTla331dUvrer18/ue666+S0006TXr16mX1+++03GTBggJx11lkm3TPOOMMs&#13;&#10;a5q5mXxdUS+//LI0bdpUzjzzTJkzZ45JQrsOL7vsMvOXv7YQtDtxy5YtQcmvX79ebrjhBn/XlQaV&#13;&#10;lJSUoH1mzJghF154oWldaAtIy/PXX3/593nhhRekRIkSMnLkSP8634x+yN92221ywQUXSFpamm91&#13;&#10;0LvmSQOW5r927domL9dcc42okW/Sbr///ve//nxqkPv44499myU9Pd2k0aRJE5NGq1at5Omnn/Zv&#13;&#10;9znp+4MPPiiavk69e/f2d31qF2hg/Wqad999twlkmi8tg1oETnrMnXfeKeqm9Tt06NDAzcwjEDUB&#13;&#10;WkhRo3fnxPv37w+ZUNGiRU13kwaaF1980QSb1q1bmw9aPeaJJ56QsmXLyogRI8yHnb43b97cn9Zn&#13;&#10;n30m559/vuluO3DggOzZs0d69uxpjrnrrrvM++LFi03a2g33+OOP+48Nd0a79PTDMyMjQ/RDef78&#13;&#10;+SYIaqB77LHHJDU11XxA9+jRQz788EMpXry4CU76QZqUlCR33HGHWTd58mQTNPWD99RTTxVt/dx+&#13;&#10;++0mLQ0YGzduNOlpcNN9dADHN998Y8qrQSnUpF12WU16vAYHDVba1XfsscfKsmXL5NlnnzW+b7zx&#13;&#10;hhw6dMgEjgoVKshDDz0kWh/aBajBY9bMWVK9RnUTFL7++msTlI455hj5/PPPTb2UL18+qOtT86Fd&#13;&#10;oZqWBiatK/2j4OhJ86X1vXTpUnNfrGbNmjJ79myTvhpr/fmmt956S6644goTqNWVCQEvCBCQvFAL&#13;&#10;eczDpk2bzAdwqMNvvPFGGTZsmPnrV1tCo0aNEl2n8/qhduKJJ5rD9K9onfTdd69Cl+Pj4+XRRx+V&#13;&#10;UqVK6aL89NNPoh+aGnh83XL6F71++H333Xdmn9z+TwNL4Af/ww8/bPL12quvSZGiRUxy2prr0KGD&#13;&#10;vPbaa9K3b1/Rls3OnTtFP1BPPvlks0/btm2lTZs2pgtO7/9ooNSuwoEDB5rApTvph7y2ovRDW1t0&#13;&#10;+/btkypVqpjjc/u/jRv/8gdEX9eZdvX98ccf8s4775jkNm/eLNqSU/OLLrrIrNOy6D2r9Ix0s6xu&#13;&#10;2iWnDjppGhogNfAcPWleA+sq1KAVDWgaaNXR19rVVuLevXtl3LhxJgD57i3qOe677z5Tz0efi2UE&#13;&#10;oiVAQIqWvAvn1Xs0zz//fMiUjj/+eLM+ISHBBBb90NPWiH5461/GOU16g98XjHTf008/Xf7v//7P&#13;&#10;/OWvXVG//vqrrFy50nRRHTx4MKfkQm4PDIDaAluxYoVpCRw6fEgO7T9kjjnllFPkpJNOMq0nDUiL&#13;&#10;Fi2SGjVqiJbP1zrU4KmBQQdn6KStovHjx5suOw0G2tK7oM0F/sBQJP5IsMtrvk844Xh/N5gGnbVr&#13;&#10;15rBG9pFqq1JnbTVpAFTR8Vpy09bpxo077//frNd/6etnHfffVf0DwvNowYP7QbM66TniYuLM3Xs&#13;&#10;s9G0tNtOuwp//vlnU4+6rmrVqgQjhWDylAAByVPVkbvM6F+7ev8lp6l+/frmno9+IOmHUzhTqL/S&#13;&#10;dUSftkC0q0pbHPoXu3b37Nq1K5wkM+0TeEM+NXWHCXY6ikxfR08aWHX6559/TBecds2FmjSw6RBu&#13;&#10;DUia11dffdV0lWnw1nsvei8puUKyybd25WU1aZn2Zewz+4baR7vltNWh95JKly5tgqR2I/omDQyv&#13;&#10;Oi29J54YJ1988YXMnDnTdNtpK+ihBx8y6Y4ZM8aM7NPuyLFjx5pXvXr15N577zX3nXxphfuuQ/i1&#13;&#10;BRiq9aRp/P333/6AVLFixXCTZT8EIiZAQIoYdfRONGXKFPPXsX4PSLvrzmt9XpYftFnl8s033zQf&#13;&#10;wHofRu9n+IJJnz59TNpZHRfu+tKlS5m/7q+88krp3LlzpsN893q01aYfuHr/KNSUmJBoVmtrQ18a&#13;&#10;oObOnWuCknZBNj6zsZzV5CzTVabfQdJBAIGBxJemDrfW7jUNaBrgAicdeKGDIbSlqd9h8nX9aQtU&#13;&#10;uzB9k7akNA0NEjq8/oMPPjDB9oGxD5hWq957u/XWW81LW1raitEuyUGDBpmuVV864b5rYNSyhAro&#13;&#10;mobWPxMCXhZglJ2Xa8eFvOkHnX4Qt2/f3vlQnmw+gG+/43Z/ykWKHOm+8q/IYubbb7+VkiVLmi+N&#13;&#10;+oKR3svRe0t6Az+/kw5x1q447f7SVp/vpV8A1ZaIdkfppN1cWia9Ye/bR991sIIGEb33pPfLdOi2&#13;&#10;BgINZBdffLF/NN2fG/406Vx//fXmXpS2Uo6e9P6PjgDUbsHAYde+/dRCy6wj8XzB6OCBg6IDFHTS&#13;&#10;bdq1qPnS+0TaWtIuTw1i2lWmLRW9r6OtJd+oOu2W1C5J7WI8elSh77w5vWtXpQZYLXegjXaF6iCW&#13;&#10;wG68nNJiOwLREKCFFA11l86pHzB6Az+rSbt/9C9w/Ut89N2jTavolltuMa0kvXehAwp8X6rUYdfl&#13;&#10;ypWTBg0ahExOP1D1hr2OsNOWh36o6ug9HQkXeK8p5MFhrtS8aotDBwJo3vQej55Duxp9Q5tvuOFG&#13;&#10;+eijj0RH3umwdO1afP/99+W9997zD1/W0YIanPQYTUedJkyYYLrWWrVsZXKjgUbP89xzz8maNWvM&#13;&#10;IABNS++L6ag9DRja5afB5OhJRwHqpCP5unfvLtpVpq0SDaY6aXeftuLUXYdUaz50QIgO39Zz6VBw&#13;&#10;7erUe2jaItLuSA28el9Ou+/0flJeJg1mWk/aLanD4nXI/w8//GDOoaMYfX9I5CVtjkEgEgIEpEgo&#13;&#10;F9A59IuSgUN5jz6NtgK0W0pHXel9E530Q1y7jvQ+hQ4E0KClAUZHrWlXlA73DjXpd5F0FJkObHj7&#13;&#10;7bdF70HoB7+eX0dr6V/hgYMUQqWR0zq9v6WB48knnzQtMR0qrR+qGhh8LRXtBtO86pdZ9by+0XLa&#13;&#10;XaYf9DrpwA29J6PHaQDWoKKBVrvffA66nwZAvb+mwUSHZuu9Mf3QVhcdoaetllCTtmx06LV2herI&#13;&#10;Nr2fpiPodCi4drdpS0mDg2733RvSIKWtKW0l+X7NQrvzdLsGQK1L/YNAv/SqgS4vkw7u0LJot6z+&#13;&#10;CoUGSq0nrSMdccmEgNcF4pzmPY8w93otkT8EEEDAAgHuIVlQyRQRAQQQiAUBAlIs1BJ5RAABBCwQ&#13;&#10;ICBZUMkUEQEEEIgFAQJSLNQSeUQAAQQsECAgWVDJFBEBBBCIBQECUizUEnlEAAEELBAgIFlQyRQR&#13;&#10;AQQQiAWBqHwx9vrpwQ9TiwUoW/L45OUNbSkq5UTAVYHixdxLrnS9q11LbOfyKa6lVdAJ0UIqaGHS&#13;&#10;RwABBBAISyAqLaSwcsZOCCCAgK0CcXa2FQhItl7wlBsBBLwrkPk3fb2bVxdzZmcYdhGQpBBAAIHC&#13;&#10;JKDP7urWrZv5xXr90eABAwb4H4miP0isD+bUH2X2vSZNmuQv/tSpU6VFixbm1+vbtWtnHsPi3xjG&#13;&#10;DAEpDCR2QQABBCIqoF12br1ykXF97Io+EaBRo0bm0TazZ882vxo/ZMgQk8qyZcvM88aWL18uvte1&#13;&#10;115rtunjVfTX6/WX81NSUqRTp07mUSj6kMxwJwJSuFLshwACCERKQJ/D5dYrF3nWh1/qgzKHDxtu&#13;&#10;nufle3yJBpiMjAxZt26dCVahkpw+fbp59EuzZs3MM7702WZly5Y1D88MtX+odQSkUCqsQwABBAqJ&#13;&#10;gAYSfdZX4EvXhZq0O04Diz552TfNnDnTPJds6dKl5qGZ+gRqfSKxPhdMn+bse2K0PnxSjw+cqlWr&#13;&#10;Zp6VFrguu3kGNWSnwzYEEEAgGgIujrLToKEPbAyc+vbtax4yGbju6Hl9VN6YMWNk/vz58tprr8nm&#13;&#10;zZvNE4m1i04fmKn3mrQVpA+G1AdaanefPgk5cEpKSpLcdNkRkAL1mEcAAQQ8IeDeMLvBgwebwBFY&#13;&#10;rMTExMDFTPPamtKnH69cudIEI32ysk5t2rTx76sDHvRJ0rNmzTIBSYNPenq6f7vO6LI+UTnciYAU&#13;&#10;rhT7IYAAAjEooMEnpwAUWKy1a9fKNddcI5UrV5b33ntPKlWqZDZ/8MEHZrRd7969/bvv27dPNBDp&#13;&#10;VL16dVm1apV/m85oWq1atQpal90C95Cy02EbAgggEA0Bt0bY5bLrLzU11bR6GjZsKK+//ro/GCmB&#13;&#10;duHp/aMvv/zSzC9atEimTZsmPXr0MEL6rqPy5s6dKxqoxo8fb0bodezQMWxBWkhhU7EjAgggECEB&#13;&#10;HWEXhUm/R6T3iubMmSO+bjpfNnSY99atW82wb31PTk42XYG+gNS6dWsZOXKkf3vVqlVl4oSJklwh&#13;&#10;2ZdEju9xTtQ7nONeLu/Aj6u6DOpicvy4qouYJGWVgKs/rnpGf9fsdv4w3rW0CjohWkgFLUz6CCCA&#13;&#10;QG4FctnVltvkvbo/AcmrNUO+EEDAXoEoddlFG5xBDdGuAc6PAAIIIGAEaCFxISCAAAJeE6DLzms1&#13;&#10;Qn4QQAABSwXosrO04ik2AggggIAnBOiy80Q1kAkEEEAgUMDO2/sEpMBrgHkEEEDACwKW3kOyMwx7&#13;&#10;4YIjDwgggAACQQK0kII4WEAAAQQ8IBAfnZ8OinbJCUjRrgHOjwACCBwtQJfd0SIsI4AAAgggEDkB&#13;&#10;WkiRs+ZMCCCAQHgCln4PiYAU3uXBXggggEDkBOiyi5w1Z0IAAQQQQOBoAVpIR4uwjAACCERbgC67&#13;&#10;aNcA50cAAQQQOCJg51dE7Sw11zwCCCCAgOcE6LLzXJWQIQQQsF6ALjvrLwEAEEAAAU8IxDHKzhP1&#13;&#10;QCYQQAABBCwVoMvO0oqn2Agg4GEBuuw8XDlkDQEEELBJgC47m2qbsiKAAAIIeE2ALjuv1Qj5QQAB&#13;&#10;BOiy4xpAAAEEEPCEAF12nqgGMoEAAgggYKkAXXaWVjzFRgABDwtY2kIiIHn4miRrCCBgqYCl95D4&#13;&#10;LTtLr3eKjQACCHhNgBaS12qE/CCAAAJ02XENIIAAAgh4QyDOG9mIcC7ososwOKdDAAEEEAgtQJdd&#13;&#10;aBfWIoAAAtEToMsuevacGQEEEEAgQIBRdgEYzCKAAAIIIBBhAbrsIgzO6RBAAIGcBOIsbSERkHK6&#13;&#10;MtiOAAIIRFrA0oDEKLtIX2icDwEEEEAgpAAtpJAsrEQAAQSiKGDn15CEgBTFa45TI4AAAqEEbL2H&#13;&#10;RJddqKuBdQgggAACEReghRRxck6IAAIIZC9gawuJgJT9dcFWBBBAIPICjLKLvDlnRAABBBBAwCdg&#13;&#10;VQupRGIRGXFBLXnlmz/k1y27fAb+dx3YcnG9Y6V5jQpSqlhR2bw7XT5ctklS/vjHv09+ZjT9S08/&#13;&#10;Ts49JVkSisbJz3/vkmnf/SE70w+aZI8rlyRXNDxeTk4uIQcPHZZlf++Ut3/cIHsyjmzPz7ltPPbA&#13;&#10;wQPy357d5LjjTpDHnnjaRgLPlpm6yb5qbO2ys2ZQQ9WKJUwwqlwmMcsroUWNitLUCRaPzvlVbnl7&#13;&#10;ibyT8pfceG5VSS6ZkOUxoTY0qVpeBp9fI9Omi+odI/WOKy33f7xKhr33s+w7eFiuOusks1/RInEy&#13;&#10;qHU1J1DuluHvLpO7Z66QksWKyH+bHNmeKTFW5Cgw7tGHZdnSpTnuxw6RF6BucjDXv17deuVwKi9t&#13;&#10;DruFlJaWJjt37pLSpUtJmTJlvFSGHPNyVtVy0rn+8fJ2ygbp1/yULPf/6tet8vVv22T/gcNSxAkQ&#13;&#10;pZKKSsb+g7L/4JEWirNK2tWrLOc4AadEQhFZs3W3vPHDBtm2a1+WaQZuaOkEvLd/3Cj/7N1vVr/5&#13;&#10;45/yWOfTTMArEh8n67fvlVnLN8lhZ+vefYdk3ppt0rcpASnQMNz5eXO/kM8/myMtWrYK9xD2i5AA&#13;&#10;dRMh6Bg8TbYB6dChQ/Lss8/K9OnTZcuWLf7iVaxYUbp06SLDhg2TWGharnC6vr7//WdxesGynXSz&#13;&#10;BqPax5aSwedVN/tOdwKOr0utY4PjpM6xpeXxL9Y46/bLBbUrOa2a6nLPrJVSMrGo3HNxbXNMEeen&#13;&#10;47XF80TX08zyhz9vkq9+3SYVSyTIxh3pZp3+b7fTVbd730E5oWySLN2YJs/OW+ffpjNnnlRO1m3f&#13;&#10;E7SOhZwFNm/eLKNH3SlPPfO8THppYs4HsEfEBKib8Khj4XM1vJLkbq9sA9Jdd90lixcvlqFDh8qp&#13;&#10;p54qJUqUkD179sjKlSvlueeeM/OjR4/O3RmjsPeu/92jCffUvzotn/5v/CTVK5WSm1pWlTSnRfOj&#13;&#10;cx/p/JqVZPxX6yR195EW0eyfN0vrmhWl7nFlZMmf/8igGcvMKbTL7txqFWTc57/6T1mmeDEzv+/g&#13;&#10;If86nclwlhOKZe457XBaZWl4fBl52Ok+ZApf4OChgzJ08M3S8z9Xy2n1G4R/IHsWuAB1kwtiS0fZ&#13;&#10;ZRuQZs2aJe+8845UrVo1SLJevXpyxhlnyBVXXCGxEJCCMh/GwkHn3o5OqzfvkoXrUqXJyeVllTOf&#13;&#10;5ASOfs1PNl1qvmS0NVQhjHtM+/7X7VdM+/0CpsQi8U634L9BSoPT1c59o6rOwAYNRn+n/duiCjiM&#13;&#10;2SwEnnlynCQmJEifPjdksQeroyVA3URLPnbOm21AOuh8iB533HEhS6Pddrq9ME1dnBFuOr2bstFf&#13;&#10;rKLOvZ3d+w+YkW4ZBw7JY1+ukfXb9vq3VyqdKDv25nwPKd25J7R9zz453ume25SWYY4vlVRESjtd&#13;&#10;fRv/ORJ0dPDEwNanyLbd+2XMJ78wus6vHP7MzI8+kO3btsnZZx5pHaWnH7HW5cXfLwk/IfZ0XYC6&#13;&#10;CZ80zoxoCH//wrJn5r6igJI1atRIhgwZIps2bQpYK+Z+kt4/OvPMM4PWx/qCtojOcwYeVKtUwlwO&#13;&#10;9ZyuuLNPTnbu/2w3rSIdZND19BNEu9+0naODJe695FTRoBQ4ffNbalB3nW/bV2u2S/vTjpXyTuDR&#13;&#10;ltAVjarIik27ZLvTBZiUEC9DnZF5q53uwqe/XEsw8qHl8v3jOXPl2x+XmeCjAeiCC9uaF8Eol5AF&#13;&#10;sDt1Ez5qnNPz4tYr/LNGf89sW0iPPPKI3HjjjdK8eXMpVaqUFC9eXNLT053Rdjulfv368sILL0S/&#13;&#10;BPnMwVOXN5Ap3653Bj3skGXOwIKp3//hdJmdLGWd1svfTktG7xn9vu3IwIJ3f9oolzj3doa3qeG0&#13;&#10;bIo431PaJ8862zemhtetNmv532b03m0X1JCkovEmGE1YcGQggw43r1QqwUk3WZqcmBxUKh2CzoQA&#13;&#10;AggUdoG4w86UUyHXrl0rK1askF27dpmBDXXr1JXqNY6MQsvp2FDbr5+eEmo16zwg8OTlDT2QC7KA&#13;&#10;QOwJ/G/ckisZr3T5BFfS0US2vH29a2kVdELZtpB8J69WrZroiwkBBBBAoOAFbB32ne09pIJn5wwI&#13;&#10;IIAAAggcEQirhQQWAggggEAEBfgeUgSxORUCCCCAQJYCdNllScMGBBBAAAEECl6ALruCN+YMCCCA&#13;&#10;QO4Egn/QJXfHxvDeBKQYrjyyjgAChVOALrvCWa+UCgEEEEAgRgRoIcVIRZFNBBCwR8DWFhIByZ5r&#13;&#10;nJIigECsCFg67JsvxsbKBUo+EUAAgUIuQEAq5BVM8RBAIPYEtMvOrVduS79kyRLp1q2bNGzYUBo3&#13;&#10;biwDBgzwPzH822++lfbt24s+E69Zs2YyZcqUoOSnTp0qLVq0kLp160q7du1k0aJFQdtzWiAg5STE&#13;&#10;dgQQQCDSAjrs261XLvK+d+9eue6660QfPaRPC589e7bs2LHDPIYoNTVV+l7fVzp37iwpKSnywAMP&#13;&#10;iD4R4rvvvjNnmDdvnowdO1Yeeughs71Tp07Sr18/82TxcLNAQApXiv0QQACBQi6wfv16qVGjhgwf&#13;&#10;NlwSExNFH8Tas2dPE2Def/99KVOmjPTt21eKFSsmrVu3Nq2gyZMnG5Xp06dL27ZtTcspwXlqc//+&#13;&#10;/aVs2bIyY8aMsNUISGFTsSMCCCAQGQG3uutyO1qvdu3aooGlSNEi/oLOnDlTatWqJatWrTLByr/B&#13;&#10;malZs6ZZr+vWrFkjenzgpE+J0EcXhTsxyi5cKfZDAAEEIiSQ20CSXbYyMjJEX4GTtn70ld2kj8ob&#13;&#10;M2aMzJ8/X1577TV56aWXzENaA49JSkoS7ebTSd/1Ia6Bk27fs+fIA04D12c1TwspKxnWI4AAAoVA&#13;&#10;YNy4ceaekN4X8r10XXZTWlqauZekrSMNRvqEcN8TwwOP0yeI+4KQBh9dDpx0uWTJkoGrsp2nhZQt&#13;&#10;DxsRQACBKAi4+D2kwYMHm/s5gaXIrnWkTwi/5pprpHLlyvLee+9JpUqVzKHaHff1118HJiOrV6/2&#13;&#10;d+NVr17d333n20nTatWqlW8xx3daSDkSsQMCCCAQuwIafHQwQuArq4CkI+l69eplhny//vrr/mCk&#13;&#10;pe/QoYPo9vHjx8u+fftk7ty5ZhRe9+7dDU6PHj3Msq7X7bqfjtDr2KFj2Hi0kMKmYkcEEEAgQgJR&#13;&#10;+rVv/R7R5s2bZc6cOaabLrC0y5cvl5dfflnuueceE2zKlSsnI0aM8LeAdNTdyJEjZdSoUbJ161ap&#13;&#10;WrWqTJwwUZIrJAcmk+18nHPj6nC2exTAxuunpxRAqiTphsCTlzd0IxnSQMA6geLF3Cvyib2nupbY&#13;&#10;Hy/3ci2tgk6ILruCFiZ9BBBAAIGwBOiyC4uJnRBAAIHICbg57Dtyuc7/mQhI+TckBQQQQMBVAVsD&#13;&#10;El12rl5GJIYAAgggkFcBWkh5leM4BBBAoKAEXPweUkFlsSDSJSAVhCppIoAAAvkRiNKw7/xk2Y1j&#13;&#10;6bJzQ5E0EEAAAQTyLUALKd+EJIAAAgi4K2DroAYCkrvXEakhgAAC+RaIi7Oz88rOUuf7ciEBBBBA&#13;&#10;AAG3BWghuS1KeggggEA+BSwdZCcEpHxeOByOAAIIuC1g6z0kuuzcvpJIDwEEEEAgTwK0kPLExkEI&#13;&#10;IIBAAQpY+j0kAlIBXlMkjQACCORFgC67vKhxDAIIIIAAAi4J0EJyCZJkEEAAAbcEGGXnliTpIIAA&#13;&#10;AgjkSyA+3s6bSIyyy9dlw8EIIIAAAm4J0GXnliTpIIAAAm4J2NlA4ouxbl0/pIMAAgi4JcAoO7ck&#13;&#10;SQcBBBBAAIE8CNBllwc0DkEAAQQKUsDSHju67AryoiJtBBBAIC8CdNnlRY1jEEAAAQQQcEmALjuX&#13;&#10;IEkGAQQQcEvA1hYSAcmtK4h0EEAAAZcELH1grPDFWJcuIJJBAAEEEMifAC2k/PlxNAIIIOC+gKU/&#13;&#10;ZkdAcv9SIkUEEEAgXwKWxiO67PJ11XAwAggggIBrArSQXKMkIQQQQMAdAUbZueNIKggggAAC+RSg&#13;&#10;yy6fgByOAAIIIIBAfgTossuPHscigAACBSAQZ+kXkQhIBXAxkSQCCCCQHwG67PKjx7EIIIAAAgjk&#13;&#10;U4AWUj4BORwBBBBwXcDSJhIByfUriQQRQACB/AlYGo+i8zyk+9rXy19tcXSBCRzT8OoCS5uE8yew&#13;&#10;OWVK/hLgaAQ8LkALyeMVRPYQQMA+Ab4Ya1+dU2IEEEDAkwK2dtnx+AlPXo5kCgEEELBPgC47++qc&#13;&#10;EiOAgMcF6LLzeAWRPQQQQMAWAbrsbKlpyokAAggg4EkBuuw8WS1kCgEEbBagy87m2qfsCCCAgIcE&#13;&#10;bA1IjLLz0EVIVhBAAAGbBeiys7n2KTsCCHhTIM6b2SroXBGQClqY9BFAAIFcCtBll0swdkcAAQQQ&#13;&#10;QMBNAVpIbmqSFgIIIOCCgK3fQyIguXDxkAQCCCDgpgBddm5qkhYCCCCAAAK5FKCFlEswdkcAAQQK&#13;&#10;WoAuu4IWJn0EEEAAgbAE4uPs/IqonaUO65JgJwQQQACBSArQZRdJbc6FAAIIhCFAl10YSOyCAAII&#13;&#10;IBABAUsjEl12Ebi2OAUCCCCAQM4CdNnlbMQeCCCAQEQF4vktu4h6czIEEEAAgSwE+GJsFjCsRgAB&#13;&#10;BBBAIBICdNlFQplzIIAAArkQsHRMgxCQcnGRsCsCCCAQCYE4sfMmEqPsInF1cQ4EEEAAgRwFCEg5&#13;&#10;ErEDAgggEFkBHWXn1iuvOd+yZYu0aNFC5s2b50/i1ltvldq1a0u9evX8r0mTJvm3T5061RxTt25d&#13;&#10;adeunSxatMi/LZwZuuzCUWIfBBBAIIIC0R5lt3DhQrnttttk48aNQaVetmyZjBo1Snr16hW0Xhc0&#13;&#10;cI0dO1YmTJggjRs3lhdffFH69esnCxYskBIlSmTaP9QKWkihVFiHAAIIWCqgrZyhQ4fKoEGDggQy&#13;&#10;MjJk3bp10qhRo6D1voXp06dL27ZtpVmzZpKQkCD9+/eXsmXLyowZM3y75PhOQMqRiB0QQACByAro&#13;&#10;KDu3XhpI0tLSgl66LqupTZs2prXTtWvXoF2WLl0qBw8elEcffVTOPPNMadmypYwbN04OHTpk9luz&#13;&#10;Zo3pzgs8qFq1arJixYrAVdnO02WXLQ8bEUAAgcgLuNllp0Fj4sSJQYXo27evjBgxImidb6Fy5cq+&#13;&#10;2aD3f/75R04//XS59tpr5eyzz5YlS5aYVlB8fLwMHDhQ9u7dK8WLFw86JikpSfbs2RO0LrsFAlJ2&#13;&#10;OmxDAAEEYlxg8ODBJnAEFiMxMTFwMax5bTnpyzfpfSK9lzRr1iwTkDT4pKen+zabd10uX7580Lrs&#13;&#10;FghI2emwDQEEEIiCgJtfjNXgk5cAdHSxP/jgA9GRd7179/Zv2rdvn2gg0ql69eqyatUq/zadWbt2&#13;&#10;rbRq1SpoXXYL3EPKTodtCCCAQBQEtMvOrZdb2T98+LC5f/Tll1+KzuuQ7mnTpkmPHj3MKfR99uzZ&#13;&#10;MnfuXNFANX78eNmxY4d07NAx7CzQQgqbih0RQAABewU6deokW7duNcO+9T05Odl0BfoCUuvWrWXk&#13;&#10;yJH+7VWrVpWJEyZKcoXksNHinEh3OOy9XdpxU9p+l1IiGbcFajTt43aSpOeSwOaUKS6lRDIFIVC8&#13;&#10;mHupdnh2vmuJfTiguWtpFXRCtJAKWpj0EUAAgVwKxLt5EymX547m7txDiqY+50YAAQQQ8AvQQvJT&#13;&#10;MIMAAgh4Q8D5XqyVEwHJymqn0Agg4GWBuDg7O6/sLLWXr0TyhgACCFgqQAvJ0oqn2Agg4F0B59d4&#13;&#10;rJwISFZWO4VGAAEvC7j5W3ZeLufRebM0Dh/NwDICCCCAQLQFaCFFuwY4PwIIIHC0gKXD7AhIR18I&#13;&#10;LCOAAAJRFqDLLsoVwOkRQAABBOwWoIVkd/1TegQQ8KBAPF12HqwVsoQAAghYKECXnYWVTpERQAAB&#13;&#10;BLwjQJedd+qCnCCAAAJGwNIeOyEg8Q8AAQQQ8JgAj5/wWIWQHQQQQAABuwRoIdlV35QWAQRiQMDS&#13;&#10;5/PRZRcD1yZZRAABywQYZWdZhVNcBBBAAAFvCfDjqrmsj23btkiXi8+TRQu/8h/55WefSM+u7eW8&#13;&#10;pg3lyi4XyyezPvRvYyZ7gerVjpfXnx0ia+c/Iys+f0IeH32tlClTIuRBDRvUkFmvjJQNi1+QpR8/&#13;&#10;Jn3/0y7kfnlZGed8E/G2m7rKL188IX8uel5eemyAJCeX9ieVm3z6D2ImS4EDBw9Iz+6XydBBN2e5&#13;&#10;j80btMvOrVcsORKQclFb33/ztfS5qpts+vsv/1HLlqTIXbcNls6X95BP5n0rQ0bcJQ/ed1dQwPLv&#13;&#10;zEyQQEJCUflg4jBZ8MMqqdX6Fmly6R1SoVxpeXL0dUH76cKJVY6RmS8Nk2enzZETzr5BLr3xUbmt&#13;&#10;T3tp06phpn2zW9Gx3TkyY8LwTLv0v/oSadeyvjS/4m6pef5A2Zu+X8aNutbsl5t8ZkqYFSEFxj36&#13;&#10;sCxbujTkNlaK6Cg7t16x5ElACrO23n1ruoy+c7j06Rf8F92nTmuoTr3TpNuV/5FixYrJWWc3k/Pa&#13;&#10;tJUZb0wLM2V7dzumUnn5fvlv8sykj+TAgUOyc+ceefHNL6TNOXUyofTufr68Netb+XD2IrNt7bq/&#13;&#10;pFXPe+WHJb+a5aJF4+WWPh3l+48eMq2tV54cKMcfXyFTOlmtuLHH+fLwCx/Klq3/yN49GTLykWnS&#13;&#10;uU0jqVw5WXKTz6zSZ/2/AvPmfiGffzZHWrRs9e9K5hBwBAhIYV4GzVueJ+/M/Fzad7os6IiDhw5J&#13;&#10;UlLxoHXxTvfPn+t/C1rHQmaBPzdskf/c8qQcPnTYv7FL28ayeMka/7Jv5pzTa8hvf26Rp+/vK7/O&#13;&#10;fVoWvDNGzjmjtqSm7jK7DL2xi3Q8/wy5pPdDUvu8gbIoZbXT+hru/JFQxAko5eT3hc+a14T7est5&#13;&#10;TWr7l/tedZGUKJkoVatUlJVrNvhOJzt27JKtqbuldvUqkpt8+hNgJqTA5s2bZfSoO+WRx57I9O8m&#13;&#10;5AGWrtRBDW69YomQYd9h1lalYyuH3PP8C9rKoP59ZPbM96XNhRfLkh+/k7lffCalS/97/yHkgazM&#13;&#10;JDCobyfpcmFjOb/X/Zm2VShfUob2vli6D3xaBt79ktSve4p8OGGo7EjbJZ/NTZFb/tNWLhvwhGza&#13;&#10;tN0cO37STOl/ZRtp0bS+fD4vRU5uNsCs1y67ay5rKV2vf9h/jooVypr5vekZ/nU6s2dvhpQskRS0&#13;&#10;Theyy2emnVnhFzh46KAMHXyz9PzP1XJa/Qb+9cxkFrB1lB0BKfO1kKs1Z5x1joy46z6Z9MJ4efzB&#13;&#10;+6RuvQbStl17WZLyY67SsXnn4iUSnftGvaVJ/WomGK377d97dD6X9Iz98vbH38iCxcvNqp+WrpGX&#13;&#10;ZnwlXS86W75zWkNlSiXJ20/fLIcO/9vaSnC6UE8Ko9vOF4iSEhN8pzPvJYonyq49e/3rwsmnf2dm&#13;&#10;Mgk88+Q4SUxIkD59bsi0jRUIqECOAWn+/Pk5SjVv3jzHfQrrDjtSt0mNWqfKG+/N9hdx2MB+UrtO&#13;&#10;5vsg/h2Y8Qscd1wFefe5ofLbhq3Ssvvdkpa2x78tcGbZqg3Oh1mxwFVSpEgRMxJJj9HWTLtrH5bl&#13;&#10;K3/z71PlhEqyddsO/3JWM7t3p8vvzvlrOSP+fvv9b7Nb+fKl5JgKpWX12o1mOdx8ZnUO1ovM/OgD&#13;&#10;2b5tm5x95pHWUfr/WqS6vPj7JRAFCNh6LyXHgHT77bfL33//LYcD/vIMcDP9nKtXrw5cZdX8b+vW&#13;&#10;yeD+18n4l151AlMdZ8j3B/LtooUyYcrrVjnkpbAlSybJ7Em3yyfzl8nwMVOyvMY07ZecwQ6fTLpN&#13;&#10;Pvj8R5n56Tdyev3qcm2X5nLlkGfNcc9N/1zuHdJNbrj9Bdm2PU3aOy2nVx7sK026jpJfA+4NfeAM&#13;&#10;itDX0dPEt76UO/t3lp9+/s0Jirvkvlt7yicLlstff22T3OTz6HRZ/lfg4zlz/11w5nxDvh974umg&#13;&#10;9SzokG87f141x4D0zjvvyGWXXSaDBw8271wswQINz2gs1980WEYMudn5IPtHqlQ5UR547CmpdSot&#13;&#10;pGCpzEuXdzhXqp1YSXpd2lR6dmwatIMO7dbvG/W9c6LMnPOdfJ+ySjrc8JiMvqWrvHDvNbJpW5oM&#13;&#10;euA1+WrhkaHDY556Swb26SSfvHqHVCrvtGx+3yydnXtKgcEo6ARHLehIv2JFi8pnr97pdP8Vl08X&#13;&#10;LpPew541e+WUz6OSYhEBBPIoEOe0fP7tdM8ikYULF8qtt94q2n0XH5//xuSmtP1ZnInV0Rao0bRP&#13;&#10;tLPA+bMQ2JwyJYstrPaCQPHgHuV8Zen66Sn5Oj7w4AlX5u67eoHHRno+rOjSrFkzuemmm2Tr1q2R&#13;&#10;zh/nQwABBKwT0EeYu/WKJbwcu+x8henZs6dvlncEEEAAAQRcFwg7ILl+ZhJEAAEEEAgpoL+taONE&#13;&#10;QLKx1ikzAgh4WsDSeMRPB3n6qiRzCCCAgEUCtJAsqmyKigACsSFg6deQcv6lhtioPnKJAAIIFB4B&#13;&#10;W78YG9aw78JTzZQEAQQQQMCrAnTZebVmyBcCCFgrYGtLgYBk7SVPwRFAwKsCtt5DsjUQe/U6JF8I&#13;&#10;IICAtQK0kKytegqOAAJeFYi3tIlEQPLqFUm+EEDAWgFL4xFfjLX2iqfgCCCAgMcEaCF5rELIDgII&#13;&#10;IGDrTwcRkLj2EUAAAY8JxMfZOd7MzlJ77OIjOwgggAACwk8HcREggAACXhOwdVADXXZeuxLJDwII&#13;&#10;WC9g6z0kuuysv/QBQAABBLwhQAvJG/VALhBAAAG/QJzwxFg/BjMIIIAAAtEToMsuevacGQEEEEAA&#13;&#10;AUbZcQ0ggAACXhOIt/TuPveQvHYlkh8EELBegCfGWn8JAIAAAgggEE0BWkjR1OfcCCCAQAgBWwc1&#13;&#10;EJBCXAysQgABBKIpYOsvNVh66yyalxrnRgABBBAIJUALKZQK6xBAAIEoCvDE2Cjic2oEEEAAgX8F&#13;&#10;itj5Qw08MfbfS4A5BBBAAIFoCtBlF019zo0AAgiEELB1UAMBKcTFwCoEEEAgmgLxlv64KqPsonnV&#13;&#10;cW4EEEAAAb8ALSQ/BTMIIICANwRs/ekgApI3rj9ygQACCPgFbP2lBrrs/JcAMwgggAACPoEtW7ZI&#13;&#10;ixYtZN68eb5V8u0330r79u2lXr160qxZM5kyZYp/m85MnTrVHFO3bl1p166dLFq0KGh7TgsEpJyE&#13;&#10;2I4AAghEWEC/GOvWKy9ZX7hwoVx22WWyceNG/+GpqanS9/q+0rlzZ0lJSZEHHnhAHnnkEfnuu+/M&#13;&#10;Phq4xo4dKw899JDZ3qlTJ+nXr5/s2bPHn0ZOMwSknITYjgACCERYQId9u/XKbda1lTN06FAZNGhQ&#13;&#10;0KHvv/++lClTRvr27SvFihWT1q1bm1bQ5MmTzX7Tp0+Xtm3bmpZTQkKC9O/fX8qWLSszZswISie7&#13;&#10;BQJSdjpsQwABBGJcICMjQ9LS0oJeui6rqU2bNqabrmvXrkG7rFq1SmrUqBG0rmbNmqLrdVqzZo3U&#13;&#10;rl07aHu1atVkxYoVQeuyW2BQQ3Y6bEMAAQSiIBDv4qiGcePGycSJE4NKoa2cESNGBK3zLVSuXNk3&#13;&#10;G/S+e/duKV68eNC6pKQk2bt3r1mn76G256bLjoAUxMsCAgggEH0BN3+pYfDgwab7LLBUiYmJgYth&#13;&#10;zWuw2blzZ9C+6enp/iCkwUmXAyddLl++fOCqbOcJSNnysBEBBBCIbQENPnkJQEeXWrvjvv7666DV&#13;&#10;q1ev9nfjVa9e3d9959tp7dq10qpVK99iju/cQ8qRiB0QQACByAroB7NbL7dy3qFDB9GRduPHj5d9&#13;&#10;+/bJ3LlzZfbs2dK9e3dzih49ephlXa/bdb8dO3ZIxw4dw84CLaSwqdgRAQQQiIyAF3+poWLFivLy&#13;&#10;yy/LPffcY4JNuXLlzH0oXwtIR92NHDlSRo0aJVu3bpWqVavKxAkTJblCcthocYedKey9XdpxU9p+&#13;&#10;l1IiGbcFajTt43aSpOeSwOaU4C8hupQsybgkULyYSwk5yTy3YI1rifU7t7praRV0QrSQClqY9BFA&#13;&#10;AIFcCjhfQ7JyIiBZWe0UGgEEvCxg6yPMGdTg5auSvCGAAAIWCdBCsqiyKSoCCMSGAF12sVFP5BIB&#13;&#10;BBAo9AJufjE2lrDosoul2iKvCCCAQCEWoMuuEFcuRUMAgdgU8OL3kCIhSUCKhDLnQAABBHIhUCQX&#13;&#10;+xamXemyK0y1SVkQQACBGBaghRTDlUfWEUCgkApYOqqBgFRIr2eKhQACsStga9eVreWO3SuVnCOA&#13;&#10;AAKFVIAWUiGtWIqFAAKxKxAXZ2dbISoBqUSirWNIvP8PZMP3k7yfSUtzOPz9JZaWPDaK/XTXBq5l&#13;&#10;1M5wdOQZUK4hkhACCCCAAAJ5FYhKCymvmeU4BBBAwAYBvhhrQy1TRgQQQCAGBGz9cVVbuypj4JIk&#13;&#10;iwgggIBdAnTZ2VXflBYBBGJAwNJBdkJAioGLkywigIBdAvFiZ6cdXXZ2XeeUFgEEEPCsAC0kz1YN&#13;&#10;GUMAAVsFLP0pO7rsbL3gKTcCCHhXII4uO+9WDjlDAAEEECj8AnTZFf46poQIIBBjAnTZxViFkV0E&#13;&#10;EECgsAowyq6w1izlQgABBBCICQG67GKimsgkAgjYJBBv59eQGGVn00VOWRFAIDYEbL2HxBdjY+P6&#13;&#10;JJcIIIBAoRegy67QVzEFRACBWBOw9XtIBKRYu1LJLwIIFHoBW+8h0WVX6C9tCogAAgjEhgAtpNio&#13;&#10;J3KJAAIWCcSJnW0FO0tt0YVNURFAAIFYEaCFFCs1RT4RQMAaAVuHfROQrLnEKSgCCMSKgK2j7Oiy&#13;&#10;i5UrlHwigAAChVyAFlIhr2CKhwACsScQb2lTgYAUe9cqOUYAgUIuQJddIa9giocAAggg4G0BWkje&#13;&#10;rh9yhwACFgowys7CSqfICCCAgBcFLL2FZOnXgb14BZInBBBAwHIBuuwsvwAoPgIIeE8g3tI+OwKS&#13;&#10;965FcoQAApYLWPrAWLrsLL/uKT4CCCDgGQFaSJ6pCjKCAAII/E/A0iYSAYl/AQgggIDHBPhirMcq&#13;&#10;hOwggAACCNglQAvJrvqmtAggEAMClg6yEwJSDFycZBEBBOwSsPQWEqPs7LrMKS0CCCDgXQFaSN6t&#13;&#10;G3KGAAK2CljaRCIg2XrBU24EEPCsAKPsPFs1ZAwBBBBAwAYBWkg21DJlRACBmBKIs3SYHQEppi5T&#13;&#10;MosAAjYIWHoLiVF2NlzclBEBBBCIBQFaSLFQS+QRAQTsErC0iURAsusyp7QIIBADAoyyi4FKIosI&#13;&#10;IIAAAoVXgBZS4a1bSoYAAjEqEB8foxnPZ7YJSPkE5HAEEEDAbQFLbyExys7tC4n0EEAAAQTyJkAL&#13;&#10;KW9uHIUAAggUnIClTSRLeyoL7joiZQQQQCC/AjrKzq3/cpuXGTNmSK1ataRevXr+V//+/U0y337z&#13;&#10;rbRv396sb9asmUyZMiW3yWe7Py2kbHnYiAACCNgl8NNPP0m7du3kqaeeCip4amqq9L2+rwwYMECu&#13;&#10;ueYaWbBggdx0000mODVu3Dho37wu0ELKqxzHIYAAAgUkoD9l59Yrt1lctmyZ1K9fP9Nh77//vpQp&#13;&#10;U0b69u0rxYoVk9atW5vANXny5Ez75nUFASmvchyHAAIIFJCA3kJy65WbLB46dEh++eUX+eKLL6Rp&#13;&#10;06bSpEkTGTJkiGjraNWqVVKjRo2g5GrWrGnWB63MxwIBKR94HIoAAgh4XSAjI0PS0tKCXrou1LRl&#13;&#10;yxZz/0i77D777DN5++235ffffzddc7t375bixYsHHZaUlCR79+4NWpefBe4h5VFvSUqKPPTAfbJu&#13;&#10;3RpJTEiU89pcILfdebckJibkMUUOc0tgtfOX3Nj775ZfVq5w/gGVkM5dLpf+twySeFu/bZhP2Iyd&#13;&#10;O2ThM8Olftd+UrFWo5Cp/fbV+/LbgpmSsWuHJJQqK1WbXSyntOwcct/crjx86KD8/P5L8lfKfDl4&#13;&#10;YJ8kV60j9S8fIEnlKpqk0v74VX7+8GVJ++t3iS9SRCpUP03qXnq9JJYul9tTeWd/bR65NI0bN04m&#13;&#10;TpwYlJp2u40YMSJonS4ce+yx8u677/rXn3TSSXL77bdLjx49zGCG9PR0/zad0eWjg1TQDrlcoIWU&#13;&#10;SzDdXZu1A2+6QdpceKHMX/yDTH3zHVn89UJ54dngm4B5SJpD8imwe9cu6X/9tVK58vHy6ecLZPKr&#13;&#10;r8ucT2fL0+MezWfKdh6+/delJhjtTd2SJcBfP30lqz55XU7vdrO0vW+6836LrP70Tdn449wsjwm1&#13;&#10;Yf2i2fL1M7dl2rRq9lTZ9usSOfeWR+T8O1+SeOf+xZI3jvxbO5iRLt9Oul/Kn1RbLrhrsrQY+rTs&#13;&#10;371Lfpo+LlM6sbTCrRF2ms7gwYPlxx9/DHrpulDTkiVL5J577pHDhw/7N2trSv+YO/3002XNmjX+&#13;&#10;9TqzevXqTN14QTvkcoGAlEsw3X3HjlRJ3b7dCUyH/RUX51RYUvGkPKTGIW4KfLN4kaT9s0NG3z9W&#13;&#10;SpQqKVWcv/B6971R/u+dt/115eb5CnNa6xd9LCmvj5Naba/Mtpjp/2yTai07Sflq9Zwb8XGS7LyX&#13;&#10;d1ox29csN8cd2r9fVn40WT4f00c+GdVLvnnhLtm96c9s0wzcuOH7L6Vaq85SPPlYKVa8pJzW5UbZ&#13;&#10;unaZ7N68UfambpbSx1aRWhdfZQJVotM6O6npRZL6x6rAJKyeT0xMNIMRdECC76XrQk3Jycny5ptv&#13;&#10;ypNPPin7nXpbv369PPjgg3LJJZdIp06dzL2k8ePHy759+2Tu3Lkye/Zs6d69e6ik8rSOLrs8sCUn&#13;&#10;V5DLu/WQ8U8/Ic8986QcPHhQmjZrLn1uODJWPw9JcohLAgcPHpAiRYuaUUC+JPWPBf0j4h8nUJUr&#13;&#10;V963mvccBI6pc5ZUOesC0w320/9aJKEOObprLiMtVXas/0UqX/Jfs/uKjyY5wWmZnHPDvZJYpqKs&#13;&#10;+ewNWfziaGk1zPlg27Vdvho3xOx32Km7Q0733Cd39TTLp7ToKFWbd5T0nalS5rhT/KdOLJMsRRNL&#13;&#10;OF10a+S401tIkxvu92/Tmb+WLJAylasGrYu1hWg9MLZKlSry/PPPyyOPPCIvvviiJCQkyEUXXSR3&#13;&#10;33236P2il19+2bSgNCiVK1fOdPu1atXKNd4sA9LWrVtNU0+bcPolqXvvvVfq1KnjP/Fpp50mOjzQ&#13;&#10;xkm77BKdyhl8623S7cqr5Le1v8rgm/vJuEcekqG33W4jiWfKfFaTc8w9vYfH3i83Dxwq27dtlVcn&#13;&#10;vWjyl643XwlIYddVUtnksPf17Zj+z3b57qV7nAByspzQuI1plf757efSqNcQKVHxeLNbzXZXyR/f&#13;&#10;fS6bln8txzdq5XTzTTPrtctuw3fO6K6bHvIlZ1pAulAkIfhmetFiCXLA6a4LnLSb6RenJbbllxQn&#13;&#10;+N0XuCnm5l28hZTrsrdo0UL0FWo688wzRYd/F9SUZZfd6NGjzcU0duxYOeaYY+TKK6+UFStW+PMR&#13;&#10;2MfoX2nJzOyPPpAvP5sj/7mmtxnEULtOXad1NMDpFnrLEgHvFrOs81fbU+MnyvJlzpf72jSXIQMH&#13;&#10;yCUdLzUZLlMmhm9ye5fcn7PUtctl4VO3OoGnsjS+brRpWe1zBkQc3J8hP0573LR8tPXzqdNtd2Dv&#13;&#10;btm7fbP/2KxmfIHo0P7g4HNg/z6nlfRvkNrvpPe9cy9pozPwQYNRmSrVs0qS9R4WyLKFtHjxYvnk&#13;&#10;k0+kfPnypv/w/vvvlz59+siHH35o1mlfsa3Thg0bZP+B/UHFL+rcaC1atFjQOhYiL6B929ptN2Xq&#13;&#10;W+Z+hubg1ckvy4knnSwlSpaIfIYsOePvX8+SlR9OlhrnXy7V21zhL7WOuIt3/l006X2Xucfk27Dr&#13;&#10;7/X+UXK+daHeE0qWNqPl0v7+XUqfUM3soq2wA+m7/d14uzdvkG9fvk+0RXfuwMdie3SdD8HSj9cs&#13;&#10;W0h6Q6tM6TI+Hhk5cqTUrl1b+vXrZ9bZ3EJq1fo8M6jhmScfN/ePfl+3Tl6a8Jxc2O5ivxcz0RHQ&#13;&#10;6/KmG/vIG9NeMy38JSk/yJSXJ0iPnv+JToYsOKuOplvhDMtu1GtoUDDSouv9uxMatZSVM18x3W+H&#13;&#10;ne5uHSzx1RODnUEJfwbpnHROu6DuOt/GE5xuvTWfvy17tm4UbQkt/7/nnVF1taTkMSfIvt07ZfGE&#13;&#10;u6TciTXkbOdeUkwP9fYV2HmPd0bHufUKSNbzs3HOP+B/x/cFZFdHTpxxxhkyfPhw/1+a+uWqjh07&#13;&#10;SsOGDWXOnDmyfPmRUTQBh4U1uzPjUFj7eXmnr778Qp5+apz8+cd6KVGipFx08SUyaMgwKebcBIzl&#13;&#10;KfTVEFslWrRgvjz60BjZsOFPKevcM+p+ZS+5ts8NsVWIELm986Po3bOdObyLNOkzyv89pI/v7CH1&#13;&#10;Ovcxgx7mPXKT7Nr6lzOYJLiH4Lj6TaVBj4Fy0Gm1/jLrFfl72dcmoJQoV0lqXNjdGZDQPEQpM686&#13;&#10;5LR4tfWlgxUO7EuX5JNPlQbO0PLEMuVNoPrFGRZexLmndOS3Df49/qIxr/+7EIG5p7s2cO0sS//Y&#13;&#10;6Vpa9U8s7VpaBZ1QlgFJBzNoF53+NMTUqVP9+Vi7dq306tVLdNCDjkHPy1QYAlJeyh0LxxSGgBQL&#13;&#10;znnJYzQDUl7ya9sxbgakZX+6F5BOqxI7ASnLe0gNGjSQefPmmXHogRdWtWrVZNasWTJt2pGRMYHb&#13;&#10;mEcAAQQQyL+ApbeQsn9irI471yHfR086/tz3fIyjt7GMAAIIIIBAXgSybCHlJTGOQQABBBBwQcDS&#13;&#10;JhIByYVrhyQQQAABNwV0jJ2Nk52ltrGmKTMCCCDgcQFaSB6vILKHAAL2CcRZ2lQgINl3rVNiBBDw&#13;&#10;uIClt5As7aj0+MVI9hBAAAEbBWgh2VjrlBkBBLwtYGkTiYDk7cuS3CGAgIUC+qRXGydLb53ZWNWU&#13;&#10;GQEEEPC2AC0kb9cPuUMAAQsFbH26DwHJwoudIiOAgLcFbO26srXc3r4ayR0CCCBgoQAtJAsrnSIj&#13;&#10;gIDHBewc0yAEJI9fl2QPAQTsE2CUnX11TokRQAABBDwkQAvJQ5VBVhBAAAEVYJQd1wECCCCAgCcE&#13;&#10;LL2FxG/ZeeLqIxMIIIAAAgxq4BpAAAEEvCZAl53XaoT8IIAAAtYK2Nlpxxdjrb3gKTgCCCDgLQFG&#13;&#10;2XmrPsgNAgggwCg7rgEEEEAAAW8I2NlhJ4yy88blRy4QQAABBOiy4xpAAAEEPCYQZ+ndfQKSxy5E&#13;&#10;soMAAgjwW3ZcAwgggAACCERRgBZSFPE5NQIIIBBSwNJvxhKQQl4NrEQAAQSiJ2DpLSRG2UXvkuPM&#13;&#10;CCCAAAKBArSQAjWYRwABBDwgYGmPHT+u6oFrjywggAACQQKMsgviYAEBBBBAAIHICtBlF1lvzoYA&#13;&#10;AgjkLGDpbwcRkHK+NNgDAQQQiKiApfGIUXYRvco4GQIIIIBAlgK0kLKkYQMCCCAQHQFG2UXHnbMi&#13;&#10;gAACCBwlwCi7o0BYRAABBBBAIJICdNlFUptzIYAAAmEI2NplZ+tPJoVxSbALAggggEAkBQhIkdTm&#13;&#10;XAgggAACWQrQZZclDRsQQACB6AjEW9pUICBF53rjrAgggECWAoyyy5KGDQgggAACCBS8AC2kgjfm&#13;&#10;DAgggECuBGwdZUdAytVlws4IIIBAwQvwW3YFb8wZEEAAAQQQyFKAFlKWNGxAAAEEoiRgaROJgBSl&#13;&#10;643TIoAAAlkJMMouKxnWI4AAAgggEAEBWkgRQOYUCCCAQG4EGGWXGy32RQABBBAoMAG67AqMloQR&#13;&#10;QAABBBDIWYAuu5yN2AMBBBCIrACj7CLrzdkQQAABBEILxIudEcnS35QNfRGwFgEEEEAgegJ02UXP&#13;&#10;njMjgAACIQVsHWUXd9iZQoqwEgEEEEAAgQgB3M/cAAADYklEQVQK0GUXQWxOhQACCCCQtQABKWsb&#13;&#10;tiCAAAIIRFCAgBRBbE6FAAIIIJC1AAEpaxu2IIAAAghEUICAFEFsToUAAgggkLUAASlrG7YggAAC&#13;&#10;CERQgIAUQWxOhQACCCCQtQABKWsbtiCAAAIIRFCAgBRBbE6FAAIIIJC1AAEpa5tst2zevFmuvvpq&#13;&#10;adCggTRs2FDuuOMO2b9/f7bHsDGyAlu2bJEWLVrIvHnzIntizpatwJIlS6Rbt27m303jxo1lwIAB&#13;&#10;onXFhAABKY/XQL9+/aREiRKyaNEieffdd2Xx4sUyfvz4PKbGYW4LLFy4UC677DLZuHGj20mTXj4E&#13;&#10;9u7dK9ddd500atTI/JuZPXu27NixQ4YMGZKPVDm0sAgQkPJQk2t+XSMpKSkycuRdJiidcsop0r9/&#13;&#10;f3n99dfzkBqHuC0wdepUGTp0qAwaNMjtpEkvnwLr16+XGjVqyPBhwyUxMVEqVqwoPXv2NP+e8pk0&#13;&#10;hxcCAQJSHirx5xU/S+nSpeWEE473H12rVi3Rbjz9a48pugJt2rQx3XRdu3aNbkY4eyaB2rVry/Tp&#13;&#10;06VI0SL+bTNnzhT998OEAI+fyMM1sHv3bklKSgo6smTJkmZ5165dUq5cuaBtLERWoHLlypE9IWfL&#13;&#10;k4A+aGDMmDEyf/58ee211/KUBgcVLgECUh7qU+8dpaenBx2pQUonbTkxIYBA9gJpaWmmS3XlypUm&#13;&#10;GNWvXz/7A9hqhQBddnmo5jp16sjOnTtl06ZN/qNXrVpl+sPLli3rX8cMAghkFli7dq106NBBtDfh&#13;&#10;vffeE4JRZiNb1xCQ8lDzNWvWNP+IRo0aJfqX3rp168wIuy5duuQhNQ5BwB6B1NRU6dWrlxnyrYOA&#13;&#10;KlWqZE/hKWmOAnTZ5UgUeocXXnjBfPeoZcuWEh8fb/7iG3brsNA7sxYBBIyAjoDUwT9z5szJ1DJa&#13;&#10;vnw5SpYL8Ahzyy8Aio8AAgh4RYAuO6/UBPlAAAEELBcgIFl+AVB8BBBAwCsCBCSv1AT5QAABBCwX&#13;&#10;ICBZfgFQfAQQQMArAgQkr9QE+UAAAQQsFyAgWX4BUHwEEEDAKwIEJK/UBPlAAAEELBcgIFl+AVB8&#13;&#10;BBBAwCsCBCSv1AT5QAABBCwXICBZfgFQfAQQQMArAgQkr9QE+UAAAQQsF/h/kpPADQvAUl4AAAAA&#13;&#10;SUVORK5CYIJQSwMEFAAGAAgAAAAhAOXuEZHgAAAACgEAAA8AAABkcnMvZG93bnJldi54bWxMj81q&#13;&#10;wzAQhO+FvoPYQG+N7JqW2LEcQvpzCoUmhZKbYm1sE2tlLMV23r7bXtrLsMuws/Plq8m2YsDeN44U&#13;&#10;xPMIBFLpTEOVgs/96/0ChA+ajG4doYIrelgVtze5zowb6QOHXagEh5DPtII6hC6T0pc1Wu3nrkNi&#13;&#10;7+R6qwOvfSVNr0cOt618iKInaXVD/KHWHW5qLM+7i1XwNupxncQvw/Z82lwP+8f3r22MSt3Npucl&#13;&#10;y3oJIuAU/i7gh4H7Q8HFju5CxotWAdOEX2UvjRYJiCMPSZqCLHL5H6H4BgAA//8DAFBLAwQKAAAA&#13;&#10;AAAAACEAG6C4FydIAAAnSAAAFAAAAGRycy9tZWRpYS9pbWFnZTEucG5niVBORw0KGgoAAAANSUhE&#13;&#10;UgAAAbcAAAG9CAYAAACWDDiN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3oAMA&#13;&#10;BAAAAAEAAAG9AAAAAEFTQ0lJAAAAU2NyZWVuc2hvdEn0VVY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U8L2V4aWY6UGl4ZWxZRGltZW5zaW9u&#13;&#10;PgogICAgICAgICA8ZXhpZjpVc2VyQ29tbWVudD5TY3JlZW5zaG90PC9leGlmOlVzZXJDb21tZW50&#13;&#10;PgogICAgICAgICA8ZXhpZjpQaXhlbFhEaW1lbnNpb24+NDM5PC9leGlmOlBpeGVsWERpbWVuc2lv&#13;&#10;bj4KICAgICAgICAgPHRpZmY6T3JpZW50YXRpb24+MTwvdGlmZjpPcmllbnRhdGlvbj4KICAgICAg&#13;&#10;PC9yZGY6RGVzY3JpcHRpb24+CiAgIDwvcmRmOlJERj4KPC94OnhtcG1ldGE+CjXHx2YAAEAASURB&#13;&#10;VHgB7d0JnE3l/8Dx7wyz2PciKllDikilxC/9SlkqEpHSorKUXZSkEooov1IokdBGe9Em/shSicgW&#13;&#10;qUTM2JcxY/uf76N7u3fWZ8ade+bMfE6v29x7znPOec77Oe73Pt/znHsjTjqTMCGAAAIIIJCLBCJz&#13;&#10;0bFwKAgggAACCBgBghsnAgIIIIBArhMguOW6JuWAEEAAAQQIbpwDCCCAAAK5ToDgluualANCAAEE&#13;&#10;ECC4cQ4ggAACCOQ6AYJbrmtSDggBBBBAgODGOYAAAgggkOsECG65rkk5IAQQQAABghvnAAIIIIBA&#13;&#10;rhMguOW6JuWAwinAt9eFU5t9IWAvQHCztwpryTZt2kjlypWDHlWqVJHatWtL8+bN5b333gtbfRo2&#13;&#10;bCgPPvhgWPY3cuTIoGNObjBq1Kiw1COjnSQmJsrgwYPlnXfeSVH0r7+2yeOPPy6NGzeWmjVryiWX&#13;&#10;XCK33367LFy4MKis71iDZobhhZrqvn3TrFmz5PLLL5fzzz9f+vbta9pa25wJAS8L5Pdy5XN73TWY&#13;&#10;Pfnkk/7DPH78uGzbtk1ef/11efjhh6Vo0aJy7bXX+pfnpiczZsxI9XAqVDg71fnhnrl9+3aZOXOm&#13;&#10;CQiB+168eLF0795dihUrJp06dRJtwz179shbb70lnTt3liFDhsgdd9wRuErYn6tt+fLl/ft96qmn&#13;&#10;5Oyzz5ZnnnlGypUrJ/ny5ZP9+/f7l/MEAS8KENxycKsVLlxYLr300hQ11IDWoEED02vIrcEtteNO&#13;&#10;AZHDZuzetVt69eplAoUGs4IFC/preOONN8qdd94pw4cPl//+978miPgXhvlJctsDBw6I9tSuuuqq&#13;&#10;MNeE3SGQfQKkJbPPNtu2HBMTI/nz//u5JCEhwfTwGjVqJNWrV5cLLrhAbr31Vlm5cqW/DppWbNu2&#13;&#10;rUybNs28iWk5fZOdO3euv4w+WbVqlVm3Vq1aJlX19ttvBy3XF0eOHJFnn33WpN00laX7HTt2rJw4&#13;&#10;ccJfVtOqmuIaPXq0CcSanuvQoYPs2LHD1EHX0X1onbZs2eJfLzNPvv76a7nppptMqrZOnTrywAMP&#13;&#10;yJ9//unfxJtvvinVqlWTqVOnmtSgfiD45ZdfzPKPP/5YmjVrZnpe9evXl0GDBsnBgwf96+oxDhgw&#13;&#10;wNRdrTTF+L///c8s1/o2bdrUPNf0oy+F99bbb8muXbtM7ywwsGnByMhIsw893rR6RcePHTeOuu0a&#13;&#10;NWqYlGarVq3k22+/NfvS/6VXL1+hCRMm+NtGj7l///5B+/SlJRcsWGBSwLreq6++ap7rsem54jsm&#13;&#10;3zbV8Oqrrzbn12WXXWbSmkePHvUtNuvccsst0q9fP7nwwgvluuuuk8Dl/oI8QSBMAv++Q4Zph+zG&#13;&#10;XkAHKwS+QWha8q+tf8mYsWNEA1rr1q3Nxnr06CErVqwwvYbzzjtPNm3aJC+++KI89NBD5o0xIiLC&#13;&#10;lFu/fr1MnjzZzC9SpIh5I+3du7csWrRISpQoIXqtSK8NnXXWWebNSz/RP/fcc7J3715/pbVOmlZb&#13;&#10;s2aN3HfffSaQairu5ZdfNoFlzJgx/rJffPGFCS7Dhg2TrVu3mm1q0NXgrIFD03WaCnv00Udl+vTp&#13;&#10;/vX0SeBx+xZoukyDhE7aM9L1NBB07drVBBU9Zg2qn3zyiZxxxhmmnJpNnDhRNPUWHx9vgoZeJ9Ng&#13;&#10;pr3ePn36mHpr4Pr1119Nb1i9dNvfffedqadu65tvvpHnn3/eOGmA0mCudnfffbe5Bqo702BRvHhx&#13;&#10;0WCZ2qQBXuuR1vTEk0+Ya6k9e/Y0gU1T0C+99JJpV71epz359OqlbafXYrUN9Lh0fxs3bjRtqEHR&#13;&#10;F5x9+9cPBJqi1A8dLVu2lNtuuy3VHqVub/z48eaDiHqvXr1aNIBqavaFF17wbc58MFK7cePGiZ47&#13;&#10;UVFR/mU8QSDcAgS3cItnYn/a89KeUeCkbx4awLRHdMMNN4gObDh06JB509M3dp20V6S9EH0D/vvv&#13;&#10;v/1vWFrugw8+kEqVKplyhQoVMqmy+fPnmx7QhAmvyLFjx+SNN97wB4eqVapK+9vam/L6Pw1YP/zw&#13;&#10;g0mvtWvXzszXN7zY2Fh55ZVXpEuXLiaA6ALdlvYINHDqpOsuX75cvvrqK3MMOk97Up999pk+DZqS&#13;&#10;H7cu1DdgDTDaQ9SgW69ePRO4fCtqj+L66683b8RDhw71zTZBWHtpOmlw1nW1R6MB2Tdpb+aee+4x&#13;&#10;PVkt+/3335uUsPZGdNKUnfbGSpUqZYKz9k50Ovfcc0WDhE5xcXF+azMjk//buXOn6AeV+++/37+m&#13;&#10;umqg0oCix5devXQlDchnnnmmaQf9IKDngrbz7t27/dv0PdFrtr4UZdmyZf3Pfcv17759+0wbag95&#13;&#10;xIgRZtE111xj2lSvB2tdNYjqpB8kRo5wBgRVqWxe8z8E3BQguLmpn8G+q1atKk8//bQppZ/i9VOy&#13;&#10;9mj0E7jvzV97QdqL0Uk/SWuvTT+tz5s3z8xLSkoyf/V/OsjBF9j0tW9QweHDh/Wl/PjjjyZV6Ov1&#13;&#10;6LxLGlziD3T6Wt88tQfl6zXqPJ20N6PBTXsYmlLT6ZxzzvEHNn1dpkwZUwcNzr5JezoadJNPqY1C&#13;&#10;LF26tCm2YcMG82atPZzASY9NU7LLli0LnC01a5x689WZ2nvVHpwG4cDe4RVXXGGCl/a+NLjpCMf3&#13;&#10;33/fpFE1HacpXO1tpjfpBw99g8/qpH46aZDUdtSepKZedfLVNaN6aTpRP8DoMWid9aG9Za1bVqal&#13;&#10;S5eaD1C6HV8ddDv6IUKDm6ZMfcFNz8VKlU99cMrKvlgHgVAKENxCqRnibeknbu2d6KR/9VO23gag&#13;&#10;AxM09abBQqcvv/zSBEG93lSgQAFz7cR3zSfwPiztBQROvjc837UyvRbkC3iB5bS34pv0k7x+4k+e&#13;&#10;ctJP/joFXk/SNFryKXkdki/3vfYdt+914F9fLyQwCPuWa13XrVvne2n+ljnjlJO+8K2rvRBfTySw&#13;&#10;sPaedNIPFXpM6uwrq9cI9Q3d11MLXE+f60hD3zW95Mt8r7WNdGRiapP2iB977DETgDVQaK9QU8Q6&#13;&#10;+doxo3pp713bU9O8kyZNMh84tCenvT9fLzS1fac1T1PHOnXr1i3VInoN1TfpBxXfOeWbx18E3BIg&#13;&#10;uLkln4X96pu53lulb1T6Jqif9Ddv3myuoWn6Sa+n+Xpm+saWvAeT0S71zUl7NcknDWi+SXt/GsD0&#13;&#10;U3xggNNeo04lS5b0Fc22v759+AJR4I60/nocaU2+Zdrr095a8smXQtXgooMj9PHHH3+YdKVeZ9LR&#13;&#10;kNpbSW3S1KVef9QglVpw1sCnqVVNPer1usBJTTUtqulRHeyiPXNNK+qAn8D92dRLe9H60HbTnp9e&#13;&#10;c3zkkUecAUINnQ8vp4Jl4L7Te67trZMGeK1b8im1DxjJy/AaATcEGC3phvpp7FOHlOv1Iu2taQpN&#13;&#10;B5Jo6lHfMH2BTTevy3TyfeI3LzL4n/YMdaCIDizxTWvXrjXX7Xyv9WZfTb3Nnj3bN8v8fffdd81f&#13;&#10;vS6U3ZOOgNQA99FHHwXt6rfffjP1r1u3btD8wBfVq1U3wU8HuGgA8j20x6o3Nut1Th2so4HKNwBD&#13;&#10;06uaxtQRgJoy1ElTs8knTf9pvbR350v1+spob0p7XTrKNXlKV8toqlUHYXTu3Nmk+XwDZ3zpZV3f&#13;&#10;pl5az7vuusvsVgOT7kvvu9M2+/vvUx9AfHWy+auDY7TO+uHFZ6V/9YONev3+++82m6EMAmEXoOcW&#13;&#10;dvLT36EOltAh4vomOuGVCeaNVu+f0jc2DXQaaPTamE6Bw9sz2rMODtDrNXfc0ckM7dY3RB3AEXjb&#13;&#10;gY4w1LSc7lsHq+g3pui+dKi4DnDxXW/LaF+ns1zf+LXnpcPwdcSmpuJ0CL6O6NNRoDp6Mq0pX/58&#13;&#10;pqerIzg1QOngCO3h6Lra69Nj09SuHof21KKjo02w0etfmqLU6286+Xo02lPTgKnXJnWe9nB0lKr2&#13;&#10;0Dp27Ghu4tbrpToqUXtu6qbpxuSTXl/VVLIOctHAoeY60EZ7cTppsLSpl3740CCqN4trXXWkq44i&#13;&#10;1eCtbZXZSa9z6uhYrZeeS9rb1ePRwK8pyKxsM7N1oDwCWREguGVFzeV19L4rHamo11XmfjHXDKfX&#13;&#10;NzDtvembuw6qmDJliukFLFmyxPoNSN/IdCCHvjHqkHN9s9VeQOBoRn1D03vl9FO77l8Dg16b0t5B&#13;&#10;j+49wiajw971mp6mZjWYaF31jV2H+Puu/6VVGb1mqetq6lYHjeh1QB39qKNLfYNd9Gu+NFCpo16n&#13;&#10;03Sm9pp1+zrpdUcdQq89WL2VQlPAmjLUYKnD8bVer732mllX20TbTO+7S6tnq4FRh/3rPjXtrIFM&#13;&#10;A55+aNAArgM79MNDRvXSWxM0Zaz3J2o9NDjrIBRNZ+vzrEx6Lmj6Ub+RRUfS6vHoNtXCF+Szsl3W&#13;&#10;QSA7BSKctNXJ7NwB20YAAQQQQCDcAlxzC7c4+0MAAQQQyHYBglu2E7MDBBBAAIFwCxDcwi3O/hBA&#13;&#10;AAEEsl2A4JbtxOwAAQQQQCDcAgS3cIuzPwQQQACBbBcguGU7MTtAAAEEEAi3AMEt3OLsDwEEEEAg&#13;&#10;2wVy1E3cHacsz/YDZgdZE3i5/akvcM7a2qyVnQJR+fiMmp2+p7vtAiH8Wbsite483er41z+wZqr/&#13;&#10;eW58wr+K3NiqHBMCCCCQxwVyVM8tj7cFh48AAgikLxBBfyR9oH+XEtz+teAZAgggkLMFsvabszn7&#13;&#10;mLKpdnwMyCZYNosAAggg4J4APTf37NkzAgggkDkB0pLWXgQ3ayoKIoAAAi4LOD85xWQnQFrSzolS&#13;&#10;CCCAAAIeEqDn5qHGoqoIIJDHBUhLWp8ABDdrKgoigAACbguQlrRtAdKStlKUQwABBBDwjAA9N880&#13;&#10;FRVFAIE8L0Ba0voUILhZU1EQAQQQcFmA0ZLWDUBa0pqKgggggAACXhGg5+aVlqKeCCCAAGlJ63OA&#13;&#10;4GZNRUEEEEDAZQHSktYNQFrSmoqCCCCAAAJeEaDn5pWWop4IIIAAaUnrc4DgZk1FQQQQQMBlAdKS&#13;&#10;1g1AWtKaioIIIIAAAl4RoOfmlZainggggIDQH7E9CQhutlKUQwABBNwW4JqbdQvwMcCaioIIIIAA&#13;&#10;Al4RoOfmlZainggggEAkvwpgexIQ3GylKIcAAgi4LUBa0roFSEtaU1EQAQQQQMArAvTcvNJS1BMB&#13;&#10;BBDgPjfrc4DgZk1FQQQQQMBlAdKS1g1AWtKaioIIIIAAAl4RoOfmlZainggggABpSetzgOBmTUVB&#13;&#10;BBBAwG0Bkm22LYCUrRTlEEAAAQQ8I0DPzTNNRUURQCDPC5CWtD4FCG7WVBREAAEE3BWIYLSkdQOQ&#13;&#10;lrSmoiACCCCAgFcE6Ll5paWoJwIIIEBa0vocILhZU1EQAQQQcFmAtKR1A5CWtKaiIAIIIICAVwTo&#13;&#10;uXmlpagnAgggQFrS+hwguFlTURABBBBwWYC0pHUDkJa0pqIgAggggIBXBOi5eaWlqCcCCCBAz836&#13;&#10;HCC4WVNREAEEEHBZgGtu1g1AWtKaioIIIIAAAl4RoOfmlZainggggABpSetzgOBmTUVBBBBAwG2B&#13;&#10;CLcr4Jn9k5b0TFNRUQQQQAABWwF6brZSlEMAAQTcFiAtad0CBDdrKgoigAACLgswWtK6AUhLWlNR&#13;&#10;EAEEEEDAKwL03LzSUtQTAQTyvEAEPTfrc4DgZk1FQQQQQMBlAYKbdQOQlrSmoiACCCCAgFcE6Ll5&#13;&#10;paWoJwIIIMBtbtbnAMHNmoqCCCCAgLsCXHOz9yctaW9FSQQQQAABjwjQc/NIQ1FNBBBAgJ6b/TlA&#13;&#10;cLO3oiQCCCDgrgCjJa39SUtaU1EQAQQQQMArAvTcnJYqHJNfht5wvkxY/Lts3HEgRdvpAKWWF50l&#13;&#10;V1ctI4WjI2XHgSR5f+U2+f6PPSnKZmWGfhhrW7e8NHa2H5MvQn7efkCmfPe77Dty1GyufPGC0qF+&#13;&#10;BalcuqAcO3FSVv61T2Yu3yoHk45lZXd5dp09e3bL8Ccel6VLFskJx7H2RXXk8aeGS9my5fKsSU48&#13;&#10;8Lj4OOnQtrU8/uQwubJR45xYRdfqRFrSnj7P99wqlS5sAlu5YgXSVPtP9TLSuHJpGTZnndw7Y4W8&#13;&#10;/eNW6dmkspQuHJPmOqktaFi5lAy6rnqKRS1rl5MLyxeTRz/+RXq8s0oSjx+XuxtWNOWinGA38Nqq&#13;&#10;siHuoHR/Z6U8/MEaJxhHyb1XnlqeYmPMSFOgZ/f75HDCYfl4zjcy5+sFki8yUoY8MiDN8iwIv8DS&#13;&#10;JYtNYNu+fVv4d+6FPeon7VA9vHC8p1HH0+657d+/Xw4cOChFihSWokWLnkZVwr/q5eeVklsvLi/T&#13;&#10;v/9Tev+nSpoVmLc+Thb+Gi9Jx09K/sgIKRybX44cOy5Hj50w6+Rz5rVwAtRVTgAs5PTsNsQdkjeW&#13;&#10;/SHxBxLT3GbggqurnSEznDrsPZxkZk9f+qeMb19HShWOdt6AI+S3XYflo1Xb5ORJkUNOb+2bDTul&#13;&#10;W6NKgZvgeQYCq376UdavXStfzl/inKdFTOmnRo6SnX//ncGaLA6XwNszp8sr41+Unn36yeBBfOgI&#13;&#10;l3tu3U+WgtuJEyfkpZdekpkzZ0pcXJzfpnTp0nLzzTdL//79xQvd5zXb90vf2bvEyVClO+liDWw1&#13;&#10;yhWVR/5bzXxymrL0D3/asE2ds+SCs4rJ8C/Wyb7DR+X6C8rKoP9Wd3pZP0uRAlEyslUts/38Tk9B&#13;&#10;e2ITbqtrXn+wart8uyFOyjhBbOvew/46HEg8Jgedx9nFC8hPW/fJmK83+pfpkwbnlpDf4g8FzeNF&#13;&#10;+gIrf/pJzj77HHlr+lR5f9a7cuTIEWlw6WUycPDj6a/I0rAJNPlPU2nd9laJyh9FcEtD3Qvvq2lU&#13;&#10;PeyzsxTcHnvsMVm6dKn07dtXzj//fClYsKAcPnxY1q1bJy+//LJ5PnTo0LAfTGZ3uP+fa1q26+n1&#13;&#10;uDunfS9Vzywi/a+uIvsSjsr3v++Ra88/Q8bM2yS7Dp7qeX3sBK1rnN7YheWLy49/7pH7Z64wu9C0&#13;&#10;ZOMqpWXE3PX+XRYvGGWeJ/7TC/QtSDx2UmLy5/O99P+92Qmk9c4pIU9+vtY/jycZC+zbu1e2bPlN&#13;&#10;/vzjd3n3/U8kwUlPPty3p3lMnDwt4w1QItsFzixbNtv34fkdMFrSugmzFNw+//xzmT17tlSsWDFo&#13;&#10;R7Vq1ZKLL75Y2rZtK14IbkGVt3ihgzl0Wv/3Afl20y65olIp87xAdH4nrVk5qAeovTRNK2Y0JR09&#13;&#10;ldqMzhd8+TMmf4RJffrWj3UC3T3OdbbKpQqZwLZt7xHfIv5aCERFn/oQ8ejjT0lsbKwULlJEHurd&#13;&#10;X+6+4zY5dPCgFCpc2GIrFEEAAa8IZCm4HXcGPJQrl/oIM01N6vLcNLWrd7Y5nLd/+NN/WNFO8NLU&#13;&#10;oT4SnQA1fO4G59rYv6nCM4rGOCnKjEczHj56XOKdHl95JwW5fd+pgFU0Nkr08dc/AUwHrvS/pqop&#13;&#10;N8QZdMIoSX8zWD+pUrW6c83ypCQlHTXBTVc88c95qvOZEPCCQIQZTeKFmrpfx+DugmV96tatK336&#13;&#10;9JEdO3YEraHX3/R6W7169YLme/3Fuh37TeqxSpnC5tTSkY3aa5vnXC/Tt8WvN8ZJe2eovqYYdSCT&#13;&#10;DlQZfVNtKVMkeDTlYqe3F5iS9LnM+zVObr7wLNPT01RkhwYVZLVzPTD+YKIUjMonjzojLDfsPCij&#13;&#10;v9pAYPOhZfJvo8b/EU17PTqgt+mp7YqLl3HPj5bLr2hkenGZ3BzFEXBFICIi0hnPEJpHZg9g1apV&#13;&#10;cuutt0qdOnWkfv360r17d/+Yi+XLlkvz5s1Fs3cNGzaUqVOnBm1++vTp0qhRI6lZs6Y0a9ZMlixZ&#13;&#10;ErQ8O15kqec2atQoeeCBB+TKK6+Uwk46p0CBAuYC/YEDB6R27doyYcKE7KhrWLf5aoe6Mmnx77J0&#13;&#10;y25Z6QzqmLx0i9zvpAW1R/X3/iPy3DcbZfM/gzredkY63ujcBzekWQ0pEptPduxPNMu37vl3kEh6&#13;&#10;lf/YuWcun5NL1/VjoyJljZP2fPHbTWaVK5xrdGc4QbJhbCm5vGKJoM3obQlMdgLRTlpy8hszZeTT&#13;&#10;T0qLZk3laFKSE9iulMFOmpIJAQTSF0hISJB77rlHWrduLdOmTXNGyB+Qnj17mk7OuHHjpMt9XUyw&#13;&#10;69y5syxatEh69OhhAp0GwQULFsiIESNk4sSJJii++uqr0rVrV1NOx2tk1xThpGSynJPZvHmzrHWG&#13;&#10;Vx90rlloJWvWqCmVq1TOcl07Tlme5XVZMXsFXm6fu3rj2asV3q1HJbteG969s7eMBJwB0yGbytwy&#13;&#10;MWTbinvvPuttrV+/3oyjeHPam5Lvn4Fun376qQwcOFD69esnr732mglivg3qPB2R/OKLL5pAph2g&#13;&#10;MWPG+BZLkyZNTLDs1KmTf16on2Sp5+arRKVKlUQfTAgggAAC2S8QylsBEhMTRR+BU0xMjOgj+VS9&#13;&#10;enVz61fg/M8++0yqVasmGzZskCpVqgQukqpVq8qsWbPMvE2bNkmbNm2Clmvc0I5Rdk5ZuuaWnRVi&#13;&#10;2wgggAAC2S8wduxY0fETgQ+dl9Gkyb5hw4bJwoULTW/u0KFD5tJU4Ho6IllTmTrpX+25BU66XG8f&#13;&#10;y87ptHpu2Vkxto0AAgggkEzAuTYfqql3797SrVu3oM2l1msLLKDfSNWrVy9zT/Obb75pxlho4NJr&#13;&#10;cIGTpiR9AU0Dmb4OnPR1iRLBYwgCl4fiOcEtFIpsAwEEEAiDQCjTkmmlINM6DB1joQNGyjqjjj/8&#13;&#10;8EMpU6aMKaopy++++y5otY0bN/pTlZUrVzapy8ACuq3GjRsHzgr5c9KSISdlgwgggEDuEtizZ490&#13;&#10;7NjR3Abw1ltv+QObHmWLFi1El48fP965jzRJ5s+fL3PmzJF27doZhPbt25vXOl+Xa7m9zjcGtWzR&#13;&#10;MluR6LllKy8bRwABBEIoELqsZKYqpfep7dy5U7766iuTigxcec2aNTJ58mR54oknTOAqXry4GUXp&#13;&#10;65npyMjBgwfLkCFDJD4+XipWrCiTJk6SkqVKBm4m5M9P61aAUNeGWwFCLRq67XErQOgsQ70lbgUI&#13;&#10;tWhotxfKWwHK3jY5ZJX7e+bdIdtWTtwQacmc2CrUCQEEEEDgtARIS54WHysjgAAC4RMI5YCS8NXa&#13;&#10;nT0R3NxxZ68IIIBA5gVCeCtA5nfurTVIS3qrvagtAggggICFAD03CySKIIAAAjlBgLSkfSsQ3Oyt&#13;&#10;KIkAAgi4K+DSrQDuHnTW9k5aMmturIUAAgggkIMF6Lnl4MahaggggECgAGnJQI30nxPc0vdhKQII&#13;&#10;IJBjBAhu9k1BWtLeipIIIIAAAh4RoOfmkYaimggggIBwn5v1SUDPzZqKgggggAACXhGg5+aVlqKe&#13;&#10;CCCAALcCWJ8DBDdrKgoigAAC7gowoMTen7SkvRUlEUAAAQQ8IkDPzSMNRTURQAABem725wDBzd6K&#13;&#10;kggggICrAgQ3e37SkvZWlEQAAQQQ8IgAPTePNBTVRAABBLjPzf4cILjZW1ESAQQQcFeAWwGs/UlL&#13;&#10;WlNREAEEEEDAKwL03LzSUtQTAQTyvAADSuxPAYKbvRUlEUAAAVcFIiJIttk2AFK2UpRDAAEEEPCM&#13;&#10;AD03zzQVFUUAgbwuwI8C2J8BBDd7K0oigAACrgpwzc2en7SkvRUlEUAAAQQ8IkDPzSMNRTURQAAB&#13;&#10;4T4365OA4GZNRUEEEEDAXQHSkvb+pCXtrSiJAAIIIOARAXpuHmkoqokAAggwWtL+HCC42VtREgEE&#13;&#10;EHBVIDKSi262DUBa0laKcggggAACnhGg5+aZpqKiCCCQ5wXouFmfAgQ3ayoKIoAAAu4KMFrS3p+0&#13;&#10;pL0VJRFAAAEEPCJAz80jDUU1EUAAAbKS9ucAwc3eipIIIICAqwKkJe35SUvaW1ESAQQQQMAjAvTc&#13;&#10;PNJQVBMBBBCg52Z/DhDc7K0oiQACCLgqwA9x2/OTlrS3oiQCCCCAgEcE6Ll5pKGoJgIIICB8uaT1&#13;&#10;SUBws6aiIAIIIOCuALHN3p+0pL0VJRFAAAEEPCJAz80jDUU1EUAAAUZL2p8DBDd7K0oigAACrgqQ&#13;&#10;lrTnJy1pb0VJBBBAAAGPCNBz80hDUU0EEEAgghvdrE8Cgps1FQURQAABdwVIS9r7k5a0t6IkAggg&#13;&#10;gIBHBOi5eaShqCYCCCDATdz25wDBzd6KkggggICrAqQl7flzVHB74vpa9jWnZFgFyte7K6z7Y2f2&#13;&#10;AttXTLEvTEkXBPiJURfQJUcFNzcA2CcCCCDgFQFu4rZvKYKbvRUlEUAAAVcFSEva8zNa0t6Kkggg&#13;&#10;gAACHhGg5+aRhqKaCCCAAGlJ+3OA4GZvRUkEEEDAVQHSkvb8pCXtrSiJAAIIIOARAXpuHmkoqokA&#13;&#10;AgiQlrQ/Bwhu9laURAABBFwVILjZ85OWtLeiJAIIIICARwTouXmkoagmAgggIHzZifVJQHCzpqIg&#13;&#10;Aggg4K4AaUl7f9KS9laURAABBBDwiAA9N480FNVEAAEEuM/N/hwguNlbURIBBBBwVYC0pD0/aUl7&#13;&#10;K0oigAACCHhEgODmkYaimggggICmJUP1yKpmXFycNGrUSBYsWODfRL9+/aR69epSq1Yt/+P111/3&#13;&#10;L58+fbpZp2bNmtKsWTNZsmSJf1l2PSEtmV2ybBcBBBAIsUBkhLv9kcWLF8vDDz8s27ZtCzqy1atX&#13;&#10;y5AhQ6Rjx45B8/WFBsERI0bIxIkTpX79+vLqq69K165dZdGiRVKwYMEU5UM1w12pUB0F20EAAQQQ&#13;&#10;yFYB7X317dtXevXqFbSfxMRE+e2336Ru3bpB830vZs6cKddee600bNhQoqOjpVu3blKsWDGZNWuW&#13;&#10;r0i2/CW4ZQsrG0UAAQRCLxCqlKRuR4PS/v37gx46L62padOmphfWpk2boCI///yzHD9+XEaPHi31&#13;&#10;6tWTq666SsaOHSsnTpww5TZt2mRSloErVapUSdauXRs4K+TPSUuGnJQNIoAAAtkkoFEpRJMGoEmT&#13;&#10;JgVtrUuXLjJw4MCgeb4XZcuW9T0N+rtv3z656KKL5K677pJLL71UVq1aZXpnkZGR0rNnT0lISJAC&#13;&#10;BQoErRMbGyuHDx8OmhfqFwS3UIuyPQQQQMADAr179zZBKLCqMTExgS+tnmuPTh++Sa+r6bW3zz//&#13;&#10;3AQ3DWRHjhzxLTZ/9XWJEiWC5oX6BcEt1KJsDwEEEMgmgcjQddxEA1lWglnyQ/v4449FR1Defffd&#13;&#10;/kVJSUmiQU2nypUry4YNG/zL9MnmzZulcePGQfNC/YJrbqEWZXsIIIBANgnoTdyheoSqiidPnjTX&#13;&#10;27799lvR5zrMf8aMGdK+fXuzC/07Z84cmT9/vmjQGz9+vOzdu1datmgZqiqkuh16bqmyMBMBBBBA&#13;&#10;wEagVatWEh8fb24F0L8lS5Y06U5fcGvSpIkMHjzYv7xixYoyaeIkKVmqpM3ms1wmwom0J7O8dohX&#13;&#10;/HVH9l5gDHF189Tm6l7dNU8dr5cOdvuKKV6qbp6ra+Ho0OUSm475NmR+X/dpErJt5cQN0XPLia1C&#13;&#10;nRBAAIFUBJykZCpzmZWaANfcUlNhHgIIIICApwXouXm6+ag8AgjkJYFQjpbM7W4Et9zewhwfAgjk&#13;&#10;GgF+8sa+KUlL2ltREgEEEEDAIwL03DzSUFQTAQQQCOG3b+V6TIJbrm9iDhABBHKLAGlJ+5YkLWlv&#13;&#10;RUkEEEAAAY8I0HPzSENRTQQQQIC0pP05QHCzt6IkAggg4KoAaUl7ftKS9laURAABBBDwiAA9N480&#13;&#10;FNVEAAEESEvanwMEN3srSiKAAAKuCkQS3az9SUtaU1EQAQQQQMArAvTcvNJS1BMBBPK8AL8JYH8K&#13;&#10;ENzsrSiJAAIIuCoQEUGyzbYBkLKVohwCCCCAgGcE6Ll5pqmoKAII5HWBSLoj1qcAwc2aioIIIICA&#13;&#10;uwLcxG3vz+cAeytKIoAAAgh4RICem0caimoigAACwnBJ65OA4GZNRUEEEEDAXQHSkvb+pCXtrSiJ&#13;&#10;AAIIIOARAXpuHmkoqokAAghEkpa0PgkIbtZUFEQAAQTcFSAtae9PWtLeipIIIIAAAh4RoOfmkYai&#13;&#10;mggggABZSftzgOBmb0VJBBBAwFUBfvLGnp+0pL0VJRFAAAEEPCJAz80jDUU1EUAAAX6r1P4cILjZ&#13;&#10;W1ESAQQQcFWA0ZL2/KQl7a0oiQACCCDgEQGC22k21PLvFkjXO9rIjVc3kLbXN5Ixwx+TI0cSgra6&#13;&#10;csVyad744qB5vEhfoHKls+Stl/rI5oUvytpvnpcxQ++SokULprtSxXPLyvblE6XuhVXTLZeZhRHO&#13;&#10;XbMP92gj6+c9L1uXvCKvPdddSpYs4t9EVurpX5knQQILF3wrbW9qIZddXFsaX36JPD54oCQkHA4q&#13;&#10;k9dfaFoyVI/cbklwO40W3r0rTp4Y2FtuuOlWmf3VEnlpyruyeuUKmfbqS2arJ06elI9mzZTH+nST&#13;&#10;Y0ePnsae8taq0dH55eNJ/WXRjxukWpOHpMGNj0ip4kXkhaH3pAkRHZNfpo7uJoULxqRZJr0FLZtd&#13;&#10;JrMmDkhRpNudN0izq2rLlW0fl6pX95SEI0dl7JC7TLms1DPFDphhBOLj4qT3g92kbbv2svj7n+Sd&#13;&#10;9z+UFT98Ly//7wWEAgR0tGSoHgGbzZVPCW6n0awlS5WRtz75Vlq2bud8moqQ/ft2y9GjSVKseEmz&#13;&#10;1RFD+sncj2ZL+zvvPY295L1VzyhTQn5Ys0VefP1TOXbshBw4cFhefWeeNL2sRpoYwx++XWbNXZ5i&#13;&#10;ef78kfLQvS3lh0+fMb3AN17oKWedVSpFubRmPND+anl2wicSF79PEg4nyuBRM+SmpnWlbNmSkpV6&#13;&#10;prWfvD6/dJkyMm/hErn1ttvNv6U9u3dLUlKSlChl31Z53ZDjDxZgQEmwR6ZfFS5yKkXVoWUT0X+Q&#13;&#10;1WpcIC1a32q2c0+3vlK23Fny/ZJFmd5uXl5h619x0umh4E/sN19bX5au2pQqS/PrLpVqTkqy/7Cp&#13;&#10;8nTvW4LK9H3gZrmm4QVyw93PyO7d+6TL7dc5vcIBctlNj0gJpze4/MOnTfnoqCiJiconvy8+1ese&#13;&#10;Nv4jmf7+t1KxQmlZt+kv/zb37j0o8XsOSfXKFWT+olWZqqd/IzxJVaBwkaJmftNGl8uuXbukVu0L&#13;&#10;pV37DqmWzaszGVBi3/L03Oyt0i055b05Mm32FxLp/A784/0fNGU1sDGdvkCvLq3k5v/WlwEjZ6TY&#13;&#10;2NkVzpCRfW6Vewe+IidPnEyx/KFO18rgMe/Ijh3aqz4u41//zAli+aXR5bVlZ9xeObdhd/O477HJ&#13;&#10;Mm/Zev/rSW/OlYKxsWZ7CUcSg7Z7OCFRChU8tSxwQXr1DCzH8/QFPv1ynsz5Zr7kc6539uh6X/qF&#13;&#10;89hSDW6heuR2OnpuIWrh2NgCElu2gNzbo4/069pZ9u3d66Qni4do63lzMwWc62cvDL1bGtSuJFd3&#13;&#10;HCa/bdkeBBHl9LTeGNNNej49zQSqoIXOi2LFCknRwrHy3v8eFL3+6Zu0l3aORWrSF9RiY6J9q5q/&#13;&#10;BQvEyMHD/w4ayqieQSvzIkOBAgUKij769B8onW+/Tfbu2S3FS5xK9We4MgUQ+Ecgy8Ft4cKFGSJe&#13;&#10;eeWVGZbxcoGfflwmY4cPkUkzPpLo6FNvgEcTj0r+/PmlQMH0R/Z5+bjDUfdy5UrJ+y/3lS1/xctV&#13;&#10;7R6X/ftTjpqrWb2i1HRGVb4+sktQlT6Z1E9efW++DB09U7SX1eyuZ2XNui3+MhXKl5H4XXv9r9N6&#13;&#10;cujQEfnd2X81Zx9bfv/bFCtRorCcUaqIbNy8zby2qWda22f+vwLLln4nQwcPkg8/nStR0acGBSUm&#13;&#10;Jpl/S4UKFfq3YB5/RqrN/gTIcnAbNGiQ/P3333Iy4BNx4G6167xx48bAWbnuedXqNSUpMVFeeX6E&#13;&#10;PNBrkMTH/S2TXhwl/7n2Bn+wy3UHHYYDKlQoVua8Pki+WLhaBjw9Nc1zbOXqTXJm/fuCanRgzVRp&#13;&#10;0WW0rFh16tx7eeY38qSTtrx/0ATZtXu/6PW5N5xg2KDNEPk14Frax3OWiD6ST5Pe/VYe7XaTrPxl&#13;&#10;ixNgD8pT/TrIF4vWyPbtu8S2nsm3yeuUArUuuEASnfTvyOFPycBHHjPvLc89O0JuaNHKH+xSrpX3&#13;&#10;5nDNzb7NsxzcZs+eLa1bt5bevXubv/a7zD0lCxUqLMPGvCzjxwyXds2vclIphaTxNddJ5/t75p6D&#13;&#10;dOFIbmlxhVQ6u4x0vPFy6dDy8qAalL/0fvlr6QTp8ugk+eyr74OWpfbi6XHvSs97W8kX0x6RMiWc&#13;&#10;HtfvO+Wm7s8HBbbU1vPN0xGbUU5P/OtpjzopzgLy5eLVcnf/U4NOMqqnbxv8zVigUKEiMn7SZBnx&#13;&#10;1FBpfMWlUtDJfDS7vrk81LtfxitTAoFUBCKcnte/FyNSKZDerMWLF0u/fv1EU5Q6kOJ0p193pEw9&#13;&#10;ne42WT80AnWv7hqaDbGVkAtsXzEl5Ntkg6ETKBwduh+quW/mTyGr2MTb6oRsWzlxQ6cVkRo2bCg9&#13;&#10;evSQ+Pj4nHhs1AkBBBDIVQLOAFLnJu7QPHIVTCoHk+W0pG9bHTpwH4rPgr8IIIAAAjlD4LSDW844&#13;&#10;DGqBAAII5H4B/a5TJjsBgpudE6UQQAAB1wWIbfZNcFrX3Ox3Q0kEEEAAAQTCJ0DPLXzW7AkBBBA4&#13;&#10;LQHn9mEmSwGCmyUUxRBAAAG3BbiJ274FSEvaW1ESAQQQQMAjAvTcPNJQVBMBBBCgN2J/DhDc7K0o&#13;&#10;iQACCLgqwDU3e34+CNhbURIBBBBAwCMC9Nw80lBUEwEEEIik62Z9EhDcrKkoiAACCLgrQGyz9yct&#13;&#10;aW9FSQQQQAABjwjQc/NIQ1FNBBBAgK/fsj8HCG72VpREAAEEXBWIjCDZZtsASNlKUQ4BBBBAwDMC&#13;&#10;9Nw801RUFAEE8roAA0rszwCCm70VJRFAAAFXBbjmZs9PWtLeipIIIIAAAh4RoOfmkYaimggggECE&#13;&#10;8Js3tmcBwc1WinIIIICAywKkJe0bgLSkvRUlEUAAAQQ8IkDPzSMNRTURQACBSLoj1icBwc2aioII&#13;&#10;IICAuwL8Ere9P58D7K0oiQACCCDgEQF6bh5pKKqJAAIIMKDE/hyg52ZvRUkEEEDAVQH9hpJQPbJ6&#13;&#10;IHFxcdKoUSNZsGCBfxPLly2X5s2bS61ataRhw4YydepU/zJ9Mn36dLNOzZo1pVmzZrJkyZKg5dnx&#13;&#10;guCWHapsEwEEEMiFAosXL5bWrVvLtm3b/Ee3Z88e6XJfF7npppvkp59+kuHDh8uoUaPk+++/N2U0&#13;&#10;CI4YMUKeeeYZs7xVq1bStWtXOXz4sH8b2fGE4JYdqmwTAQQQyAYB/SXuUD0yWz3tffXt21d69eoV&#13;&#10;tOpHH30kRYsWlS5dukhUVJQ0adLE9M6mTJliys2cOVOuvfZa06OLjo6Wbt26SbFixWTWrFlB2wn1&#13;&#10;C4JbqEXZHgIIIJBNAvmctGSoHomJibJ///6gh85La2ratKlJRbZp0yaoyIYNG6RKlSpB86pWrSo6&#13;&#10;X6dNmzZJ9erVg5ZXqlRJ1q5dGzQv1C8IbqEWZXsIIICABwTGjh0rdevWDXrovLSmsmXLmp5Z8uWH&#13;&#10;Dh2SAgUKBM2OjY2VhIQEM0//prY8u9OSjJYMahJeIIAAAjlXIJQ/edOrd2+TIgw82piYmMCXVs81&#13;&#10;cB04cCCo7JEjR/wBTQOdvg6c9HWJEiUCZ4X8OcEt5KRsEAEEEMgegcgQfnGyBrKsBLPkR6Ypx+++&#13;&#10;+y5o9saNG/2pysqVK/tTlL5CmzdvlsaNG/teZstf0pLZwspGEUAAgbwh0KJFC9ERk+PHj5ekpCSZ&#13;&#10;P3++zJkzR9q1a2cA2rdvb17rfF2u5fbu3SstW7TMViB6btnKy8YRQACB0AnkxK/fKl26tEyePFme&#13;&#10;eOIJE7iKFy8uAwcO9PfMdPTk4MGDZciQIRIfHy8VK1aUSRMnSclSJUMHk8qWIk46UyrzXZn1647s&#13;&#10;ve/BlYPKJTute3XXXHIkue8wtq+YkvsOKhcdUeFoZ4hjiKYx806NQAzF5vr8p1ooNpNjt0FaMsc2&#13;&#10;DRVDAAEEEMiqAGnJrMqxHgIIIBBmAb2Bm8lOgOBm50QpBBBAwHUBYpt9E5CWtLeiJAIIIICARwTo&#13;&#10;uXmkoagmAgggEMlv3lifBAQ3ayoKIoAAAu4KkJa09yctaW9FSQQQQAABjwjQc/NIQ1FNBBBAgN6I&#13;&#10;/TlAcLO3oiQCCCDgqkBO/IYSV0HS2TkfBNLBYRECCCCAgDcF6Ll5s92oNQII5EEBbuG2b3SCm70V&#13;&#10;JRFAAAFXBfiGEnt+0pL2VpREAAEEEPCIAD03jzQU1UQAAQRIS9qfAwQ3eytKIoAAAq4KcBO3PT9p&#13;&#10;SXsrSiKAAAIIeESAnptHGopqIoAAAtznZn8OENzsrSiJAAIIuCqQz9W9e2vnpCW91V7UFgEEEEDA&#13;&#10;QoCemwUSRRBAAIEcIcCIEutmILhZU1EQAQQQcFeAVJu9P1b2VpREAAEEEPCIAD03jzQU1UQAAQQi&#13;&#10;IuiP2J4FOSq4xUYzFsi24cJd7s/vJ4d7l+zPUmDY3F8sS1LMDYGRLWuFbLeENntKrOytKIkAAggg&#13;&#10;4BGBHNVz84gZ1UQAAQRcEeAmbnt2gpu9FSURQAABVwX44mR7ftKS9laURAABBBDwiAA9N480FNVE&#13;&#10;AAEEGCxpfw4Q3OytKIkAAgi4KhApJCZtG4C0pK0U5RBAAAEEPCNAz80zTUVFEUAgrwvw1ZL2ZwDB&#13;&#10;zd6KkggggICrAhGkJa39SUtaU1EQAQQQQMArAvTcvNJS1BMBBPK8AGlJ+1OA4GZvRUkEEEDAVQFG&#13;&#10;S9rzk5a0t6IkAggggIBHBOi5eaShqCYCCCAQyW1u1icBwc2aioIIIICAuwJcc7P3Jy1pb0VJBBBA&#13;&#10;AAGPCNBz80hDUU0EEECA+9zszwGCm70VJRFAAAFXBbjmZs9PWtLeipIIIIAAAh4RoOfmkYaimggg&#13;&#10;gECE0B+xPQuQspWiHAIIIICAZwTouXmmqagoAgjkdQFuBbA/Awhu9laURAABBFwVYLSkPT9pSXsr&#13;&#10;SiKAAAIIeESAnptHGopqIoAAApF0R6xPAoKbNRUFEUAAAXcFSEva+/M5wN6KkggggAACHhGg5+aR&#13;&#10;hqKaCCCAAKMl7c8Bgpu9FSURQAABVwVItdnzY2VvRUkEEEAAAY8I0HPzSENRTQQQQCCSvKT1SUBw&#13;&#10;s6aiIAIIIOCuAD/Ebe9PWtLeipIIIIAAAh4RoOfmkYaimggggIDQdbM+CQhu1lQURAABBNwV4CZu&#13;&#10;e3/SkvZWlEQAAQQQ8IgAPTePNBTVRAABBBgsaX8OENzsrSiJAAIIuCrAJTd7ftKS9laURAABBBDw&#13;&#10;iAA9N480FNVEAAEEGC1pfw4Q3OytKIkAAgi4KsBoSXt+0pL2VpREAAEEEPCIAD03jzQU1UQAAQQi&#13;&#10;GC5pfRIQ3KypKIgAAgi4K8BoSXt/0pL2VpREAAEEEPCIAMHNIw1FNRFAAAEzWlK7b6F4ZJJz1qxZ&#13;&#10;Uq1aNalVq5b/0a1bN7OV5cuWS/Pmzc38hg0bytSpUzO59dAXJy0ZelO2iAACCGSLgJujJVeuXCnN&#13;&#10;mjWTcePGBR3bnj17pMt9XaR79+7SuXNnWbRokfTo0cMEuvr16weVDecLem7h1GZfCCCAgEcFVq9e&#13;&#10;LbVr105R+48++kiKFi0qXbp0kaioKGnSpIkJglOmTElRNpwzCG7h1GZfCCCAwGkIRDrv2KF6ZKYa&#13;&#10;J06ckPXr18u8efPk8ssvlwYNGkifPn1Ee20bNmyQKlWqBG2uatWqZn7QzDC/IC0ZZnB2hwACCGRV&#13;&#10;IJSjJRMTE0UfgVNMTIzoI/kUFxdnrrdpWvKWW26R+Ph46d27t0k/lilTRgoUKBC0SmxsrCQkJATN&#13;&#10;C/cLem7hFmd/CCCAQA4QGDt2rNStWzfoofNSm84880x5//335Y477pCCBQvKOeecI4MGDZKlS5fK&#13;&#10;yZMn5ciRI0Gr6evkAS+oQBhe0HMLAzK7QAABBEIiEMKum/a8fKMdfXVLrdemy1atWmWC25AhQ8R3&#13;&#10;I7n2+iKdHOlFF10kb7zxhm8T5u/GjRtTpCqDCoThBT23MCCzCwQQQCAUAjpaMlT/aSDTgSCBj7SC&#13;&#10;W8mSJeWdd96RF154QY4ePSp//PGHjBw5Um644QZp1aqVufY2fvx4SUpKkvnz58ucOXOkXbt2oTjk&#13;&#10;LG+D4JZlOlZEAAEE8oZAhQoV5JVXXpFvvvnGpDFvuukmueCCC0yAK126tEyePNkEtIsvvlgeffRR&#13;&#10;GThwoDRu3NhVnAgnX3rS1RoE7HzrnuCLmwGLeOqyQOFYMtguN0Gaux/51bo0l7HAfYGRLWuFrBI/&#13;&#10;bNkXsm3Vq1gsZNvKiRviHSsntgp1QgABBFIRCOElt1S2nrtmkZbMXe3J0SCAAAIIOAL03E7zNFi3&#13;&#10;5md5cexI2fzrRsmfL7/UqXeJ9Hp4iJQsVcq/5Z++Xyb9HuwiX3230j+PJ+EX+NW52XTksKHOzahr&#13;&#10;nWHKBeXGm9tI1x69JDIfn/Gy0hpH9u+Rr8f2k3rtukvZ8y9OdxN//vCtrPp4qjQf+nq65TKz8MSJ&#13;&#10;Y7Jy9qvy54r/k2NHk6TMeTWk3m0PScHipc1m9vyxUX768FXZ99fvThvnkzJVakvdW+6X2CIlMrOb&#13;&#10;nFWWrpt1e/Cv2poqZcHEwwnycK+uUqt2Hfnwi0XyxjufyP79++Spwf1N4ZMnTsrsd2bIgF4PmBFG&#13;&#10;KbfAnHAJHDx4ULrff5ecWa6czP16oUx+Y4Z8/eVcefGF58JVhVy1n50bV5nAdnhPXLrHdeL4Ufll&#13;&#10;7kxZOv15cz9UuoXTWLh50WfyzfOn/k0FFlnz6XTRejTtO0ZaPDFF8kVHy/Lpp+7TOpZ0RBZOelJK&#13;&#10;nXu+tBz2hlw38CVJOnxAlk0bE7gJzz0P1UhJ3U5unwhup9HC27ZvlYrnVZb7uveRqOgoKV6qpNzY&#13;&#10;pr2sXb3KbPWJR/vKpx/Mkts733cae2HVUAgsX7ZE9u/bJ48/NVwKFi4kFc45Vzrfc798MPu9LL/p&#13;&#10;hqJeXtzG5sWfO0HiObnghg4ZVn/+/x6RuI0/S7XGrVKUPX4sSVZ9NFk+HXqXfDCwvcx/8VE5sOPP&#13;&#10;FOXSmrFl2TdS/eqbpVDJMyW6QCGnV9ZVdv66Wg7EbZVDu3dI0TPPlgtadJJ8+aMlpkhxqXxFM9n1&#13;&#10;+/q0Nsf8XCZAWvI0GvS8ylXlhYlTg7Yw78vPpVKVqmbeAw/2lbJnlZdl3y0MKsOL8AucOHbMeZPL&#13;&#10;73yxa7R/55qO3Ld3j+zbt1eKF/dwqsp/ROF5Uq7mJVLx0v86qb78smz6C+nutMEd/Z3gc4Zo7yv5&#13;&#10;tOqDybJz02pp3H2YFHBSib/MfUsWvDxEmj36imjK84tne5pVTh4/LpqCfP/hU/dNVftPK6nqBMsj&#13;&#10;B/ZIsbMq+TdboFgpiYotKPu2bpYKda+Sxj2G+5fpkz9XLJLiZ1UMmue1F/wQt32LZbrnpt8p1qlT&#13;&#10;J3NXetu2bWXt2rVBe9N7H/LipCnIl8aMlOVLv5OeAwYbAg1sTDlDoH6DyyQ6OkZGjRgmCYcOy9Y/&#13;&#10;fpdpr79mKnckIfirg3JGjXNuLTQQaWCzmTSwpTbpHUi/Lf1aLmzeSQqXKS/5omLkguZ3yAknkG1b&#13;&#10;9Z0UKlVWbn7mbfOoc/PdUvKcqv7XtZp1lKP/fG9h/tjg70HUXtrRxODvNNR9rfrwNdmxboXUaX1/&#13;&#10;atXxzDxNJobq4ZmDzmJF7c7QgI0PHTrUpHFGjBghn376qdx2220yc+ZMqVGjhimVg26bC6h19j49&#13;&#10;uP+APDm4n2zauF6ef+V1qV4jdPe1ZG/N887WixUvLuNemiijnxkm11/TSMqWKy83tGgl48aOkmJF&#13;&#10;c/f9PjmxlROdXtfxo4myZNpop3r/fsbWXtrBXTsyrHL+f77c93iyL/7VVGdUzL9f4puUcMhJoY6W&#13;&#10;vX/9ZnpyJc6unOG2KZA7BDId3PSLMr/44gspUaKE+eqVYcOGyb333iuffPKJmef73rHcwZPxUfyx&#13;&#10;ZbMMeOh+KX3GGTLpzVlBoyQzXpsS4RJISkqUY8ePyevT3/F/N960qZOlwtnnSIFCBcNVDfbzj0BM&#13;&#10;4WJOmjhKrrzvcSlT+d9sz76/f3dGO5bJ0CmmUDFn1GNx2bd9ixSvcCpgJeyNd3p0h6RY+VOpygM7&#13;&#10;t8r/TXjCSXmWlGv6jfX2KEmfSO4fB+I70tP+++9HJstN6feKFS1S1F968ODBUr16denatauZl5d6&#13;&#10;bvud6zW9HrhLzq9VW8ZNmEZg858VOe+Jfg/PQ127yDsz3jSZh1U/rZBpkydJ+46dcl5l80CNIiLz&#13;&#10;yTn1GsvPzu0Bh3bvlJMnjosOVPnSuc6WfFBJpStukKt7jUqhcm79JrL2y3flYNxfcvTIIVkx6xUp&#13;&#10;VbG6FDmjgiQe2mcGqGg6s0n34bkjsDkCkU5SMlSPFKC5bEame24ayEY/N1oGDBjg/wT8/PPPS8uW&#13;&#10;LaVnz1MXgHOZUZqH88F7b8uu+DhZvGCeNLuqXlC5LxatCHrNC3cF9Athnx07TsY8M/xUKtIZQNKh&#13;&#10;011y2+13uluxXLb32f3bysVtukjFy67N8Mj0nrPVTnCbN+5hp8d10PTYLuvUR0qeWz3DdbWAjoQ8&#13;&#10;6fTG540bJDr0v7Rzn1vDuweZdTcvnisJzqCUbauXOQNR2gdtr/Wod4Ne8yJ3CmT6uyX1pw80Dam/&#13;&#10;tDp9+nS/yubNm6Vjx47mR+z05w6yMvHdkllRC886fLdkeJyzshe+WzIrauFbJ5TfLbl664GQVfyC&#13;&#10;CkVCtq2cuKFM99wuvPBCWbBggfnJg8ADqlSpknz++ecyY8aMwNk8RwABBBAIkQCX3OwhM33NTTet&#13;&#10;PyFerVq1FHsp7oxIS/7jdykKMQMBBBBAAIFsFsh0zy2b68PmEUAAAQTSEqDrlpZMivkEtxQkzEAA&#13;&#10;AQRypoCOlWSyE0DKzolSCCCAAAIeEqDn5qHGoqoIIJC3BSLojlifAAQ3ayoKIoAAAu4KcMnN3p/P&#13;&#10;AfZWlEQAAQQQ8IgAPTePNBTVRAABBPLAb4yGrJEJbiGjZEMIIIBA9grkhV/QDpUgaclQSbIdBBBA&#13;&#10;AIEcI0DPLcc0BRVBAAEE0hfgl7jT9wlcSnAL1OA5AgggkIMFSLXZNw5W9laURAABBBDwiAA9N480&#13;&#10;FNVEAAEEGC1pfw4Q3OytKIkAAgi4KsBoSXt+0pL2VpREAAEEEPCIAD03jzQU1UQAAQQYLWl/DhDc&#13;&#10;7K0oiQACCLgqwHdL2vOTlrS3oiQCCCCAgEcE6Ll5pKGoJgIIIEBa0v4cILjZW1ESAQQQcFmAxKRt&#13;&#10;A5CWtJWiHAIIIICAZwTouXmmqagoAgjkdQHSkvZnAMHN3oqSCCCAgKsCJCXt+UlL2ltREgEEEEDA&#13;&#10;IwL03DzSUFQTAQQQiKA7Yn0SENysqSiIAAIIuCvAd0va+/M5wN6KkggggAACHhGg5+aRhqKaCCCA&#13;&#10;gDBc0vokILhZU1EQAQQQcFeAVJu9P1b2VpREAAEEEPCIAD03jzQU1UQAAQTIStqfAwQ3eytKIoAA&#13;&#10;Aq4KMFrSnp+0pL0VJRFAAAEEPCJAz80jDUU1EUAAAeH7t6xPAoKbNRUFEUAAAXcFiG32/qQl7a0o&#13;&#10;iQACCCDgEQF6bh5pKKqJAAIIMFrS/hwguNlbURIBBBBwVYDRkvb8pCXtrSiJAAIIIOARAXpuHmko&#13;&#10;qokAAgiQlrQ/B+i52VtREgEEEEDAIwIEN480FNVEAAEEELAXIC1pb0VJBBBAwFWBSLoj1v4EN2sq&#13;&#10;CiKAAALuCjBa0t6fzwH2VpREAAEEEPCIAD03jzQU1UQAAQQYLWl/DhDc7K0oiQACCLgqwHdL2vOT&#13;&#10;lrS3oiQCCCCAgEcE6Ll5pKGoJgIIIMBP3tifAwQ3eytKIoAAAq4KMFrSnp+0pL0VJRFAAAEEPCJA&#13;&#10;z80jDUU1EUAAAUZL2p8DBDd7K0oigAACrgrJ5dSIAAADwElEQVSQlrTnJy1pb0VJBBBAAAGPCNBz&#13;&#10;80hDUU0EEECA0ZL25wDBzd6KkggggICrApFEN2t/0pLWVBREAAEEEPCKAD03r7QU9UQAgTwvwGhJ&#13;&#10;+1Mg4qQz2RenJAIIIIAAAjlfgLRkzm8jaogAAgggkEkBglsmwSiOAAIIIJDzBQhuOb+NqCECCCCA&#13;&#10;QCYFCG6ZBKM4AggggEDOFyC45fw2ooYIIIAAApkUILhlEoziCCCAAAI5X4DglvPbiBoigAACCGRS&#13;&#10;gOCWSTCKI4AAAgjkfAGCW85vI2qIAAIIIJBJAYJbJsEyKr5z506588475cILL5Q6derII488IkeP&#13;&#10;Hs1oNZaHUSAuLk4aNWokCxYsCONe2VVGAqtWrZJbb73V/LupX7++dO/eXbStmBDIigDBLStq6azT&#13;&#10;tWtXKViwoCxZskTef/99Wbp0qYwfPz6dNVgUToHFixdL69atZdu2beHcLfvKQCAhIUHuueceqVu3&#13;&#10;rvk3M2fOHNm7d6/06dMngzVZjEDqAgS31F2yNHfTr5vkp59+ksGDHzMB7rzzzpNu3brJW2+9laXt&#13;&#10;sVJoBaZPny59+/aVXr16hXbDbO20Bf744w+pUqWKDOg/QGJiYqR06dLSoUMH8+/ptDfOBvKkAMEt&#13;&#10;hM3+y9pfpEiRIlK+/Fn+rVarVk00VamfQpncFWjatKlJRbZp08bdirD3FALVq1eXmTNnSr78+fzL&#13;&#10;PvvsM9F/P0wIZEWAn7zJiloa6xw6dEhiY2ODlhYqVMi8PnjwoBQvXjxoGS/CK1C2bNnw7pC9ZUlA&#13;&#10;f6jk6aefloULF8qbb76ZpW2wEgIEtxCeA3qt7ciRI0Fb1ICnk/bomBBAIH2B/fv3m7TxunXrTGCr&#13;&#10;Xbt2+iuwFIE0BEhLpgGTldk1atSQAwcOyI4dO/yrb9iwwVw/KFasmH8eTxBAIKXA5s2bpUWLFqJZ&#13;&#10;jg8//FAIbCmNmGMvQHCzt8qwZNWqVc0/yCFDhoh+Av3tt9/MSMmbb745w3UpgEBeFtizZ4907NjR&#13;&#10;3AagA7DKlCmTlzk49hAIkJYMAWLgJiZMmGDubbvqqqskMjLSfBLt369/YBGeI4BAMgEdyaoDr776&#13;&#10;6qsUPbY1a9YkK81LBDIWiHAu3p7MuBglEEAAAQQQ8I4AaUnvtBU1RQABBBCwFCC4WUJRDAEEEEDA&#13;&#10;OwIEN++0FTVFAAEEELAUILhZQlEMAQQQQMA7AgQ377QVNUUAAQQQsBQguFlCUQwBBBBAwDsCBDfv&#13;&#10;tBU1RQABBBCwFCC4WUJRDAEEEEDAOwL/D5lcEbnsWVkHAAAAAElFTkSuQmCCUEsDBBQABgAIAAAA&#13;&#10;IQC4d/Cl5gAAADkEAAAZAAAAZHJzL19yZWxzL2Uyb0RvYy54bWwucmVsc7zTz2oDIRAG8Hsh7yBz&#13;&#10;z7q7STalxM2lFHIN6QOIzrrS9Q9qS/P2FUqggWBvHp1hvu938XD8Ngv5whC1swy6pgWCVjiprWLw&#13;&#10;fnlbPwOJiVvJF2eRwRUjHMfV0+GMC0/5KM7aR5JTbGQwp+RfKI1iRsNj4zzavJlcMDzlZ1DUc/HB&#13;&#10;FdK+bQca/mbAeJdJTpJBOMkNkMvV5+b/s900aYGvTnwatOlBBdUmd+dAHhQmBgal5r/DTeOtAvrY&#13;&#10;sK9j2JcMfR1DXzJ0dQxdyTDUMQwlw66OYVcybOsYtjcDvfvw4w8AAAD//wMAUEsDBAoAAAAAAAAA&#13;&#10;IQA9BXtb1UwAANVMAAAUAAAAZHJzL21lZGlhL2ltYWdlNS5wbmeJUE5HDQoaCgAAAA1JSERSAAAB&#13;&#10;qAAAAbsIBgAAAJbwAfUAAAFfaUNDUElDQyBQcm9maWxlAAAokXWQP0sDQRDFX/5IJAa0CGIhepUo&#13;&#10;RAkXC9sYMSopQlSiQQiXzXkRLpflciJ2FtZWIn4BxdLuGhHFLyAKKlZaaWMlpInhnL2oSRQXhvfj&#13;&#10;MbP7dgBvSOFc9wMoG5aZSU5LK6s5KfCCbgwgCB+8CqvyeDqdohZ8a+ep3cEj9HZc3DV8Fc6Nnh69&#13;&#10;1deMm3Je3f3b33GCRbXKSD+oZMZNC/BEidNbFhe8Qxw2KRTxvmCtySeCC00+c3uWMgnia+I+VlKK&#13;&#10;xE/EkUKbr7VxWd9kXxlE+pBqLC+S9lMNIoUkJMxhBhnSLGZdxj8zk+5MAhVwbMPEBjSUYNFknBwO&#13;&#10;HSrxPAwwTCBCLCNKFRO7/r3Dlscpy9QhPfXc8vIPgD0E9O61vJFX+s4CcHnOFVP52ayn5q+ux+Qm&#13;&#10;99hA14HjvGeBwBjQuHecuu04jWPA9whc1D4BBJNkQyiUxlUAAABiZVhJZk1NACoAAAAIAAIBEgAD&#13;&#10;AAAAAQABAACHaQAEAAAAAQAAACYAAAAAAAOShgAHAAAAEgAAAFCgAgAEAAAAAQAAAaigAwAEAAAA&#13;&#10;AQAAAbsAAAAAQVNDSUkAAABTY3JlZW5zaG90Isiv2QAAAj1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UGl4ZWxZRGltZW5zaW9uPjQ0MzwvZXhpZjpQaXhlbFlEaW1lbnNpb24+CiAg&#13;&#10;ICAgICAgIDxleGlmOlVzZXJDb21tZW50PlNjcmVlbnNob3Q8L2V4aWY6VXNlckNvbW1lbnQ+CiAg&#13;&#10;ICAgICAgIDxleGlmOlBpeGVsWERpbWVuc2lvbj40MjQ8L2V4aWY6UGl4ZWxYRGltZW5zaW9uPgog&#13;&#10;ICAgICAgICA8dGlmZjpPcmllbnRhdGlvbj4xPC90aWZmOk9yaWVudGF0aW9uPgogICAgICA8L3Jk&#13;&#10;ZjpEZXNjcmlwdGlvbj4KICAgPC9yZGY6UkRGPgo8L3g6eG1wbWV0YT4KU8MFKwAAQABJREFUeAHt&#13;&#10;nQd8FNX2x38JJaEFCMUoiHSUHomA1DxQRAWkSLcBBiF0QgcRVKRqxAdIk6KEIAooKEQEH/CnCkqX&#13;&#10;olQRhAQJRUJCyX/P9e2+3SQbspvZMju/y2fYmdvv997M2XPumVm/VFMAAwmQAAmQAAl4GQF/L+sP&#13;&#10;u0MCJEACJEACigAFFBcCCZAACZCAVxKggPLKaWGnSIAESIAEKKC4BkiABEiABLySAAWUV04LO0UC&#13;&#10;JEACJEABxTVAAiRAAiTglQQooLxyWtgpEiABEiABCiiuARIgARIgAa8kQAHlldPCTpEACZAACVBA&#13;&#10;6XwNtGvXDnKkDdevX0fr1q1RqVIlrFq1Cv369UO5cuWwZs2atFnVtb16Msz838hJkyapOjPLkzYt&#13;&#10;K2W2bNmi6pVPT4effvoJkZGRqFu3Lh577DHUr18fgwYNwqlTp2y65gw/mwqcuMiI0/jx41GzZk1U&#13;&#10;rlwZS5cuRb169dTcO1E9i5CAxwnk9HgP2AHNCYhweuWVV3DkyBF88MEHeP755/HDDz+oduQGVr9e&#13;&#10;fQQXCc52uy+99BL+9a9/Zbseb61g3rx5mDp1KkJDQzF48GCEhIQowfTJJ5+gTZs2WLhwoUrzVP9F&#13;&#10;EIkQEsEp4fDhw/j000/xwgsvqC8tFStWVIIqKCjIU11kuySQLQIUUNnC532Fb9y4oYTT0aNH8e9/&#13;&#10;/xvNmjWzdDIgIAAivEaNHoXZs2db4p09KVmyJOTwxbB9+3YlnF588UW89957liE2atQIzz33HFq2&#13;&#10;bIlhw4bh+++/t6S5+0QET506dSzN/vXXX+pcBJRoehKKFSumPvkfCeiRAE18epw1O302C6fjx4/j&#13;&#10;448/thFOUqRQoUJ47bXX1E3VnqnPumrJ07x5czz66KMICwvDyJEjIW2YQ0bmuo8++kjdHOVbfatW&#13;&#10;rbB27doMzXVxcXF4+umnVd1y0xdNIG04duyYMlNK+w0bNsScOXNssty6dQtTpkxB48aNVT2SJzo6&#13;&#10;Gvfu3bPkE9Nb79690aNHD1StWhVdu3ZVaStWrFDtSz9FQ5I8Fy5csJSTtvLmzYsxY8ZY4swnctMf&#13;&#10;Pnw4nnrqKVy7ds0cbfMZHx+vBNiTTz6pzKyi7Qj706dPW/KJmVA0XbNJToTed999Z0mX8YkQrF27&#13;&#10;tqpDxilfOszB2sQncyH1S+jevbsy7cl5WhOf1PnWW28pwSbmXxmDsLAOUmb06NEQ4SzMoqKirJN5&#13;&#10;TgJuI0ANym2oXduQWTiJ5iSmKfM36LStys1GzH1vv/12pqa+5cuXK4EkGpiYt37//Xd1c/ztt98g&#13;&#10;aX5+fmmrxuTJkzF//nyI6U/a37RpE4YMGZIun0SMHTsW/fv3V2YzEaZyLTfD6tWrW/JPmzYNHTt2&#13;&#10;RJ8+fbBhwwYljEQLlBuxvIRfbu5i1urZs6cqK1qP1CV9FdOmOWzcuBFNmjTBjBkzcOfOHUg+EbYi&#13;&#10;tESAnD9/Hu+//z769u2rbtZS948//ogGDRooIWWux/pTTHz2gpSXPorwEnYPPPAADh06hJkzZyrB&#13;&#10;9vnnnyshKoKkSJEiilvOnDmVyVD2CtetXYdy5cspIbFjxw4lpIoXL67m7cMPP0ThwoUVY+v2hbnU&#13;&#10;JYJqxIgReOKJJ6yT1bn0q1u3bjh48KDaV6tQoQLki4IIweTkZHTp0sVS5osvvkD79u2V4M6TJ48l&#13;&#10;nick4E4CFFDupO2itm7evKlu1gcOHFAtWGs5aZvMnTu3Ml116NABo8eMVjf0tHnkRiY3bPnmLjd8&#13;&#10;cxAnC7mpy7d80aysg7S5ePFi9a1bvqFLkG/nSUlJ+Oqrr6yzqvN3333XouGVKV0GzZ5ppgSHtYBq&#13;&#10;0aKFEqRSQLStixcvqv6IYBLTmjgwiPlNhJiEpk2bIjAwUJkvIyIiLHsz/v7+EGGXP39+lU+0rFy5&#13;&#10;cmHAgAEqv0TKTX/fvn1K8CUkJCAlJcVp8+X58xdUvaNGjbJ8URAtUQTnypUrVR8uXbqEs2fPolev&#13;&#10;XnjmmWdUnGipsud1K/mWut6zZ4/SdESTkSB1iFYngihtEFOraEQS5FO0srRBvpiI4BWt0+xYI1xl&#13;&#10;joSJCCThIkHaeOeddyDsGEjAUwS4+jxFXsN2xaR38uRJJSAeeughpR1Ym6vSNiU3r1dffRXr16/H&#13;&#10;t99+mzYZYlqTm7Tc8G/fvm05RCuSG2RG3nVy45Nv4SJUrIN4EmYUxIxkDmXKllGnV69eNUepTzER&#13;&#10;WgfR5qRf0j/RLHLkyIG2bdtaZ1E3WYnYunWrJV6cG8zCSSJFaxIBJDdnEZSiUT3V9Cml3YhmmMM/&#13;&#10;hyp79+5dSx2OnJQo8ZDSxISXCCHRJOfOnYu9e/cqDU7qEq3qkUcegTitiNYkZjb5YiD9qVKlimpO&#13;&#10;tKDVq1crzUY00zNnziht59lnn3WkO5a8wkTGJxyt51W+SMj+1S+//GLJW7p0aQonCw2eeIoABZSn&#13;&#10;yGvYboECBZT3ltwQxbQl2oyYz6z3YtI2J6a3MmXKYNy4cbhy5YpNsnmzfeLEiWpvR/aAzIdoa/Lt&#13;&#10;P224fPmyiipatKhNkpimMgrWAsP8LV1u0NZBbuLWwbzhL/0VYSZOAuZv/OZ8IowkWO8NpdU4xGV8&#13;&#10;1qxZKFGiBD777DO8/PLLqPtkXYu2KB6OYtYS05+9IIz/uvyXvWSIGU/aES/HgQMHqi8Dot2ZgwiK&#13;&#10;zz5bojwszWY8cXgQzc9c74QJE5SJTfohcyFmShHaouk5ExITE5UQlC8o5vmUz6FDh6rq/vzzT0u1&#13;&#10;aefRksATEnAjAZr43AjbVU2J6c1sGhMzkZjh5Bu7CCt7e0CylyOmnk6dOqVzBBBnCgliAhOhlzaI&#13;&#10;OSxtEM1Ngmg4ZlOT+VolOPFfWsFpFowiqAoWLKiEkGgC1kLKrDkGB2fuRi/akxwicDdv3qz2f8QM&#13;&#10;GFYrDE/UfkKZ1sSEKE4F1oLFPAxx6hBznAg4EUTWYdu2bYqpmMzkGSqzp6OYPmX/xxxE05I6RDCL&#13;&#10;eVacUsRN/L2J7ymTpMyRzJ8coomJaVWcN0TgiVbmaJAvMjIWaSOjIOuIgQS8iQA1KG+aDY36MiRq&#13;&#10;iNp/ESEl387thccff1ztXclGuZgJzaFSxUrK4+/cuXOoVauW5RCNQzbh9+/fb85q+axWrRry5cun&#13;&#10;vPYskaaTjEyI1umZnf/nP/+xSf7mm2+U23T58uWVmU5McOY9HXNG2dyXkFZomNPlUxwyxFVcBIOY&#13;&#10;LMVkZvbWO/fHOZVVHC/EJV+0mLRBBOWCBQsgQtnazducb/fu3Up7FU8/s3C6e+euZS5Es925c6fi&#13;&#10;KvtMok3VqFFD9UFMa6LJyL6Q7DmZvfZKlSqltCvZrxIPQWeCmDZF4Mq4redVnpcT5wsR9gwk4E0E&#13;&#10;qEF502xo1JccOXNg+ofT0eqFVspFODMhIeYdEQSnrdyfpbyYCGU/RPZ5ZI9CTGpiFhMNKaMNeDG3&#13;&#10;yb6WfMMX85jcDEU4ml2YzWY8R4a4bNkyJfRE+MlejOxzicAw76NIP8QbUW7okkfaE0cNET7mh1cz&#13;&#10;ak+880QDkr0f8caTG7MIc9EwGjdqrIqI4BEHBnESOXHihHIqEFOheEkuWrRICRB5YFf6kjaI4Jcg&#13;&#10;noLiwCGmNdFaZJ9QgpgHpe+iIYlXpfRDTKGytydtiROIMJQxCE9xbJE3Q4gHpQhpMfU5E0S4iSAU&#13;&#10;l/o33ngD8iDvzz//rNoQhxizCdWZulmGBFxBgALKFVS9oE5xUxbTkAgZuQmKdpNRMJv6OnfubJMs&#13;&#10;wkb2icRlXV6VJKYhMSOKt5fsXWUUxKVatIMvv/xSmb7kpipmQvEItNd+RvWY48QkJkJABOODDz6o&#13;&#10;3LHNHm3/7OF8pjS6mJgYJUBl/0lc0vv26WuuIsNPcRKQPR2pWwSx1CVjE3Od9Rs2hJ8IPhEu4kIv&#13;&#10;+1pyExezp4xLtJqMgmg+4uotwlI858QkKqZXcT0X85wIUhEWki79kEOElmhbosmJy7gEMf9JmghE&#13;&#10;2RcU06s8hCuCz5kgXxJkLKIFy7yK4JS9JnEvN+9DOVMvy5CAqwj4mdR9251pV7XEen2agGghYl6T&#13;&#10;h2Uffvhhy1jlRih7XWL2Mu9tWRJ5QgIkQAKZEKCAygQOkxwjIKYncVgQxwAxh8lDtPJwanh4OOQN&#13;&#10;EwwkQAIk4AgBCihHaDFvpgTk1T1ikhLvNzFZyb6KPBclb/+WfRQGEiABEnCEAAWUI7SYlwRIgARI&#13;&#10;wG0E6GbuNtRsiARIgARIwBECFFCO0GJeEiABEiABtxGggHIbajZEAiRAAiTgCAEKKEdoMS8JkAAJ&#13;&#10;kIDbCHjNg7p9v0z/+hy3UWBDmRIY06xypulM9ByBgnn++XkMz/WALWdGQMvpKVDl1cyacijt+uHF&#13;&#10;DuX3VGZqUJ4iz3ZJgARIgAQyJeA1GlSmvWQiCZAACRidgJ/x9AkKKKMveo6fBEhAHwTSv5dYH/3O&#13;&#10;Ri+NJ5KzAYtFSYAESIAE3EeAGpT7WLMlEiABEnCeAE18zrNjSRIgARIgARcSyOC3x1zYmldUTROf&#13;&#10;V0wDO0ECJEACJJCWAE18aYnwmgRIgAS8kQBNfN44K+wTCZAACZAAYDw3Ppr4uO5JgARIgAS8kgBN&#13;&#10;fF45LewUCZAACaQhQBNfGiC8JAESIAES8A4C9OLzjnlgL0iABEiABLyHwIEDB9ChQwfUrFkTYWFh&#13;&#10;6NOnD+Lj41UHd/+4G88//zyqVKmCevXqYfFi2xfRxsTEoGHDhqhcuTKaN2+OnTt3Znlg3IPKMipm&#13;&#10;JAESIAEPEhATn1aHA8NISkpCjx49EBoail27diEuLg6JiYkYPHgwrly5goieEWjdujX27duH9957&#13;&#10;D1OnTsWePXtUC1u2bMHEiRMxefJkld6qVSv07t0bN2/ezFIPKKCyhImZSIAESMDDBMTEp9XhwFDO&#13;&#10;nj2L8uXLY9jQYQgICEDRokXRpUsXJXBWr16NoKAgREREIFeuXAgPD1da0qJFi1QLsbGxaNasmdKs&#13;&#10;cufOjcjISBQsWBArVqzIUg8ooLKEiZlIgARIwJgEKlWqBBE0OXLmsABYu3YtKlasiOPHjyvhZUkw&#13;&#10;nVSoUEHFS9yJEycg5a1D2bJlceTIEesou+f04rOLhgkkQAIk4EUENPTiS05OhhzWQbQjOTILqamp&#13;&#10;mDBhArZu3YolS5bgk08+QZ48eWyKBAYGQsyCEuQzo/SsmvgooGzQ8oIESIAEvJSAhl580dHRmDdv&#13;&#10;ns1AxUw3YsQImzjri2vXrmHgwIE4evSoEk7VqlVTwuf69evW2XDr1i2LUBJhJdfWQa4LFy5sHWX3&#13;&#10;nALKLhomkAAJkIBvEhg0aJDaD7IeXWba08mTJ/Haa68hJCQEX3/9NYoVK6aKivlux44d1tXg119/&#13;&#10;tZj9ypUrZzH3mTNJXY0bNzZfZvrJPahM8TCRBEiABLyFgNyutTlEGIlzg/VhT0CJp17Xrl2Vi/my&#13;&#10;ZcsswkmotGjRQnnyzZo1CykpKdi8ebPy8uvYsaOC1qlTJ3Ut8ZIu+cQDsGWLlir9fv9Rg7ofIaaT&#13;&#10;AAmQgDcQ0HAPypHhyHNMly5dwoYNGyBmPetw+PBhLFiwAOPHj1fCp1ChQspMaNaQxKtvzJgxGDt2&#13;&#10;LBISElC6dGnMmzsPwUWCrauxe+5n2vRKtZvqxoS+X+53Y2tsyhECY5pVdiQ787qRQME8udzYGpty&#13;&#10;lICW01OgzhBHm7eb//quaXbTvCmBGpQ3zQb7QgIkQAL2CPgb723mFFD2FgPjSYAESMCbCHjIxOdJ&#13;&#10;BHSS8CR9tk0CJEACJGCXADUou2iYQAIkQAJeREDD56C8aFSZdoUCKlM8TCQBEiABLyFAE5+XTAS7&#13;&#10;QQIkQAIkYHgC1KAMvwQIgARIQBcEaOLTxTSxkyRAAiRgQALG82kz3ogNuKw5ZBIgARLQIwGa+PQ4&#13;&#10;a+wzCZCA8QjQxGe8OeeISYAESEAPBPzoxaeHaWIfSYAESIAEjECAJj4jzDLHSAIkoH8CNPHpfw45&#13;&#10;AhIgARLwSQI08fnktHJQJEACJEACOiRAE58OJ41dJgESMCABmvgMOOkcMgmQAAnogQBNfHqYJfaR&#13;&#10;BEiABEjACARo4jPCLHOMJEAC+idgQA2KAkr/y5YjIAESMAIBA+5B8V18RljYHCMJkAAJ6JAANSgd&#13;&#10;Thq7TAIkYEACNPEZcNI5ZBIgARLQBQE/XfRSy07SxKclTdZFAiRAAiSgGQGa+DRDyYpIgARIwIUE&#13;&#10;aOJzIVxWTQIkQAIk4DwBevE5z44lSYAESIAESEBLAjTxaUmTdZEACZCAiwj4GVCDooBy0WJitSRA&#13;&#10;AiSgKQEDCih68Wm6glgZCZAACZCAVgSoQWlFkvWQAAmQgCsJGO8xKFBAuXJBsW4SIAES0IiAEfeg&#13;&#10;aOLTaPGwGhIgARIgAW0JUIPSlidrIwESIAGXEDCiBkUB5ZKlxEpJgARIQGMC9OLTGCirIwESIAES&#13;&#10;IAEnCVCDygBc8vVE7JgxDFXb9UbRiqEZ5HA86uKhnTi2bgluXU1AQFBhVHr2FYRUe1JVdDclGUfW&#13;&#10;LMClI7txJ+UW8hUJQcXmL6FYpccdb4glFIEjhw/go2mTcOK348iZMydCw+ogasSbCC5SFN+tXY3F&#13;&#10;82fj4p8XkD9/ATzzfCv06jcI/v45SM9DBI4fP4p3x4/DsaO/IE+evGjT7kX0HTAIOTgnlhkxoomP&#13;&#10;ThKW6f/n5PKJg0o4JSUmpEnJ2uW64W1x8/IFm8w3Lp7DvqXRqNCsE54aF4PyT3XEgWUfIulKvMon&#13;&#10;wunq78fxZOREPD3uM5QIa4q9n03Bzb8u2tTDi6wRuJWUhCH9eqFq9Zr4ZuM2xKz4FtcSEzFu1BAc&#13;&#10;PLAXk8a/iYje/fH91j14f+ZcrF+7xiSw5mStcubSnMCNG9fxRo9uePDBB7Fxy3Z8Gvs5vl8fh+kf&#13;&#10;TNO8LV1XKG7mWh06AZEtAXXt2jX88cd5yKcvhLO7vlOCo0KzzumGc+noHmz7cBDWj+2KLVMi8fvu&#13;&#10;Deny2Is4Z8pbqFR5PFijAfxz5kCJx8NR6JGKOLtjnSpy73YKyj/dCXmCH4Cf6Rtj6frPmz5zIvHs&#13;&#10;cXtVMj4TAuf/+B1lypbDG/0HI3fuABQOLoLW7Tvil4MHcP7c73iuVWv86+nmSmMqX+FR1G8Ujv17&#13;&#10;92RSI5NcSeDHnTtw9Woi3pkwCfnz5Uephx/B6z17Y+WXXyA1NdWVTbNuBwnEx8ejYcOG2LJliyoZ&#13;&#10;FRWFKlWq2BwVKlRAp06dLDWHh4ejcuXKNnmOHj1qSc/sxGET37179zBz5kzExsZCOmsORYsWRZs2&#13;&#10;bTB06FDoVRUt/mgYStZ6SgmRA8v/bR6aSbv5Dfs+m4qq7fvgwer1ceXUEfxs0nAC8gWheOXa2D3v&#13;&#10;LVwx5TGHrR8ONn3T8Ucekymv4ZAZuHHxd+R/oJQ5WX3mK1YS1y+cVufVOw1Qn+b/4o/9pEx9BUuU&#13;&#10;M0fx0wECZctXxIz5n9mU+OH771DO9IfzzHOt1GFOFG1r1/ataNrsWXMUP91M4I7pniJm2Fy5c1ta&#13;&#10;9vf3Q2LiFVw1HYUKB1vijXzi6fvq9u3bMXz4cJw/f94yDe+//z7kMIcNGzZgyJAhGDt2rIoS5eXc&#13;&#10;uXPYuHEjHnnkEXO2LH86LKDefPNN7Nq1CyI5H330UeTNmxc3b96ESMSPP/5YnY8bNy7LHfCmjIEF&#13;&#10;i2TYHdF0ilaqiYdqNlLpweWqokStcJzZtlYJqCcixlvKiYmvwcAPkLfIg5a4OylJyJE70HItJzlM&#13;&#10;3+xlvylt+OvkYZM58EOUC2+NfMUeSpvMawcJyDfwf38wCT/u2IYZcxfblP77+nUMG9ALuQMC8Er3&#13;&#10;N2zSeOE+ArVr11Wa7sQJb2PA4CG4fDkBCz+ZrzqQdCsJhdzXFe9uyYNefDExMZgxY4YSPsOGDcuQ&#13;&#10;kygsoqCMHDlSaUySae/evShQoIBTwknKOyyg1q1bh5UrV6J06dJS3hJEzXv88cfRvn176FVAWQaT&#13;&#10;5iQpMR5XTh9V5j1LUuo95ClUzHKZ2UmOXAG4ezvZJos4RuTMnccmTgTesXWfoVyTdqbjRZs0XjhO&#13;&#10;4Lrp29u4UVH47fgxJZwqVa5iqeSkyXliZFQ/FC5cGLMWxCCf6Y+IwTMEChUqhJlz52OySUA91bg+&#13;&#10;HnyoBFqazLAfTJuMoIIUT56ZFdtWmzZtig4dOiBXrlywJ6DeffddpbR07NjRUlgEVGBgINq2bYuT&#13;&#10;J08iJCQEAwYMwLPPZs1i4bCAunv3rtrMtPTA6kTMfJLuayEwKBgPmfaPqnXsbxmaeONl1T6eP6QU&#13;&#10;rp8/aSkrJ3/Hn0PQf014qffu4uDyGbh09CfUfCkKYmpkyB6BM6dOIqpvBIoVfwALY1cq7z1zjZs3&#13;&#10;rsc7b45A8xatMGDoaPVHZ07jp/sJpCQnm77A3UbMshWW7YHFC+fj4VKPIF/efO7vkJe26Kc8JLTp&#13;&#10;XLKJuRzWIcBkSZAjoyCCJbNw6tQpxMXFYfny5TbZxCwp+08jRoxAqVKl8NVXX2HgwIEIDg5GnTp1&#13;&#10;bPJmdOGwk0RoaCgGDx6MixdtPczM6l2tWrUyakfXcSXrNMOFQzuUG3iqyV4uXnk7Px6Nk/9ZmW5c&#13;&#10;z05eaWPekwwlazU1aWDH8cfPm3Dvzl31KdcSL+Hwyjm4/NsB1Os3hcJJEcnef7J30a/nq6hctTpm&#13;&#10;fvKZjXDa+9NujB0xGL0HRGHIqHEUTtlDrUlpcYPo/cbrWBrzqfrSt2/vz1gwfy66vvSKJvX7SiV+&#13;&#10;pn1trY7o6GjIvdz6kDhnw9KlS1G1alXUqFHDpgrRlj755BOI44QIP9GuwsLC8O2339rks3fhsAY1&#13;&#10;depU9OrVCw0aNDA9Q5Lf9MxCHty6dQvXTfb8atWqYc6cOfba0m18cJnKqG7Sno7HxWBfbDTEZBdS&#13;&#10;tS4ebdE9S2Mq8GAphJo0I3kO6vCqORCNrGaXQcgf8jCSr1/F73t+MPlU+GFr9CCb+h57oQcefuIp&#13;&#10;mzhe3J/AV1/E4nJCPLZu/gFP1bN9lqxazceVlj8zegrkMAcRZmkdK8xp/HQtAblxRU+fickT30X0&#13;&#10;tCkmp4jCeLlbD7z0ymuubdjAtQ8aNAiRkZE2BOxpTzaZ7FyIc0S3bt3SpX700UeoXr06xJPPHFJS&#13;&#10;UuxqauY85k8/k5nKKT9OsSceOXIEN27cUI4SlR+rjHLlnfc66/vlfnOf+OllBMY0q+xlPWJ3zAQK&#13;&#10;5sllPuWnFxLQcnqKvThXsxHGf9nT6brKlSuHhQsXolGjf5zGEhISlLlu/Xfr08kAcZgQ779Fixah&#13;&#10;ZMmSyvt70qRJWLN6Tbq8GXXIYQ3KXEnZsmUhBwMJkAAJkIDrCXjazdzeCM+cOaOSHiqR3utYHObe&#13;&#10;fvttZdoTZUac62bPnp0l4SSVOq1B2euss/HUoJwl5/py1KBcz9jZFqhBOUvOPeW01KCKt5+nWacv&#13;&#10;fRGhWV2urMhpDcqVnWLdJEACJEACaQiYPOKMFiigjDbjHC8JkIAuCXiric+VMB12M3dlZ1g3CZAA&#13;&#10;CZAACZgJUIMyk+AnCZAACXgzAeNZ+Bx/1ZE3zx/7RgIkQAK+SoAmPl+dWY6LBEiABEhAdwRo4tPd&#13;&#10;lLHDJEACRiRgRA2KAsqIK51jJgES0B8BA7qZ04tPf8uUPSYBEiABQxCgBmWIaeYgSYAE9E6AJj69&#13;&#10;zyD7TwIkQAK+SsCAbuY08fnqYua4SIAESEDnBGji0/kEsvskQALGIEATnzHmmaMkARIgAd0RMKKA&#13;&#10;oolPd8uUHSYBEiABYxCgic8Y88xRkgAJ6J0An4PS+wyy/yRAAiRAAr5CgBqUr8wkx0ECJODbBAzo&#13;&#10;Zk4B5dtLmqMjARLwEQJ0kvCRieQwSIAESIAE9E+AGpT+55AjIAESMAABI2pQFFAGWNgcIgmQgP4J&#13;&#10;GFFA8Tko/a9bjoAESIAEfJIANSifnFYOigRIwOcIGPA5KAoon1vFHBAJkIBPEjCgmzlNfD65kjko&#13;&#10;EiABEtA/AWpQ+p9DjoAESMAABIzoJEEBZYCFzSGSAAnon4Cfn/EMXsYbsf7XKUdAAiRAAoYgQA3K&#13;&#10;ENPMQZIACeidgAGd+EABpfdVy/6TAAkYgoAR96Bo4jPE0uYgSYAESEB/BKhB6W/O2GMSIAEjEjDg&#13;&#10;c1AUUEZc6BwzCZCA7gjQxKe7KWOHSYAESIAEfJUANShfnVmOiwRIwKcI0IvPp6aTgyEBEiAB3yHg&#13;&#10;72+8TSh68fnO+uVISIAESMCnCFBA+dR0cjAkQAI+S0AUKK0OJyHFx8ejYcOG2LJli6WGIUOGoFKl&#13;&#10;SqhSpYrlWLhwoSU9JiZGlalcuTKaN2+OnTt3WtLud8I9qPsRYjoJkAAJeAEBT3vxbd++HcOHD8f5&#13;&#10;8+dtaBw6dAhjx45F165dbeLlQgTZxIkTMXfuXISFhWH+/Pno3bs3tm3bhrx586bLnzaCGlRaIrwm&#13;&#10;ARIgARKwISBaUFRUFAYOHGgTn5ycjFOnTiE0NNQm3nwRGxuLZs2aoV69esidOzciIyNRsGBBrFix&#13;&#10;wpwl008KqEzxMJEESIAEvIOAVtY9Z1wtmjZtqrShdu3a2cA4ePAg7t69i2nTpqFWrVpo1KgRoqOj&#13;&#10;ce/ePZXvxIkTyvxnXahs2bI4cuSIdZTdc5r47KJhAgmQAAl4DwEtTXyi+chhHQICAiBHRiEkJCSj&#13;&#10;aFy9ehU1atRAt27dUKdOHRw4cEBpSf7+/hgwYACSkpKQJ08em7KBgYG4efOmTZy9C2pQ9sgwngRI&#13;&#10;gAR8lIBoOWKWsz4kztEgmpWY68RxQkx4ss8ke1Hr1q1TVYkwunXrlk21cp0vXz6bOHsX1KDskWE8&#13;&#10;CZAACXgRAS01qEGDBilNx3p49rQn6zxpz9esWQPx7OvevbslKSUlBSKYJJQrVw7Hjx+3pMnJyZMn&#13;&#10;0bhxY5s4exfUoOyRYTwJkAAJeBEB+UFdrQ4RRkFBQTaHMwIqNTVV7T9t2rQJci4u5EuXLkWnTp0U&#13;&#10;OfmMi4vD5s2bIYJr1qxZSExMRMsWLbNElhpUljAxEwmQAAmQQFoCrVq1QkJCgnIzl8/g4GClmZkF&#13;&#10;VHh4OMaMGWNJL126NObNnYfgIsFpq8rw2s8k9VIzTHFzZN8v97u5RTaXVQJjmlXOalbmczOBgnly&#13;&#10;ublFNucIAS2np+qw1Y40nWneQ1NaZZruLYnUoLxlJtgPEiABEsiEgBFfFss9qEwWBJNIgARIgAQ8&#13;&#10;R4AalOfYs2USIAESyDIBLb34styohzNSQHl4Atg8CZAACWSFAE18WaHEPCRAAiRAAiTgBgLUoNwA&#13;&#10;mU2QAAmQQHYJ+MlDUAYLFFAGm3AOlwRIQJ8EaOLT57yx1yRAAiRAAj5IgBqUD04qh0QCJOCDBAyo&#13;&#10;QlFA+eA65pBIgAR8j4AB5RO8RkC1r1rC91aUj4yowpOv+8hIfG8YF/Yu8r1B+dSInPl5QJ8CkK3B&#13;&#10;eI2AytYoWJgESIAEfJwAH9T18Qnm8EiABEhArwSMaOIznmO9Xlcn+00CJEACBiNAE5/BJpzDJQES&#13;&#10;0CcBmvj0OW/sNQmQAAn4PAGa+Hx+ijlAEiABEiABvRCgiU8vM8V+kgAJGJoATXyGnn4OngRIgAS8&#13;&#10;l4ARBRS9+Lx3PbJnJEACJGBoAjTxGXr6OXgSIAHdEDDgSykooHSzOtlREiABIxOgic/Is8+xkwAJ&#13;&#10;kAAJeBUBalBeNR3sDAmQAAlkTMCIz0FRQGW8FhhLAiRAAl5FgCY+r5oOdoYESIAESMDIBKhBGXn2&#13;&#10;OXYSIAHdEKCJTzdTxY6SAAmQgLEI+PsZ77FV443YWGuaoyUBEiAB3RKgiU+3U8eOkwAJGIkATXxG&#13;&#10;mm2OlQRIgAT0RMCAEoomPj0tUPaVBEiABAxEgCY+A002h0oCJKBfAv58F59+J489JwESIAFfJsAH&#13;&#10;dX15djk2EiABEiABXRGgiU9X08XOkgAJGJWAAX0kQAFl1NXOcZMACeiKgB+MtwlFLz5dLVF2lgRI&#13;&#10;gASMQ4AalHHmmiMlARLQMQEjevFRg9LxgmXXSYAEjENAvPi0OpylFh8fj4YNG2LLli2WKr766is0&#13;&#10;a9YMVatWRb169TB58mTcu3fPkh4eHo7KlSujSpUqluPo0aOW9MxOqEFlRodpJEACJEACisD27dsx&#13;&#10;fPhwnD9/3kLk559/xqhRo/D+++/jmWeewfHjx9G9e3fkzZsX/fr1w7Vr13Du3Dls3LgRjzzyiKVc&#13;&#10;Vk+oQWWVFPORAAmQgAcJiBefVoejw4iJiUFUVBQGDhxoU/Ts2bNo27Ytnn32Wfj7++PRRx9FkyZN&#13;&#10;sHv3bpVv7969KFCggFPCSSqggLLBzQsSIAES8E4CWpn3pJ7k5GSl3YiGYz4kzl5o2rSpMuu1a9fO&#13;&#10;Jkvr1q3x7rvvWuKSkpJUPjHnSRABFRgYqIRYzZo10bx5c6xbt86S/34nNPHdjxDTSYAESMDHCERH&#13;&#10;R2PevHk2o4qIiMCIESNs4swXISEh5lO7nyLoevbsqQRS7969VT4RhrL/JPWWKlUKsl8lWlhwcDDq&#13;&#10;1Kljty5zAgWUmQQ/SYAESMCLCYh5T6swaNAgREZG2lQXEBBgc+3IxbFjx1R9hQsXxueff46goCBV&#13;&#10;fMCAATbVdOzYEatXr8a3336bJQFFE58NPl6QAAmQgHcS0NLEJ8JIhIj14ayA+u677/Diiy+ifv36&#13;&#10;iI2NhQgpc/joo4+wadMm86X6TElJQVbbooCyQccLEiABEiCBrBLYtWsX+vfvj6FDh+Ltt99Grly5&#13;&#10;bIpeuHABb731Fk6dOoXbt2/j008/xeHDh9GpYyebfPYuaOKzR4bxJEACJOBFBLQ08Wk1rBkzZuDu&#13;&#10;3bvq2Sd5/skcqlevrrSpcePGKcElpr0bN26gdOnSmD17NsqVL2fOmumnX6opZJrDTYmbjya4qSU2&#13;&#10;4yiBFu2iHC3C/G4icGHvIje1xGacIZA/t3YbR61mbXOmCxmWWR1ZP8N4b4ukic/bZoT9IQESIAES&#13;&#10;UARo4uNCIAESIAEdENBOF9PBYP/bRQoo/cwVe0oCJGBgAn5+xjN4GW/EBl7gHDoJkAAJ6IkANSg9&#13;&#10;zRb7SgIkYFgCplfdGS5QQBluyjlgEiABPRKQB3WNFgwok402xRwvCZAACeiTADUofc4be00CJGA0&#13;&#10;AsZToEABZbRFzvGSAAnokgBNfLqcNnaaBEiABEjAFwlQg/LFWeWYSIAEfI6AP018PjenHBAJkAAJ&#13;&#10;+AQBmvh8Yho5CBIgARIgAV8gQBOfL8wix0ACJODzBAxo4aMXn8+vag6QBEjAJwj480Fdn5hHDoIE&#13;&#10;SIAESMAHCNDE5wOTyCGQAAn4PgEDKlA08fn+suYISYAEfIEAvfh8YRY5BhIgARIgAZ8gwJfFZmMa&#13;&#10;t33/DV5vWQ+92jayHDMnDFc1bv1+DYa/3ha92zbG0G6tsX5VbDZaMlbRcmUfwrKZg3Fy6wwc+eFD&#13;&#10;fDCuG4KC8mYKoUmjmvjp28mZ5nE00c/0ZOTwvu1w7D8f4tzO2fjk/T4IDi5gqcaZfloK80QRSIiP&#13;&#10;R/MmjbD9/zbbENnz406EVX/MJs7oF2Li0+rQC0sKqGzM1MlfD6NW/XDMXrnFcvQZPRlnfjuGz2ZN&#13;&#10;RfeBY/Dxys3oMehNfLFwBn7Z+2M2WjNG0dy5c2LNvKHY9vNxVAzvj9ovjEKRQgUwfVyPDAHkyOmP&#13;&#10;Hl2a4Yvp/ZDDyR/Madm8LlbMHZau/shXn0PzRtXQoP1bqNBkAJJu3Ub02G4qn6P9TFc5I/Djzh14&#13;&#10;qWM7XLhw3kIjNfUelsV8hj5vvI7bt29b4nkCiBefVodeeFJAZWOmzvx6DGUqVE5Xw4Vzp3Hv7l2k&#13;&#10;3ktFamqq6VuPaWHl8EeugIB0eRlhS6B4scL46fBpzFj4Le7cuYfr129i/vL/oGndjL9Nfz4zCuGm&#13;&#10;tLdnfWVbkekqp0l49X+9pdKsRBv7dPoAPPRQkXT57EX06tQEU+Z8g/iEq0i6mYwxU5eiddNQhIQE&#13;&#10;w9F+2mvDqPHLl8Vg5LAo9O43wAbB8KiBWLliOXr07GUTzwtjEqAXn5Pzfu/ePfxx5gRyBwZg/Vex&#13;&#10;kOvKoU+gS8Rg1KzTEI+Uq4QpIyPh75/DlHYXbV7uiQqVazjZmnGKnfsjHi/3n24z4DbNwrDrwAmb&#13;&#10;OPNFr1FzkXD5KkQLShuierXBU/Wq4rnuk/HXX1cR8dIzJu1sGOq2HoXCJq1s99cTVJHcuXIhIFcO&#13;&#10;nNk+U12/O2s1YlZtQumSRXH0xB+WahMTbyDhyt+oVK4kNm874FA/LZXwRBEI/1cTtH2xg+lLRC6M&#13;&#10;HfWPWVwSBkYNw0MlSqYz+RGbmPeM96guBZSTK//qlct4qFRZhNVvgnpNW+B64l+YO20sPp48Cr2G&#13;&#10;T0CRB0LQqnN3PBZaF/t/3IL5749DyTIVEFqnkZMtGrPYwIhWaPN0GJp0fTdDACKc7IX+LzdD2z4f&#13;&#10;4uLFv1SWWQvXIrJzUzR8shp+2LIPj9Tro+JFuL1m2kds13OKpaqiRQqq86RbyZY4ObmZlIx8eQNt&#13;&#10;4uTifv1MV8DgEcUfeDBDAiKcGDImQAGVMRfGZkCgcJFiePPDhZaUwDwl0KFHf0wa9gaWfDwVuXLl&#13;&#10;RvXaDVS6CLGft2/C5m9XUkBZiGV+kidvgGnfqTtqVyurhNOp0xcyL5AmtWDBfAjKH4gv/90P90xm&#13;&#10;VnMQbalUFsx8ZsEUGJDbXFR95s0TgBs3kyxx2e2npSKekAAJpCPglAa1devWdBWljWjQ4J+bc9p4&#13;&#10;X7k+9esR7PhhLTr3HGxRve/cTjGd++Na4hUEFSpsM9QcOXMih+nmyHB/Ag8+WASrPo7C6T8S0Kjj&#13;&#10;W7h27eb9C6XJIWVE22nebQoOHz1tSS1ZopjJJJhoubZ38vfft3DG1H5Fk0fh6TN/qmyFC+dH8SIF&#13;&#10;8OvJfzb1teinvfYZTwJpCRjRYcApATVy5Ej8+eefygEgLUS5FlX0119/zSjJZ+IKFCyILd99jXz5&#13;&#10;g9CiUzf8dekiPv/kIzzRsCnKP1Ydyxd8hL07t6j9KPHe2/N/G9Fj8Fs+M35XDSRfvkDELRyJ9VsP&#13;&#10;YdiExXbX2P3aF+eUj2N/wNuDO+CNkXNw+a9reP6ZOvh0UgRqtxuL36z2ltbE7YQcacO8LzZhdGRr&#13;&#10;7P/ltElI3sA7Q7pg/bbDJq+zy9Cqn2nb5DUJ2CNAE589MmniV65cibZt22LQoEHqM02yIS6LFn8I&#13;&#10;/cZMxZeLZiJuxRLkzJ0bteqFo/MbUQgICERK8i3Ezv0Ac6e8iUImc2DnNwYjrEETQ7DJziBfbFEf&#13;&#10;ZR8uhq4vPIkuLZ+0qapEnTfwx645iBg9D2s37LFJy+hiwkdfYMDrrbD+s1EoVtik+Zy5hNamPSlr&#13;&#10;4ZRROXOceBLmMmm+Gz8bbTIX5sH32w+h+9B/HCnu109zHfwkARJwnoCf6Zvm/wz0DtSzfft2DBky&#13;&#10;BGLu83fy+RPr5jYfTbC+5LkXEWjRLsqLesOuWBO4sHeR9SXPvYxA/tzaed71jN2n2ejmdq6pWV2u&#13;&#10;rMhps2a9evXQt29fJCRQsLhyglg3CZAACQgB+cl3rQ69EHVqD8o8uC5duphP+UkCJEACJEACmhLI&#13;&#10;loDStCesjARIgARIwC4BeTek0QIFlNFmnOMlARLQJQEDyic4vQelyxlmp0mABEiABHRDgBqUbqaK&#13;&#10;HSUBEjAyAQO+io+/qGvkBc+xkwAJ6IeAER/UpYlPP+uTPSUBEiABQxGgic9Q083BkgAJ6JWAEbUJ&#13;&#10;I45Zr+uT/SYBEjAwAdmD0upwFmN8fDwaNmyILVu2WKrY/eNuPP/886hSpQrkBQ6LFy+2pMlJTEyM&#13;&#10;KlO5cmU0b94cO3emf++lTQGrCwooKxg8JQESIAESyJiAvN5O3sF6/vw/b/OXXFeuXEFEzwi0bt0a&#13;&#10;+/btw3vvvYepU6diz55/3pUpgmzixImYPHmySm/VqhV69+6Nmzez9gsFFFAZzwVjSYAESMCrCPib&#13;&#10;1CetDkcHJlpQVFQUBg4caFN09erVCAoKQkREhOk38HIhPDxcaUmLFi1S+WJjY9GsWTOlWeU2vVA7&#13;&#10;MjISBU2/BLFixQqbeuxdUEDZI8N4EiABEvAiAlqZ96Se5ORk00/IXLM5JM5eaNq0qTLrtWvXzibL&#13;&#10;8ePHUb58eZu4ChUqQOIlnDhxApUqVbJJL1u2LI4cOWITZ++CAsoeGcaTAAmQgI8SiI6ORmhoqM0h&#13;&#10;cfZCSEiI0pDSpv/999/IkyePTXRgYCCSkv751Wn5zCg9qyY+evHZoOUFCZAACXgnAS1fdSS/5Sfm&#13;&#10;NusQEBBgfZmlcxE+169ft8l769Yti1ASYSXX1kGuCxe2/cVx63Trcwooaxo8JwESIAEvJeDvp53B&#13;&#10;S4SRMwIpLRox3+3YscMmWn5N3Wz2K1eunMXcZ8508uRJNG7c2HyZ6ad2I860GSaSAAmQAAn4GoEW&#13;&#10;LVooT75Zs2YhJSUFmzdvRlxcHDp27KiG2qlTJ3Ut8ZIu+RITE9GyRcssoaAGlSVMzEQCJEACniUg&#13;&#10;zg3eFooWLYoFCxZg/PjxSvgUKlQII0aMsGhI4tU3ZswYjB07Vv24benSpTFv7jwEFwnO0lAooLKE&#13;&#10;iZlIgARIwLMEtNyDys5IxDPPOtSqVQvibm4viBYlhzOBJj5nqLEMCZAACZCAywlQg3I5YjZAAiRA&#13;&#10;Atkn4AcvtPFlf1iZ1kABlSkeJpIACZCAdxDwFhOfO2nQxOdO2myLBEiABEggywSoQWUZFTOSAAmQ&#13;&#10;gOcI+BtQnaCA8tx6Y8skQAIkkGUC/EXdLKNiRhIgARIgARJwLQFqUK7ly9pJgARIQBMCRnSSoIDS&#13;&#10;ZOmwEhIgARJwLQFvfJOEa0cMGHDbzdVIWT8JkAAJkIAWBKhBaUGRdZAACZCAiwnIr+kaLVBAGW3G&#13;&#10;OV4SIAFdEshhPPlEE58uVyo7TQIkQAIGIEANygCTzCGSAAnon4ABLXyggNL/uuUISIAEDEDA34Av&#13;&#10;i6UXnwEWNodIAiRAAnokQA1Kj7PGPpMACRiOgBFfdUQBZbhlzgGTAAnokYAR3yRBE58eVyr7TAIk&#13;&#10;QAIGIEANygCTzCGSAAnonwAf1NX/HHIEJEACJOCTBIzoZk4Tn08uZQ6KBEiABPRPgCY+/c8hR0AC&#13;&#10;JGAAAv4G9JKggDLAwuYQSYAE9E+AJj79zyFHQAIkQAIk4CMEqEH5yERyGCRAAr5NwIgOAxRQvr2m&#13;&#10;OToSIAEfIWDEN0kYUSj7yHLlMEiABEjAtwlQg/Lt+eXoSIAEfISAAX+vkD+34SNrl8MgARLwcQJG&#13;&#10;fJMETXw+vqg5PBIgARLQKwGa+PQ6c+w3CZCAoQjQxGeo6eZgSYAESEA/BPigrn7mij0lARIgARLw&#13;&#10;cQI08fn4BHN4JEACvkHAiM9BUUD5xtrlKEiABHycQA4fH19Gw6MXX0ZUGEcCJEACJOBxAtSgPD4F&#13;&#10;7AAJkAAJZIGAAb0kKKCysC6YhQRIgAQ8TcBT5q7PP/8cb7/9ts3w79y5o66PHTuGIUOGYM2aNciZ&#13;&#10;83/iROK6detmU8aZi//V6ExpliEBEiABEvBpAh07doQc5vDHH+fRuvULiIqKUlGHDh3C2LFj0bVr&#13;&#10;V3MWzT4poDRDyYpIgARIwHUE/Pw8pUP9b0ypqano378fGjRogE6dOiE5ORmnTp1CaGjo/zJpeOY1&#13;&#10;Aqpg3twaDotVaUngj58Walkd69KQwJLdJzWsjVVpTaBX/XKaVamleBLBIod1CAgIgByZhdjYWJw+&#13;&#10;fRoLF/5zTzh48CDu3r2LadOmYf/+/ciXLx/atGmDAQMGwN8/+z32GgGVGRSmkQAJkAAJaEcgOjoa&#13;&#10;8+bNs6kwIiICI0aMsImzvrh37x5mz54NyRcUFKSSrl69iho1aqj9pjp16uDAgQOIjIxUwkmEVHaD&#13;&#10;n0llS81uJVqU33f2mhbVsA4XEChbPL8LamWVWhBY+tMpLaphHS4ioKUGtXT375r1sl314g5rUJs2&#13;&#10;bUKfPn2wa9cu5M9v/54wffp0rFu3DnFxcdnuLzWobCNkBSRAAiTgegJaviw2K+a8tCP69ttvER4e&#13;&#10;biOcxHsvPj4e3bt3t2RPSUlBYGCg5To7J9k3EmandZYlARIgARLQBYG9e/eidu3aNn0VA5zsP4l2&#13;&#10;Jec7d+7E0qVLlQOFTUYnL6hBOQmOxUiABEjAnQQ87cR34cIFhISE2Ay5VatWSEhIUG7m8hkcHKz2&#13;&#10;oMTDT4tAAaUFRdZBAiRAAi4m4A8tjXyOd/bw4cMZFhLznrWJL8NMTkbSxOckOBYjARIgARJwLQFq&#13;&#10;UK7ly9pJgARIQBMCBnwVHyigNFk6rIQESIAEXEvAz8MmPteOLuPaaeLLmAtjSYAESIAEPEyAGpSH&#13;&#10;J4DNkwAJkEBWCNDElxVKzEMCJEACJOB2Ap724nP7gE0N0sTnCepskwRIgARI4L4EaOK7LyJmIAES&#13;&#10;IAHPE/D37GNQHgFAAeUR7GyUBEiABBwjYMQ9KJr4HFsjzE0CJEACJOAmAtSg3ASazZAACZBAdggY&#13;&#10;8TkoCqjsrBiWJQESIAE3ETDiHhRNfG5aXGyGBEiABEjAMQLUoBzjxdwkQAIk4BECfgZ8KogalEeW&#13;&#10;GhslARIgARK4HwFqUPcjxHQSIAES8AICRnQzp4DygoXHLpAACZDA/QgY0YuPJr77rQqmkwAJkAAJ&#13;&#10;eIQANSiPYGejJEACJOAYAX8DqhMUUI6tEeYmARIgAY8QoInPI9jZKAmQAAmQAAmkJ0ANKj0TxpAA&#13;&#10;CZCA1xGgF5/XTQk7RAIkQAIkIAQMuAVlyDFztZMACZAACeiAAE18OpgkdpEESIAE/A1o46OA4ron&#13;&#10;ARIgAR0QMOAP6tLEp4N1yS6SAAmQgCEJUIMy5LRz0CRAArojYEAVigJKd6uUHSYBEjAiAT6oa8RZ&#13;&#10;55hJgARIgAS8kgA1KK+cFnaKBEiABGwJGNCJDxRQtmuAVyRAAiTglQQMuAVFLz6vXInsFAmQAAmQ&#13;&#10;ADUorgESIAES0AUBA6pQNPHpYmWykyRAAkYnQC8+o68Ajp8ESIAESMBrCFCD8pqpYEdIgARIwD4B&#13;&#10;PwO68VFA2V8PTCEBEiABryFgwC0oevF5zepjR0iABEjASwmsWLECFStWRJUqVSxHZGSk6u3uH3fj&#13;&#10;+eefV/H16tXD4sWLNRsFNSjNULIiEiABEnAhAQ+qUPv370fz5s3x0Ucf2QzwypUriOgZgT59+uC1&#13;&#10;117Dtm3b0LdvXyWswsLCbPI6c2HEH2l0hhPLkAAJkIBHCYgXn1b/HB3IoUOHUK1atXTFVq9ejaCg&#13;&#10;IERERCBXrlwIDw9XgmzRokXp8joTQQ3KGWosQwIkQAI6JpCcnAw5rENAQADkSBvu3buHY8eOITAw&#13;&#10;EAsWLMDdu3fRoEEDvPnmmzh+/DjKly9vU6RChQoQk6AWgRqUFhRZBwmQAAm4mIC/6W6t1REdHY3Q&#13;&#10;0FCbQ+IyCvHx8Wr/SUx8GzduxJdffokzZ84oU97ff/+NPHny2BQTQZaUlGQT5+wFNShnybEcCZAA&#13;&#10;CbiRgJZbUIMGDYLZycE8hIy0J0l74IEHsGrVKnM2lCpVCiNHjkSnTp2Uc8StW7csaXIi12mFlk0G&#13;&#10;By6oQTkAi1lJgARIwBcIiDCSvSPrw56AOnDgAMaPH4/U1FTL0MU86G9S52rUqIETJ05Y4uXk119/&#13;&#10;TWf2s8ngwAUFlAOwmJUESIAEPEZAVCitDgcGERwcjOXLl2P69Om4ffs2zp49i0mTJuG5555Dq1at&#13;&#10;IJ58s2bNQkpKCjZv3oy4uDh07NjRgRbsZ6WAss+GKSRAAiTgNQS08uCTehwJJUuWxOzZs/HDDz+o&#13;&#10;PavWrVujatWqSkgVLVpUOU6IUHr88ccxevRojBgxAo0bN3akCbt5/Uxq2//0NrvZXJ+w7+w11zfC&#13;&#10;FpwiULZ4fqfKsZDrCSz96ZTrG2ELThPoVb+c02XTFtxz6mraKKevw8oUdLqsOwvSScKdtNkWCZAA&#13;&#10;CThJwICv4uPvQTm5VliMBEiABNxKwDHDnFu75rLGuAflMrSsmARIgARIIDsEKKCyQ++/ZeXJ6hGR&#13;&#10;r+D98cPS1ZYQ/ydeeyEc3329PF0aI9xD4HJ8Ap59qjG2b91iaXDxwvl47unGqPt4NfW5aME8SxpP&#13;&#10;XE/g/G9HsGRcP0zv+QJm9GmP9QuicSflnzcbHNm+EQtGvI4PI1ph9oDO2Pz5fKSa3mZg+KCVB5+O&#13;&#10;VDHuQWmw6pfMnY4Txw6j2AMhNrXJK0LeHz8cf9+4bhPPC/cR+HHnTrw1Zjj+vHDe0uj3cWsxf/ZM&#13;&#10;zJzzCarXfBz7fv4Jb/R4BRUqVET9htp4H1ka40k6AiJsVkW/hSeebYcnnmuPa5fjsXzSUGz/Ogbl&#13;&#10;Q+ti3SfRaPHGcFQIq4+Ec6ex4oMxyB2YB0++0DVdXUaKcNT7zhfYUIPK5iz+vGsrdm/dhNDaDdLV&#13;&#10;FDNvOooUKYZChYukS2OE6wl8sWwpRo+IQu++A2wae7r5c1i3YYsSTndu38Ffl/8yPV/iZ3posZBN&#13;&#10;Pl64hkDSjau4eT3R9ODnPaSa/kmQH+PLlTsAVy9dQLWGT6Ni7YbwMz0IWqxUWZSrWQfnjh10TWdY&#13;&#10;q1cToAaVjem5cjkBs6e9g2HvfICvP19sU9PeH7dhx+aNmDb/cwx4pY1NGi/cQ6DRv5qgTbsOyJkr&#13;&#10;J94aPdym0fwFCuA304suO73YSr388sWOnVHN9FQ8g+sJ5A0qjJpNnsf/fbkY/7disTLflalWC3Vb&#13;&#10;dlZC6bF6TS2duJ18C6cO/oRH61CzNaIXn0MaVEJCAl5++WX1eov27dvjyJEjloUkJ/LwllGCMt+9&#13;&#10;PQzPte2M8o9WsRm2CK5ZU8Zj4OgJyJs3n00aL9xH4AGTyVWEk71QqnQZbN9zEIuWLMMPG9bj4xnT&#13;&#10;7WVlvIYExMSX06QthXd+HQPnfo1X3/kYf104Z9prst0HTL75N1ZMG2Waw9yo06KThj3QZ1UG3IJy&#13;&#10;7Bd1x40bp97HNHHiRBQvXhydO3e2EVJe8syvW1bfsoUzkdv0h9O682s27QmDD0yC65kXOqBiFX4j&#13;&#10;t4HjZRe5c+eCHDVCa6F9hy5Yb9qbYnA9gaM7/4PfftqOsOYvKkFV/JFyan/p4OY4S+MJv582OVH0&#13;&#10;xb17qeg85gME8IuehY2RTux/vcyAwq5du7B+/XoULlxYvYfp3Xffxeuvv45vvvlGxYkd2Shh68bv&#13;&#10;kHjlL3R9rr4a8u3/eiC1b1oLOXLkxMlfj2FV7EKVlnwrCQtnfWAy+W3AuA/mGgWR145z/pxZOHhg&#13;&#10;P6bPnGPpY8rtFBQIKmC55onrCFy9fNFkVr1j04B/jhzwM/3dSPh1z1asnTMFVRo8jSZdI+GfM4dN&#13;&#10;XsNeGOf2aplihwSUvCgwqECQpfCYMWNw8uRJ9O7dG8uWLbN5260lk4+ezFr6jc3IzC7mUW9NsYmX&#13;&#10;i4gXm+HFl19XWlW6REa4nUDtOnUxZ9a/sfrrVWjR8gXs+fFHfPn5UgwZ+abb+2LEBstWr4vtq5Zg&#13;&#10;64pFqNfmZSReOo9da2LxWJ1GOHf0ANbMfA//6voGQp96wYh47I7Z38F36NmtSEcJDgmoSpUqYdr7&#13;&#10;0zBs2DDldSPj/PDDD9GyZUsMGGDrKaUjBuyqwQiIa/l7k9/HLNOe06R33kKx4g9g4JARaPUCnVnc&#13;&#10;sRSKP1IWrfuPNTlJLMJP361SLuSP1g1Ho/Y9sDL6Tdy9dxebls1Xh7k/D5athE6jppkv+WkQAg69&#13;&#10;LFZ+F0RMevKTvjExMRZEokV17doV4kQhvwXiTODLYp2h5p4yfFmsezg70wpfFusMNfeV0fJlsYfO&#13;&#10;afc8ZdWS+jBnO6RBVa9eHVu2bFG/B2I9xWXLlsW6deuwdOlS62iekwAJkAAJaETAgFtQjnnxCWf5&#13;&#10;vfmKFSumQ16oUKF0PyGcLhMjSIAESIAESCCLBBzSoLJYJ7ORAAmQAAloTcCAKhQFlNaLiPWRAAmQ&#13;&#10;gAsI+Dlu8HJBL9xbpUNvknBv19gaCZAACZCAkQlQgzLy7HPsJEACuiHgZ0B1ggJKN8uTHSUBEjAy&#13;&#10;AQNuQRnQqGnkFc6xkwAJkICOCFCD0vh3d5QAAAhuSURBVNFksaskQAIGJmBAFYoCysDrnUMnARLQ&#13;&#10;DwH+oq5+5oo9JQESIAES8HEC1KB8fII5PBIgAd8gYKBfM7JMGAWUBQVPSIAESMB7CRjQy5xefN67&#13;&#10;HNkzEiABEjA2AWpQxp5/jp4ESEAvBOjFp5eZYj9JgARIwFgE6MVnrPnmaEmABEiABLyYAE18Xjw5&#13;&#10;7BoJkAAJmAnQi89Mgp8kQAIkQAJeRcCAW1D04vOqFcjOkAAJkAAJWAjQxGdBwRMSIAES8F4CNPF5&#13;&#10;79ywZyRAAiRgcALGM/IZ8eFkgy9yDp8ESIAE9EGAJj59zBN7SQIkYHACNPEZfAFw+CRAAiTgrQSM&#13;&#10;Z+ADvfi8dTGyXyRAAiTgLQQOHDiADh06oGbNmggLC0OfPn0QHx+vujdkyBBUqlQJVapUsRwLFy7U&#13;&#10;pOvcg9IEIyshARIgAdcS8DPdrbU6HOlpUlISevTogdDQUOzatQtxcXFITEzE4MGDVTWHDh3C2LFj&#13;&#10;cfjwYcvRrVs3R5qwm5cCyi4aJpAACZCA9xCQd/Fp9c+RUZ09exbly5fHsKHDEBAQgKJFi6JLly7Y&#13;&#10;t28fkpOTcerUKSW8HKkzq3npJJFVUsxHAiRAAj5CQASLHNZBhI8caYOY72JjY22i165di4oVK+Lg&#13;&#10;wYO4e/cupk2bhv379yNfvnxo06YNBgwYAH//7Os/FFA22HlBAiRAAl5KQEM3vujoDzBv3jybgUZE&#13;&#10;RGDEiBE2cWkvUlNTMWHCBGzduhVLlizBpUuXUKNGDYhJr06dOpC9qsjISCWcREhlN/iZGkzNbiVa&#13;&#10;lN939poW1bAOFxAoWzy/C2pllVoQWPrTKS2qYR0uItCrfjnNaj6fmKJZXUXypGZZgzI3eu3aNQwc&#13;&#10;OBBHjx7FnDlzUK1aNXOSzef06dOxbt06tVdlk+DEBTUoJ6CxCAmQAAnomYA9c569MZ08eRKvvfYa&#13;&#10;QkJC8PXXX6NYsWIq65o1a5Q3X/fu3S1FU1JSEBgYaLnOzkn2jYTZaZ1lSYAESIAEskRALHxaHVlq&#13;&#10;8L+Zrly5gq5duyoX82XLllmEkySLAU72nzZt2qTOd+7ciaVLl6JTp06ONGE3LzUou2iYQAIkQALe&#13;&#10;Q8BTv6gbExOj9po2bNiQzqwnruUJCQnKzVw+g4OD1R6UVgKKe1Des/68tifcg/LaqQH3oLx3bqRn&#13;&#10;Wu5B/Xn1tmaDDSmYS7O6XFkRNShX0mXdJEACJKAVAQO+64gCSqvFw3pIgARIwIUEDCif+C4+F64n&#13;&#10;Vk0CJEACJJANAtSgsgGPRUmABEjAXQQ0fE7XXV3OdjsUUNlGyApIgARIwPUEPOXF5/qR2W+Bz0HZ&#13;&#10;Z8MUEiABEiABDxKgBuVB+GyaBEiABLJKwIgmPmpQWV0dzEcCJEACJOBWAhRQbsXNxkiABEiABLJK&#13;&#10;gCa+rJJiPhIgARLwIAENfl7Jg713rmkKKOe4sRQJkAAJuJUAvfjcipuNkQAJkAAJkIB9AtSg7LNh&#13;&#10;CgmQAAl4DQEjevFRQHnN8mNHSIAESMA+Ab6Lzz4bppAACZAACZCAWwlQg3IrbjZGAiRAAk4SMKAK&#13;&#10;RQHl5FphMRIgARJwJwF68bmTNtsiARIgARIggUwIUIPKBA6TSIAESMBbCNCLz1tmgv0gARIgARKw&#13;&#10;IUATnw0OXpAACZAACZCA5wjQxOc59myZBEiABLJOgF58WWfFnCRAAiRAAu4j4A/jSSj+3Ib71hdb&#13;&#10;IgESIAEScIAATXwOwGJWEiABEvAUASN68fmlmoKngLNdEiABEiABErBHgCY+e2QYTwIkQAIk4FEC&#13;&#10;FFAexc/GSYAESIAE7BGggLJHhvEkQAIkQAIeJUAB5VH8bJwESIAESMAeAQooe2QYTwIkQAIk4FEC&#13;&#10;FFAexc/GSYAESIAE7BGggLJHhvEkQAIkQAIeJUAB5VH8bJwESIAESMAeAQooe2QYTwIkQAIk4FEC&#13;&#10;FFAa4r906RJeffVVVK9eHTVr1sSoUaNw+/ZtDVtgVdklEB8fj4YNG2LLli3ZrYrlNSRw4MABdOjQ&#13;&#10;Qf3dhIWFoU+fPpC5YjA2AQooDee/d+/eyJs3L3bu3IlVq1Zh165dmDVrloYtsKrsENi+fTvatm2L&#13;&#10;8+fPZ6caltWYQFJSEnr06IHQ0FD1NxMXF4fExEQMHjxY45ZYnd4IUEBpNGMnfjuBffv2YcyYN5WQ&#13;&#10;KlOmDCIjI7Fs2TKNWmA12SEQExODqKgoDBw4MDvVsKwLCJw9exbly5fHsKHDEBAQgKJFi6JLly7q&#13;&#10;78kFzbFKHRGggNJosn458gsKFCiAEiUestRYsWJFiNlPvg0yeJZA06ZNlVmvXbt2nu0IW09HoFKl&#13;&#10;SoiNjUWOnDksaWvXroX8/TAYmwB/bkOj+f/7778RGBhoU1u+fPnU9Y0bN1CoUCGbNF64l0BISIh7&#13;&#10;G2RrThGQH1eYMGECtm7diiVLljhVBwv5DgEKKI3mUvaebt26ZVObCC0JolkxkAAJZE7g2rVrygR7&#13;&#10;9OhRJZyqVauWeQGm+jwBmvg0muLHHnsM169fx8WLFy01Hj9+XNnTCxYsaInjCQmQQHoCJ0+eRIsW&#13;&#10;LSDWhq+//hoUTukZGTGGAkqjWa9QoYL6oxo7dizkm+CpU6eUB1+bNm00aoHVkIBvErhy5Qq6du2q&#13;&#10;XMzFqahYsWK+OVCOymECNPE5jMx+gTlz5qhnnxo1agR/f3/1jXDokKH2CzCFBEgA4mEpzkQbNmxI&#13;&#10;pzkdPnyYhAxMgD/5buDJ59BJgARIwJsJ0MTnzbPDvpEACZCAgQlQQBl48jl0EiABEvBmAhRQ3jw7&#13;&#10;7BsJkAAJGJgABZSBJ59DJwESIAFvJkAB5c2zw76RAAmQgIEJUEAZePI5dBIgARLwZgIUUN48O+wb&#13;&#10;CZAACRiYAAWUgSefQycBEiABbybw/yOXDgz9eknyAAAAAElFTkSuQmCCUEsBAi0AFAAGAAgAAAAh&#13;&#10;ALGCZ7YKAQAAEwIAABMAAAAAAAAAAAAAAAAAAAAAAFtDb250ZW50X1R5cGVzXS54bWxQSwECLQAU&#13;&#10;AAYACAAAACEAOP0h/9YAAACUAQAACwAAAAAAAAAAAAAAAAA7AQAAX3JlbHMvLnJlbHNQSwECLQAK&#13;&#10;AAAAAAAAACEAcKDHK/5KAAD+SgAAFAAAAAAAAAAAAAAAAAA6AgAAZHJzL21lZGlhL2ltYWdlMi5w&#13;&#10;bmdQSwECLQAKAAAAAAAAACEA0du9b/0+AAD9PgAAFAAAAAAAAAAAAAAAAABqTQAAZHJzL21lZGlh&#13;&#10;L2ltYWdlMy5wbmdQSwECLQAKAAAAAAAAACEAOksINRVHAAAVRwAAFAAAAAAAAAAAAAAAAACZjAAA&#13;&#10;ZHJzL21lZGlhL2ltYWdlNC5wbmdQSwECLQAUAAYACAAAACEAWYosRQAFAACSHgAADgAAAAAAAAAA&#13;&#10;AAAAAADg0wAAZHJzL2Uyb0RvYy54bWxQSwECLQAKAAAAAAAAACEA3weupZ5EAACeRAAAFAAAAAAA&#13;&#10;AAAAAAAAAAAM2QAAZHJzL21lZGlhL2ltYWdlNi5wbmdQSwECLQAKAAAAAAAAACEALr3T7clHAADJ&#13;&#10;RwAAFAAAAAAAAAAAAAAAAADcHQEAZHJzL21lZGlhL2ltYWdlNy5wbmdQSwECLQAUAAYACAAAACEA&#13;&#10;5e4RkeAAAAAKAQAADwAAAAAAAAAAAAAAAADXZQEAZHJzL2Rvd25yZXYueG1sUEsBAi0ACgAAAAAA&#13;&#10;AAAhABuguBcnSAAAJ0gAABQAAAAAAAAAAAAAAAAA5GYBAGRycy9tZWRpYS9pbWFnZTEucG5nUEsB&#13;&#10;Ai0AFAAGAAgAAAAhALh38KXmAAAAOQQAABkAAAAAAAAAAAAAAAAAPa8BAGRycy9fcmVscy9lMm9E&#13;&#10;b2MueG1sLnJlbHNQSwECLQAKAAAAAAAAACEAPQV7W9VMAADVTAAAFAAAAAAAAAAAAAAAAABasAEA&#13;&#10;ZHJzL21lZGlhL2ltYWdlNS5wbmdQSwUGAAAAAAwADAAIAwAAYf0BAAAA&#13;&#10;">
                <v:shape id="Picture 1380911353" o:spid="_x0000_s1054" type="#_x0000_t75" style="position:absolute;left:3915;top:2607;width:17632;height:178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0XdmzQAAAOgAAAAPAAAAZHJzL2Rvd25yZXYueG1sRI/BasJA&#13;&#10;EIbvBd9hGcFb3cRgq9FVpEXioVCMgtchOybB7GzIrhrf3hUKvQzM/Pzf8C3XvWnEjTpXW1YQjyMQ&#13;&#10;xIXVNZcKjoft+wyE88gaG8uk4EEO1qvB2xJTbe+8p1vuSxEg7FJUUHnfplK6oiKDbmxb4pCdbWfQ&#13;&#10;h7Urpe7wHuCmkZMo+pAGaw4fKmzpq6Likl+NgoaO19NnRvlvhudtO9mfKPtJlBoN++9FGJsFCE+9&#13;&#10;/2/8IXY6OCSzaB7HyTSBl1g4gFw9AQAA//8DAFBLAQItABQABgAIAAAAIQDb4fbL7gAAAIUBAAAT&#13;&#10;AAAAAAAAAAAAAAAAAAAAAABbQ29udGVudF9UeXBlc10ueG1sUEsBAi0AFAAGAAgAAAAhAFr0LFu/&#13;&#10;AAAAFQEAAAsAAAAAAAAAAAAAAAAAHwEAAF9yZWxzLy5yZWxzUEsBAi0AFAAGAAgAAAAhAPnRd2bN&#13;&#10;AAAA6AAAAA8AAAAAAAAAAAAAAAAABwIAAGRycy9kb3ducmV2LnhtbFBLBQYAAAAAAwADALcAAAAB&#13;&#10;AwAAAAA=&#13;&#10;">
                  <v:imagedata r:id="rId63" o:title=""/>
                </v:shape>
                <v:shape id="Picture 93584209" o:spid="_x0000_s1055" type="#_x0000_t75" style="position:absolute;left:21911;top:2688;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cwTzgAAAOYAAAAPAAAAZHJzL2Rvd25yZXYueG1sRI/dagIx&#13;&#10;FITvC32HcAq9q4k/LboaRSuCXhSs2wc4bE53Fzcn2yTV1ac3QqE3A8Mw3zCzRWcbcSIfasca+j0F&#13;&#10;grhwpuZSw1e+eRmDCBHZYOOYNFwowGL++DDDzLgzf9LpEEuRIBwy1FDF2GZShqIii6HnWuKUfTtv&#13;&#10;MSbrS2k8nhPcNnKg1Ju0WHNaqLCl94qK4+HXaqj32+vG7y9D9bPkY/6xW2E/X2n9/NStp0mWUxCR&#13;&#10;uvjf+ENsjYbJ8HU8GqgJ3G+lSyDnNwAAAP//AwBQSwECLQAUAAYACAAAACEA2+H2y+4AAACFAQAA&#13;&#10;EwAAAAAAAAAAAAAAAAAAAAAAW0NvbnRlbnRfVHlwZXNdLnhtbFBLAQItABQABgAIAAAAIQBa9Cxb&#13;&#10;vwAAABUBAAALAAAAAAAAAAAAAAAAAB8BAABfcmVscy8ucmVsc1BLAQItABQABgAIAAAAIQAK8cwT&#13;&#10;zgAAAOYAAAAPAAAAAAAAAAAAAAAAAAcCAABkcnMvZG93bnJldi54bWxQSwUGAAAAAAMAAwC3AAAA&#13;&#10;AgMAAAAA&#13;&#10;">
                  <v:imagedata r:id="rId64" o:title=""/>
                </v:shape>
                <v:shape id="Picture 1023899070" o:spid="_x0000_s1056" type="#_x0000_t75" style="position:absolute;left:40445;top:3033;width:17069;height:176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79zwAAAOgAAAAPAAAAZHJzL2Rvd25yZXYueG1sRI/RSsNA&#13;&#10;EEXfhf7DMoIvYndNIU3TbktRRJHSYtsPWLLTTTA7G7NrGv/eeRB8GbgzzLmc1Wb0rRiwj00gDY9T&#13;&#10;BQKpCrYhp+F8enkoQMRkyJo2EGr4wQib9eRmZUobrvSBwzE5wRCKpdFQp9SVUsaqRm/iNHRIfLuE&#13;&#10;3pvEsXfS9ubKcN/KTKlcetMQN9Smw6caq8/jt9fwVbkivsvZ+TXLd+PhMOB97vZa392Oz0se2yWI&#13;&#10;hGP6//hDvFl2UNmsWCzUnFVYjBcg178AAAD//wMAUEsBAi0AFAAGAAgAAAAhANvh9svuAAAAhQEA&#13;&#10;ABMAAAAAAAAAAAAAAAAAAAAAAFtDb250ZW50X1R5cGVzXS54bWxQSwECLQAUAAYACAAAACEAWvQs&#13;&#10;W78AAAAVAQAACwAAAAAAAAAAAAAAAAAfAQAAX3JlbHMvLnJlbHNQSwECLQAUAAYACAAAACEAlP0O&#13;&#10;/c8AAADoAAAADwAAAAAAAAAAAAAAAAAHAgAAZHJzL2Rvd25yZXYueG1sUEsFBgAAAAADAAMAtwAA&#13;&#10;AAMDAAAAAA==&#13;&#10;">
                  <v:imagedata r:id="rId65" o:title=""/>
                </v:shape>
                <v:shape id="Picture 1095666742" o:spid="_x0000_s1057" type="#_x0000_t75" style="position:absolute;left:4076;top:22599;width:17310;height:173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RoXzwAAAOgAAAAPAAAAZHJzL2Rvd25yZXYueG1sRI/BSsNA&#13;&#10;EIbvgu+wjOCltJsWjU3abSkVQYsXW/E8ZsdsNDsbdrdJfHtXELwMzPz83/Ctt6NtRU8+NI4VzGcZ&#13;&#10;COLK6YZrBa+nh+kSRIjIGlvHpOCbAmw3lxdrLLUb+IX6Y6xFgnAoUYGJsSulDJUhi2HmOuKUfThv&#13;&#10;MabV11J7HBLctnKRZbm02HD6YLCjvaHq63i2CvYFnz+ffGH6SbucDPPD7vn9rVbq+mq8X6WxW4GI&#13;&#10;NMb/xh/iUSeHrLjN8/zuZgG/YukAcvMDAAD//wMAUEsBAi0AFAAGAAgAAAAhANvh9svuAAAAhQEA&#13;&#10;ABMAAAAAAAAAAAAAAAAAAAAAAFtDb250ZW50X1R5cGVzXS54bWxQSwECLQAUAAYACAAAACEAWvQs&#13;&#10;W78AAAAVAQAACwAAAAAAAAAAAAAAAAAfAQAAX3JlbHMvLnJlbHNQSwECLQAUAAYACAAAACEABKUa&#13;&#10;F88AAADoAAAADwAAAAAAAAAAAAAAAAAHAgAAZHJzL2Rvd25yZXYueG1sUEsFBgAAAAADAAMAtwAA&#13;&#10;AAMDAAAAAA==&#13;&#10;">
                  <v:imagedata r:id="rId66" o:title=""/>
                </v:shape>
                <v:shape id="Picture 1713865138" o:spid="_x0000_s1058" type="#_x0000_t75" style="position:absolute;left:22050;top:22288;width:17068;height:17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8kbzwAAAOgAAAAPAAAAZHJzL2Rvd25yZXYueG1sRI9LawJB&#13;&#10;EITvAf/D0EJucVYlPlZHCSaBBPHg4+Kts9PZXd3pWXZGXf99OhDIpaC6qK+p+bJ1lbpSE0rPBvq9&#13;&#10;BBRx5m3JuYHD/v1pAipEZIuVZzJwpwDLRedhjqn1N97SdRdzJRAOKRooYqxTrUNWkMPQ8zWxZN++&#13;&#10;cRjFNrm2Dd4E7io9SJKRdliyfCiwplVB2Xl3cQZWmG0G4Xg/hOnl81Rthut8+/ZlzGO3fZ2JvMxA&#13;&#10;RWrjf+MP8WFlw7g/nIyeReB3mBxAL34AAAD//wMAUEsBAi0AFAAGAAgAAAAhANvh9svuAAAAhQEA&#13;&#10;ABMAAAAAAAAAAAAAAAAAAAAAAFtDb250ZW50X1R5cGVzXS54bWxQSwECLQAUAAYACAAAACEAWvQs&#13;&#10;W78AAAAVAQAACwAAAAAAAAAAAAAAAAAfAQAAX3JlbHMvLnJlbHNQSwECLQAUAAYACAAAACEASBvJ&#13;&#10;G88AAADoAAAADwAAAAAAAAAAAAAAAAAHAgAAZHJzL2Rvd25yZXYueG1sUEsFBgAAAAADAAMAtwAA&#13;&#10;AAMDAAAAAA==&#13;&#10;">
                  <v:imagedata r:id="rId67" o:title=""/>
                </v:shape>
                <v:shape id="Picture 2079008758" o:spid="_x0000_s1059" type="#_x0000_t75" style="position:absolute;left:40445;top:22599;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ekzgAAAOgAAAAPAAAAZHJzL2Rvd25yZXYueG1sRI/BasJA&#13;&#10;EIbvhb7DMkJvdVeh1UZXkS2l9VIw5gGm2TGJZmdDdhvj23cPQi8DP8P/zXzr7ehaMVAfGs8aZlMF&#13;&#10;grj0tuFKQ3H8eF6CCBHZYuuZNNwowHbz+LDGzPorH2jIYyUShEOGGuoYu0zKUNbkMEx9R5x2J987&#13;&#10;jCn2lbQ9XhPctXKu1Kt02HC6UGNHpqbykv86DT9Fcdt95sfvYe/VrDS5MedotH6ajO+rNHYrEJHG&#13;&#10;+N+4I76shrlavCm1XLykz5NYkgK5+QMAAP//AwBQSwECLQAUAAYACAAAACEA2+H2y+4AAACFAQAA&#13;&#10;EwAAAAAAAAAAAAAAAAAAAAAAW0NvbnRlbnRfVHlwZXNdLnhtbFBLAQItABQABgAIAAAAIQBa9Cxb&#13;&#10;vwAAABUBAAALAAAAAAAAAAAAAAAAAB8BAABfcmVscy8ucmVsc1BLAQItABQABgAIAAAAIQDn/pek&#13;&#10;zgAAAOgAAAAPAAAAAAAAAAAAAAAAAAcCAABkcnMvZG93bnJldi54bWxQSwUGAAAAAAMAAwC3AAAA&#13;&#10;AgMAAAAA&#13;&#10;">
                  <v:imagedata r:id="rId68" o:title=""/>
                </v:shape>
                <v:shape id="Picture 543083306" o:spid="_x0000_s1060" type="#_x0000_t75" style="position:absolute;left:22050;top:41889;width:16907;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LjzAAAAOcAAAAPAAAAZHJzL2Rvd25yZXYueG1sRI9Ba8JA&#13;&#10;FITvQv/D8gredLdNjRJdpSiF9lhNqcdH9pkEs2/T7GrSf98tCF4GhmG+YVabwTbiSp2vHWt4mioQ&#13;&#10;xIUzNZca8sPbZAHCB2SDjWPS8EseNuuH0Qoz43r+pOs+lCJC2GeooQqhzaT0RUUW/dS1xDE7uc5i&#13;&#10;iLYrpemwj3DbyGelUmmx5rhQYUvbiorz/mI1zC/fWxfmJZ3aI6Y/tv/K849G6/HjsFtGeV2CCDSE&#13;&#10;e+OGeDcaZi+JWiSJSuH/V/wEcv0HAAD//wMAUEsBAi0AFAAGAAgAAAAhANvh9svuAAAAhQEAABMA&#13;&#10;AAAAAAAAAAAAAAAAAAAAAFtDb250ZW50X1R5cGVzXS54bWxQSwECLQAUAAYACAAAACEAWvQsW78A&#13;&#10;AAAVAQAACwAAAAAAAAAAAAAAAAAfAQAAX3JlbHMvLnJlbHNQSwECLQAUAAYACAAAACEA8vuy48wA&#13;&#10;AADnAAAADwAAAAAAAAAAAAAAAAAHAgAAZHJzL2Rvd25yZXYueG1sUEsFBgAAAAADAAMAtwAAAAAD&#13;&#10;AAAAAA==&#13;&#10;">
                  <v:imagedata r:id="rId69" o:title=""/>
                </v:shape>
                <v:shape id="TextBox 16" o:spid="_x0000_s1061" type="#_x0000_t202" style="position:absolute;left:213;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J4FzQAAAOgAAAAPAAAAZHJzL2Rvd25yZXYueG1sRI9BT8Mw&#13;&#10;DIXvSPyHyEjcWNJpg61bNqENJG6MwQ+wGq8pbZyqCVvh1+MDEpcn+T35s996O4ZOnWlITWQLxcSA&#13;&#10;Iq6ia7i28PH+fLcAlTKywy4yWfimBNvN9dUaSxcv/EbnY66VQDiVaMHn3Jdap8pTwDSJPbFkpzgE&#13;&#10;zDIOtXYDXgQeOj015l4HbFgueOxp56lqj1/BwsKE17ZdTg8pzH6Kud/t41P/ae3tzbhfiTyuQGUa&#13;&#10;8//GH+LFSYdibh5mxhTyuRQTA/TmFwAA//8DAFBLAQItABQABgAIAAAAIQDb4fbL7gAAAIUBAAAT&#13;&#10;AAAAAAAAAAAAAAAAAAAAAABbQ29udGVudF9UeXBlc10ueG1sUEsBAi0AFAAGAAgAAAAhAFr0LFu/&#13;&#10;AAAAFQEAAAsAAAAAAAAAAAAAAAAAHwEAAF9yZWxzLy5yZWxzUEsBAi0AFAAGAAgAAAAhAIBIngXN&#13;&#10;AAAA6AAAAA8AAAAAAAAAAAAAAAAABwIAAGRycy9kb3ducmV2LnhtbFBLBQYAAAAAAwADALcAAAAB&#13;&#10;AwAAAAA=&#13;&#10;" filled="f" stroked="f">
                  <v:textbox style="mso-fit-shape-to-text:t">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7" o:spid="_x0000_s1062" type="#_x0000_t202" style="position:absolute;left:20435;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1dTzgAAAOgAAAAPAAAAZHJzL2Rvd25yZXYueG1sRI/RTsMw&#13;&#10;DEXfkfYPkZF4Y0nHKF23bJq2IfEGDD7AakxT2jhVk22FrydISLxYsq/usc5qM7pOnGkIjWcN2VSB&#13;&#10;IK68abjW8P72eFuACBHZYOeZNHxRgM16crXC0vgLv9L5GGuRIBxK1GBj7EspQ2XJYZj6njhlH35w&#13;&#10;GNM61NIMeElw18mZUrl02HD6YLGnnaWqPZ6chkK557ZdzF6Cm39n93a394f+U+ub63G/TGO7BBFp&#13;&#10;jP+NP8STSQ53eZ4Var54gF+xdAC5/gEAAP//AwBQSwECLQAUAAYACAAAACEA2+H2y+4AAACFAQAA&#13;&#10;EwAAAAAAAAAAAAAAAAAAAAAAW0NvbnRlbnRfVHlwZXNdLnhtbFBLAQItABQABgAIAAAAIQBa9Cxb&#13;&#10;vwAAABUBAAALAAAAAAAAAAAAAAAAAB8BAABfcmVscy8ucmVsc1BLAQItABQABgAIAAAAIQDno1dT&#13;&#10;zgAAAOgAAAAPAAAAAAAAAAAAAAAAAAcCAABkcnMvZG93bnJldi54bWxQSwUGAAAAAAMAAwC3AAAA&#13;&#10;AgMAAAAA&#13;&#10;" filled="f" stroked="f">
                  <v:textbox style="mso-fit-shape-to-text:t">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8" o:spid="_x0000_s1063" type="#_x0000_t202" style="position:absolute;left:39118;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jWJ+zQAAAOcAAAAPAAAAZHJzL2Rvd25yZXYueG1sRI9RS8Mw&#13;&#10;FIXfBf9DuMLeXNK6ltktG7JN8E2d/oBLc21qm5vSxK3u1xtB8OXA4XC+w1lvJ9eLE42h9awhmysQ&#13;&#10;xLU3LTca3t8eb5cgQkQ22HsmDd8UYLu5vlpjZfyZX+l0jI1IEA4VarAxDpWUobbkMMz9QJyyDz86&#13;&#10;jMmOjTQjnhPc9TJXqpQOW04LFgfaWaq745fTsFTuuevu85fgFpessLu9PwyfWs9upv0qycMKRKQp&#13;&#10;/jf+EE9GQ15kpcqKuxJ+f6VPIDc/AAAA//8DAFBLAQItABQABgAIAAAAIQDb4fbL7gAAAIUBAAAT&#13;&#10;AAAAAAAAAAAAAAAAAAAAAABbQ29udGVudF9UeXBlc10ueG1sUEsBAi0AFAAGAAgAAAAhAFr0LFu/&#13;&#10;AAAAFQEAAAsAAAAAAAAAAAAAAAAAHwEAAF9yZWxzLy5yZWxzUEsBAi0AFAAGAAgAAAAhACCNYn7N&#13;&#10;AAAA5wAAAA8AAAAAAAAAAAAAAAAABwIAAGRycy9kb3ducmV2LnhtbFBLBQYAAAAAAwADALcAAAAB&#13;&#10;AwAAAAA=&#13;&#10;" filled="f" stroked="f">
                  <v:textbox style="mso-fit-shape-to-text:t">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9" o:spid="_x0000_s1064" type="#_x0000_t202" style="position:absolute;top:20292;width:3273;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p6UzgAAAOgAAAAPAAAAZHJzL2Rvd25yZXYueG1sRI9RS8Mw&#13;&#10;FIXfhf2HcAd7c8m6Tmu3bIxNwTd1+gMuzbWpbW5KE7fqrzeC4MuBw+F8h7PZja4TZxpC41nDYq5A&#13;&#10;EFfeNFxreHt9uC5AhIhssPNMGr4owG47udpgafyFX+h8irVIEA4larAx9qWUobLkMMx9T5yydz84&#13;&#10;jMkOtTQDXhLcdTJT6kY6bDgtWOzpYKlqT59OQ6HcU9veZc/B5d+LlT0c/X3/ofVsOh7XSfZrEJHG&#13;&#10;+N/4QzwaDZnKb7O8WC5X8HssnQK5/QEAAP//AwBQSwECLQAUAAYACAAAACEA2+H2y+4AAACFAQAA&#13;&#10;EwAAAAAAAAAAAAAAAAAAAAAAW0NvbnRlbnRfVHlwZXNdLnhtbFBLAQItABQABgAIAAAAIQBa9Cxb&#13;&#10;vwAAABUBAAALAAAAAAAAAAAAAAAAAB8BAABfcmVscy8ucmVsc1BLAQItABQABgAIAAAAIQBsyp6U&#13;&#10;zgAAAOgAAAAPAAAAAAAAAAAAAAAAAAcCAABkcnMvZG93bnJldi54bWxQSwUGAAAAAAMAAwC3AAAA&#13;&#10;AgMAAAAA&#13;&#10;" filled="f" stroked="f">
                  <v:textbox style="mso-fit-shape-to-text:t">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20" o:spid="_x0000_s1065" type="#_x0000_t202" style="position:absolute;left:20221;top:20481;width:2969;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0M0lzQAAAOcAAAAPAAAAZHJzL2Rvd25yZXYueG1sRI/RasJA&#13;&#10;FETfC/2H5Qp9q5toWpLoKkVb8K2t9QMu2Ws2Jns3ZFdN+/VdodCXgWGYM8xyPdpOXGjwjWMF6TQB&#13;&#10;QVw53XCt4PD19piD8AFZY+eYFHyTh/Xq/m6JpXZX/qTLPtQiQtiXqMCE0JdS+sqQRT91PXHMjm6w&#13;&#10;GKIdaqkHvEa47eQsSZ6lxYbjgsGeNoaqdn+2CvLEvrdtMfvwNvtJn8xm6177k1IPk3G7iPKyABFo&#13;&#10;DP+NP8ROxw9Fms2LPMvg9it6kKtfAAAA//8DAFBLAQItABQABgAIAAAAIQDb4fbL7gAAAIUBAAAT&#13;&#10;AAAAAAAAAAAAAAAAAAAAAABbQ29udGVudF9UeXBlc10ueG1sUEsBAi0AFAAGAAgAAAAhAFr0LFu/&#13;&#10;AAAAFQEAAAsAAAAAAAAAAAAAAAAAHwEAAF9yZWxzLy5yZWxzUEsBAi0AFAAGAAgAAAAhAKPQzSXN&#13;&#10;AAAA5wAAAA8AAAAAAAAAAAAAAAAABwIAAGRycy9kb3ducmV2LnhtbFBLBQYAAAAAAwADALcAAAAB&#13;&#10;AwAAAAA=&#13;&#10;" filled="f" stroked="f">
                  <v:textbox style="mso-fit-shape-to-text:t">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21" o:spid="_x0000_s1066" type="#_x0000_t202" style="position:absolute;left:38904;top:20481;width:2905;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1ezQAAAOcAAAAPAAAAZHJzL2Rvd25yZXYueG1sRI9RS8Mw&#13;&#10;FIXfBf9DuIJvLuk2t65bNsam4Nvm3A+4NNemtrkpTdyqv94Igi8HDofzHc5qM7hWXKgPtWcN2UiB&#13;&#10;IC69qbnScH57fshBhIhssPVMGr4owGZ9e7PCwvgrv9LlFCuRIBwK1GBj7AopQ2nJYRj5jjhl7753&#13;&#10;GJPtK2l6vCa4a+VYqZl0WHNasNjRzlLZnD6dhly5Q9Msxsfgpt/Zo93t/VP3ofX93bBfJtkuQUQa&#13;&#10;4n/jD/FiUjnPpvNcTebw+yt9Arn+AQAA//8DAFBLAQItABQABgAIAAAAIQDb4fbL7gAAAIUBAAAT&#13;&#10;AAAAAAAAAAAAAAAAAAAAAABbQ29udGVudF9UeXBlc10ueG1sUEsBAi0AFAAGAAgAAAAhAFr0LFu/&#13;&#10;AAAAFQEAAAsAAAAAAAAAAAAAAAAAHwEAAF9yZWxzLy5yZWxzUEsBAi0AFAAGAAgAAAAhAP7g7V7N&#13;&#10;AAAA5wAAAA8AAAAAAAAAAAAAAAAABwIAAGRycy9kb3ducmV2LnhtbFBLBQYAAAAAAwADALcAAAAB&#13;&#10;AwAAAAA=&#13;&#10;" filled="f" stroked="f">
                  <v:textbox style="mso-fit-shape-to-text:t">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22" o:spid="_x0000_s1067" type="#_x0000_t202" style="position:absolute;left:19706;top:40774;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Ah15zQAAAOcAAAAPAAAAZHJzL2Rvd25yZXYueG1sRI/LTsMw&#13;&#10;EEX3SP0Ha5DYUTsWQSWtW1UtSOygjw+w4iEOicdRbNrA1zMLJDYjXY3umTmrzRR6ccExtZEMFHMF&#13;&#10;AqmOrqXGwPn0cr8AkbIlZ/tIaOAbE2zWs5uVrVy80gEvx9wIhlCqrAGf81BJmWqPwaZ5HJB49xHH&#13;&#10;YDPHsZFutFeGh15qpR5lsC3xBW8H3Hmsu+NXMLBQ4a3rnvR7Cg8/Rel3+/g8fBpzdzvtlzy2SxAZ&#13;&#10;p/zf+EO8OgOlKrQudMmPsxc7gVz/AgAA//8DAFBLAQItABQABgAIAAAAIQDb4fbL7gAAAIUBAAAT&#13;&#10;AAAAAAAAAAAAAAAAAAAAAABbQ29udGVudF9UeXBlc10ueG1sUEsBAi0AFAAGAAgAAAAhAFr0LFu/&#13;&#10;AAAAFQEAAAsAAAAAAAAAAAAAAAAAHwEAAF9yZWxzLy5yZWxzUEsBAi0AFAAGAAgAAAAhAKYCHXnN&#13;&#10;AAAA5wAAAA8AAAAAAAAAAAAAAAAABwIAAGRycy9kb3ducmV2LnhtbFBLBQYAAAAAAwADALcAAAAB&#13;&#10;AwAAAAA=&#13;&#10;" filled="f" stroked="f">
                  <v:textbox style="mso-fit-shape-to-text:t">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70E6CCCF" w14:textId="77777777" w:rsidR="00B212A5" w:rsidRDefault="00B212A5" w:rsidP="00F83CC9">
      <w:pPr>
        <w:spacing w:line="360" w:lineRule="auto"/>
        <w:rPr>
          <w:rFonts w:ascii="Times New Roman" w:hAnsi="Times New Roman" w:cs="Times New Roman"/>
          <w:b/>
          <w:bCs/>
          <w:sz w:val="28"/>
          <w:szCs w:val="28"/>
          <w:u w:val="single"/>
        </w:rPr>
      </w:pPr>
    </w:p>
    <w:p w14:paraId="3D742327" w14:textId="77777777" w:rsidR="00B212A5" w:rsidRDefault="00B212A5" w:rsidP="00F83CC9">
      <w:pPr>
        <w:spacing w:line="360" w:lineRule="auto"/>
        <w:rPr>
          <w:rFonts w:ascii="Times New Roman" w:hAnsi="Times New Roman" w:cs="Times New Roman"/>
          <w:b/>
          <w:bCs/>
          <w:sz w:val="28"/>
          <w:szCs w:val="28"/>
          <w:u w:val="single"/>
        </w:rPr>
      </w:pPr>
    </w:p>
    <w:p w14:paraId="51AC2A83" w14:textId="77777777" w:rsidR="00B212A5" w:rsidRDefault="00B212A5" w:rsidP="00F83CC9">
      <w:pPr>
        <w:spacing w:line="360" w:lineRule="auto"/>
        <w:rPr>
          <w:rFonts w:ascii="Times New Roman" w:hAnsi="Times New Roman" w:cs="Times New Roman"/>
          <w:b/>
          <w:bCs/>
          <w:sz w:val="28"/>
          <w:szCs w:val="28"/>
          <w:u w:val="single"/>
        </w:rPr>
      </w:pPr>
    </w:p>
    <w:p w14:paraId="58C29D7C" w14:textId="77777777" w:rsidR="00B212A5" w:rsidRDefault="00B212A5" w:rsidP="00F83CC9">
      <w:pPr>
        <w:spacing w:line="360" w:lineRule="auto"/>
        <w:rPr>
          <w:rFonts w:ascii="Times New Roman" w:hAnsi="Times New Roman" w:cs="Times New Roman"/>
          <w:b/>
          <w:bCs/>
          <w:sz w:val="28"/>
          <w:szCs w:val="28"/>
          <w:u w:val="single"/>
        </w:rPr>
      </w:pPr>
    </w:p>
    <w:p w14:paraId="258F4401" w14:textId="77777777" w:rsidR="00B212A5" w:rsidRDefault="00B212A5" w:rsidP="00F83CC9">
      <w:pPr>
        <w:spacing w:line="360" w:lineRule="auto"/>
        <w:rPr>
          <w:rFonts w:ascii="Times New Roman" w:hAnsi="Times New Roman" w:cs="Times New Roman"/>
          <w:b/>
          <w:bCs/>
          <w:sz w:val="28"/>
          <w:szCs w:val="28"/>
          <w:u w:val="single"/>
        </w:rPr>
      </w:pPr>
    </w:p>
    <w:p w14:paraId="589B41CC" w14:textId="77777777" w:rsidR="00B212A5" w:rsidRDefault="00B212A5" w:rsidP="00F83CC9">
      <w:pPr>
        <w:spacing w:line="360" w:lineRule="auto"/>
        <w:rPr>
          <w:rFonts w:ascii="Times New Roman" w:hAnsi="Times New Roman" w:cs="Times New Roman"/>
          <w:b/>
          <w:bCs/>
          <w:sz w:val="28"/>
          <w:szCs w:val="28"/>
          <w:u w:val="single"/>
        </w:rPr>
      </w:pPr>
    </w:p>
    <w:p w14:paraId="1F28DC82" w14:textId="77777777" w:rsidR="00B212A5" w:rsidRDefault="00B212A5" w:rsidP="00F83CC9">
      <w:pPr>
        <w:spacing w:line="360" w:lineRule="auto"/>
        <w:rPr>
          <w:rFonts w:ascii="Times New Roman" w:hAnsi="Times New Roman" w:cs="Times New Roman"/>
          <w:b/>
          <w:bCs/>
          <w:sz w:val="28"/>
          <w:szCs w:val="28"/>
          <w:u w:val="single"/>
        </w:rPr>
      </w:pPr>
    </w:p>
    <w:p w14:paraId="0377CE32" w14:textId="77777777" w:rsidR="00B212A5" w:rsidRDefault="00B212A5" w:rsidP="00F83CC9">
      <w:pPr>
        <w:spacing w:line="360" w:lineRule="auto"/>
        <w:rPr>
          <w:rFonts w:ascii="Times New Roman" w:hAnsi="Times New Roman" w:cs="Times New Roman"/>
          <w:b/>
          <w:bCs/>
          <w:sz w:val="28"/>
          <w:szCs w:val="28"/>
          <w:u w:val="single"/>
        </w:rPr>
      </w:pPr>
    </w:p>
    <w:p w14:paraId="4CD1484E" w14:textId="77777777" w:rsidR="00B212A5" w:rsidRDefault="00B212A5" w:rsidP="00F83CC9">
      <w:pPr>
        <w:spacing w:line="360" w:lineRule="auto"/>
        <w:rPr>
          <w:rFonts w:ascii="Times New Roman" w:hAnsi="Times New Roman" w:cs="Times New Roman"/>
          <w:b/>
          <w:bCs/>
          <w:sz w:val="28"/>
          <w:szCs w:val="28"/>
          <w:u w:val="single"/>
        </w:rPr>
      </w:pPr>
    </w:p>
    <w:p w14:paraId="21C53C17" w14:textId="77777777" w:rsidR="00B212A5" w:rsidRDefault="00B212A5" w:rsidP="00F83CC9">
      <w:pPr>
        <w:spacing w:line="360" w:lineRule="auto"/>
        <w:rPr>
          <w:rFonts w:ascii="Times New Roman" w:hAnsi="Times New Roman" w:cs="Times New Roman"/>
          <w:b/>
          <w:bCs/>
          <w:sz w:val="28"/>
          <w:szCs w:val="28"/>
          <w:u w:val="single"/>
        </w:rPr>
      </w:pPr>
    </w:p>
    <w:p w14:paraId="3EC0DB3C" w14:textId="77777777" w:rsidR="00B212A5" w:rsidRDefault="00B212A5" w:rsidP="00F83CC9">
      <w:pPr>
        <w:spacing w:line="360" w:lineRule="auto"/>
        <w:rPr>
          <w:rFonts w:ascii="Times New Roman" w:hAnsi="Times New Roman" w:cs="Times New Roman"/>
          <w:b/>
          <w:bCs/>
          <w:sz w:val="28"/>
          <w:szCs w:val="28"/>
          <w:u w:val="single"/>
        </w:rPr>
      </w:pPr>
    </w:p>
    <w:p w14:paraId="3CAEC62A" w14:textId="77777777" w:rsidR="00B212A5" w:rsidRDefault="00B212A5" w:rsidP="00F83CC9">
      <w:pPr>
        <w:spacing w:line="360" w:lineRule="auto"/>
        <w:rPr>
          <w:rFonts w:ascii="Times New Roman" w:hAnsi="Times New Roman" w:cs="Times New Roman"/>
          <w:b/>
          <w:bCs/>
          <w:sz w:val="28"/>
          <w:szCs w:val="28"/>
          <w:u w:val="single"/>
        </w:rPr>
      </w:pPr>
    </w:p>
    <w:p w14:paraId="2C7ADF54" w14:textId="77777777" w:rsidR="00B212A5" w:rsidRDefault="00B212A5" w:rsidP="00F83CC9">
      <w:pPr>
        <w:spacing w:line="360" w:lineRule="auto"/>
        <w:rPr>
          <w:rFonts w:ascii="Times New Roman" w:hAnsi="Times New Roman" w:cs="Times New Roman"/>
          <w:b/>
          <w:bCs/>
          <w:sz w:val="28"/>
          <w:szCs w:val="28"/>
          <w:u w:val="single"/>
        </w:rPr>
      </w:pPr>
    </w:p>
    <w:p w14:paraId="3D45450B" w14:textId="77777777" w:rsidR="00B212A5" w:rsidRDefault="00B212A5" w:rsidP="00F83CC9">
      <w:pPr>
        <w:spacing w:line="360" w:lineRule="auto"/>
        <w:rPr>
          <w:rFonts w:ascii="Times New Roman" w:hAnsi="Times New Roman" w:cs="Times New Roman"/>
          <w:b/>
          <w:bCs/>
          <w:sz w:val="28"/>
          <w:szCs w:val="28"/>
          <w:u w:val="single"/>
        </w:rPr>
      </w:pPr>
    </w:p>
    <w:p w14:paraId="4F07113E" w14:textId="77777777" w:rsidR="00B212A5" w:rsidRDefault="00B212A5" w:rsidP="00F83CC9">
      <w:pPr>
        <w:spacing w:line="360" w:lineRule="auto"/>
        <w:rPr>
          <w:rFonts w:ascii="Times New Roman" w:hAnsi="Times New Roman" w:cs="Times New Roman"/>
          <w:b/>
          <w:bCs/>
          <w:sz w:val="28"/>
          <w:szCs w:val="28"/>
          <w:u w:val="single"/>
        </w:rPr>
      </w:pPr>
    </w:p>
    <w:p w14:paraId="2EC80C43" w14:textId="77777777" w:rsidR="00B212A5" w:rsidRDefault="00B212A5" w:rsidP="00F83CC9">
      <w:pPr>
        <w:spacing w:line="360" w:lineRule="auto"/>
        <w:rPr>
          <w:rFonts w:ascii="Times New Roman" w:hAnsi="Times New Roman" w:cs="Times New Roman"/>
          <w:b/>
          <w:bCs/>
          <w:sz w:val="28"/>
          <w:szCs w:val="28"/>
          <w:u w:val="single"/>
        </w:rPr>
      </w:pPr>
    </w:p>
    <w:p w14:paraId="3358CDDD" w14:textId="77777777" w:rsidR="00B212A5" w:rsidRDefault="00B212A5" w:rsidP="00F83CC9">
      <w:pPr>
        <w:spacing w:line="360" w:lineRule="auto"/>
        <w:rPr>
          <w:rFonts w:ascii="Times New Roman" w:hAnsi="Times New Roman" w:cs="Times New Roman"/>
          <w:b/>
          <w:bCs/>
          <w:sz w:val="28"/>
          <w:szCs w:val="28"/>
          <w:u w:val="single"/>
        </w:rPr>
      </w:pPr>
    </w:p>
    <w:p w14:paraId="21110584" w14:textId="77777777" w:rsidR="00B212A5" w:rsidRDefault="00B212A5" w:rsidP="00F83CC9">
      <w:pPr>
        <w:spacing w:line="360" w:lineRule="auto"/>
        <w:rPr>
          <w:rFonts w:ascii="Times New Roman" w:hAnsi="Times New Roman" w:cs="Times New Roman"/>
          <w:b/>
          <w:bCs/>
          <w:sz w:val="28"/>
          <w:szCs w:val="28"/>
          <w:u w:val="single"/>
        </w:rPr>
      </w:pPr>
    </w:p>
    <w:p w14:paraId="0A50E89A" w14:textId="77777777" w:rsidR="00B212A5" w:rsidRDefault="00B212A5" w:rsidP="00F83CC9">
      <w:pPr>
        <w:spacing w:line="360" w:lineRule="auto"/>
        <w:rPr>
          <w:rFonts w:ascii="Times New Roman" w:hAnsi="Times New Roman" w:cs="Times New Roman"/>
          <w:b/>
          <w:bCs/>
          <w:sz w:val="28"/>
          <w:szCs w:val="28"/>
          <w:u w:val="single"/>
        </w:rPr>
      </w:pPr>
    </w:p>
    <w:p w14:paraId="34322B5F" w14:textId="77777777" w:rsidR="00B212A5" w:rsidRDefault="00B212A5" w:rsidP="00F83CC9">
      <w:pPr>
        <w:spacing w:line="360" w:lineRule="auto"/>
        <w:rPr>
          <w:rFonts w:ascii="Times New Roman" w:hAnsi="Times New Roman" w:cs="Times New Roman"/>
          <w:b/>
          <w:bCs/>
          <w:sz w:val="28"/>
          <w:szCs w:val="28"/>
          <w:u w:val="single"/>
        </w:rPr>
      </w:pPr>
    </w:p>
    <w:p w14:paraId="7E376A5C" w14:textId="74ABE66E" w:rsidR="006F7AB1" w:rsidRPr="005644D6" w:rsidRDefault="006F7AB1" w:rsidP="006F7AB1">
      <w:pPr>
        <w:spacing w:line="360" w:lineRule="auto"/>
        <w:rPr>
          <w:rFonts w:ascii="Times New Roman" w:hAnsi="Times New Roman" w:cs="Times New Roman"/>
        </w:rPr>
      </w:pPr>
      <w:r>
        <w:rPr>
          <w:rFonts w:ascii="Times New Roman" w:hAnsi="Times New Roman" w:cs="Times New Roman"/>
        </w:rPr>
        <w:t>Figure 4.11: Confusion matrices showing correctly predicted positive, negative and neutral tweets using different machine learning classification models using VADER sentiment.</w:t>
      </w:r>
    </w:p>
    <w:p w14:paraId="12C29618" w14:textId="77777777" w:rsidR="00B212A5" w:rsidRDefault="00B212A5" w:rsidP="00F83CC9">
      <w:pPr>
        <w:spacing w:line="360" w:lineRule="auto"/>
        <w:rPr>
          <w:rFonts w:ascii="Times New Roman" w:hAnsi="Times New Roman" w:cs="Times New Roman"/>
          <w:b/>
          <w:bCs/>
          <w:sz w:val="28"/>
          <w:szCs w:val="28"/>
          <w:u w:val="single"/>
        </w:rPr>
      </w:pPr>
    </w:p>
    <w:p w14:paraId="0771D119" w14:textId="77777777" w:rsidR="00C439C0" w:rsidRDefault="00C439C0" w:rsidP="00F83CC9">
      <w:pPr>
        <w:spacing w:line="360" w:lineRule="auto"/>
        <w:rPr>
          <w:rFonts w:ascii="Times New Roman" w:hAnsi="Times New Roman" w:cs="Times New Roman"/>
          <w:b/>
          <w:bCs/>
          <w:sz w:val="28"/>
          <w:szCs w:val="28"/>
          <w:u w:val="single"/>
        </w:rPr>
      </w:pPr>
    </w:p>
    <w:p w14:paraId="5ACBBDE0" w14:textId="77777777" w:rsidR="00A7763A" w:rsidRDefault="00A7763A" w:rsidP="00F83CC9">
      <w:pPr>
        <w:spacing w:line="360" w:lineRule="auto"/>
        <w:rPr>
          <w:rFonts w:ascii="Times New Roman" w:hAnsi="Times New Roman" w:cs="Times New Roman"/>
          <w:b/>
          <w:bCs/>
          <w:sz w:val="28"/>
          <w:szCs w:val="28"/>
          <w:u w:val="single"/>
        </w:rPr>
      </w:pPr>
    </w:p>
    <w:p w14:paraId="1811DF9C" w14:textId="77777777" w:rsidR="00A7763A" w:rsidRDefault="00A7763A" w:rsidP="00F83CC9">
      <w:pPr>
        <w:spacing w:line="360" w:lineRule="auto"/>
        <w:rPr>
          <w:rFonts w:ascii="Times New Roman" w:hAnsi="Times New Roman" w:cs="Times New Roman"/>
          <w:b/>
          <w:bCs/>
          <w:sz w:val="28"/>
          <w:szCs w:val="28"/>
          <w:u w:val="single"/>
        </w:rPr>
      </w:pPr>
    </w:p>
    <w:p w14:paraId="4CC2281A" w14:textId="77777777" w:rsidR="00A7763A" w:rsidRDefault="00A7763A" w:rsidP="00F83CC9">
      <w:pPr>
        <w:spacing w:line="360" w:lineRule="auto"/>
        <w:rPr>
          <w:rFonts w:ascii="Times New Roman" w:hAnsi="Times New Roman" w:cs="Times New Roman"/>
          <w:b/>
          <w:bCs/>
          <w:sz w:val="28"/>
          <w:szCs w:val="28"/>
          <w:u w:val="single"/>
        </w:rPr>
      </w:pPr>
    </w:p>
    <w:p w14:paraId="62D39DE2" w14:textId="77777777" w:rsidR="00A7763A" w:rsidRDefault="00A7763A" w:rsidP="00F83CC9">
      <w:pPr>
        <w:spacing w:line="360" w:lineRule="auto"/>
        <w:rPr>
          <w:rFonts w:ascii="Times New Roman" w:hAnsi="Times New Roman" w:cs="Times New Roman"/>
          <w:b/>
          <w:bCs/>
          <w:sz w:val="28"/>
          <w:szCs w:val="28"/>
          <w:u w:val="single"/>
        </w:rPr>
      </w:pPr>
    </w:p>
    <w:p w14:paraId="75A7F852" w14:textId="77777777" w:rsidR="001D34B7" w:rsidRDefault="001D34B7" w:rsidP="00F83CC9">
      <w:pPr>
        <w:spacing w:line="360" w:lineRule="auto"/>
        <w:rPr>
          <w:rFonts w:ascii="Times New Roman" w:hAnsi="Times New Roman" w:cs="Times New Roman"/>
          <w:b/>
          <w:bCs/>
          <w:sz w:val="28"/>
          <w:szCs w:val="28"/>
          <w:u w:val="single"/>
        </w:rPr>
      </w:pPr>
    </w:p>
    <w:p w14:paraId="1DCDAF0F" w14:textId="77777777" w:rsidR="001D34B7" w:rsidRDefault="001D34B7" w:rsidP="00F83CC9">
      <w:pPr>
        <w:spacing w:line="360" w:lineRule="auto"/>
        <w:rPr>
          <w:rFonts w:ascii="Times New Roman" w:hAnsi="Times New Roman" w:cs="Times New Roman"/>
          <w:b/>
          <w:bCs/>
          <w:sz w:val="28"/>
          <w:szCs w:val="28"/>
          <w:u w:val="single"/>
        </w:rPr>
      </w:pPr>
    </w:p>
    <w:p w14:paraId="7C0D264E" w14:textId="77777777" w:rsidR="001D34B7" w:rsidRDefault="001D34B7" w:rsidP="00F83CC9">
      <w:pPr>
        <w:spacing w:line="360" w:lineRule="auto"/>
        <w:rPr>
          <w:rFonts w:ascii="Times New Roman" w:hAnsi="Times New Roman" w:cs="Times New Roman"/>
          <w:b/>
          <w:bCs/>
          <w:sz w:val="28"/>
          <w:szCs w:val="28"/>
          <w:u w:val="single"/>
        </w:rPr>
      </w:pPr>
    </w:p>
    <w:p w14:paraId="1D0B298A" w14:textId="77777777" w:rsidR="00871EDE" w:rsidRDefault="00871EDE" w:rsidP="00F83CC9">
      <w:pPr>
        <w:spacing w:line="360" w:lineRule="auto"/>
        <w:rPr>
          <w:rFonts w:ascii="Times New Roman" w:hAnsi="Times New Roman" w:cs="Times New Roman"/>
          <w:b/>
          <w:bCs/>
          <w:sz w:val="28"/>
          <w:szCs w:val="28"/>
          <w:u w:val="single"/>
        </w:rPr>
      </w:pPr>
    </w:p>
    <w:p w14:paraId="686EB028" w14:textId="77777777" w:rsidR="00B212A5" w:rsidRDefault="00B212A5" w:rsidP="00F83CC9">
      <w:pPr>
        <w:spacing w:line="360" w:lineRule="auto"/>
        <w:rPr>
          <w:rFonts w:ascii="Times New Roman" w:hAnsi="Times New Roman" w:cs="Times New Roman"/>
          <w:b/>
          <w:bCs/>
          <w:sz w:val="28"/>
          <w:szCs w:val="28"/>
          <w:u w:val="single"/>
        </w:rPr>
      </w:pPr>
    </w:p>
    <w:p w14:paraId="4534A6AA" w14:textId="0B060EFB"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rPr>
        <w:drawing>
          <wp:inline distT="0" distB="0" distL="0" distR="0" wp14:anchorId="02795C9F" wp14:editId="0B165F57">
            <wp:extent cx="5731510" cy="4366895"/>
            <wp:effectExtent l="0" t="0" r="0" b="1905"/>
            <wp:docPr id="182459619" name="Picture 182459619" descr="A graph showing a graph of a graph&#10;&#10;Description automatically generated with medium confidence">
              <a:extLst xmlns:a="http://schemas.openxmlformats.org/drawingml/2006/main">
                <a:ext uri="{FF2B5EF4-FFF2-40B4-BE49-F238E27FC236}">
                  <a16:creationId xmlns:a16="http://schemas.microsoft.com/office/drawing/2014/main" id="{340596D3-6268-31F8-7FF1-13BF2E715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9619" name="Picture 182459619" descr="A graph showing a graph of a graph&#10;&#10;Description automatically generated with medium confidence">
                      <a:extLst>
                        <a:ext uri="{FF2B5EF4-FFF2-40B4-BE49-F238E27FC236}">
                          <a16:creationId xmlns:a16="http://schemas.microsoft.com/office/drawing/2014/main" id="{340596D3-6268-31F8-7FF1-13BF2E71508F}"/>
                        </a:ext>
                      </a:extLst>
                    </pic:cNvPr>
                    <pic:cNvPicPr>
                      <a:picLocks noChangeAspect="1"/>
                    </pic:cNvPicPr>
                  </pic:nvPicPr>
                  <pic:blipFill>
                    <a:blip r:embed="rId70"/>
                    <a:stretch>
                      <a:fillRect/>
                    </a:stretch>
                  </pic:blipFill>
                  <pic:spPr>
                    <a:xfrm>
                      <a:off x="0" y="0"/>
                      <a:ext cx="5731510" cy="4366895"/>
                    </a:xfrm>
                    <a:prstGeom prst="rect">
                      <a:avLst/>
                    </a:prstGeom>
                  </pic:spPr>
                </pic:pic>
              </a:graphicData>
            </a:graphic>
          </wp:inline>
        </w:drawing>
      </w:r>
    </w:p>
    <w:p w14:paraId="37DBB588" w14:textId="77777777" w:rsidR="00B212A5" w:rsidRDefault="00B212A5" w:rsidP="00F83CC9">
      <w:pPr>
        <w:spacing w:line="360" w:lineRule="auto"/>
        <w:rPr>
          <w:rFonts w:ascii="Times New Roman" w:hAnsi="Times New Roman" w:cs="Times New Roman"/>
          <w:b/>
          <w:bCs/>
          <w:sz w:val="28"/>
          <w:szCs w:val="28"/>
          <w:u w:val="single"/>
        </w:rPr>
      </w:pPr>
    </w:p>
    <w:p w14:paraId="49DCD4BC" w14:textId="01F5B214"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2: Summary plot of model accuracies for classifier models using VADER.</w:t>
      </w:r>
    </w:p>
    <w:p w14:paraId="7C9D3621" w14:textId="77777777" w:rsidR="00B212A5" w:rsidRDefault="00B212A5" w:rsidP="00F83CC9">
      <w:pPr>
        <w:spacing w:line="360" w:lineRule="auto"/>
        <w:rPr>
          <w:rFonts w:ascii="Times New Roman" w:hAnsi="Times New Roman" w:cs="Times New Roman"/>
          <w:b/>
          <w:bCs/>
          <w:sz w:val="28"/>
          <w:szCs w:val="28"/>
          <w:u w:val="single"/>
        </w:rPr>
      </w:pPr>
    </w:p>
    <w:p w14:paraId="4C0399C9" w14:textId="77777777" w:rsidR="00B212A5" w:rsidRDefault="00B212A5" w:rsidP="00F83CC9">
      <w:pPr>
        <w:spacing w:line="360" w:lineRule="auto"/>
        <w:rPr>
          <w:rFonts w:ascii="Times New Roman" w:hAnsi="Times New Roman" w:cs="Times New Roman"/>
          <w:b/>
          <w:bCs/>
          <w:sz w:val="28"/>
          <w:szCs w:val="28"/>
          <w:u w:val="single"/>
        </w:rPr>
      </w:pPr>
    </w:p>
    <w:p w14:paraId="5B2DC264" w14:textId="77777777" w:rsidR="00B212A5" w:rsidRDefault="00B212A5" w:rsidP="00F83CC9">
      <w:pPr>
        <w:spacing w:line="360" w:lineRule="auto"/>
        <w:rPr>
          <w:rFonts w:ascii="Times New Roman" w:hAnsi="Times New Roman" w:cs="Times New Roman"/>
          <w:b/>
          <w:bCs/>
          <w:sz w:val="28"/>
          <w:szCs w:val="28"/>
          <w:u w:val="single"/>
        </w:rPr>
      </w:pPr>
    </w:p>
    <w:p w14:paraId="347CE363" w14:textId="77777777" w:rsidR="00B212A5" w:rsidRDefault="00B212A5" w:rsidP="00F83CC9">
      <w:pPr>
        <w:spacing w:line="360" w:lineRule="auto"/>
        <w:rPr>
          <w:rFonts w:ascii="Times New Roman" w:hAnsi="Times New Roman" w:cs="Times New Roman"/>
          <w:b/>
          <w:bCs/>
          <w:sz w:val="28"/>
          <w:szCs w:val="28"/>
          <w:u w:val="single"/>
        </w:rPr>
      </w:pPr>
    </w:p>
    <w:p w14:paraId="6054BC97" w14:textId="77777777" w:rsidR="00B212A5" w:rsidRDefault="00B212A5" w:rsidP="00F83CC9">
      <w:pPr>
        <w:spacing w:line="360" w:lineRule="auto"/>
        <w:rPr>
          <w:rFonts w:ascii="Times New Roman" w:hAnsi="Times New Roman" w:cs="Times New Roman"/>
          <w:b/>
          <w:bCs/>
          <w:sz w:val="28"/>
          <w:szCs w:val="28"/>
          <w:u w:val="single"/>
        </w:rPr>
      </w:pPr>
    </w:p>
    <w:p w14:paraId="0DE92962" w14:textId="77777777" w:rsidR="00871EDE" w:rsidRDefault="00871EDE" w:rsidP="00F83CC9">
      <w:pPr>
        <w:spacing w:line="360" w:lineRule="auto"/>
        <w:rPr>
          <w:rFonts w:ascii="Times New Roman" w:hAnsi="Times New Roman" w:cs="Times New Roman"/>
          <w:b/>
          <w:bCs/>
          <w:sz w:val="28"/>
          <w:szCs w:val="28"/>
          <w:u w:val="single"/>
        </w:rPr>
      </w:pPr>
    </w:p>
    <w:p w14:paraId="300491A4" w14:textId="7993EEE8"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u w:val="single"/>
        </w:rPr>
        <mc:AlternateContent>
          <mc:Choice Requires="wpg">
            <w:drawing>
              <wp:anchor distT="0" distB="0" distL="114300" distR="114300" simplePos="0" relativeHeight="251681792" behindDoc="0" locked="0" layoutInCell="1" allowOverlap="1" wp14:anchorId="3B413730" wp14:editId="03138C34">
                <wp:simplePos x="0" y="0"/>
                <wp:positionH relativeFrom="column">
                  <wp:posOffset>784698</wp:posOffset>
                </wp:positionH>
                <wp:positionV relativeFrom="paragraph">
                  <wp:posOffset>0</wp:posOffset>
                </wp:positionV>
                <wp:extent cx="4014177" cy="6333586"/>
                <wp:effectExtent l="0" t="0" r="0" b="3810"/>
                <wp:wrapNone/>
                <wp:docPr id="12" name="Group 11">
                  <a:extLst xmlns:a="http://schemas.openxmlformats.org/drawingml/2006/main">
                    <a:ext uri="{FF2B5EF4-FFF2-40B4-BE49-F238E27FC236}">
                      <a16:creationId xmlns:a16="http://schemas.microsoft.com/office/drawing/2014/main" id="{E4ABDBCF-2AA0-5FE7-C641-2E24203B265A}"/>
                    </a:ext>
                  </a:extLst>
                </wp:docPr>
                <wp:cNvGraphicFramePr/>
                <a:graphic xmlns:a="http://schemas.openxmlformats.org/drawingml/2006/main">
                  <a:graphicData uri="http://schemas.microsoft.com/office/word/2010/wordprocessingGroup">
                    <wpg:wgp>
                      <wpg:cNvGrpSpPr/>
                      <wpg:grpSpPr>
                        <a:xfrm>
                          <a:off x="0" y="0"/>
                          <a:ext cx="4014177" cy="6333586"/>
                          <a:chOff x="0" y="0"/>
                          <a:chExt cx="4014177" cy="6333586"/>
                        </a:xfrm>
                      </wpg:grpSpPr>
                      <pic:pic xmlns:pic="http://schemas.openxmlformats.org/drawingml/2006/picture">
                        <pic:nvPicPr>
                          <pic:cNvPr id="1045845473" name="Picture 1045845473">
                            <a:extLst>
                              <a:ext uri="{FF2B5EF4-FFF2-40B4-BE49-F238E27FC236}">
                                <a16:creationId xmlns:a16="http://schemas.microsoft.com/office/drawing/2014/main" id="{7101C524-060D-D1EA-54C6-D52AB4A4DAEC}"/>
                              </a:ext>
                            </a:extLst>
                          </pic:cNvPr>
                          <pic:cNvPicPr>
                            <a:picLocks noChangeAspect="1"/>
                          </pic:cNvPicPr>
                        </pic:nvPicPr>
                        <pic:blipFill>
                          <a:blip r:embed="rId71"/>
                          <a:stretch>
                            <a:fillRect/>
                          </a:stretch>
                        </pic:blipFill>
                        <pic:spPr>
                          <a:xfrm>
                            <a:off x="317716" y="0"/>
                            <a:ext cx="3613612" cy="1999627"/>
                          </a:xfrm>
                          <a:prstGeom prst="rect">
                            <a:avLst/>
                          </a:prstGeom>
                        </pic:spPr>
                      </pic:pic>
                      <pic:pic xmlns:pic="http://schemas.openxmlformats.org/drawingml/2006/picture">
                        <pic:nvPicPr>
                          <pic:cNvPr id="340602796" name="Picture 340602796">
                            <a:extLst>
                              <a:ext uri="{FF2B5EF4-FFF2-40B4-BE49-F238E27FC236}">
                                <a16:creationId xmlns:a16="http://schemas.microsoft.com/office/drawing/2014/main" id="{2218B0E5-6C05-DA6C-6FEA-55DC00A6A270}"/>
                              </a:ext>
                            </a:extLst>
                          </pic:cNvPr>
                          <pic:cNvPicPr>
                            <a:picLocks noChangeAspect="1"/>
                          </pic:cNvPicPr>
                        </pic:nvPicPr>
                        <pic:blipFill>
                          <a:blip r:embed="rId72"/>
                          <a:stretch>
                            <a:fillRect/>
                          </a:stretch>
                        </pic:blipFill>
                        <pic:spPr>
                          <a:xfrm>
                            <a:off x="414851" y="2159838"/>
                            <a:ext cx="3563621" cy="1985344"/>
                          </a:xfrm>
                          <a:prstGeom prst="rect">
                            <a:avLst/>
                          </a:prstGeom>
                        </pic:spPr>
                      </pic:pic>
                      <pic:pic xmlns:pic="http://schemas.openxmlformats.org/drawingml/2006/picture">
                        <pic:nvPicPr>
                          <pic:cNvPr id="1602803821" name="Picture 1602803821">
                            <a:extLst>
                              <a:ext uri="{FF2B5EF4-FFF2-40B4-BE49-F238E27FC236}">
                                <a16:creationId xmlns:a16="http://schemas.microsoft.com/office/drawing/2014/main" id="{96BA38D0-19BA-B560-8864-278508788545}"/>
                              </a:ext>
                            </a:extLst>
                          </pic:cNvPr>
                          <pic:cNvPicPr>
                            <a:picLocks noChangeAspect="1"/>
                          </pic:cNvPicPr>
                        </pic:nvPicPr>
                        <pic:blipFill>
                          <a:blip r:embed="rId73"/>
                          <a:stretch>
                            <a:fillRect/>
                          </a:stretch>
                        </pic:blipFill>
                        <pic:spPr>
                          <a:xfrm>
                            <a:off x="414848" y="4305393"/>
                            <a:ext cx="3599329" cy="2028193"/>
                          </a:xfrm>
                          <a:prstGeom prst="rect">
                            <a:avLst/>
                          </a:prstGeom>
                        </pic:spPr>
                      </pic:pic>
                      <wps:wsp>
                        <wps:cNvPr id="1067962886" name="TextBox 8">
                          <a:extLst>
                            <a:ext uri="{FF2B5EF4-FFF2-40B4-BE49-F238E27FC236}">
                              <a16:creationId xmlns:a16="http://schemas.microsoft.com/office/drawing/2014/main" id="{6615A8D4-E45C-33C4-8B5E-052FAC4AE828}"/>
                            </a:ext>
                          </a:extLst>
                        </wps:cNvPr>
                        <wps:cNvSpPr txBox="1"/>
                        <wps:spPr>
                          <a:xfrm>
                            <a:off x="0" y="0"/>
                            <a:ext cx="317716" cy="369332"/>
                          </a:xfrm>
                          <a:prstGeom prst="rect">
                            <a:avLst/>
                          </a:prstGeom>
                          <a:noFill/>
                        </wps:spPr>
                        <wps:txbx>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032137966" name="TextBox 9">
                          <a:extLst>
                            <a:ext uri="{FF2B5EF4-FFF2-40B4-BE49-F238E27FC236}">
                              <a16:creationId xmlns:a16="http://schemas.microsoft.com/office/drawing/2014/main" id="{172A643F-5A3B-E7B4-8845-8A2AA703C9F6}"/>
                            </a:ext>
                          </a:extLst>
                        </wps:cNvPr>
                        <wps:cNvSpPr txBox="1"/>
                        <wps:spPr>
                          <a:xfrm>
                            <a:off x="8016" y="2159838"/>
                            <a:ext cx="309700" cy="369332"/>
                          </a:xfrm>
                          <a:prstGeom prst="rect">
                            <a:avLst/>
                          </a:prstGeom>
                          <a:noFill/>
                        </wps:spPr>
                        <wps:txbx>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097808219" name="TextBox 10">
                          <a:extLst>
                            <a:ext uri="{FF2B5EF4-FFF2-40B4-BE49-F238E27FC236}">
                              <a16:creationId xmlns:a16="http://schemas.microsoft.com/office/drawing/2014/main" id="{C7DE340B-3579-67A4-797C-75BB791EB425}"/>
                            </a:ext>
                          </a:extLst>
                        </wps:cNvPr>
                        <wps:cNvSpPr txBox="1"/>
                        <wps:spPr>
                          <a:xfrm>
                            <a:off x="0" y="4145182"/>
                            <a:ext cx="308098" cy="369332"/>
                          </a:xfrm>
                          <a:prstGeom prst="rect">
                            <a:avLst/>
                          </a:prstGeom>
                          <a:noFill/>
                        </wps:spPr>
                        <wps:txbx>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B413730" id="Group 11" o:spid="_x0000_s1068" style="position:absolute;margin-left:61.8pt;margin-top:0;width:316.1pt;height:498.7pt;z-index:251681792" coordsize="40141,6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8s4tv6wgBAOsIAQAUAAAAZHJzL21lZGlhL2ltYWdlMi5wbmeJUE5HDQoa&#13;&#10;CgAAAA1JSERSAAAD5gAAAiwIBgAAAH9ks0E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gAwAEAAAAAQAAAiwAAAAAQVNDSUkAAABTY3JlZW5zaG90FRNJA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NjwvZXhpZjpQaXhlbFlE&#13;&#10;aW1lbnNpb24+CiAgICAgICAgIDxleGlmOlVzZXJDb21tZW50PlNjcmVlbnNob3Q8L2V4aWY6VXNl&#13;&#10;ckNvbW1lbnQ+CiAgICAgICAgIDxleGlmOlBpeGVsWERpbWVuc2lvbj45OTg8L2V4aWY6UGl4ZWxY&#13;&#10;RGltZW5zaW9uPgogICAgICAgICA8dGlmZjpPcmllbnRhdGlvbj4xPC90aWZmOk9yaWVudGF0aW9u&#13;&#10;PgogICAgICA8L3JkZjpEZXNjcmlwdGlvbj4KICAgPC9yZGY6UkRGPgo8L3g6eG1wbWV0YT4KtRi6&#13;&#10;sQAAQABJREFUeAHsnQecVcX1xw+wdFBEFLCBWFBU1NhiQ+xijTWWqKiRvx1NrFFjDXZNrEnsYkGN&#13;&#10;RowVUCEWRMSOLRbssYsgvfzfd8hZZ+/e17a+ffsbPo/39pa5M9+ZOXPOmXJbLMwEUxABERABERAB&#13;&#10;ERABERABERABERABEWgUAi0b5al6qAiIgAiIgAiIgAiIgAiIgAiIgAiIQCAgw1wVQQREQAREQARE&#13;&#10;QAREQAREQAREQAQakYAM80aEr0eLgAiIgAiIgAiIgAiIgAiIgAiIgAxz1QEREAEREAEREAEREAER&#13;&#10;EAEREAERaEQCMswbEb4eLQIiIAIiIAIiIAIiIAIiIAIiIAIyzFUHREAEREAEREAEREAEREAEREAE&#13;&#10;RKARCcgwb0T4erQIiIAIiIAIiIAIiIAIiIAIiIAIyDBXHRABERABERABERABERABERABERCBRiQg&#13;&#10;w7wR4evRIiACIiACIiACIiACIiACIiACIlAhBCIgAiLQ1AnMmDHDPvroI/vmm29s4cKF1rFjR+vZ&#13;&#10;s6d1797dWrVq1dSzp/SLQBUCCxYssE8++cQ+//xzmzt3rrVp08a6detmyy23nLVr167KtfpDBERA&#13;&#10;BERABESgaRCQYV6C5TR9+nQ766yz7IsvvsiZOgwOFLLFFlvMlllmGdtoo41s4403ttatW+e8D8Pl&#13;&#10;ueees2uuuSZct9VWW9lvf/vbnPfU9uS0adNs5syZtvTSS9cqqqeeespuueWWoIyuu+66dtRRRwUj&#13;&#10;jEhnzZpl9913nz388MPhGYcccohtu+22tXpefdw8Z84c++yzz2zFFVesEv38+fPtoYcesrvvvjsc&#13;&#10;32effexXv/pVlWv0R3UCr7/+ul111VXBMKeOEWgDAwYMsBNOOCG0j+p3ZT9CXaUuLbXUUtkvKsEz&#13;&#10;P/zwQ2gXNU039XLw4MEhZ6ussor97ne/s8UXX7wEc9owSXLjt1evXtUeOHbsWLvjjjvsp59+sj59&#13;&#10;+tj5559f7Zr6OvD999/bxRdfbNR7+grSSV+AbD3nnHNstdVWq69HK948BHAQ/vWvf7UXX3wxXPmn&#13;&#10;P/2pmpz3KKg7yJkllljCWrasOnmRuuX92KBBg+zAAw/02/TdRAi8/977ttLKK1VL7fjx40N/xYkN&#13;&#10;N9zQjj/++GrX6EBVAuis3333XdB3O3fuXPVkDf6a9uO00Fd2XbJrDe5uHrdMnTo19C3IJ4WGJSDD&#13;&#10;vGF5F/S0efPm2WuvvWYffPBB3utbtGgRrqFjv+mmm8KICYJ+hx12yDlSyMjihAkTwr29e/fO+5ya&#13;&#10;XoBAfeyxxwwF5Y9//KNtt912NY0q3PfVV1/ZxIkTbfbs2dahQwfDmPWAgsqoqecLhabUAso0Svwv&#13;&#10;f/nLYDTG6YMVI2Ce/k033TQ+rd8pBBg1PPTQQw1jBX4eaBcY6Z06dfJDBX2PGzcuOKwOOugg23nn&#13;&#10;nQu6p7Evot7jaLvooots6NChts0229QoSbQlr3sY6YzENtdAfTrvvPMMZwdyNRmQQxhfP/74o2GM&#13;&#10;NVSgTv/f//2fvfzyy0Fpip+LTOzWrWk5k+L0l8Nv2tC7775b2Y5wnKSFjz/+ONQvnMuHHXaYtW3b&#13;&#10;tsplnPe22K9fvyrn9EdpE6BPQna0rmht11y7aPAjTvG3335bWbZdunSJT+l3CgH6dQZj/v3vf9vv&#13;&#10;f/97W3PNNVOuKvwQjpErr7zS9t9/f9tll10Kv7EZXYkehIORwa3a6uzNCFudZVWGeZ2hrL+IevTo&#13;&#10;kWpgILAw4lGi8b4z0ocxf8opp9grr7wSFDimNzZWQCn585//bHfeeWdQ8jEgmmtAYXvwwQdt2LBh&#13;&#10;wfO7wQYbNFcUdZpv54khzoghzgxGMDGW1llnnWojUbkefuqpp9o//vEP69q1axWHT657GvscbZ/R&#13;&#10;NdoZ7S12VDV22prq83Fy/OEPfwhTxZmBVEqBGUFvvfVWMMpxTK633nrWv3//kMRF09mXLKXkKi0p&#13;&#10;BJ544gk76aSTjBGp2hoZKdHrUCMSoGzPPfdc+/TTT23rrbduxJSUx6Pp03CSv/rqq7bGGmtUcb7X&#13;&#10;JIeUzfDhw8Msuuasj+Zid8YZZ4RZmziNxCgXqfo7J8O8/tjWWcwoiTvttFOV+DDKGdFCcP33v/8N&#13;&#10;I+x0Cs8++2wYKUT4cM2JJ56YuuZw+eWXt9133z3Eide+PoI7ChjJSU7Vq+nzGN3fddddg0Ni9dVX&#13;&#10;zzttv6bPqev7cKDgSWc6VrYAo759+1aWi6akZiO16DhG6aRJk8IfrCk/8sgjgxe8oqJmYo24aDNN&#13;&#10;KSAD/vOf/wQ50JTSXcppfe+993K208ZM+5tvvhlmCyErNttsM7vwwgub9XKDxiyLtGezhIbZUD5T&#13;&#10;J20aKLMdMMoJPuMtGddaa61V2Q/wW6FpEGCmw9dff50zsewD4bqXyjYnqjAjCaO8rgKj5TI2c9N8&#13;&#10;5plnxCg3ono/WzMNtt6TpQfkI0CHzggJo3t8mO6Gh/b666+322+/PShvd911l2HI/uY3v6kSHff+&#13;&#10;4he/CJ8qJ5rAH6yj51OOAWWb9f58FPITwPGDcU6gDbBmv6ZGef6n6QoRaHwC1HlmRWAAsg9Ac94D&#13;&#10;oPFLo3oK2HjP92mofrbwIyyjaSpLaQrPla6EADO5+CiIgAiIQBqBqjuOpF2hY02GAJs+sV5t++23&#13;&#10;D2lmYxnW0rBuWUEEyo0AsxA8YJAn12n6OX2LQLkQ8KUKOPGYyq4gAiIgAiIgAiJQPgRkmJdPWYac&#13;&#10;8HqoPffc05ZddtnwN1On77333jLLpbIjAlUJZJsSWvUq/SUC5UNAdb58ylI5EQEREAEREAEItMis&#13;&#10;qWxaiyqbQbmxE/Dee+9duSs7o97JNea5MHA/O6A/8sgjYc3s+uuvbzfffHPlCAtFzkZkvA6J8Otf&#13;&#10;/zpsSpaMk91DX3rpJXv00UfDLsDsRMyIDa9nY406r/ogXUyX9zV1HsdKK1V/TYif43vUqFHGNV9+&#13;&#10;+aWdffbZ4W/W473wwgth47q//e1vYedSlE9eV7TXXnsFhwPp5pVArFvfcsst7fLLL698HRYbfrEJ&#13;&#10;1o033hgeRbw77rhj2M3zn//8p7E+k6mgbIjHRiLsyMkmbGyulwzkk43AWN9PYDkAz80W3n//fTv6&#13;&#10;6KPDel+cI5dddll4dR3Xb7LJJiGf2e49/fTTw+twyCtLES699NJwKeVDnMlA+U2bNj2zCdSbgRub&#13;&#10;VfFqPZiw1hpebFrFVEjKiWNp4YADDrDnn38+XM+O3myaRlz/+te/7I033gjrIFkuQRxMrye+FVZY&#13;&#10;ISyhSIuvmGOUw+TJk2306NHhmczqIP3UI+oTzHge6/HikUHKmA3fWKaRK1C21IV84e2337YhQ4aE&#13;&#10;19dlu5alIclNwEgruy8/+eSTxg6mrC0kT6Qf/ptvvnkl/+R7pVmDSF2iDXh7uuuuEZnXXPWtlgTW&#13;&#10;kLMj7V/+8pewdwR1l03qSA9tj7aeFngmr1zklXuFBnb89s2o2HeCXVnTNo9kjR6bG7FejzzQrkgH&#13;&#10;sxao+2xIxhpK9ktIW2NLeig/XvkFM/gfe+yxYVMzXhEFTxgxI4JZQIvi28PWWmvNnFO3aRe8lYFX&#13;&#10;KvImCF97Txpo73vssUfgNmXKlEou7PLLqyJJO23ghhtuyIoLeePn77nnHrvgggvCGkjWiZIf6hKy&#13;&#10;kucj1+AEP1jy2sO1117barIL8+OPPx5eC5k1YZkTcKItx4G2glyCBXuPUEfZk4Q6SruiDvHmCqbE&#13;&#10;p8kIZlzxGkLqAWH0qNEZjcHCLvWkiTaA7CSOA/Y/wJbuXtirMJHZ1157bWjXvEEE2c4O5DDlrRXs&#13;&#10;dE/9pX/g7SLsCtyzZ8+cy1RgzV4rxEOd5K0m1EnqxJJLLhmWejGTjPXf1FFeL5cWaI/UbergmDFj&#13;&#10;Qhv3uk09WnXVVcOSMdjRzpm5EAfSfvLJJwe5xvGRI0eGNkXfSX8Et2wBhzptgkDd8rrGzshsyERA&#13;&#10;FhEP+eLtC5dcckll/xcuSPwHlzPPPDOwpX+hDbABFnLdAzIGdmMzrwBknxrqMfmgTVCvvJ9HNrB0&#13;&#10;orYOId54wDp76iX7evBsuPMaLOol+grym34AXSNbgAH9Hm9pod3Rn6CzkD42AqXdEQ/tjqVOaYE8&#13;&#10;s1kub6lhCQK/33nnnVBOyHbvl2jHTD+njPhOtmPelEB9yRbYwOy0004L3Olf/RVp1EnaQhxoD/Bh&#13;&#10;Dx3eZkPdp/0+8MADQUay0S+skK/Id/aaoFwoa2Qb8ZMW2jtlC4uBAweGtLNvTbbX6cITeUzfTxtC&#13;&#10;F6De0s4pB+o+MpBX0NLus8VDeigXuFM/kS3IRPRR+kxkkLdv8r/9dttbj549qrRv8gAvf/1pzIff&#13;&#10;zI6jfNJ0t+S1yBT2WmLvkGyBvpK6yOtqCezdgQ6eFuijaIP++jZkZNqbUOBJn0L/zW/0LfTyOJA/&#13;&#10;ZDTtDkbsQ4Tcbt++fdC12MyWOozeFetBcRz+m7KmzF12kV/Kk7ZOHWIJKP3QyiuvHOqP38c3bxhB&#13;&#10;r/jwww/jw1V+X3311UHW+0H66JcmZeyDxx4NOjt/Uwepm8hGZC3ymyWG+dLucep7EYEKgSg/AnQa&#13;&#10;CG0aO8oVwhUlFUFZaGB3d4wBDCcEcxzo/Piw8zvv3MZo5T2rdOK1DTwXIYmy74EOF8FEp1hMIN8o&#13;&#10;OHQIcR5QBPjw+g06kWOOOaZJrfnC+Lj11ltDB4ySEwfWXHOMsrn//vtt3333DZ13rg6MToP6we75&#13;&#10;KEu+bpt4qT/wpzxQKjGg2MugNtPGUR5IP06WpGFJ2l1xY6YHnRmKSq70x/lviN+kj3qPMYYSHwfy&#13;&#10;w4cNa0g/r3LDSMU48ICSR3uhQ0ZRofO8+uqrgsIcK5CUCx0m8dCBowjhrEAxQjlrjIACjdKH84s8&#13;&#10;xssJqDd07HxQrHbbbbfwuhUMv1zKPIraiBEjgvMQRZh8e0BR4UPd4/U2GNEomslAulBsrrnmmmDc&#13;&#10;xXGgdKOs4PTDiNxiiy2St9fqb8qGnfFvu+22oMjHz/b0I4NQ9I466ihbZpllavW8Qm5GQfvHvf+w&#13;&#10;u0bcVW0jOzYe40O7RkZgrNHOkLG5wtQfp9rf//730Cd4HqnDKPDFymZ/Dsochj/8qAcekNc4hTFQ&#13;&#10;qEtwGzBgQOpGpqQFJR0FmPaCghoH6hQf+sP11ls/U4cOC3If5TcOXrevuOKKIA/jc8RJORMPdYn+&#13;&#10;lTTley1pHEdd/OZ51HH6NgxSvnMZr8gnDC0UZow3HJ6xUY58pz3juOe6uD1TBsgZ5DWGLwYCTgIU&#13;&#10;7VztOVc+P/vss7C8DuMGnnHA0OGDUwUnDQMGGMtp7YV0skkV9ZEyp+ziQP3ng4GJ0XT44YcH51x8&#13;&#10;TfI39QgHPg4RZJjXca6L6xByjddS1nefxPMxKilv6m4cKDfaDv08cpF+BsMSnY0+JQ7IIBw6yD+M&#13;&#10;XYy9pEOJ63PpFchQPjhjcTaxZBI9IM2h58+mTEgf7RcZEZcR6Se9nEe2n3DCCcEBlM1h5nHW1zfO&#13;&#10;SvZdQv+hbpGmNMPc+zjXW8gTcirNMEfG4uRCdmCsJvdGIo5Yj4jrG8+h7PmgJ6FjowfFekTMgusp&#13;&#10;F/Qqyj9mzTn0Oz6UBfkiPpxgNW3H5IuBD/rcWGaQJrcP4EL+6FtwTGVz0sf50O9FBGSYl2lNcA8b&#13;&#10;ApDOFaFbqGGOoYDnHqMcAY5iTYfOyCledEaDEKoo5ggfFCKUHDo/zhMY1eQcHR2CAgFAB8LIFSHN&#13;&#10;iEcw0bHERjnXYgTi/U4qUpzLFRBCKAIoLghORrYwbogfo5yODcHCNwZ8fb0vFk8kTFHovIPFOPC9&#13;&#10;APDA0yGhPOULKGK8B530I3xhQkdL2dK5kBcUNpQVygkDig4AgzqbYMTQxKigjuDUwbuOV5VA2VEP&#13;&#10;KEsEO4oQ5/Ce1ySgLOF4oaMmv3TseFYpX36Tfka9qFvklRkEpP+II44Io48olXh9KUtGdegcqOPU&#13;&#10;J46jNBLyGRmedpQrXl2El5qRPJQPODLTwjfoiWd/cB2KO7MpUFzx/NOhM/MCvqQVZQMlCP54mTE4&#13;&#10;Djv0MOu8WOfwWNoCcdNBMhuGuoHCg/KLMuptCOcRb1dAMSbwWiwUMNJHfWEUjXtRcilvAp0gbYzz&#13;&#10;pKuuA6M2cCJtyAbqAfUP2UAHTX2hblJ2tH0Ubfh6fUpLDyO9KETIKWYaMGKGIsMznn766TCChRKP&#13;&#10;gwIlnTwmR2swzBgJRIGGL/UAQ45vGCGvaBekH6UiGbgHo51ZIz4TgPLlb5wBBEYd0gIyBuWZ66kH&#13;&#10;jDDifCHvjHRhaKCc8WyOY9DFxlFanPExyhN5SsCAxaCmjqAYu5OBeuiB9CBHGf2hTJARtC+4otjR&#13;&#10;3qkvKE6kkfe0w5pyQlnLFnhVG5xjBZJ6hpHqS6ey3Zt2HCbIFhQ5ypd6hPLaoUPHYBg98cSYkC4M&#13;&#10;RmYRuaxLGhXkk5EpRukItH0crm5AfvD+BzZ23NhQNyZNejHTxr8O70NmJN7bGvfBhJlOOBvoc2g/&#13;&#10;zoy0YuBgDNIeqUOMqlGeSYWbuJKB+ky9pbwwFhmpJXgZkg6XXeFElv/oy5DPGK7IZMojV9ui3tMm&#13;&#10;CMwU2HSTTavETFrIszsY6ethRz3w9kyfhVxD5lFWzPZJ67+rRJzyBwzRK5BXBNoWZd47MzJOPUL2&#13;&#10;44ghzchMHJ/IOmbUxPWb+ke6qRP0WdQH4iAuZ0gZUlbkCz2A+s3MAdc/UpIX2gNp49m0Y8qV8v36&#13;&#10;628y7fiZ4LigjePMwoHKjDbSTcDRyqwy2jtGHewY8eY4Aa5xXQsH8/yHDMVJQPkhe7baautMPnsF&#13;&#10;xznPoQ8lrZQLdQFZyT0uQ2EHH/JEuTETgJmI5C3mSTLoS5ExyG7KiXuJh1kStDvipU9DZiB/qDMt&#13;&#10;Mv92GLRDNVns2aI98jzaC/WJuk/bhA0GJw4heFLm5JNRVnfC0NedffbZId0+i4RzOLmRNXDP5ZDy&#13;&#10;NPDN9cxQII/IRfplRnBxcnsfz6ws6gpOX3jTV9Bv0G7jAGd/XSXH0WH4Gx0kyRR9CVlMwCkGdw/c&#13;&#10;h25An0YZ0p9xnnSgR/BsdCDKg/TAkWfgEKFskgHHC9egv9Ae4MesHto895FGdF3STx8CC5wh7uSm&#13;&#10;/VCfeS7tin4BfQydytuMz6bjGZQ/sodyiHUAng1f+NHvUe8oW3iT9qTsTuZDfy8isMiKEo2yI0CD&#13;&#10;81FNGiaNqdCAYopxRKBRMv2GxoeARoFFmKLcYVSgrKFQ0+gZyXMlAQMDwYzS7YY5xj0e/2wBoYCi&#13;&#10;hvLISC+ChYZNB4uSXWxAkYIDCiedgk/D4zkoRK6EYahjANIxkce6DrzeDWbkxQ1znAAwikMhhjkK&#13;&#10;KAY+12JUMhWXDpS80fF72aCMYEAi9BH+KAb77bdf/LjK31zDtCc6BabyYYgilAmcY8o0xgTKM6xQ&#13;&#10;nLjGlZLKiPL8wJFAx4hSgXJFR3vccceFssEh4OknnaSZKWJx+hmV4xqUZT50ABhE1G86aRQjjKJi&#13;&#10;As9lJIhAB0I7od3gLGBkJBmYVYDBCWc6UIw2ypc6S+eKUkPnRzmfd955oaNDwYQ/hp93TDwDw5x2&#13;&#10;hoLCPShYKAq0OZQXPOUo8HAjf+ecfU6lAUQ9RUmh7WEkuGGOcuoOn2Taa/s3DgfKBCWXvFIvyD9G&#13;&#10;OemhTCmvvffeJzMt7pRgXKFY0OkzKyWp5JAe7mF0Cpa0U9IOS8qZcmWUgKUeKIUoE8SHky02IHH2&#13;&#10;MOKHvIEvCjXtAuYoBLAkHkYUrrvuumqOP9KBXIM9H8oWpYNvFJtkO+X6ONAuKE+WnVBnUOYxvBmp&#13;&#10;YDQapx+GBNehTMONtBUayKungbaPYkzbwxnnxz0unonh4MYBShxtlzqKMeHpou6hsDONFqMLubvs&#13;&#10;sstl2uOx1RRMjxvHAvmk3uG4giv5QU4XKwuIk7RiOJAmygt2pJG4cIDts8/e4TiyiZlUOBBQDqkr&#13;&#10;Hqj7OIq87OknqGuxDKON7LvfvqEfow7zTJRipvViHBJoYzDgHHWBMkJR5Vmkj3pKmjiOQU48yB+Y&#13;&#10;FGKY0z5omwT6pbH/M8zJD3UTroUE2h31H9lA+6CsMVzTAvkmnZQvAYN7yW4/z9whHRg9sCPP1CXi&#13;&#10;ov3F7RmHAk5AZD/tgvbOyGuxARnF/bBExuGwxsFKG+X51AfSivOXkT94wwm9AiPXA+mgLtDuae/k&#13;&#10;CyMDo5y4COSdtkf+3AmFkxrjPK4/HifftCvuR6YxRRwOlAtyYLfddg39qbcr5BDxu9OWNBBIM/Kc&#13;&#10;tkH/lmyf4aIC/0PH4oNTzae0kz76fgwm8oxcxIiiT+KZTNnmnPenyJyBGUcO19LHYDBhMMI9Djj7&#13;&#10;YU07wEBGD6CPpd+hPcKA56Dv0QdgxP7lyr9Y/7X7h+vjuPw315N+HGD08/Ag/ZQ/aUEHQ+bzTHRO&#13;&#10;2jjXEEgDH4xSN8wpN+pCMu3+vGzfyBT6XsItmUEk2i1tOtnHUweRBzyTfgw9B3ZxoH5i5HogL/SH&#13;&#10;yA0clHGAM88i4OTrusTPyylwrKEXuO4CH3RjlzfoEfR31F3aGrxoE+Q9+dYe9GN38FNfGZ1Gf0b3&#13;&#10;xVkAX3Re6jS8SS/6IenFcUT50mch0wn0kZQdcaXpE+hvOGgIvtyid6aPR2bAkLqCHoWux3NoE8hW&#13;&#10;+vZCB0xC5M34v5bNOO9lnXUEIMotAYFNR1VoQNlBYHA/AoUPCh4NmI6QBogAZS0dz+E4nTvCqTYB&#13;&#10;AUJcdC4oRSh8eDVRhLwDLDZ+3m1NB+rKPvHTaSEk8OBhLNDRIWjcuCn2GQ11PZ0XnT7ppTwwBOiE&#13;&#10;Gb2go4nLhjVvfAgIRqaL0omkBY5TnnTelLUb+ZQ/rFB2mfpEoIzo3Ok4ig0YFW6Uk34UIAwEOpBk&#13;&#10;+pkqODgzjZFAJ8nIMd+NGVAEGdWGJwoy9YpZIrCjE4M/3+QH5wLtg0An5aMWcfqpe4w+wYIywMOM&#13;&#10;wk38jPigANHJES+zDFbv97NyGsfTEL9JH9PSUFoIOHHIHx2zywavL+uvv16mvG4Pzh2UbTpnFLls&#13;&#10;gfxRjzEAGBnyuoBsQVHy9bXcDxdGb+LgxipphD3Xo8ySLuImPo5TVpQZykNdBmQK8oT2hhGNMsRz&#13;&#10;+caIoS67LEZO+ihKXabB42JUjNkHKOQEmJIuuFI3yTvfOPWQf8xiIlDPnnhiTDBOwoGU/yhL2itG&#13;&#10;AjIBBRHWKNi1CSiHyBfSRFnBk7aB0XrzTTcHeUTZMiKI8eSBYzjKnCd1kb6DsneDgrj4jSHISBHl&#13;&#10;w31wok3ym4DCjaFKX0nZYSzDzMvS04SxQl11xyVOJVe+PV31+U35YYD67C6Uf0bW0gL54Rz9Bfcl&#13;&#10;jURmG1EfCdRf5D/GULI94wAa9qdhgQdyn9lV3337Xdojcx7DoKYOwZc4cdRTzrD19kIdwGCnzDhG&#13;&#10;Hrx8iZzywRBhxJWyQ/ZiuDFC6HF5mdOX4RTD2HHjj74rW4ATBjZGEqOslD3c+EYOMY0fPYLA6D51&#13;&#10;qD4D+SPtGM0MjHj+6HvgxCw4D3DFsKKt40ykjcOBsqTOYhwT4JdkQL+D0xJGPA/di+vJK8+iHND5&#13;&#10;YILOgUwhUPcxMLMF0k89hSdGoKcfWUjcOOI8Xcgf0kUZNFYgfzhMyS8BXSUZaOvUSepF74wxSsCI&#13;&#10;pR3GAX2bASnXu4Nj4H/dDv07jkF0bPgyCw45HMsbyg+9jvvQEShLjHMGkOIALwxpDG/ShL7M7ELS&#13;&#10;Rv9JXngGzgna2zXXXBvKkv4BQ580FBtwlJIH4iZO5LTLDK8r9Hvo3tQn0k6fjeNFoTACMswL49Tk&#13;&#10;rkLBoaESEJAI3UIDDZl7uQdFGEGUdj+NHaGAFxWDIunJK/R58XUoBozI1EVg9N4Vz7T4dt1l16Dk&#13;&#10;cA6By+hCY3YMaWn0Y5Qho7AIUsoG5ZORE+9E/Lr4G+WSUSEChhFey2wBQyvp8Y2vZdMXD3jBi+XE&#13;&#10;9Xj3ffSGdKHg5grHHH1MMGy4BmcRil1jBhSHKVOmhCTgYXZvc7Y0HXTgQZUju8wcSVPgUbBwPLmi&#13;&#10;j6KDA4YRRDpPlBjKkZGCxgwooRhFyAE6fJQqFMBsoWdmMx9fd0y+yRN1OC2ggKAQI3fSAkYVsoaA&#13;&#10;cwYlzgN1EePDnTYop17n/Zr4m9FjHE91GVA4fTZHWry0K+oLgXR6WtOurc0x2hjTtlGcCJRPrLyn&#13;&#10;xQ0PL0cUbUaD0mQ996J8Dc44y1C06iqgCGMUev1PxsuGcj7Th/rDCLEHHGXIBNKLIsuIUzyy6tf5&#13;&#10;NwYWhrs7SdwY4Tx58uM8h5ksjFil1dkdB+0YHJ046W7JjMA5P39OfX+jwDMzyMsBh1kykG4UYa8L&#13;&#10;yHefzca1KMqM/hJoW8wa8joaDib+671i79Df0PdgBN42/LbEFfn/dL2CeooTH90ira6huzAtlxlE&#13;&#10;pDHWKxjtw2DCwCSg/OeaVo8TA2OFgDFNH+9Oq3Aw8R+OJ+eaOBWcOzgMCDDAGKrvQB9PH5EWGD2F&#13;&#10;FQE9wKfNJ6+Fe68VelUeTs6epE1RDpQtsz8wtvidFmCzx+6LBjo4z71eFsnriYO4evfunTxV+TeD&#13;&#10;Lx6S6fLjDfVN3nAkeP9AvxL3NbQp+jHqLw4+dypgMFOXOe6BPs9H1omPWY0ecJxizBNwuODYRH5l&#13;&#10;CzhWcGQRGDyKDVz+5tkE5AKGPIMp2cJKK/WpdKQiP3F2FhuQk5QtPNDLaJNp7ZjBNKbFU0eYWTRw&#13;&#10;4MBiH9Vsr5dhXqZFj7B0pQKhnU3pTcs+QsCnstHw8dgxMsG0RbzXcSNE8NJB4BnLJszTnpHtGNOL&#13;&#10;iklrtng4juHnylbade07tK+chshIAMoCylgpBjyUKFmUK3zoQBgFzBUok3iaJdMI0wKM6GhyCXSE&#13;&#10;vgeUEq9bfizfNwY5Ri2cqSd0Nt4BZruX8vElDDyvJp1ItriLPZ6sHyi5eIVzhZatWoZ8cg2dtyvJ&#13;&#10;yXvo4DG+KQfqH9Mt6dThRFs8+OCDsxouybjq62+MNhRbAgYO7T5fiJUR5Ei2OoNhm29GjBsNyJ5Y&#13;&#10;/mBguGJCephqnCtghPiU4lzXFXMOR0Uug5C4vK3SfqlL9RFQIt+Y/PMGXtQr5HiuwHlnBlfqHbIm&#13;&#10;LTANMV+dT7sv2zHqN4pprmn9tAnqmiuu8WgfddJnT5CPuL5leyZLFVyWoZi6s4w6iBHHc1CwGRVm&#13;&#10;qRMO53g6OPF2XbJrmM1FnaUtNHQgr+TDDVJGkJNGDWXIcYxQOPuMJ08r7RE5TqBMcYjnCjhlKCc3&#13;&#10;BNEFig04k50Xz2epD2tjSSeO49jAw/GA7KO9xs5n+hFv7/SDuZbGefrcsEf+MIrpzmE/798YZqQx&#13;&#10;W6BuwIFAHamvduzP9/bhz/Tj/g0Xb9/0pdnaJtd16Lhoij/3xsYm9QOnK2woW8rYnaD+nOR3lyW6&#13;&#10;VMpr2l+2fg25iF7hbTcZD3/HTq04XWnXNsQx6pzPikA2xCPhMPI3X+AsZnkkZUQ9QLehj/eAsepc&#13;&#10;kEteTpxnhgJ1nXtpd76cxu9NfuMM8hky1DuWjXrAWe7yGnnA6HWuQDriOs5ss2KDz5KDB4MtzOZj&#13;&#10;81acFszAiR0UONxJUy7dstjnN4frtca8TEuZxuoKLB1OLBjyZZkpYKxJRDlhhBZBQKNDiCJoe2c8&#13;&#10;oDROvPAIcgRMXYVco13FPgPjL19AMfSAcoNhVIpCBA+rOw3oQCmDfIGOEWWT8kGIekeRvA8FB+Gf&#13;&#10;qxzjztXrVTKeXH8zsukKEc8ppJxRyuNRfFfIcj2nvs4xJY2O2jsdOmJG3/IFNq7yEHu6/RjftE8U&#13;&#10;Z5RG2pkbCxhzjILEI13xfQ35m7bhI0SwwGgh3bkCZe4Bpxd1MC1Qt1wZSjvPMTcInL9fR5tw44z6&#13;&#10;Uki9Qr4xjbmuAoozbS1X8PTDIBuHXPcXcg4FMZ72Gytgue5HTrJml4BihYKMoZoMuQzo5LWF/E15&#13;&#10;MX00m+HhcWB0YCyQNtoGfRu8kYk+VRSDr5D0cR0OBp8FhuJNGqjL9HkYnIyUUXeZ+s4yDKZL0+9h&#13;&#10;iOOEpv6gBOeSl572+vpm6nafFfuE0SrSinEbz0CiXbgjk7QnnVHIUq+HLE9hjWq2WQueBxwZ3v6Q&#13;&#10;f/yOjWa/Lts3OgPyjGVV1DHSh2KPXkEZ0KfRftEr+E7jS3m7E4L0M807X/B+k+uoP15nkvehI+Vz&#13;&#10;FvugQX22Y08X7QNdJJecdf60If/t98ff8Tkvd84jO92gpF8fO3ZszmVH3IMxT13wgDMvTe4i1/O1&#13;&#10;bZeLxFUTvcLTUFffGMrUQ3Ql6g39txu7yBucGNRL2h8f5AAMaQ8Y4wyGYHRjMDvXnXZaNGODNMIe&#13;&#10;JxR5JR6ui5dqpeWDa+NlEz4Sz7XIe3do8Jt9knLVF+5B9nlA50iGuH4kz/E3sxwY5Wd2H/YByyuZ&#13;&#10;xRLbBzgS6FfQP+O6lxafjlUnIMO8OpOyOIIQcY84wq8YYxPlhfVmNDQ2YkHA0ABRrvngNUQxQnlD&#13;&#10;iDFdnNGZfAKhELA+ClDItfmu8ZGRXNf5SBzXoPC5kMt1T2OcQ5nw8oQzHUC+gECkY6SDR2mnTqQF&#13;&#10;ros7yLRranuMzpyPh3yGGNeRrrh8sqXf46zPb+pFPAWZzi3u4Ap5dq70oxCgWNPp4sCg00bZYbSH&#13;&#10;8mvsQPv3+gcLRhKLCa6kpN1DfY4dP2nXZDtGWnzEAMXaR+SyXc/xQuRCrvuT52qa9mQ8tf0bBS42&#13;&#10;QgrNJ0aRB+p4PHLpx/mO22J8vKa/3SGY736uc6ORPGKI0v8gT7xO8nchZU9bio0vnwVCGjDsee8y&#13;&#10;S0swUDA8qbd8aJeMLpEO+lKUTl/LmS/99XEep926v1jXXpz0YuibMXKZju59MH20rx9HiU46WtxJ&#13;&#10;StpgwOaExQS4U1d8anch98IeZsh+Nh1kM1TaL0YeH4x02jBpxXnCZlUsTfG+CYOB+u31k282PSsm&#13;&#10;0I9mG+mmDuULac6CfPfU9Dy8CpX9lHtN0oaz1dsQPFm7z6eYELeh+D7S7mUXHy/l36SZWZssG6Su&#13;&#10;YBAjc+DLhn/IHOQHo9zUF66lL6T+wgHnEzxxsFNf0aHXWWfRNHTyPWvmrEo9iPOuUxfDxB1T3EMb&#13;&#10;dGcZx4vtl3PpJNnSRPtkc0DyhkMXTnDBOcGHvMOG6xhUYNABPaYm9TNbGsr9eONrfOVOuJHyh1fO&#13;&#10;DSGUiXxT1ZLJpMOlE2WzJDo/3sOLlx3hjaBCoPPB2870QtZmsRlUUgFIxpvv70KUq3xx+PmM3Csq&#13;&#10;IHxL1buH8HVPJt+FCjm/JxeIQuJKXlNIvPEzuT6+JxlffG382zud+Fhj/Cbt1HsPGAuFKk1+T668&#13;&#10;0LmhELkBy/NQChgJw+lVKC9/Vk2+k8+Iy4u8e/ppI8Uao/naVfLZudIfp4vf/rd/57qXc4U8K981&#13;&#10;+c4n01Ds9cn7/e84nrT8ehlxfXyt35/2Hd+TPB/HUWyZJ+NK/k3cbkgmz8V/x2ngeMuWi2ZqkG5n&#13;&#10;kLwmvj/X7/g+fjMq/ve/X59Zuz45TM/EGEfhpf5j0OEU4MM0evpEpmNjEHv9juPjuZ6+bGnIdz7b&#13;&#10;fTwHZZcppBi4yApG/3HmESf7vvCNoct1PtLr8ZEffzZlUKwBRT+Ns64Yw5xno4sMHjw4rPvGiOBV&#13;&#10;d278kCYMDT44FdgVGwcDRoA7ot0oJ66ayKFc9S1ZdjwjGQq5JnlP8u+6iCMZJ397eaady3Ysrgek&#13;&#10;i3qSi1FaPNkcHWnXJo8lWeTKQ65zyXhr8zf76eCco64xy42RcJyX7rzit6/7x+lFPcbRhUxg2Q3O&#13;&#10;Jt+1nNkfscNn3vyfl5iSxtrqEXH51aQdp3GKyyQbc5yTvIKO/T/YC4L9NjDK0+wDZiFxHe0YeaSQ&#13;&#10;n4AM8/yMmtwVdJhMxXHDnGmATCmpScAzz06ffGh4rA3jvZNMgWHqDNN4EMxspMO0Y17TUKzBUpN0&#13;&#10;FXLPDz98n1l3tVzOS1FqPCA0simf2QSU3wuDXAquX1fTb4S7K088xw24XPFxHaOJrszEI0W57quP&#13;&#10;c7CNhTLKbb5A+uPrilUC88VfzHk60LiDZVMtdqiti0DdYoSODVL4zSwHlFMUAl6pQrvqnZmZ0pgB&#13;&#10;RZz6h9LBqADtPe7AGytttFfKBSch8o7RCm8n2dIUjzhku6YpHkcxix2jviQiX17i62BZrGKeL/5s&#13;&#10;51EqfbZDtms4jmzFcUWgb1kis8aVgDyhrCl3zhdS9sjCeFaBG3whwv/9l7FPwkZfGN3UdzaYo99j&#13;&#10;ijvKN/0e7ZNn8rpG1vYyvb2hA9PqWYrFCBUOctauIiuYyUN6CayZTVt7jCyl/SJvcPyxe3lcd+o7&#13;&#10;L8y+YDdqPp9/9rlNeGFC0Csw0hlUoE5SVhg9OBvYCRwZTB/m6SavGPYKNSeAowSuBNoC+wn5a7Nq&#13;&#10;HmvTvpO+lnZFu6ctMRrOLA9fX84gF8tbCBjiMEQWsBcFA1kYovRHyFHOx3pPrMchu3hTCLvg1zTw&#13;&#10;bBxU6EpsonnVlVdlPLI1ja34+xg1Rw9iE1FkI4N02Ac4CZGT6NfejpmRhH3QUP1L8bkpnTu0+Vvp&#13;&#10;lEWdpYSRbYQKjZVODKUh34YeyYej7Ph6Qz+HwGKTKtZ1sU6MTR/o+AkIJgRXbEj5fY31Ha/FyZaG&#13;&#10;+Bqm0f9svLaoHAXhXhS0XAGPab5rct2f79ySXZesVJxQQJkClS+g9CIs3anAaFBjBbj6cgrSgwKW&#13;&#10;LyDQ4zVQNXUu5XtOIefpUOmc3RhlN9JCAu2CcvAySLuHMkLBR9nHAOY1Vr5elt2hGf3C2daYgfKD&#13;&#10;AYEpe7FDK1u65s2dFxxIGGD1FXBi+LIInlNIvWJdXzkGjNZll/l5WjqKYiHBjTiuZSQon2OjkDgL&#13;&#10;uQY5hpOEdp4rIFt9yiVGps+qwpBAMSXQPgrZg4LrULQJtGVvZ/xNf4nD06eAcwzHD2v1UaB5Ly+v&#13;&#10;OcIp5wa9G8G52jfx1EdAwfU3H+BsoF4jbxjBwpmBwbXBBhuEKafJ5zPq57KM9uz7NCSvi/+GHTKq&#13;&#10;Nnmlj+RZPmhA/Mssu0x4E8u5554b9Aq+fbdurmfWgk+9Rwa5gxYDnvTkC9Qv7q9POZQvDaV6Htnp&#13;&#10;cp3yhWm+QDuBe33qO/nSUN/nfSd/HES0cWQpxjZtCj3E2z/yB0c1gRlv1Gtm0hAY1EK+xIYov3FK&#13;&#10;YUxTL3GoIQdzBdobOkSaHkFcpIlraFeFDNhQbuSFcqxpIJ/UFeQMAVnC9H5eyYiTj7cq/PGPf6zc&#13;&#10;tI50MQPG23FNn9tc7pNhXmYlTaNjIwbf6ItGW8zrx1C4MRLw4rE7dNp6IxohAh0PHdPdPSDE4g7X&#13;&#10;jzfWt089yvZ8hJPv8ouy1zvjePDNSjJZrDJ6ns/hgLKXS0lwJShbWvId79S5U0gfgh1hiOMln3Hk&#13;&#10;wtDjxnvbWAHHEJsQYTzQiSCk4Z8roCjgffbATr2NFagfrHt0JYbRqUKUGN4VzH4NTOOa8PyEasmn&#13;&#10;vfBeaG+vTI1jTRbv8qXTp9P2HU+r3dyAB8i7G8DUc9bb5Qus00OOsEneLZnXStVGoc/2LJSfeFdb&#13;&#10;NqLJFWbOmJk37bVtq7meX5/nMCL7rdGvUhGEBW0oV+C8y0nyzZpAr+O57quLcyiGTBVlZCVbwJjC&#13;&#10;4etGQLyJGSNX3ZbsFm4lHyz7yBcwXt3wxgnh6/CRp2effXaor3yn1VVkL0r5QQcdVLmzMe0TOewK&#13;&#10;ar7nc74u6xev06INkF42qvrwgw8ry5PjOM7TZoHhbPDp98yEQ/6k5dnzgxHx2GOPBz60aRwUxQRk&#13;&#10;BuvKmf6KXuH9bjIODB5kIPLPA+XlxgsOwt6ZfppA/+GvfAsHsvzH20hIM58bb7yxpAYPsiS5wQ7j&#13;&#10;LIcndZI2hL6XT9fBmGSTMfq10047LTj/6yvBddlWikkjhjm6M0xwwvsbbXzdtLcdZALOLwL6AO2I&#13;&#10;GSwEZnq4fAkH/vcfO7qjByH/uD6fQxGn2w033BB4s1zU0+LP8BF52skrr+Z2xtKOeH0ZbeGkk06y&#13;&#10;tFctxmlN/kbHp+1T9rRR11vi6ygzHAbMvPBXXXIex0E+nS+Opzn/lmFeZqWPgjF8+PBKhYy13+7R&#13;&#10;KySrdOIvv/Ry6NxRdEY9PsoWLsi+WDsWnBgvCBwPCK/4fK6O3++py28cFC4k0+JlmpzvlI2ShoD1&#13;&#10;9JJ2lACEMwGPKUI6LaCYYUDGUyTTrvO1kZwr1ltJulgrCGM4kh5GEnLFw7ofnxFAB1zIq2XS0l0X&#13;&#10;x+jAMKx91Jx0kb5cYfhtwys7fYx6XhFUn8E7W56RrKvwR8n1jbLoZHiFYK7RPka7eR0QBhJedBgk&#13;&#10;w/XXX1+5e3LvjILEVC+UU0aM2PyIwGgh02qzKUxxvMl0J59X07/ZZRXvPxxwJtB23MBJixND6vIr&#13;&#10;LrexmSn67GztI55p19bmGA4f6oWPnML5448WjYimxTvi7hFhiUDaOT8W1wOO1RdTf15dfVMPKCOM&#13;&#10;RwKK4s0335wzenYeZ0SIgBLJ9GCXeTlvrKOTGAJs+pVtNJPlHOz+S2AkP955nPayer/VQ7uivuFg&#13;&#10;SFMUPakopTid3YhGnnp/hcKIDKe+IldJU7YAH4+D9kCfGbfBbPf58fja2tYtDAV/3R3TRx997NHK&#13;&#10;+o3DKpvMZPaU79pP/0UbzeXopS6hV+Bs41rkXzEB44F1t6NHjw6MMS6cYb54uNfbZPfuPUI/AnfC&#13;&#10;ddddV5nftHjok3GOUqa8iYGZZjH/tHtqc4x0edpy9c21eUZd3ktaGWCBCeml3qMzZUs7xyk7ZnHh&#13;&#10;FKEPr8sNe5N5a9XqZ32StlLb9hKXfa64mKruejMyivpDQH/x4/xNfGwEyTf1GfnCgAh/02cy1TsZ&#13;&#10;tt1220rnJzMCaVPZdEvuZRbYrbfeGvQIlrvFS054Ha4b/8hK3pGeTU8gLmbHMJpNGbIcLa0Nxoy4&#13;&#10;Jw60Q5b00I7Rb4pZSoLu2pB9S5zupvZbhnlTK7EovQgWBCWNiylsGABMucOjicBlnczpp58ehER0&#13;&#10;W86fjBhvsOEGwQAk3kcefSR8EBwurHku5xAEl156aYiPBsvrI3yKDwdphPG0SDp+4sglEHMmrsiT&#13;&#10;KGKsmUKw8pvn8kGJgxVeSDz5CCKMxuQ6QZR+RgoJpP3iiy8ORglKJPFglGFwoLAgqHLli2e0b//z&#13;&#10;O28RkB5PrvviLPPeTBQtyhbhy9RKduP1siEe4sRwwitK2ZBGns1rahpqJCxOc/x74MCBYe0mx5jS&#13;&#10;hFJFp0R6vV6QfqZswfTKq64Mx0k/U6TiuhXHW1e/3fNMXUFR9zR5+bCmE4MZZZ5r8DZj2HCtlyX3&#13;&#10;UL8YUWfKK9dRXuS9V+9elUklThQgRsO5F+We1zVRD7mev8kz3nUCCiUjTUlHAO2ODs8DxnIy3X6u&#13;&#10;Nt+wYZMrnFWe9iuuuCKMdiILOMaH39TNI488stJIQnHAe06+6jqQfwwsZB0BThdceEEwSmFFmrxM&#13;&#10;UCRxhPB3rgB74iXQtqirnr9c95XCOTggJ6ijpJm3alBPaWPUMwL5dxmBksZ1tDFGo31pUkPlBfnL&#13;&#10;q7oYQaXdeN2lHjELaXBmozCmu1N3WAsdL8chj0zlRi6QB5yVyETqQLJOYkiynhnHNYHRZJzWXifh&#13;&#10;hsLN39yL7MRp6/Fwj9cjjBGUUwKzSJLTVcOJHP/5rCwuQYkn3wTyUJOAM49+Fh2APSn4pg6z8VQ2&#13;&#10;mUl5M5OF63guCj3sKA/PM/nlN/Wftv7KKy+H5JH+o44qbn8NnjcwIwPRCWiXPA+l3mU/EZMOnof8&#13;&#10;+MMf/hCeRXngQHBjpEOHRe+r751xyhAoa3ScKZlR/7lzqsoh+myW3bmzBiOJ9yr7VPgQQR3/RzmQ&#13;&#10;VwLcnGVNy7aOk5caHe3KXwlGW+PNBBhdaXoFgzWuVyAjmd0V1+fUB9TiYMfo/eukx6dz15Sn60D0&#13;&#10;y9R1lzfJ+Kh31FcCfbmPaiM3YhnEddQrBg4Ivg4d3REnpzv+wsn//ce1LAmFH20fPRSDm3ab1CNw&#13;&#10;mjIrgbrEs9APfISe6GgX7L9AneNe4mGndPTSuP8jv7QHZqy4I5Y2FDs6PY3OiLQlGeGEQc9H54Ad&#13;&#10;xj26r8tu4vB2TNt0xzDpQ77GThyuo/2TNz4aTfcSyOyl8vNP/SpVAowupnUmNDY6MdaoouQjQKjs&#13;&#10;CAOm0Zx33vmh4y02X0x9593lKEso+qwVwcPGqyFQRBCQePrwQPNsBAxGC9Pq3LjhmQhsFHkECo0Y&#13;&#10;pYGRLa7By8h0l/oMjBjQKR9zzDHBMECgLJi/wMY/Pz54exFepJ20ILD4HQeMcpRVFEQ6WEZIEWpM&#13;&#10;tSNfTMFklAaFEA8r1+CsSAsIJu5BEUKIYSTQGTICi6BGucsX4MhuoWy0wZRMRjEw/uhYKRvi5/lj&#13;&#10;M6M+TDWGOc8bmOlg4ilF+Z5TX+dJC0oU06GoP3D9/e9/H3jCmU6G+kbdoz67wQpvjMLYyVMfacSA&#13;&#10;xIlDZ8SIMB0UdRjPN2tb4Y/BOSWjBKKg0JlcdNFFgTfGIfdzjJEh6gVtkzpF2fJKwbi+k086UBw0&#13;&#10;xIvyiZERd+SMfFJuKELES7nee++9waDw6/hmtgdx0Pbp5PHqw5L6H0/zri0z6hn1Du89jHD+8DfH&#13;&#10;MWyob3j3MVyQCwQMAwyi3v9TpGubhrT7mdLM9GLaAzxxuvF70KBBIV2klfqEE4gRNNi4EkC7hF0c&#13;&#10;UL7cs49CxigIIxMoI5tvvnl8acn9RrZSZzAqkQHkl6UStCkMdpRIlG/O4dSDDQEZiPMurZ+pz0zC&#13;&#10;mTJjSRSOqfXX3yDTBloFA5q3gSDPaEModYMzRjplFweMTzYfwrinvTFjAtlC2fddtW9m3riFqagY&#13;&#10;gSiKBNohz4tlLvWU52NwI9fZwGjIkCGhbtP+O3XsFJTdiS9ODPULg5q2h2zF2CsmxG0SA5U+AGW/&#13;&#10;Y4eOtuFGxS/X8dlezBDzWVuUIzIpV4AdfSMyg/zQvzFiihON9kx/Rj1CFjo7ODGNtUeP6iOBuZ7F&#13;&#10;ud122y3IRWYmUOasJWckkiVWlAn9Iu0NvYIypNxJBzMCYuOPvg5jBMcuxgZxkD43MLmP2QPIAXQn&#13;&#10;+hH0DoyQYssqX56S5+mD6TcwspCFTPuln0dvwumFvCm1gPxjVgF9G2mmX/a6D2vqEjKDPg8ZCk/q&#13;&#10;PueQGfUZKDeMXHQ10oUOSV0lYKRmczxlSxP9OMvoMPDpv5Dp5I82yTKeOKCT4NhE3yXAKa0MSQOy&#13;&#10;xNsI19ImkRvZAlPJ0SOQw/RF7NeELNhy4JbWo2ePcAy9ktkpyGieTRpxpiUDDnyWsWAkky/aBW2M&#13;&#10;9kDfSLvCIUlc6F7ERT9AGtwIj+PkHq6nDjNbiTpLOcCHNCAnqQvsTYIegxONnewpD+o5aWD6P3oA&#13;&#10;eaQ9rrP2OsZMgViH4zrWo1OmBOLGyFeQYd4k6gANjU8hASFBI8EQWCOz3rAmAcUUAwovOQotRgGe&#13;&#10;OD7JQKNDaf3tb39bbbSFRkhjRZgjWGmsLlgwNopZ+558biF/sx4H4wdBjIBNBjp7lBeMWwRVMtDJ&#13;&#10;MqrCDASMIhQVHBR8PJB/lKojjzjSHvzXg0Hw+bnkN8KbD8YMQg/FhIAizXqdeOQzea//jQMARZvN&#13;&#10;91CsEeoosGnvc6VDQ0E9+OCDwwiRx9GY37DCmKU+I9xJf7a6hYHJWi86/7Sdhes6HyiAdJR0xBjX&#13;&#10;/soT6hFvJSDg8T377LNDfcL4RjHkHj7JQAeIwYNhGi+ToEOivBiVwJjF2GCmi3vdPR6UHzozvPB0&#13;&#10;cqSLEXqcbj4NlWtQ/OCD4oIhQxvj2ccdd1wwQOLO0OOuyTdx4hRCkaHDxvimTfNJC6QJBRqFuJC6&#13;&#10;nRZHoccoO/iwhhTlHsXCR0c9DoxWlnNwHTKJgGFIvuKAQsVoB8oNhg5efz4YUGnlHN9bCr9x6FAH&#13;&#10;6AtQdGhjfKcpPdQ9+otDDjmkcnZGQ+aBukubQr5St/nEAaUQA4D+Bedvsqy4ljpGHedeDDqcsVdd&#13;&#10;ldmdOCXQdugbcfQl6+TAjJH97Tff2vU3XB8USuo3MwrSAn0DdQkDv1jjgJlZ1C+MIEbyUU4JyAry&#13;&#10;QJsuJpAP5ATyxGfUMNOGvOYLyFaeR3vGsIAdTo5koJ/r3bt3YMfO0zUJ1DUMEEZk6btoWxgLfJKB&#13;&#10;csZxwEaYyVkc1AmMEcqcpUKkOVdZ0bfvs/c+duBB9T9rDNlBH4chi5z3tfgYedSleOAimefG/BtZ&#13;&#10;zXIp9CQcPOgn2fpljDnaCn1iPAJaX+lHP0LfwSGAg40PchueOBuLCRiVOGwwdnHC+cwX2jFrruOA&#13;&#10;cY2+hrOeQJ1En00G2j9tDb2Q/tx1wlw6C4MUzIBjBhcGOXoEbYJPMpBXZkqiIyAvk4F0sYcNRjFl&#13;&#10;hmMRo55PMpA28jQ44+SEHX8nA+2bfo46gO7Mh4A+MXTo0GDs078gJ3DkoduztIFPMiBbsA9w9CC/&#13;&#10;FQojUFwPUFicuqqBCFDp6ZQxwBACKOsIDrzMeKDTlJhCk0YjYho4yikeaTzPdDZ43xAqCAFGMQYM&#13;&#10;GBAaHl62tEaOwsDIPtMpUZi5nzQXu0at0HTH16H8kIdHHnk0o4iPCYoHaSHt5I+1VXjQc3Uu5BGP&#13;&#10;INeh2GKEoOjCgBFShBvx0CGPGj0qfny138SFlxJlAmGH4KMM+XaFqtpNKQd4Fo4TFDHKhtEdBDsG&#13;&#10;Bx0/BgRKHjMYEOTUj1IKpIlOifSjkNOBxOmnLpN+RspRMBsq/dTVGTNmZpTUu8OICzwpZ9IWB2ZS&#13;&#10;0ImjnNCBUZY4b1DEUBpJL20Qpw9GBYYSxz3Q0TOFnXIn4DjJNpJDO8awf/HFSRmj+4ughOJhxoin&#13;&#10;3tLGqct0lBx3pw/pJn7aW10Z5qSVtkt6MS5Q4PigFKNko5RgtMOHKf8YfNT5NK88cdVlgC8zDvDq&#13;&#10;oyCh4DC7BQUMgwDFCScVdQqHIwF2tJe4bDgOc9oXI4k4JlE8CMxIgCmjB6UeyC/OPmQTiihtDKcN&#13;&#10;6aduICMoQ8oIAwiZ2BgBJZGROtKA84k+gnZHPSIPGL/UpWz9C2mm/HCgIldw9vFhxBQ5jTKP4sxz&#13;&#10;kNW0R9pmWptAAd5zrz2t72p9Q/2h75uSGfGhbiOfqUco63Cj7fNdrFFOenE4np1x7jHzBNnhM2vI&#13;&#10;B6OBxZYFfQizwZAJpJdAW0jW63Ai8R95Yjoy8hZZjEymPcOO+o7zunfGII/bc22MS4xWZuAhN5Cd&#13;&#10;OM/QBVxOuZHDzBSeiewkf8mATGEKP7KPNkqZU3cYRKCsSDdyCKOAssK4bwg5RD1lFtgtt9wSWFKe&#13;&#10;yBmm7MKzlAOM6JdxBFM2GK30fV429DfoHvSTOJppC2k6X13nkf6PtslMCmZCMUBCvU32y4U8FwcJ&#13;&#10;bY/+Fyeey0PaeDLQTmnjbphTf5BTyYA8pZ4is6h/pBU+afU2vhcZzExNdGj0OB+Bdj2CtkB/hh5B&#13;&#10;ummH2eKEB8Yv8o2yox3jqPcZUTgSSSPtiuchA0l3WuA89QBnHXKU9HBtzIj84cih7SE30IvpJ10H&#13;&#10;RYZRV2L7oDb2SFo6y/lYi4ywKG1pUc70s+QNBZdKjlKRL1DZ6YARBjSebI0tGQ8NyKcE0dEiVNIC&#13;&#10;aaBTQTjzm+riz0S5QVjlUwDoKBEQGMXcjzDnPhRc8kqDJ34CwihNafK0kRYXEFyHwPHOgbh5DoKE&#13;&#10;gILNOZ7LMQQ615BeOBWSdn8ueSAO4iLNzoA4iIu/Ecrkg2eSrrR8wJB44O/xcD+ClfvoKFyYolzk&#13;&#10;MgKIi3j4xGVDXcCA4kO6sgUUQvLDNTyLvGQLpJXphwTip5xyxZ0tnvh4WvphQOdD2vMpgKQJZ5GX&#13;&#10;KXU4jXn8zHy/SRNKKXXFy4d0UD7JwHnKG/7UD7/e2yM80zpS7qGueKCukN9sgXhjeUAeyWvc7ng+&#13;&#10;dSeun6Sb+gPTQgIc3WFGGaOYZLuXa2FEe3RWHON67uXZuWQR97nyz/X5nC8oYeSROke6spUzafD2&#13;&#10;7mVCmrgeFpQHo69M7YY5uwszxTYtwJN0wp9APKST7zj9xMUWn/4AAEAASURBVJnPmKL84ET6qUv5&#13;&#10;6nZaejjmMobf+eQD18CDtLqM8Doat7Fs7Zh7YcCHAD+eWdtw+eWXhx26iZ+RT8oANjzH6xJ128ss&#13;&#10;ruf5nk3Zk1+Ph2fE7ZG6VkhIi4dyhxv1mvJL48bz6Fe9P6O+pD2TcvB+AJlDXFzn7Zq2wXkCciRN&#13;&#10;/sT5oK7zXL4J2Z4b35P87bIsZkeeSRf5pTzS8pyMp5C/yTPlxDP5DTfi9nLnebAuJJBe4nLZR1xe&#13;&#10;VsSTS7byfPQJyoN7cjnpSUvcjrP1mTyfuuxtjnyRF+8zOe66F3UJeRaH+BnUh2zp5zn0yXzDzWVT&#13;&#10;HJf/pi5Rpwj56hPlQRo9/cTvZUN6uR9W2QJpcp7U22zp537KDD2EwHX0hWmB69CLqN+kh+fDn/It&#13;&#10;NpA/10ddHvJsWMeB58TyDwbMJk0LsIKvx5er3JL3c4+3Pe+zeBZ5pM1l0yOS8fA3afa4vB1z3GWg&#13;&#10;t2OO5QqkA0YeB+nh3qQc4jpve8l27HKSZ6cF0goz7idwHTq7QmbQIANHhrlqggiIgAiIQJMjgMI2&#13;&#10;8YWJQWHus1If650ZVcjlzEKBYpQYBwQzXjAK8eorNByBNMO84Z6uJ4mACIiACIhA6RIozCVZuulX&#13;&#10;ykRABERABJoxgWeefSZMO2fkgRFY1rHirU8GPPNM9/eZH0w7zbUOMHm//hYBERABERABERCB+iQg&#13;&#10;w7w+6SpuERABERCBeiPAVD/WDzMFkimRrKfG4GZNHkY3U+8wyNnYirV3vIaPSWKMqjNSntxwr94S&#13;&#10;qohFQAREQAREQAREIA8BGeZ5AOm0CIiACIhA6RLAwGbNOLvbsj7z2muvDa+OYe0mI+esk8NoZ7da&#13;&#10;X2fJpmJskJW2/rd0c6qUiYAIiIAIiIAIlDMBGeblXLrKmwiIgAiUOQE2jDn//PPDJkq8/YFNa3gV&#13;&#10;VVpgIx1e+TY487qYmmwclBanjomACIiACIiACIhAXRCQYV4XFBWHCIiACIhAoxFgKjuvb+F93LwX&#13;&#10;mdeDffnll2FnYXbc5dU0vOKFHdh5r7FC4xGgrFhmwJ4A7FStIAIiIAIiIAIisIiAdmVXTRABERAB&#13;&#10;ERABERABERABERABERCBRiSQ/WWEjZgoPVoEREAEREAEREAEREAEREAEREAEmgsBGebNpaSVTxEQ&#13;&#10;AREQAREQAREQAREQAREQgZIkIMO8JItFiRIBERABERABERABERABERABEWguBGSYN5eSVj5FQARE&#13;&#10;QAREQAREQAREQAREQARKkoAM85IsFiVKBERABERABERABERABERABESguRCQYd5cSlr5FAEREAER&#13;&#10;EAEREAEREAEREAERKEkCMsxLsliUKBEQAREQAREQAREQAREQAREQgeZCQIZ5cylp5VMEREAEREAE&#13;&#10;REAEREAEREAERKAkCcgwL8liUaJEQAREQAREQAREQAREQAREQASaCwEZ5s2lpJVPERABERABERAB&#13;&#10;ERABERABERCBkiQgw7wki0WJEgEREAEREAEREAEREAEREAERaC4EZJg3l5JWPkVABERABERABERA&#13;&#10;BERABERABEqSgAzzkiwWJUoEREAEREAEREAEREAEREAERKC5EJBh3lxKWvkUAREQAREQAREQAREQ&#13;&#10;AREQAREoSQIyzEuyWJQoERABERABERABERABERABERCB5kJAhnlzKWnlUwREQAREQAREQAREQARE&#13;&#10;QAREoCQJyDAvyWJRokRABERABERABERABERABERABJoLARnmzaWklU8REAEREAEREAEREAEREAER&#13;&#10;EIGSJCDDvCSLRYkSAREQAREQAREQAREQAREQARFoLgRkmDeXklY+RUAEREAEREAEREAEREAEREAE&#13;&#10;SpKADPOSLBYlSgREQAREQAREQAREQAREQAREoLkQkGHeXEpa+RQBERABERABERABERABERABEShJ&#13;&#10;AjLMS7JYlCgREAEREAEREAEREAEREAEREIHmQqCiuWS0PvM5c+ZMmz17dn0+QnGLgAiIgAg0UwIt&#13;&#10;W7a09u3bW+vWrZspAWVbBERABERABMqfgAzzWpbx9OnT7eKLL7avv/66ljHpdhEQAREQARGoTqCi&#13;&#10;osK23XZbGzRokIzz6nh0RAREQAREQATKgkCLhZlQFjlppEy8++67tu6669rhhx9uPXr0aKRU6LEi&#13;&#10;IAIiIALlSGDBggU2YcIE69atm1122WXWpUuXcsxmg+QJltOmzbKmrvW0aGHWoUNbmzVrjs2fX14q&#13;&#10;HHlbfPEONnXqjCZfTslK3apVC2vXrrXNmDGn7PJGvmhfc+bMT2a7Sf9NfezUqZ1Nn9705UayIMhb&#13;&#10;587tMzJxZtnVx9atW1lFRUubOXNuMtv19nfr1i2tY8d2tY5fI+a1RDhnzhybO3eu/eY3v7H+/fvX&#13;&#10;MjbdLgIiIAIiIAI/E5g3b5797W9/s5dffjljhJWX0vtzLhvmV8ZuyBizczNKaNM2ZlGoMYRmz55n&#13;&#10;8+aVV51okcnc4ouXRzkla3VFRavMjJeKjLEwJ3mqyf+NETRv3oLgLGrymYkyQH3s2BEnWNOXG1G2&#13;&#10;wk/yhtOhHPO2cCHLvioatD7yzI4dk5SL/1uGefHMUu9g7V+bNm1Sz+mgCIiACIiACNSEQKtWrYyP&#13;&#10;ggg4gSbuV/Bs6FsEREAERCBBQLuyJ4DoTxEQAREQAREQAREQAREQAREQARFoSAIyzBuStp4lAiIg&#13;&#10;AiIgAiIgAiIgAiIgAiIgAgkCMswTQPSnCIiACIiACIiACIiACIiACIiACDQkARnmDUlbzxIBERAB&#13;&#10;ERABERABERABERABERCBBAEZ5gkg+lMEREAEREAEREAEREAEREAEREAEGpKADPOGpK1niYAIiIAI&#13;&#10;iIAIiIAIiIAIiIAIiECCgAzzBBD9KQIiIAIiIAIiIAIiIAIiIAIiIAINSUCGeUPS1rNEQAREQARE&#13;&#10;QAREQAREQAREQAREIEFAhnkCiP4UAREQAREQAREQAREQAREQAREQgYYkIMO8IWnrWSIgAiIgAiIg&#13;&#10;AiIgAiIgAiIgAiKQICDDPAFEf4qACJQ+gYULF5Z+IpVCERABERABERABERABESiQgAzzAkHpMhEo&#13;&#10;RwLvvPOOnXfeeXbPPffYtGnTSj6L33zzjY16fJT98P0PlWn9/vvvQx5uvfVW47eCCIiACIiACIiA&#13;&#10;CIiACDQ1AjLMm1qJKb0iUIcEPvnkE7vlllvsqaeeshkzZtRhzHUf1dSpU+3oo4+2O++606ZN/9mJ&#13;&#10;gEOBPDz66KP2448/1v2DFaMIiIAIiIAIiIAIiIAI1DMBGeb1DFjRi4AI1A0BjO4XX3zRfvrpp7qJ&#13;&#10;ULGIgAiIgAiIgAiIgAiIQIkQkGFeIgWhZIiACIiACIiACIiACIiACIiACDRPAhXNM9vKtQiIQC4C&#13;&#10;8+fPt08//dTee+89Ywp5ixYtrEuXLrbqqqtaz549rWXLn316X3zxhU2aNMnatm1rW265ZbhnypQp&#13;&#10;YWSbY7169ba+fVe1Nm3aVHvkt99+a2+99ZbxzYZuSy21lK2xxhrG/e+//77169fPVl99dXvmmWds&#13;&#10;8uTJ4X7WmT/yyCOZOPva5ptvXiXOefPm2WuvvWZM0Z89e7a1b9/eevfuHeKocqH+EAEREAEREAER&#13;&#10;EAEREIESIiDDvIQKQ0kRgVIggHH7+OOP2913321vv/12MMxJV9euXYPRfNBBB9mmm25qrVq1Csnl&#13;&#10;mgsvvNCWWGKJsPka933wwQeVhnmfPn1s7733tt133906duwY7sEI5z7Who8fP94wtjm29NJL24AB&#13;&#10;A8K9rBk/9thjg1F922232RNPPBHu/fjjj+2SSy6xDTfc0DbaaKNwjP9YIz98+PDgJPjoo4+CYd6h&#13;&#10;QwdbccUV7YADDrA999yz8lr9EAEREAEREAEREAEREIFSIiDDvJRKQ2kRgRIg8Oyzz4Zdzhlx3nHH&#13;&#10;HW3rrbc2RtBHjx4dDHZG0a+77rpqo9CMsF9xxRW21lpr2SGHHGIVFRU2cuRIGzVqVNiUDQMZg57w&#13;&#10;5Zdf2lVXXWVPPvlkiOeEE06wzp07B+P7scceM5wDcTjxxBNtt912s+OOOy6M2h911FG2yiqrWLt2&#13;&#10;7SovI12Msm+xxRZ2xBFH2Ny5c+3++++3CRMm2LBhw4JTYbXVVqu8Xj9EQAREQAREIB8BZoy1bNki&#13;&#10;32VZz/N2zwULFmQ9rxMiIAIi4ARkmDsJfYuACNj8efPt1FNPDaPPxx9/vA0ePLhy2vrAgQNt+eWX&#13;&#10;D0b5ueeea3fddVcVYmzOxgj21VdfHYxyTu6www7261//OmzaxpR1zjPS/sILLwRDf9111w0Gevfu&#13;&#10;3UNcTIVnZP6mm26qEjdT6JmWTujUqZOtvfbatsIKK1S5BkfCYYcdZieffHLl8xlV59i7775rY8aM&#13;&#10;MRnmVZDpjyZEAONAQQREoOEJdGjfJuM4/tkJXGwKmA32zbfatLRYbrpeBJojARnmzbHUlWcRyEJg&#13;&#10;9JjR9tVXX1n//v1tm222CdPLGS0nsK4c45z13RMnTgzrwFm/HYcDDzyw0ij24xjj7KbOdPU5c+aE&#13;&#10;UW7iaN26te27775hXblfi9F+8MEH28MPPxxG1f14Id9Mg99ll12qPH+ZZZYJU9kxzFkLryACIiAC&#13;&#10;IiAChRIIo+WtWtq8O++y+Q8+ZJmpWIXeuui6zN4srU850Vp2Wzb0p8XdrKtFQASaGwEZ5s2txJVf&#13;&#10;EchB4KWXXgpnGf1mSnm8yRsnWMfNhxGAV1991ZKGOZu1JQObxhGYWs50Pu594403wnpyDOfkMzCw&#13;&#10;V1pppaIN8x49elSuYY/TwBR5AiPqCiIgAiIgAiJQNIGpP9rCzz4v2jBvMXNmpvOZU/TjdIMIiEDz&#13;&#10;JCDDvHmWu3ItAqkEvv7663CcXdEvuuii1Gv8ICPgycA082RIGt6c/+6774JRH68Rj+/DOC82sOu7&#13;&#10;b0gX3+tTgLXGL6ai3yIgAiIgAiIgAiIgAqVEQIZ5KZWG0iICjUwAIxpDlteQnXbaaTlT061bt2rn&#13;&#10;3QiudiJxgOsYOeeTFnz6fNq5bMcKfXa2+3VcBERABERABERABERABBqLgAzzxiKv54pACRLgHeUY&#13;&#10;yxjGbK6WHNFm1Jkd07mGNeI1DYyI8370adOmVYuCuD/77LNqx3VABERABERABERABERABMqVQMty&#13;&#10;zZjyJQIiUDyBzTbbLGyexqvP2LAtnv7N7+eee8523nnn8Ao13kNek8DI9iabbBI2g5s8eXK1td/s&#13;&#10;3s5rz5LBp8RjuPNREAEREAEREAEREAEREIFyISDDvFxKUvkQgTogsP7669uAAQPCiPUtt9xi48eP&#13;&#10;DyPbbAaHoT58+HD76KOPwk7nK6+8co2eiIG900472ZJLLmn33ntv2IGd9erTp023V155Jbxu7fvv&#13;&#10;vw9xx9PTO3ToEI5Nnz49bAw3a9YsGeg1KgHdJAIiIAIiIAIiIAIiUGoENJW91EpE6RGBRiRQUVER&#13;&#10;3gPODubPPPNMMMJ79eoV1p0zis6mcGuuuWZYf85mazUNvI5t//33D+8rv+SSS+zBBx804mMK+08/&#13;&#10;/WSLL754mOYeG+aLLbaYMdX+k08+sYsvvjikg3euK4iACIiACIiACIiACIhAUyegEfOmXoJKvwjU&#13;&#10;MQFGwi+44AL73e9+Z23btrXnn3/enn766fAO8kMPPdQwpFdfffVaPZXd24nrrLPOsuWXX94mTZoU&#13;&#10;nsPa82F/GhaOYZTHxj87rp9//vlh7fubb75p48aNC69gq1VCdLMIiIAIiIAIiIAIiIAIlAABjZiX&#13;&#10;QCEoCSLQWAS22Wabauu5MYiXXXZZGzJkSPjkS9uWW24ZRtezXTd48GDjE4c5c+aEV5vtuuuu9qtf&#13;&#10;/So+Faanz7lwThilZ+Q8DgMHDjQ+ceA95Wlr0v2aCy+80PgoiIAIiIAIiIAIiIAIiECpEtCIeamW&#13;&#10;jNIlAmVKgI3bbrjhhjAiP3HixCobzJHld99913ifOru+13Qde5miU7ZEQAREQAREQAREQATKlIBG&#13;&#10;zMu0YJUtEShlAoxyjxkzxhYuWBhGzldZZZWQ3A8//NDYdO6HH36wjTfe2Pr27VvK2VDaREAEREAE&#13;&#10;REAEREAERKBOCMgwrxOMikQERKBQAkyV33zzze2Xv/yljfv3OJvy0RTr3r17uP2rr74KG8z169fP&#13;&#10;2Ngt+R71Qp+h60RABERABERABERABESgKRGQYd6USktpFYEyIbDCCivYsGHD7L777guvS5swYUJ4&#13;&#10;fzrHjz76aNtzzz0rjfUyybKyIQIiIAIiIAIiIAIiIAJZCcgwz4pGJ0RABOqLAO8yX2655Wzo0KHh&#13;&#10;U1/PUbwiIAIiIAIiIAIiIAIi0BQIaPO3plBKSqMIiIAIiIAIiIAIiIAIiIAIiEDZEpBhXrZFq4yJ&#13;&#10;gAiIgAiIgAiIgAiIgAiIgAg0BQIyzJtCKSmNIiACIiACIiACIiACIiACIiACZUtAhnnZFq0yJgIi&#13;&#10;IAIiIAIiIAIiIAIiIAIi0BQIyDBvCqWkNIqACIiACIiACIiACIiACIiACJQtARnmZVu0ypgIiIAI&#13;&#10;iIAIiIAIiIAIiIAIiEBTICDDvCmUktIoAiIgAiIgAiIgAiIgAiIgAiJQtgRkmJdt0SpjIiACIiAC&#13;&#10;IiACIiACIiACIiACTYGADPOmUEpKowiIgAiIgAiIgAiIgAiIgAiIQNkSkGFetkWrjImACIiACIiA&#13;&#10;CIiACIiACIiACDQFAjLMm0IpKY0iIAIiIAIiIAIiIAIiIAIiIAJlS6Ci2Jz9+OOP9t133xV7W9le&#13;&#10;//nnn4e8vfbaazZjxoyyzacyJgIiIAIi0PAEFixYYFOmTGn4B+uJIiACIiACIiACDUqgKMMco/yU&#13;&#10;U06x8ePH28KFCxs0oaX6sNmzZ4eknXHGGdamTZtSTabSJQIiIAIi0EQJ0PfusMMO6nebaPkp2SIg&#13;&#10;AiIgAiJQCIGiDPPvv//eXnjhBRs8eLCtu+66hcRf9tc899xzduaZZ9pZZ51lK620UtnnVxkUAREQ&#13;&#10;ARFoOAKMmD/wwAP2ww8/WIsWLRruwXqSCIiACIiACIhAgxIoyjAnZYyU9+/f37bYYosGTWipPoyR&#13;&#10;DJSl9dZbz9Zee+1STabSJQIiIAIi0AQJzJ8/315//XWbNGlSE0y9kiwCIiACIiACIlAoAW3+Vigp&#13;&#10;XScCIiACIiACIiACIiACIiACIiAC9UBAhnk9QFWUIiACIiACIiACIiACIiACIiACIlAoARnmhZLS&#13;&#10;dSIgAiIgAiIgAiIgAiIgAiIgAiJQDwRkmNcDVEUpAiIgAiIgAiIgAiIgAiIgAiIgAoUSkGFeKCld&#13;&#10;JwIiIAIiIAIiIAIiIAIiIAIiIAL1QECGeT1AVZQiIAIiIAIiIAIiIAIiIAIiIAIiUCgBGeaFktJ1&#13;&#10;IiACIiACIiACIiACIiACIiACIlAPBGSY1wNURSkCIiACIiACIiACIiACIiACIiAChRKQYV4oKV0n&#13;&#10;AiIgAiIgAiJQ5wTGjBljq622mv3iF78In3333df++9//2rix42y77bazjTbayM4880ybOnVqePan&#13;&#10;n35qv//9723DDTe0HXbYwV544YU6T5MiFAEREAEREIGGJiDDvKGJ63kiIAIiIAIiIAKVBF5//XXb&#13;&#10;Y4897KWXXgqfESNG2Jw5c+zU0061s846y0aOHGk//vijPfTQQ+H4PffcY0suuaQ9/vjjNnTo0GC0&#13;&#10;f/3115Xx6YcIiIAIiIAINEUCMsybYqkpzSIgAiIgAiJQBgQWLlxob731lrVu3dowyB988EFjRPyp&#13;&#10;p56y5Zdf3jbddFPr0aOHbbHFFsbIOgY712+yySa2xBJL2KBBg2zxxRe3559/vgxoFJaFFi1aFHah&#13;&#10;riopAl5s5VZ+nh/PX0lBV2KaJQGvi143mxKEiqaU2IZO64IFC6xlS/kuGpq7nicCIiACItA8CMya&#13;&#10;Ncswzjt06GDt2rWzyZMn28SJE23u3LnBIHcKGOHffPON0S//9NNPtthii/kp69q1azhXeSDLj1at&#13;&#10;WmSM+A5ZzjatwxUVraxz53YZdk0r3YWmtpTKqaKipbXM+EJaZ+qPLSjSKZK5ESOhU6d2mawvNMqt&#13;&#10;lPJWaHnkuw5GtOO2bVvnu7TJnW/VqmVZlhkF0TJTP8uxPpIvPq1aNZy853l1EWSYZ6H4ySef2MUX&#13;&#10;X2xXXXVVlit0WAREQASaLoF//etf9uijj9pHH30UFKplllkmrNfdcccdg5GUzNl//vMfuyczhZjp&#13;&#10;xjNmzLCll17att12W/v1r38dRjv9+ttuu81uv/12mz9/vh/K+n3RRRdZ//797c4777Thw4dnvc5P&#13;&#10;dOvWzc444wxba621/FDWb5RE8vfAAw+EEViMvnXWWcd++9vfGnlVKA0Cbdu2tWHDhgWjvGPHjqGM&#13;&#10;zjnnnIxC1Sqj5LetTCQGOccIOMz52wN1raIivzqzYMHCjFGPI8DvbJrfGHqdO7fPtMM5mXb2M4em&#13;&#10;mZuqqSZv7dq1LplyYsStffs21iZTZ+Zn6o/xKSZkrm+duWXmzDmZu3BAtS2ZvBWTjXzXdujQJtTF&#13;&#10;2bPn5bu0SZ2nPlZUdCzLMiNvrVuXZ97atKnI5K1VRkbObjB536ZNK+O5tQ21j6G2KSjB+99//307&#13;&#10;8cQT7bXXXpNhXoLloySJgAjUnABG9XHHHWdjx44NBjVTiAkffvihPf300/bss8/aqaeeat27dw/H&#13;&#10;MXpYy/unP/3JWMeLsYSyOmXKlHDtk08+adddd12lEUX8jGxmM8xnz54dRkMxpNq0aROcAn5PeGDK&#13;&#10;fzNnzqyMLzbIUi4NhxhtvfTSS+2mm24KBht5xFB/44037N5777W//e1vtvHGG4d8ZItDxxuGwBdf&#13;&#10;fBGmsB9zzDGhPNz4XmONNeyxxx4LdYVjOMt79eoVjHNGyNkcjjKlrD/77DNbYYUV8iYYg3zevAXh&#13;&#10;vrwXl/gF5B2jfN68/A6wEs9KleT51NNSKSfSA2tC+CrSLs/YPiFQVsSDc2ju3PIqMzJIvubPX1im&#13;&#10;9ZF8lYfcWFQbF/1fam0tTlttfzPLgU9DtjWeVxdBhnkKRabJMb1OQQREQATKicC8efPs8ssvD+t3&#13;&#10;V1llFTv00ENt8803D8YNa3RvvvnmMMq84op9bMiQw4OxjYPyyiuvzIwY/GT77befHXDAAdalSxd7&#13;&#10;5pln7K9//av9+9//Dg5Mdsmmo2dE+uCDD65UZmN+X331lTFKPm7cOBs8eHAYLef8kCFDwt/xtf77&#13;&#10;888/tyOOOMK+/fZb23///cPu3X4u7RuHwD//+U+77777wqj+8ccfH/L43XffGaP5nDv//PNDmlda&#13;&#10;aaW0KHSsAQmwPpw15Yyab7nlljZp0qSwtnzPPfe0F198MdQxDHLqJ7u1M/NhwIABwbGEc+fVV18N&#13;&#10;BvuGG2zYgKnWo0RABERABESg7gnUjXlf9+lSjCIgAiIgAnVM4MMPpwSDBgOaUfN99tnHevbsGUYb&#13;&#10;99577zBTqFOnTvbwww+FV1MxGvnII4+E0XR2zT7llFNs1VVXDQbv7rvvbvvtu18Y9WZTrunTpofU&#13;&#10;Yiy1b98+TIdn3XD8Yfo8hjzOAIx3D9wTX+e/ef7VV19tH3/8sQ0cONB+9atfVY7M+73J7y+//DJs&#13;&#10;EsYu3ieffLKRLzYP69evn51++um2/vrrh/iY5l7I6Hsyfv1dtwSobyeddJLhJMHIZonE4YcfHozz&#13;&#10;Cy64wJjeTvlTjmz4xuj59ttvb1tvvbWxvILr/3jmH619h/Z1mzDFJgIiIAIiIAINTKDeRsw/+fgT&#13;&#10;GzV6lDEtnGmKjLCgELGDqk9VI68oRkyfHD9+vKFQsXZs2WWXDTuwrrfeelVwMI3y7LPPtpVXXtkO&#13;&#10;PPBAY71hHFjXSDy829SVPrzvTGdcc801w2gLO73ihUdp434UxF/+8pdBkWQ0afTo0XbHHXcYozSE&#13;&#10;o48+2pZbbjn7zW9+ExSF+Hn6LQIiIAJNicCUKR+G2UAYQ1tttVWVpGOsr7jiikHevfvuu2H3a6ad&#13;&#10;M42dacI77bRTkJN+E9fvvPPO1qNnj2A8tW6Te9MfXol1yy23BEOKkc+lllrKo8r6zeuxkNnIakbV&#13;&#10;eUVWvsAUezYQox/ZZpttqlzeuXPn0DcceeSRRnqYco9hp9C4BFjzf9BBB1VLBPWOWR3JQDmiSyiI&#13;&#10;gAiIgAiIQDkRqHPDnDU0TzzxhF16yaX26WefBuUO4xtjnE14GH257LLLgoI3bdo0O/ecc+2JJ58I&#13;&#10;xjuGMcoeoyesA2TaJMoYU9cIGPisOcPwZppbMqBocd6v5zzr11AsMbRZo8bzicfTxKtZ8M4Pzkyr&#13;&#10;xCnw3nvvBePe4yY+Rlp23XVXP6RvERABEWiSBDbbbLMwxRvZG8tJzwwymPXcyGtkMTIT2ckIJa+u&#13;&#10;4hiB6eJcs9TSS4UN4/y4x5P85nreRz19+nTbZZddwvrufG+8wKmLfGYK/bHHHpt3CjvPpP/B2MaJ&#13;&#10;i1HOGvZkGLD5gCDryRfrlGWYJwnpbxEQAREQAREQgcYgUOdT2dmxlzWMH2ZGZhiJvvvuu8N6wjPP&#13;&#10;PDMY40x5ZGoiyt8ll1xiD/7rwaDgnXDCCcYmQhjCjHajODLSjYGOslibgLL25ptvhimchx12WHjO&#13;&#10;qFGjjKmZKH2sk2TtIxsEHfF/R4QdghmVJzC1jjysvvrqtUmC7hUBERCBRifAFHM2dXP5FicIZyXr&#13;&#10;yT/44ANj/TmbvLFZGvKTkWqmqp977rm20UYbBSOZzdOYasza73zh/vvvDyPUTJtnOnqaUyCOA5lP&#13;&#10;f0B6evfuHUZN8xn/3M99GOU4AhiFTbunXft24f3XzJqin1EQAREQAREQAREQgVIgUKcj5jNmzAzT&#13;&#10;Dln3xRTHyy69zFr+b5c6poK3bt0mo9idE5S9UY+PCpsHYQyj3MVTDtkRmOnjbAYzcuRI23TTTa1P&#13;&#10;nz614oWSecghh4QPI/KEo446Kuzmyi7EL7/8chgRYjomyquP5jDlU0EEREAEyp0AM45wmiIrmbbO&#13;&#10;plwsLyJMyUwPP+nkk4wN1FZZZdWMfGwRZCdT01944QW7/LLLbcU+K6YiwgBGjmP446xdu//aqdfF&#13;&#10;BxnNZgo79zCjyeVxfE3ab65nVJ7AdOc0w5xzrGFnmv6cObzCSEEEREAEREAEREAEGp9AnRrmU6f+&#13;&#10;EHZURbFj5143yj2bO++8U2akfEYYyZj8xuQwzZzRl9go92tRDBllefvtt8N0StY+1iawRnGDDTao&#13;&#10;8q5TFE92e8UwdwW0Ns/QvSIgAiLQFAmw4zU7lbP0h021tttuuzAN3I1cjG/kJ6+0Wn/9DTKznFra&#13;&#10;a6++Ztdcc409P+F5u+TSSyqXKCXzj3xliRCj5OwN0iJj1OcKjNAzUs6HmUps+lZo4F5GywnugE27&#13;&#10;l3PM2sKQVxABERABERABERCBUiBQp4Y5ig4jHazZS27MRmbZXZW13DMzI+tswMZoBcpeWsC4Z203&#13;&#10;U8lRFmurQDEKnlxLiHLWru2i9esaOUkrBR0TAREoZwLIVfYE+fOf/2zvvPOOseEm67mZsUTwkWqc&#13;&#10;mBjVW2yxReUxRr/nzptrr772akaeTwobrrHBZxx47eSECRPCSDsbbRayJIjp6OwLwr077LBDmHYe&#13;&#10;x5nrNyPkvq481xIozrFGno+CCIiACIiACIiACJQCgTpdY46ywwgL0wRzKTwoc6ztJnTt2jWVAwrh&#13;&#10;YostFs4xFZKRkNoE0tMmM5U+Dihx2aY6xtfptwiIgAiUGwHkNa8vY904Rnnfvn3DqPdqq61WKReZ&#13;&#10;Dk5gxhKvs3JDPRzMDHyzzpxrZs2aGUbFw/HoP95P/dZbb4VR7DCLKiPX8wUMct6Rzq7ta621VqWh&#13;&#10;ne8+ziPncQAT6GOy9RtsAIrz1434cIP+EwEREAEREAEREIFGJJBfSyoicShtKDqs3cs2ws1mOyhe&#13;&#10;rhD5VMnkY7jfz2HoF2JA89ycIfcMypy36qQIiIAIlAsBZgjdd999Yad0djFnNPuee+4JI+WxrPW9&#13;&#10;PZhdlOZs5TizkTCAeed4MrA2nd3VeY/4gAEDkqdT/2ZtOc7Y1VdbPSw1Sr0oy0HSw+Z27F3CTKs0&#13;&#10;w3zWzFn2/fffB4eCOx6yRKfDIiACIiACIiACItBgBOp0KjsjEEwX/+ijj4JilcwFIzSnnXZamObO&#13;&#10;iAVKFJuupQWUPDaRQ8FapucylSM1KIcolUnDn7jZmEhBBERABEQgOwGWHN1111126aWXhlHjvffe&#13;&#10;24YOHVo50hzfueaaawbDm9eKYcyyQ3ocOIYRjZzG+I4DMhzD/IcffrDddtutUobH16T9Zho7cn7V&#13;&#10;vqtWizPt+uQxZmEx2s7+JPQVpC0O4/49LvQfpBcjXkEEREAEREAEREAESoFAnY6Yd+nSxdZZZ90w&#13;&#10;0v3www9XG61gEyBeh8ZGQyh4GPHjx48PG8YlYXB88uTJYQrlMssueu0Nyhq7pLNR29SpU6vcwo7C&#13;&#10;H3/8cZVjNf2DkX8fNfKNhGoal+4TAREQgVIhgEOTkXKMcmYt7b///mFNOa9DSwscZx8QpqQ//fTT&#13;&#10;YTaUX0dcyHlmNmEM9+/f30+Fb5yvTJFn1HqdddaplKlVLkr8wbU4a5klxXvTcd4WG7iP6fi8g53X&#13;&#10;c8YBJ8Ktt94anA2kN1u+43v0WwREQAREQAREQAQagkDxWk+OVGE0b7XVlpn3lo8N7/7GwN1zzz2D&#13;&#10;MT1x4sTwvnCOMW1yn332Ce/LffDBB+2MM84Ir8ThtWiMfKNM8Q5zlDR2Z2fndAJTJlG42DiOd48f&#13;&#10;e8yxtnT3pYMih7LF6E1dBEb+XSEcN26cbbjBhsa7b/1YXTxDcYiACIhAQxPgveS33357MLDZeZ11&#13;&#10;36zJxohOBuQtsnC//fYLr7j0+5DpGM5sGnfzzTeHUWk2hktursnSIpylOFRZv+7OzuRz4r+ZVs97&#13;&#10;yBnN5j3kuQJLokaMGBF2b6efGDhwYHgW9/L7pZdesosuuig4Dthpnv6BfmLSpElhvfygQYNSp+fn&#13;&#10;eqbOiYAIiIAIiIAIiEB9EahTwxzFC+N6yJAhYUTmxhtvtOHDhweFDIObaYVbbrmlHX/88UEZPPnk&#13;&#10;k8Po93PPPWenn3565ZRDriOgEKLwoSASGJHfd999wxRFjHc2COKZxM0oCe9OR1GrbejZs2eYbk/c&#13;&#10;7FDMpkdnnnlm1h3ka/s83S8CIiACDUEAY5qlRgSmjLOeO1t46KGHglxlJ/ajjjrKrrzySrvhhhvs&#13;&#10;tttuC3KXqerMKDrssMOCgZ80vJHjGNms4/YN2bI9y48zys1IPK9WyzeazfN5jdvo0aMz71ZfJewY&#13;&#10;Tzw4AnAeMFrPlH1eA4eBjqMXZwEO1nPOOcd8/bw/W98iIAIiIAIiIAIi0JgE6tQwJyMoPUyPZOri&#13;&#10;HXfcEaajowxh7O6444621157VeaXEZZbb7nVHhj5QFASmS7J9Ep2AN5jjz2CkR8reyhcGN/cd/fd&#13;&#10;dwfFi+t5RQ8jP7z3lmny8avaUAh7Z6bNs06d++NA3Et0XSKc53VAHhj5P/XUU4NC+e677wYFEaVO&#13;&#10;QQREQASaKgHkMMZyvpFoz5/LS0bNDznkkDBV/d5777U333wzGM/I6d133z0YxH6t38s3s6OQxTyv&#13;&#10;UMMcYxt5Tdz5DHOPf4UVVqh8g4c/H8Me45tXuo0cOTJMxWetObu84zjGkasgAiIgAiIgAiIgAqVE&#13;&#10;oEXG4CzY4mSkBUWM9YlbbbVVKeWj0dLC64ZwIjC9fu211260dOjBIiACIiAC5UeAWQnXXHNNmIJ/&#13;&#10;+eWX53VYlB+BusvRvHkL7Ntvp1Xb/6buntBwMS2xREebNm1WZsbg/IZ7aAM8iQGT7t0Xz8ymnFoS&#13;&#10;5UR6OnVqZ21vvdnm3ZmZkZlxHhYTWmQGf1pfdIF9v+yKIT/E9cMPi14XXEw8pX4t+aJ9zZq1aMZr&#13;&#10;qae30PRR/ksu2SkjN6aXRH0sNN2FXEfeunXrbN98Ux4yMc5z27atMwO9FRkZOTM+XK+/eSZyubah&#13;&#10;ZW0j0P0iIAIiIAIiIAIiIAIiIAIiIAIiIAI1JyDDvObsdKcIiIAIiIAIiIAIiIAIiIAIiIAI1JqA&#13;&#10;DPNaI1QEIiACIiACIiACIiACIiACIiACIlBzAjLMa85Od4qACIiACIiACIiACIiACIiACIhArQnI&#13;&#10;MK81QkUgAiIgAiIgAiIgAiIgAiIgAiIgAjUnIMO85ux0pwiIgAiIgAiIgAiIgAiIgAiIgAjUmoAM&#13;&#10;81ojVAQiIAIiIAIiIAIiIAIiIAIiIAIiUHMCMsxrzk53ioAIiIAIiIAIiIAIiIAIiIAIiECtCcgw&#13;&#10;rzVCRSACIiACIiACIiACIiACIiACIiACNScgw7zm7HSnCIiACIiACIiACIiACIiACIiACNSagAzz&#13;&#10;WiNUBCIgAiIgAiIgAiIgAiIgAiIgAiJQcwIyzGvOTneKgAiIgAiIgAiIgAiIgAiIgAiIQK0JyDCv&#13;&#10;NUJFIAIiIAIiIAIiIAIiIAIiIAIiIAI1JyDDvObsdKcIiIAIiIAIiIAIiIAIiIAIiIAI1JqADPNa&#13;&#10;I1QEIiACIiACIiACIiACIiACIiACIlBzAjLMa85Od4qACIiACIiACIiACIiACIiACIhArQlU1CSG&#13;&#10;cePG2TfffFOTW8vunkmTJtnChQtt1KhR9s4775Rd/pQhERABERCBxiOwYMECe+WVVxovAXqyCIiA&#13;&#10;CIiACIhAgxAoyjCfN2+eVVRU2MUXX2ytWrVqkASW+kPmz58fWJx11lnWsqUmIJR6eSl9IiACItDU&#13;&#10;CNDP7LPPPoaRriACIiACIiACIlCeBIoyzDHKMc6vvfZa22ijjcqTSJG5Gjt2rA0dOtRGjBhhffv2&#13;&#10;LfJuXS4CIiACIiAC2QlglNO/fPrpp3L+ZsekMyIgAiIgAiLQ5AkUZZh7bnv16mX9+vXzP5v19/vv&#13;&#10;vx/y36dPHzFp1jVBmRcBERCBuieAYd69e/dgmNd97IpRBERABERABESgVAho7nWplITSIQIiIAIi&#13;&#10;IAIiIAIiIAIiIAIi0CwJyDBvlsWuTIuACIiACIiACIiACIiACIiACJQKARnmpVISSocIiIAIiIAI&#13;&#10;iIAIiIAIiIAIiECzJCDDvFkWuzItAiIgAiIgAiIgAiIgAiIgAiJQKgRkmJdKSSgdIiACIiACIiAC&#13;&#10;IiACIiACIiACzZKADPNmWezKtAiIgAiIgAiIgAiIgAiIgAiIQKkQkGFeKiWhdIiACIiACIiACIiA&#13;&#10;CIiACIiACDRLAjLMm2WxK9MiIAIiIAIiIAIiIAIiIAIiIAKlQkCGeamUhNIhAiIgAiIgAiIgAiIg&#13;&#10;AiIgAiLQLAnIMG+Wxa5Mi4AIiIAIiIAIiIAIiIAIiIAIlAoBGealUhJKhwiIgAiIgAiIgAiIgAiI&#13;&#10;gAiIQLMkIMO8WRa7Mi0CIiACIiACIiACIiACIiACIlAqBCpKJSFKhwiIgAiIQOkTWLhwoU2aNMlO&#13;&#10;P/1022ijjcJ327ZtqyV8+vTpNnbsWLvjjjvszTfftNmzZ9uyyy5rO+20k+2111623HLLWcuWhfmG&#13;&#10;eeaUKVPsn//8pz3yyCP22WefWZs2bWydddaxAw880DbbbDNr165dlTT89NNP9vTTT9vNN99sb7/9&#13;&#10;ts2dO9d69Ohh22yzjQ0ePDj8LvT5VSLWHyIgAiIgAiIgAiJQDwQK04rq4cGKUgREQAREoOkR+OCD&#13;&#10;D+z666+3999/P2viFyxYYDfccIOddtppwaBea621bMCAAcGY5t4zzjjDPvzww6z3J09g2J988sl2&#13;&#10;4403WocOHUJcxDl58uTwjPvvv9/mzZtXedu0adPsr3/9qx1//PEhnVy78cYbh+ffdNNNdswxx4R7&#13;&#10;K29oIj9atGjRRFKqZIqACIiACIiACBRLQCPmxRLT9SIgAiLQDAkwav3ss88Gg5tv/s4WXnnllWBE&#13;&#10;d+3a1Q4//HDbeuutrVOnTmHkHMN83Lhxdvfdd9sf/vCHbFFUHmfke9iwYeHeQYMG2cEHH2x9+vSx&#13;&#10;H3/80UaOHBnSQ5zbbL2NLd196XDfhAkTDGO9oqIiGPSbb765tW/f3t577z274oor7MUXX7QRI0ZY&#13;&#10;7969rXPnzpXP0g8REAEREAEREAERaCwCGjFvLPJ6rgiIgAg0EQJffPGFXX755XbmmWfac889Zxjc&#13;&#10;ucKYMWNs5syZtvbaa9vuu+9uPXv2DAbwBhtsYLvsskv4/dRTT+WKovLcE088YRMnTrRVV13Vjjzy&#13;&#10;SFtzzTWtY8eOIc7ddtvN1ltvPSN9r7/xeuU9jKR/++23xvP22GOPcG2XLl1s/fXXt9/97ndhdP2d&#13;&#10;d96xzz//vPIe/RABERABERABERCBxiRQ5yPmrCs866yz7LHHHgtrAVGYrr32WnvrrbfCGkDW9w0d&#13;&#10;OtRQksaPHx+mG77xxhthNGP77be3IUOGWPfu3asw+eSTT+zvf/97WC/IKAlK4RZbbGHHHXecLb74&#13;&#10;4lWu5Y9Zs2bZ6NGj7b777rP//Oc/xrTG/2fvPgCcqtI+jL/TGHovCoIU6YoCigoWRLGgKwqKXRGx&#13;&#10;17V3XV0FUb9VV8W2K0VsiIgUERQVERARAQUEQZGm9N6nfPd/8M6GIZlJhsxMJnnObkwmufV3Q+59&#13;&#10;7znnPVqfLhLVt7B169Y5fRs3btxod911l6sJGjVylK1avcptky7s1GxQF3baplatWu2zHt5AAAEE&#13;&#10;EkFANdNqGq4+2ddee61Vr17dHnvssZC7vm3bNveZ+p4H9v3W/KqhVv9w9TkPp2jdmq9jx46upjyw&#13;&#10;Obf6jKsGXCWwn7uatas5vZq9q9Y8sKhvu4qmyczMDPyI1wgggAACCCCAQLEJRL3GXM0blWRHwbGa&#13;&#10;El533XWuj2HFihVNTRIHDx7s+v2pr+C9997rPlOgrXkGDRpk//jHP1wgLRG9N3r0aLvkkkvcsrTs&#13;&#10;atWq2a5du1wzRAX5Cu51AeYXBe4K2O+8886cmwE1a9Z0F2GqxenVq5d9+umn/uTuWcvT9g7/aLir&#13;&#10;kVHfSW2vLug07c0332yqtQlcz14L4A8EEEAgjgUUTHfu3Nnd7FS/7bS0tDz3tkOHDu73U33Dp06d&#13;&#10;6mrP9Xu+cuVK9/eGDRtc4rg8F+J9qFp39WnX+nRjVQG/btTO/3m+LViwwNV4K1BXAJ6SkpKzuAYN&#13;&#10;Gribtmpyrxu/Wo5+59etW+duFGvahg0a2oEHHJgzDy8QQAABBBBAAIHiFNi7KiHKW6Ja7gsuuMAu&#13;&#10;vPBCV8s9YcIEe/TRR10wrYsq9Re86KKLrEaNGq7G+vnnnzdNo6RAfmKfl156yV2MXXXVVXbWWWe5&#13;&#10;2nQ1P/z4449t4MCBLpB/7rnnrFmzZm7r+/fvb2oiqeaNquk+7LBW3gViiutbqOkVnGsarTt3GTBg&#13;&#10;gNtev+mjAnTVxujCcvy48damTRurUqVK7tn4GwEEEIhrgXPOOcdlUletdDi1zJ06dbLzzz/fxo0b&#13;&#10;Z3369HHJ2qpUqWqzZs20adOmuURs+k3Pryj7um6aqsZcNdxqfaXWWArOFZA3atTIzv7b2datezfT&#13;&#10;DVi/qEWVAnLVtquFllpj6eaC3lOm+Pbt29sFF15gVarye+6b8YwAAggggAACxStQqIF53bp1Xe24&#13;&#10;mpGr6EJNNeWqAWnevLmrvdbwOSq6kFLCHiXnUS1L06ZNXYCtpuhqfn7jjTfmNFVU8/WDDz7YZdud&#13;&#10;NGmSffLJJ256LUdBu4Jy1bKfdNJJ7uJN76tJupqt//DDD655u97LXdSHUbXjqi1X0XKUvVeB+a+/&#13;&#10;/Wqq5SEwz63G3wggEO8C6tMdSVGNtG7I6gbsjBkzXOslf361etIwazo/5FfUAko3AtTsXTdO//zz&#13;&#10;T1Mit3r16rl+5Qr8X+7/sq1dt9a1kvKbs2sd6ss+a9YsUyK6V199NWdVmkbdmVq2bJnzHi8QQAAB&#13;&#10;BBBAAIHiFijUwFzD0/hBuXZUF2sKqBd749EqCFb/QL+oKaKfUEgBtJoeKiBWc/J27doF7Q+oWhA1&#13;&#10;MdfFnx80q3m8alZ0YRbYF1HLUzIgNYdXk8aszCxLTtm7Jb8uFv2g3N8uXQDqQk5NKNUUk4IAAggg&#13;&#10;kLeAfuMffvhhV7N96qmn2tlnn+1+33Xz9YMPPnBBtpagrk55FdWWqwuRfnt10/WOO+5wte+6UaDf&#13;&#10;dN087du3r8vwrvOBkrupKCB/9tln3U1Y1d53797d1Zjrfd0cVkZ2nQt69+7tssXntQ18hgACCCCA&#13;&#10;AAIIFIVAoQbmfm144I6or6AC9Nx9AhVEq7miii7EFFyrGaOCaGXizasokNdDtdnK/qsaFiWbU5NF&#13;&#10;Zd5VLfzvv/++V7KhzKzMfQJzzZu7aJu0zdomXchREEAAAQTyFtD45T/++KMLiJXJXb/3Kmq5pL7i&#13;&#10;GsdcWd5PP/10q+8NWRaq6LfXPzfoxumZZ56ZM6mCc7WK0tBnA7za9OHDh7vAXMk+33nnHXdjV92f&#13;&#10;1B3Jv0mrvu96TzcKNI26TGkoNwoCCCCAAAIIIFDcAoUamGvc2IIWv2ZbNeaqtfYv7IItT00i/aBe&#13;&#10;Td8ff/xxd7GmbMC6eNO8arqoJvDff/+9rVmzJthi8k1oFHQm3kQAAQQQyBFQbo7Zs2e7GnINZ5b7&#13;&#10;t1stoBQgDx061N58802XJyRn5lwvNPa5buTqPKDuTbmLWjPpBrB+67VeFeUo0fr1mW4A+EG5P6/O&#13;&#10;J8ptohwomk7bEpg53p+OZwQQQAABBBBAoCgFCjUw358dUaCtoFo11WqqqCaL+RVl3FVGdtWOK7mP&#13;&#10;srY3bNjQ9WXUEGxqRqka9FCBeX7L53MEEEAAgbwF1A9cN1YVGNeuXXufifW+ErWpNlxJ3PIqml/T&#13;&#10;q6gVVbCiwFsPBfAq6nakYTvVNUoJ34KVxo0bu7d1LlCrLALzYEq8hwACCCCAAAJFKbB3J+uiXHM+&#13;&#10;69JFm/qjK/mPAm0F6LmLMqxrLF1l3lV/QzVpVI25LvqUxE3Jh1Q7oybqCvR1EaYm7yo0S8+tyd8I&#13;&#10;IIDA/guoZZICZSVsU7/w3CVjd4bLCaJAO79kmlqW8pFo2p9//nmf4Fzr0I0APSuhqIrGSFegrd96&#13;&#10;5R4JVvztUo28auMpCCCAAAIIIIBAcQvEbGCu5o8dO3Z0AbTGPs99gbV69Wp7+umnXRKfOXPmuIsx&#13;&#10;BfEKuANrT3xgjZ+r7O1+YE4iN1+GZwQQQCB6Agqk1bxcv9ljxoyxrVu37rXw2T/OdkOm6War+nrn&#13;&#10;V5S4TdPqxuvkyZP3mlw3Yr/++mv3m69m8ypat1pKab0aSjP3TdhVq1a7BHRqkaVgfn+6XO21MfyB&#13;&#10;AAIIIIAAAgjsh0DMBuaqxdCwOMqy6ycRGj16tC1ZssRlYtcY5epTqCbqGmNXzRg1reZT0jhl5FXT&#13;&#10;9cWLfzfNp+k1tI5/kaamjhQEEEAAgegKqMb60UcfdQt9//337Z577nFB9co/V9qwYcPs7rvvdiNp&#13;&#10;KOmahsn0yxdffOGGOOvcubPrcuS/rwRxem/ZsmWmRHK6Uasm8Goxdeedd7ppzzvvPFezrnl0TujS&#13;&#10;pYvVqFHDtH5lXte5QOeODz/80Ev+dqY7R6hvuUYO0Y1cCgIIIIAAAgggUNwCMd2Gr1GjRnbXXXfZ&#13;&#10;Sy+9ZD/99JMbKkdNGhWEqwmixqHVhVmLFi2cY30vu6+GS1OG3mnTpuXUpKiPYvXqNezcc891F4Ra&#13;&#10;lsYz1wUfBQEEEEAgugLK8fHUU0+5BGvffPONuymqWm8F7Wq+rtpt/XYHFtVwq4m5uiVpmLTA0q9f&#13;&#10;P3viiSdMy+rTp49LGKfuThqOU8vSyB1+X3TNp+ztWs7AgQNdws/LLrvM1bpr/Woer9/+2267zQXx&#13;&#10;gevhNQIIIIAAAgggUFwCUQ/MdeGjWhDVVjRr1myf/dKYsgcddJAbMif3hxpGp2fPntaqVaucj9q0&#13;&#10;aWO6KFMTRtWQK7GPLsC0jBNOOMH1H8+Z2Htx5ZVXuuaJM2bMcE0p1bdcF4IaFufww4/walnGuxp4&#13;&#10;v5ZE26vaGN0EUBPM3EXNHS+++GJ3MZdff8jc8/I3AgggEG8C+u1UhnT9Vispp590Lfd+/u1vf3M3&#13;&#10;T6dOnWp//PGHS7JWsWJFdyNVw6bpdWBp0KCBy5aubkY6fwQWTatx0XXDVV2X1G1Jv83aDg2jlvu3&#13;&#10;Wdt0wQUXuFZUU6ZMcevXcpUMTonfjjvuOMYvDwTmNQIIIIAAAggUu0CS17Q77MG5lYRNtc7PPPOM&#13;&#10;KcCmmI0cOdK6devmmmrqxgIFAQQQQACBaAlkZma6VmMa6lNjsivbPKVgAhkZWbZ27eacLm0FW0ps&#13;&#10;zFWlSjnbvHmHlxAxMzY2KEpboRt/tWpVspUrN8bEcdL2lC9f2tIHvmkZb79r5t3gi6QkVa1iaU/1&#13;&#10;sfV1Grj90bI2bNg770Yky4vVabVf+ve1Y8euWN3EAm2Xjn+1auW9340tMfF9LNBOhJhJ+1a9egUv&#13;&#10;MXZ8/CYG7mZ6eprXQi/V+43cHvh2ob7WOvW7vL8lZvuY7++OMT8CCCCAAAIIIIAAAggggAACJUGA&#13;&#10;wLwkHCW2EQEEEEAAAQQQQAABBBBAIG4FCMzj9tCyYwgggAACCCCAAAIIIIAAAiVBgMC8JBwlthEB&#13;&#10;BBBAAAEEEEAAAQQQQCBuBQjM4/bQsmMIIIAAAggggAACCCCAAAIlQYDAvCQcJbYRAQQQQACBOBbI&#13;&#10;2J1ht9xyi40ZM8bt5fyf57sh+c444wx78MEHbdmyZe79Xbt2Wf/+/U3D8WlIvEmTJsWxCruGAAII&#13;&#10;IJBIAgTmiXS02VcEEEAAAQRiTCAjI8Me/+fj9t1339m2bdts48aNdvc9d9tpp51mQ4YM8Ya9KWUf&#13;&#10;fvihNxTTDhe4T5482Q0h17t3b7vvvvvc9DG2S2wOAggggAACEQukRjwHMyCAAAIIIIAAAlEQUFD+&#13;&#10;0UcfeWPprrHDDz/cLXH69OkuGL/ooovc3yeffLK9/fbb3pi0m23EiBHWuXNnq1evnnsMHDjQvXf5&#13;&#10;5ZfnuzXesL2Wnp7qjUec76QxPYH2Izk52TNKsZSU+Kpf0b6pxMpx0ljPMtZmJWvj/A10WxnGf7zp&#13;&#10;NYuOlb53KSlJVrp0Won/DgbuufYvNdUzcjbxt2/ar1j5Pga67+9rHS494m3ftE9paSnuO1lU/9a0&#13;&#10;ztTUlP09JG5+AvOoMLIQBBBAAAEEEIhUQLXkU6dOdc3Vn3zySTf76tWrrXr16jmLqlixoqtJVxD/&#13;&#10;xx9/WK1atXI+q127ti1ZsiTn77xe6AI7LS0+Lnu0L7oQTInOtWBebMXyWSwdp+RkRTAKzD0KPSIp&#13;&#10;f03vX7TH03cwkEE3ipKSdMcrPv59Be5bvB6zPfsYP7+JgcdMN9P077Yof0d00y0aJf7+BUVDhWUg&#13;&#10;gAACCCCAQKEKLF682EaPHm3du3ffK9jWhXB2QLV24Ovcn2VlZbna43A2NCsr27Zs2bHXssOZL9am&#13;&#10;kYFqKLdt22UZGZmxtnn7tT3at3Ll0mPmOGl7ypcvbclezJnhfX9MjwhKkje95tWx0vdYy4qH72Ag&#13;&#10;gUfkHbPSlpmZZdu37wr8qMS/1vFXjXK8HTMdGO2bapTjcd/S09O8Vio6btuLrHWK1lm6dKn9/s4T&#13;&#10;mO83IQtAAAEEEEAAgUgF5s2bZ59//rlNnDjRq/lNsbVr19q3337rmqqvWrUqZ3EbNmzwLvzLebUf&#13;&#10;aVa3bl1bsWJFzmeqLT/yyCNz/k6EF4E3KhJhf+NtH+Pt+Pn30PzneDte7E/JFSiJ30kC85L7fWPL&#13;&#10;EUAAAQQQKLECyriuh4pqvm+99VY78cQT3XvXXXedvfDCCy5I//TTT61ly5ZWoUIF69Gjhw0YMMAO&#13;&#10;PfRQ+/XXX12/8y5ndCmxBmw4AggggAACvgCBuS/BMwIIIIAAAggUi4CaVSr5m/qMq3Zc/c0HDRpk&#13;&#10;r7/+ujVv3tzOOeccr0lpunXs2NFrnrjFhg4damXKlLF+T/WzipUqFss2s1IEEEAAAQSiKUBgHk1N&#13;&#10;loUAAggggAACEQsoMO/tDX/mFzVZf+CBB/w/c55TU1NdkK5AnYIAAggggEA8CcTXOBvxdGTYFwQQ&#13;&#10;QAABBBBAAAEEEEAAgYRY36sUAABAAElEQVQQIDBPiMPMTiKAAAIIIIAAAggggAACCMSqQERN2ZVJ&#13;&#10;Us3N3n77bZsyZUqs7lORbtf8+fPdEBhvvPGGHXDAAUW6blaGAAIIIBDfAjrvKlN51apVS/wwX/F9&#13;&#10;pNg7BBBAAAEE9k8gosDcHy905syZ9vvvv+/fmuNk7jVr1rgxVKdPn+6NT1k+TvaK3UAAAQQQiAUB&#13;&#10;BebLly+3du3aEZjHwgFhGxBAAAEEECgkgYgCc40zmpmZaffff7+1b9++kDapZC12/PjxLmHN448/&#13;&#10;bi1atChZG8/WIoAAAgjEtIDOuQMHDrRffvnF3QSO6Y1l4xBAAAEEEECgwAIRBeb+WtSkTkOaUMw1&#13;&#10;L5RDjRo1MOELgQACCCAQVQEF5hUrMhxYVFFZGAIIIIAAAjEoQPK3GDwobBICCCCAAAIIIIAAAggg&#13;&#10;gEDiCBCYJ86xZk8RQAABBBBAAAEEEEAAAQRiUIDAPAYPCpuEAAIIIIAAAggggAACCCCQOAIE5olz&#13;&#10;rNlTBBBAAAEEEEAAAQQQQACBGBQgMI/Bg8ImIYAAAggggAACCCCAAAIIJI4AgXniHGv2FAEEEEAA&#13;&#10;AQQQQAABBBBAIAYFCMxj8KCwSQgggAACCCCAAAIIIIAAAokjQGCeOMeaPUUAAQQQQAABBBBAAAEE&#13;&#10;EIhBAQLzGDwobBICCCCAAAIIIIAAAggggEDiCBCYJ86xZk8RQAABBBBAAAEEEEAAAQRiUIDAPAYP&#13;&#10;CpuEAAIIIIAAAggggAACCCCQOAKpsbCrf/75p9uMAw44IKzN2bJli/3++++2c+dOa9OmTVjzMBEC&#13;&#10;CCCAQGwKbNq0yZYsWWK7du3KdwMPPPBA07kiKSkpz2l3795tK1asMC07MzPTSpUqZVWrVnXz5jkj&#13;&#10;HyKAAAIIIIAAAsUgUOyB+ZQpU2zQoEHWtm1b6927d1gE8+fPt7vuussF54sWLQprHiZCAAEEEIhN&#13;&#10;gR9++MEeeughW758eb4bePvtt9vVV1/tAu1QE2/evNlGjx5tH3zwgf3yyy+2Y8cOq1y5sh1++OHW&#13;&#10;o0cP69SpkyUn02AslB/vI4AAAggggEDRCxR7YP7ee+/Zl19+aa1atSr6vWeNCCCAAALFLtCkSRN3&#13;&#10;s1WtoYKVOXPm2Lvvvmt16tSxww47zFJTQ5+6VOs+YsQI+/cL/7bMrEy78MILrWbNmvbjjz/ahAkT&#13;&#10;7KeffnKrOOWUU4KtivcQQAABBBBAAIFiEQh9dVNEm6Pm6BQEEEAAgcQVUPP0M888MyjA5k2bbeDA&#13;&#10;gVamTBlX23300UfnWdu9cOFCGzZsmG3ZusVef/11O+KIIywtLc22bt3qmrG/8cYbpodaaVWpUiXo&#13;&#10;OnkTAQQQQAABBBAoaoFCa8unPn1qPrht2zb32L59u+s/mJ2d7fZRn+u9jIwM97dqOTSt3g8s+txf&#13;&#10;jqZXv0F/GYHT8RoBBBBAoOQKqGl57of25rHHHzMF2wqkL77oYktPTw+5kzp/qGZcteKqET/qqKOs&#13;&#10;bNmyLjBXU/abb77ZKlSoYL/++qupGxUFAQQQQAABBBCIFYFCqTFfuXKla0o4cuRIW7x4sQumq1Wr&#13;&#10;5hK1qVmhLpYmTpxojz76qP3xxx/O4oUXXjA9VMOh/n9ZWVmm/uMffvihjR8/3vU9rFixorvYat68&#13;&#10;+T4BfKyAsh0IIIAAAvsvoBuw6uakR6VKlaxXr15WpWreNdy6eTtz5kx3/jjuuOMsJSVlrw0pV66c&#13;&#10;tW/f3j7//HNT8/gzzjgj3yRyey2APxBAAAEEEEAAgUISiHpgvmHDBnv11Vddf8CGDRtaly5drFRa&#13;&#10;KVu+Yrl98cUXrpbiiSeesAYNGtj5559vH330kQu6lZRH/cwPOuggt6tLly61xx57zGbMmGEKxI89&#13;&#10;9lhXwz5t2jSbNGmSrV+/vpBIWCwCCCCAQHELrFq1ypSDRFnVda7o0KFDvpukllc6dygD+8EHHxy0&#13;&#10;yXvLli1t7NixpuWrK1Xp0qXzXS4TIIAAAggggAAChS0Q9cB8wYIFLnCuXr269e3b110cKVHP2rVr&#13;&#10;rX///u5CS5ly//3vf9uNN95oc+fONQ2X1rFjR7v22mtzajhUc64g/LTTTnPvN2rUyF1Efffdd27e&#13;&#10;ZcuWFbYNy0cAAQQQKCYB/dYrW7uanl9//fU554a8Nkddn3TTVs3XQzV594flVJ9zdZ8iMM9LlM8Q&#13;&#10;QAABBBBAoKgEoh6Y62JHmXV1sdOsWbOc7LmqCdfF1aGHHprzvgJ2f8gaPfuZdjW/atKVEKhbt27W&#13;&#10;okUL19xQyzzppJPst99+cw+ti4IAAgggEF8C69atc92d9Hz55Zdb3bp1w9pBNX9XLbhqzP1zS+4Z&#13;&#10;y5cv795SvhI9KAgggAACCCCAQCwIRD35W61atVxAvWTJEpdlV9l0FUgr2NaQNRdddJG1bt06JwgP&#13;&#10;hqCkPOorWLt2bdeMPSkpKWcy9RlUll31WacggAACCMSfgJqjf/311662XIF5JEUBuc4ZgeeNwPkD&#13;&#10;k4eGmiZwel4jgAACCCCAAAJFIRD1GvOmTZvaxRdf7DKwK/Ot+olrmJvGjRu7pDvHH3+8C7aVzCdU&#13;&#10;WbFihftIzRGVSTd3qVGjhmuqmPt9/kYAAQQQKNkCSvypBG7qA3766adHNKSZgnK1rFJNe+4RPnwV&#13;&#10;v6WVhlDTg4IAAggggAACCMSCQNQDc9Von3vuuXbIIYfY9OnTbf78+fbLL7+47Owaxuadd96xyy67&#13;&#10;zK666ipTlvVgRRdmKqFqPdTknZqOYHK8hwACCJRsATUvV6JQBc1K+KZM6uEWnX90M1cjeoRqpq5R&#13;&#10;Q1S0XN38pSCAAAIIIIAAArEgEPXAXDulWgtlWddDWdp1IaSHhqgZMmSIDR8+3A2dduKJJwY1UN9y&#13;&#10;FSXm0fxqAh9YlKVX2XcpCCCAAALxJaBuTxqNQ+eBJk2a5NntKfeeq295vXr1bPLkyW60D419nvsm&#13;&#10;roZJU9CvlleanoIAAggggAACCMSCQFT7mKume8KECdajRw978cUX3f6p9kLN20844QS799573XBo&#13;&#10;mzdvdhdNoQCOOeYYd8GkMc4XLly4z2SqgVfATkEAAQQQiC8BBeVqbq7hznLflM1vT1UDrmE3dXNY&#13;&#10;wXnu5uy62av3leld56XcQXt+y+dzBBBAAAEEEECgsASiGpjrYkg12epb/u6775oCa/2tiyM9r169&#13;&#10;2tasWeOaD2o4NRU1S1cyHiV703R6rWBefQs1JNrIkSPdcGr6TEPhLF682MaMGeP6EBYWCstFAAEE&#13;&#10;ECgeAQ2TpqKRPFSrHaroRrDOJ+pPrnODis5BCrg1vObo0aNdzbuytOv8oWD/5ZdfduOi169f3zp6&#13;&#10;Q3RSEEAAAQQQQACBWBGIelN2NV9XgrdPPvnELr30UuvatatX61HLG8d8jY0aNcoF6KoRP+qoo5xB&#13;&#10;nTp13EXVxIkTTRnd1adQNSW33Xaby+Y+YsQIF9B36tTJ6zOYYePHj3PvK8GPgnkKAggggED8CKhF&#13;&#10;lG7Y6uatEoeGKmvXrnUjf2hc8j59+ljLli3dpBqmU8Ns9u/f36677jo3EoiGW1NN/KeffupG9FCO&#13;&#10;k7wSkIZaJ+8jgAACCCCAAAKFJRD1wFz9Aq+99lqX2G3SpEn22muvuWBcgbRqQHr16mUXXHBBTqbd&#13;&#10;s88+277//nubN2+e/fOf/7R77rnHBfSa9uGHH7a3337bpk2bZlqW+gPq4uuKK66w999/3wXohQXD&#13;&#10;chFAAAEEil5A+Uj0Wx8qOai/RaoxV3Cuaf0ac32Wnp5u3bt3NyWC043dwYMH244dO0zjlx922GF2&#13;&#10;4YUX2mmnneYvhmcEEEAAAQQQQCAmBKIemGuvVGPx97//3c4//3xTf3I1I1QNiJqoKzFPYCbcFi1a&#13;&#10;WN++fd3QOGrGrs/VHFEPjVeuv5cvX+7GQdcy1OdQY5gfeeSRrmliTCiyEQgggAACURHQEJvq+qTm&#13;&#10;5nmVKlWq2IABA1wg3rBhw70mrVq1qrvBe9xxx+U0dVfArvOHWmRREEAAAQQQQACBWBMolMBcO6kg&#13;&#10;XI9wivoD6pG7KDhXc0a/P3rg523atAn8k9cIIIAAAnEgoJuu4RTVlKvbVKiiz5XVnYIAAggggAAC&#13;&#10;CJQEgagmfysJO8w2IoAAAggggAACCCCAAAIIIBBLAgTmsXQ02BYEEEAAAQQQQAABBBBAAIGEEyAw&#13;&#10;T7hDzg4jgAACCCCAAAIIIIAAAgjEkgCBeSwdDbYFAQQQQAABBBBAAAEEEEAg4QQIzBPukLPDCCCA&#13;&#10;AAIIIIAAAggggAACsSRAYB5LR4NtQQABBBBAAAEEEEAAAQQQSDgBAvOEO+TsMAIIIIAAAggggAAC&#13;&#10;CCCAQCwJEJjH0tFgWxBAAAEEEEAAAQQQQAABBBJOgMA84Q45O4wAAggggAACCCCAAAIIIBBLAgTm&#13;&#10;sXQ02BYEEEAAAQQQQAABBBBAAIGEEyAwT7hDzg4jgAACCCCAAAIIIIAAAgjEkgCBeSwdDbYFAQQQ&#13;&#10;QAABBBBAAAEEEEAg4QQIzBPukLPDCCCAAAIIIIAAAggggAACsSRAYB5LR4NtQQABBBBAAAEEEEAA&#13;&#10;AQQQSDgBAvOEO+TsMAIIIIAAAggggAACCCCAQCwJpBZkYzZs2GArV64syKxxN48sVNatW4dJ3B1d&#13;&#10;dggBBBAoXoHMzEzbsmVL8W4Ea0cAAQQQQACBQheIKDDPysqy5ORke+mll2zo0KGFvnElYQUrVqxw&#13;&#10;m9mvXz+rXLlySdhkthEBBBBAoIQIZGdn28KFC61ly5am1xQEEEAAAQQQiE+BiAJzn6BOnTpWv359&#13;&#10;/8+EfvYvlOrVq2e1atVKaAt2HgEEEEAgugI6x2zcuDG6C2VpCCCAAAIIIBBzAhEF5qotV635xRdf&#13;&#10;bCeeeGLM7UxxbNDo0aNt2LBhdtVVV9lhhx1WHJvAOhFAAAEE4lRATdlfffVVmz17tiUlJcXpXrJb&#13;&#10;CCCAAAIIIBBRYO5zlSpVysqUKeP/mdDP6enpbv/1jElCfxXYeQQQQCDqAgrM09LSor5cFogAAggg&#13;&#10;gAACsSVAVvbYOh5sDQIIIIAAAggggAACCCCAQIIJEJgn2AFndxFAAAEEEEAAAQQQQAABBGJLgMA8&#13;&#10;to4HW4MAAggggAACCCCAAAIIIJBgAgXqY55gRuwuAggggAACCCCAAAIIIBCzAkoQmpysJKH5Jwr1&#13;&#10;c4kqsbeKRgBRgm9K8QoQmBevP2tHAAEEEEAAAQQQQAABBAosoKC8UsUylm6ZZl7S0HBK0vZtVr1M&#13;&#10;khvxI9tL7L1mw3ZvVoLzcOwKaxoC88KSZbkIIIAAAggggAACCCCAQCELqAY8yav9zuj7lGXNmBnW&#13;&#10;2tJSk2x3RrZZ1cqW9uADlly5RrgxfVjLZ6LIBQjMIzdjDgQQQAABBBBAAAEEEEAgpgSy16617D//&#13;&#10;DG+bUpIt26shT9q9y2z37vDmYapCFSD5W6HysnAEEEAAAQQSU2Dnzp2JuePsNQIIIIAAAgUQIDAv&#13;&#10;ABqzIIAAAggggMD/BO6//37buHHj/97wXt133322ffv2vd7jDwQQQAABBBAILkBT9uAuvIsAAggg&#13;&#10;gAACeQhkegmGxo8bb4MGD7IFCxbYL7/8YikpKW6O3V6zyB07duQxNx8hgAACCCCAQKBATAfmq1at&#13;&#10;stmzZ1vNmjWtZcuWOSf8wB3gNQIIIIBA/AhoyJZly5bZihUrbNu2bW4Il7Jly1qdOnWsdu3aEZ0H&#13;&#10;VFurYHH9+vVuGJgyZcpY3bp13bJKkpiy7cpFj1gqCsLbHtnWMjIzbPTo0Xb88cdb6dKl3SZqCJ6m&#13;&#10;TZvm/B1L2x0P2xJjX4V4IGUfEEAAgWIXiOnAfObMmXb99dfbqaeeav/6178iuiArdlk2AAEEEEAg&#13;&#10;IgGNoTpixAj7+OOPbd68eS6g1gIqV65shx56qHXv3t1OOukkU4CdX1m9erW98cYb9sUXX9jy5cu9&#13;&#10;TLOZVqlSJTvssMPs4osvto4dO3rjvdKbKz/H/D6vUaOGnXXWWc5Vgfq6detyZlGtuW4m6MZCXkXH&#13;&#10;5/PPP7dNmzZZ1apVXYB/0EEH2dIlS+3zCZ+75vAK8o877jhLT0+3zZs326RJk+zXX3813bQ57bTT&#13;&#10;3E2bvNbBZwgggAACCMS6QEwH5qW8MfWqVavmLqbyO7HHOjTbhwACCCCQt8DIkSOtT58+rgl0p06d&#13;&#10;rH379rZr1y6bMmWKC9wWLVrkArETTjghz6B669at9uKLL9p7773nasj//ve/W8WKFe2rr76yTz/9&#13;&#10;1NXGK7g/9thj894gPg1b4LfffrPXX3/dS+y7O+fY6Lz93//+N88bKWrV8Oyzz7rA+sgjj7TvvvvO&#13;&#10;3nrrLevZs6c94A3f065dO1OQ/v7771u5cuXsqKOOsvHjx7vvhG7SzJo1y5544gl77rnnLC0tLezt&#13;&#10;ZUIEEEAAAQRiTSCmA/MOHTq4E7BOtgrSKQgggAAC8SmwYcNGe+2112zDhg3Wq1cvu+2229zvvmpc&#13;&#10;u3btaoMGDXLB1+DBg61t27ZWoUKFkBBff/21O3fovKFgUYGdgsS//e1vLrgbPny46aHa8/Lly4dc&#13;&#10;Dh+ELzBq1Cjr0qWLqz0PnMtv2h74XuBrfX733XdblSpVXKuGuXPn2u+//+5uxPzpDflz7bXXWmpq&#13;&#10;qms9oeC8VatW7gbLySefbKeffrrp+dxzz7Vvv/3W1agHLpvXCCCAAAIIlCSBqAfmaoqopmy6C37g&#13;&#10;gQdaRkaGa56mWg9dGKnZmZoTqgmhEsOo6VrgZ6rV8JPH+POqZsNvuqh51npj9Kk5m2rTNb/6IaqZ&#13;&#10;opapO+paBjXsJelryLYigECiC/zwwwxbs2aN+23v3bv3Xn2TFYSfeOKJ9tFHH9mMGTNMw3CFCsx1&#13;&#10;7pk8ebIpR8k111xj9evXz6HVeeThhx+2cePGufwl8+fPd0F+zgS8KLCAztc6Rjq/R1J0rj7ggANc&#13;&#10;DgB1VdCx1XFTDXzjxo1zbsoffPDBrouDzvW6BtD1hc75uhZQ/gE1a1dT97yKtyovyPfG7Y2trvp5&#13;&#10;bXLIz5KTk7xrpfjriqFjpBIrx0nb464nA573bGFk/01JUZ6IJLes1NQ9CRIjW0JsT73n+5jkHbf4&#13;&#10;2rc930ftV+z/buh76r6vtuc5v2/MX//U3Dzet9z7n7nfVO8+aIkv+m3Ud7Iov4/6Nx6NEnV+NSF8&#13;&#10;7LHHXCIYNSPUBZLupCuZj2ovDj/8cNNFV6NGjVxfQl1oLVmyxH3WunVrV1OimnIF56r1COxjrjvr&#13;&#10;06dPtzvvvNNdTF144YX27rvvuvcUoOtCTc3cLrvsMvfsB/jRgGIZCCCAAAKFJ6Df786dO7sArXr1&#13;&#10;6vusSC2ndA7QzVndAA5VVq5c6YI6fa4a3NxFNeQ6DynAV99m1b5T9l9A5/T+/fu7YxjYwu3oo4/O&#13;&#10;udme11oUZA8d+oHXRH2yyw2gvuaBTdN1PldQrhYUOv6B53fVqOuz/Iou1MqV25OcLr9pY/1zBQrl&#13;&#10;yqV7FnFwlyEAe08gZF5LltIxcwNFF/fJCnq874/3ImBrw3jpTa99Kls23U2sgEH7Fm/FD1zT0qIe&#13;&#10;VhQ7lQKuWPo+hgLR90zf1WzvO6ffunCKm0fTKqj0/q/vaawlGQ1nP3JPo2OWlKR/a+E55J6/IH+H&#13;&#10;a57fsgv1X9BLL73kMuLqLvZJJ3WyadO+tW+++cZ04aQ74QsXLjT1KVPilh9//NGmTp3qattbtGhh&#13;&#10;wS7MAndGmXY1RqrutKuZo3nnpsneCX3s2LG2dOlS109RmdwpCCCAAAKxL6BzgR5qQZW76EJBWdoV&#13;&#10;SNeqVcu7+Ah96tJNWtW8K4ivX79+7kW5vxs2bOjORUoQp5revJYXdAG8uY+Abnjo3Ksb8qrF9otu&#13;&#10;fAQG0f77/rNqv9Xvv0ePHl7LuNKm87+OnRL+6RrBL8qsr2DdbxmnBHB+0TLUgi6/kpmZ7Y21vifT&#13;&#10;f37TxvLnqhmrXLmslwRvh/f9zf+GRCzvS+5t077VqlXJ69ISG8dJ26OgLN27AZKR6d0Q9L5DkZQk&#13;&#10;b740bxYdK/2OaVnx8B0MNJCRbhJlej47duyKmRsqgdtY0Nfat2rVysfM9zGv/dBvY6VKZS3Ju3GZ&#13;&#10;Feb3tJQXwO72pk3yjp2+p1u2bPfyhJT835TSpdO8G7up3v7s+XeXl1u0PktPV7fr0Ncm4a5n/5eQ&#13;&#10;x5oUaD/zzDOmGnCdqNVv7LzzzjMl8NHF16233modvcy4al6oE/BTTz3latjnzJnjmsTlsWjXbE3z&#13;&#10;PvDAA+5CTdOe2+1cu+SSS1xtiW4AEJjnJchnCCCAQOwJBNa2+lun7kpKCKagW/3E/a5N/ueBz2rK&#13;&#10;rpZb6tIUKuBWgKeLZPVnV7KyUNMFLpfXeQsoM7v6e+cugbXeuT/T3/p8zJgxrkuazt9K/qYLzDPO&#13;&#10;OMO1jlPLOd3IV+I+Jf3T90MZ2pWVXTkCpk2b5vqf66ZOohR9d73/U0qogI5fPBV/f7RbcbZrJeww&#13;&#10;xdf3an/w/e+h/93cn2UV9byFGpgfccQR7uSqk6xKs2bN3AlVw6DpLvpJJ53kLp70mU68CqR1slXf&#13;&#10;MvVVy68oKG/QoEHOZM2bN7djjjnGJf1R0hgKAggggEDJF/jnP/9pEydOtHr16rkWUnkF5mrSrGA7&#13;&#10;r2n8z9SfOa9m8SVfruj2QEPc/fzzz/usUMcusAY99wS6gfLQQw/ZI488Ym+++aapNcNNN93kWk/0&#13;&#10;7dvX9NANlFNOOcUNl6fAXN3Ynn/+eZdoTjdZnvjnE67Pee5l8zcCCCCAAAIlSaBQA/M2bdq4O9+B&#13;&#10;IBrzVIG6ErfohOwXv/+g/laNR35FTd1r1669z2Ravi60dGFGQQABBBAomQK6062ATENpKRu3fvOv&#13;&#10;vvpq1z88rz1S00P/ZnCo6fy76JqWEh0BJV5V83MVdQ9QYr1QCfpyr1E14MoXk7voBn2wm/TKsv/0&#13;&#10;00/nnpy/EUAAAQQQKNEChRqY60527qILIfU3C9a8LZKLJGV3DzZ9sOXm3gb+RgABBBCIXQHdXFWW&#13;&#10;bSUTUzNn9R++7rrr3LBYefVX1h7pHKBaVSWJC1X8m7/qy5zf8kItg/f3FlAtdmBRLhnVdtMiIVCF&#13;&#10;1wgggAACCIQWKNTAPFhfwdCbEtkn+dWIRLY0pkYAAQQQiAUB1Wb/9NNPbszyKVOmmFpB3X777S7D&#13;&#10;ejjnFDVTVyIyJXYLFRQqOZxu7GrsbG7mRv+o6xgqj4yc/dYJ0V8LS0QAAQQQQCC+BAo1MI8vKvYG&#13;&#10;AQQQQKCwBebNm+dG3NDIG02aNHEJPtu1axd2zbbG0VYwr+Wo1v3QQw/dZ5OVbFStrtQ8nhrzfXgK&#13;&#10;9MaTTz5pyh+jomBcCfuUN4bEegXiZCYEEEAAgQQUKBGBebAm6wl4rNhlBBBAIK4Fli5ZaldccYUb&#13;&#10;NlNjjStxmIbPiqRoCE2Nqa1s3qNGjdonMFdm91mzZlndunWD5imJZF1M+z8BZctv3769e0PnbN30&#13;&#10;0HEIp5XD/5bCKwQQQAABBBJXYE+69MTdf/YcAQQQQCAGBJTo7b7773NDX6mmVZm6NZKHmqPnfvib&#13;&#10;q2HRVLOuoTj9ZuuqoVUNe82aNW3IkCH27bffuuHT1LRa/Z7vvfdel5zs6KOPNo3kQYmOgG6gKGu+&#13;&#10;jBcsWGAaWzzYmPTRWRtLQQABBBBAIP4ESkSNefyxs0cIIIAAAoECY8eOdX3LVduqxKGzZ892j8Bp&#13;&#10;/Nfnn3++a4o+ffp0u+OOO9ywmQMGDDBlBlfp0KGDnXnmmTZo0CD3eZcuXUxN3DVGtobkVG38ueee&#13;&#10;m+eQav66eA5PYMaMGfbCCy+YMqZreDTlB9ANkt69e9OcPTxCpkIAAQQQSHABAvME/wKw+wgggEBx&#13;&#10;C2h4SwV2qgFXzbeaoesRqpx++ukuMNd869evd4F8YJIx9R/X0Grqaz5y5Eh75513XO2tAn4F7Jdf&#13;&#10;frkdccQRoRbP+wUQkLNumJxxxhmu375qzTWkmazpZ14AUGZBAAEEEEg4gagH5qqxuPvuu93QNurr&#13;&#10;l7vcf//9dsstt7j+Z7k/03ArJ598smuCqM+OPfZYd1GlsVD9fmq6mFItiLKyB8umq7vz3bp1c9l2&#13;&#10;cy+fvxFAAAEEYk9ACdh0XujZs2dYG6fh01TUHF0Boc4PCsYDi4Jy9VdXEK9EZAr4NZ0ysQcbyjNw&#13;&#10;Xl5HLqCuCK1bt845L9evXz/okKaRL5k5EEAAAQQQSAyBqAfmCpjVlC1UUcKdUEUXUnr4RQF57sQ/&#13;&#10;GgZHmXpDFd0MCHZDINT0vI8AAgggULwC+Z03Qm1dsHNE4LQKxPM65wROy+v9E2jcuLEpM3u/fv3c&#13;&#10;DZDhw4e7mnKGNt0/V+ZGAAEEEEgcgagH5olDx54igAACCCCAgAQuuOAC69Onj/Xo0cOBqE+/+v+r&#13;&#10;vzkFAQQQQAABBPIXIDDP34gpEEAAAQQQQCCIgLoIzJ8/3+bMmWNPPPGELV261JSUb9XKVa61AsOd&#13;&#10;BkHjLQQQQAABBIIIMFxaEBTeQgABBBBAAIH8BTQ8mpLrrVu3zjVdV1czZWNf8ccKGzZsmBuaLv+l&#13;&#10;MAUCCCCAAAIIEJjzHUAAAQQQQACBAgksWbLEJd7r3r2761uuGvJDDjnEDZOmIe+UOZ+CAAIIIIAA&#13;&#10;AvkLEJjnb8QUCCCAAAIIIBBEYMeOHVa5cmXzM+VrEgXnTZs2dbXlaupOQQABBBBAAIH8BQjM8zdi&#13;&#10;CgQQQAABBBAIIqDM9xp/fvPmzXt9qibuKckpDJm2lwp/IIAAAgggEFqA5G+hbfgEAQQQQAABBPIQ&#13;&#10;0PCoGzdudOPJH3/88aYhTVevXu3+Prj+wa7feR6z8xECCCCAAAII/CVAYM5XAQEEEEAAAQQKJHDg&#13;&#10;gQfaKaecYkOGDLHRo0db6dKlbdu2baaA/corr7S0tLQCLZeZEEAAAQQQSDQBAvNEO+LsLwIIIIAA&#13;&#10;AlESSE1Ntfbt21uLFi1s0aJFLju7gvK6detaxYoVacoeJWcWgwACCCAQ/wIE5vF/jNlDBBBAAAEE&#13;&#10;Ck1AwXn16tXdo9BWwoIRQAABBBCIcwGSv8X5AWb3EEAAAQQQQAABBBBAAAEEYluAwDy2jw9bhwAC&#13;&#10;CCCAAAIIIIAAAgggEOcCBOZxfoDZPQQQQAABBBBAAAEEEEAAgdgWIDCP7ePD1iGAAAIIIIAAAggg&#13;&#10;gAACCMS5AMnf4vwAs3sIIIAAAggggAACCJQUgeTkZEtNLXjdYVZWtmVkZJaU3WU7EcgRIDDPoeAF&#13;&#10;AggggAACCCCAAAIIFJdAUlKSVSifbul/rjBbvz7yzShVypKaNrHVG3ZYVlZW5PMzBwLFKFCgwHzB&#13;&#10;ggVufNJi3O6YWfXChQstOzvb5s6da7t3746Z7WJDEEAAAQRKvoAuLJcuXVryd4Q9QAABBMIUSPJq&#13;&#10;zDPffc8yJ34d5hz/myypZg0r9fxzlpyc4gXm/3ufVwiUBIGIAvPMzEzvi55s/fr1s7Jly5aE/Sv0&#13;&#10;bdy8ebMzeeihh6x06dKFvj5WgAACCCCQWALrvVqjk08+2d0ETqw9Z28RQCBRBbK3bPVqzDdEvvul&#13;&#10;0s2yFZGnRD4vcyBQzAIRBeYKynX3/tprr7VWrVoV86bHxuqnTZtmjz/+uN1+++3WoEGD2NgotgIB&#13;&#10;BBBAIC4EdM4dPXq0bdmyxdTEk4IAAggggAAC8SkQUWDuXxQcddRR1qlTp/gUiXCvMjIy3MVShw4d&#13;&#10;7PDDD49wbiZHAAEEEEAgtIBaqv3666/23XffhZ6ITxBAAAEEEECgxAsUPOVhid91dgABBBBAAAEE&#13;&#10;EEAAAQQQQACB4hcgMC/+Y8AWIIAAAggggAACCCCAAAIIJLAAgXkCH3x2HQEEEEAAAQQQQAABBBBA&#13;&#10;oPgFCMyL/xiwBQgggAACCCCAAAIIIIAAAgksQGCewAefXUcAAQQQQAABBBBAAAEEECh+AQLz4j8G&#13;&#10;bAECCCCAAAIIIIAAAggggEACCxCYJ/DBZ9cRQAABBBBAAAEEEEAAAQSKX4DAvPiPAVuAAAIIIIAA&#13;&#10;AggggAACCCCQwAIE5gl88Nl1BBBAAAEEEEAAAQQQQACB4hcgMC/+Y8AWIIAAAggggAACCCCAAAII&#13;&#10;JLAAgXkCH3x2HQEEEEAAAQQQQAABBBBAoPgFUgtzE+bMmWNTpkyxP/74wzIzM61SpUrWsmVLO/74&#13;&#10;461MmTI5q87OzrbZs2fb0KFDc97L/SI9Pd0eeuihvd7+6aefbPz48bZp0yarWbOmnXbaadawYcO9&#13;&#10;ptEfWVlZNmzYMFu7dq117drVDjzwwH2m4Q0EEEAAgcITGDFihM2fP9/OO++8oL/Twda8YMEC++CD&#13;&#10;D9xH999/f7BJ8nxv+vTpNnXqVPfbn5aW5tZ76qmnWtWqVfOcjw8RQAABBBBAAIGiFiiUwFyB8Jtv&#13;&#10;vmmDBw+2devW2fbt203Bty6MFJyfcMIJdvvtt9sBBxzg9jcjI8O++eYbe+edd0Luf/ny5fcKzH/4&#13;&#10;4Qe76667bPny5ab5FbiPHj3aXnvtNatdu/Zey1m9erU999xzdsopp1jFihX3+ow/EEAAAQQKV2DW&#13;&#10;rFnWp08fS0lJseOOOy6swHzz5s325n/ftA+Hf2j6/Y8kMNf55q233rI33njD1qxZY7t27bKkpCQr&#13;&#10;V66cvffee/bkk09a8+bNC3enWToCCCCAAAIIIBCBQKE0ZR85cqT179/fBc1dunSxjz/+2MaOHeuC&#13;&#10;cV1sffTRR/b666+7gF3bunv3bvv555/dxderr75qM2fO3OehwN0vWZlZ9sorr9jixYvt4osvtjFj&#13;&#10;xtj5559vv/32mz366KP+ZDnP/fr1s1KlStlZZ53lLsxyPuAFAggggEChCShAVsupu+++23SDNNyi&#13;&#10;+T4d+6mN/XSsu/Ea7nz+dOPGjcs5B1111VWuZdWgQYOsQYMGrnXWAw884G4a+9PzjAACCCCAAAII&#13;&#10;FLdA1APz9evXmy6K9NyzZ0/r27evq5k45JBD7Oqrr3a1GGrG/tVXX9m8efPc/qvGe+HCha6JuWrR&#13;&#10;K1SosM9DNSZ++f33323p0qVWpUoVu++++6xx48ami6+DDjrIvv76axfo+9OqKeOoUaPsxBNOtCPb&#13;&#10;Hum/zTMCCCCAQCEKqOuQbtL+/e9/d7/Xkaxq7ty59taQt1xQnpwc2WlK555PP/3U3QjQutU6q379&#13;&#10;+nbMMce4FlXq7rRo0SJ3w1g3ACgIIIAAAggggEAsCER2xRPGFi9btszVlKuG+vrrr99njhYtWtih&#13;&#10;hx5qK1asyKmx2LZtm7twq1Onjgu295kp1xubNm9yTRNr1Khhqal7WuOrj3np0qXd+6qVV1Hfc9Ws&#13;&#10;V6tWza7oeYUlJSflWhJ/IoAAAggUhsDjjz9uDz/8sOn3/dxzz7VwA2x1fRo4cKDrF658JPpdj6Qo&#13;&#10;6FarK/3uX3rppXvNWr16dXcTd+vWrTZjxgx3jthrAv5AAAEEEEAAAQSKSSDqfczVv/uWW25xQXew&#13;&#10;BDuqoVAfdD37tRVK8KOLN9WAq4ZbTQ43btzo+oO3bt3aJYsLrDFXP0H1V1f/ddW2KzhXEK7Xer9s&#13;&#10;mbKOc8KECaa+6DfccINrwlhMxqwWAQQQSDgBtZzq0KGDS/amFlN5JfcMxFEf8M8//9x1T1KizsmT&#13;&#10;Jwd+nOdrnVPUZF4JR4899lgrW3bPuSBwps6ndHb5StTqSjeIlfeEggACCCCAAAIIFLdA1ANz1VJ0&#13;&#10;6tTJBd/Bdk4XTMqmrun8RGwKxpWY54svvrCJEyfmBNkKuIcPH+4C88cee8z1Qdcy1WT9gFoHuOaI&#13;&#10;AwYMsK5nd7UPP/zQXWQdeeSRroZFF1xqwq5p1Q+dggACCCBQdAJqraQWUrrhumrVqrBWrBupzz//&#13;&#10;vDVq1MguueQS++6778Kaz59Io38oMFeyt7p167rziv+Z/1y1WlV37tmwYYPpQUEAAQQQQAABBGJB&#13;&#10;IOpN2f2dCtZsURdLyqSupopt2rRxF1+aXhl7VTTPRRddZJ988ol9+eWXdvPNN7ssvhpmR0OlqaZd&#13;&#10;RU0be17Z02ViVx/2Y449xp5+5mk3/z//+U9XEz91ylTXVPGmm25yQ7NpXiWZ0zbo4o2CAAIIIFB4&#13;&#10;Ahp9Q03HlYk9nKK+4boBq9/oG2+80QXW4cwXOI1+2/1gu3LlykEDc90EVgusnTt3ukfg/LxGAAEE&#13;&#10;EEAAAQSKSyDqNeahdkS1GM8884xrWq5EPN26dXMXbZpezRw13NnZZ59tZ5xxRs6FnPqoq9+5htlR&#13;&#10;EqEePXq45oma58QTT3SJfDTEmobD0XTqT6hlq5/78I+Gm2rP1RRezdyVGV7NI3XR17ZtW+vevbsd&#13;&#10;fPDBWhQFAQQQQKAYBdSVSUNdqn/45ZdfbieddFKBtkZN2dWlSUV5TkIVdXnasWMHN2lDAfE+Aggg&#13;&#10;gAACCBS5QKEH5rpQWrJkiUvCpuBa/c6vueYaN5atv7eqDff7m6s2wy+qQVez+GHDhtmUKVPcsGjq&#13;&#10;N+gXvdZDteGBNfTK+K6h05SxXevTGOYaU11BurK+K5j//vvv7emnn95nzHN/2TwjgAACCBS+gGq5&#13;&#10;NZrG6NGjXUsqtXIqaNH5w08I6rewCrYsrVPnjMDzRrDpeA8BBBBAAAEEECgqgUJryu7vwC+//JJT&#13;&#10;461h0B555BGXode/ePKn0wVVYFDuv69+6KoN12caJi1YCby4Uu24MvqqqfzRRx/tas/VD71Jkyau&#13;&#10;maSyBF944YUuMNf45xQEEEAAgeITUD4Q/WarFluJQ5Xcs6BF5wJ/ftXChyrqTqUa9bxq1UPNy/sI&#13;&#10;IIAAAggggEBhCBRqjbmaJWocWQXnCq6feOIJFyyH2+fQ32FdbIUK3P1p/OcXX3zRNFzaWWed5RLM&#13;&#10;KaOvLsKUhEiJ4FROPfVU69+/f07fdn9enhFAAAEEilbg559/djdK9Tt/22235XRl0lZoWDM9VNS8&#13;&#10;Xd2P1BKqadOm7r3c/9ENXw2dqXOMEs75LbECp/P7oWs8cz+ID/yc1wgggAACCCCAQHEIFEqNuS6G&#13;&#10;Zs+e7fpxayg0XUSpf7manecOypX4TTXbCqT9JHCBEBm7M2zlnytdc/X8+oTrRoBqx4844gg7+eST&#13;&#10;XTCvhEIqgcOtaXgcbaNq1ykIIIAAAsUroGHNlNRTN1X9bOl6Vq23fqv10N/+sJihtlY3cJX0TY+F&#13;&#10;CxcG7UOuzO9KBFqjRg138zbUsngfAQQQQAABBBAoSoGo15j7Qfk999xjW7ZssXbt2rlM7OrfHawo&#13;&#10;2FZ23OXLl7vAXDXbatKooj6CU6ZOsV9/+9X1GzzttNOCLcK9p1rxl19+2SWRUx92/waALtC0TRoX&#13;&#10;3S8rV650QTu1Jb4IzwgggEDxCCiPSKixypW088knn3S//5MmTXJ9wv3zQ6itVcuoxo0bu0SjGppT&#13;&#10;yT79onPNkCFD3DmmWbNmLueI/xnPCCCAAAIIIIBAcQpEvcZcGdJVa63kaw0aNHBBecuWLV02dGVE&#13;&#10;D3wo8FbgrCHSFMQrydu4cePcOLQKpHUh9sYbb7jxyZWtXTXroYqSw+lx3nnnuSRv/nStWrVyF2Gq&#13;&#10;jf/xxx9N46jrYk+Bu7aLggACCCBQfAL6LS5TpkzQh4JwP/eIptHoHX5OEdV6K9GnEnsqAPeTvdWu&#13;&#10;Xds6dOjggnkNn6nziGrbdfNXQfmnn37qkn527tw55yZw8e09a0YAAQQQQAABBPYIRL3GXE3Yp06d&#13;&#10;6oasUbNE1WKHKtdee60b0qxnz54uYB47dqxpXPJ69eq5i6qlS5e690855RS744473HvBlqWbAaNG&#13;&#10;jXIXdjfccMNek6hGXsH6Bx984Pomqkn7vHnzrL43rFrXrl33mpY/EEAAAQRKhoBqvz/88EM3DOat&#13;&#10;t95qqgFX0K7g/ZxzzrE5c+a4G71K+KladE2vrlUK4K+77jrTTduSUtTqi4IAAggggAAC8S0Q1cBc&#13;&#10;SXWUOV1jlqvoecKECSEFNZa5ipL1aMi0tm2P9ALooTZz5kz3fqNGjVww3aVLl9B9Ab3rlR9m/OBq&#13;&#10;RW6++WbXb9DN/Nd/dKGmZvXqVz506FBTsH/MMcfY/fff7xLSBU7LawQQQACBkiGgYFUtsNSNSbXn&#13;&#10;gUW15n369HH5RtQSS8Njqvb98MMPtxtvvNG1qsqvSXzg8niNAAIIIIAAAggUtkBUA3M1SezVq5d7&#13;&#10;RLLhaqpYrVo1u+yyS90jknnNG/a886md3SPUfKolv/POO90j1DS8jwACCCBQOAIHHnigq62OdOm6&#13;&#10;eevfwM09r4bf1OgaoYqG2rz66qvdI9Q0vI8AAggggAACCMSKQFQD81jZKbYDAQQQQAABBBBAAIFY&#13;&#10;EPDqn7zi/pOTNyPc7aIrS7hSTIdAyRcgMC/5x5A9QAABBBBAAAEEEIg1gVRvlKHkJCtXLt3Lb5Ht&#13;&#10;dalJsQoVyoS9ldleTowtW3e60YXCnokJEUCgxAoQmJfYQ8eGI4AAAggggAACCMSsQJnS5kXjluLl&#13;&#10;T0pZttzVlqeFm8yxQnlLveAC25acZsrhREEAgfgXIDCP/2PMHiKAAAIIIIAAAggUtYCXgNiSki3r&#13;&#10;60mWPfsn72WSZXo15+GUpOrVzM4605LKVglncqZBAIE4ECAwj4ODyC4ggAACCCCAAAIIxKZAdpZX&#13;&#10;462H+plnhheYe23fzcKcNDb3mq1CAIFIBbxbeRQEEEAAAQQQQAABBBBAAAEEECguAQLz4pJnvQgg&#13;&#10;gAACCCCAAAIIIIAAAgh4AgTmfA0QQAABBBBAAAEEEEAAAQQQKEYBAvNixGfVCCCAAAIIIIAAAggg&#13;&#10;gAACCBCY8x1AAAEEEEAAAQQQQAABBBBAoBgFyMpejPisGgEEEEAAgUQX2Lx5s82cOdP0XKZMGWvW&#13;&#10;rJkdcMABtmbNGps1a5bt2rXL6tSpYy1atPCGhE6z7du329y5c+3PP/+00qVLW+vWra1q1aqJzsj+&#13;&#10;I4AAAgiUcAFqzEv4AWTzEUAAAQQQKKkCmZmZ9uabb9rw4cNt9erV9s0339h///tfF3T37dvXJk+e&#13;&#10;bL/99pu9/vrrLhjP8oaQ+vrrr+3dd9+1ZcuW2WeffWYvvPCCZWRklFQCthsBBBBAAAEnQI05XwQE&#13;&#10;EEAAAQQQKBaBDRs22C+//GJ33XWXHXTQQTZv3jzr16+fjR071n744Qf74IMPrFy5ci4wHzZsmDVp&#13;&#10;0sQF423btrXu3bvb+vXr7YorrnA163ovnJKU5I0lXcKLvwvxsC+Bh8LfL70Xd/sWuKMRvi4JFjp2&#13;&#10;0djOaCzD543WsvZ8L2P9dyOy7fOn9p+jbeYvrzie/d+RaB3/otwHAvOi1GZdCCCAAAIIIJAjoCbo&#13;&#10;zz33nKWkpLj31q5da6pFV1N1BeF+E/WmTZvahAkTXM34H3/8YQ0bNnTN2mvWrOmauSugzy8wT01N&#13;&#10;tpo1K+WsuyS/0IVnenqaZWeX5L0Ive2xdJxknZ2SZCne98eyI2xo6s2j+Usle/Ol7Jk3PTV3KBTC&#13;&#10;4a95q1evEPPH2Q+EKlYMsS8Rvu2bm8wjLXLz5omWm7alRo2S8buxx80zi8CtlKaVmbef1arF/nct&#13;&#10;nK+D9kWlbNn0PS+K4L/+Ovd3VQTm+yvI/AgggAACCCBQIAHVaCgoVzA+Y8YMGzx4sHXp0sUWLVpk&#13;&#10;u3fvzlmm+parr3m2F4lqWv3tF/8z/+9QzxkZWbZ27eZQH5eo9ytXLuv1yd/hWWSVqO3Ob2N1caug&#13;&#10;fPXqjTETjJYvX9rSM7O9m0KetR4RlCRv+jTv5slurwtGknesUpKTbLe3rHCK5i3lTbp2zeaYP87l&#13;&#10;yqW7bdyx43//ZsPZx2DT6DehYsUyluw5ZUXoreU5N+85Wm7VqpW3deu2xMz3MZiZ22/PrVKlsu57&#13;&#10;Fo6bYtc072bRbv2G/PU9Xe/9PrrveaiVlJD309NTvXNEqm3ZsqPItrhUqVSrUqXcfq+PwHy/CVkA&#13;&#10;AggggAACCBRUYOvWrTZmzBgbN26cde7c2c466yx7++23bcGCBTmL3LRpk3fRWcmSvZpHJXzTPH7Z&#13;&#10;uHGjVa5c2f8z32cF9yW9+LsQD/uy97HYU9Wl/YuFfYtmU9j9+dbFgsXex2nfv2LlmAVu2f66+cc/&#13;&#10;FvctcD/1Wje1Iin+91HPgbPur1kk21BY05bk38cCtBEpLEaWiwACCCCAAAKJJKBacCV/GzFihPXq&#13;&#10;1cvOPfdcr/lhWTv22GNd0jdla1fz9m+//daOPvpoV1PeqFEjmz59uilYnzJlisvefsQRRyQSG/uK&#13;&#10;AAIIIBCHAgWqMVfWVN2hppi7ONDdJfV9+/XXXyFBAAEEEEAgagLKQv7jjz9GbXmxtiAF3krwtmPH&#13;&#10;Dvu///u/nM175pln7JZbbrGnn37aNWk/5JBD7LzzzrNSpUpZt27dXOb23r17u2bwmq7+wfVz5uUF&#13;&#10;AggggAACJVEgosBcw5GoL9gjjzwSlcyLJREs9zYrKFf/tjvuuAOT3Dj8jQACCCCw3wJqTnnxxReb&#13;&#10;gvR4K+3atbMvv/wy6G4dfPDB1qNHj30+a968uQvY9/mANxBAAAEEECjBAhEF5qmpqS7pisYT1cmU&#13;&#10;YvbVV1/ZbbfdZkOHDnUZZDFBAAEEEEAgWgJKdPbee+/Z8uXLXf/qaC2X5SCAAAIIIIBAbAlEFJj7&#13;&#10;m96gQQM77LDD/D8T+nnx4sWuplzN7DBJ6K8CO48AAghEXUCB+cSJE11gHvWFs0AEEEAAAQQQiBkB&#13;&#10;kr/FzKFgQxBAAAEEEEAAAQQQQAABBBJRgMA8EY86+4wAAggggAACCCCAAAIIIBAzAgTmMXMo2BAE&#13;&#10;EEAAAQQQQAABBBBAAIFEFCAwT8Sjzj4jgAACCCCAAAIIIIAAAgjEjACBecwcCjYEAQQQQAABBBBA&#13;&#10;AAEEEEAgEQUKlJU9EaHYZwQQQAABBBBAAAEEEIhvgaSkJG94yqScndzz+n9/53yQ60V2tlm29x89&#13;&#10;KAgURIDAvCBqzIMAAggggAACCCCAAAJxJZCcnGxVq5S1JO9Zxf1dtXzY+7hr527btHkHwXnYYkwY&#13;&#10;KEBgHqjBawQQQAABBBBAAAEEEEhIAdWOp6xeZbsff9Ky162ztJQky8gMrwY8qVlTS3ngAVONO7Xm&#13;&#10;Cfn12e+dJjDfb0IWgAACCCCAAAIIIIAAAnEhsHu3ZS9datmr15ilJFt2ZlZYu5VUsWJY0zERAqEE&#13;&#10;SP4WSob3EUAAAQQQQAABBBBAAAEEECgCAQLzIkBmFQgggAACCCCAAAIIIIAAAgiEEiiUpuyjR4+2&#13;&#10;l156yTZt2hR0vXXq1LF7773XWrdunfP5kiVLbMCAAfbtt9/a9u3b7aCDDrJu53az08843UqXLp0z&#13;&#10;nf9i+vTp9uKLL5rmO+CAA+zyyy+3Tp06WalSpfxJcp413YQJE+yuu+6yY489Nud9XiCAAAIIFI1A&#13;&#10;v379bMqUKfbggw9a27Ztg6508+bN7jwwceJEW7t2rZUvX96dJ66++mp3Tgg6U4g31b9v1KhRNmzY&#13;&#10;MFu2bJk7j7Rp08auvfZa0zmIggACCCCAAAIIxJJAoQTmCxcutMWLF1taWpqlp6fvs7+71XcjYCiB&#13;&#10;RYsWmS68VqxYYWXLlrWUlBSbOXOmfffddzZr9iy79dZbrXLlyjnL+f777+2ee+6xP/74w8qVK2dr&#13;&#10;1qyxO++805588kk7++yzc6bTi+XLl9srr7xiJ554oh155JF7fcYfCCCAAAKFK5CRkeFujP7nP/+x&#13;&#10;6tWr286dO4OuUOeBv//97zZ37lz3u67zx/r16+3nn392AfbTTz9tHTt2dBlygy4g4M0dO3bYM888&#13;&#10;YwMHDnQBuW7urvOS+Pzyyy82fPhwd+P4uOOOC2tZAYvlJQIIIJAwAkpglpqa7BKZ5bfTylye6kUU&#13;&#10;pUrtCSt0iZ/p9cvOygqvb3Z+y+dzBBJFIOqB+a6du1yAvWvXLuvTp4+deuqp+1jqH7tfs61a9dtu&#13;&#10;u80F1+edd55deumlVrNmTfvmm2/s1VdftaFDh1qzZs1Mnylg1/LHjh3r1nHjjTe69xXA/+tf/3IB&#13;&#10;+N/+9recHxFdAKq2PNX7tbjyyivdjYJ9NoY3EEAAAQQKRUC/75999pn7fVaAHqqoprx///4uCD/8&#13;&#10;8MPthhtusJYtW7qbr4MGDXKB+fPPP29169a1xo0bh1qMez8zM9MF3wrADzzwQBfsd+jQwQXmb7/9&#13;&#10;tr3//vvu3PTCCy/ku6w8V8SHCCCAQBwLKMiunL3TS4K2TFF2nnuqEb6Vt7yspvL+SKpW3bZVrWFb&#13;&#10;tnrzB1TE6WMKAgiEFoh6YL7KG2Lgzz//dDUR7du3tzJlyoReu/fJyJEjbd68eXbMMce4i7HatWu7&#13;&#10;6bt06eKW8Y9//MPeffddU8Ct2vR169fZkt+XWKVKlaxXr17uPdWGf/755zZmzBjbsmWLVahQwS1D&#13;&#10;AftXX31lXbt2tbZtgjedzHPj+BABBBBAoEACP/30k40YMcIF1aFqyf0Fq7Zc5wGVRx991A477DD3&#13;&#10;Wt2U6tWr51pPLfUy5M6YMSPfYFrnH3Vd0rlA54+zzjrLLUs3fO+++277/fffTV2hdIO3UaNG1Jo7&#13;&#10;Hf6DAAII7C2gSrSsH+dYxgsvWrb3e5pXSfWGGHO15N5/krxKtOQuZ1jSlb3ymoXPEEAgiEDUk7+t&#13;&#10;Xr3a9FAfPjVbzK/owk012kcddZTVPnBPUK55VDt+6KGHutpyXbDpwk1FzeB37trpAn7Np6Lm7Hqo&#13;&#10;pmTr1q3uvQ0bNthHH33kauZvuukmS/J+NCgIIIAAAkUjoCB4yJAhVqNGDVdrraaOoYryiqj5uS4E&#13;&#10;1UIqsFSrVs3lEVErrG3btgV+FPS1Au85c+a4PuknnXTSXtOoz7rykWhdP/74oztX7TUBfyCAAAII&#13;&#10;/E/A+93N3rDRbP2GPB/Z3ud6aDr3HMZv9f9WwisEEPAFQl8p+VNE+KygXH2+mzRpYu+8845ddNFF&#13;&#10;dvzxx9vpp59ujz32mOsz6C9S06lfufoSNm/e3DV/8T/TswJ71ZYoGFdSOJWyZcpahfIVXGIgvxZG&#13;&#10;zSU3btzogvBqVau56VQjMmnSJNeEXReGFAQQQACBohNQDbd+/5UIVIk5FXSHKgq+lUdEzd2VPDSw&#13;&#10;6ByxYMEC1xKqVq1agR/t81pNJnVe0XlIAb7fZSpwQr9vuZar2nUKAggggAACCCAQCwJRbcruXxSp&#13;&#10;tvqLL76wyZMnu6y6uiBbtWqVDR482F10qa9gu3bt3EWRakFUO+43YQ9EUdN1XaxpftWCqFSpWsWa&#13;&#10;NW9mE77Yk2X9+uuvt8nfTLapU6ea+hGmpqW6oF3ZeLXMzp07By6S1wgggAACRSDwySef5GRSV6LO&#13;&#10;vMohhxxip5xyivudf+ihh9xoG+3aHe3duN2TvFPzqsuSbvLmVRTYKzBXwiH1Lw92M0AJSatWrWrq&#13;&#10;167m7hQEEEAAAQQQQCAWBKIamKt5oH8B1rBhQ5fITRdT6meu/obKkKthcJQU7qmnnnIXRrqA0sWT&#13;&#10;mhjmLnpfF1FqAukPvabXZ555ps2fP9/1H1diIU2jGvcbb7jRLeuHGT/YtGnTTMnhVFuu5u2LvSzx&#13;&#10;ugmgCzINxaabARQEEEAAgcIR0O9suEW/60r8qczpSvamm7eB5eSTT3bDnPn5QwI/C3yt84kCbhVN&#13;&#10;Gyww12c6J6nFlc4JFAQQQAABBBBAIBYEohqYK9hVM0ElZjviiCP2Gp6sY8eO1qBBA7viiitMw6kp&#13;&#10;WZuf4EcXT35/8dwoumDT54EZfevXr++S+GhdupDTBZjGp23SuIm70PrPf//jEgTpcw238/LLL7tk&#13;&#10;P7pxoFp0DammLO8UBBBAAIHiF1DfcdWwK7mbzh/qG67AXl2U1CVJw2cqYFfCT2VmD1XUassfnifU&#13;&#10;OUXz6jP1a/enDbU83kcAAQQQQAABBIpKIKqBufrzHX300a6ZerCaioMPPtiUbV3DoGk8WQ17o+l0&#13;&#10;MRUYeAfuvBK66fPcfQV10dajRw/3WeC63h3yrksUp/FwdQH3xBNPuL7u3bt3t7Zt27rh1zS+rfqu&#13;&#10;qzk9BQEEEECgeAUUkOu8oButGvpSQ6ZVrFjR1WrrJuoDDzzgfrvV4unqq692Y5MH22KdGKR5AQAA&#13;&#10;QABJREFUC/xzRahziubTZ7qRTMupYIq8hwACCCCAAALFIRD15G/aicBAOfdOuSRv3ptqmq7pVCOu&#13;&#10;wNvPph44vd5XU0PVaqivebASuC71bX/22WddzbyGV1uyZIl9+eWXblx0DcFz7rnnuuaQCvb/+9//&#13;&#10;Blsc7yGAAAIIFKGAWjIpuafyiOgGqro/ValSxQXNyjOiJG6PP/64C9I1/KWSyoUqCrQ1QoeK+o/r&#13;&#10;HBKs6HyjLlB6UBBAAAEEEEAAgVgQiGpgruzpy5cvdxdYofruqfmgimo1VIOuCyMFysqQm7vo4kk1&#13;&#10;KLq4UjP4vIqW8corr7gA/6qrrnJ91tWvXMvQzQCtTzcBlGSodOnSbjidvJbHZwgggAAChS+gc4Ky&#13;&#10;o+t3vnXr1kFv7KqFlDKyr127Ns+EbWqirrHPNdKH8p0EC8y3bd1muomrLlD59Vkv/L1nDQgggAAC&#13;&#10;CCCAwB6BqAbmuri6+eab7ZxzzgkZ+E6ZMsUFyMqYq6bmCs4V0M+dO3efY6Ihb1SLoossNUPPqyi5&#13;&#10;3Lhx41zWXiUKUtFyVdvuN23Ue7pwUy27amkoCCCAAALFK6AbpvqNV9HoHcGKErXpN1u/35o+r6La&#13;&#10;9po1a9rPP/8cNLnbVxO/cucFnYM0HQUBBBBAAAEEEIgFgbyvcCLcQjUhVLCtZuoffvjhPnMrU7qa&#13;&#10;IqqfoGpGlBlXGdbV309NGQObKKoGfPbs2e7iqlWrVlbfS/gWqqjJ4ogRI1wyn7vvvjun36Cav+uC&#13;&#10;T8v1a05080ABO2Obh9LkfQQQQKDoBHTeUEsmtZ76+OOPXcLO3Gsf8dEIV8ut80B+v93KH6Lm7/rd&#13;&#10;Hzt27F6LUjI5jQ6ic4/6sWv8dAoCCCCAAAIIIBALAlENzJVNV+OGV69e3T766CN7+OGH3bBmalI4&#13;&#10;bNgwe+SRR9xQNu3bt3dZdwWgwFxNzRWEq3+4ntVccfjw4fbiiy+6Go+LLrrIXUiFAlNtucZNV029&#13;&#10;Esr5pWnTpm5blAX+vffec0nhPvjgA3eB16lTJ38ynhFAAAEEiklAteAdOnSwFi1auJZWt956q/s9&#13;&#10;X7N6jfvNfvrpp63/K/1dv3ONda4m7SqqQX/jjTfcsJhqLaWbuSqqBdfvu4bg7Nevnw0YMMA1a58z&#13;&#10;Z4499thjLvO7WmqdccYZOTdx3Yz8BwEEEEAAAQQQKEaBqGZlV+Kd0047zdVU9O/f395++20XEGv/&#13;&#10;VGOtCycF5bo48vv26Vlj1vbs2dNGjRrlhsxRU3M1QVeTxSuvvNJOPfXUkM0XNWbtmDFjXPP0bt26&#13;&#10;7dU/UVl9e/fubbfddpu7SeAvVxdlGuOcggACCCBQ/AJNmjSxe+65x+666y775ptvbOrUqe43X+cN&#13;&#10;nQt0btFvtpLD+ZnU1fLp+++/t/Hjx1vLli1dMK490ec6F8yfP9/eeustNzJHnz593E7qHKSaeY3W&#13;&#10;kV/ekuJXYQsQQAABBBBAIJEEohqYC05Nx6+77jrXJ1zN2RctWuQurJSQR7XpXbt23St41jwNGzZ0&#13;&#10;Qfy7777rajPUNF3TqzZdQbmaHYYqG9ZvcOu4/PLLg45vq+zsaio5ZMgQV1OuCzhtX17LDLUu3kcA&#13;&#10;AQQQiFxA5wW1YFL/bz9reuBSdNP0qKOO8lpWfWjvvvuOTZ8+3TVpVxCtoF2Btro/BRYF4HXq1HHL&#13;&#10;zd0kXXlF1GLrmGOOcTd8lZRU26Dff42FrmRyFAQQQAABBBBAIJYEoh6Ya+d0kaUxwiMZJ1wXSnfe&#13;&#10;eWfENnXr1XVBd14zqlkjTdfzEuIzBBBAoPAE1L1p5MiR+a6gWrWqYbdm0lBqDz74YMhl6jykFlx6&#13;&#10;UBBAAAEEEEAAgVgXiGof81jfWbYPAQQQQAABBBBAAAEEEEAAgVgTIDCPtSPC9iCAAAIIIIAAAggg&#13;&#10;gAACCCSUQKE0ZU8oQXYWAQQQQAABBBCIcwF1D0lJKXh9TlbWnmSOcc7E7iGAAAIFFiAwLzAdMyKA&#13;&#10;AAIIIIAAAvEvoKC8UsUylr5hrdm2bZHvcGqaWZ3atnrdNpcQOPIFMAcCCCAQ/wIE5vF/jNlDBBBA&#13;&#10;AAEEEECgwAJeXG5JyUmW8errlvXd9MiXU6uWpb/84j6j8kS+IOZAAAEE4leAwDx+jy17hgACCCCA&#13;&#10;AAIIRE0ge+Mmy17j1ZpHWJK84QotOzvCuZgcAQQQSCyBgncWSiwn9hYBBBBAAAEEEEAAAQQQQACB&#13;&#10;QhEgMC8UVhaKAAIIIIAAAggggAACCCCAQHgCBObhOTEVAggggAACCCCAAAIIIIAAAoUiQGBeKKws&#13;&#10;FAEEEEAAAQQQQAABBBBAAIHwBAjMw3NiKgQQQAABBBBAAAEEEEAAAQQKRYDAvFBYWSgCCCCAAAII&#13;&#10;IIAAAggggAAC4QkQmIfnxFQIIIAAAggggAACCCCAAAIIFIoAgXmhsLJQBBBAAAEEEEAAAQQQQAAB&#13;&#10;BMITIDAPz4mpEEAAAQQQQAABBBBAAAEEECgUAQLzQmFloQgggAACCCCAAAIIIIAAAgiEJ0BgHp4T&#13;&#10;UyGAAAIIIIAAAggggAACCCBQKAKpkSw1OzvbTf7BBx/YDz/8EMmscTvt3LlzTS6DBw+2zz77LG73&#13;&#10;kx1DAAEEECh6gaysLJs8ebJVqFCh6FfOGhFAAAEEEECgyAQiCsx1gZCcnGxff/21zZ49u8g2MpZX&#13;&#10;tG7dOmfy+eefW7ly5WJ5U9k2BBBAAIESJqAbvytXrrT27du7m8AlbPPZXAQQQAABBBAIUyCiwDwl&#13;&#10;JcUUnD/00EPuIiHMdcT1ZOPHj7drrrnGnnrqKWvRokVc7ys7hwACCCBQtAKZmZk2cOBAW7hwoSUl&#13;&#10;JRXtylkbAggggAACCBSZQESBub9V1atXt4MOOsj/M6GfZaFSq1YtTBL6m8DOI4AAAtEXUGBeuXLl&#13;&#10;6C+YJSKAAAIIIIBATAmQ/C2mDgcbgwACCCCAAAIIIIAAAgggkGgCBOaJdsTZXwQQQAABBBBAAAEE&#13;&#10;EEAAgZgSIDCPqcPBxiCAAAIIIIAAAnkLkG4gbx8+RQABBEqiAIF5STxqbDMCCCCAAAIIIIAAAggg&#13;&#10;gEDcCBCYx82hZEcQQAABBBBAAAEEEEAAAQRKokCBsrKXxB1lmxFAAAEEEEAAAQQSTyA5OdmSkyMf&#13;&#10;blBdBgoyX+IJs8cIIBANAQLzaCiyDAQQQAABBBBAAIGYE0hLS7WqZb3L3U2bzLKyIts+BfPZqZYZ&#13;&#10;2VxMjQACCBRIgMC8QGzMhAACCCCAAAIIIBDrAqrxzp43z3Y/+689wXkkG1yhgqX0vMJMle2RV7hH&#13;&#10;siamRQABBIzAnC8BAggggAACCCCAQPwK7Npl2WvWmG3YGNk+7thptn1bZPMwNQIIIFBAAZK/FRCO&#13;&#10;2RBAAAEEEEAAAQQQQAABBBCIhgCBeTQUWQYCCCCAAAIIIIAAAggggAACBRSIelP2b775xh544AFb&#13;&#10;unRpvpt000032Q033GBpaWn24Ycf2j333BNynvLly9usWbNyPt+6dau98847NnDgQFu7dq0dfPDB&#13;&#10;1qtXL+vatauVKlUqZzq92LFjh9188822fft2e+yxx6xhw4Z7fc4fCCCAAALRFdi9e7fNnDnThg4d&#13;&#10;ajovrF692sqUKWNNmjSxbt262amnnmrVqlULudLMzEwbOXKk/eMf//CyIifb999/H3LaYB9ofTpH&#13;&#10;aBnLly+39PR0O/zww+3KK6+0du3auW0JNh/vIYAAAggggAACxSEQ9cC8Ro0a1rlzZ1u3bl3Q/fnj&#13;&#10;jz9s2rRpVqlSJRdMp6SkmC7g5nmJOVJTU90FU82aNfeZt3Tp0jnvZWdnu4u9p59+2urXr2+HHnqo&#13;&#10;LVq0yAXdCsoVnAeWiRMnugvEW265xU0f+BmvEUAAAQSiL/DZZ59Z3759bePGjda8eXM76qij3OuF&#13;&#10;Cxfa448/bj/99JO7iVu2bNmgK58/f74NHjTYNm/e7M4XQScK8eayZcvsqaeesrFjx7obASeddJK7&#13;&#10;MTt79my7/vrr7c4777RLL710n5u4IRbH2wgggAACCCCAQKELRD0wb9y4sav5VvCcu2zftt3uufce&#13;&#10;dzHUpUsXO/HEE10wrhrtBQsWWPXq1e3GG2+0tm3b5p51r7/Xr1tvY8aMMQX1qgFv1qyZTZ482V3s&#13;&#10;vfDCC3b22Wdbkgaf9IpuEDzzzDPu4kw1NKp5oSCAAAIIFJ6AgvFnn33WBdWXXXaZqyE/8MADbcOG&#13;&#10;Da7m+5VXXrFhw4ZZixYt7ZJLLt5nQ/S7/fbbb9vceXMt2LlknxkC3tjlJXn6+OOP7csvv3Tnknvv&#13;&#10;vdcaNWpk27Ztc+/ppoBaWulmwbHHHhswJy8RQAABBBDYPwHFHxoJwKxg8UZWpEP67d/mMneMCUQ9&#13;&#10;MNcXUjXfwUr/gf1twoQJ1rxZc+vZs2dOM8aMjAxTLcpBBx3kgnM1bc+rrPhjha1fv95NryaJWudx&#13;&#10;xx3nlvfzzz+7i8GKFSu6RQwZMsR+//13U215rVq18losnyGAAAIIREHg888/t8WLF1uHDh28wPsS&#13;&#10;O+CAA9xS9Xzaaae5z/T5W28N3icw10XJV1995W6+qovSkiVLItoi/d5rfrXEevDBB12LKi2ggjfs&#13;&#10;kZrQ//DDDzZ8+HB3LlItfqjzVUQrZWIEEEAAAQS880yqF5RXrlzOs9i3gjI/IN2I3rZ1p23fsTu/&#13;&#10;Sfk8TgWCR9CFsLNz5syx9957zwXRl152qavB8Fej2pFVq1bZMcccY1WqVPHfDvmsCzd9eVVj7teM&#13;&#10;q++i/tZnCvRVfv31V9d3/bDDDrOzzjor5PL4AAEEEEAgegK60aruRwqs/aDcX7oC4bp167rPFUTn&#13;&#10;LqpVVzP0pk2bWps2bUw3VyMp6k/+yy+/mFpvqT97YNFN34svvth1hdJN3BUrVli9evUCJ+E1Aggg&#13;&#10;gAACBROoWMGyFy20rH89b9mRDs3nnZ9SzupiKV3+5sU2GRG3FivYBjNXrAkUSWCuRG1vvfWWrfHG&#13;&#10;kDzyyCPtnHPO2ctBfc5VtmzZYv369TP1CVewXrVqVTv++OPtwgsvdEl7FHir1KxR05QMTv3KlWRO&#13;&#10;F35z5861TZs2uRr3ypUq286dO+399993tef//ve/3Xz8BwEEEECg8AXuvvtu149btda5i26eqg+4&#13;&#10;knHmzieic8Add9zhbrgqgA42f+7lBf6tZSsZqM4FHTt2zLlxGzjNoS0Pdd2plBxO5yQC80Cd4nut&#13;&#10;XAKjR492OWiUCFZd23QOV/I+3Wxv0KCB3Xbbbe58r5sqb7zxhjv/q3vaRRddtFcXtuLbC9aMAAIJ&#13;&#10;L7B9h2Uv/t2yvW63EZVSXmvhtcHzc0W0HCYu0QIF6wAR4S7PmDHDpkyZ4rKvK+lO7qaDalqoosy9&#13;&#10;SgJ39NFH25lnnumano8aNcruuusu1zTRX23NWjVd30D1TVdTxddee83+7//+z2X9Vcbd5JRk+/HH&#13;&#10;H908Wo6Sw1EQQAABBIpOQAGTMqHnLmrCPmnSJBeYK9eIX9Q3XH2/dR7Q+6eccor/UdjPCuAUmKtF&#13;&#10;lYL+YDlFdH6oXLmy6YaxHpTiF1B3BeUd0PleN2dUlHfmpZdesvvuu8/69+/vrhtGjBhh+p6oK4Ju&#13;&#10;qPznP/9xwfrLL78ccZeH4t9rtgABBBBAAIG9BQq9xlwXPrrQUpNBZWs/4ogj9t4C7y99psy8Ss52&#13;&#10;+eWXu+HMdEH122+/uQs13UV/4oknvERBLdzdcn2m6ZTMR58p8ZuywSvLrvoz6s77uE/HmYbb6dGj&#13;&#10;h7tIU5NJ1cyrBkbLad269T7bwRsIIIAAAoUnoGbqAwYMcENfathK/Y775euvv3bDm+n3+aqrrirQ&#13;&#10;cGaqMdd5QSVUtnd9pq5Pmi7SGnnNS4m+gI6Fuh3oJrqCbhWd1+t7o66oK5qKurqpO5zO82ot19PL&#13;&#10;U6O8AXpfw+5pOD11nQin+F3gwpk21qcpun3Zk1A3Gh7hbnO400Vjm2J9GbFuEerb4aWA8kqoT4Or&#13;&#10;R3Nfo7Us7UHkPcaD71+470a+7RE6h9iQyNcbYkHF+Pae7533zfNfFOO2RLrqQg/MNTyaEr6pb59O&#13;&#10;pMGQnnzySTfWuPqX6wTrT9OyZUvr3bu3a6aupmu6m66/VZThV7XvurDTHXT1Z1QNSbly5Vxt+egx&#13;&#10;o11Qrmy86t+u5pFquqgLNzWDVwCvYXMoCCCAAAKFL6Ba7Oeee87l/dDvtZor+/3PdRN20KBBrrb0&#13;&#10;1Vdftdq1axd4g7QeFb/rU7AF6Ryj6fxpg03De0UnoHwAyikwa9asnJWqm4Gas/tFQbiSvuocrm4Q&#13;&#10;Oo/7RS0gdNMnv5LitZaoVu1/8+U3fSx/rn2pUqVcEX6Hk7x/U96/G+9h3rojLprHm1XbHE6IE83j&#13;&#10;pH/vuj4vpW2IdNu9/U1Shm3vodY2BZrfmz3Nq1DymvD8tR3eG+EUb33a7oImEgtnFXlNIzfteqlw&#13;&#10;jvlfu5SS7b3QdnszppQu5XUbKliYoe93gb9rqd4x83as4G7e/FvXWdpfx1vHwL3OC8v/7K9j5s/r&#13;&#10;vx3W819uZcumezFN3kmwgy/P/zca/vc08N+FjrXM4uG8uOfffJLXaq9g37/gvnm/q3VGoxTqFuvg&#13;&#10;KqDW3W3d1a5fv37QbVYioGBFO6mTtWpWNKbtd999lxOYa3qdqPUILFrnm2++6fqna+xaNaVURnY1&#13;&#10;e3/kkUesSeMmdu9999qLL75orVq1clmDA+fnNQIIIIBAdAVUI3r77bfb+PHj3Zjk6p7UsWNHtxL9&#13;&#10;NquJ8rfffmvqm64bsgUtak2loF9FN2xDFdWUq0tVXsF7qHl5P/oCwY6Dzt3KFeMXHTO9p+sCTe8n&#13;&#10;edXnOtbBuk348/rPmZlZXv6aLd6Fp/9OyX2uXLmsdyNrh+eQVSQ7IfdKlcpYUma2ZXmOkZYkb550&#13;&#10;z339+q3u5kqo+b3VeJUslaJ6nBQcVvLWvUvbHem2e/ubmuXN7D0yCjC/vNK82Xd7N5SSvEeKF/3s&#13;&#10;9t4Lp8islDfphg1bvRagkZuHs468pklPT7MK2nZtbz7rVyZy/bvKdP+4vH+jntfuHbu87+jOiAM9&#13;&#10;fdcqVixjyd56C/Rdy8i2Ut6OFdTN3cDz5t/91/FWkK3X3u7lW5K96VKdmTd9Pmb7LEzzem47tu30&#13;&#10;WnTJbZ8p8nxjz7/Rst6/0ayw3BRG+vum46vvqcyK6jclz53Zzw8VkKelpbrfyP1cVNiz63dmz43H&#13;&#10;sGcJOmGhB+a6ENPFkobN8YcwC7olebypu+Faht/3LI9JbebMma6GXrXzahKpYF7919RnsWvXrm5W&#13;&#10;jZV+00032bhx4wjM88LkMwQQQGA/BNSdSBna+/bta2qqrpZO11xzjRu2zM81opu377zzjmuGrCEz&#13;&#10;p0+f/v/tnQeYVNX5h7+ZnS3ALh2kKNIFFEUpYrAhgh0EggIRDBg1FhSjJpY/aowt9oAmNtAQjYWg&#13;&#10;go+gPqIoohhUjA3FhiIEpPey7M7//g5eMrvO7nCX2d2Z3fc8z+zs3Dn33HPee+fe852v7T6iNOlq&#13;&#10;Q0XbZYLe0lvglWVUvCKBTc8ZTVCUSz3eyr+2yd1J1llqj5KaBA455BAX+E0xA6Qd13Wi3PO6bnQd&#13;&#10;acFfdaQpVzDB4hH4SxqVJrvxrouS6qfy9ooci/eTSlopnf+uA1Xk2JI2sAQNBZSzirRWOrMiVSvl&#13;&#10;g8ZWZHzenD3iCbQ5OZEyCZhOY56EkewtN39M/nsSurRHTZTl+g/6G/XHpPfYn/feMtujAZZzJfFT&#13;&#10;ScexlKtgLk3IvHnznDmafMfirWgrTZpM3TVBkvAea7rmQ9UkSnATpVJTvZtuusnlN1d6ND3A9fDW&#13;&#10;JK158+buJOmPzNtlDqe0OhQIQAACEEg+AQnU8vuV+bqE6latWrkFUQXk9IVyHVXuTjJb1qs096Iz&#13;&#10;zzzT2rZta3feeeduv+PivZZgLpcmac2VsSPeQ1nPHD0rZImlRV9KahKQlZ3S5SmriuYFSoEn17Ws&#13;&#10;rCwXr0YL6zJt18L7EUcc4SzgUnMk9AoC1YyAJ5R75qyWuXyZZXyxyDxTg2AAPHkg3PlAy4+VFoO1&#13;&#10;QG0IpC2BchXMlcJMq91du3Z1K9zxKMnE8U9/+pN78Mos/bjjjitSTYHhNMGSIK2HdGll+vTpzkdN&#13;&#10;UVwlfKvEm5ipLW3XOwUCEIAABJJP4POFn7t85B999JG7d8t8Xc8CLZTGFgX3uvXWW2M37f5fGT2U&#13;&#10;LksWU+PGjXPacGnVSysS4uSjruePni916tQpUv3ll192n9WO7+NepAIfKo2AgrcpjozOmR+HQNeP&#13;&#10;TNWPOeYYpzHX4suRRx7p5gzLly+3Dh06uKCy8Rb+K20gHBgC1ZmAbvGeGXGhFzNi58OTLLplayAa&#13;&#10;IS/zUuSySwPtQ2UIVBUC5SqYS1suAVja6n322ScuM/mXt2zZ0q2Gz549203c/ImUHsaalGmlXJqN&#13;&#10;4vnPYxuUKZtyniqFivKe+5M/Tb7UB62q613bZRKniV7xHLqx7fE/BCAAAQiUjYDu3Tf88QaTUNWj&#13;&#10;Rw+X1lJmyPGKng+//OUv433lfIlfeukl9646un/79/a4O3gb9TyRhZaeHQ8//LALEurXlbZc+a+1&#13;&#10;CKx+ldW9ym+P9+QSkFWczotftMhSfLFe38nCjswqPiXeIZCaBKI78i26yUtJ6S2QBilRBXb8yYUp&#13;&#10;yH7UhUBVIFCugrmiofsCcEkTIK1+Kxe5/A6VCkUmhsOGDXM+ZVOmTLGpU6c6H8M///nPLqBbPOjS&#13;&#10;fCt4kPwRlfc01v9QOdHr16/vUqVNmjTJmUIq8JtW148++uh4zbENAhCAAAT2goBSoknbrcXPQYMG&#13;&#10;uYVVmazHK/IXLknYjt2uZ0lsUSpOadrfeOMNO//8892CrEzkJdydeOKJLr6I8l9v2LDBZehQVo57&#13;&#10;7rnHpeeU8Ke4I7Htx7bN/xCAAAQgAAEIQKCiCZSrYC4zdPmD+RrwkgbXvXt3L2L6DV7O8sfs9ddf&#13;&#10;d2nRNGFSHlppwJW3VDnQSyqK2D5r1iznZyYTt9giAVx+5wo+JN9ECfHSvg8ePNjlTY+ty/8QgAAE&#13;&#10;ILB3BBQt+4knnnCNSEOtSOslFS3MLlrk+SCWoeheLr90PWckfMeWPn362IoVK1w/nn/+eRdcToK9&#13;&#10;FogllN98880JY5bEtsf/EIAABCAAAQhAoLwJlKtg3r9/fxdJPdY0Ld6ApOU4/fQBXpqcTk7Losmc&#13;&#10;BHOZscmvXNFWY4MFFW8jHArbsV7qHZm8xdOASKjX4oA0OEq5oiBE/fr1K7XN4sfgMwQgAAEIJCYg&#13;&#10;wXzgwIHuXpuodrz7dew+uvePGjXKWV7Fbtf/WvQ94YQTXDwRPSdiNeoS+EeMGOGidi9YsMBLvbTG&#13;&#10;3e/l2iRfZVlRUSAAAQhAAAIQgEAqEShXwfycc87Z47FK8JYPYkl+iKU1dECHA0yvkoomfzJp14sC&#13;&#10;AQhAAALlR0BBu8aOHZuUA8hXXK94RdZQWgAorRx88MFE6y4NEN9BAAIQgAAEIJAyBIo67aVMt+gI&#13;&#10;BCAAAQhAAAIQgAAEIAABCECgehBAMK8e55lRQgACEIAABCAAAQhAAAIQgECKEkAwT9ETQ7cgAAEI&#13;&#10;QAACEIAABCAAAQhAoHoQQDCvHueZUUIAAhCAAAQgAAEIQAACEIBAihJAME/RE0O3IAABCEAAAhCA&#13;&#10;AAQgAAEIQKB6ECjXqOzVAyGjhAAEIAABCEAAAhCAAARShUBGRtl0j5FI2fZLlXHTj/QmgGCe3ueP&#13;&#10;3kMAAhCAAAQgAAEIQAACIpCXaxY1qxvO9z4UBGeSkRV8H/aAQJIIIJgnCSTNQAACEIAABCAAAQhA&#13;&#10;AAKVSCA72yySYfnX/J9Fl/wQuCOhnodb5q+GBd6PHSCQDAII5smgSBsQgAAEIAABCEAAAhCAQEoQ&#13;&#10;iK5aZdEVPwbvy9q1wfdhDwgkiQCOFEkCSTMQgAAEIAABCEAAAhCAAAQgAIGyEEAwLws19oEABCAA&#13;&#10;AQhAAAIQgAAEIAABCCSJAKbsSQJJMxCAAAQgAAEIQAACEEgVApmZEQuHQ2XqTmZmRpn2YycIQKDs&#13;&#10;BBDMy86OPSEAAQhAAAIQgAAEIFBuBEKhkOkVtChdWP3cTIt+/InZ9u1Bdzdr3lzBzSkQgEAFEkAw&#13;&#10;r0DYHAoCEIAABCAAAQhAAAIJCWR6abs8eTw3N9sKC4OLyE5TvmWT5d873qI/rkx4uOIVMoYMtnCr&#13;&#10;lsU38xkCEChHAgjm5QiXpiEAAQhAAAIQgAAEIBCYQK2aZhmeKfqjkyxcluji7dqZndDXbOMGs/Xr&#13;&#10;Ax8+um1r4H3YAQIQ2DsCCOZ7x4+9IQABCEAAAhCAAAQgkFwCMl/3/MML35xj0W8WB247tG7dLsE8&#13;&#10;8J7sAAEIVBaBQIJ5NLrLlGby5Mn25ptvVlafU+q4ixYtMnF54IEHbJ999kmpvtEZCEAAAhBIbwKF&#13;&#10;hYX23nvvWcOGDdN7IPQeAhAoGwHNvX+afwdqoCz7BDoAlSEAgWQTCCSYa4IQDoftiy++sFWrViW7&#13;&#10;L2nZ3ooVKxyTTz/91JYsWZKWY6DTEIAABCCQmgS08KtniwRzf3E8NXtKryAAAQhAAAIQ2BsCgQTz&#13;&#10;jIwMLwBFoV1xxRXWq1evvTluldn3lVdesXPOOcduuOEG69SpU5UZFwOBAAQgAIHKJ1BQUGCPPfaY&#13;&#10;WxAvS2Tmyh8BPYAABCAAAQhAYE8IBBLM/Qbr1atnTZo08T9W63exUGnQoAFMqvWVwOAhAAEIJJ+A&#13;&#10;BPO8vLzkN0yLEIAABCAAAQikFIEyCeYpNQI6AwEIQAACEIAABCCQkICsLuSSGDQttlJvYbGREC8V&#13;&#10;IAABCOwVAQTzvcLHzhCAAAQgAAEIQCD1CUiwzsvNsRqbvdRZGzcH63BmxEI1G9mOYHtRGwIQgAAE&#13;&#10;AhBAMA8Ai6oQgAAEIAABCEAgXQmEPM33zsefsMLXZgeL9N2sqWWOvdTMy+BFgQAEIACB8iGAYF4+&#13;&#10;XGkVAhCAAAQgAAEIpB6BDRstump1MME8J8csPz/1xkKPIAABCFQhAgjmVehkMhQIQAACEIAABCBQ&#13;&#10;FQmUxTdeHOQfT4EABCCQDgQQzNPhLNFHCEAAAhCAAAQgUE0JZGSErWH9WhaKRj1Nf0AInmBeGHAX&#13;&#10;qkMAAhCoDAII5pVBnWNCAAIQgAAEIACB6kIgI8MbadRyciJWWKj/Sy85OZlFKkgwjy5ebDtuvs1s&#13;&#10;7doi3yX6ED6hn2V0OSRRNb6HAAQgUOkEEMwr/RTQAQhAAAIQgAAEIFCFCdSu7QZXc8F7ZpsTRIT3&#13;&#10;NNy5hcXU4k2bmmVnmy1fbtHVawKBiq4LJsgHapzKEIAABJJIAME8iTBpCgIQgAAEIAABCECgGAEv&#13;&#10;3Zrn7G07J02y6JJlxb4s+jEcCVv+zqLG5+Hex1hk8KCiFfkEAQhAoIoRQDCvYieU4UAAAhCAAAQg&#13;&#10;AIGUJLB5i9mmTaV3zRPMrZhgHt26tfR9+BYCEIBAFSDg3f0oEIAABCAAAQhAAAIQgAAEIAABCFQW&#13;&#10;ATTmlUWe40IAAhCowgQKCgps6dKltmrVKtuxY4dFIhGrW7euNWvWzGrWrBl35Bs2bHD7bNy40QsQ&#13;&#10;VegFisqxffbZx5rKvzRgWbNmjWtry5YtFgp5Pqu5ubbvvvta7Z98XQM2R3UIpAwBXc9+if3f31bS&#13;&#10;u+rG7FpSNbaXB4FiLvPlcQjahAAE0p8Agnn6n0NGAAEIQCClCEgof/bZZ2369On22WefmQRtCdmt&#13;&#10;W7e2Pn362KBBg6x58+ZF+qx6U6dOtTfffNOWLVtmO3fudIJ8ly5dbNiwYXbMMcc4AbvITiV8+Pzz&#13;&#10;z+3xxx93bf3444+ea2vYLQgcddRR9utf/9r233//EvZkMwRSm0DEi25eo0amt9CVYbVqZXsLWHsu&#13;&#10;8Uko1357vkdqs6B3EIAABKoaAQTzqnZGGQ8EIACBSibwzDPP2N133+203hLEDz74YFu/fr1NmzbN&#13;&#10;HnroIVu3bp1dcsklVqdOHdfTr776yu6991574403rH379jZmzBgnyOuzXl9//bUnhNSy7t27JxzZ&#13;&#10;999/b/fdd5+9+uqrrv7o0aOdxv6ll16yp556yrU1YcKE3cdO2CAVIJBCBDIzPcF88ddmb71lmdu2&#13;&#10;BxKyQ3m5Fu7d2wr+p3BPoZHRFQhAAAIQQDDnGoAABCAAgaQRWL16tY0fP962bdtm5513no0aNcoJ&#13;&#10;2TJNP/LII+2yyy5zmvHTTz/dOnfu7OrNnDnTabelHZdQLYFdWu4B/QfYmEvG2LvvvmtTnpli3bp2&#13;&#10;s5CXSqmkIk39vHnz7LXXXrMjjjjCbr/9dqtXr55Fo1Gnqb/88svtnXfesSeffNJ++9vfltQM2yGQ&#13;&#10;ugS8yz/67WKzadOtYOMm79oO0NXGjSzzgAMC7EBVCEAAAhCoSAJJD/6mCZDMFjU50yQpPz/f5Dco&#13;&#10;f7+1a9d66Ss3u0mSBhn7nb7Xd5q8FS+qpza1v+rpJe3L9u3bi1TVZx1X3xf/Tu1u8iKB6nu1RYEA&#13;&#10;BCAAgeQT+OCDD1yjMhc/44wznG+3/MuzsrKsZcuWToute/CXX37p6q1YscJmzZrlhPdx48ZZo0aN&#13;&#10;XF3tU69+PWd6LuF60+ZNtjZBPmI9F1544QXXrjTlDRs2dL7tmZmZ1qZNGzvzzDPd80facz1vKBBI&#13;&#10;SwJRb57kuXp4OcV2vev/PX0FkuTTkg6dhgAEIJC2BJKuMZfwe80119iMGTNsypQpNn/+fHv++eft&#13;&#10;u+++s+zsbDvssMOcFqVVq1ZuAiWfwm+//dZ9161bNzvnnHOsR48eluH5UUmYXrJkiUmbIrPEb775&#13;&#10;xhTIRxM2+SfK51ATv7Zt27oT8O9//9uZR2q/Cy+80GlqNBlUkXmjJn3qj45x5ZVXuu38gQAEIACB&#13;&#10;5BHo27evHXrooW6BVIHbYosWTGXGrnt4Xl6e+0qC+RdffGHHHXec8wP362uRV8GqtH3u3Lkm4TpR&#13;&#10;kbAtX/UWLVq4oHHFA2MdffTRThOvBdpPP/3UPWsStcn3EIAABCAAAQhAoCIIJF0wj+30gw8+aB9/&#13;&#10;/LEdfvjhbgIkTYr8BZcvX24dOnRwE6ODDjrIevXq5SZTmnxpwvTII49YgwYNXERdmSK+/vrrrv4p&#13;&#10;p5ziNCkrV6609957zyZOnGjyTVQdaUZkJnn++ec730ZpTXTcQw45xAn48i2UUK46Z599dmw3+R8C&#13;&#10;EIAABJJIQPdjvVRkOSUNuRZZX3nlFXcflsm6ngESvnUPV9R2+ZZnhDPc/V7btnp5i2XSrnu46u9J&#13;&#10;8a2p5NMun/TipVnTZk6Dr7Z/+OEHBPPigPgMAQhAAAIQgEClEShXwVzRdW+55RaTlkIReRXAZ/jw&#13;&#10;4bZo0SKn+b7ooouc359S5yiK7h133OF8CRcuXOj8A+VXOHv2bDcpu/baa10kXWlaNMnTd1dccYV9&#13;&#10;8skn9uGHH9rxxx/vtCsjR450nyXMSxsvzbwE8qefftr2228/ZxbpTxgrjToHhgAEIFBNCEgYl/WU&#13;&#10;FmQlDGsxduzYsbtToElgV5GQfsedd7jFWy2+Kiq7nhtKcSbLqF970dTld15akfZd7Sglmiy0ihf5&#13;&#10;p9evX9/UvlysKBCAAAQgAAEIQCBVCJQ+y9nLXiqwz2mnnea039Je6LO0IjI1l0m7hGn5DmoC1bFj&#13;&#10;Rzdh03cS4PUugV1CvQII6XvlodVETT6IJ510kjOFlKZF6XD8on0uvvhiZ8YoE3oJ9jJh1yRPKXp6&#13;&#10;9uyZcHLnt8U7BCAAAQjsHQEtur799tvOXF2m5nJJkiWV7t0qvoCsgGxKr6ZnxnPPPe+9njNZSckN&#13;&#10;SlHUFdE9UfH9xuXCJHeoeKVGjRru+eIfP14dtkEAAhCAAAQgAIGKJlCuGnP5jEvD7Rf5+zVu3NgJ&#13;&#10;xvIRr1u3rv+V8x+UUK0iM0P5E5588snuJaFa2xQETv/Lz1z+gRLepR2RqWRsOcCLOqpIwHfddZfz&#13;&#10;JVe9Y4891mnrY/sTuw//QwACEIBA8gmMGDHCfvOb37j7t9KoTZo0ybkfSfstLbgfqFOB22688Uan&#13;&#10;Hfd7ceuttzoBWxZP0rorrog03iUVXxgv7lseW1/PDJXS6sTW538IQAACEIAABCBQEQT+JzWXw9Hk&#13;&#10;J168aDKkyVPxQD7aXnyiJCFc2hKZoi9YsMCZQcocctWqVU5zLu2ItO3+RMs/ltpWwCAFjFPqHAnj&#13;&#10;mgD6OXP9erxDAAIQgED5Eoh1HVLgTS3AatFUsUSGDRtm0mCrHHjggc5CKrY3Et4vuOCC3abwChKn&#13;&#10;NGglFVlVqUjYL75g6++jRV61G8/U3a/DOwQgAAEIQAACEKhoAuUqmPsR0csyKGm55Tt+zz33uPcm&#13;&#10;TZo4H3OZokvbrqi7N910k9Okx2tf2hc/LZraki+69kVjHo8W2yAAAQiUPwEtmiqYm/zGZeKubBn+&#13;&#10;Aq7u6/GEZcUGkSuU8qL7Zu8l9VRR4CV0694fz1Q9Whh10eLVDxZqS6LIdghAAAIQgAAEKoNAuQrm&#13;&#10;ezMgacP/8Y9/OG25cs8OGTLEmTDm5dX2fM1rucnXH//4x7iHUL5zRWGXdkWmj3PmzHEaFwUdUlR2&#13;&#10;CgQgAAEIlA8BBf1U8E0J1MolXrxowdYXwKXZbteunauiVJvxtNzaJuspLaomWuyVe5RM3RUETi5P&#13;&#10;xcvSZUtd/nIJ8M2aNSv+NZ8hAAEIQAAClUog7AUpzcgI/8waOFGntJ9nfExJcwIpK5hLO/L+++87&#13;&#10;P/QBAwaY0t/EFuWq1UQu3kRN5usK/Na6dWtTNHeZTMo/UcGFNAksnls3tl3+hwAEIACBshNQ1g35&#13;&#10;hMuqSQE3Y2OJqFW5I+kl4bxt27ZO4FZATwWEU47zWNN31Zcbk8zPpeGWpr20IjN5mcQra4eEc7Uf&#13;&#10;W5SuUxZUCjqqgKIUCEAAAhCAQEoQ8NKFer5dViMn03vLKlOX5BK8K6xqmXZnpxQgkLKCuS4umRsq&#13;&#10;r7lS7HTq1MlN5GSeqFQ3d999twsmpDoKCucXfacUbdquAHD777+/E87lp64I7cptLr9GfZ+MUty/&#13;&#10;PRlt0gYEIACBdCXQu3dve/DBB23p0qU2efJkO/vss50pugRipUbTIqnu0wMHDnT+5VooVfYNRWG/&#13;&#10;99577frrr99tZq77/5133uniksgEvm2b/wnaEuK1OCszdwntMmHPy8tz8UW0OKs+aHFWgr7u04sX&#13;&#10;L3YLBnq2aLHX90dPV870GwIQgAAEqhAB7xnmSeVW4GUgKfjXcwqWEmxwzZpa5kUXepFNg+1G7dQi&#13;&#10;kLKCuTQfMkOXSbrym0sLI9NDaUGk9ZCwLt9E+RL6KXL0/3XXXefqKJ2aJnsyf9TETSnUZPr+2GOP&#13;&#10;OR9HTfIoEIAABCCQXAJt2rRx99v77rvPHn30UZcerUuXLs5HXAE5lVGje/fudt6557kDy/Rc7kpK&#13;&#10;k6mc5xLaJdxL0H7ttdecxlz3ay20Kg+5Xx566CEn5J966qkuL7qEc93vjzrqKPfskDn9JZdcYv36&#13;&#10;9XOm8GpbzxE9VwYPHuw3wzsEIAABCEAgdQis32BRT8axbQEFc40gqDCfOqOmJz8RSFnBXJF6lWZH&#13;&#10;voXyWZw4caLTetSuXduZJ0rQ1gROZuoKICShXJoYTfwUREhacQWMU5GGREJ63759nYm7cuJOGD/B&#13;&#10;atTcFQ34Jxa8QQACEIBAEgicddZZTnv9wgsv2Ny5c23GjBlOaJbfue7NEoxbtW61+0gS3K+++mqb&#13;&#10;OnWqy3k+fvx4d9+WNl3xRYYOHWoS+GOL7vlr1qxxWnNp4/0iE/oxY8aYzOO1iCvrKpWmTZu6Y597&#13;&#10;7rk/M6/39+UdAhCAAAQgAAEIVBaBpAvm0nSPHTvWRo4c6czIiw/s8ssvN6XMiRd4R5M1RU6XH6GE&#13;&#10;aZkhqv6vfvWr3YF8ZIIun0UJ3YrQq7Ro+pyTk+M0IZ07d3Yacj+gkH98+RRedtllLkeuS9eWlRxT&#13;&#10;dr993iEAAQhAYBcB3WNlLq77uczR5YKke7pMzSVs612f/aL63bp1c8K3H7hN3+t5ont9vAjqyo3e&#13;&#10;v39/Z6qu9vyi/eT69Lvf/c6GDx+++9khyyk9d2Lr+vvwDgEIQAACEIAABCqbQNIFc02wpNkort3w&#13;&#10;B1o8GI+/Xe+aNMUK7JpgSaDWK16R72BsoKDSjqu2pDHRiwIBCEAAAuVLQM+C4vf0REcs7X5ffF/F&#13;&#10;D9GrpKIF2+KB50qqy3YIQAACEIAABCBQ2QS8SAMUCEAAAhCAAAQgAAEIQAACEIAABCqLAIJ5ZZHn&#13;&#10;uBCAAAQgAAEIQAACEIAABCAAAY8AgjmXAQQgAAEIQAACEIAABCAAAQhAoBIJIJhXInwODQEIQAAC&#13;&#10;EIAABCAAAQhAAAIQQDDnGoAABCAAAQhAAAIQgAAEIAABCFQigaRHZa/EsXBoCEAAAhCAAAQgkPIE&#13;&#10;lCmmLKWs+5XlWOwDAQhAIAiBvbk/RaPRIIeqsnURzKvsqWVgEIAABCAAAQikEgFNXGvWyLJQuGyC&#13;&#10;eWZmRioNh75AAAJViIDuT+Ey3ZtCViMns8z3NSHM37HTtnuv6l4QzKv7FcD4IQABCEAAAhCoEAKa&#13;&#10;9OZGd1jBtBfNNm8OdsxQ2EKHHRpsH2pDAAIQSEQgK8vME8pzc3OssDC45loGQFmhqBVMfdZs48ZE&#13;&#10;R/vZ96EWLSxybG/bkV9g1V1zjmD+s8uDDRCAAAQgAAEIQCD5BJyppzdxLZj6nEVXrgp2gEiGZWSE&#13;&#10;LdywYbD9qA0BCECgNAI1aphlehrvhx608A9LS6sZ97tQu3YWGj7UCp6bZtH/Lo9bp7SN4SN6Wqj3&#13;&#10;cVob8ATz0mpW/e8QzKv+OWaEEIAABCAAAQikCgHNPHfke68dwXpU4Jmx7ywItg+1IQABCCQiIInY&#13;&#10;exXOf8+iny9KVPtn34dk/TPsTNmjB7+vqbWd3v2Q4ggQlZ0LAQIQgAAEIAABCEAAAhCAAAQgUIkE&#13;&#10;EMwrET6HhgAEIAABCEAAAhCAAAQgAAEIIJhzDUAAAhCAAAQgAAEIQAACEIAABCqRAD7mlQifQ0MA&#13;&#10;AhCAAAQgkH4EwmEvQrr8MgMWBW+jQAACEIAABOIRQDCPR4VtEIAABCAAAQikJIFt27bZlClTbPLk&#13;&#10;yV7Gsc128skn25VXXmnZ2dkV0l8J5Y0a1LJQvhewKGgI4YwMi26qkG5yEAhAAALpQcBb5FQqyczM&#13;&#10;SBnStXlp2gqi3n6F6THWBL0sk2C+ZcsWW79+fYKmq8fXYqGyadMmmFSPU84oIQABCFQYgYKCApMg&#13;&#10;StlFQDluP/jgA3vrrbfsL3/5izVo0MCuuuoqe+aZZ2zEiBEVgkma8tC27bbj2v8LnPIs1LWrZZ75&#13;&#10;S7NaXnqiLTWD9dcT6i0r00tr5E3danr7epNRb2Vgj9sIaR+1oQUM/R9kX6VTkrY/x9u3VsB+q4c5&#13;&#10;3v4qaifR/hHvODuLTrJDOTnmzdx39Tvo7yHL67M3bo0/qsWUIKWm118vjZQpz7OYZQbcX+OVdUWN&#13;&#10;HIvWrOX971lZ7KkAoX1llbEnzOKNSczd/l6/EzGPs39IY/ZS9IU8BtHCBNkAdBwVLVRlevt5r5DS&#13;&#10;b2nfgIYl2sedL12nZei347VX3PxrzeuHjq/rvqDo9bhrsHH+qs+qr2tl+/Y4FUrZVEPXl3et7dy5&#13;&#10;a3/9VgOUXb9v79j6rewpN39s7jrdm2vNO+ZeXGvWeB/L3LHd6m5aY1HvmRekhGrXtvzaubZtu5cD&#13;&#10;/ad7WsS7biPefaRGDe9aTFD0TNmxoyBlBPtAgnmW9yPVivQjjzxiM2fOTDDU6vH14sWLnTnbhAkT&#13;&#10;3ASheoyaUUIAAhCAQEUQ0KTh008/tQMOOMCbaAR6ZFdE9yr8GFqoWLhwobVp08bat2/vmAwYMMBm&#13;&#10;zZplw4YNK5WRNDK5udmBldzFB+lM2LPCltG3r0WVJihACTVvblanjkVGnGXRLVsD7OlV9fof7tjR&#13;&#10;TdpDo0dZxEu3Jjloj4snLIRbtvQEpoiFPH4B5HKzvFwLNW1qGZ51QrjLoXt8SL9iqFEjT8iLWGT4&#13;&#10;MItu2Ohvjv/ujTNSWHRgoRYtLNS4kUXOHmHRrcEWqkJt21ioeTPLGHW2ebP3+McsaWt21i7mLfaz&#13;&#10;SN26ey6g/dReqE5tC3l55zMGDjQ76ig3Xyw+tpIOHapXz+Ne2yJDz7TouuDKsFCzpm4xIjLiV951&#13;&#10;ukuJVNKx4m0PdTjAwl4fMrxrLVFqP6036IyF9ccT9sKdOrlFpIzfjPZSaHmCZpBSq5aF99vPrF9f&#13;&#10;C3XoEGRPVzfUsIFpISfipe+Krk9wrcVpPbSv9xv1znVkpHeteb/RUJzrMc5uu46t31eTphb59cjA&#13;&#10;16mE8nDng1zqsIgE5aCpEfPyvGM3sYxTT7Fw124ldbHIdn9sobp1LFSvvkWGDLbo6rVF6uzJBx1X&#13;&#10;/Y+cNdyzCAp2T1T7oXZtLeotuBUu/m5XyrU9Oair41143rWS5V2nWTk/F8Kzs72FjkTFu4lu3Zbv&#13;&#10;ad33cPGlhPa0EJCMEvIe+kXvfqW0usN7CMyYMcM9FAPsVkqLVeMrmU/ItI0CAQhAAAIQSDaBTG/C&#13;&#10;c8QRR1jPnj1LFTyTfdxUbE/zEGnKc3Nz7YILLnBdnDdvnj3wwAN23333ue2p2G/6BAEIQAACEEhE&#13;&#10;INDyuzTmp512mp100kmJ2q1W32uRoixBYKoVJAYLAQhAAAJlIqDni7TlLADvwicOsf6EEta1DYuC&#13;&#10;Ml1e7AQBCEAAAilCIJBgrj5neD4PelEgAAEIQAACEIBARRLQ/KOFZ9Ys834FfsvxTFY///xza+KZ&#13;&#10;Uup/CgQgAAEIQCBdCWB/na5njn5DAAIQgAAEqhkBCeZdunRxwVYVmX3atGk2Z84cF5m9mqFguBCA&#13;&#10;AAQgUMUIBPIxr2JjZzgQgAAEIAABCKQZAQWA++yzz2z+/Ple4OPt1rlzZ+vVqxcuZWl2HukuBCAA&#13;&#10;AQgUJYBgXpQHnyAAAQhAAAIQgAAEIAABCEAAAhVKAFP2CsXNwSAAAQhAAAIQgAAEIAABCEAAAkUJ&#13;&#10;IJgX5cEnCEAAAhCAAAQgAAEIQAACEIBAhRIIHJW9QnvHwSAAAQhAAAIQgAAEHAH51H/xxRf2448/&#13;&#10;Op96pdJr2bKltW7dOm0JKeXs0qVLbevWrdaqVSuX9m7ZsmX21VdfubR4++67r7Vt2zYtx6d4CJ98&#13;&#10;8ok1bdrUGjdu7IIWKqPAli1b3PlTGuJOnTpZgwYN0mZ8Sk/4zTff2PLly12fdX50DW7ftt0+W/iZ&#13;&#10;bdiwwWrXrm3t27e3OnXqpM241FFlelD8io0bN7osD23atHHnTedwxYoVu+NYKDNEu3bt0mps//3v&#13;&#10;f+3rr782nb969erZQQcd5LJsLVmyxBYvXmz6Her3t//++6fVuPLz813/dQ/RGPRb07W3evVql7FD&#13;&#10;90zdJ2vVqmUdO3ZM+Wsy4wavpNUZoLMQgAAEIAABCECgGhKQMPS3v/3NCeaakK5fv97q1q1rzZo1&#13;&#10;S1saEnruueceJ5x37drVdu7caXfcfodJkNBrxowZdthhh1leXl5ajVHC92uvvWa33HKLS/GnxYUP&#13;&#10;P/zQJk6c6BYcJASqTvPmzVNeWPDBS/B599137cknn3SBF3U9zpo1y+rXr29z3ppjr7/+umkxYt68&#13;&#10;ee7alIAUiaSHDlD9njx5shuPBLmPPvrIPv74YzvwwANt3LhxbiEiHA7b2rVr3fnSgkS6FF1nN910&#13;&#10;k1tc0HX38ssvO6Fcwur9999vq1atsu+//96mT59uhx9+uOXm5qbL0Jzwrd+UxqVxPPvss25xQQtg&#13;&#10;ytyRmZnprkUtSOi3lupjS49fS9pcHnQUAhCAAAQgAAEIlA8BaSOVMm748OFpp7GLR0SC3NNPP+2E&#13;&#10;cS00qGjbsv8us3vvvddNqiVQPPHEE3bllVfGayIlt0lL98wzzzihQUKRBFq9pMWTdvncc89Nu4UG&#13;&#10;gZZwI0uGHt17WP8B/d15u+uuu+xf//qXG9ull17qNLHvvPOOPffcc9azZ0+T1jkdiha5JMxddOFF&#13;&#10;1rpNa3fu7rzzTieQa/tVV13lhPR0GEvxPko47d+/vx188MFu4UQLDrK8WbNmjft80UUXuevz8ssv&#13;&#10;d8K5rs90KbJEGTZsmHXo0MEtPGhx4bvvvnOLl1roGz16tMkyJV0KPubpcqboJwQgAAEIQAAC1ZqA&#13;&#10;hIcFCxaYJtDHH3+83XzzzU5TlK5QZA5822232XHHHbd7CNK2SpiTua20W8pbP3fu3N3fp8M/0hKf&#13;&#10;cMIJTtMqs2cVCbXffvutvf322zZ06FA7+eST7amnnnICUTqMSX2UgCMhaOCggZadnW3SIMvtQNel&#13;&#10;Pu+3335u4UjvsnyQ4JcuRdfbrbfeau3at3Nj0CKYxiAhT6btEtL79u1r1157rVuESJdxqZ8SzI85&#13;&#10;5hhnpi8BXa4IQ4YMcQsRcoORNYrcD7p3727vv/9+Og3NGjVqZIceeqizuhk8eLD73KNHD/vhhx/s&#13;&#10;1VdftVNOOcUGDRrkLG+0OJbqBcE81c8Q/YMABCAAAQhAoNoT0KRS2vJ+/frZ+PHj7fHHH3cTbGmW&#13;&#10;02HCGe8EyhxYpvix5s6bNm1y/r1+/ZycHGfy7X9Oh3edJ/m6ylRYZtEqOkfyJT/jjDPcubvjjjvs&#13;&#10;n//8p7344ovpMCTXR41FwrnGJ7Ph66+/3gl9WljRNn+sEthVZB6eLkV9r1GjhnMzkHvFpEmT3IKR&#13;&#10;ztmJJ57oLDZkuaExyfUi3YrG94tf/MJmznzJevfubbJuUFwHLaj4RePftm2b/zFt3jW23//+956J&#13;&#10;/ivuHN5+++2me4sWkaZNm+YWMv/+97+nxQIfgnnaXHZ0FAIQgAAEIACB6kxAgZlGjhxpLT1z6CZN&#13;&#10;mjjNqwI6+WbgVYGNNGDSwPpl3bp1aRUcze938XctPhx55JE2cOBAZw0g32VpKL/88sviVVP6s661&#13;&#10;+fPn23XXXecWUOR/retSFgGFhYWu7/71mE4mxOq4BFXFNJDgfdRRRzmtsn5rl112mQvSJ7PpY489&#13;&#10;1hYtWpTS56h452S58NZbb7nNdevWsdNPP925JCg4nxbC/CJXCy2UpUvRYpcsGnQ+9Ptq1KihnXXW&#13;&#10;WS5ehRYftKBSs2ZNZ3UjKxwFukv1gmCe6meI/kEAAhCAAAQgUO0JaBIqM3Zp8hSVXcLrnDlznJAe&#13;&#10;q3FOd1B9+vRxE20tOCgStszYZUKc7kV+5/J/feGFF5wAqGBbGqMiYadLkeCt4G8KttWrVy+7+uqr&#13;&#10;XdRyP5K33BAkoEvjrGuyYcOG6TI0t7glCwZpxUeMGOEWveRKsXDhQrvxxhudabRM2uWfnW5ZAiR8&#13;&#10;y+1FZuoKkqYYAArMp4UhRaGX2beimr/xxhvuvKbNSfM6qv4rIKbGoHvi7Nmz3TWpIHD6X+4IciFZ&#13;&#10;uXJlWgTJJPhbOl199BUCEIAABCAAgWpJQObBSvcj4eeKK65wptGKxq5ATb7pcFUAI39RmUZLGJIg&#13;&#10;KE2XfEfTvcgkX8GoJPy98sorbjgSjLQQkS5FmtepU6c6AU8+2P445C8vTaWEWgXzkwm/zlk6ZQvQ&#13;&#10;YoJ8/iW4avHr0UcfdadF8Ry0eHLNNde4z9Kan3feeelyylw/FY1cljaKwC6zb2nFZfEgc29pm+U3&#13;&#10;r9+arkdpmdOlaCz6TUk4l+WG7oMaq86ZghQqAKGuR7lZyNKhW7duKT+0kLcCm/qe8CmPkQ5CAAIQ&#13;&#10;gAAEIACB8iWgKZt8XH3fXU04q4K2XOPR2Pyx6LM0XSrpPkZpkDUGvTRGjcs3+dZ4tT1divovM3X1&#13;&#10;X0KRX/zx6TvV0XcaWzotGGlMsf33xyZz/NjfnMakscWO36+byu8an649nZ/YMcT+1tLtevR5x45B&#13;&#10;16LGETte1VMAvHS4HhHM/bPKOwQgAAEIQAACEIAABCAAAQhAoBII4GNeCdA5JAQgAAEIQAACEIAA&#13;&#10;BCAAAQhAwCeAYO6T4B0CEIAABCAAAQhAAAIQgAAEIFAJBBDMKwE6h4QABCAAAQhAAAIQgAAEIAAB&#13;&#10;CPgEEMx9ErxDAAIQgAAEIAABCEAAAhCAAAQqgQCCeTSoKyMAAARgSURBVCVA55AQgAAEIAABCEAA&#13;&#10;AhBIVwKKNk+BAASSSwDBPLk8aQ0CEIAABCAAAQhAAAKVTkCpsb788kv78MMPd6fYS0anli1bZtOn&#13;&#10;T3dNrVy50ubOnWubNm1KRtO0AYFqTQDBvFqffgYPAQhAAAIQgAAEIFAVCSi/87x582zmzJmWTA33&#13;&#10;f/7zH3v++ecdssWLF9uTTz5pa9asqYoIGRMEKpRApEKPxsEgAAEIQAACEIAABCAAgQolsHHjRrv/&#13;&#10;/vttwYIFVr9+fRs+fLj16NHDPvroI5s4caI1b97cPv74Y2vRooWNGzfOatWqZV9//bU9+uij7r1T&#13;&#10;p04WiUSsdevW9uqrr9onn3xio0aNsgsvvNDWrl1rEyZMsCVLlliTJk1szJgx1qZNmwodHweDQFUg&#13;&#10;gMa8KpxFxgABCEAAAhCAAAQgAIE4BGTSftttt9m3335rf/3rX61///72yCOPuM+bN2+2t99+21q1&#13;&#10;amV333W3SQP+4IMPOg34ww8/7IT4Bx54wBo3bmwvvviiNWzY0E477TQ78MADndCuw33//fdOyH/s&#13;&#10;scecyfxDDz0UpxdsggAEEhFAME9EiO8hAAEIQAACEIAABCCQpgSk0f7qq69s8ODBTvDOzc11I9E2&#13;&#10;Ce2NGjWyU0891Zo0bWJdunRxdWSavm7dOjv++OOtTp06Nnr0aKctj4egY8eO1rVrV8vJybE+ffo4&#13;&#10;DXq8emyDAARKJ4Ape+l8+BYCEIAABCAAAQhAAAJpS0CB2fLz823OnDmWnZ3thHGZnEvg3rlzp2Vk&#13;&#10;ZJgvrOt/CeuFhYVuvDJf94sE73glKyvLmbnrO9XX/hQIQCA4ATTmwZmxBwQgAAEIQAACEIAABNKC&#13;&#10;gIRw+ZC3ad3Gxo4da0OGDLG8vDxnph4KheKOQUK76sgHfdu2bS7y+nfffefqSnhXMDkE8Ljo2AiB&#13;&#10;MhNAMC8zOnaEAAQgAAEIQAACEIBAahPIzMy0iy++2Oa/N98FffvDH/5gNWvWdH7jJfVcvuQDBgyw&#13;&#10;l19+2YYOHWrTpk1zgno4HLYOHTo4DfywYcNsy5YtJTXBdghAICCBkLfahb1JQGhUhwAEIAABCEAA&#13;&#10;AhCAQFUlIIFbUdkVpV3ac30+//zz7dJLL7Vu3bpV1WEzLghUKoH/OY5Uajc4OAQgAAEIQAACEIAA&#13;&#10;BCCQCgS2b9/uorArbZoE8fnz57sgce3bt0+F7tEHCFRJAmjMq+RpZVAQgAAEIAABCEAAAhAoGwEZ&#13;&#10;1MqnfPbs2bZ69Wrnj963b1/bd999y9Yge0EAAgkJIJgnREQFCEAAAhCAAAQgAAEIQAACEIBA+REg&#13;&#10;+Fv5saVlCEAAAhCAAAQgAAEIQAACEIBAQgII5gkRUQECEIAABCAAAQhAAAIQgAAEIFB+BBDMy48t&#13;&#10;LUMAAhCAAAQgAAEIQAACEIAABBISQDBPiIgKEIAABCAAAQhAAAIQgAAEIACB8iOAYF5+bGkZAhCA&#13;&#10;AAQgAAEIQAACEIAABCCQkMD/Awa/d9UPczm2AAAAAElFTkSuQmCCUEsDBBQABgAIAAAAIQBI0/JH&#13;&#10;lQMAAIUOAAAOAAAAZHJzL2Uyb0RvYy54bWzkV+1u2zYU/T9g70Dof6MPSrIkxCm6Zg0GFFuwtg9A&#13;&#10;05QlVBIJko6dt98hJX/FGdoEWYBgQCKLInV57rmH915dvt/2HbkT2rRymAfxRRQQMXC5bIfVPPj2&#13;&#10;9dO7IiDGsmHJOjmIeXAvTPD+6tdfLjeqEolsZLcUmsDIYKqNmgeNtaoKQ8Mb0TNzIZUYMFlL3TOL&#13;&#10;oV6FS802sN53YRJFebiReqm05MIYPL0eJ4Mrb7+uBbd/1bURlnTzANisv2p/XbhreHXJqpVmqmn5&#13;&#10;BIM9A0XP2gGb7k1dM8vIWrdnpvqWa2lkbS+47ENZ1y0X3gd4E0cPvLnRcq28L6tqs1J7mkDtA56e&#13;&#10;bZb/eXej1Rd1q8HERq3AhR85X7a17t0vUJKtp+x+T5nYWsLxMI3iNJ7NAsIxl1NKsyIfSeUNmD97&#13;&#10;jze//+DNcLdxeAJHtbzC/8QB7s44+LFW8JZdaxFMRvqfstEz/X2t3iFcitl20XatvffSQ2AcqOHu&#13;&#10;tuW3ehyAzltN2iWOQpRmRZqlMxqQgfWQPpa53cnRDDh3Jtxbow3mfPws+XdDBvmxYcNKfDAKKoZB&#13;&#10;R2t4utwPTwAsulZ9arvOxc3dT65C8Q8U8whboxqvJV/3YrDj8dKig9dyME2rTEB0JfqFgHv6j6UH&#13;&#10;xCpjtbC8cRvW2PhvgHVAjyY8ygMw54KB4B6RGIWU4jwg5zqjeYy/ZNRZXJZlnsw8ITu1gDlt7I2Q&#13;&#10;PXE3QAggCBGr2N1nM0HaLZmIHFF4eAA1xgI3b0ZjNI3yKJmVYOxUYoeJN62wZMwkL6mwNE6LLPYK&#13;&#10;S+KsLGgx7rHLZzTLaZ5ggctncVlkNE3/9zqLobIiooXj5VRoRzNvWmn0v1Faiu4HOkpplNFy2uOg&#13;&#10;tLKkSTkqLQHB8bhiX/9eIqNtFNoqs6sCGJ3VgSd1Dl8apgSSqjN7XOpy5KCkQOWf5PEVTv4mt8Qf&#13;&#10;rmmx6zGI3eLxVMvc83+pA+jUHikBU3FwJ5PmJaU+PTyXLlYN0hVKV6sOSNyd3S62YwkvnSrco4Vc&#13;&#10;3gP9Bn3iPBjQyKIS2u6j9E2lqzFGfVhb2PN15vDGZBsRGO28QihoElNE4ywUe18Qt6eEooimgvx4&#13;&#10;uozKWYRovVpMEt+yHxh+EzEpZ0WE5ImzPmbP3fGI9848MSjj+UAty+JiKpL7tBIVUYm083oR8X3g&#13;&#10;S0XEN/341vEd5PRd5j6mjsf+VB2+Hq/+AQAA//8DAFBLAwQUAAYACAAAACEAVPxwJOQAAAANAQAA&#13;&#10;DwAAAGRycy9kb3ducmV2LnhtbEyPT2vCQBDF74V+h2UKvdVNtNEasxGxf05SqBZKb2N2TILZ3ZBd&#13;&#10;k/jtOz21l4HHm3nzftl6NI3oqfO1swriSQSCbOF0bUsFn4fXhycQPqDV2DhLCq7kYZ3f3mSYajfY&#13;&#10;D+r3oRQcYn2KCqoQ2lRKX1Rk0E9cS5a9k+sMBpZdKXWHA4ebRk6jaC4N1pY/VNjStqLivL8YBW8D&#13;&#10;DptZ/NLvzqft9fuQvH/tYlLq/m58XvHYrEAEGsPfBfwycH/IudjRXaz2omE9nc15VQFjsb1IEsY5&#13;&#10;KlguF48g80z+p8h/AAAA//8DAFBLAwQKAAAAAAAAACEAPwIwdWkKAQBpCgEAFAAAAGRycy9tZWRp&#13;&#10;YS9pbWFnZTEucG5niVBORw0KGgoAAAANSUhEUgAAA/UAAAIwCAYAAADH6UtKAAABX2lDQ1BJQ0Mg&#13;&#10;UHJvZmlsZQAAKJF1kD9LA0EQxV/+SCQGtAhiIXqVKEQJFwvbGDEqKUJUokEIl815ES6X5XIidhbW&#13;&#10;ViJ+AcXS7hoRxS8gCipWWmljJaSJ4Zy9qEkUF4b34zGz+3YAb0jhXPcDKBuWmUlOSyurOSnwgm4M&#13;&#10;IAgfvAqr8ng6naIWfGvnqd3BI/R2XNw1fBXOjZ4evdXXjJtyXt39299xgkW1ykg/qGTGTQvwRInT&#13;&#10;WxYXvEMcNikU8b5grcknggtNPnN7ljIJ4mviPlZSisRPxJFCm6+1cVnfZF8ZRPqQaiwvkvZTDSKF&#13;&#10;JCTMYQYZ0ixmXcY/M5PuTAIVcGzDxAY0lGDRZJwcDh0q8TwMMEwgQiwjShUTu/69w5bHKcvUIT31&#13;&#10;3PLyD4A9BPTutbyRV/rOAnB5zhVT+dmsp+avrsfkJvfYQNeB47xngcAY0Lh3nLrtOI1jwPcIXNQ+&#13;&#10;AQSTZEMolMZVAAAAYmVYSWZNTQAqAAAACAACARIAAwAAAAEAAQAAh2kABAAAAAEAAAAmAAAAAAAD&#13;&#10;koYABwAAABIAAABQoAIABAAAAAEAAAP1oAMABAAAAAEAAAIwAAAAAEFTQ0lJAAAAU2NyZWVuc2hv&#13;&#10;dNCtV6gAAAI+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1NjA8L2V4aWY6UGl4ZWxZRGltZW5zaW9uPgogICAgICAgICA8ZXhpZjpVc2VyQ29tbWVudD5T&#13;&#10;Y3JlZW5zaG90PC9leGlmOlVzZXJDb21tZW50PgogICAgICAgICA8ZXhpZjpQaXhlbFhEaW1lbnNp&#13;&#10;b24+MTAxMzwvZXhpZjpQaXhlbFhEaW1lbnNpb24+CiAgICAgICAgIDx0aWZmOk9yaWVudGF0aW9u&#13;&#10;PjE8L3RpZmY6T3JpZW50YXRpb24+CiAgICAgIDwvcmRmOkRlc2NyaXB0aW9uPgogICA8L3JkZjpS&#13;&#10;REY+CjwveDp4bXBtZXRhPgortUbXAABAAElEQVR4AeydB7xUxfm/X4pIUxFQwAaCSGxgQawUe4tG&#13;&#10;0Vhjiaj5xW40xagRu1HUROVvi4piFDUaewELWCOIBSuJCipYkSKKSP3vM/heDodztty79969u9/h&#13;&#10;s+zeU+bMPDPzzvu+U06jxZlgCiIgAiIgAiIgAiIgAiIgAiIgAiIgAg2OQOMGl2IlWAREQAREQARE&#13;&#10;QAREQAREQAREQAREIBCQUa+KIAIiIAIiIAIiIAIiIAIiIAIiIAINlICM+gZacEq2CIiACIiACIiA&#13;&#10;CIiACIiACIiACMioVx0QAREQAREQAREQAREQAREQAREQgQZKQEZ9Ay04JVsEREAEREAEREAEREAE&#13;&#10;REAEREAEZNSrDoiACIiACIiACIiACIiACIiACIhAAyUgo76BFpySLQIiIAIiIAIiIAIiIAIiIAIi&#13;&#10;IAIy6lUHREAEREAEREAEREAEREAEREAERKCBEpBR30ALTskWAREQAREQAREQAREQAREQAREQgaZC&#13;&#10;IAIiIAKVTGDOnDn28ccf27Rp02zx4sXWqlUr69Spk3Xo0MGaNGlSyWiU9zIksGjRIvv000/ts88+&#13;&#10;s/nz51uzZs2sffv2ttZaa1nz5s3LMMfKkgiIgAiIgAiUPwEZ9WVWxt99952de+659vnnn2fNGcYK&#13;&#10;ytzKK69sa6yxhm211Va2zTbb2AorrJD1Poyel156yYYOHRqu23HHHe2YY47Jek9NT86ePdt++OEH&#13;&#10;W3311WsU1bPPPmvDhg0Liuxmm21mxx9/fDDgiHTu3Ll233332aOPPhqecdRRR9muu+5ao+fVxs3z&#13;&#10;5s2zqVOn2rrrrrtM9AsXLrRHHnnE7r777nD8wAMPtH333XeZa/TH8gTeeustu+aaa4JRTx0j0Ab6&#13;&#10;9etnp512Wmgfy9+VfoS6Sl1abbXV0i8qwTMzZ84M7aK66aZe0mYI3bt3D+zatGkT/q7E/9xw7ty5&#13;&#10;83LZHz16tP3zn/+077//3rp27WoXXnjhctfU1oEZM2bY5ZdfbhMmTDD6CtJJX4BsPe+88+xnP/tZ&#13;&#10;bT1a8eYggHPx+uuvt1dffTVcedFFFy0n5z0K6g5yZtVVV7XGjZedcEnd8n5sjz32sMMPP9xv03cD&#13;&#10;IfDBBx/Yeuutt1xqX3755dBfcaJPnz526qmnLneNDixLAJ0VuUe/vtJKKy17shp/zf52dugr27Zr&#13;&#10;W427K+OWWbNmhb4F+aRQtwRk1Nct71p/2oIFC4LC9tFHH+V8VqNGjcI1KAW33HJLGKmhk9h9992z&#13;&#10;jlAyovnKK6+Ee7t06ZLzOdW9AGH8xBNPGMrNX/7ylxob2V999ZWNGzfOfvzxR2vZsqVhCHtAuWW0&#13;&#10;1vOFMlRq4e2337YLLrjAtt5662A0RdMHK0bePP3bbbdd9LR+JxBgtPLoo48OHT78PNAuMPBbt27t&#13;&#10;h/L6HjNmTHB2HXHEEfbzn/88r3vq+yLqPYripZdeaqeccortvPPO1UoS8Xjdw8BnBLhSAwok7RRH&#13;&#10;CXI1Hr7++utguH377beGIVdXgTr9m9/8xl5//fWgcEWfi0xs375hOaKi6S+H3/RH//3vf6vaEU6X&#13;&#10;pPDJJ5+E+oVjetCgQbbiiisucxnnvS1uuOGGy5zTH6VNgD4J2dG0aVP7f//v/y2X2G+++aaqbCvZ&#13;&#10;abocmJQD9OsM5Dz33HN2+umn28Ybb5xyZX6H6SuvvvpqO/TQQ23vvffO76YKuwo9COfkr3/96xrr&#13;&#10;7BWGrijZlVFfFIylGwlTiJOME4QdSgQKOMoDHxwBf/rTn+zNN9+04447LkzJrK+ckZ6//e1vdued&#13;&#10;dwYDAaOhUgPl9NBDD9nFF19s06dPty233LJSURQ135dcckngiRHPCDWOEEZOMX423XTT5UbAsj38&#13;&#10;zDPPtHvvvdfatm27jLMo2z31fY62z6ge7Yz2FnVy1XfaGurzUfr+/Oc/G4YVM59KKdx///323nvv&#13;&#10;BYO+RYsWtsUWW1jPnj2N+s8oVvv27UopuUpLAoFnnnnGzjjjDGMkrKYGSkL0OlSPBChbZstMmTLF&#13;&#10;mAGpUDMC9Gk42NFncW5FHffViRlny+233x5m76mvTCZ49tlnh9miOJwqWWdPplM3R2XU1w3nenvK&#13;&#10;WWedZXvttdcyz0e4MZKG0Pviiy/CyP7TTz9tL774Yhg5QnDRIFEektZYrr322rbffvuFOBktqI3A&#13;&#10;NGacDIwgxacXVvd5zCrYZ599jNkMG2ywQVBkqxtXXd5HevHgY9CnBRj16NGjqlw0jTaN1JLjGLTj&#13;&#10;x48Pf7CGnqUYhxxySLXrBFNma6o0ZE9x8c8iA/73v/8FOVD82CszRnhma6f1SeWdd96pkqfbb7+9&#13;&#10;/fWvf7VVVlmlPpOkZ0cI4FhhFpY74ZOmrr722mvBoI/cttzPTTbZpKof4LdCwyDATEFm8WQL7Hvh&#13;&#10;upfKNhspM2ZCYdAXK7DsVIZqdpovvPCCGGVHVOtnZdTXOuLSewAjM6ynZ1SRD17MnXbayf7xj3/Y&#13;&#10;8OHDg+J31113GUbwr371q2UywL2bb755+CxzogH8wb4BfMoxYNTj3ZeHP7/SxWmEYU+gDbBHAUq1&#13;&#10;ggiUKwHqPCNM1HP2PZBBX1oljQPd96WoScpY+tNQlv/UJJ+VeC8zyPgoiIAIiEASgWV3WEm6Qscq&#13;&#10;ggDTj1mft9tuu4X8sgkPa4dYp60gAuVGgNkPPrLO+sX4utRyy6/yIwI+yoQDkD1FFERABERABERA&#13;&#10;BMqHgIz68inLGueEHZD3339/W3PNNUNcTCNlnbCCCJQzAWafKIhAJRFQna+k0lZeRUAEREAEKoFA&#13;&#10;o8xo1dJtnyshx2WeR3Zc/uUvfxnWo5NVRtvja+qzIeB+dpp/7LHHwkhm79697dZbb60a2aG6sGnb&#13;&#10;7373uxDNQQcdFDZwi8fJLq2s/3v88cfDbsvsPM/UT16hx5p8XsdCupji72sIPY5u3br5z8TvkSNH&#13;&#10;Gtd8+eWXNnjwYONv1h+OHTvW3njjDbvhhhvCDrEorrxS6oADDgjOCtLNRjSs099hhx3syiuvrHpl&#13;&#10;GbtQs2HYzTffHJ5JvHvuuWfYNfXf//63vfvuu8b0Vd7nvNFGG4XpjeShY8eOy6WRfP7rX/8KG2Zx&#13;&#10;kiUMPDctfPjhh3bCCSeE9c1sbHjFFVdUbbK17bbbhnym3cueCbyyiLzedNNNNmTIkHAp5UOc8UD5&#13;&#10;zZ79XWbDrHcDN9aJ8fpDmLC2HF5s8MX0TcqJY0nhsMMOs//85z/henZOpzyI6+GHHzZ26WcjJ5Z4&#13;&#10;EAdLAohvnXXWCceS4ivkGOXw7juZ9I8aGZ7JbBLSTz2iPsGM57H+MDoiSRmz2SBLS7IFdrWlLuQK&#13;&#10;EydOtGOPPTa8YjDt2jvuuKOqLP0a0sou12yMxE6xbKpGnkg//Pv27VvFP76nBWsuqUvUeeoZr+gZ&#13;&#10;MWJE4qvIWDM/LLPz79///vew+R91l40wKV/aHm09KfBMZABtO9/AzB7aBYF9Nq677rrE1/oxWsxG&#13;&#10;UGwoRx5oV6SD2RLUfTZvY80o+0MkrSkmfsrvsssuC8zY0POkk04KG8DxGi94woiZGOQX+bXffgNt&#13;&#10;k002zjrdnHbBmlZeN4fM8r0GSAP5GjhwYOA2efJk43WRBHZT5nWepJ316SxfSgvIGz+Po5R6yJpP&#13;&#10;1sWSn4nvT7THHn/MeO0mcg1OpB+WvJqSDe3SeKQ9k+NPPvlk2C8i2zXM0qItRwNtBbnE20fYa4U6&#13;&#10;yh4s1FHaFXWIN4QwjT9JRlAfrr322lAPiHfUyFFmGd8ZbwMgTbQBZCdxHHboYbZ6h/xeV4rMZldw&#13;&#10;2jVvakG2s9P7PffcY7yeEqbUX+QRb3HhtaSdOnUKZRTNX/Q3rNlbhniok7zujzpJnWjXrl1YnsYM&#13;&#10;Nta7U0d5BWBSoD1St6mDTz31VGjjXrcpu/XXXz8sc4Md7ZwZE9GADPj9739vo0ZlWGXCAw88EOoH&#13;&#10;fSf9EdzSAvWTVxUS2ADU6xo7ULN5FYFNMXndLfliuR3XZ1uCARfkAK9JpX/hGeeff/4yMhwZAzva&#13;&#10;DfvyvP/++6EMaBPUKzZ1RRazqR/PqqkziTdL8PYG6iV7ovBsl4PUS9o78pt+AF0jLcCAfo+34dDe&#13;&#10;2W8CnYX0MbhBuyPdTHVneVZSIM9//OMfjbcBHXnkkUG20idQTsh275dox8QDP+KN71rPGymoL2mB&#13;&#10;zd7YiJX+lNfW8pYSAnUyvkM+7QE+7BnEqzJ5XTHtl7rEJpm8CpE+A/mKHGNvDcqFska2ET/1j/ZO&#13;&#10;2cJiwIABQX9in560JWrwpP7S99OG0AWot7Rzfx4ycJdddgntPi0e0kO5IO/QZZAtyET0UfpMZJC3&#13;&#10;b/K/2667WcdOHZdp3+gg8PJX1Ma5MiuP8knS3eLXIlPYW4pXDKYF2hR1EXYE9CF08KRAPrieATPK&#13;&#10;k9fpJr1xBp70KfTf/Ebfoi1GA/lDRtPuYMS+S8htNkFF12LjX9oCv6N6UDQO/01ZU+bILuKj/6M8&#13;&#10;SSPyk2Wr9EO8ZjH+WkDyTjuYNGmSR7fcN31B9I1S9NGvjc/YB088HvY9iNoHyEZkLeXLxsW50r7c&#13;&#10;wyr8gNbUV3gFiGefDgflg4aNYkZjo4H36tUrfmnq32xwhzMB4Y5QjwY6Tj4Y3ygLGLwYpSgANQ08&#13;&#10;F4GJoeCBzhrDkhkIhQTyjXBGCMPBA0oEH16RQgd04oknNqg1bgjuYcNuyxjfD4VXuXm++GaNOUoT&#13;&#10;ZYMj4+CDDw6dU7bOjw6HDg/DBEXL16kTH9zgT3mg6Jx88slBmaSjqG5A8bjtNtL/8HLpJ+2u9GE4&#13;&#10;Ubco92zpr246qnsf6cMAgRedcDRgAPBhcx/Sz+v2MHAxLDygIKLkwdwNTzpMlO2o8km5sHkf8dD5&#13;&#10;o0RhyKNUodjVR0D5Rq5gcJBHDG8P1BuUAj6U7S9+8YvwShyMxmyGAEoeTg0cjyjR5NsDBhYf6h6v&#13;&#10;IMIAR0mNB9KFUjR06NBgGEbjQGFH0cFhiFLSv3//+O01+puy4Q0fbE46derUZdJP/eCDDEJJZDNH&#13;&#10;lPTaDjyTekMdjW/6h7OOD+2a3fRpX7BFccwWZn07Kzgd6ROcLwopBkehstmfg2KIAxdjFQXUA30O&#13;&#10;DmWMG+oS3Pr165e46StpoeypP7QXlNtooE7xod5iMB4z6BjbbvvtguIcvc7rNk4H2mU0ECflTDzU&#13;&#10;JQwqHK4orWkOguj9xfrN8zAi4EZe6eOyGfW0HYw0DD6uwxkRld1wxhiFHcZPtD1zDjmDvKZfYINa&#13;&#10;9gtg75Js7TlbXuGHXoHxBM9ooJ7ywSGDXkHfxfOS2gvppN5Rd+BA2UUDfSQf6iryErnhDsvodfHf&#13;&#10;GM7INvQQr+NcE61DGEb0g7XdJ/F8yg7natxhQL9MHaCfp+3Sz2CYwRanRDQgC3BMI/8wlDEU484o&#13;&#10;roeX98txmYG+h5GPIxdG8MSplOQM9GdT50gfZU1ZRcuI9JNeziPbTzvttDBIVJdtydPJN45OnNHU&#13;&#10;c+oWaUoy6r2Po48nkCfkVJJRj3OSskB2EH98LyjiQI+g76CdRusbz6E98mEgC/0aGRvVI0ICfvqP&#13;&#10;67kOBwKOkyhrziHP+CBLcQThYMCBVt12TL4YNMGxEpUZJMftA7hE7YPqOLSjeayk3zLqK6m088wr&#13;&#10;njK8YwhPOmZGsPI16lGuGEXD24vwx7PHyClKH0IXRcIFMsohgoRn+YgXSeS99JyjA0DIIDzYmdw7&#13;&#10;1iQHAEKNTilq0BMXXlk29sN7WUhAgKFk4+1npJkRNQwjvN0Y9HSKKIN8MzJSW+8DxgMKU56JYknA&#13;&#10;sGAEioDnH650grkC7PHeo1giuGFC2VC2dBzTvp5mY8eNDeWD4wIFBSOUkdA0ocp5NldEecMhhFef&#13;&#10;UTLKDOGNQkFZ0imgRHEOp1F1AooDThsUBPKLUoBHFwb8Jn8oHxiM/L7xxhtD+n/729+GDg2FFGOR&#13;&#10;USM6TUawqePUJ46jcBKo//kERu0YWaONXHXVVWHEhnRgPHt7wdPsAS86nRkGE0ovIw6knRkf8IUl&#13;&#10;aScPjNZirH83+zsbdMygKu84XImbzpX6Tt2AB6NNjKwzQkag/Lxc+Jv6i/JGOVNfmOHBvRiMKLYE&#13;&#10;FDzaGOdpM8UODz74YJiFQtqQDdQD6h9ONzp36gh1kzaFUwnlEL7IkKRAm2eEGSUK454ZDihXjCTw&#13;&#10;DHbipQ5iAMC8U6c1Mo6ew5YbbUK54HVFtHf4Ug8wArtkRvuIFz58kEeMRMYD92Dwcx/pcWcmZc8+&#13;&#10;JYQk44LjPBNnAvUQo5G6gOOGvFOuGCkodjyb4xioUcOKOLIF5BLylIACiDFOHUGmuYOCeuiB9FBH&#13;&#10;UaYpE2QEo4yMuOI0oo4iv1G6SCMzm2DNaBaKXlq47777gvyKKp/UMwxcX+6Vdm/ScZjQx6AE0q4w&#13;&#10;NmBH+8MxhNyhDWHYMOJHPpIMEmZ3MCKG4UWgLuKsdeMTA406yXnqAHWTGRrIX29r3AcTnoOjgj6H&#13;&#10;dk15UmYoxhhHGCfISeoQfQZKdlxZJ654oD7TNqmT1C3SQ/AyJB0uu+L3Rv+mL2O0FGMAmUy9x2mW&#13;&#10;FsgT9YHQYfUOgV/0Wtods8owKgi0U9hRD7w902dhgDBzDQcZs4yS+u9ovEm/KW/0Ch8NpW1Rnshq&#13;&#10;6hFx48QhzchjHFLIOmbyROs39Y9ZI0OuGBLKAjlEOycuGHKeMkd2kC+MHUaOzznnnCr9Iyl9tAfq&#13;&#10;EjKVtuLtmHRR7tRDZD4ckPXMpCPdBJzPlAvtHaawY1QcY4xAGfm14UAe/9H/0X+TdhwIGNGwoi6S&#13;&#10;HgxsZBvpoS9Ev+Aeyo96Czv6W/JEG0OO0n9zLq5LcT8yhjjcCEUW05dwLW2GPg1G6GfUmUaZf7vv&#13;&#10;sftystizRnuj/6YtIx+QVeiQsMFYpV7BkzJnhiJ5cxnLKP/gwYNDuqkzBEabcZATFyyzzeLwNPDN&#13;&#10;9cyMII/0t8gU9FX6eN+wkD6HdoLD2OUE9SA+ok2bI/+uq/HN38j+aB3luei93vbarNJmmdcYcx99&#13;&#10;Bn0az0EvpVxIB3WLckWPoDxID++Mpw+kL6Jc4wGnKNdQV2kP8PNZSTBG50XXJf04ePhmlhT6DwH2&#13;&#10;OFZIC2VLv4AcRqdynd1fv8kzuIbyoxyiOgB/05cgZ+n3qHeULbzRXUibQm4CSzTA3NfpigoigHDy&#13;&#10;jcMQODTEfAOdBdMYCTRopgzRcBHuKL8ICRRDBCSKHh0wygXeSlfe8bLTGRGPG/V0ukynTAsIFBQe&#13;&#10;FCXuZ1QBoUDnjDJUaEAJgwNGBR2KTx3kOXSQCCYUOIQygofptPHOrtBnJl2PYIQZgtKNehR18hgN&#13;&#10;3lFEj8V/o7yOHj06dCp09CindOIY4yiGPOeQGYcEjyxGKp0DHQdKBU6VpMA1GGN0KDggMNoR6ATO&#13;&#10;MYURQ4ROBVYoXVxTqJKCEwIjHIUExYsOnBEPyiaafpRf0syIVDT9eKrJIwoXHzpnpi5Sv+ngKVMU&#13;&#10;sUICz2V6GwHjhnZC50yHSLnFA0YVo5twpvPFkcUIFnWWjhmFiA6TcsbIpK7deded1n397sFo9E6N&#13;&#10;tslIAO0D4wWFA+UMJYM2h+KDMkpZw438nX/e+VVGF/WUqaC0PZQ1OlECdYHRvNoIjKrQ5um0fdYA&#13;&#10;+ceIIj2UKeX1y18emJnGumQqH0oJCjezYeIKkqcRpQ+WtFPSDkvKmXKFEc4LFEoYPf/8cxk5s1N4&#13;&#10;pt9PO/dRfvhSBzBQqfMoE7BkSisOCUa9qMPxgFyDPR+UZhQgyhilJ95O4/fSLjDSaSOM4mEE8jfx&#13;&#10;UGcx/pBrXIfSjzKZzRCLxw9fT8Pzzz8fjHraHo4hP+738EzqpxsWKICkizqKQe/pQn6j7NN+MNhI&#13;&#10;n7fHuHLqceOUoN6SR/IAV/KDnC5UFhAnacXZTJowkIiXNBIXRj5OL+QbM1ow0pj2j2JJXfGAcc3I&#13;&#10;OoovZU8/wQg6/RBlT7nSRpApGHXUYZ6Jsw1nBHKMQBuDAee4h2VbPJtnkT7qNmlCFjL7i3hoBziu&#13;&#10;8jHqaR+0TQKGphv15Ic67n11uCDLf7Q7Rp6RDbQPns/U76RAvjEMfFRx+77bW/t27asupd1gMNFP&#13;&#10;k2ccihjQtL9oe2ZUj+n/tBv6eeojI76FBvoN5CIskXEsI8JR6eVEfSCtGIKMGMN7dEb+kV+monsg&#13;&#10;HdQFyooyhysGSZeMnPF+i7wjH8kfshFjFAMZXSZafzxOvnGWkRaWY1H34EC5IAfoC3CUMZJLXUGu&#13;&#10;YWC6voMBTKCNI89pG7SnePsMF+X5H22UD84ln4bfokXLDL9F4dnkGbmIXkGb55nIPdqR96ekZ0DG&#13;&#10;Sc+19EssVaA9wT0aiB/W5A0DDz0AI5N+h/YIA56Dvke/TB2mL+/Zq2e4PhqX/ybtlCfOM/p5eMCX&#13;&#10;8ict6IvIfJ6JIxVdjGsIpIEP7dqNesqNuOJp9+elfSNTaM8E6hV6A22aPh5WHmgDOJp4Jv029RV2&#13;&#10;0UC6MZA9kBfkAHUReRIN6FQ8i7D5Fptb21WXLgHxEXrXXRh0wans8oay5FnUXdoav0k7eccRGA3o&#13;&#10;U5QFaaa+4khC10P3RZbDl3MHHnhQhvcZIb0MeKHTcy19LX0WMp2Ac4CyJq4knZ3n0Z4ItEucQbQ9&#13;&#10;ZAYMqSvoUaSJ59COka2UXa7ZYCFS/WdyfagSLEcA4UljJSAg6OTyDShKCBvu91ffoRwi3OlEabwI&#13;&#10;3z/84Q9BSHMMQYhgq0lA+PAMOiaUPJRFV6Jc+So0fkZ46dzdUCB+OjyMB7yeGBoY0wgpN4wKfUZd&#13;&#10;XY+zBYWB9FIeKK90SghvOqlo2aDoubKHUEVQ0wElBY5TnnT8lDfOD8qeD6xQlH3EgTKCEwpYoQFF&#13;&#10;1g160g9/FNqk9ONZPyoz9ZKAociINR1TfQZGPRhNhyfKNfUKBRB2dIDw55v80KnSPgg4pny0JJp+&#13;&#10;6h6jXrCgDPBseyeIoYvyRAdJvCijG2y4VLGNxlMXv0kfigjtnIADiPzRqbts8PrSu/cWmanow4OC&#13;&#10;TT0hTz4SmJRW8kc9xnhgNMbrMjIMJcvXE3MvCimjUdFAvUIhJ42MIGK8oQiTLuImPsqEskIRR/Eo&#13;&#10;ZkCmIE/+7//+LzhdUKR4Lt8YQNRl6gsBA8pHb4qZBo8LByqGB8o8AWMWOQBX6iZ55xuHIO0P5gTq&#13;&#10;GQYXHNMCZYlzBOcnMgHlkrLBmVaT4Mu3SBNlBU/aBgbvrbfcGgwLytYdGv4sjjGa6zypi/QdyDCM&#13;&#10;EeojcfEbJyqjWYxAcx+OMGa48JuA0kwdpa+k7MgnzLwsPU0YOtRVNx5pp664e7pq85vyYzTajVwM&#13;&#10;Bwz3pIDRzjl3Fof9NSJVHyOV+kig/iL/MaTi7Rnn0SUXXxJ44LRkmcn0b6YnPTLrMeoWdQi+jCQy&#13;&#10;w4dyhq23F+oAxj5lxjFkrpcvkdP/0IdMeGtCKDvKCKOP+NwA9TKnHuBQow/jPgxHjOC0ACeMGAxQ&#13;&#10;Rncpe3jzjRw6KtMfYfwQGLmmDtVmoG6SdpzDGIywatq0SZAlcMIQ9ABXjELaOo5I2jgcKEvqLAYV&#13;&#10;gfqNYR8N9Ds4iWCEUUk94Hp0JuQW5YDOBxN0DtorYdLkSWF6dTSu6G/STz2Fp6efNNEuiRtHiacL&#13;&#10;+UO6vK5G46mr3+QPZyv5JVDP4oG2TruiXnTJGLIEnBfI3WhA3+YYugshDGb91PbQH3xmF3wZwfa+&#13;&#10;z+UNcpC+jDJFR4AbMorBp2iAF45qdCPShL6Mzkva6D/JC8/AsbHttttknLjXhbKkf6Ado+cXGuiD&#13;&#10;yR9xo6Mjp11meF2h3yMd1CeOwQ2njUJ+BGTU58epoq5CKNDICQhXBHa+ASHAvdzDCAnKTtL9CAoE&#13;&#10;Cl5iFPe4BzHf50WvQ6lA8S5GwBGAUpsW9tl7n6AgcR5DgdGX+uxU0tLJccoQpRshTNkwoogyjcBM&#13;&#10;Cyim7j2mDJnqmhZQgPDcpoUBAwZUncKLWygnrkeh8lEjpibmKmdGd+kcCDia3n13qYe8KjF1+AOl&#13;&#10;Y/LkyeGJKHc4Ouhs08IRhx9RNbKOQpmk/KOcMfLnRgJr0LgWxYqOFwWIcmS0qj4DCizTT5EDKAso&#13;&#10;ZD51Lylda6zRqWqdNfnGIUUdTgooL4y2IXeSAqN6yBoCygQKoAfqE4aLK0+MNlC30gJKabY1yGn3&#13;&#10;ZTuOsu2zSJKuow2ixBJIp6c16dqaHKONffThR8HxQTw4MlCoswUULy9HDFRGQZNkPXGguB2VMWyy&#13;&#10;1flsz0o6hxKNQen1P34Nm++544H6Q1/jAYMPQxFDBSOGeNzY9Wui3yjMGP20KQIzNzyvyFHPF8/x&#13;&#10;mSFJdXbPPfYMTlKcJ4yeOb/os2rzNzKD2QGeXmRGPJBu+m6MfgJOOB9V5m/6O2ZzEGhbGANusIaD&#13;&#10;sf86d+kcRlbpezAgb7v9ttgVuf90nYR6ygAASr7zj97NdUwTZ7YWI3xRvQInBDP3KHMCs1CyLQXA&#13;&#10;AeIzsTDE6ePd4RV9pv/Gyexc/Zh/I4dwHBBgUBdOZkazcVwkBUZtYUWg/rrjPX4tcrVL5y5Vh+Oz&#13;&#10;NpntQTlQtsxywrHB76QAG/ptl2fc62URv544cNx0yRiYaYHzHnB+J7U3P1/b3+SNMvb+gX4l2teQ&#13;&#10;NmYmUX9xDrpDAmObtsZxD/R5PqJPnYnONKXdoUMR0Lmo38ivtIBTxpcCMqDCszzwN0Y2AbmA8wBH&#13;&#10;UFro1q1rlRMW+UlbKjRQn6hv8EAvIK/RvHt86N8sZ6KOIGtZnqKQH4F0rT6/+3VVGRJA0LqApAGm&#13;&#10;KcxJWUeA+PQ7DJnBgweHEREEGl7zaEeMUKZzwSOX1hEkPSPtGFOiCklrWjwcp/NxBS7puhYtW1RN&#13;&#10;naSTRtFgim8pBry7CG/KFT50PrmUScoEnh6YOpkU6MzopLg+LUQVC1gVGjC+4MtID/WEjso7z7S4&#13;&#10;qIPeGVKXn3/+ubRLa/046Y7WDxRkdzikPbxxk8Yhn5yn4/fON349ygGGO3WV+sfoJwoBnBiBYldm&#13;&#10;DKr6DBh8KMUEjKOoMpaWLi87zqN8uDyKX49RnGsmjhsc1P+oAoFCEeXqUwjjz/C/MWB8GrQfq+k3&#13;&#10;To5c+3F4WyX91KXaCCigOF54BoF6RRvKFjjvzJDrOM/SZnUxdbKY0yep3yi12ZyJtAnqmiu90VFG&#13;&#10;6qTP2ojKimz5xRnqsgyllvpDoA4yGstzqF+MYjGtnxFMlHvar4e27dqGESrqLG2hrgN5JR9uzKKY&#13;&#10;xw01+guOY8DC2UdXPa1MLXY5juzvksXw4h7kDw4YNyJx0hUaSLPz4vmMQDN7gnT6LAmPE+OS62mv&#13;&#10;6C8eKAcf8aMfzLacz+9xpwDyByeHO5b9vH/TD+LcTgvUDZfD1JHaasf+fG8faQ4vuHj7xnBM64/C&#13;&#10;dRldx0N0dJb6gWFGfihb2qI7UP36+Dd6gstr2l9U/kavJW3ULW+70XP+2+Uif0fT5efr+pv+1h0W&#13;&#10;yAZ3ipEO6k90WSrLBikj6gGyaObMpTKCKfnOhaUZXk7EgzzhHu5lEMtZci4pULboewTKiaVhHnBq&#13;&#10;0tYJOHEZNc8WaH/MYvPgy4D873y+cZzSDuCB85NZhGx0i0zA6UYaPdDXkqZsjga/Vt9LCSxxOy/9&#13;&#10;W79EIDR0N77prKJCJRceOjbWYPr0HIQIDRYB7AoADRvvPx09wqlYIdsoW6HPIH25QlShRDHCqCpF&#13;&#10;AYRn1x0OKDNdcihh5Btjg5EKygcB7J1MnAmdOR1HtnJ0ZYx7vV7F48n2t68P5Bqek085o9D7TAPu&#13;&#10;c2WO33UdMHSiHunJmRF7Rv1yBYwsD1EPux/jm/aJ0s10PdqZGxp00uySHx1hi95Xl79pGz4yBQv2&#13;&#10;oyDd2QJl7gGHCHUwKaD0uSKVdJ5jbkwQRzQe2oQ7G6gv+dQr5Jtv1pX2vEKOo+DQ1rKFtPRnu6fQ&#13;&#10;cyiKU6ZOqbotqrxVHUz4gYONNcoElLLo6FT0cmR9MQPlxZRXN5TS4sb5h6FB2mgbKLHwRia6A4I6&#13;&#10;lE/6kGM4JphCixxDaScN1GVGdJlyi9JN3WVDKYx6ltdwDco3Sj/1B4M6m7xMy0uxjpOOrut2Detj&#13;&#10;4YBhHF0fTLtguQKBPjvuyEKWejuCK3tlpBmPnmacIK6wY8TwO2pw+3Vp3+gMjCazFIw6RvowCtAr&#13;&#10;4EufRvul3+Y7ie/3331f5cAg/awFzxW83+Q66o/Xmfh96Ei5HM0+4BCXQ/G4+Dsp/UnXpR2jfaCL&#13;&#10;8J0WnD9OKf+ddG3aOYxyd1jRHkaPHp11qRRx4wig/XjAAZ0kd2lrpCtbcLnINV63sl1f2+cwstGZ&#13;&#10;0JWoN2zo54Yy7QynJ+VK++NDH02dQh/48ssvMnJq1eBUZcaTc2UWjAfqDQNjnleM8ujyMr8u+k25&#13;&#10;RJd6ELcH4nJ5zW+Wm+Tql6NlF1824PFm+2agiFmizBDCEcOSUORm1D7AyU07xlGaVveyPaPSz6W3&#13;&#10;+EonU8H5RwC5Jx7BWYihijBm+i8CizU8CCcaL4o5H6YHo1QhsBGArB9mVCiXMMmnOHz0IZ9rc13j&#13;&#10;IzLZrvMRQK5BWXQBme2e+jiHIuLlCed8yhNhisKMUoDCT51IClwX7VyTrokfc4UwfjztbxSBqCc+&#13;&#10;lxFHPKQrWj5RIzHtObV1nHoRnTZNxxjtHPN5bhp/7kWZYEo7ChIjSSgOKEqMMmVT6vJ5bjGuoey8&#13;&#10;/sECY6eQ4ApO0j3U52yjOUn3+DHS5Eo6SnnU+eTXxL/zkQvxe7L9Xd20Z4uzOudQFKMGTL75xGj1&#13;&#10;QB1Pc9pF26JfX5NvDCScibkC17nhT9qQA/Q/yBSvkxik+ZQ9bSlquLlDiDTgFGB9dnQzUuotH9ol&#13;&#10;m6PxHEYqUVjZQwFDtD4CffNmm29m418bX2Ug45TwPpg+GmOdgAyJG1fR0WoYMM29kEB/Ql3Jp/w8&#13;&#10;XtjDDNnPBo1Mt0aW4Czgg4HvegWjzmxWxwZn3jfR53w7+9uqmSjMSGFqbyEBWUHakwLPzhVqaqjn&#13;&#10;ij96Hl75yn7KvTppw1HrbQieGLF8CgnRNhS9j7S7EyR6vJR/k2aWtrDUkbqCMY3MgS/tH5lDnUfv&#13;&#10;pb5wLX0hugAOEhxX8MQ5T33F0PWp8+SbfhQ90/Un16kLYUK78UAa3UGA473QfjmbTuLPiH8jS9jg&#13;&#10;EF2dDWpJA1xwbPAh78hJrmNAguVTyKDq1M/4syvlbxn1lVLSBeST6Ww0NAINDKOhkIDgYr0la0Xp&#13;&#10;ONlUCO8+gh8hR2fAh42z6IxZi8bGWXHloZBncm0+iln+cRY2gwDBXapeRQS3dwTkP990Ru9J44aw&#13;&#10;rW2BSzq88yEd+T4vek9a+uviOOmPGjsoK/kqXJ6+bHmhY2RU341fnodCwQgcDrN8efmziv1N3j39&#13;&#10;1L1CDdlc9bW6+YMTH4J/FzvvDSU+8u9lRJpzMfd85cut0DL3+NO+KXM3QtOu8ePRNDZuvGSGCHn1&#13;&#10;49WtP9H7+I0SeuONN2X2FngnTClleirKMvUfYxCHAh9m3dAnMoUcYzpf1p6fmn6TVhRlpr2i5CMr&#13;&#10;mHWAIxAm7FLON44uRtXixhX9uLOjDNxwzjdd9NMYKIUY9cSNLnLUUUeFNfwYIMyYccMprlcwRR/n&#13;&#10;BDux+9KwqEFeHTmUrb5F60K+HGr7utpOE8y9HvAs6kk2Rkn5jZZJ/Hxtpz/+vGL8zdpv9rmhjTAj&#13;&#10;han0zCRxxxczX9xhyp4H1GOcZBi07EeAo4q6S8D5R533EG13HKupHhGNrzrt2NNV6DftkYE/9qzi&#13;&#10;rT1sIEz+SQ91CucyH2YPMIrPwB/tuJAZw4WmqZyul1FfTqVZhLzQ2TJ9yI16pi4yDaY6gREB30kd&#13;&#10;ryJrGtlshmk7OA7wTiLU2QiDqdK8wqVQY6c66crnnpkzZ2TWma2V9dKo1xPPa5ri6h1fWmQwiCrU&#13;&#10;addV9zhpc8WL50RHWtLi5Dq8wghaQnSEKu2e2jqOMI8K9HxG3Ul/9Lr6TD+db3Qkh52H2XStGIG6&#13;&#10;xbRHXhnGb0YlGQVDmWB3b9pVl3oaEfT8ocRT/1BYGI2gvZeCwkaaKBccjMg7Rkm8nXja498YaeUY&#13;&#10;UOqiTlVfxpErr9HrYFmoUp8r/rTzyCXkU66AbMXpRaBvWXXVJRtBIU8oa8qd8/mUPc90xxnxubHI&#13;&#10;bw8Z2yasYcVgp74z3ZU9IZiWj+JKv0f75JnsYo2Sj/Je14G9bFg+xsgYznXSh6xg1JD0EliXnrTW&#13;&#10;GmOc9ou8wWnItN1o3antvDDrg12/+Xw2NTMwMG5seF85Bj58kX2UFQYTjgpG+5DB9AGebvJazGU0&#13;&#10;tZ3nUowfg9P1NdoCO637699KMb11kSb6WtoV7Z62xCwSZpfgYCIwQOazm9j9HYbIAvRi9nFi7yn6&#13;&#10;I+Qo56N6T1SPQ3bxRhbe9FTdwLNxbqErsVHoNVdfkxkxqW5shd/HTAT0IDasRDZiH7z++uvBwUg7&#13;&#10;Rr/2dsxMKOyDuupfCs9N6dyxdBeR0kmTUlKPBBhRRyDR0OkAWQOYpLxkSyKKUnx9JcKMDb1Qdtj1&#13;&#10;/txzz62aWoRQQ+hFjbBs8dfFOaZM5grRa5hOtNRwbLTM6AvKXbaAkZ3rmmz35zrXrm27KqUL5ZWO&#13;&#10;JldAYcbT7A6JXBuy5IqvJufh6ksGSA/KW65AZxBd88WUt/oKdMZ07G7IsrYun0C7iE63S7qHMsI4&#13;&#10;wFDAeOZVY74+mI15GHXDUVefgfKDAYHpllFnWFq6FsxfYkDhua+tgAPEl3LwnHzqFesYyzGgnK+5&#13;&#10;xppVWUPJzCe4Aci17KCcyymST5z5XIOxjoOFdp4tIFt9migGqs/mok/zUTDaRz57bnCdL5uhLXs7&#13;&#10;4/n0lxj8Pm2dYzh52ZsA5Zv3LvOaSRx63p8SF6NyLmO5p64CyjEz6QiMitHnI28YOYMtRjD7JaB4&#13;&#10;xwMjjy7LaM8453MF2CGjapJX+kie5QMOPHONNdcI+wFgUKJX8I0xROB6Zku4ExsZ5LMD3LkSLszy&#13;&#10;H/WL+2tTDmV5fEmfQnZG2xBMcwXaCfWgNvWdXGmo7fO+Dh6HJ20cWYqhTptCD/H2T/+Dk5vAsgXq&#13;&#10;NTN4CAyI4RyIGrH8xqGFIU69xBmHPpct0N7QIZL0COIiTVxDu4o6LNPipNzIC+VY3UA+qSvIGQKy&#13;&#10;BC4smeGVp+ybwQZ6voEs6aKf8XZc3edWyn0y6iulpPPIJw2W6S6+KRoNPterw6LRoqxjYOA95H3P&#13;&#10;SeuraMB0BngGWSPnAQEY7az9eH19+3SptOcj2Hw3ZRTFLhkPra/dzGRxmVH7XM4KjGw6urTgClTa&#13;&#10;+VzHW6/UOqSPTgFBigKXy7BCkPo0MOLPZ8fyXOmo7nlmizCiheFBB0S64J8toETi9fbAjsj1Fagf&#13;&#10;bLDlhi3v9s1HAeJd0ExTY+rZK/95Zbnk014uuuiiqvbKVFk2zeNdzShbdPi+s+xyN9fhAfLuxjP1&#13;&#10;nPWFuQLrEpEjbCg4bNiwGhkDac9CcYrOQmLTnmzhhzk/5Ex7TdtqtufX5jkM0A032rBKiYQFbShb&#13;&#10;4LzLSfLN9HOv49nuK8Y5lEqmsTNFMy1giOEsdgOC6a0ecDK3b9c+/Ek+WKqSK+DQcaMdB4ZPo0We&#13;&#10;Dh48ONRXvpMMV2QviiubV+IoJ9A+kcOu3OZ6PueLWb+Y/ksbIL0s35n00aSq8uQ463mTZp/hqPAl&#13;&#10;A4ywoS8k5dnzgwHyxBNPBj606WuvvdZP5fWNzGAd/amnnho2BvN+N34zxhIyEPnngfJywwfnYpdM&#13;&#10;P02g//DX8oUDKf/x1hfSzOfmm28uqYGHlCTX2WEc7fCkTtKG0Pdy6ToYohhu9GtnnnlmGDiorQQX&#13;&#10;s60UkkaMenRnmODA9zcH+TpxbzvIhC233DJEjT6AY5GZMwRmmLh8CQd++o+d7NGDkH+0u1zOSBx2&#13;&#10;//jHPwJvlrjSr3rgGS6vaSdvvJndkUs74rWgtAXWxSe9DtPjTvpGx6ftU/a0UbczotdSZjgbmPHB&#13;&#10;tHsPOA9z6Xx+baV/y6iv9BoQyT/Kie9az2E8Z+5JjFyW+rP5is3t9ddeD4oBStLIJ0fa4kXJu1YT&#13;&#10;SVToYvj4VC7OIfii57MpDVxf7IBzwwVsUtxMIfYdyVHwGNXw9JJ2FAgEO4EpRQj4pMBoE8ZnLi+p&#13;&#10;rwUljkK9pKQLZQfGcMRzPDozZTtbPKxz8pkIdN75vP4nKX/FOEbnh1Huo/Wkyz3aafFTjxnFJuAQ&#13;&#10;YCppbQbvqHlGvK7CHwWZES4CXvE777wz6ygjxgg7aGNckdcmTZesBQ4R/PQfG1H6LtVdMsoV09NQ&#13;&#10;bBmpOuigg8JVjFKef/75qcoWbD3E0+3Ha/qNx51RTTjgiKDtuHGUFDdG2BVXXhHq6MMPP1w10pp0&#13;&#10;bU2O4SyiXvho06OPPmqffJw+i2XE3SPC1N5sz4zWA66rLabZ0lCdc9QDygjDk4CS6bvap8VH/fSR&#13;&#10;axRQpjS7zEu7p5jHMSLYkyVtFJU6ds8994RHMoMgusM7+dxgww2CE4P6hnMiScn09KLQopC6Ac6a&#13;&#10;dO+vUDaR4aMzMpWRYX91ld8b/YaPx0F7wGiOtsHotUm/o9fWtG5hZPgrCZnVhMxn6jqBmVlpMpNz&#13;&#10;/nYEnBK00WxOYurS8OG3B4OCa/MZ2Y/mnSnIr732mo0aNSrwxTBxhtHrkn5zr7fJDh06ZvqRrar6&#13;&#10;aUb2Pb9J92IQ4VilTJENLCGM8k+6pybHqA98CNn65po8o5j3klbf5Jj00hZpB2lp5zhlx+wxHCrU&#13;&#10;t2JubhzPW5MmTasO0VZq2l6iZZ8tLqbXu96MjKL+ENBf/Dh/Uy/RG4mX+syAGHogf9NnJs2S2WWX&#13;&#10;XaoMcdpsLucrs89uu+22cB1L9HymCs9nJ3p0VwLt4IknnkjVE7gGw/qGG24ITgr68KQ2GGXEPdFA&#13;&#10;flnmQztGRhay/AXdtS77lmi6G9pvGfUNrcSKlF6EEkKWhsm0O4QD0wRRhBDWTP3585//XFAn1qp1&#13;&#10;K9uyz5bBeCTexx5/LHwwaF3Q81zOIUSGDBkSckNj5xUfPi2JgzTg6FROlAbiyCZMi4QmRIMSx1Q+&#13;&#10;hDK/eS4fFEBY4bVnBAEhhsHpoy+eBgwGfy8zhhU7I2PQoIASD6MXHEcxRshlCzyjRYul7zRGuHo8&#13;&#10;+fLgvd8oaZQt3nReQ4RB6GVDPMRJGvHGUjakkWfzKiH36GZLZ22eGzBgQNX7VpmGxRQtFATS6/WC&#13;&#10;9DPNbPjw4WGqK8dJPwauOwRqK42+9o26gpLvafLyYQ0rxjaGANfg5eY9y1zrZck91C9G8k8++eRw&#13;&#10;HeVF3qObVRInDidG4bkXw4DXSFIPuZ6/ccj5+2mZCcLMGcozGmh3dJYeaPvxdPu5mnzDhg3BcHSR&#13;&#10;dhwWV111VRhlRRZwjA+/qZtssukjEBiLeO3JV7ED+cc4Q9YR4HTJpZcEgxZWpMnLBCUUJwp/Zwuw&#13;&#10;J14CbYu66vnLdl8pnIMD70+mjpJm8ks9dblFGsk/f7MB6o033hiuo40xCh7dqbku8oP8RY4xcku7&#13;&#10;8bpLPaIsf/3rX4cp+tQdjI/oEiLSzPRz+hzyiqOTKfIYbvE6iRHK+m13cjKKzeauXifhhrLO39zL&#13;&#10;Kxtx+Ho8zo00Ysj40gZmr+BIIS35Bp8NxvUYAMRJIA/VCTgC6WeRm3eNuCvoAtThbMvuSC8zaLiO&#13;&#10;52IMwI7y8DxTFvym/tPWPc+k//jjC9tPhOcNyMhAdALaJW0Rg8Blv+ef5yE/0FsIlAfOB1/v3zLz&#13;&#10;vvW+fbe3Ll26hPOU9VlnnWWTM7MN5s9bVg6hb/DKO3f0YGDxar+oURQiKeJ/lIPXBbg5y+qWbRGT&#13;&#10;lhoV7cpf28YAxeWXXx4MtiS9goEe2gZliIxkVlm0Pqc+pJonWrVa+kYC0uNT0KvL03Ug+m90Zpc3&#13;&#10;8fiod9RXAn2592XIjagM4jrqFYMOBPpFArojDlJ3GoaDP/3HtSxjhR9tHz0UY530xPUIHK7MhqAu&#13;&#10;8Sz0A58ZQHSwZ78J6hz3Eg+OXPTSaP9HfmkPzJRxJy5tKOok9TQ6I9KGPIgywoGDno/OwXEcA+i+&#13;&#10;XMvfBFhS72mb7I5PIH3MKog6gLiO9k/e+GgUP6AK/y11ZS09pl9lRABFJKkjoqHSATKaiYGA8KGh&#13;&#10;IEhoQBdccGHotAtFwXR93k2PooWRwNoYph/hFUSJQbjiYcTzzbMRThg8TAV0w4hnInAwAhBGNHg2&#13;&#10;/WJEjWvwbjJFpzYD03Lp0E888cRgVCCMFi1cZC//5+WgVCD4SDtpQdjxOxow6FF0US4RUozMIhAZ&#13;&#10;MSdfTBtldAhlB88u16SNGiDUuAclCgGIUkNHysgvQj66tjOahuhvOLIrK5uSMI2U0RPWd9IpUzbE&#13;&#10;z/MZbWJ6NMx53oBM5xSdBhWNs7q/SUuhgbSggDGFi/oD19NPPz3whDOKG/WNukd9dmMX3hiUUQdR&#13;&#10;oc/O53qMTxxAdGRs0ETnRh3G485aXvKMsTo5o0Ci3NAR+euvMCy5n2OMSFEvaJvUKcqWXWKj9Z18&#13;&#10;0vni3CFeFFcMlKgSwEgk5YZzhngp13vvvTcYI34d33jqiYO2zzQ9nB+wpP5Hp6bnwyDbNdQz6h2j&#13;&#10;BjDCccTfHMcoor4xqoDR4zMsMLgwprr8pIRni7+653CWMCWa9gBPHHb83mOPPUK6SCv1CQcSI3ew&#13;&#10;cQWCdhmvyyhuPqKAMsfoC68uQpHp27dvdZNZJ/chW6kzGKTIAPLL8g7aFMY+CiiKO+dwCMKGgAzE&#13;&#10;8ZfUz9RmwuFMmbGMC6dW795bZtpAk7C8CKcD8ow2hMF9VGbXdDfuPE1sUMdGTTgGaG/MiEG2UPY9&#13;&#10;1u+RsQotTJ/FgETJJNAOeV5U5lJPeT6jUMh1ZmYdd9xxoW7T/lu3ah0U5XGvjgv1C2Octodsjb8D&#13;&#10;3tOW9h1tkxjT9AEYCsgb6lmhgfaPos/MNMqbQDkik7IF2NE3IjPID/0bo2+M/NOe6c+oR8hCZwcn&#13;&#10;pt527Lj8Ov1sz+Icr+xELjISTJkz+4gRUJaFUSb0i7Q39ArKkHInHaQnajjS12HIMEqPoUIcpM+N&#13;&#10;U+7jTQDIAXQn+hHYYsAUWla58hQ/Tx/MszDQkIXMDKGfR2/CYYa8KbWA/GM2A30baUbH8boPa+oS&#13;&#10;MoM+DxkKT+o+55AZtRnQFzGQ0dXQF9AhqasEDFzqYyGBfpylfzgH6L+Q6eSPNsnSo2hAJ8Hpib5L&#13;&#10;gFNSGZIGZIm3Ea6lTSI30gLT39EjkMP0RexPhSzYYcAO1rFTx3AMvZJZMchonk0accTFAwMeLL3B&#13;&#10;wCZftAvaGO2BvpF2xQxe4kL3Ii76AdJAXY0H7uF66jCzpKizlAN8SANyElnj9gEOON4YQHlQz0kD&#13;&#10;SxbQA8gj7XHTXpuG9ER1OAx6lnFQpgT0HdqsQmZDWEEobwI0Uj75BAQgDQwjYqON0oVKtrhQas8+&#13;&#10;++zgnUc4YFDgAeQTDzRYhDube8VHeWjANHQ6AoQyDd2FEoZKIWv948/N52/WMWM4sUEHwjkeUBRQ&#13;&#10;fDCMEXLxQAfNaA5ryDCoUHJwbvj6Kq4n/wg7lESUH4RmWkDw88EQQmCi1BBQwlmfFB1xTYsD5wFK&#13;&#10;OlOovENA+eUTD9QFlNsjjzwyrLuMn6+Pv1FeMYQZpceooENLq1sYp6xtQ3FI2sG52OnnWTClE8cw&#13;&#10;50NgHRtvgCDgaR48eHCoTyioKJXcwyce6DwxlmgbKN38TaDTo7xQoDGEMVSYYePefo8HxYmpelyH&#13;&#10;sUK6mBmAw86nznINSiMOKJQKjCDaGM9ipgD1MtqRetzV+SZOHEq0C0Z/Mdxp03ySAmXGSA7KdD51&#13;&#10;OymOfI+h+MOHUQ8MA5QSPtGAwcsSFK5DJhEwKr1c/FqUMUZZkH0YSYw28MH4Sipnv69UvlGOqAO0&#13;&#10;f0ZRyAPfSbOJqHvIQAxmnxVSl/nAGUybQr5St/lEAwols2OOOeaY4DiOlxXXYuDhMORejBIcuWxo&#13;&#10;lxRoO1xPW4/XyQEZA532jJFL3eaDnE0KtAHqEu2rUMOCEXTSQbthBgE7zxOQFeSBNl1IIB8uJxid&#13;&#10;I1CWPCNXwBlGG0B5RwGn7eAgiQf6uS4ZxxzsBg4cGD+d19/UNYwX+n7aEfUSQ4NPPFDOOB2S9Arq&#13;&#10;BIYMZc6MLso7W1nRtzPrqS5mqyE76OMwgpHzvvcABiJ1KTroEc9zff6NrGYDZGb2YLyjn6T1yxiC&#13;&#10;6JgY/tGR19pKP7os+i/OBJxzfKiz8MRRWUjAIMVwxFDGgceHQP9OPx8NGOboazj6CdRJ9Nl4oP3T&#13;&#10;1tAL6c9pK9SBbDoLdZfBMvRSjHnkDvoQn3ggr5ttmtms87hjq2ZURK8hXei6OMbQK3BK4hDwmTXR&#13;&#10;a0kbjjLkPez4Ox5o3+7wxQHi+zKhJzP4hdHPYAxyguUa6PYsx+ATD+78Qb9B1ivkR6CwHiC/OHVV&#13;&#10;AyBAg6FDR3lDgKDoI3RotDTwJAUo32xhKAzOGC8otnjC8XjTUeH1QyDhkWP0hCnhjC7Q0JMEBMqG&#13;&#10;T1VGYeB+0lzomrx80x29Dg7k4bHHHs8o8U8Fo4e0kHYEDBv94bnP1jGRRzyRXIdSjCKGIQoDRmYR&#13;&#10;jMRDZ46Rly0QF6McKG4ISjpOypBvV8ay3e/neBZpYgSbsmFUiU4BYwWlAeMDBZGZE5Qj9aOUAmnC&#13;&#10;aYSxijJP5xNNP3WZ9JM/lNO6Sj+8UDpRcBnpgSflTNqiAQOaTWYGZIwAlFPKEscPShwKJ+ml7mEs&#13;&#10;4fDCyOK4B5QEpt1T7gScLmkjSLRjpiCPG/dqxmD/PCiweLZxAFBvaePUZTpZjrvDiHQTP+2tWEY9&#13;&#10;aaXtYggga/DW80GhRkFHoWHUAz4YYih+1Pmk0QDiKmaALzMdcLChXKGUMOKE8oYxgdKFg4s6xVRi&#13;&#10;AuxoL9Gy4TjMmVGCcccIP0oLgZkQMPX1++Fgif5HflH0GK1BiaWN4fAh/dQNZATGJWWE8YRMrI9A&#13;&#10;eTFCSFoY2aGPoN1Rj8gDhjN1Ka1/Ic2UH9NZkRUYJHxov8hpDAEfSUNW0x5pm0ltAuWZOoRDh/pD&#13;&#10;3zc5Y+hSt5HP1CMUfdJK2+e7UIOe9OKsRM4w4wXZ4TN6yAejkIWWBX0Is9CQCaSXQD7i9TqciP2H&#13;&#10;YxtDnTqALEYm055hR33nfJeMMR9tzzUxTDF2WEaE3EB24nhDF3A55QYSM2J4JrKT/MUDMgXDnr6E&#13;&#10;NkqZU3cYgKCsSDdyCN2EsmLAoS7kkBs8wzIbg8KS8kTOMCoJz1IOMPJ+Gb0Cg5e+z8uG/gbdA50O&#13;&#10;JzVtIUnnK3Ye6f+oA8zgYAYWgyu0xXi/nM9zca4MzuiE9L/MBnF5SH2PB9opbdyNeuoP7SQekKfU&#13;&#10;U2QW9Q85Ap+kehu9lwEajGR0aHgz+MQMPtcjaAvIR/QI0k07TIsTHhjO1HfaFXWPmQ0+EwsnJGmk&#13;&#10;XfE8ZCDpTgqcpx64HkR6uDbKiPzhBKLtITfQi+knXQdFhlFXovZBLnsk1/mktJbrsUYZYVHa0qJc&#13;&#10;yddSvlCOaSAoJLkCDYHOG0FCw0trqPF4aHw+jYlOGoGUFEgDHRKCnd9UNX8mihGCLpfyQCeLcMGg&#13;&#10;5n46Au5DOSavKE3ET0CQJSlcnjbSwvUErkNYecdC3DwHIURAOeccz+UYnQHXkF445ZP2EFHmP/JA&#13;&#10;HMRFmp0BcRAXfyPQyQfPJF1J+YAh8cDf4+F+hDL30cm4IEYxyWZAEBfx8ImWDXUB44sP6UoLKJPk&#13;&#10;h2t4FnlJC6SVKZME4qecssWdFk/0eFL6YUDHRdpzKY+kCUeTlyl1OIl59Jm5fpMmOi/qipcP6aB8&#13;&#10;4oHzlDf8qR9+vbdHeCZ1wtxDXfFAXSG/aYF4o/KAPJLXaLvj+dSdaP0k3dQfmOYT4OjONsoYpSbt&#13;&#10;Xq6FEe3RWXGM67mXZ2eTRdznhgPX53LcoMCRR+oc6UorZ9Lg7d3LhDRxPSwoD0Z9mY4Oc6b/MS04&#13;&#10;KcCTdMKfQDykk+9o+okzlyFG+cGJ9FOXctXtpPRwzGUMv3PJB66BB2l1GeF1NNrG0tox98KADbhU&#13;&#10;kgAAQABJREFUDwF+PLOm4corrww7oRM/hhllABue43WJuu1lFq3nuZ5N2ZNfj4dnRNsjdS2fkBQP&#13;&#10;5Q436jXll8SN59Gven9GfUl6JuXg/QAyh7i4zts1bYPzBORIkvyJ5oO6znP5JqQ9N3pP/LfLsig7&#13;&#10;8ky6yC/lkZTneDz5/E2eKSeeyW+4EbeXO8+DdT6B9BKXyz7i8rIinmyylee7Q5J7sjn4SUu0Haf1&#13;&#10;mTyfuuxtjnyRF+8zOe66F3UJeRYN0WdQH9LSz3Pok/mGm8umaFz+m7rkRlmu+kR5kEZPP/F72ZBe&#13;&#10;7odVWiBN1G+uod6mpZ/7KTP0EALX0RcmBa5DL6J+kx7ihj/lW2ggf66Pujzk2bCOBp4TlX8wYBZr&#13;&#10;UoAVfD2+bOUWv597vO15n8WzyCNtLk2PiMfD36TZ4/J2zHGXgd6OOZYtkA4YeRykh3vjcojrvO3F&#13;&#10;27HLSZ6dFEgrzLifwHXo7AqZAYcMHBn1qgkiIAIiIAIVRQBlz6cAMgrYJTOakc0RhvLF6DTOC2ba&#13;&#10;YFAymqBQdwSSjPq6e7qeJAIiIAIiIAKlSyA/d2bppl8pEwEREAEREIFqEWAqL1PlGfFg5JepzYwS&#13;&#10;xAMjAixR8BknTJXNtu4xfr/+FgEREAEREAEREIHaJCCjvjbpKm4REAEREIGSJMD0RDYzYtom0zhZ&#13;&#10;P46xzhpEDHamC2LMs4kgaw3ZWIuJbYzmM0If35ywJDOpRImACIiACIiACFQEARn1FVHMyqQIiIAI&#13;&#10;iECcAMb56MxmPWy0xtp7XkHHzs2sVWXEnnWBGPzsCuz7VbABG5uJJa13jsevv0VABERABERABESg&#13;&#10;LgjIqK8LynqGCIiACIhAyRFgc50LL7wwjNbzqj02N2Jn46TApkO8lo8dlbNt4JR0r46JgAiIgAiI&#13;&#10;gAiIQG0SkFFfm3QVtwiIgAiIQEkTYLdhXrGDsc57r3mF25dffhl2cMZ45xVuvIaHne55b7VC/RFg&#13;&#10;qQRLI9gDgR3BFURABERABERABJYQ0O73qgkiIAIiIAIiIAIiIAIiIAIiIAIi0EAJpL8wsoFmSMkW&#13;&#10;AREQAREQAREQAREQAREQAREQgUohIKO+Ukpa+RQBERABERABERABERABERABESg7AjLqy65IlSER&#13;&#10;EAEREAEREAEREAEREAEREIFKISCjvlJKWvkUAREQAREQAREQAREQAREQAREoOwIy6suuSJUhERAB&#13;&#10;ERABERABERABERABERCBSiEgo75SSlr5FAEREAEREAEREAEREAEREAERKDsCMurLrkiVIREQAREQ&#13;&#10;AREQAREQAREQAREQgUohIKO+Ukpa+RQBERABERABERABERABERABESg7AjLqy65IlSEREAEREAER&#13;&#10;EAEREAEREAEREIFKISCjvlJKWvkUAREQAREQAREQAREQAREQAREoOwIy6suuSJUhERABERABERAB&#13;&#10;ERABERABERCBSiEgo75SSlr5FAEREAEREAEREAEREAEREAERKDsCMurLrkiVIREQAREQAREQAREQ&#13;&#10;AREQAREQgUohIKO+Ukpa+RQBERABERABERABERABERABESg7AjLqy65IlSEREAEREAEREAEREAER&#13;&#10;EAEREIFKISCjvlJKWvkUAREQAREQAREQAREQAREQAREoOwIy6suuSJUhERABERABERABERABERAB&#13;&#10;ERCBSiEgo75SSlr5FAEREAEREAEREAEREAEREAERKDsCMurLrkiVIREQAREQAREQAREQAREQAREQ&#13;&#10;gUohIKO+Ukpa+RQBERABERABERABERABERABESg7AjLqy65IlSEREAEREAEREAEREAEREAEREIFK&#13;&#10;ISCjvlJKWvkUAREQAREQAREQAREQAREQAREoOwIy6suuSJUhERABERABESh/AosXL7YXXnjB9ttv&#13;&#10;P9t+++3toIMOsjFjxtiCBQts1MhRttdee1m/fv3s7LPPthkzZgQgH3/8sZ1++unWt2/fcJ77FURA&#13;&#10;BERABESgoRNo2tAz0NDT/8MPP9iPP/7Y0LOh9IuACIiACJQggcaNG1uLFi1shRVWKMHU1SxJc+fO&#13;&#10;tSeeeMJOOukk23bbbe3OO++0Bx54wFq3bm3nDj7XrrzySlt33XXt0ksvtYcfftgOPvhgu/fee221&#13;&#10;1VYLf48dO9bOP/98Gz58uHXo0KFmidHdIiACIiACIlCPBGTU1yP82bNn22WXXWZff/11PaZCjxYB&#13;&#10;ERABEShXAhjzu+yyi+2xxx5lZ9jjrPjLX/4S8nXDDTfY66+/br169bJx48bZ2muvbVtvvXUoVkbr&#13;&#10;H3zwQRs4cKBNnDjRDjvsMGvTpo3tuuuudvPNN9srr7xi++yzT7lWAeVLBERABESgAgjIqK/HQv78&#13;&#10;88/DSMKxxx5rnTp1qseU6NEiIAIiIALlRmDRokXBYMWgxbDFkC230KxZM2MafufOnW3atGk2adIk&#13;&#10;Y3ZCx44dq7K66qqrhnPw+P77723llVeuOte2bVv75ptvqv7WDxEQAREQARFoiARk1Ndjqc2bN8/m&#13;&#10;z59vv/rVr6xnz571mBI9WgREQAREoNwILFy40K6//vowgs3vcg2NGjWy3Xff3TbeeOMwct+yZctl&#13;&#10;skremzZdou5g8GPce2D9vZ/zY0nfCxcuyqzL/z7jQEg6W//HMggyyw6a29y56BVL81f/KSteCpo2&#13;&#10;bWwtWzaz2bPnlmw51CS3lGHbtq1t+vTvyjZ/LVo0C+1v7twFNUFVsvdShm3atLSZM+eUXRmSt1at&#13;&#10;VszIlwWZZcPl2Z80aWK20kotbNasH+q0/Jo1a2KrrLJsv1WdSi6jvjrUinwP0yMZbVAQAREQAREQ&#13;&#10;gWIRwJhtgpZSpmHy5Mn25z//2a655pqMMdTWyC8Gfo8ePeyRRx7JGLhzw9R8ruvatWtg0b59e5s6&#13;&#10;daptvvnmYT+bKVOmWJcuXXISwpjHsGdWQKkG0rZwIZ/yVLgz/pigaC9YUJ75o+4SSr2e1aT+L1q0&#13;&#10;OGPUl28dLfcyXFJ25Vt+ixc3rhcZs2hRcfatl1FfE+mke0VABERABERABOqFwJprrmkbbrihXXTR&#13;&#10;RbbbbrvZhAkTrFu3bmHtPOvrr7vuOltrrbXs1VdftUMPPdSaN29u/fv3t+effz6k9+2337bu3btb&#13;&#10;79696yX9eqgIiIAIiIAIFIuAjPpikVQ8IiACIiACIiACdUaAWW4nnniiPf300/bJJ5/YeuutFzbH&#13;&#10;Yz39BRdcEF5vN2vWLDvkkENsq622CiP1bBq40korhbX37Ix/zKBjwtsB6izRepAIiIAIiIAI1AIB&#13;&#10;GfW1AFVRioAIiIAIiIAI1D4BNv/bf//9l3sQI/Tsch8PvO5u5513jh/W3yIgAiIgAiLQoAkUZxJ/&#13;&#10;g0agxIuACIiACIiACIiACIiACIiACIhAwyQgo75hlptSLQIiIAIiIAIiIAIiIAIiIAIiIAImo16V&#13;&#10;QAREQAREQAREQAREQAREQAREQAQaKAEZ9Q204JRsERABERABERABERABERABERABEZBRrzogAiIg&#13;&#10;AiIgAiIgAiIgAiIgAiIgAg2UgIz6BlpwSrYIiIAIiIAIiIAIiIAIiIAIiIAIyKhXHRABERABERAB&#13;&#10;ERABERABERABERCBBkpARn0DLTglWwREoHoEFi9eXL0bdZcIiIAIiIAIiIAIiIAIlCABGfUlWChK&#13;&#10;kgg0BAITJ060888/3+655x6bPXt2ySd52rRp9uSTT9rMGTOr0jpjxoyQh2HDhhm/FURABERABERA&#13;&#10;BERABESgoRGQUd/QSkzpFYESIfDpp5/abbfdZs8++6zNmTOnRFKVnIxZs2bZ8ccfb3fddZfN/m6p&#13;&#10;AwJnBHl44okn7Ntvv02+WUdFQAREQAREQAREQAREoIQJyKgv4cJR0kRABIpDAIN9/Pjx9v333xcn&#13;&#10;QsUiAiIgAiIgAiIgAiIgAiVCQEZ9iRSEkiECIiACIiACIiACIiACIiACIiAChRJoWugNul4EREAE&#13;&#10;shFYuHChTZkyxf73v/8Z094bNWpkbdq0sfXXX9/WWGMNa9x4qS/xs88+s9dee82aNWtmO+64o33w&#13;&#10;wQc2adKkMJ2fY126dLEePXqE8/FnfvPNN/buu+8a32x+t/rqq9tGG21kkydPDvHwe4MNNrAXXnjB&#13;&#10;3n777XA76+offfRR+9nPfmZ9+/ZdJsoFCxbYhAkT7JNPPrEff/zRWrZsGZ5PHAoiIAIiIAIiIAIi&#13;&#10;IAIiUKoEZNSXaskoXSLQAAlgGLMZ3d13323vv/9+MOrJxqqrrhoM7iOOOMK23357a9KkScgdm+1d&#13;&#10;euml4fzMmTNtxIgRwahnmvyKK65oXbt2tQMO+KUNHLiftWrVKtyDAU/cbG730ksvLWPU9+vXL0yx&#13;&#10;f/zxx+2kk04KRv3tt99uTz/9dLgXg33IkCHWp08f22qrrcIx/mNPAK7DwfDxxx8Ho75Fixbh+Yce&#13;&#10;emgmDQdUXasfIiACIiACIiACIiACIlBKBGTUl1JpKC0i0MAJvPjii3bBBRcEo3jPPfe0nXbayRYt&#13;&#10;WmSjRo0Km9F9+OGHdt111wVjO5pVRvavuuoq22STTezoo4+2FVZYwR544AEbOXJk2MCua9d1bbvt&#13;&#10;tgu3fPnll3bNNdfYM888YxtuuKGdfvrp1rp162C4s+EdjoVo+P3vf2/77rtvMPKZLXDCCSfYeuut&#13;&#10;Z82bN6+6jBkCpK1///7229/+1ubPn2/333+//ec//7FLLrnENt544zC6X3WDfoiACIiACJQcAWaC&#13;&#10;ZSaHFT3wJlT6MgUREAERKFUCMupLtWSULhFoYAQWLlhof/rTn8Ko92mnnWZHHnlk1VR7jOW11lor&#13;&#10;GPS8Bo9d6KOBjewYOb/22mutadMlYmm33Xazgw46yF599VV77733wnlG+MeOHRucBJtttlm4nmn3&#13;&#10;hB122MHatm1rt9xySzRq6969e5UBj/Hfs2dPW2eddZa5hun2gwYNsj/+8Y9Vswi23HLLcOy///2v&#13;&#10;PfXUUzLqlyGmP0RABESgtAhg0Ldr38oaN1q6xKtYKVxsi23WzB8yDuv5xYpS8YiACIhAUQnIqC8q&#13;&#10;TkUmApVLYNRTo+yrr74KRvPOO+8c1rmzvp6AsjVgwAB77LHHbNy4cWHdO+vlo+Hwww+vMuj9OIY+&#13;&#10;Rj1r4efNmxeMc+JgJP/ggw+29u3b+6XBGMeRwJp5RvMLCTgG9t577yqDnntZ/7/uuusaRv3nn39e&#13;&#10;SHS6VgREQAREoI4JMELPHi4n3H+KfTG7sD4gW1JbNmtpR/c50rZYrU+2y3ROBERABOqVgIz6esWv&#13;&#10;h4tA+RBgPTqBUXcM7+iGeBxn3Tof1sS/+eabFjfqmUofD2ywR2A6PFMfuZdN7zDC45vucR3HmVpf&#13;&#10;qFHfsWPHqjX7xONhpZVWCj8ZyVcQAREQAREofQIY9FNnFs8R23rFVjZn3pzSz7hSKAIiUNEEZNRX&#13;&#10;dPEr8yJQPAJff/11iIzd5y+77LKsETPyHg9MjY+HuGOA89OnTw8Ogeia+Oh9q622WvTPvH6z075v&#13;&#10;3he9gVEfgtZSRqnotwiIgAiIgAiIgAiIQCkRkFFfSqWhtIhAAyaAAY4RzO72Z511VtacRKfN+4Vu&#13;&#10;QPvfad9c56P2Sdf4lP+kc2nH8n122v06LgIiIAIiIAIiIAIiIAL1RUBGfX2R13NFoMwIdOrUqWod&#13;&#10;/dprr121OZ1nE0OcafQE1sRXNzDFftasWTZ79uzlomB6/tSpU5c7rgMiIAIiIAIiIAIiIAIiUK4E&#13;&#10;ir9FaLmSUr5EQASyEmCEnp3reT0dm9tFp6zzm3fKsxkdr7njPfPVCYyob7vttuHd9Kytj691f/fd&#13;&#10;d8Or6eJx+zR+jH4+CiIgAiIgAiIgAiIgAiJQLgRk1JdLSSofIlDPBHr37m39+vULI+W33nqrvfzy&#13;&#10;y2FEnY3zMPKHDx9uH3/8sXXt2jVsZled5GKc77XXXmHX+3/961/2yCOPhJ3xv5v9nb3xxhs2dOhQ&#13;&#10;mzFjRog6OqW+ZcuW4dh3331nX3zxhc2dO1fGfXUKQPeIgAiIgAiIgAiIgAiUHAFNvy+5IlGCRKBh&#13;&#10;EmCUnve8M3r+4osvBgO+c+cumXX2FkbvMeg33njj8C57NqarbujVq5cdeuihdvPNN9uQIUPs4Ycf&#13;&#10;DtP5mXbP7vqrrLJKmJofNepXXnllY3nAp59+GjbxIx1nnnlmdZOg+0RABERABERABERABESgZAho&#13;&#10;pL5kikIJEYGGT6Bbt2526aWX2umnn24tWrSwV175j73wwgu2YMECGzRoUDDCN9hggxpltFWrVnb0&#13;&#10;0Ufb4MGDjbX748ePzzznFeO1dJdcfEk4hkEfdRyws/1FF11k66yzjr333nv23HPPVa3vr1FidLMI&#13;&#10;iIAIiIAIiIAIiIAI1DMBjdTXcwHo8SLQUAnsvPPOy61fx5jm/fHHHnts+OTK2w477BCM/rTrjjrq&#13;&#10;KOMTDcwEYBo+6/N/8YtfRE+FKfXz5s0Lu/AzYh8N/fv3Nz7RwHvoP/zww+ihZX7joOCjIAIiIAIi&#13;&#10;IAIiIAIiIAKlSkAj9aVaMkqXCIjAcgTY5I5p96eddpqNGzdumc34uHjixIn29ddfh+n466233nL3&#13;&#10;64AIiIAIiIAIiIAIiIAIlBsBjdSXW4kqPyJQ5gQYXX/66afDqDzT6rt37x5yPGnSJBs2bJjNnDkz&#13;&#10;7JDfo0ePMieh7ImACIiACIiACIiACIiAmYx61QIREIEGQ4Dp/X379rVtttkmrItn8z3eW0/46quv&#13;&#10;wuZ8G220Udiwr3nz5g0mX0qoCIiACIiACIiACIiACFSXgIz66pLTfSIgAvVCgM3uLr74YuOVdo8+&#13;&#10;+qiNHTvW2Hm/c+fOdsIJJ9j+++9vHTp0qJe06aEiIAIiIAIiIAIiIAIiUNcEZNTXNXE9TwREoEYE&#13;&#10;2CRvzTXXtFNOOSV8ahSZbhYBERABERABERABERCBBk5AG+U18AJU8kVABERABERABERABERABERA&#13;&#10;BCqXgIz6yi175VwEREAEREAEREAEREAEREAERKCBE5BR38ALUMkXAREQAREQAREQAREQAREQARGo&#13;&#10;XAIy6iu37JVzERABERABERABERABERABERCBBk5ARn0DL0AlXwREQAREQASyEeBVkAoiIAI1IaA2&#13;&#10;VBN6ulcERKD2Ccior33GeoIIiIAIiIAIiIAIiIAIiIAIiIAI1AoBGfW1glWRioAIiIAIiIAIiIAI&#13;&#10;iIAIiIAIiEDtE5BRX/uM9QQREAEREAEREAEREAEREAEREAERqBUCMuprBasiFQEREAEREAEREAER&#13;&#10;EAEREAEREIHaJyCjvvYZ6wkiIAIiIAIiIAIiIAIiIAIiIAIiUCsEZNTXClZFKgIiIAIiIAIiIAIi&#13;&#10;IAIiIAIiIAK1T6Bp7T9i6RO+/fZbmz59+tIDFf7rs88+CwQmTJhgc+bMqXAayr4IiIAIiEAxCSxa&#13;&#10;tMgmT55czCgVlwiIgAiIgAiIQAkSqDOjHoP+j3/8o7388su2ePHiEkRR90n68ccfw0PPPvtsa9as&#13;&#10;Wd0nQE8UAREQAREoawL0vbvvvrv63bIuZWVOBERABESg0gnUmVE/Y8YMGzt2rB111FG22WabVTr3&#13;&#10;kP+XXnrJzjnnHDv33HOtW7duYiICIiACIiACRSPASP0DDzxgM2fOtEaNGhUtXkUkAiIgAiIgAiJQ&#13;&#10;WgTqzKgn24zQ9+zZ0/r3719aFOopNYygoGhtscUW1qtXr3pKhR4rAiIgAiJQjgQWLlxob731lo0f&#13;&#10;P74cs6c8iYAIiIAIiIAI/ERAG+WpKoiACIiACIiACIiACIiACIiACIhAAyUgo76BFpySLQIiIAIi&#13;&#10;IAIiIAIiIAIiIAIiIAIy6lUHREAEREAEREAEREAEREAEREAERKCBEpBR30ALTskWAREQAREQAREQ&#13;&#10;AREQAREQAREQARn1qgMiIAIiIAIiIAIiIAIiIAIiIAIi0EAJyKhvoAWnZIuACIiACIiACIiACIiA&#13;&#10;CIiACIiAjHrVAREQAREQAREQAREQAREQAREQARFooARk1DfQglOyRUAEREAEREAEREAEREAEREAE&#13;&#10;REBGveqACIiACIiACIiACIiACIiACIiACDRQAjLqG2jBKdkiIAIiIAIiIAIiIAIiIAIiIAIiIKNe&#13;&#10;dUAEREAEREAEREAEREAEREAEREAEGigBGfW1VHCLFi2qpZgVrQiIgAiIgAiIgAiIgAiIgAiIgAgs&#13;&#10;IdBUIIpP4NNPP7XLLrvMrrnmmuJHrhhFQAREoEQIPPHEE3bdddfZoEGDbJ999skrVZ9//rn97W9/&#13;&#10;s1dffdXuv/9+W2WVVZa77y9/+Yu9+OKLyx33AwMHDrQTTjjB/wzfCxYssBEjRtjIkSPt66+/tpVX&#13;&#10;Xtm23nprG3T0IFt5lZWXuTbXH4sXL7bHH3/cHnjgAZsyZYo1b97cNt10UzvmmGNsjTXWyHW7zouA&#13;&#10;CIiACIiACIhAnRKQUV9k3B9++KGdccYZNmHCBBn1RWar6ERABEqDAEbvBx98YMOGDbO3337bZs+e&#13;&#10;nVfCFsxfYCOfHBmMZYzwtBlNL730kuEcXXHFFa1x4+UnlH3//ffLPI+/kbsY9NzTtGnTcP9rr71m&#13;&#10;Dz74oN144422/vrrL3NP2h/z58+3IUOG2C233BLiWWGFFYz8ks97773XbrjhBttmm22sUaNGaVHo&#13;&#10;uAiIgAiIgAiIgAjUKQEZ9UXGjXI5d+7cIseq6ERABESgNAhg4L7xxhs2dOjQMNpeSKreeustu+76&#13;&#10;6wyDPi18++23wSBnZPy8886zzp07L3cphraHefPmBUP7ueees5/97Gd26qmnhlH1yZMnB2N+9OjR&#13;&#10;dumll4bZU+3bt/fbEr8XLlxo//73v+2+++6z1VdfPcTVt29fmz59ut1+++3h3IUXXhgctt26dUuM&#13;&#10;QwdFQAREQAREQAREoK4JyKiva+J6ngiIgAg0UAKfffaZYSTfdddd9tFHH1mzZs3sxx9/zCs3X331&#13;&#10;lV18ycX2ww8/hCn3s2bNSryP0XWM644dOwaDvmXLlonX+cH//e9/NmbMmDByfv5559sWvbcIp1Zb&#13;&#10;bTVbZ5117PDDDw+j7Ezn/8UvfuG3JX5/+eWX9tRTTxmOhcsvv7zqetJy1llnBWfDm2++GabmH3/8&#13;&#10;8YmzCBIj1kEREAEREAEREAERqEUCJWnUf/rJpzZy1EhjKvucOXOsTZs21rt3b9tjjz2sSZMmVTiY&#13;&#10;uvn888/byy+/bChjTNNcc801rX///rbFFksUO7+YNZaDBw+29dZbLyh58RGbO+64I8TTp08fO/LI&#13;&#10;I8Nt48ePD1MwN954Yzv00EPt2WefDSNTKHzczwgOazZbtGgRRp5GjRpl//znPw3Fl8Caz7XWWst+&#13;&#10;9atf2dprrx2O6T8REAERaKgE/v73vweDFmMemcgyI9bG5wpMab/66qvtvffes7322sveffddSzPq&#13;&#10;kbuMxCM7cxn0PHfixIk2adIkQ05vvsXmyySlQ4cOYa0/6Satu+yyS9Y4Gd1/5513Qj+y8847LxPX&#13;&#10;SiutFPqG3/72t8aMg2nTpoXR/GUu0h8iIAIiIAIiIAIiUA8ESsqoZ1rn008/bUMuH2JTpk4xplVi&#13;&#10;uGPIs2HRY489ZldccUUwolnDyajM0888HQx/pnOyxpG1lKx7POSQQ+y4444LGxzBFecAmzphtO+/&#13;&#10;//7LoUZJ4zwbInlgQ6cnn3wyGOms7+T5xONpeuihh+zYY4+1o446KjgUWGOKg8ED8W244YZ5byDl&#13;&#10;9+lbBERABEqRAAY0xvPpp58eHJU4SvMJyO9HH300OGdxBjCtPi28/vrrYV08/QFT3V955RVjWRPT&#13;&#10;8A844ADD2GbdPIE+go3sOL/ZZpslrnPfdttt7aqrrjIM9hkzZqQa9TwPQx0HMM/AcREP/fr2C7Ie&#13;&#10;x+0XX3whoz4OSH+LgAiIgAiIgAjUC4HldyCql2QseSjTLq+88kqbNHlSGAG/++67w7TKc845Jxjy&#13;&#10;TIu89tprw/RNpkY+9PBDweA/7bTT7JlnnglGOaPsGPxscoRxn23tZj5ZRdFjVGl0ZsopOzzzHEbk&#13;&#10;2X0ZRfL66683ppUysvR/v/k/u/POO8NsAOJmmiZ52GCDDfJ5lK4RAREQgZImgPxFxjETihlKuQLy&#13;&#10;k9H54cOHBxnJ2vZs9yGv33//ffvuu+/s1ltvDTIc5yqj+hj3bIaH7J85c2Z4NPuXYIQTktbec5wp&#13;&#10;+DiGMeiR2WmBZxMXU//Z4T5pI7zmLZrbqquuGqbn57s5YNrzdFwEREAEREAEREAEikWgZEbq58z5&#13;&#10;IUxvZ33kz3/+c7tiyBXWuMkSnwPT11dYoZmdf/55YW0kuye/8MILQUm85JJLwqiKA/nTn/4Upm1e&#13;&#10;fPHFYddjRmlquqERo0K//vWvw4eZAATWU06dOjW8domRJabXr9BshaCw+m7NrVu39mTpWwREQAQa&#13;&#10;PAGmxBcSML59SRLOWdams3wpLXz88cfBqGaUfMCAAXbwwQfbRhttFIzxRx55JKzlJz6WWSGTmdaP&#13;&#10;A4DAK+ySAjLb1/5nc/IyA8vjYqp9klFP/CwJYB8BZgko1D8BHDXMIOGbmXbrrruutWvXLjiTcNJ4&#13;&#10;OdJHcw5HEMs1mJVBvWBzxaTXKtZ/zpQCERABERABEcifQMkY9bNmzTTWUmJAH3bYYVUGvWfl5z/f&#13;&#10;KzNCPyeMoLzz9jvG6M1WW221jEHv17Jmk/cfM+LD1MyuXbv6qWp9s35+yy23DFP7PQKUAEaG2HyJ&#13;&#10;9fwKIiACIiACSwkw4s2sJj44alnPniu0atXKTj755DDDas899wzGO/dgpB199NHBCLvmmmvCKD5L&#13;&#10;rAgY44TojvjhwE//YdQxUs91fm30vP9mVgFpJrjz1s9FvznHZn/Z4oper9+1R4DywsnDPgjsl8Os&#13;&#10;OfpmlsUxK4S+2536GPD02SyRYykdDiaWUbDvAstJovv11F6KFbMIiIAIiIAI1A6BkjHqUZLoYHmN&#13;&#10;UHwTO7KOssfa9R8yI/pszMQoCYZ2UsAxwFp2pr8TZ02VL6aLkq5oQLFrvuKS9fcasYmS0W8REAER&#13;&#10;MGPUnXe6Y0gx4p5t2r3zwtBiBB4D20dY/RyjsDhyee88S6J4bzwGG8YaIW0Unrg4xwwqn0XlcUa/&#13;&#10;eV6uuPw5GIAyAqP06uc3yzLo50895VTr2q1rqBPsu8MIPaP3zNxDF/CAnjFy5Ejr1auXHXjggcEJ&#13;&#10;gANg1113Da9B9Ov0LQIiIAIiIAINjUDJGPUoXUx97NSpU1Zlaf6C+VXrItu2bZvIG8XNp2Iy1ROl&#13;&#10;riYB5a1ZZvp/NKAAxpXO6Hn9FgEREIFKJYAjlVfAse6ct4Csv/76BcnLNNnKenaX+zgNiNedBWlr&#13;&#10;3OlbmKbPdWmj+ZQTch7nMYGp3Gn9Bpulcp07AMIN+q9eCPBmnL/+9a/mS93o76l7TK9n6ceQIUOq&#13;&#10;ZvWx9w71Ckf/vvvuG8qP5SToHDiJNt1007zykFY387q5Di7KZLGgtlYHSSr6I9LLIJN5D5Gffqja&#13;&#10;38T1U3zpz6527FU3UnaEJd/FzMCSeEvh/yX1s3zrqJfhknIsvzKslPKrzXZem+2wZIx6DHGUJNYq&#13;&#10;po2so7SxHs6VKV//GAfE/X6O9Y/5FE7Ody2XX9uMY9PfIiACIlAUAhhOY8eODXH9/ve/Nz5JgVeV&#13;&#10;IqMxuJhej4zHoGYmVNKMLaZb+xR5DGsMdUb3kfG8oSQpfPLJJ+EeHALZXpHHM5mKjeHP8q4ko37u&#13;&#10;D3PDhns8k3X3CvVLAL0Bg54+H8N82LBhYZkHZcNyD/a+wQl02WWXhU14mWaPg8d1CFLPDBBG8HOF&#13;&#10;pk0bZ+pkaZd548aNMksYV0isu7ny1xDO084xKtLKgXOEJpmyatp06euPlxyt/v/El0GbafMtMvVt&#13;&#10;6RuSqh9j+p2UYbt2pV3P0lOf+wz5Y5ytVava5Zg7JbV3RZPMfmBpdbT2nlo3MVN+zZs3K2MZg8Op&#13;&#10;7ssvHzs1nxIuGaOeKfNMcWf0JWkjJUZbzjzzzKDoMVKCAsYGdUmBTpsN91DO2MXYp1wyEsNU+bjT&#13;&#10;gLinT5+eFJWOiYAIiIAIFEgAY3unnXZKvAujnR3xmTrdr1+/YJT5zvW8tYRP9+7d7Y477ljmFaNE&#13;&#10;xv4lfDDKNtlkkyoZj4H/xhtvBEUj3jmy7wl9ABulYdhnCxiAq622WtiPhb4iPrI/5rkxof/AqMcB&#13;&#10;oFD/BDDIR2feTvOvf/3L+vfvH15Zi46AI8nrFXWRtylQNzDiOe8BfSOfjfIWLFhk33wz228rye+V&#13;&#10;V26RcVDMyzguluwNUZKJrEGicKxgDM6atbT8otHRztu1b2ULM2W1YEHxGCxsnNmPI2OIzp79Q2Zg&#13;&#10;aX70kUX/vdpqK4d6VsMJpkVPV7EibNVqxYyTdVGtcyxWeguNB8dS27atM2W4ZAPXQu8v9etxas2f&#13;&#10;vyAzALug1JNarfThtFhllZYZ5336m3KqFXGOm5o1a5rRT5bMFMxxadbTJWPUM41u0003Cxve8D5j&#13;&#10;3oUcVc5QzHjvO8re3nvvHRwAbHjD5nq8XikaXnrppRDPupmdbv3VRBj0ePRRCFEmo2HChAnGaE4x&#13;&#10;Ap2Kp5sRJZ6rIAIiIAKVRICN7Xj9XVLA4Xr22WcbcpfNzDC0cdISevToERyvOHeR+VHHALOvxowZ&#13;&#10;E9460qdPn6pN9NggDeONtdX0B4z+e+Bd8g899FB4Buuos43Ucw+GP7uhP//882GDP6Zpe8D4u+22&#13;&#10;28LsgJ49e4bN+/ycvuuHAA58Nsrjdbe/+c1vbLvttgsOH2aJ3HXXXTZ48ODQ77P/Aks1cNJ06dIl&#13;&#10;DAhQhv/973/D+vtePXvlnYGkGRx531wHF2IMlnoaa4ohPX+RpZaRnzV9Xrj/p/jSn13zp7juWM5l&#13;&#10;6M6K2uRY85KoSQw/TRfJRFGueSzv+rmk/Bpq2ZWMUY/BveOOO2SUttHh3e4Yx/vvv3/okMeNGxfe&#13;&#10;B8+x7bffPmxw89FHHwVlDeWQjW7ozBlxp3NnpIcCYRd8OnACI0coa2yyx7vlTzrxJFu9w+qhc0dR&#13;&#10;4x3GxQjMOHAFFQW0z5Z9jHcb+7FiPENxiIAIiECpE4hOcY6mFcPKlVeuiV6HfMdJyzvpr7766rCM&#13;&#10;aptttglT8keMGGH33Xdf2C/luOOOq4oSRy/y/4MPPjBem3fSSSeFTVRxDNx44402efLkMCOA15t6&#13;&#10;YBkX8eFYoJ8YkHl9Hg5YRuD5/dprr4Up28wqwLFA/0A/gdOAzfn22GMPOWwdZj1+v/XWW3bnnXeG&#13;&#10;KfXM7MDAJ7Ccg7JkXwfqGk4m6gz9M46a4cOH2ymnnBKWZRxzzDFhk716zIYeLQIiIAIiIAI1JlAy&#13;&#10;Rj0dL4oZHS+b29x8882h4+U4xjpTIXfYYQc79dRTwyZFf/jDH8KoO6PydNw+TdJ3oud1R4cffngw&#13;&#10;5qHETAB2YOY1dxj+vOfe42Z0hlcuoeTVNLDpDmtBiRvlEgUQRTNtp/6aPk/3i4AIiEC5EMC5yyvr&#13;&#10;WF+PwcaSKxyiOGmR7UyTZlo1I/UeMNQYpUW2P/fcc3bGGWeEe1hmxV4pzNaij2BavQdGeBnN5XV7&#13;&#10;OAWYtk3AsMeZzM7pjPReeOGFYSM2nk9cpOW8886r8WtSPR36rhkBRtuZiREfVWE5Bg5/1wcoN+oJ&#13;&#10;/TLLNi644IKgV/A30/E1o65m5aC7RUAEREAE6p9AyRj1oKDjPfTQQ8MutHjc2fgGRQpDmXcWo2x5&#13;&#10;YP39bcNuswcefCC8oob30TPi0yUzMs91jMrQYXug08Zw57677747TLvjeqZq8kxGbBgdiip+KJg+&#13;&#10;hT/e6RM36y85j8PAA/egiLL7PlP7GCGIKxx+rb5FQAREoKESYOYU8hQZWMimcchdDG2msxNHPDAd&#13;&#10;n5FURuWfffbZ4LxlphVLsngNGd/xgAy+6aabgmznlWW80oyp9jhTcRTH19LzXGQ90/bj66kx8jDc&#13;&#10;t9566/D6PO9beC5x4QRWKA0C6Az0uUmBesYnHtyQjx/X3yIgAiIgAiLQkAk0yhicxV55lMiDqZD7&#13;&#10;7bdfGIXfcccdE6+ptIMPP/ywDRw4MCwJYL2nggiIgAiIgAgUiwD7ugwdOjQsG7jyyiu1D0ANwPpG&#13;&#10;eXWkMlUrpWzwNGcOG+WV5yZWK6zAayebZ15XmLyJFbuOt2vf2g647RCbOvPzajFMuqn1iq3stP4n&#13;&#10;W981+4eNCJOuKcYxHE5slPf11zV/FXMx0lMbcVB+zKJiQ8dyDJRhu3ZLNsorZVlRXfa8AWLePDbK&#13;&#10;q90NI6ubvpreh8O/TZuWmc3T63ajQ95aUoyN8pYfJqkpEd0vAiIgAiIgAiIgAiIgAiIgAiIgAiJQ&#13;&#10;JwRk1NcJZj1EBERABERABERABERABERABERABIpPQEZ98ZkqRhEQAREQAREQAREQAREQAREQARGo&#13;&#10;EwIy6usEsx4iAiIgAiIgAiIgAiIgAiIgAiIgAsUnIKO++EwVowiIgAiIgAiIgAiIgAiIgAiIgAjU&#13;&#10;CQEZ9XWCWQ8RAREQAREQAREQAREQAREQAREQgeITkFFffKaKUQREQAREQAREQAREQAREQAREQATq&#13;&#10;hICM+jrBrIeIgAiIgAiIgAiIgAiIgAiIgAiIQPEJyKgvPlPFKAIiIAIiIAIiIAIiIAIiIAIiIAJ1&#13;&#10;QkBGfZ1g1kNEQAREQAREQAREQAREQAREQAREoPgEZNQXn6liFAEREAEREAEREAEREAEREAEREIE6&#13;&#10;ISCjvk4w6yEiIAIiIAIiIAIiIAIiIAIiIAIiUHwCMuqLz1QxioAIiIAIiIAIiIAIiIAIiIAIiECd&#13;&#10;EJBRXyeY9RAREAEREAEREAEREAEREAEREAERKD4BGfXFZ6oYRUAEREAEREAEREAEREAEREAERKBO&#13;&#10;CMiorxPMeogIiIAIiIAIiIAIiIAIiIAIiIAIFJ9A0+JHmT3GMWPG2LRp07JfVCFnx48fb4sXL7aR&#13;&#10;I0faxIkTKyTXyqYIiIAIiEBdEFi0aJG98cYbdfEoPUMEREAEREAERKAeCdSZUb9gwQJr2rSpXX75&#13;&#10;5dakSZN6zHLpPBomsDj33HPFpHSKRSkRAREQgbIggNN44cKFduCBBxoGvoIIiIAIiIAIiEB5Eqgz&#13;&#10;ox6DHiN26NChttVWW5UnzQJzNXr0aDvllFNsxIgR1qNHjwLv1uUiIAIiIAIikE4Ag57+ZcqUKda4&#13;&#10;sVbbpZPSGREQAREQARFo2ATqzKh3TJ07d7YNN9zQ/6zo7w8//DDkv2vXrmJS0TVBmRcBERCB4hPA&#13;&#10;qO/QoUMw6osfu2IUAREQAREQAREoFQJy3Z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SalkpClA4REAEREIHyJrB48WIbP368nXXWWdanTx87++yz&#13;&#10;bcUVV1wu0wsXLrT33nvP7rnnHnv22Wftq6++spVWWsm23nprO+KII2zzzTe3pk3z676+/PJL69+/&#13;&#10;v82fP3+55/iBMWPG2FprreV/2vfff2/PPfecDRs2zN5///1wb8eOHW3nnXe2I4880jp16mSNG8sn&#13;&#10;XgVMP0RABERABERABOqVQH5aUb0mUQ8XAREQAREoBwIfffSR3Xjjjfbhhx8Goz4tTxjUF198cTDm&#13;&#10;119/fdt4441t+vTpwdB+6623bPDgwbbDDjuk3b7Mca7HoF9vvfWse/fuy5zzP1q2bOk/bfbs2SGN&#13;&#10;N910k7Vu3dp69uwZHA9TpkyxW265xV599VU777zzbJNNNqm6Rz9EQAREQAREQAREoD4JyKivT/p6&#13;&#10;tgiIgAhUAAFG6F988UX7xz/+Eb75Oy0wKv/Xv/7Vpk2bZocccoj98pe/DCPjjLjfcccddvfdd9vQ&#13;&#10;oUPD6Hs+o+XMDGA2wL777muDBg1KfGyzZs2qjr/yyit2//33h5kAf/jDH6xv377WokUL++CDD+yq&#13;&#10;q64KRv2IESOsS5cuYfZA1Y36IQIiIAIiIAIiIAL1REDzB+sJvB4rAiIgApVA4PPPP7crr7zSzjnn&#13;&#10;HHvppZesbdu2WbON0c5I/jbbbBOM8G7duhkj6euuu64NHDgwjLgzNZ+R83zCG2+8EYzvtdde2zDe&#13;&#10;kz7ReN555x375ptvbMsttwzPY6p9mzZtrHfv3va73/3OFixYYBMnTrTPPvv/7N0HYBRl+sfxJx1C&#13;&#10;7wgiVToCgiiIDUHFLqiI5VRArOfhieU8O3oqnufZsZ6inCgoShNEUQHBAlJVFFBA6b2XtP/+Xm/y&#13;&#10;34Td1E0ym3zfu5BkZnZ25jNxZ573fd73XRv8Mn5GAAEEEEAAAQRKTMBXLfVKe7zvvvtsypQp9tFH&#13;&#10;H5keBtUiowc4tZSoP+Nf/vIX94A1Z84ce+GFF0wPYOXKlbPTTz/drr32WqtTp04WzN9++82lUs6c&#13;&#10;OdN27NhhNWrUsBNPPNHtp0qVKlm21S/79++3adOm2dixY23ZsmUuFVMPdO3bt7err77aOnbsmNmX&#13;&#10;UvsbOnSoa3maNHGSbdi4wUaMGOGOSS1IeigcPHiwS9885I1YgAACCJQBgQ8//NB9Luoz8brrrrOa&#13;&#10;NWu69PVQp64W/DFjxrgg/LTTTrNatWpl2axVy1b231H/tdi42JB98bNsHPhF+9M9QoF5cJ/57NsF&#13;&#10;/66gPT093VUkZO+37+1D26jfPwUBBBBAAAEEEPCDgK+CeoHoYenAgQMu/fGNN96wypUrm4Lvbdu2&#13;&#10;2Ztvvmm//vqrS4ccOXKk81Orz86dO9269evXu7RNDaikPpQff/yx+12tLnqQ1Jf2rZagCRMm2NNP&#13;&#10;P23HHntsZpCu/ShI16BJCuTVn1ItRHv37rVPP/3UVDHw6KOPWu/evTOvnd5H+xz3wTiXGqrX6Hj3&#13;&#10;7dtnU6dONfXnvPfee13/z7ykimbumB8QQACBUiCgz+NevXrZDTfcYK1atXKfv+FOS5Ww+rzW53rr&#13;&#10;1q3dZ7s++zVwnVrY9fmqdcHp8uH2peWqmNVrFdyroviuu+4y9etXRbAqaC+99FI7/vjj3ee8tx9l&#13;&#10;BOgzXN0FlixZYk2aNHGp+Lt377bnn3/e3S+aNG5ih9U9zHsJ3xFAAAEEEEAAgRIV8F1Q72loMKV+&#13;&#10;/frZJZdc4h7ipk+f7gZHUgv9zz//7AJr9bdUS44evp566inTNgr6NYCRWmfUyq+AXP0ozz77bNeK&#13;&#10;r5TJ8ePHmyoMNNjRv//9b2vZsqV7W7X8a6TlTp06uRb2du2OCjzMxbm+lNr+k08+cdkBwUG9d7wa&#13;&#10;JVnHq/RQtQopfVT9L7/66iub9vE0N1pztWrVvM35jgACCJQJAfVlv/DCC13Lem6t2ytXrnSt5HFx&#13;&#10;ca5P/Zsj37Tpn0039adXIN+mTRvr27ev+zxXgJ9bmT9/vttE+1UGmAbL09emTZtM6xS0X3PNNS4L&#13;&#10;KyEhwW2rkfK1XBkGygxTFpgqJrTs888/t27dulm/S/pZtep8nufmz3oEEEAAAQQQKB4B3wb16v84&#13;&#10;ZMgQ12IuCg2WpJGHFSyrBWfAgAFWv359p6SHsG+++cYF3z/88IO1aNHCBfhqpbnqqqvspptuymzZ&#13;&#10;UQuMBjjSfmbNmuVab7S9igJ+BfSXXXaZa1mPiYlxy5VGr1R7PQRqn6GKRmj+85//7DILtF770fsq&#13;&#10;qP/l119s+/btRlAfSo5lCCBQmgUqVKiQ59PT56Ra1fX9mWeecd2fzjvvPKtdu7brx66MqSeeeML2&#13;&#10;79tvV119Va77Vcu/WuUVyN94443WoUMHF6CrkmDihIn2+huvm0a513JNsaeiLlqqBF64cKGpP/6L&#13;&#10;L76Y+T4acE/T6alygYIAAggggAACCPhFwLdBvQZJUgq8V9Ryc8QRR7iWeE1LpDmDvaIUeS9gVvCt&#13;&#10;1HeNYKz+kArIlSKvtP7gotYXPSCq1d8LuO+88063nR7qvIBer9H+lBKqh82DBw9aelq669MZvD+l&#13;&#10;8aurQHDR8eohUNkCOgYKAggggEB4AX3WqijVXZ+1msdeU8opMFf3KKXvq9vU8y88b2cFAu9atWqG&#13;&#10;31lgjSpozzjjDJde37BhQ9N9REUVu5ddfpmtWr3Kxo37o+uUF9QrmNfAfqrA7dGjh8u+0me7lr/6&#13;&#10;6qumke91Lxg0aJDrDuB2yD8IIIAAAggggEAJCvg2qPda4YNtlB6phzIF8d7DmdYrAPf6q2uAIwXw&#13;&#10;a9ascQ+F6seZU1ElgL5UKaC0eaWHamA+pVlqhGNNY7Rq1SrXb97bT1p62iFBvV6bveiYdMw6Jj0E&#13;&#10;UhBAAAEEwgt4feUVxGugvOOOOy5zY1Xynnnmma67lbpCTZw4waXNZ24Q4gd9Lof6bNam+szXAKga&#13;&#10;e0XdulQ0WOvbb7/tMqzUWq8uVF4Fr/rea9m5557rtlE3r1NPPdW9jn8QQAABBBBAAIGSFPBtUK/R&#13;&#10;7gtavBZ1tdSrdUaVAOGK0vy9CgG12j/00ENuHmI9VKrPpo5D6ZZK2587d67r5xlqX15/zFDrWIYA&#13;&#10;AgggkLuA+q4riNZntjKyshcNdlqvXj33mR2uK1T21+T0uz7jlU2lLAAVjcmyaNEilxmgLAEvoPf2&#13;&#10;oewrDa6nlHy13CvQ172CggACCCCAAAIIlKSAb4P6wqAoSFc/TrWQ/+Mf/3DzC+e2v61bt7pBkdQq&#13;&#10;r4GQNH2eRj1W0K9p8pTOv3Tp0rBBfW77Zz0CCCCAQM4CSovX57cqZkN1WdJyBdr68ipjw+1R05PO&#13;&#10;mDHDBewa6V7z3WcvSvfX+3jdt9RVSqn/+l0VDKGKV9mgLlnqIkBQH0qJZQgggAACCCBQnAKxxflm&#13;&#10;xfVeajVXC71aX1avWu2C++zvrfTNBx980I1wrAc7tcKr5UcDMmnAO426rz6WSt3Uw+PmzZtdmr72&#13;&#10;Qyp9dk1+RwABBAovoJZwfeYquFbmVPbPWnWV2rhxo+smpfT3nIoqddX//r777guk6k88ZFN97mt6&#13;&#10;O015p2wsFaX/K0jX+2islVBFXbtU1MqffR77UNuzDAEEEEAAAQQQKGqBUhnUK3Xz5JNPdg+EI98c&#13;&#10;ecjDmaYzGj58uBvwSFPf6UFOFQBeK1Bwf31dAI2UPHny5MygPlQLUlFfKPaPAAIIlHYBfRZryroD&#13;&#10;Bw7Y54FxTTS+iVf0+azKV81ColZ0DYCXU1HXKQX+2pda7DU+ile0L41sr8pdVdpeFZglRUVjuahF&#13;&#10;X4G+pjvNXqmwceMmGzt2rMsE06B9hekm5t6QfxBAAAEEEEAAgQgIlMqgXq0nJ5xwgku719zCekic&#13;&#10;NGmSrV692o14P3jwYNdCo7R6zaGsIL5z586u1UWtMJoySen2K1eucq/T9tOmTct8wNNgShQEEEAA&#13;&#10;gcgLXHvttW7aUvVZv+OOO1yF6rp16+ydd95xre5qqdf0dBrnxCufffaZnXPOOa7blAY4VVGK/pAh&#13;&#10;t7hZSbSvv/3tb25QvN9//91V6P71r381TXnXv39/N2CeXqN7ggbjq1Wrlr377rtuhHtNS6p7x/vv&#13;&#10;vx8YKO8sNwir+tJrhpbsfe61DwoCCCCAAAIIIFDcAqWyT70Q1dpy22232fPPP2+LFy+2W2+91Y2K&#13;&#10;rwBeaZOaZ3jo0KHu4VHbNwr05dSUdq+//rqb837mzJnugU2DKNWsWcsuuOAClw6qSgK18OTWSqR9&#13;&#10;UhBAAAEE8ieglnPNUf/www+7wegUfGtGE30Wa7rRAQMG2EUXXZRlp2pZX7t2rZt+VH3pvVKnTm03&#13;&#10;DZ3GVlGqvbpWaYYTZQRo0L0rrrjCrr/+eve79xoF9Ur/f+ONN2zevHmme4FS+fUaVSRoOtRbbrnF&#13;&#10;VQB4r+E7AggggAACCCBQkgK+Cur10KS0efVrV2pj9qI5gzVwXYcOHbKvcsuuvvpqN6ext1L9JB97&#13;&#10;7DGbPXu2e6DTg5reQ/tQS372qY70er2v0jvVn1IPl5pGSfMkH3VU+0Ar/yduZGSvdUYPmZp2qVmz&#13;&#10;Zta8eXPvbTO/a7A+zZOsB0FvIKbMlfyAAAIIlDEBfXa2bNnSTUWnz+fsXZ08Do2J8uijj7qp5jTW&#13;&#10;iT679Vnctm1b69Spk0t/97bV98aNG7tR6TVwnVrZg4vuF0/9+yn7cvaXrsVd22jeeaXmh9qXjqlf&#13;&#10;v34ue0tT3a1fv94NpqeUf33Wd+/enfnpg4H5GQEEEEAAAQRKXCAm0GewWCZQ16jyau3+5z//aQrO&#13;&#10;KWYTJkywPn36uH6imi+ZggACCCCAQKQElJXw3HPPuYyDf/3rXy7TIVL7Lmv7SU1Nty1bdmV2w/Pj&#13;&#10;+VepkhyoADsYqIRK9ePhFfqYEhLiAhV65QKNLntC7isuLtZq1KxoF77R39ZsXxdym4IsrJhUwW45&#13;&#10;6WY7of5JgWyggwXZRZ5eo0rPWrUq26ZNf4zxlKcXRdlGun7KfCpKx5Ik0TWsUaNi4LNit68/Kwpq&#13;&#10;VKlS+cCsL6mBsWpSCroLX7/uj8bcZNu6dXexHmdSUkKg8bdCod+zVPapL7QKO0AAAQQQQAABBBBA&#13;&#10;AAEEEEAgCgQI6qPgInGICCCAAAIIIIAAAggggAACCIQSIKgPpcIyBBBAAAEEEEAAAQQQQAABBKJA&#13;&#10;gKA+Ci4Sh4gAAggggAACCCCAAAIIIIBAKAGC+lAqLEMAAQQQQAABBBBAAAEEEEAgCgQI6qPgInGI&#13;&#10;CCCAAAIIIIAAAggggAACCIQSIKgPpcIyBBBAAAEEEEAAAQQQQAABBKJAgKA+Ci4Sh4gAAggggAAC&#13;&#10;CCCAAAIIIIBAKAGC+lAqLEMAAQQQQAABBBBAwAlk4IAAAgj4WoCg3teXh4NDAAEEEEAAAQQQQAAB&#13;&#10;BBBAILwAQX14G9YggAACCCCAAAIIIIAAAggg4GsBgnpfXx4ODgEEEEAAAQQQQAABBBBAAIHwAgT1&#13;&#10;4W1YgwACCCCAAAIIIIAAAggggICvBQjqfX15ODgEEEAAAQQQQAABBBBAAAEEwgvEh1/FGgQQQAAB&#13;&#10;BBBAwL8Ca9assddee83Wrl1rNWrUsD59+lj79u1t6dKl9sYbb9iuXbvsuOOOs4svvtjKly9vW7Zs&#13;&#10;sbFjx9r8+fOtSpUqNmjQIDvyyCP9e4IcGQIIIIAAAnkQoKU+D0hsggACCCCAAAL+EkhJSbF7773X&#13;&#10;YmNj7f7777e2bdvac889ZytWrLDrr7/ejjnmGLvxxhvts88+s1mzZllqaqp98MEHbv3tt99uTZs2&#13;&#10;taFDh9rBgwf9dWIcDQIIIIAAAvkUKLaW+oyMDIuJibH//ve/NmfOnHweZunc/KeffjK5vPLKK1a3&#13;&#10;bt3SeZKcFQIIIIBAiQjo/vL1119b9erVS+T9i/pNd+zY4QLzO+64w+Li4qxz5842efJkF7hXqlTJ&#13;&#10;LrroIncIp59+ur3//vvWtWtXmzdvnp1//vnWpEkTGzx4sE2cONFmzJhhPXv2zPFwA48vFh8fG7hn&#13;&#10;57hZia3U8cXGxgQcYgLHGFdix1GUbxwXFxt4jjRLSIgLeR10/q4EvsVEsslKuw18qfIoPr7obHVu&#13;&#10;Kn7+O/vjCAv+r65RTODiFKVjwY+u8K/84xrGlNpr+MdnTOm9fn/8fYb/jCn8X0joPehzOxKl2IL6&#13;&#10;9PR094G4YMECW716dSSOPer3sWnTJmcyd+5c0wMIBQEEEEAAgUgJKKhXerqCev1c2krNmjXtrrvu&#13;&#10;cqe1d+9emzlzpjvXbdu2WePGjTNPt06dOi49X88hO3fuzK9ZxCcAAEAASURBVFLJcdhhhzmjzI3D&#13;&#10;/KCHvQoVyoVZ64/FCpSSk5MsPb30XWsJewFFuOvgBcXaTgF4pEqsq0yIsXLlElyFQqT2G2o/Oodw&#13;&#10;5xdq+2hb5lVYlNagXtdDAVppvYa6bqpcS0wstvCxWP/E9d+fKoiL+/rpMysSpdiuipDS0tLcDbhb&#13;&#10;t26ROPao38e0adNcf75hw4ZZ69ato/58OAEEEEAAAf8I6J6rfuXLli1zmXL+ObLIHsm+ffts5MiR&#13;&#10;9uOPP1r//v3t888/t927d2d5E69SQ9+VNZjfkpaWYTt27PVt5YjOqXLl8rZ370FLSUnN7+lFxfZq&#13;&#10;odfDdrjroGCjRs2Klh64Vmmp6RE7p/S4dMsIVJTs3XvA9u9PKbK/AV3DWrUqhz2/iJ1QCe1I5/dH&#13;&#10;pVN6wPFgyGyLEjq0iL2tzrFGjYql8hrq3CpWLBforpRqBw6kRMzMTzvSZ0iVKsnFfv2SkhIiUlFS&#13;&#10;bEG9d9HUYlCvXj3v1zL93UuJrFWrFiZl+i+Bk0cAAQQiL6CgvnLlypHfsY/2qIw39atPTEy06667&#13;&#10;zg16t3LlSvvqq68yj1LbqLVerbfKitu+fXvmuo0bN7p1mQui9Aev0iJKDz9fh12S51qS750vJB9u&#13;&#10;HGxXChOHfCge2UMKvn6R3bN/9ub9XUbruUYuP8k/14QjQQABBBBAAIFSLqCUew14l5CQYI8//ri1&#13;&#10;atUq0Jc13nr16mW///67jR8/3latWmVTpkyx0047zZKSkqxdu3b28ccf24YNG+zNN990o+N360r2&#13;&#10;YCn/U+H0EEAAgVIvUOwt9aVelBNEAAEEEEAAgSIXWLJkiRu5XoG7pqzzyjPPPGOvvvqqGwn/rbfe&#13;&#10;slNOOcXOOussF/xrO6Xq33TTTa5v/XPPPmeVq5TubAbPhe8IIIAAAqVXgKC+9F5bzgwBBBBAAIFS&#13;&#10;K9ClSxcbNWpUyPNr0KCBvfTSS4esU3e3W2+99ZDlLEAAAQQQQCCaBUi/j+arx7EjgAACCCCAAAII&#13;&#10;IIAAAgiUaQGC+jJ9+Tl5BBBAAAEEEEAAAQQQQACBaBYgqI/mq8exI4AAAggggAACCCCAAAIIlGkB&#13;&#10;gvoyffk5eQQQQAABBBBAAAEEEEAAgWgWIKiP5qvHsSOAAAIIIIAAAggggAACCJRpAYL6Mn35OXkE&#13;&#10;EEAAAQQQQAABBBBAAIFoFiCoj+arx7EjgAACCCCAAAIIIIAAAgiUaQGC+jJ9+Tl5BBBAAAEEEEAA&#13;&#10;AQQQQACBaBaIj+aD17GvX7/enULdunXzdCq7d++2VatW2YEDB+zoo4/O02vYCAEEEECg+AQyMjJs&#13;&#10;z549tmHDBvc9LS3NypUrZzVr1rQaNWpYbGzh6qN//PFHS01NtQYNGljVqlUPObHly5fbzp07D1nu&#13;&#10;LdAxHHHEERYTE+Mt4jsCCCCAAAIIIFBiAlEd1M+ePdtGjhxpnTt3tkGDBuUJ8aeffrLbbrvNBfYr&#13;&#10;VqzI02vYCAEEEECg+ARWrlxpo0ePti+++MLWrFnjKmEVSHfp0sX697808JnfyeLjC3b7Wrx4sV17&#13;&#10;7bXuZO677z47/fTTs5zY3r177e6777Zvv/02y/LgXy688EJ76KGHLCEhIXgxPyOAAAIIIIAAAiUi&#13;&#10;ULCnohI51EPf9N1333UPfe3btz90JUsQQAABBKJOYMeOHXb//fe7oLply5Y2ePBgq1ixks2aNdOm&#13;&#10;Tp1qq1evtscff9yaNWuW73PbtGmTPfrooy4DoE6dOiFf//vvv9v27dtdNsADDzwQMiugSZMmFhcX&#13;&#10;F/L1LEQAAQQQQAABBIpbIKqDeqXQUxBAAAEESo/Av//9b5szZ44de+yxdtddd5kXQPfocYr961//&#13;&#10;ssmTJ9vEiRNtyJAh+TpppfC/9tpr9t133+X4OlUa7Nq1y6XX9+vXL2SKvdLuSb3PkZGVCCCAAAII&#13;&#10;IFCMAr4M6vXwlZKSYvquoocnpVoq1VE/a7kCevWJVN/LgwcPun6X6nPptZ5oubef9PR09zq9Xssp&#13;&#10;CCCAAAL+E9i8ebO9//77VqVKFbviiiusVatWmQfZsGFD6927t2vBX7p0aebyvPygz/1PP/3UJkyY&#13;&#10;YMrsUp/5cEUt9Qrqu3Xrlnk/CbctyxFAAAEEEEAAAT8I+C6o18BIH3zwgWuJUb9KBffqS9mxY8dA&#13;&#10;X8r+rv/8zJkzXXrmunXrnOHTTz9t+nr55ZetR48epiBe/eX1cDht2jTXJ7Ny5cp26qmnWuvWrTMr&#13;&#10;C/xwATgGBBBAAIE/BD7//HNXYdu0aVM76aSTMln0ma7B8Xr16uW+vMrbzA1y+UGDo7799tuuYnjY&#13;&#10;sGHuXhLqJaoI1n1l3759mcG/UvG1XJXGGpA1XNp+qP2xDAEEEEAAAQQQKA4BXwX1enh68cUX3QBJ&#13;&#10;Srk888wzLTEh0dasXWN62Pvqq6/s4YcftsaNG9tFF13kgn8NoqSWl6OOOsoOP/xwZ/bbb7/Zgw8+&#13;&#10;6NIs1dLTtWtX95CmgY++/PJL27ZtW3HY8h4IIIAAAvkQ0ECmCuCbN2/uKnTnzp3rKmg1En61atWs&#13;&#10;bdu21qJFi3y1oCuTa8yYMfb999/bzTffbI0aNQp7RLo3rF271h2D0vQ1bsuvv/7qjkXvr8plpeQf&#13;&#10;f/zxBR6oL+ybswIBBBBAAAEEECiggK+C+p9//jkwGNIsN22RBjNSuqXS7rds2WIvvPCCvfPOOzZ2&#13;&#10;7Fh75pln7MYbb7QffvjBTWl38sknu9GMvdYbtdh/8803blRjjXKsVh+l6yuo12uVXklBAAEEEPCX&#13;&#10;gKYoVVCvVnFlX33yySeu5VyBeXJysvssv/LKK12Fb1JSUp4OXiPoK6g/8cQT7YwzzshxxHrda7wM&#13;&#10;sOnTp9s555xjF198sUvHV9aXBupTFtjtt9/uMr/ydABshAACCCCAAAIIFLGAr4J6tcZoHnk90GnU&#13;&#10;Y2/KIrXAX3/99dauXbvM5VrnzVWs7962er3S9w877DDr06ePS7dXP3zt85RTTnGtLmp50XtREEAA&#13;&#10;AQT8I6DPZfV/VwCtlHcF1eeee65bpvT5cePGudHr69WrHxhIr0uuB67uXPfff79r5b/88stdV66c&#13;&#10;XrR//343Vota5VWRrO5aunfoWC7se6H9ZchfXIWxWvC1TvcZCgIIIIAAAgggUNICvgrq1VexXr16&#13;&#10;tmDBAtcSc9lll9kJJ5xgtWvXdl+XXHJJrl4aNVn9IbUfpd4Hj1CslvwOHTq4BzuC+lwp2QABBBAo&#13;&#10;VgGNoaKiae2UjaVMK6/yVhlXCrZfeeUVe+mlF3MN6tW6r/nm1a1r4MCB7rM/t5NRVy5VCiuI9zK/&#13;&#10;9Br9XKt2LXvyySdNmWFLliwxdRUgqM9NlPUIIIAAAgggUBwCvgrq1VdSg+EpVf6XX35x/eLLly9v&#13;&#10;Rx55pBuJWAG+AnWNjByuqD+kilI1q1ateshmtWrVcusOWcECBBBAAIESFUhMTHQVsarg7du3b2ZA&#13;&#10;r4OqUKGCde/e3U1pp+5VqgDQjCahigL6UaNG2ddff+0ytFRBnJ8SHNAHv07HpcoFpeAzNkuwDD8j&#13;&#10;gAACCCCAQEkK+Cqo14PUBRdc4IJ4DZCkaYs09ZDS5RcvXuxGL9Y0R2p10Wj2oYr6Y6qohT64ld7b&#13;&#10;Vmn6oZZ76/mOAAIIIFAyAl6Frb4rQyt7UUt99erVTYOhbtu6zWrXOXQbvUaj3Wsu+71797pK3Jde&#13;&#10;einLrpRmr0oBzXmvsVw0VV6zZs2ybBPul0qVKrmWfO9eE247liOAAAIIIIAAAsUl4KugXietVEuN&#13;&#10;ZK8vpU1u3LjR1C9SAyap5UV9KjUCsVIgQxUvHVIPc3p99gfDnTt3unntQ72WZQgggAACJSdwxBFH&#13;&#10;uHuAgm61tqvlPrgoLV5fuk9UrFgxeFWWn7du3Wr6rFf//Pfeey/LuuBfFPirKKDXrCqzZ892U6Fq&#13;&#10;lP2rrroqSwq+9zrdk5QJpiwyCgIIIIAAAggg4AcB3wT1avXQtHUjRoxwoxTfdNNNLn1eKfSa3qhz&#13;&#10;586mUYzV19JLsQ8FeNxxx7kHQY1grFb+7EH9smXLXLAf6rUsQwABBBAoOYEuXboE+su/5FLb58+f&#13;&#10;H+g3f2yWg1EFr74aNGhgyRWSs6wL/kV94//zn/+41vjg5d7PSu1X6r7uM0rp131CFQWqCP7oo4/s&#13;&#10;xx9/NA2slz0NX9PirV692lUCeBXI3j75jgACCCCAAAIIlJSAb4J6PVCpZUZ96RW0a+T6GjVqBka1&#13;&#10;j3MtM2od2bx5s+tPr37xKkqlV0uMBsbzWm9UCaBpiyZNmmQTJkxwrS96YNN2mspO6ZZqxaEggAAC&#13;&#10;CPhLQEG8xlZR8KzMLE1rWrNmTddlSveF8ePHu8/v7IOm7tq1y9S6r0Bd9wCNWK9ZU8IV3W8UsOve&#13;&#10;oBZ6r2gOe43houlSVSmgwF77UqXzpk2bbMiQIS7413FqfBcKAggggAACCCDgBwHfBPXCUOuKBsNT&#13;&#10;S4n6zp977nlWJ9BncvPmLYEgfaIL+tUSr1Z7FT20paam2owZMwLb1bHjjz/ePQTqwUv98D/88EOX&#13;&#10;vn/qqacGXpsSSOGf5pbrIU0VARQEEEAAAf8IKNAeNmyY3Xbbba7LlSpge/Q41ZKSEt0c8d9++62p&#13;&#10;Nf+iCy/KctBPPPGEq7DVveH555/Psi4/v6hC4cILL3T7+Ne//uXGdenUqZObalWVxLqv6D5z6aWX&#13;&#10;umA/P/tmWwQQQAABBBBAoKgEfBXUK51RUxhpELxZs2bZyy+/5AJ5r9VlwIAB1q9fPzetkUA0h7EG&#13;&#10;1FOq5EMPPWR33HGHa1lRsH/vvffaf//7Xzen8JdffulS8tu0aWNXXnmlaY5hPZxREEAAAQT8JaD+&#13;&#10;7A8++KD7nNYo948/Pty11KtVXQOpqpW+7mF1sxz07t27bcuWLYXuWqU+/HoP3XNUKaz7kCqZlQGg&#13;&#10;aVJV2XzxxRe7LmFZDoBfEEAAAQQQQACBEhTwVVAvh5YtW9ott9ziHpyUUqm0eqXZazRkDaKkAYq8&#13;&#10;0rp1a3vsscdca7zSI71BlpRaqfno9btSNvXApxYgteZr5GS15jBPvafIdwQQQMBfAvqMbtKkia1Z&#13;&#10;sybzs1oD49WvX99V6mafwWTw4MF23nnnhZzGNNSZPfvssy6NXtPTZS+qVFafe6XYq8uXpljV/UPL&#13;&#10;dU/JaYC+7PvidwQQQAABBBBAoDgEfBfU66TVJ1JfeSl68NNX9qLAXn0x9ZW9HH300dkX8TsCCCCA&#13;&#10;gE8EFLTXqFHDfeXlkDSYqr7yWtSNK6eiimT1r9cXBQEEEEAAAQQQ8LtArN8PkONDAAEEEEAAAQQQ&#13;&#10;QAABBBBAAIHQAgT1oV1YigACCCCAAAIIIIAAAggggIDvBQjqfX+JOEAEEEAAAQQQQAABBBBAAAEE&#13;&#10;QgsQ1Id2YSkCCCCAAAIIIIAAAggggAACvhcgqPf9JeIAEUAAAQQQQAABBBBAAAEEEAgtQFAf2oWl&#13;&#10;CCCAAAIIIIAAAggggAACCPhegKDe95eIA0QAAQQQQAABBBBAAAEEEEAgtABBfWgXliKAAAIIIIAA&#13;&#10;AggggAACCCDgewGCet9fIg4QAQQQQAABBBBAAAEEEEAAgdACBPWhXViKAAIIIIAAAggggAACCCCA&#13;&#10;gO8FCOp9f4k4QAQQQAABBBBAAAEEEEAAAQRCCxDUh3ZhKQIIIIAAAggggAACCCCAAAK+FyCo9/0l&#13;&#10;4gARQAABBBBAAAEEEEAAAQQQCC1AUB/ahaUIIIAAAggggAACCCCAAAII+F6AoN73l4gDRAABBBBA&#13;&#10;AAEEEEAAAQQQQCC0QHzoxUW3dPv27bZhw4aie4Mo2rMsVLZu3YpJFF03DhUBBBCIBoG0tDTbtWtX&#13;&#10;NBwqx4gAAggggAAChRAotqA+PT3dYmNj7bnnnrMxY8YU4pBLz0vXrl3rTmb48OFWtWrV0nNinAkC&#13;&#10;CCCAQIkLZGRk2PLly61NmzamnykIIIAAAgggUDoFii2o9/gOP/xwa9Sokfcr3wMCDRs2tDp16mCB&#13;&#10;AAIIIIBAxARUmb5z5063v5iYmIjtlx0hgAACCCCAgL8Eii2oVyu9HjD69+9vJ510kr8USuhoJk2a&#13;&#10;ZGPHjrUBAwZYu3btSugoeFsEEEAAgdIooPT7F1980RYtWlQaT49zQgABBBBAAIH/CRRbUO+JJyYm&#13;&#10;Wvny5b1fy/T3pKQkd/76jkmZ/lPg5BFAAIGICyioT0hIiPh+2SECCCCAAAII+EuA0e/9dT04GgQQ&#13;&#10;QAABBBBAAAEEEEAAAQTyLEBQn2cqNkQAAQQQQAABBBBAAAEEEEDAXwIE9f66HhwNAggggAACCCCA&#13;&#10;AAIIIIAAAnkWIKjPMxUbIoAAAggggAACCCCAAAIIIOAvAYJ6f10PjgYBBBBAAAEEEEAAAQQQQACB&#13;&#10;PAsU++j3eT4yNkQAAQQQQAABBBBAAIFSLRATExPx88vI0C7dPxHfNztEwI8CBPV+vCocEwIIIIAA&#13;&#10;AggggAACpVwgMTHekpISLNJxfVp6uu3dc9Ay/ojuS7kip4eAGUE9fwUIIIAAAggg4CuBAwcOBB70&#13;&#10;k3x1TBwMAghEVkAt9Arov1n3lc1fs9DSM9Ii8gbVylezAV2utP37Uiwtjdb6iKCyE98LENT7/hJx&#13;&#10;gAgggAACCJRegbvuusvuuOMOq1KlSuZJ/u1vf7OHH37Yypcvn7mMHxBAoHQKLFq32D5YPMFS01Mj&#13;&#10;coL1q9azgcdeFZF9sRMEokWAoD5arhTHiQACCCCAQCkRSEtLs2kfT7ORb460ZcuWua/4+D8eSVJS&#13;&#10;Umz//v2l5Ew5DQQQyE1AqfJp6WnuK7dt87Je+6IgUNYESm1Qv3HjRlu4cKHVrl3b2rZta3FxcWXt&#13;&#10;2nK+CCCAQJkSWLNmjf3222+2d+9ei42NtcqVK1vDhg2tRo0a+XJQQPnLL7/Ypk2bLDU11bUW16tX&#13;&#10;zxo1apSv/bBxeAHdkzt17mSpaak2efJkO+GEEzLT7XXtWrRoYeXKlQu/A9YggAACCCCAQKZAqQ3q&#13;&#10;FyxYYNdff72ddtpp9uSTTxLUZ15yfkAAAQRKl0B6oJXn008/tXfeeceWLFli27Ztc5/5qtTt3Lmz&#13;&#10;9evXz4455pg8nfSOHTvs3XfetQ/Hf2irVq2ygwcPWsWKFa1ly5bWp08fu+CCC1yFQZ52xkY5CtSq&#13;&#10;VcvOPvtsa9eunbteW7duzRzUSu4a4KooRsXO8aBYiQACCCCAQBQKlNqgPjEx0bXOqI8eDwVR+JfJ&#13;&#10;ISOAAAJ5FJg5c6YNHz7cVq5caSefdLL16NHDpXFOmTLFPvzwQ1ML/t13321t2rTJcY8anG3MmDE2&#13;&#10;4sURLsi87rrr7LDDDrO5c+fapEmT7KeffjLdW84555wc98PK/AkoK+Lll192WRFqpffK66+/Tmu9&#13;&#10;h8F3BBBAAAEEchAotUF99+7d7ZNPPrGEhITMlL4cHFiFAAIIIBCFArt377Zx48bZr7/+ar169bJ/&#13;&#10;/etfLvDWqahl/aqrrrL58+fb9OnTXWt7Tl2xfv75Z/vggw9Mwf3o0aPd9goyzzrrLKtTp44988wz&#13;&#10;9uqrr9rxxx9v1atXj0Itfx6yKkzUYq+v4MLo98Ea/IwAAggggEB4gf+vEg+/TbGtUQrl5s2bbfXq&#13;&#10;1a7GXv0aN2zY4PpI/v7776bUPG2jEmqdBt7xilL3tm/fbnrg8+ao1GvUYqP30DKlWa5du9btX9+1&#13;&#10;vbettx++I4AAAgj4V2DdunW2Z88eUyr37bff7vq/K3DXV3Jysp177rmmgdd0D9H9IFzR/WPRokWu&#13;&#10;Nf6MM85wAb0GblNQr+DymmuusWrVqrl7yKxZs8LthuUFENC4BSeeeKIbA0HjIHhfZNkVAJOXRFyA&#13;&#10;CdEiTsoOEUCgCAR81VKvB7MHH3zQpTmqlWT27NnuZz2MKeWxffv2NnDgQGvWrJlrTVFapSoAtK5D&#13;&#10;hw42YMAAUwu9Hub00BXcp14D7iiFcujQodapUye75JJLXEuMlu3cudMqVark+l7+6U9/cn0vc2rN&#13;&#10;KYLrwC4RQAABBAogcOSRR7pxU1Rh27hx4yx7UCWwBs5TYK5+8crcClc0uJ6Cer2mW7du7j4SvK0q&#13;&#10;CLp27Woff/yx/fjjjy4Fn6AzWKjgPzdt2tReeOEFl2kRfI2OO+64Q65Dwd+FVyKAAAIIIFB6BXwV&#13;&#10;1AczP//8826KG42Iq/6RX3/9tX355Ze2fv16a968uS1fvtwF32pR0YPYV1995QZHUp/JmjVrBu/q&#13;&#10;kJ+VYnnnnXe6vpLnn3++a51XBcLUqVNda84jjzySa9/LQ3bKAgQQQACBEhFQwK7R0lUUlKuCWEG+&#13;&#10;PteVTq9+8QrIc5rzXNldqkBWq3yDBg1CjsWi+4tSxTUqvjK/ctpfiUBE6Zvq+qnyRQMdBo94r0EO&#13;&#10;qWCP0ovKYSOAAAIIFKuAb4N6BelPPPGEazHRQ5Za5Pv27eumGVIq5ZAhQ+zkk092DwAK8B977DH3&#13;&#10;AKeRj7U8p6K+l9pGAyepn6RS7jWi8WWXXeb6ZaryILcBlXLaP+sQQAABBEpGQIPlqWJW9wyl5isL&#13;&#10;S5W46gefU8u60u81ar5a5JX9FapoNH0VVRrs27ePoD4UUgGWqS99z549D3lluOtwyIYsQAABBBBA&#13;&#10;oIwL+DaoVzq9WuG9kXDVCqMphTTgkWrvFZSr352K0i8VhCvlXg90eSl///vfs8w53KpVK1Oq37Rp&#13;&#10;01w2QF72wTYIIIAAAv4S0Ngo33zzTWb/eQ16p8/1o446yg4//PCwB6sWfm2r9O9wrcMVKlRwr1fF&#13;&#10;sr4okRFQV7qlS5cesrOHH344zwPdzpkzx2VR3HzzzabKlzvuuMN1lfCupQZMvOmmm9z9/amnnrLP&#13;&#10;P//cZfUNGzbMdd875M1ZgAACCCCAQBQJ+DaoP/roozMDes9TafUK8uvWrZsZ0GudHsK8lD21nuRW&#13;&#10;tJ969eodspkGWtKDHQ9rh9CwAAEEEIgKgdatW7s569XKq0DvySeftIkTJ7rBV73srFAnolZ8LwAM&#13;&#10;tV7LdH9Q0bY5tfq7jfgnzwLKpvBmE9D9V13ktCwvRYMfapyDESNGuDEVlHmnrwULFpiCdw3A5xV1&#13;&#10;sfBS/NWNYsaMGS7417KqVat6m/EdAQTCCCQkBgYPDXz+FbTEx8cGPkdjApV1f4xvos9RLaMggEDh&#13;&#10;BXwb1Hs3+OBT9B66ggfS8dbn5wFL6ZWhtg+1X2//fEcAAQQQ8L+AKni9St7TTz/dGjVq5AZRVSbX&#13;&#10;Dz/84FpxQ33+q8JYfeQ1y0rwTCrBZ6y0exVVGHC/CJYp3M/9+vXLsoONGze6LhR5mY1Ggxaq293V&#13;&#10;V1/tWt+1oy1btrgxFTT2weTJk901V6aGgvrvv//eDZSrZwyNqfPWW2+58Xo0bWE0l1B/09F8Pjkd&#13;&#10;u841L38bOe2DdfkXiIuLteRKcbZo3RI7kHog/zsIvCJw6czNJvC/KQUS4hKsaXwTt9wKXldQoGPh&#13;&#10;RfkTKAufMfr7VInWzxjfBvVF2ZfOS+n/49LxLwIIIIBAaRU44ogjTJlfCu7Uz14Bu6aqy17USq8p&#13;&#10;65YtWxY2W0sDtaooDV+Vw5TICyhYUzcIb+rZ3N6hXbt2bkYbDZj7eSClXmXVqlVuvBx1xVAlzUcf&#13;&#10;feRG1le3PVXMVKlSxW2nf5S5p0qE3EpsbEwge6B8bpuV6PqEhPjA32ZMoCU09JgQJXpwEXhzXYOE&#13;&#10;hLiw18F7II+Ni7HYCLb+xgX2p32XL6/KvEM/OyJwapm70PtUrlw+UGmRucg3P+jYdh3Ybs/Oft42&#13;&#10;7d5csOPyLtL/TrBK+Sp27XGDLCZwbd11i4lMq732pVKxYrlitdTpKcbw+2dFwS6eKrTjXGaFl2lR&#13;&#10;0P349XW6fqq8Ku7rp8+YSJSi/XSKxBGyDwQQQAABBMIIKFX7/fffd62w99577yFbqcbdC8A1H3q4&#13;&#10;Fj4NyNqwYUObOXOmC/419Wn2lgm1CKuFXn22i7Li+ZCTKOUL1Hde6fJe0fSCGicnt+4Q2t7LyvBe&#13;&#10;q+8ag0fp+PXr13cVOGPHjrUxY8aYgvrsLTDqUpGX99Hfzf79B4Pfxnc/68Hw4MGUQFeTP7qJ+O4A&#13;&#10;C3lAethWYB/uOiiYSioX74K4jPTIRcXpgWuvvR08mOq+CnkaYV+ugKJcuQR3fn4M6uWbHpdhO/bt&#13;&#10;tO17d4Y9j5xWKHjXBfLOLxDK28HUwH9XWha4ZpG6bt7n/IEDKYFKrsj9LeR0blqna5gY6KIQ7m80&#13;&#10;t9f7fX1sbGKg0jvNffn9WAtyfPp8iY+PK/brp8rKSFSUENQX5KrzGgQQQAABXwgo1VoD4WlKtEGD&#13;&#10;rgmMl3JYluNSIL948WIX3GmgvFCt9HqBUu/bt29vb7/9tkvHPuecc7Kk2KuFVzOjqK+3Bm3NHvBn&#13;&#10;eVN+yZfAueeea927d3evkataz5s0aVLgipO5c+e6v4crrrjC7VPXTH31FbyrlV5ZAF7R1Ic5DaDo&#13;&#10;bacgRA+zXrDgLffTd7Ukp6RoXKBUPx1WxI5FD74K0BRchyoK+lUiGRz+sT/t1AJZPulh31vbFbZ4&#13;&#10;nykHD/rz70zBjgX+nxGoMypo8K2gVyG293p3rf4X5Bdmv9nttS8V/Ter61Zcxas09PtnRUE9FHiq&#13;&#10;0jDcf4MF3a9fXqeKq+Tk8J8xRXWc3n/7hd0/QX1hBXk9AggggECJCTRv3tw0OJ5S6++5527TaObq&#13;&#10;L62bpNKv33jjDTfwWpcuXaxZs2ZuuQJ9TW2qAF9z2Ku1Vzdz7UsB+5QpU6x379527LHHunU7d+60&#13;&#10;559/3tSC3LZt2yyDr5XYiZeiN9b1U8r8t99+a7JWUaAdqhU+L6et7hEjR450g9+pS4W6XmjaWmVj&#13;&#10;aGrDTz75xFXOaJaEGjVq2HHHHpeX3bINAggggAACvhUgqPftpeHAEEAAAQRyE1BQdskll7jpTL/4&#13;&#10;4gsbMmSIde3a1QXs3333nWtdb9q0qf3pT3+yRg0bud2pn3X//v3dTCqPPvqoC9S1QkH9RRddZE8/&#13;&#10;/bQNHTrU1IKsoF+Dq2nf+nnw4MFZZl9xO+SfQgnoOsncC+Q1a4EqVAYOHBg2syL7G+rv4IQTTnAZ&#13;&#10;F8ccc0yggucemz17tpv1QAMmaopcVeJoQDx1nZg+fbq7jkr9T67A+AjZPfkdAQQQQCC6BAjqo+t6&#13;&#10;cbQIIIAAAtkEFMSrP/17773nprF76aWX3BaaplSBuVppFejFKX00UJRCvW3bNtcSrFZ7ryjY0/Zq&#13;&#10;IVY/bM2fvn//fhf86T0uu+wyWuk9rAh+nzBhgl188cUuO0IZExon4fHHH3cVMeG6S2R/+wYNGtjl&#13;&#10;l1+euVhT2QVPZ+etUPr9hRde6P3KdwQQQAABBEqFgK+CeqXM3X777Xbddde5FpTswnfddZfdfPPN&#13;&#10;rr9d9nVqqTn11FPdAEZapwcwPSioL503oFGHDh1cSp4eGkJNRzRo0CDr06ePGwE5+/75HQEEEEDA&#13;&#10;nwL6TFfQrpZ2tcIrEFf6vT77lX6tOciD+6ypVVf3BwWMCgaDi4I+VQIoTVtzoHuj5WsfqiSgRF5A&#13;&#10;3SQ6duyY2SrfqFEjd7383H898grsEQEEEEAAgYIL+Cqo14NZTgPWZH/4Cj5tPWwFP3ApmFc/veBS&#13;&#10;sWJF99AXvCz457p164asTAjehp8RQAABBPwpoIBcX7kVBfPZ7w/Br9H6evXqBS/i5yIUOPLII01p&#13;&#10;8I899pjr9z5u3DgX4OdlVPoiPCx2jQACCCCAQNQI+Cqojxo1DhQBBBBAAAEEIiLQr18/09gGyrhT&#13;&#10;qVy5st1669DMLLuIvAk7QQABBBBAoBQLENSX4ovLqSGAAAIIIOBXAc0Rv3TpUjcQ4UMPPeSmoZs3&#13;&#10;b56tX78+0C3i8CxdJvx6DhyXvwRiLDBnGgUBBBAogwJ/TOpZBk+cU0YAAQQQQACBkhPYsGGDjR49&#13;&#10;2g1aqC4PGhNBUw+uW7fODXoYPIhhyR0l74wAAggggID/BQjq/X+NOEIEEEAAAQRKncDq1astOTnZ&#13;&#10;+vbt61LtNZihph+85pprbOHChZaSklLqzpkTQgABBBBAoCgECOqLQpV9IoAAAggggECOApqlQLMK&#13;&#10;aDYCryiwV4u9WumVnk9BAAEEEEAAgdwFCOpzN2ILBBBAAAEEEIiwQFJSku3Zs8d27dqVZc8b1m8w&#13;&#10;jXwfPA1hlg34BQEEEEAAAQSyCDBQXhYOfkEAAQQQQACB4hCoX7++7dixw8aPH28nnniiadrZjRs3&#13;&#10;2oQJE0xz1aufPQUBBBBAAAEEchfgjpm7EVsggAACCCCAQIQFDjvsMOvZs6eNGjXKJk2aZOXKlbN9&#13;&#10;+/bZ4YcfbgMGDLCEhIQIvyO7QwABBBBAoHQKENSXzuvKWSGAAAIIIOBrAbXEd+vWzVq3bm0rVqyw&#13;&#10;rVu3uoC+QYMGbq560u99ffk4OAQQQAABHwkQ1PvoYnAoCCCAAAIIlCUBBfY1a9Z0X2XpvDlXBBBA&#13;&#10;AAEEIilAUB9JTfaFAAIIIIAAAgiUIoGiypjIyMgoRUqcCgIIIFCyAgT1JevPuyOAAAIIIIAAAr4T&#13;&#10;UDCfnJwYmIkg8hMlpQcC+v37UgJTF6b57rw5IAQQQCAaBQjqo/GqccwIIIAAAggggEARCiior1Ah&#13;&#10;yV6f+6Zt3bstYu+UGJdg3Rt3s2aVWxLUR0yVHYUSKIoKKSWYpKenh3o7liFQogIE9SXKz5sjgAAC&#13;&#10;CCCAAAL+EwjE9KbAfupP0+y3bWsidoDlE8pb3cp1XVAfsZ2yIwSCBComVbS09DSrWrVC0NLI/Jie&#13;&#10;kW47d+yzgwdTI7ND9oJAhAQI6iMEyW4QQAABBBBAAIHSJqDgSF+RKtpXRiAwoiBQVAIVkpItNibW&#13;&#10;/vLhrbZ+54aIvU1yYrJddcwV1rFm54jtkx0hECkBgvpISbIfBBBAAAEEEEAAAQQQ8IXA79vX2Jrt&#13;&#10;6yJ2LBWSKtjuA7sjtj92hEAkBYo9qP/555/d/LORPIlo3dfy5csDtdUZ9sMPP1hKSkq0ngbHjQAC&#13;&#10;CCDgQ4G0tDT77bfffHhkHBICCCCAAAIIRFKg2IJ6PVzExcXZ8OHDA6OpJkfyHKJ2X7t27bLY2Fi7&#13;&#10;5557rFy5clF7Hhw4AggggIA/BbZt22Y9e/Z0Fcj+PEKOCgEEEEAAAQQKK1BsQb2CV40Wee2111r7&#13;&#10;9u0Le9yl4vVff/21DRs2zG699VZr3LhxqTgnTgIBBBBAwB8CuudOnDjR9uzZ4wY888dRcRQIIIAA&#13;&#10;AgggEGmBYgvqNYKqUs2POeYY69GjR6TPIyr3p5R7uXTr1o2Kjqi8ghw0Aggg4F8BZcipm9e8efP8&#13;&#10;e5AcGQIIIIAAAggUWiC20HtgBwgggAACCCCAAAIIIIAAAgggUCICBPUlws6bIoAAAggggAACCCCA&#13;&#10;AAIIIFB4AYL6whuyBwQQQAABBBBAAAEEEEAAAQRKRICgvkTYeVMEEEAAAQQQQAABBBBAAAEECi9A&#13;&#10;UF94Q/aAAAIIIIAAAggggAACCCCAQIkIENSXCDtvigACCCCAAAIIIIAAAggggEDhBQjqC2/IHhBA&#13;&#10;AAEEEEAAAQQQQAABBBAoEQGC+hJh500RQAABBBBAAAEEEEAAAQQQKLwAQX3hDdkDAggggAACCCCA&#13;&#10;AAIIIIAAAiUiQFBfIuy8KQIIIIAAAggggAACCCCAAAKFFyCoL7whe0AAAQQQQAABBBBAAAEEEECg&#13;&#10;RATiS+Rd8/CmS5YssTlz5tj69estNTXVqlSpYm3atLETTzzRypcvn7mHjIwMW7Rokb377ruZy7L/&#13;&#10;kJSUZPfee2+WxYsXL7Zp06bZzp07rXbt2nbGGWdYkyZNsmyjX9LT023s2LG2ZcsWO//88+2www47&#13;&#10;ZBsWIIAAAggUrcD27dvd57zuBWeffbZVqFAh7Bvu37/f3nvvPVu1apXdddddYbfLacXcuXPtq6++&#13;&#10;ss2bN1tiYqI1btzYTj/9dKtevXpOL2MdAggggAACCCBQ7AK+C+oVRL/22mv25ptv2tatW00PZwrc&#13;&#10;ExISrHLlynbSSSfZLbfckhlcK+D/8ssvbfTo0WHxKlasmCWonz9/vt122222Zs0aV2GgoH/y5Mn2&#13;&#10;4osvWv369bPsZ9OmTfbUU09Zz5493ftnWckvCCCAAALFIjBlyhR79tln7ZRTTrFevXqFDep1D/ni&#13;&#10;iy9sxIgRtm/fvnwH9brf6P7z6quvuoD+4MGDFhMT497vnXfesUceecRatWpVLOfMmyCAAAIIIIAA&#13;&#10;AnkR8F36/YQJE9zD2Nq1a+2ss86y8ePHmx7m/vrXv9ru3bvtgw8+sFdeecU9rOkEFdQvXbrUFLgr&#13;&#10;KF+wYMEhXwr6vZKelu72v3LlSrv00ktdMH/RRRfZr7/+ag888IC3Web34cOHu1aa3FqGMl/ADwgg&#13;&#10;gAACERNQkK1K1/vuu8/27NmT43617bx58+wf//iH6R6i3/NbPv74Y3ePUKXvwIEDXUbXyJEjXUu9&#13;&#10;Mrz+/ve/uwrn/O63JLcviENJHi/vjQACBRdQJWRcXJzFx0f6y3chQ8GReCUCpVDAVy3127ZtMz1Q&#13;&#10;6bsepoLTJps1a2adO3e2q666yrXCKOA/+uijXVC/fPly13Jft25dq1SpUo6XSemYv/32m1WrVs3+&#13;&#10;9re/BT704t17zZ4922bOnGkpKSkuK0A7UfrlxIkTrX///ta5U+cc98tKBBBAAIHICeizWIH522+/&#13;&#10;7bK39FmtStxQRa3zGzZssFmzZpkqYtWtKjY2/w+guvdMnTrVlKGljLAbb7zRvV2jRo3spZdecveC&#13;&#10;FStWuMrmK6+80rXghzoeliGAAAIlJVA+OdFSYvfa9n07LN3yX7EZ7rgrxCZbbOB/FhNuC5YjgEBJ&#13;&#10;CvgqqP/9999dSrz6L1533XWHuLRu3dratm1rSp9Xar7K3r17bfXq1Xbssce6QP2QF2VbsHPXTlM6&#13;&#10;Za1atVxAr9XqU1+uXDm3fNeuXa7PpB4Klb5Zo0YNcw9vsXyKZaPkVwQQQKDIBL7//nt76KGHTN9b&#13;&#10;tmxpLVq0sPfffz/k+y1btsyefPJJmz59uh1++OHWvn17d58IuXEOCxWwK9tLn/uXX355li1r1qzp&#13;&#10;KoDvvvtu++6779wYK1WrVs2yDb8ggAACJSmgVvrYwNeUnz62MQvHWUrqwYgdTpeGx9i1XQcR00dM&#13;&#10;lB0hEFkBXwX19erVs5tvvtkF7KEGI1IKoVpk9N1LJ/z5559dKr5a3tWyrjTJHTt2uP7vHTt2tBNO&#13;&#10;OMGl5ntsGlxJ/fNVKaBWH7X+KIDXz1qeXD7ZbaqHQ1Ue3HDDDS7t0ns93xFAAAEEil5AXaSUAq/g&#13;&#10;+txzz3WDpuYU1Cv4VzepCy+80H2+q1uW+tTnteieohb6devWWdeuXS05+Y97QfDre/XsZffcc4/L&#13;&#10;9tJ2BPXBOvyMAAJ+EdhzcK9t2bPVDkYwqN9xYIdfTo/jQACBEAK+CurVOtKjRw8XuIc4VpeKqVHx&#13;&#10;1WKiQfNUvv32W5cC+dlnn7m0fLW0K0BXfyI9AGq0/AcffDAzsFcrjtL01SLzn//8x8477zy3ndI8&#13;&#10;ld6vFnv9rLR7bat+9xQEEEAAgeIVUPbVyy+/7CpVVRmr9PpwRS3z2laf7RodX5Wy+S1paWkuqFcm&#13;&#10;V4MGDUKm1usepXuPRuLXFwUBBBBAAAEEEPCDgK+Ceg8kVF/IAwcO2O233+5aXjT6cdOmTd3mms5O&#13;&#10;Ra9RAK5p59Ti/uGHH7oRjPVdLTBPPPGE20ZBu/rlazClxx57zB599FG3XA+CSvXUtl/N+cqlV2q9&#13;&#10;ps9TdoDXl1OVBfqiIIAAAggUnYCmD83rFKIKwgtbFNR7gbpa4JXGekgJLNKgrLof6YuCAAIIIIAA&#13;&#10;Agj4QcCXQX12GKVE/vOf/3Tp8BqwqE+fPq61XttpAD31wVd6Zu/evTMD7uuvv95NT6fphzSi/sUX&#13;&#10;X+xSKvUaTYunkfI1AJPmINY0dkrx1L7Vr3/cB+Ncq73S95WarxH4P/30U9fnvlOnTu79tS0FAQQQ&#13;&#10;QKB4BEIG2RF8a1XoepW3uqeEK6o01lSrqgSgIIAAAgiULYFAB+CydcKcbdQI+Dqo10OWRqvXgHUK&#13;&#10;zNXPfvDgwda9e/dMYA1apO1Ugh/61HKvVH6l4Gtke02JpH6SXtHP+lIrfHBmgOY31vR2Ghlf76fB&#13;&#10;l9566y1TgK9WI1UEqO++Khk0BgAFAQQQQCD6BXT/UMCuovtCuKJgXveM4PtGuG1ZjgACCCCAAAII&#13;&#10;FIeAr4N6jWistHnNM69+jBqgqFevXpmj1ntAwcG8t0zf9Rq1wmu9KgdCleAHMw2w9/rrr7up8tSf&#13;&#10;U632b7zxhrVq1cr1y69cqbK9Uu8VN7WRKgkGDRoUapcsQwABBBCIMgHdC7zB8TSrSriiwfeSkpJc&#13;&#10;hli4bViOAAIIIIAAAggUp0D+J/ItpqPTQHZDhgwxDYCn6efUYn7GGWfk+0FKD2oK6sMF/sGn89xz&#13;&#10;z9nu3bvdCMoaEEmj3+sBTlPpadC8ylUqu0oFpWhq2iMKAggggEDpENBMKJreVGOmbNy4MTMDLPjs&#13;&#10;1Eqvuew1cJ++KAgggAACCCCAgB8EfBfUZ6Rn2MKFC61v376mlnrNTaxU9+OOOy6zv7wHp+3Uoq5p&#13;&#10;jPRz9pKakuqmQVIqZaNc+sAvX77ctdJ36NDBTj31VFcJ4A2apIGRvKIB9ZTur1H2KQgggAACpUNA&#13;&#10;Fb8aIE9fuh+E6jOv+elVqauKZlX8UhBAAAEEEEAAAT8I+CqoV7C8aPEiN8q9Wsy7dOliw4YNMw1O&#13;&#10;F6qlvWHDhm7wOs1lrJbzlJSUTFMF8rPnzLZffvnFpeufdtppmeuy/6DW+BdeeMGlVKrPvje6vR7u&#13;&#10;dExecK/XaVolHUtwoJ99f/yOAAIIIBB9AsrIOvLII12FsqZPDS4a7X7UqFGu333Lli3d9HnB6/kZ&#13;&#10;AQQQQAABBBAoKQFfBfUaiV592leuXOnmJh46dKhLfde8wdm/FLQr6O7fv79LmdeAeFOnTnXzDKtv&#13;&#10;/MyZM+3VV191c86feeaZrkU/HPKcOXNMXxdddJEbEM/b7qijjnIPcMoCWLx4sduXpshT0N+mTRtv&#13;&#10;M74jgAACCESRgCqANSjqyJEjTcG7NzCeBj89/vjjXUWwpjidNWuWq9RVxbEC+o8//tgNkKqxXbxB&#13;&#10;9aLotDlUBBBAAAEEECilAr4aKE9zzn/11VcuvVHp7erjHq5cd911btq5qwJzzq9du9amTJni5p3X&#13;&#10;fMXqG6lB7tatW2c9e/a0v/71r4cMruftVxUJGllf89FrGrzgokwABfpjxoyxO++80ypVqmQ//vij&#13;&#10;S+XXFHoUBBBAAIHoE1CruyqCNVXpX/7yF1PLu8Zf0QB4559/vn3//fcugNfgrLqnaPuff/7ZZW7p&#13;&#10;PqEKXwoCCCCAAAIIIOAXAd8E9eq/qBZ6zUmvou8aJC9cUZ97FfVtvOeee12Ar+Db61vftGlTu+uu&#13;&#10;u9zc9WH7PgZmwpv/3Xw3uv6f//xnt6/g99ND3u23327qR699q6JA0+BpvxpVn4IAAgggEH0C6lal&#13;&#10;QF1dr4K7belM1Fr/yCOPuKytsWPH2rx581yrvMZbufHGG03faaWPvmvOESOAAAIIIFCaBXwT1Cul&#13;&#10;feDAge4rP+Dq316jRnW7/PLL3Vd+XmsxZr1O6+W+wr1OfedvvfVW9xVuG5YjgAACCBStgAYw1awo&#13;&#10;eSnaVl/hirKuRowYEW61mw5VU5YybWlYIlYggAACCCCAgI8EfNWn3kcuHAoCCCCAAAIIIIAAAggg&#13;&#10;gAACvhcgqPf9JeIAEUAAAQQQQAABBBBAAAEEEAgtQFAf2oWlCCCAAAIIIIAAAggggAACCPhegKDe&#13;&#10;95eIA0QAAQQQQAABBBBAAAEEEEAgtABBfWgXliKAAAIIIIAAAggggAACCCDgewGCet9fIg4QAQQQ&#13;&#10;QAABBBBAAAEEEEAAgdACBPWhXViKAAIIIIAAAggg4BOBjAyfHAiHETUCgZmrKQiUGQGC+jJzqTlR&#13;&#10;BBBAAAEEEEAAAQQQQACB0iZAUF/arijngwACCCCAAAIIIIAAAgggUGYECOrLzKXmRBFAAAEEEEAA&#13;&#10;AQQQQAABBEqbAEF9abuinA8CCCCAAAIIIIAAAggggECZESCoLzOXmhNFAAEEEEAAAQQQQAABBBAo&#13;&#10;bQLxpe2EOB8EEEAAAQQQQAABBPwuEBsbazHZhmiPjdWCbAvzeCIxgZ398fo8voDNEECg1AgQ1Jea&#13;&#10;S8mJIIAAAggggAACCESDgAL6GjUrWFxsXJbDrVWrcpbf+QUBBBDIiwBBfV6U2AYBBBBAAAEEfCuw&#13;&#10;Z88e27Fjh9WuXdvi4+NNv69fv95SU1OtSpUqbrmCqJSUFNu4caPt3r3bbVevXj0rX768b8+LAyu9&#13;&#10;AmpV35+634ZOuNM27trkGufj4mMtLTXdLKNg510hsYJd3rl/Adv5C/aevAoBBPwhQFDvj+vAUSCA&#13;&#10;AAIIIFAkAgoeSnPZsGGDjRo1ylavXm1/+9vfrHr16jZixAhbtWqVJSUlWVpamt1www3WpEkTmzdv&#13;&#10;no0dO9YF9Nu3b7eOHTvaoEGDLC4ua2tpafaK1nPLy59xRkGj4RJCSc9It7U71tv6nRtcUB8fHxeo&#13;&#10;iEorcFBfKami7T6wO8oUig6/gHUjOR5QDFUmOfqwsuQECOpLzp53RgABBBBAAIFCCCxZssRee+01&#13;&#10;O3DggGuV164WLFhg48ePt5EjR7oA/9lnn7Vx48bZTTfdZJMnT7ZWrVrZpZde6ioBhgwZYieeeKJb&#13;&#10;VojD4KUIIIAAAgiUqECxB/VffvmlS5Er0bP2yZvPnTvXMjIybPr06fbLL7/45Kg4DAQQQACB0iCQ&#13;&#10;np5uixcvLg2nEvYcKleubAMHDrStW7faW2+95bbTvbVp06bWsGFD93uHDh3s9ddfd0G/WvN79+7t&#13;&#10;Uu5btGjh0vIXLVqU56De71kPas2O+DEWfNy20NctKHGkIMca/jXBOw791oVdGv6987/nzMyDUL5B&#13;&#10;p5KvPWd/Xfbf87WzHDYu7H5DvV7LQi3P4TByXVUU+/zfm4b6W8i8pjqV4F9yPdDo2aBIPmN8cvre&#13;&#10;JYvWa1dsQb36tamf23333eeTS+ePw0hISLBbb73VHwfDUSCAAAIIlCoBPZxcfvnlpgC/NJYjjjjC&#13;&#10;nZZa572ivvXqR++V5ORk27VrlzNQi365cuW8VVaxYkW3LnNBmB/iA32d69T5/32G2azEF5cvnxjx&#13;&#10;Y9C5xydErntCfEKsG6G9cuXypq/8lnLlwl8HpbNr/5E+3pjAiPRVqiQHvvJ7tDlvv+vArsCzcdbj&#13;&#10;Lcyx67WxcQHfuBhnkJ5tEL6cjybntd5xqd+/93POr8hh7f/+nOITg483MMt2emT+zrzjy26bwxHl&#13;&#10;aZX+tvLytxANnxV5OuGQGyWFXFqaFkbr9Su2oF4BvQL7l19+2bp06VKarn2Bz+WLL74wpf6NGTPG&#13;&#10;mjdvXuD98EIEEEAAAQSyC6gv+TvvvGNr164NBFGBB+YyUtR6v2zZssyz3bt3r1WqVMkZqI/9/v37&#13;&#10;M9dpwDxtn1tJDQxetmXLrtw2K9H1CpD37TsYGAww0Cc7AkVTo9WsWSnw7JZuqRHapw4r1dIDFSwZ&#13;&#10;tnPnPne8eT1UBWgVKpQLZHvuDfkSbzT51JQIH29MumUEjlfvu39/Ssj3LsjCuEDwnVQp4BHkm9mn&#13;&#10;viA7DLwmNTbN0tMCvmkZ7pqlBj4DIlW8vwEN5Of9nN99629K/dzlqZJ6MPh4A/tNj8zxescXbOve&#13;&#10;sJD/pObyt6CW3urVKwY+K3YX8p38+fKKFcsFPl9SA92dUv15gIU8Kv19qvJu27Y9hdxT/l6emBhv&#13;&#10;1apVyN+LQmxdbEG9996NGze2du3aeb+W6e8rV6506TnNmjXDpEz/JXDyCCCAQOQFFNTPmDHDBfWR&#13;&#10;37t/99i5c2d79913Xbe2WrVquT72SsFX40KDBg3s+++/t/bt27s+9Rpkr03rNnk+GXWZ83PR4UXu&#13;&#10;GP+XC+2isAiedRBhQY41/GuCdxzB4w3aVfj3Dtoojz9m/il5vsGp50Gnksfd/bFZ9tdl/z1fO8th&#13;&#10;48LuN9TrtSzU8hwOI9dVRbHP/71p6L+F/7+IodfnesS+3yCynzH+Ot2MjD+uX7Reu2IP6v11+Tga&#13;&#10;BBBAAAEEEChNAgrgzzvvPHvyySddqr0e0K655ho3Ev7ZZ5/tRr9/4IEHAi3FO61v377WvAWZcqXp&#13;&#10;+nMuCCCAQFkUIKgvi1edc0YAAQQQQKAUCbRs2dKN2VOjRg3XIn/ttde6+eiVraDU+5o1a7r0+06d&#13;&#10;OrkB9Lx56uvWrWsa24aCAAIIIIBANAsQ1Efz1ePYEUAAAQQQQMC1yNerVy9TQoPjNWrUKPN37wel&#13;&#10;4CuQpyCAAAIIIFCaBMrOyDml6apxLggggAACCCCAAAIIIIAAAggEBAjq+TNAAAEEEEAAAQQQQAAB&#13;&#10;BBBAIEoFCOqj9MJx2AgggAACCCCAAAIIIIAAAgjQp56/AQQQQAABBBBAAAEEEEAgDwJxcbGBATnj&#13;&#10;AtNHht44Njb/baaapSM9PT30DlmKQB4ECOrzgMQmCCCAAAIIIIAAAgggUHYFEuMSLTE+yRLKxVhs&#13;&#10;YlxIiIMZB6xCldDrQr4gsDAmJsYSYhNsy+Y9gYqCMDUF4V7McgT+J0BQz58CAggggAACCCCAAAII&#13;&#10;IJCDQHxsnCXFJ9rLX79mn/78uQXa1rNuHWOmVvy01GzLs251yG/1q9SzZy/4d2DazRhLSyOoPwSI&#13;&#10;BXkSIKjPExMbIYAAAggggAACCCCAQFkX2L5vu63fud7Ss7eqK6iP/19Qn4/YPD7QSk9BoLAC+e/0&#13;&#10;Udh35PUIIIAAAggggAACCCCAAAIIIBARAd+11E+aNMmee+4527lzZ8gTrF+/vt15553WsWPHzPWr&#13;&#10;V6+2119/3b7++mvbt2+fHX744dbngj52Ru8zrFy5cpnbeT/MnTvXnn32WdPr6tata1dccYWdeuqp&#13;&#10;lpiY6G2S+V3bTZ8+3W677Tbr2rVr5nJ+QAABBBAoHoHhw4fbnDlz7O6777ZOnTplvunBgwdt5MiR&#13;&#10;7vM/c2GYH2rVqmX333+/tW/fPswW/79YfRonTpxo7733nv3+++/uPnL00Ufbtddea7oHURBAAAEE&#13;&#10;EEAAAT8J+C6oX758ua1cudISEhIsKSnpEKuUlJQsg0j88ssvNmjQIFu7dq0lJycH+rLE2YIFC+zb&#13;&#10;b7+1hYsW2l/+8herWrVq5n7mzZtnd9xxh61bt84qVKhgmzdvdgH7P/7xDzv33HMzt9MPa9assREj&#13;&#10;RtiJJ55onTt3zrKOXxBAAAEEilYgNTXVVaq++uqrVrNmTVMQn72kpaWFXO5tt2PHDtN+dH/QYES5&#13;&#10;lf3799s///lPe+ONN1wwr4rhrVu32rJly2zcuHGu0rl79+6Bvo8kuuVmyXoEEEAAAQQQKB4BXwX1&#13;&#10;Bw8cdMG5HtweeeQRO+200w5R0EOZ16Ku1vwhQ4a4wPzCCy+0yy+/3GrXrm2zZs2yl156ycaMGWMt&#13;&#10;W7Y0rVOwr/1PnTLVvceNN97oliv4f/LJJ+3FF1+0c845J/Oh78CBA641Pz4+3gYMGOAqGQ45GBYg&#13;&#10;gAACCBSJwK5du2zatGnu81lBuUr2UYF1Lxg4cKD96U9/CnkMysa6/vrrbfv27XbppZdaixYtQm7n&#13;&#10;LVQFgQJ3fR122GF2yy23WLdu3Wzbtm02atQoe/fdd9296emnn7YjjzzSexnfEUAAAQQQQACBEhXw&#13;&#10;VVC/cdNGW79+vWsB0YNU+fLlc8SZMGGC/fDDD3bcccfZDTfcYPXq1XPbn3XWWS6If+CBB2z06NEu&#13;&#10;WFcrzdZtW23VqlVWpUoVF6hr2UknnWSffvqpTZ482Xbv3m2VKlVy+1Cw/8UXX9h5551nnY7+/3TP&#13;&#10;HA+IlQgggAAChRZYsmSJffjhhy4FXhWsORVVvOore1Egr+5TSp9XFpa+QmV/Bb9O9x/dD3Qv0P3j&#13;&#10;7LPPdqvr1KnjMrx0/1C215QpU6xp06a01gfj8TMCCCCAAAIIlJiAr/IHN23aZPpSn0WlWuZW9NCn&#13;&#10;h7ljjjnG6h32R0Cv16gD8eEtAABAAElEQVRVvm3btq6V/scff7QVK1a4XSl1/8DBA66ywHsIVAp+&#13;&#10;xYoVA1NIpNmePXvcdnoY/OCDD1xGwE033WQxgSkmKAgggAACxSNw++23u5Zx9YNXa3lBUt3Hjx/v&#13;&#10;Kma1j8GDB1v16tVzPXh1/VJFscZlOeWUU7Jsr/vElVdeaUrPX7x4sbtXZdmAXxBAAAEEEEAAgRIS&#13;&#10;8F1Qrz7uzZs3dy3s/fv3d/3Ze/fubcOGDXMpkJ6TtlM/evW9b9WqlVm2uFuVAkcccYQpkNcAeirJ&#13;&#10;5ZOtUsVKtmXLFvNaf5TCryBeaZzeQ59aYpTCf/XVV5seCCkIIIAAAsUn8Ntvv5k+/9XS3qNHj8xu&#13;&#10;UXk9Ao3NokwuVdRqzJW8pMortV/3Bt1b1G3L6+YV/J7dj/+jL73uPWrVpyCAAAIIIIAAAn4Q8E1Q&#13;&#10;rwcqPUwpwP7ss89MA9ep1UR9KTds2OBGOD7jjDPsq6++svT0dPdApb73asHx0u6DQZVarwHy1Adf&#13;&#10;KZMq1apXs5atWrpWeY1mv3DhQhv99mi3z+OPP95VEOihTg+D2mevXr2Cd8nPCCCAAALFIPDRRx/Z&#13;&#10;Pffc4ypm89tK7w2upxT+Zs2audb1vAyQp9cpU0xZW+pPH+o1SeWSrFq1aqb+/krRpyCAAAIIIIAA&#13;&#10;An4QOLQjYgkdlVIaNSK9SpMmTdygd+rvrn71ejjTSMQzZsxwgxQ99thj7qFKwb0e+JQWmb3ogUz9&#13;&#10;J7Xemx5PP6u//U8//eTSMj/55BO3TauWrezGG250D3Hzv5tv33zzjWkgPbXSq6VHlQuqQFBLvtIy&#13;&#10;ld5PQQABBBAoGgF9zha0aNYSTUOqiuJrrrkmz6n7up8oWFfR2CqhgnqtU4WxMr1CjcSv9RQEEEAA&#13;&#10;AQQQQKC4BXwT1CtQVmu5BrHr0KFDlinkTj75ZGvcuLFrcVFapQYyateuXaaV1z8+c8H/flAQrwcz&#13;&#10;b+RkLW7UqJGpv6amJFKrvB7eNBCeUv71kPbqa6+6VE2tV9bA888/b5rXft++fa71XgPn9e3bN/tb&#13;&#10;8TsCCCCAQAkLKDBXBpb6vLdu3dp138rrIakSQK9XCXdP0Trdq7Sdt62WURBAAAEEEEAAgZIU8E1Q&#13;&#10;r/6LGsX+2GOPDdlC0rBhQzvzzDPd1HOaL1h9JL2WlOCgPRhTaZR6UMveN1KtQBdffLFb5+1Drxs9&#13;&#10;arQbVE/T5GkbTav33//+1/r06WOdO3W2d8e8a48//rg1aNDAunTpEvxW/IwAAgggUMICuhdMnTrV&#13;&#10;taSru5a6YOW16F7g3SvC3VO0L61TYE/GVl5l2Q4BBBBAAAEEilrAN33qvRMNDrK9Zd53NyBe4Bel&#13;&#10;02s7tcQraPdGrfe203ctV8u7WlPCPdgFv5da5Z944gmXEaCpjzRQk/r2a957TW10QZ8L7LrrrnP9&#13;&#10;LV977bXgt+JnBBBAAAEfCKgblwY51ee2ZkDxgvS8HJqCdM2GoqL+8rqHhCp79+513bZymx4v1GtZ&#13;&#10;hgACCCCAAAIIFIWAb4J6tX5oROHVq1eH7auoFHgVPaip5V4PVWqN1+uyFwX6W7dudQ9mSt3PqWgf&#13;&#10;L774oqscGDBggOujr3702ocqEvR+qkDQoEvlypWz77//PqfdsQ4BBBBAoAQEvDnm9bmt2U/yU5Ry&#13;&#10;X7duXTdgqsZ3CRXUK6BXBbC6bemLggACCCCAAAII+EHAN0G9HqI0J7z6rIcLmufMmeOCa41MrBR4&#13;&#10;Bfaask5z0WcvGklfo95ryrtOnTplX53ld72fUjZPOOEE69mzp1un/aqVP7ilRw99at1XaxAFAQQQ&#13;&#10;QMBfAh9//LFLi29+ZHMXoOf36DQYqlr5ly5dGrJy+YsvvnD3Bd2DtB0FAQQQQAABBBDwg4Bvgnql&#13;&#10;PSpQV2r9+++/f4iNRqTXA5Ueujp27OhGxddI9mrh1zR3Spf3ilreNViSHsyOOuooaxQYHC9cUZrl&#13;&#10;hx9+6AbC0wB6Xj9JpeyrQkD79VpsNC+xgn3mrg+nyXIEEECgZAT0Ob1gwQKXQt/giAY5DnYX7gh1&#13;&#10;D9Ic9frcnzJlSpbNduzYYa+//rq797Rv395q1KiRZT2/IIAAAggggAACJSXgm6Beo95rXngFzB98&#13;&#10;8IHdd999buo5BdIK8u+//3433VDXrl3t5JNPdl4K6pVmuWjRItcfXt81ov24cePs2WefdS0tl1xy&#13;&#10;iXsICwes6fLUd/788893g+9527Vo0cJq1qxpGm3/nXfecQPojR071qVe9ujRw9uM7wgggAACPhDQ&#13;&#10;HPPK0NIUp/Xq1cvxiJRt9corr7jsMLXuqyJYpU6dOnbKKae4fWhQVE2lqiwyZXMNGzbM5s+f7zLE&#13;&#10;evfunVkBnOMbsRIBBBBAAAEEECgGAd+Mfq8W8tNPP921kLzwwgs2atQoF0zLQGnweuhSQP/ggw9a&#13;&#10;5cqVHY36ND711FN21VVX2cSJE+2jjz5y6fHaXn3gr776ardP/RyqaE7iyZMnu1Ua4T544Dy9x6BB&#13;&#10;g0wj4d97771ufzoGpfxrDnsKAggggIB/BNS6rs9+jXuSWyu6Mq7mzZtn06ZNc1PfeRW1ug9pytKf&#13;&#10;fvrJ3YMefvhhNwuKzlJZYRrH5aGHHnIDqvrnzDkSBBBAAAEEECjrAr4J6nUhlO6uEebVB16t8ytW&#13;&#10;rHAPaRq8SK346m8fHHjrNU2aNHHTzo0ePdq+++47N2qxtlcr/mmnnZZjK/32bdvde1xxxRUu9V/7&#13;&#10;Cy7nnHOOS+VUBYMGR2rTpo07vvLlywdvxs8IIIAAAkUkoPuCMqeqVauWOTp9qLdSQK/UeQ2Mqiyr&#13;&#10;nIqC9/r167v9Zq8A0DgqyhRTJbIqi9esWePuTfr810Cqmu6UggACCCCAAAII+EnAV0G9YBS0aw74&#13;&#10;/MwDr4esoUOH5ttV/S4VsOdU1ILjteLktB3rEEAAAQQiL6AAfcKECbnu+JhjjrFJkyblup02SE5O&#13;&#10;trvvvjvstroPKXNMXxQEEEAAAQQQQMDvAqHz0v1+1BwfAggggAACCCCAAAIIIIAAAggYQT1/BAgg&#13;&#10;gAACCCCAAAIIIIAAAghEqQBBfZReOA4bAQQQQAABBBBAAAEEEEAAAYJ6/gYQQAABBBBAAAEEEEAA&#13;&#10;AQQQiFIB3w2UF6WOHDYCCCCAAAIIIIBAKRXQAJqxsTERO7swsy1HbP/sCAEEypYAQX3Zut6cLQII&#13;&#10;IIAAAggggEAeBeJj4ywuNj4wRXKCJSZG7rFZFQQHMvYFpn3K44GwGQIIIJCDQOQ+nXJ4E1YhgAAC&#13;&#10;CCCAAAIIIBBtAglxCVY+Ick+/HG8ffvbPMvIyIjIKbSo3dwubt+XmD4imuwEAQQI6vkbQAABBBBA&#13;&#10;AAEEEEAghEBMIOyOiYm1HzcutRnLZ1l6hIL6/an7XVAf4i1ZhAACCORbgIHy8k3GCxBAAAEEEEAA&#13;&#10;AQQQQAABBBDwhwBBvT+uA0eBAAIIIIAAAggggAACCCCAQL4FSL/PNxkvQAABBBBAAAEEECiMgAaK&#13;&#10;i4vLe9uSRp9XCfeacMsLc4y8FgEEEIgWAYL6aLlSHCcCCCCAAAIIIBDlAvFx8ZYYl2TJyYmBEeUT&#13;&#10;83w2iukV2CckVAz5mv/F/CHXsRABBBAo7QIE9aX9CnN+CCCAAAIIIICATwQ0RVz5xHL21vz/2tSl&#13;&#10;0yw1PS1PR6agXa37aWmhR59vW7eN/b3nHXnaFxshgAACpU2AoL60XVHOBwEEEEAAAQQQ8LnA5j1b&#13;&#10;bOWW3wJBfWqejjQwAH0gqI+1tNT0kNvXqFA95HIWIoAAAmVBIO+dmcqCBueIAAIIIIAAAggggAAC&#13;&#10;CCCAQBQJENRH0cXiUBFAAAEEEEAAAQQQQAABBBAIFiCoD9bgZwQQQAABBBBAAAEEEEAAAQSiSKDY&#13;&#10;+tRnZGS4UUvHjh1r8+fPjyKiojvUH374weTy5ptv2ieffFJ0b8SeEUAAAQTKnEB6errNnj3bKleu&#13;&#10;XObOnRNGAAEEEECgLAkUW1CvhwsNcDJjxgxbuHBhWTIOe67btm1zJgroK1SoEHY7ViCAAAIIIJBf&#13;&#10;AVUab9iwwbp37+4qkPP7erZHAAEEEEAAgegQKLagPi4uLjANSZrdc8891q1bt+jQKeKjVDA/ePBg&#13;&#10;Gz58uLVq1aqI343dI4AAAgiUJQHdc0eOHGkrVqxwmXJl6dw5VwQQQAABBMqSQLEF9R5qrVq1rEGD&#13;&#10;Bt6vZfp7zZo13fnXqVMHkzL9l8DJI4AAApEXUFBftWrVyO+YPSKAAAIIIICArwQYKM9Xl4ODQQAB&#13;&#10;BBBAAAEEEEAAAQQQQCDvAgT1ebdiSwQQQAABBBBAAAEEEEAAAQR8JUBQ76vLwcEggAACCCCAAAII&#13;&#10;IIAAAgggkHcBgvq8W7ElAggggAACCCCAAAIIIIAAAr4SIKj31eXgYBBAAAEEEEAAAQQQQAABBBDI&#13;&#10;uwBBfd6t2BIBBBBAAAEEEEAAAQQQQAABXwkQ1PvqcnAwCCCAAAIIIIAAAggggAACCORdgKA+71Zs&#13;&#10;iQACCCCAAAIIIIAAAggggICvBAjqfXU5OBgEEEAAAQQQQAABBBBAAAEE8i5AUJ93K7ZEAAEEEEAA&#13;&#10;AQQQQAABBBBAwFcCBPW+uhwcDAIIIIAAAggggAACCCCAAAJ5F4jP+6ZFv+WXX35pf//73+23337L&#13;&#10;9c1uuukmu+GGGywhIcHef/99u+OOO8K+pmLFirZw4cLM9Xv27LHRo0fb66+/blu2bLGGDRvawIED&#13;&#10;7dxzz7XExMTM7fTDgQMH7M9//rPpNcOGDbMmTZpkWc8vCCCAAAKRFUhJSbEFCxbYmDFjTPeFTZs2&#13;&#10;Wfny5a158+bWt29fO+2006x69eqZb6rP6aVLl9rIkSPt66+/dp/r+izX57W27927t9WoUSNz+9x+&#13;&#10;0Pu9/fbbNmHCBFuzZo0lJSVZ+/btbcCAAXbMMce4Y8ltH6xHAAEEEEAgPwIxMTEW+H/ESkZGxHbF&#13;&#10;jqJAwFdBfa1ataxXr17ugSyU3bp16+zbb7+1KlWq2BFHHGFxcXGmh78ff/zR4uPjrUuXLqZ9ZC/l&#13;&#10;ypXLXJQR+AsfO2asDR8+3Bo1amRt27a1FStW2AMPPOACegX2weWLL76w+fPnu8Be21MQQAABBIpW&#13;&#10;4JNPPrFHHnnEdu7caa1atXKB9I4dO2z58uX24IMP2uLFi10FcHJysqWmptrUqVPtscces23bttlR&#13;&#10;Rx1lHTt2tL1799oPP/zgtlcFwV//+lerV69ergf++++/u31NmTLFVSKccsoptm/fPlu0aJFdd911&#13;&#10;NnToULv88ssPqQDOdcdsgAACCCCAQAiBxPgEywj8r3z5RFOcEqmifR04kBq4T6ZFapfsx8cCvgrq&#13;&#10;jzzySNfiHuoPet/efXbHnXe4Bym1upx88skukFcLzc8//+xaYW688Ubr1KlTjtzbtm6zyR9NdhUC&#13;&#10;ejhs0aKFzZkzx7XCP/3003bOOecEasn+qCbbunWrPfHEE6bjOv200y02lt4KOeKyEgEEECikgIJ3&#13;&#10;fe7u3r3brrjiCuvTp4/VrVvXtHzevHk2YsQIe++996xNmzZ26aWXukrZN9980zZv3mzK4DrrrLOs&#13;&#10;du3aLqhXIK7KgWnTprnKgSuvvNLdN8Id4sGDB238+PH2+eefu3vJnXfeaU2bNnWZWqrg1T1D2QCq&#13;&#10;aOjatWu43bAcAQQQQACBPAtUKV/FUtJSbPKKibZr/+48vy6nDeNi4+yow9pZs8rNLS0tLVBZkNPW&#13;&#10;rCsNAr4K6hVMq8U9VHnhjRds+vTp1rJlS7v6qqszUynVSqPWm8MPP9xq1qzp0vFDvd5btnbdWlNg&#13;&#10;X79+fdeyr/fs3r2725/SN3ft2mWVK1d2m48aNcpWrlzpWunr1K3j7YLvCCCAAAJFJPDpp5+6z119&#13;&#10;Ll922WUuoNdbKf3+9NNPd+v0ufzWW2+5oP7777+3n376yaXHDxo0KDM1Xt2uevbs6T7T1bquCgEF&#13;&#10;/KogCFdWrVplCt6VAXb33Xe7TC5tW6lSJVe5oKytcePGuXuR0vDD3a/C7Z/lCCCAAAIIZBdIiI23&#13;&#10;lPQUG7vwfVu3Y2P21QX6PTE+0S7vlGFHVmkReL0aK4nqCwQZRS+KiqZnPbS98847rgVdLTdNmzXN&#13;&#10;JFZr+saNG11QX61atczl4X5IT0+39Ix011LvtcjrYVGp/FqnSgKVX375xfXVb9eunZ199tnhdsdy&#13;&#10;BBBAAIEICqiSVl2mNNZJ9gBcQXSDBg3cegX2+rxWyr2C8M6dO2cG9MGHc+yxx7pfNX6KxkbJqSj1&#13;&#10;ftmyZS47S/33g4vGb+nfv797T1UAr127Nng1PyOAAAIIIFBwgUDMfSD1YODrQES+Dgb2k5r+R0xT&#13;&#10;8IPildEkELpZ3EdnoIcwtZgrtVIPbeeff36Wo/vmm2/c70rVfPzxx23GjBmuT74GUTrhhBPcQ5j6&#13;&#10;WCpoV6ldq7ZrddGDowbk00Oj+l2q76Za+qtWqWpKwXz33XddC88zzzzjXsc/CCCAAAJFL3D77be7&#13;&#10;fusK1LMXVbwq8FYfd6XYK8jXIKdKq9e6UEUt9CpqbQ8eXyX7tnq9Kol1L1D3Lq/SN3i7dm3buS5g&#13;&#10;GkhP9ySN7UJBAAEEEEAAAQRKWsD3Qf13331ns2fPdmn1Q28deki6o9br4UsjJDdr1syl1Kvvu1ra&#13;&#10;J06c6FIuNaJ+jx49nHXtOrXtuOOOsyVLlrj0SrXifPP1N250ZY2mHxsXa4sXLHYpmGeeeWZm+mVJ&#13;&#10;XyjeHwEEECgrAvoM14jz2Yta52fNmuWCen0+eyVcGryC71dffdXdPzR+Sk4j4KvVX4G6xnRRhUGo&#13;&#10;MVR0f6hatapr8c+t1d87Nr4jgAACCCCAAAJFLeDroF4PTQrWleaoUfE7dOxwiIfWKX1eUxz96U9/&#13;&#10;clMY6WHs119/tTfeeMMmTZpkDz/8sLVu3dq1ymudttPIyFqnCgO10Gs0Y32pT71GUtagEv369XMP&#13;&#10;eOpnqYwAtRxpPxpZmYIAAggg8H/tnQl4FEX6h7/cCeGQ+1QJKAoqIrCoeLCKrK4HrAcuoq4gynoh&#13;&#10;rDz+1UdR10dXRcADWLk91lsR8cILRUHEhQUvVEQUQVAUBAQhgST8+1ehYxJmJgmZTKaTt3iGme6u&#13;&#10;rq56q9NdX31HxY7Apk2b3DKkWp5US9XpOR4pKf99993nJnAV7FT+9aVp6vVeUFJU/XBJ7xvlC2VJ&#13;&#10;EO4c9seegCwv3njjDZs7d27hBI3c6RQMVxZ9eqdrPKCxg+IjkCAAAQhAAAJBJhDXQr2WsFNwPPky&#13;&#10;DhgwIKQ5pAT27Oxst2axtDC+yaQiIytokkzr5f8orb22lZo3b27Dhw93g0JFz9dAr2nTppaZmemW&#13;&#10;SpKwf+6557qox/LnV5Al+e1rkCATTgVv0tJGJAhAAAIQqHwC0p5LQH/++efd8/q6667bw9++aC0k&#13;&#10;0N9///02c+ZMp/GXib4EutKSv/KK764VKr/eMcrn5w2Vh31VT0AT81IKKAaDb6mn4Ilyx9AKB+ec&#13;&#10;c45z1dMYQivf4EpR9X1GDSAAAQhAYO8JxG2gPA2YJIxrDflOnTpZ6zBrxOtFrIBG0rb7Ar1w6LfM&#13;&#10;LaXR0W+tb180KcK9liqS5l15JNDrmg899JAp4J7WJpb559VXX+2WUrrlllvsySeedMfkZ6/BAgkC&#13;&#10;EIAABCqXgPznL7/8ctOydZrgvfbaa+2Pns97uCS/+DFjxtgTTzzh4qPIR18CXDgTfb8caW19Tb7i&#13;&#10;qoRL0tCrrEiCf7hz2R87AhLqZcmnyZysrCz3nlesHa1uIGs7veN1X8htb9asWbGrGFeCAAQgAIE4&#13;&#10;J1CwtHmcV3KP6sWtpl4CttYW1kDrmGOOKVxmbo8WlLJD/o8qQ4H0SksfffSRswyQVYCEfU0ErFq1&#13;&#10;yuS72adPH3e61kHWR2Z9qhcJAhCAAASiT0BCmQKa3nXXXc6EWhZWgwcPdkvLhRPQ5XMvgV5Cmvzi&#13;&#10;hwwZYv369StT5SSk16tXz00Cb968OaQmXu8luWjJKkxm+KT4JSArPLnhaTJoypQpbsJGq+do0keW&#13;&#10;fH6SYmDNmjX+ZthvTzfgBUlM8u6LsFmq9IDqp7FOSkqSdw9HpyoqTykhMcF9olNqQXmuXG+ZrQTv&#13;&#10;Et7/ZSta2byP6hMq+YqdyqyviUWU7oHC+hZtk36rA0M3MVSzi+9T/bzzXRFiG4ZV8ZPKtuXXN1If&#13;&#10;lFqS6iZ+BbeWq1+x+u51w4tf2a9rpd0Lu/ss9L1Q0AflaUphfXeXW7w1e7fl2u6Vl+TFgklNTQ75&#13;&#10;TitPybqnVJaeMXoXVseUuPvvJy0tts/65OTdfxAVhBq3Qr1M6hcsWOA08IceemjIoEkyiX/nnXfc&#13;&#10;4Kp79+4ub1Ee/gBM36Utd6eBmszwtN69lrDToFFWAvpD05r2fpJ2X2b4ZRkE+OfwDQEIQAACZScg&#13;&#10;gV5m0jK5X7RokWVlZbnJVK0zH06gV77Ro0e7/LLeknZf/tJlTRLqGzdu7IQ/rYwSatCid47eFbLu&#13;&#10;0gQAKX4J6D3997//3RQMV5MwEu5vvfVWZ8HnD6BVewmuylta0jlpaSmlZavS40lJCW7wHq0BYgEn&#13;&#10;X0D0RvRRSgXCxu/ler/KVHJBLi93mPGvL8BK+PB/l6ngUjL5wpHK1aA/P0ryjF9HV34R4dvfX0q1&#13;&#10;Qh5W/RxO1dWrcEXKKnkBV7a3syLliqGr3y798H66znI/CgT8Mt4L7uQI//l1dcUXYRvhlDIdcn3l&#13;&#10;2lDANpRQvzfX9PvJlR+l+hbUNcF7ZyZ5zy41r+I3roR6tc/nWyZoAcqk+1Fti/WzXlyjkeJWqJcv&#13;&#10;vNYV7ty5s/OBD9VYBSu67bbbnDAvX7kTd0e49/PK9E6DM72wVU6k9NJLL5k09TfccIMzy1def1Dn&#13;&#10;f2ufytJ2WQYByk+CAAQgAIHyEZDr1d13322ffPKJe3bL5L5Lly4FA8AQRSno2Z133uliomgSWPkV&#13;&#10;/Cw1NTVE7vC7JNS3aNHCxWLR+6Wk4K4gqkqa/JXlACl+CcjaQn3UunVrV8mjjz7aHnzwQXdfaNlC&#13;&#10;P61bty7iqgh+vnxPktuyJbtwXODvj5dvDUbr1lUQxx1eEMforE2tgWZ6eorl53ljntzSJz7KykJl&#13;&#10;uXGUxlIqO69sZUuYd5Mwyh9CPvHLiXp9vetJMZmv+np113c00h71lbCUkFTAYy8vkZ/s1dW7V3d5&#13;&#10;iPKi3G95u/tJfwt7ez8kehNPatour25KYlBQ3/LdC+7kCP8V1jXKDFx9vaqrziHvBa8PE7wb1fVt&#13;&#10;Ofpwj3shQtvKesi7Uz1ZZZfl5Oz0VmzJqfCzS8+Y2rXTPbe2XFdmWesRpHx65tWrVyvmz3pNIkRj&#13;&#10;IiE6UwOV0GPS0uuhLy25gtiFSgqAoxe2AurNmTPH+b77+eQTKUF9+fLlbgmikuvb+/n0La37008/&#13;&#10;7QLlyFTTzRx6+zVwUx1kgq9vJQ029VKRaScJAhCAAASiS0DPbmlUFeW+W7du7nfXrl0Ln8slr6aJ&#13;&#10;24kTJ7oo93pmjxw50i1bWl6BXuXqfaJJAS1tN3ny5GKXkpZeZtwKlqp6KS4LKX4J6D6SpYcmfGRy&#13;&#10;/+ijjzo/ek32fPDBB6ZVbZYsWeJWwDn22GPjtyFlrJk/Rilj9vjJVg7Bp7DSe3NO4cl78SPW19uL&#13;&#10;KhaeEqS6FlZ6948g1D0IdSzJNUrbgX3GlKP9/nxdUNsat5p6RZ33hedwgyeZS44YMcIuvfRSJ5TL&#13;&#10;b/68887zZpJq2zPPPGPTp093S9PJJ1MBckIladwVIVm+d+PHj3cB8/x8MtvTefKtnzZtmmlZpHHj&#13;&#10;xnmzKWl2/PHH+9n4hgAEIACBKBF4+OGHbfHixW4y96yzznKuUz/++GPI0jW5qgldCWl6X8hyS+8L&#13;&#10;rU9fMinInjTvMt/XcqnS7Ctomky0NZmr/XLTOuWUU5wgKK2uTO21EooE+nvvvdcFXpNArzgr/uRv&#13;&#10;yeuwHR8EFABP4wEFuZVmXoK77g8J+7LiG+DFzlGfDx06lCXt4qPLqAUEIAABCFSAQNwK9XrpStNS&#13;&#10;0vyxZFulwdFLWwNBLX8n7bySotlLk6+15yP5VS5btsxmz55tMs0rOVsv4f322293gZpGjRrlJgg0&#13;&#10;6NNAM1KZJevINgQgAAEIlE4gNzfXHn/8cZdRZtGKXB8uaVJ33rx5TtOqoGhKAwcODJfdRTyXIK/J&#13;&#10;WU3mShuv90xRU2yd3LNnT9O1VY8ZM2a4KPqaMNBkgQR6xV4pLUZL2EpwIGYE1Gd9+/Z1n6IX1Xv9&#13;&#10;iiuucJ+i+/kNAQhAAAIQCDKBuBXqe/fu7SLWS1seKWmmXab1imYr7Y6vodESd/KjV8Ak5QmXEj3f&#13;&#10;lx49ejh//FCal169ejnzfQVt0lJGWVlZTqCPVGa4a7EfAhCAAATCE5BQf+aZZ7pnbfhcBUf0vNbE&#13;&#10;r1YhadOmTWnZna+8L4zrvJNPPtnFT9F7QgKgnzRZoCjphx9+uDPPlum2nvcy7de7IpzVl39+PH4H&#13;&#10;1ZQwHllSJwhAAAIQgEA8Eggv7VZxbQcNGlTmGmjA1b59e/cp80m7Mx508EGmT7ikgaO0M/qQIAAB&#13;&#10;CECg8ghonfhhw4aV6wKyxipvkrZWkweRUseOHU0fEgQgAAEIQAACEIh3Ar+rJ+K9ptQPAhCAAAQg&#13;&#10;AAEIQAACEIAABCAAgWIEEOqL4WADAhCAAAQgAAEIQAACEIAABCAQHAII9cHpK2oKAQhAAAIQgAAE&#13;&#10;IAABCEAAAhAoRgChvhgONiAAAQhAAAIQgAAEIAABCEAAAsEhgFAfnL6iphCAAAQgAAEIQAACEIAA&#13;&#10;BCAAgWIEEOqL4WADAhCAAAQgAAEIQAACEIAABCAQHAII9cHpK2oKAQhAAAIQgAAEIAABCEAAAhAo&#13;&#10;RgChvhgONiAAAQhAAAIQgAAEIAABCEAAAsEhgFAfnL6iphCAAAQgAAEIQAACEIAABCAAgWIEEOqL&#13;&#10;4WADAhCAAAQgAAEIQAACEIAABCAQHAII9cHpK2oKAQhAAAIQgAAEIAABCEAAAhAoRgChvhgONiAA&#13;&#10;AQhAAAIQgAAEIAABCEAAAsEhgFAfnL6iphCAAAQgAAEIQAACEIAABCAAgWIEEOqL4WADAhCAAAQg&#13;&#10;AAEIQAACEIAABCAQHAII9cHpK2oKAQhAAAIQgAAEIBCGQIIlhDnCbghAAALVmwBCffXuX1oHAQhA&#13;&#10;AAIQgAAEIAABCEAAAtWYQHKs2rZr1y5LSEiwRx991ObOnRury8b1dZYtW2biMmHCBGvWrFlc15XK&#13;&#10;QQACEIBAsAjk5+fbwoULrVGjRsGqOLWFAAQgAAEIQKBcBGIm1GtwkZiYaBJk169fX65KVtfM69at&#13;&#10;c0yWLl1qq1evrq7NpF0QgAAEIFAFBDRprHeLhHr9JkEAAhCAAAQgUD0JxEyoT0pKsry8PLv++uvt&#13;&#10;mGOOqZ40y9mqN954wwYNGmS33nqrdejQoZxnkx0CEIAABCAQnoDeuQ8//LCbTJelHAkCEIAABCAA&#13;&#10;gepJIGZCvY+vfv36mJrvhiEWSg0bNoTJbiZ8QQACEIBAdAhIqK9Tp050CqMUCEAAAhCAAATilgCB&#13;&#10;8uK2a6gYBCAAAQhAAAIQqJ4EiFRfPfuVVkEAAlVDAKG+arhzVQhAAAIQgAAEIAABCEAAAhCAQIUJ&#13;&#10;INRXGCEFQAACEIAABCAAAQhAAAIQgAAEqoYAQn3VcOeqEIAABCAAAQhAAAIQgAAEIACBChNAqK8w&#13;&#10;QgqAAAQgAAEIQAACEIAABCAAAQhUDQGE+qrhzlUhAAEIQAACEIAABCAAAQhAAAIVJoBQX2GEFAAB&#13;&#10;CEAAAhCAAAQgAAEIQAACEKgaAjFfp75qmslVIQABCEAAAhCAQPUkkJCQ4Bqmr8TEgt8VbWm0yqlo&#13;&#10;PTgfAhCAAARKJ4BQXzojckAAAhCAAAQgAIG4JZCammQp3icpKd127doVlXpqosCfLIhKgRQCAQhA&#13;&#10;AAKVRgChvtLQUjAEIAABCEAAAhCoXAISvFNSku2db96x2cvn2I7cnVG5YJuGWTb4qEGeYB+V4igE&#13;&#10;AhCAAAQqkQBCfSXCpWgIQAACEIAABCAQCwLfbVpl879dYDk7d0Tlcltytlj+rryolEUhEIAABCBQ&#13;&#10;uQQQ6iuXL6VDAAIQgEA5CeTl5dnatWtt/fr1tmPHDs+kOMnq169vzZs3t1q1aoUs7ddff3XnbNni&#13;&#10;CSL5+Zaenm5Nmza1Zs2ahcwfaecvv/ziyvrtt9+c+XGdOnWsVatWpm8SBCAAAQhAAAIQiDcCCPXx&#13;&#10;1iPUBwIQgEANJiCB/vnnn7cXX3zRPv/8c5OQLgG9TZs21rNnTzv77LOtRYsWxQh98cUX9txzz9nc&#13;&#10;uXOdML5z507bZ599rFOnTnbeeedZjx49yuwb/OWXX9rjjz9u7777rv30009e0LFEd73jjz/eBgwY&#13;&#10;YPvtt1+xa7MBAQhAAAIQgAAEqpoAQn1V9wDXhwAEIACBQgLPPvusjR492mnbe57Y0w7reJht3rzZ&#13;&#10;CfmTJk1yv4cMGWL16tVz53z99dd27733OiG8Xbt2dtVVV1laWpq99957bt+KFSusdu3a1rVr18Jr&#13;&#10;hPuxevVqGzdunM2ePdvlHzhwoLMUeP311+3JJ580lfXAAw8UXjtcOeyHAAQgAAEIQAACsSSAUB9L&#13;&#10;2lwLAhCAAATCEtiwYYPdf//9lp2dbYMHDzYJ1dLSy5z+2GOPtWuuucamT59uffr0scMOO8zlmzVr&#13;&#10;lhPgpZUfO3as09BLu648Vw+52j7874f2zDPPWJfOXSwhwlJfshD44IMP7O2337ajjjrKRo4c6Uz+&#13;&#10;de2TTjrJhg8fbvPnz3fC/WWXXRa2DRyAAAQgUNUEiG1Y1T3A9SEQewKJsb9k+CtqGZatW7ea/Bk1&#13;&#10;wJIJpfwkN27c6D7yb/SXagl1TIOvkkn5VOamTZtcuSpLZebk5BTLqm1dV8dLHlO5fr30TYIABCAA&#13;&#10;gegTWLx4sXvGy8T93HPPdRr25ORkS01NtaysLPvDH/7gnt/Lly93F1+3bp3TqkvwHzFihDVp0sTl&#13;&#10;1TkNGjSwAQMHOCFfJvwbN22MWGFZA7z00ksuz8UXX2yNGjUy/9pt27a1v/71r65ur732mm3bti1i&#13;&#10;WRyEAAQgAAEIQAACsSQQV5p6Ccw33nijvfLKK84/cuHChTZjxgz77rvvnDllly5dnPamdevW9vLL&#13;&#10;L7s83377rTsm08pLLrnEDfoUVEmCuEwppcWRKaXMJjUQ0yCtZcuWzsdSgzQN1pT++9//2tVXX+3O&#13;&#10;u+KKK5yGSANJpVWrVtnNN9/s8miw93//939uP/9BAAIQgED0CPTq1cuOOOIIN8GqIHdFkyZbNTmr&#13;&#10;Z7gfsE5C/bJly+zEE08s5mevyV8t86X90q6npKQULSrkb00ay4dfEwq6dsn1ueVTLwsAWRN89tln&#13;&#10;1q1bt5DlsBMCEIAABCAAAQjEmkBcCfVFGz9hwgT79NNP3cBJ2pklS5bYnDlz7IcffrD27du7Y4ce&#13;&#10;eqh1797dFCRp3rx5biA4efJka9iwoa1Zs8buueceZ0p50EEH2amnnuqE/59//tkWLVpkU6dOdYL+&#13;&#10;3Xff7TQyMu2Uuad8M6Wt0YBN5pwaHD799NNOoFceBUoiQQACEIBA5RCQhlwfJVlsScuuCdo333zT&#13;&#10;Pbv1XD744IPds1n+9IqOL1/6pMQke+edd9xzffv27c7v/fDDDzd9ypJkqSVtfceOHS0zM3OPU1o0&#13;&#10;b+EsB1T2999/j1C/ByF2QAACEIAABCBQVQTiVqhXkKM77rjDjj++h2VkpLuBWv/+/e2rr75yGndp&#13;&#10;0xUJWYMvRSuWAC9tuzQtEvQ//PBDN8DTgO6mm26y/fff32l4NEBcsGCBXXvttW5i4KOPPnL+ktLK&#13;&#10;XHTRRfbxxx+78xR9WdGWNQHw1FNP2b777uuO+4PNquowrgsBCECgphB44403nEWWJnMlSGsid+jQ&#13;&#10;oW5pOzGQsK+kyddRo0e5wHiauJXblUzytQydLLL0bJeWPVKS1l/l1K1b100Al8wrf3yZ9Kt8uXCR&#13;&#10;IAABCEAAAhCAQLwQiDzKqcJaKghS7969PY1NQye4a1vaGJnVd+7c2WSmqQGWohxLc6/BnrQ633zz&#13;&#10;jcujtYyPO+44+/vgv7vjin6sQV7jxo2d1l7mm9LwaMkiP+kcRU6W6eULL7zgLAPkp5mbm2tnnnmm&#13;&#10;C55U2sDQL4tvCEAAAhCoGAFN2L7//vvOxF7m8Xq+y/Rdz24lX7hWZPqZM2fa6aef7i2HN8O5bZ12&#13;&#10;2mnOdUvR6nWstKTyleR2JReuUCkjI8O9X/zrh8rDPghAAAIQgAAEIBBrAnGrqZePvHwn/SRNuoIg&#13;&#10;SaiWT7zWIPaT/CUlkCvJb17bMrfXR4K+zCUlmOuj40uXLnUDM2lldLxokqm+/OZHjRrltPmaRNAa&#13;&#10;x+eff36Z/DKLlsVvCEAAAhDYewIXXnihi5UiIVpL3U2bNs1FpZfQLe27H9RUZvO33XabC67nX+3O&#13;&#10;O+907wtFvte5PXr80ZsIru8f3uPbF+RL+tIXzah3hlKkPEXz8xsCEIAABCAAAQjEgsDvUnMsrlaO&#13;&#10;a8gvvmTSQEoDr5JBj7S/5CBLArwC7Ml8Xv74MtP88ccfbf369U67L62MtPz+IM2/lso+4YQT7K23&#13;&#10;3nLLG2liQcsq+Wsi+/n4hgAEIACByiVQ1N1Jk62avNWEq2Kn9OvXz3PNynAVOOSQQzxXreOLVUYT&#13;&#10;wHLTeu6559yzf9myL+3oo48ulqfohqy5lDRRUHKy18+nCWKVq3cHCQIQgAAEIAABCMQLgbgV6v3I&#13;&#10;83sDStp1+cor6J2+ZU4vn3qtPdyiRQsX3Vj++hqghUrS+vhmnSpL5p46t6jlQKjz2AcBCEAAApVD&#13;&#10;QO8ExUhRfBOZ5WtVEn/yV9ZboQRt5VXcFa177z/Tw9VO7wkJ7Iq7Esq8flf+LheMVRO/TPKGo8h+&#13;&#10;CEAAAhCAAASqgkDcCvUVgSET+8cee8y0JJ7WOu7bt68b/MmPXtoYDdxkqhkqaZ16RbtXQD6Z3c+d&#13;&#10;O9dkvimffUW/J0EAAhCAQOUQUIDUOd4qJxLGZSFVMkmw94V3adQPPPBAl0XLoYbSrmufrLY0IVva&#13;&#10;RLFcuurXr28KmKd3SMm0Zu0ak4WXhH9NDpMgAAEIQAAC8U4g0QvympSUuIdl8t7UW1bRfnn53kR3&#13;&#10;SWvnvSmTc6JHoFoK9dLKyOxeg7Q+ffrssaSRlsDTIDDUIE+R8WfMmGGtW7e2G2+80aZMmeL8MRWI&#13;&#10;SQNIDehIEIAABCAQfQKaTNVqI1or/swzz/Ke4fWKXUQuVPpIsD/ggAOcO5aCn2r5U1lYFTXX14ly&#13;&#10;vZJFljTrioQfKcm0X5O3WjlFgr3KL5reffddF4tFgr+Cs5IgAAEIQAAC8UpAy7ymp6RbekaK56qW&#13;&#10;GqVqJnhlpbiyduzMtU0btyHYR4lsNIqplkK9wEgzs2HDBlu7dq0b1EmA1zJHinY/ZswY91tmlNLi&#13;&#10;+ElLFf3rX/9yPvvy35TJvgR7afylPTryyCPtvPPO28On3z+fbwhAAAIQ2HsCimcyceJEW7NmjT36&#13;&#10;6CMuGJ7M5+UGpSXt5B+v57RWI5E/fbNmzZwvvSZi5W516623uiXpVAOtOy//e8VhObzj4XZA29+F&#13;&#10;9E2bNjmtuwR5Cfyy3pIl14knnuiWPJ00aZJb0lSTBNJErFy50llwSUuhVVl8//u9bylnQgACEIAA&#13;&#10;BCqPQGJCkmWkZNhznzxvL3z6ku3IK1g1piJXTNyt8W9Vr6WNOu1up7XPyysIIFuRcjk3OgSqpVCv&#13;&#10;gZpM52VGP3LkSLccknwupeGReaeC5mk5PGnr9VGSH+XNN9/sNDSnnHKKGyhqYkADyiFDhrjB4iOP&#13;&#10;POK0/vLrJEEAAhCAQHQJtG3b1q688kobP368PfTQQ24JuyOOOML5xL/55ptu5RKtjDL40sHuwnqO&#13;&#10;y8VqxYoVpjXtJfBLMJfw/fbbbztNfceOHW3gxQNN68z7SUK7IuJrCbxhw4Y5wV7Pey2DqoB7msS9&#13;&#10;+uqr7eSTT3YTv6+//rpzydKxc845xy+GbwhAAAIQgEBcE9i8fbOt3rTGduRGQahP9sz4PbP7RO8f&#13;&#10;Kf4IVEuhXhqcv/3tb87HUiaTU6dOddqWunXrOpNKDRo1+NN+BVuSQK8BniLey1dS2nhpgJQ0ONRA&#13;&#10;r1evXm7t+rFjx9rYB8ZaRq2CqMvx16XUCAIQgEBwCWgZOz2rX3rpJbdG/auvvuosr2Q+r2fz2Wef&#13;&#10;bVltsgobKKH/hhtusOnTp9v8+fPtvvvuc5p3uUpJANc5miwomvTMlyZfk7qyAvCTzP4lzGv5VL07&#13;&#10;Ro8e7Q41b97clXPppZcWW07VP49vCEAAAhCAAAQgUJUE4kqol4Z96NChdsEFFzjT95JgrrnmGhs0&#13;&#10;aFDIIEUa6Mk8XgGWJIi3adPGhg8fbv379y8MeiQTfPnZS2BXJGRpdLQt/0xpYORPKc18u3btil1a&#13;&#10;PpT/+Mc/nEZIZpopqQX+JMUysQEBCEAAAhUmIHN5xULRiiNaglSR6PXclcm7BHUJ/HrG+0n5pb3X&#13;&#10;M98Pcqfjep9IGA8VqV7vkTPOOMP54Mvs3k86r0OHDu55r8kAP2Ce3gua8NW1SRCAAAQgAAEIQCDe&#13;&#10;CMSVUK/BmTQqJbUqPjQ/0rG/XfRbA66iEYk1OJMwrk+oJF/JokGVSgZFKnqOytLgUB8SBCAAAQhU&#13;&#10;LgG9C0o+00u7okzx9SlLau0FQtUnXIr07gh3DvshAAEIQAACEIBAVRGIK6G+qiBwXQhAAAIQgAAE&#13;&#10;IBArAp6ugAQBCEAAAhCIGgGE+qihpCAIQAACEIAABCAQnoAs/7TEVGJC9AJNaYIgNZXhXHjqHIEA&#13;&#10;BCBQ/QnwFqj+fUwLIQABCEAAAhCIAwKJ3ioM6bWS7KXPX7EtOQWr71S0WmlJqdZl3y4VLYbzIQAB&#13;&#10;CEAgwAQQ6gPceVQdAhCAAAQgAIEgEUjw1oveac98NN1+/PWnqFS8dlpty/Q+JAhAAAIQqLkEEOpr&#13;&#10;bt/TcghAAAIQgAAEYk5gl+V4a0bn5OZE5cqpSSmWl58blbIoBAIQgAAEgkkgek5dwWw/tYYABCAA&#13;&#10;AQhAAAIQgAAEIAABCASWAEJ9YLuOikMAAhCAAAQgAAEIQAACEIBATSeAUF/T7wDaDwEIQAACEIAA&#13;&#10;BCAAAQhAAAKBJYBPfWC7jopDAAIQgAAEIAABCEAAAhCILQEtpZmUFF3d8K5dZvn5+bFtSDW6GkJ9&#13;&#10;NepMmgIBCEAAAhCAAAQgAAEIQKCyCOyTsY/t8v7V2ycj6pfY8muOZWfviHq5NaFAhPqa0Mu0EQIQ&#13;&#10;gAAEIAABCEAAAhCoEIFdUifX8JSZVst+2b7Rbpx1s/28ZUNUaGSkpFv/zn+141udEJXyamIhCPU1&#13;&#10;sddpMwQgAAEIQAACEIAABCAAgb0gkJefZz/+us7W/frzXpy95ykS6rfm/LbngSjtSfD8BeQyECkl&#13;&#10;JhZkSEyUW0Hpkzea34mnSR6E+ki9yzEIQAACEIAABCAAAQhAAAIQCCQBCfR166ZbgbAeqQkJlpyc&#13;&#10;ZPXqlc2tIN+T6n/7Lcdyd+ZFKjRmxxDqY4aaC0EAAhCAAAQgAAEIQAACEIBArAgooN+mnRtt8odT&#13;&#10;bfP2X8Nfdnfwv7w8L1hfKYr6dM+yoM+hZ9hBdTsg1IcnyhEIQAACEIAABCAQfQLZ2dn27LPP2iOP&#13;&#10;PGJbt261008/3a699lpLS0uL/sUoEQIQqFICpVhbV2nduHhoAjKR1yfaoQu27dxmH363yNZvjRAD&#13;&#10;QEJ9cqLl7Sw9An9mWqYdtX83J9SHbkns98ZcU79t2zbbvHlz7Fsah1cUCyUNLGAShx1ElSAAAQgE&#13;&#10;mEBeXp4XRTg7wC2IbtXl+7h48WKbN2+ePfDAA9awYUO7/vrrnZB/wQUXRPdiEUrzPDutVmqG96kV&#13;&#10;IVfZD2V45aQkpViq91GZSQnRGdrJx9UbXltGSvTqqlapjsmJyZaanGq1vIBbuXm5ZWpsgufvKp/X&#13;&#10;vKTQWrT0ZNVX5Ue7vhmWlJhkaclpXtmZlr+r9AF/WRokTV+xe8ETKJJTkiw30TPlLUVLGK58/15I&#13;&#10;8dhm7uYcLm9594uvzJgrcj8kJnmN9FJ+XkEDM7y+Sk4q/71QWt0zdt8LKj9af2e6pu4t3bth7wX1&#13;&#10;oScU5iaGvkfD1Vv3giTZaN67KivFYxu1e8FrW6Kn8d6Vv8uicS+UZKH66pmQ4v0NpKenljxcoW1p&#13;&#10;6rfsSLRapTzLNJmQKKG+DP3n3wuqWGVMQuxNg6Pz5C/DlVNTU71OSrepU6faa6+9VoYzqn+WlStX&#13;&#10;ugfk2LFjrVGjRtW/wbQQAhCAAARiRkDr/X7++efWrl07b6AZs9d9zNpX3gtpkuOLL76wtm3bFjLp&#13;&#10;06ePzZ492/r16xeRkYTJzMyKa/MlFKV4g8YLup5nv+UUTOyXtx0l80ug79C0g+XkZVtmSh1TAKto&#13;&#10;pEa1G1mKJ8Cc50Wk3pK9NRpFujIkEB3Y+EBrlNnQmtZuWi4hWYK9hIpQqUmdJpqD8CJo94tqwC0J&#13;&#10;sVkNWjtBrnX9LO/Soa8fqk6R9jWr29SVeX6X3+8F3Wf5YdoXqSz/mH8vZOdutzpp0bsXVH6Les29&#13;&#10;MmvbhV3727Yd2/1LluvbCT86YzdC3QvtGh1ojTMblfteiHThJnUaV9690LC1paek2f71W//ekCKV&#13;&#10;iXSPFslW7Ke7F5JSrei9UCzDXmzoXjjEey5k52ZH7V7w+69F3YrfCyWbJIG+Y/NDLS09JepCva6V&#13;&#10;l93A/vaH8237zsgT3WXtP/E9uOlBnpVXimnSoCKpouf7107wZq6j83TySwzzvWPHDnvllVfcACNG&#13;&#10;lwxTk6rbrZd5yaRBV+mBG0qexTYEIAABCECgdAIpKSnWvXt3O+qooyIKraWXFPwcGofcf//9Vrt2&#13;&#10;bbv88stdgxYsWGATJkywcePGuf3BbyUtgAAEIACBmkggZlP30tT37t3bTj311JrIOWybNcERStgP&#13;&#10;ewIHIAABCEAAAuUgIMGeyeMCYOKgyXQ/SdDXPiwZfCJ8QwACEIBAEAnETKgXnKSkJPcJIijqDAEI&#13;&#10;QAACEIBAcAlIcN9vv/1s6dKl3jJEv1lGRoZ9+eWX1rRpU+ceGNyWUXMIQAACEKjpBCrmBFDT6dF+&#13;&#10;CEAAAhCAAAQCQUAa+U6dOrnAtIqAP3PmTJv73lw77bTTAlF/KgkBCEAAAhAIRyBmPvXhKsB+CEAA&#13;&#10;AhCAAAQgEAsCCpan4IELFy50KwN07NjRjjnmGNzgYgGfa0AAAhCAQKURQKivNLQUDAEIQAACEIAA&#13;&#10;BCAAAQhAAAIQqFwCmN9XLl9KhwAEIAABCEAAAhCAAAQgAAEIVBoBhPpKQ0vBEIAABCAAAQhAAAIQ&#13;&#10;gAAEIACByiUQ0+j3ldsUSocABCAAAQhAAAI1i8DOnTvtq6++sh9//NE1XMvkKsr/AQccEHgQubm5&#13;&#10;brWC5s2bW5MmTUxLEH777bf2ww8/uKUI27VrZ82aNQtsO7UKg/ruoIMOslq1atmyZcts9erVhTEe&#13;&#10;WrZsaWpj0JakVOyKNWvW2HfffWf63bBhQzv44IPdcpJff/21/fTTT6alNtU29WsQ06+//mpffPGF&#13;&#10;bdu2zTIzM11b9tlnH/voo49sw4YNhU068MAD3d9j4Y6A/FC71Fdqi1YO2X///W3fffd1K4coLsnW&#13;&#10;rVutXr16rt116tQJSKt+r6aWFP/+++9t5cqVpueM7tFDDjnEtm/f7p45ap+S2t6hQwdr3Ljx7yfH&#13;&#10;6a+kW70Up3WjWhCAAAQgAAEIQAACEQj88ssv9uCDDzoBKj8/37StQXarVq0inBX/hyRUzJ492+64&#13;&#10;4w5r06aN+yxevNieeOIJJ1BoOcIFCxbYEUcc4ZYnjP8WFa/h2rVrbcqUKTZ9+nQ7+uijTQLhP//5&#13;&#10;TyfkS+DduHGja5cEqaAJ9RKWdE/+/PPPtmnTJnvxxRedEL9u3Tqb/tx025693T799FP75JNP7PDD&#13;&#10;D7e0tLTicOJ8SxMV9957ry1ZssRNWug+1GRTt27d7Prrr3d/g/pbVB82atTILZsZ500qVj217803&#13;&#10;37SXX37ZNGmots2fP99NTrzyyiv23nvvuf3al52d7SYQtWx5kNLmzZtt5MiRtn79erciilZDqV+/&#13;&#10;vuXk5Nj48ePdBKIEfE3etGjRwh2L9/ahqY/3HqJ+EIAABCAAAQhAIAwBaXs18L7wwgvt0EMPDZMr&#13;&#10;WLslKDz99NNOwNXAWlo1Cflz5syxtm3b2kUXXeS2JUB98MEHduqppwaqgZ999plNmDDBZIGg9ilJ&#13;&#10;WyjNrwSNzp07B6o9JSsrDb0mKS677DJngTBt2jR79NFHrX379nZE5yPs7LPPdgL/7bffbpqo+eMf&#13;&#10;/1iyiLjeliAojfyoe0ZZy1Yt3eTSPffcY5deeqkT6G+55RY3CRXXjYhQOVn7yIpCVgb6e1u0aJE9&#13;&#10;8MADbtUQ/Q2OGDHC7X/33XfttddesyOPPNJp8SMUGXeH0tPT7ayzznLPTD1b1Jbly5c7qxlZj1xy&#13;&#10;ySXWoEGDuKt3pArhUx+JDscgAAEIQAACEIBAHBOQUC8B46abbrJevXqZBArfdDSOqx2xajJ5Pfnk&#13;&#10;k+3GG280maArSfiVprd169ZOsyutWlZWlhP8IxYWhwclzMtQVoKDn1atWuU0hhL21Y/Dhw837Qti&#13;&#10;Ouqoo2zYsGHOPFtWBzLXVp9Kay8zbu2TBluuE9ICBy3JFPuhhx6y/fbfz6Sh1n0pa4OlS5c6twP9&#13;&#10;LZ5yyil21113OZeDoLVPliES6uUW0r9/f7vyyiud+4QsgGrXru0EePWn3HwkEEvrHbQkob579+7O&#13;&#10;IuEvf/mLa4e+V6xYYf/73/9swIABdtppp9kjjzziJhWD0D6E+iD0EnWEAAQgAAEIQAACIQjIVLZn&#13;&#10;z54mTeFjjz3m/ETvvPPOwAxEQzTJCYAyeZUA4Zuey5xZ2mwJhH5KTU11ZrL+dlC+5b8roVb195Pi&#13;&#10;BfTo0cOuuOIKZ6UgwVHaUV+T7+cLwrf6SG2TsDd69GinAR08eLATcCUM+km/ZWUStKR7Un70qrs0&#13;&#10;vM8//7wNHDjQmW5LEJQFwuTJk91khv4ug5z+85//2JNPPun862fMmOH+NqXJV1L/yYpGf5tBTGrH&#13;&#10;mWeeabNmveb86YcMGeL6VZYksi4ZNWqUPfXUU/bcc88FonkI9YHoJioJAQhAAAIQgAAE9iQgra8E&#13;&#10;CpnKNm3a1AYNGuS01xISq1OSRlSCokzz/SSLBAn+1SHJ5Fca0U6dOjmz3+OOO85pgDWREbQkIU+m&#13;&#10;zGPGjHGa64kTJzpzdPWhf19KGNSEhQIEBjHJQkbCnmI89OvXz0444QRr7VmRyOVAMSAUC+FPf/qT&#13;&#10;vf/++4FrnvpI1hWKiSALBLVLJvZqs/7+fCFe/uea4Cg60RaUxqptcv1Q/Rs0qG/nn3++c39RjIdz&#13;&#10;zz3XTbrJXUQTbWIRhIRQH4Reoo4QgAAEIAABCEAgBAGZ/E6aNMkUeE1Bnd566y0nVARxoB2ieYW7&#13;&#10;pBmVcPHxxx87M+5vvvnGRYtXxOrqkBRpXOba8keXSbMECU3YFNVsB6WdaoPcCORXr7gHEnD1W+b2&#13;&#10;Ci4n4VDtVUA9mXkHLUmYHTdunM3x/MvlQiFTewm/EhJlXSGBUVHj5RbTtWvXoDXPWcTIV/7xxx93&#13;&#10;fSX3Av29KaCjBH4FBpRwr2CH+rtU3wYtKaCorCj0d6bJQVlcaIUG9akma3SPagUHHdeEaRDS7zYw&#13;&#10;QagtdYQABCAAAQhAAAIQKCQgv9d58+bZDTfc4ExhZdo9dOjQQrP1wowB/yGhScKTfFzVPmkLpUVT&#13;&#10;xPHqkKQVlPCgIGRKCtKl4Idqd9DSCy+8YG+//baLeSDBVkltU2AyBcyTi4HSSSedZB07dnS/g/Sf&#13;&#10;gjNKQ68+knDvJ5lr65jiIShpBYrLL7/cPxyY74yMDPvzn//s/tauuuoqN7GkVSb69u1rhx12mDPH&#13;&#10;19+hfOyl1Q7Ccm8l4Sseh+4/CfbS1itGx2233eaEed2jfr+pvXKpCEJK8MxfdgWhotQRJVr73AAA&#13;&#10;Bd1JREFUAhCAAAQgAAEIQKA4AQ3jZKLtm2n7ZurFcwV3S1pRaavVrqJtlT+srBG0P6hJ7VH7JLir&#13;&#10;PX4/ar/apfb5/stBaqO0uYr1UDRJcJL7hPzQdSzI/af6+24ERdsoYVjt8/8Wdd8G1WJG92DRvlJb&#13;&#10;9NFkmvbr2ze913cQk/pRbfH/3nR/Fm232qT+U7uDkBDqg9BL1BECEIAABCAAAQhAAAIQgAAEIBCC&#13;&#10;QDCnVkI0hF0QgAAEIAABCEAAAhCAAAQgAIGaRgChvqb1OO2FAAQgAAEIQAACEIAABCAAgWpDAKG+&#13;&#10;2nQlDYEABCAAAQhAAAIQgAAEIACBmkYAob6m9TjthQAEIAABCEAAAhCAAAQgAIFqQwChvtp0JQ2B&#13;&#10;AAQgAAEIQAACEIBAfBMIFTk+vmtM7SAQ/wQQ6uO/j6ghBCAAAQhAAAIQgAAEYkZAS3stX77ctM58&#13;&#10;yeXpKlKJtWvX2osvvuiK+Pnnn+3999+3rVu3VqRIzoUABDwCCPXcBhCAAAQgAAEIQAACEIBAIQEJ&#13;&#10;8gsWLLBZs2aFXJO9MGM5f3z88cf2wgsvuLNWrlxpTz75pP3yyy/lLIXsEIBASQLJJXewDQEIQAAC&#13;&#10;EIAABCAAAQhAQAS2bNli48ePtyVLlliDBg2sf//+1q1bN/vkk09s6tSp1rJlS/v0009tv/32sxEj&#13;&#10;RlhmZqZ98803Nm3aNFuxYoV16NDBkpOTrU2bNvbWW2/ZZ599ZgMGDLArr7zSNm7caGPHjrXVq1db&#13;&#10;s2bNbMiQIda2bVvAQwAC5SSApr6cwMgOAQhAAAIQgAAEIACBmkBAZvh33323ffvtt/bvf//bevfu&#13;&#10;bVOmTHFC+2+//Wbz58+3rKwsGzN6jEnzPnHiRKd5nzx5spsAmDBhgjVp0sRefvlla9SokZ1xxhl2&#13;&#10;yCGH2MMPP+zwrVq1yk0QaFvWAZMmTaoJWGkjBKJOAKE+6kgpEAIQgAAEIAABCEAAAsEnIE36119/&#13;&#10;bWeddZYT2mvXru0apX0S+Bs3bmynn366NWvezDp16uTyyJxe55100klWr149u/jii52WPhSN9u3b&#13;&#10;W5cuXSw9Pd169uzpzguVj30QgEBkApjfR+bDUQhAAAIQgAAEIAABCNRIAgpip2j18+bNs7S0NCfI&#13;&#10;y0xewro060lJSeYL+votQT8/P9+xksm9nzIyMvyfxb5TU1Odab52Kr/OJ0EAAuUngKa+/Mw4AwIQ&#13;&#10;gAAEIAABCEAAAtWegAT4Vq1aOU37sGHDrG/fvlanTh1r2LChJSQkhGy/BH7lkc99dna2i3Av03wl&#13;&#10;Cf6aJEB4dzj4DwJRI4BQHzWUFAQBCEAAAhCAAAQgAIHqQyAlJcUFtFu0aJELkHfddddZrVq1nJ98&#13;&#10;uFbKd75Pnz72+uuvW79+/WzmzJlWt25dS0xMtIMPPth27tzp9m/bti1cEeyHAATKSSDBmynDzqWc&#13;&#10;0MgOAQhAAAIQgAAEIAABCOxJQMK6ot4rGr609toePHiwSdPftWvXPU9gDwQgUGECvzu7VLgoCoAA&#13;&#10;BCAAAQhAAAIQgAAEajKBnJwce/XVV51GX0L8woULnWa/Xbt2NRkLbYdApRJAU1+peCkcAhCAAAQg&#13;&#10;AAEIQAACNYeAjIC/++47mzNnjm3YsMEtbderVy/nm19zKNBSCMSWAEJ9bHlzNQhAAAIQgAAEIAAB&#13;&#10;CEAAAhCAQNQIECgvaigpCAIQgAAEIAABCEAAAhCAAAQgEFsCCPWx5c3VIAABCEAAAhCAAAQgAAEI&#13;&#10;QAACUSOAUB81lBQEAQhAAAIQgAAEIAABCEAAAhCILQGE+tjy5moQgAAEIAABCEAAAhCAAAQgAIGo&#13;&#10;EUCojxpKCoIABCAAAQhAAAIQgAAEIAABCMSWAEJ9bHlzNQhAAAIQgAAEIAABCEAAAhCAQNQIINRH&#13;&#10;DSUFQQACEIAABCAAAQhAAAIQgAAEYksAoT62vLkaBCAAAQhAAAIQgAAEIAABCEAgagQQ6qOGkoIg&#13;&#10;AAEIQAACEIAABCAAAQhAAAKxJfD/mmGzlqkYLGAAAAAASUVORK5CYIJQSwMEFAAGAAgAAAAhADcn&#13;&#10;R2HMAAAAKQIAABkAAABkcnMvX3JlbHMvZTJvRG9jLnhtbC5yZWxzvJHBagIxEIbvQt8hzL2b3RWK&#13;&#10;iFkvIngV+wBDMpsNbiYhiaW+vYFSqCD15nFm+L//g9lsv/0svihlF1hB17QgiHUwjq2Cz9P+fQUi&#13;&#10;F2SDc2BScKUM2+FtsTnSjKWG8uRiFpXCWcFUSlxLmfVEHnMTInG9jCF5LHVMVkbUZ7Qk+7b9kOkv&#13;&#10;A4Y7pjgYBelgliBO11ibn7PDODpNu6Avnrg8qJDO1+4KxGSpKPBkHP4sl01kC/KxQ/8ah/4/h+41&#13;&#10;Dt2vg7x78HADAAD//wMAUEsDBAoAAAAAAAAAIQDUekLHRfEAAEXxAAAUAAAAZHJzL21lZGlhL2lt&#13;&#10;YWdlMy5wbmeJUE5HDQoaCgAAAA1JSERSAAAD8AAAAjkIBgAAAAbP0cYAAAFfaUNDUElDQyBQcm9m&#13;&#10;aWxlAAAokXWQP0sDQRDFX/5IJAa0CGIhepUoRAkXC9sYMSopQlSiQQiXzXkRLpflciJ2FtZWIn4B&#13;&#10;xdLuGhHFLyAKKlZaaWMlpInhnL2oSRQXhvfjMbP7dgBvSOFc9wMoG5aZSU5LK6s5KfCCbgwgCB+8&#13;&#10;CqvyeDqdohZ8a+ep3cEj9HZc3DV8Fc6Nnh691deMm3Je3f3b33GCRbXKSD+oZMZNC/BEidNbFhe8&#13;&#10;Qxw2KRTxvmCtySeCC00+c3uWMgnia+I+VlKKxE/EkUKbr7VxWd9kXxlE+pBqLC+S9lMNIoUkJMxh&#13;&#10;BhnSLGZdxj8zk+5MAhVwbMPEBjSUYNFknBwOHSrxPAwwTCBCLCNKFRO7/r3Dlscpy9QhPfXc8vIP&#13;&#10;gD0E9O61vJFX+s4CcHnOFVP52ayn5q+ux+Qm99hA14HjvGeBwBjQuHecuu04jWPA9whc1D4BBJNk&#13;&#10;QyiUxlUAAABiZVhJZk1NACoAAAAIAAIBEgADAAAAAQABAACHaQAEAAAAAQAAACYAAAAAAAOShgAH&#13;&#10;AAAAEgAAAFCgAgAEAAAAAQAAA/CgAwAEAAAAAQAAAjkAAAAAQVNDSUkAAABTY3JlZW5zaG90DGO6&#13;&#10;MAAAAj5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UGl4ZWxZRGltZW5zaW9uPjU2&#13;&#10;OTwvZXhpZjpQaXhlbFlEaW1lbnNpb24+CiAgICAgICAgIDxleGlmOlVzZXJDb21tZW50PlNjcmVl&#13;&#10;bnNob3Q8L2V4aWY6VXNlckNvbW1lbnQ+CiAgICAgICAgIDxleGlmOlBpeGVsWERpbWVuc2lvbj4x&#13;&#10;MDA4PC9leGlmOlBpeGVsWERpbWVuc2lvbj4KICAgICAgICAgPHRpZmY6T3JpZW50YXRpb24+MTwv&#13;&#10;dGlmZjpPcmllbnRhdGlvbj4KICAgICAgPC9yZGY6RGVzY3JpcHRpb24+CiAgIDwvcmRmOlJERj4K&#13;&#10;PC94OnhtcG1ldGE+CsffszcAAEAASURBVHgB7J0HnFXF2YcHdullQQEbKnaxi91YUOwmxs8SjCVi&#13;&#10;72IPls9gTZTPFo01RqIxsbdYYiwBDfYKIiioiIoVaQLSv/vM+i6zZ89tu+fu3j37n9/v7t17ypyZ&#13;&#10;Z2beed93ymm1JBOcggiIgAiIgAiIgAiIgAiIgAiIgAiIQFkTaF3WqVPiREAEREAEREAEREAEREAE&#13;&#10;REAEREAEPAEZ8KoIIiACIiACIiACIiACIiACIiACItAMCMiAbwaFpCSKgAiIgAiIgAiIgAiIgAiI&#13;&#10;gAiIgAx41QEREAEREAEREAEREAEREAEREAERaAYEZMA3g0JSEkVABERABERABERABERABERABERA&#13;&#10;BrzqgAiIgAiIgAiIgAiIgAiIgAiIgAg0AwIy4JtBISmJIiACIiACIiACIiACIiACIiACIiADXnVA&#13;&#10;BERABERABERABERABERABERABJoBgcpmkEYlUQREoAUR+O6779z06dPdwoULXWVlpevYsaPr2bOn&#13;&#10;a9OmTQuioKy2VAI//PCD+/bbb928efNc69atXfv27d0yyyzjOnXq5Fq1atVSsSjfIiACIiACIiAC&#13;&#10;PxGQAZ9gVZg2bZp74IEHvPGRK1qUMAwTFLPu3bu71Vdf3W244Yb+d677OIdyd+edd7rZs2e7Ll26&#13;&#10;uAEDBri11lor320NOj937lzHByWyIYG0/+tf/3KffPKJj+bQQw91K6ywQk2UKK0PPfSQmzlzpuvc&#13;&#10;ubPba6+93Kqrrlpzvlz+WbJkiS+HiooKb1yG6cLwfPLJJ90XX3zhle9f/OIXbu211w4v0f9ZCNB+&#13;&#10;HnnkEffuu++6b775xi1YsMAb7V27dnX/+7//61ZaaaUsd8YfppwoDxwA7dq1i7+ojI/OmDHDywkM&#13;&#10;t/qGYcOG+VuXXXZZt+eee9Zqb/WNs7nf9/3333v50rZt2zpZof5NmDDBt90tttjC7bDDDnWuKdWB&#13;&#10;+fPnu1GjRrn//Oc/btKkSV7mYsAjC/fbbz+3++67+/pQqucr3sIIjB8/3j333HNuzpw5rlu3bu7g&#13;&#10;gw/2zpW4u2fNmuXrUlwbfuaZZ9w777zjb9t0003dLrvsEheFjjUDAlOnTnX0U3FO5uuvv979+OOP&#13;&#10;vo7079/frbfees0gR+WRRPRO5GJVVVUiCfr666/dcsstl0hcaY4E3QvZ1VCdP82MyiFvMuATLAUU&#13;&#10;7r///e9u8uTJOWPFgEcxQ9h36NDBNxIMVRTsffbZJ6eShuF+1113eQMH43eNNdYoqQH/5ptvuuHD&#13;&#10;h7t9993XOwtyZizPSQx4jNuRI0f6K3fddddaBgWdIPw+//xzt/zyy7uNN9647Az4RYsWuaefftrB&#13;&#10;5cADD3TrrrturVxTBzACOE/5rr/++jLgaxGK/4HT5rrrrnMPP/ywd46EV+HsGnZltSEaHs/1Px2/&#13;&#10;KciDBg1yq6yySq7Ly+ocdQwD4cEHH3Snn356nTpWTGJvvvlmfzlOvn79+tVqb8XEk4ZrmdGBwfS3&#13;&#10;v/3NnXTSSbFy89///rdv37TdxYsXN5oBT5lTX6+99lpvvPPsMOy6624afQ+BNOH/H330kXeiM1Oo&#13;&#10;T58+vm+MGuiU3/vvv+/76v/5n/9xW221VZ3y++9//+vrIlk57LDDZMA3YZnW99H0M88//7x7adRL&#13;&#10;bvBpg12vXr3qRIX+hCOZWWS9e/eWAV+HUPyBV1991T366KNeL95+++3jLyrwKPrF448/7kaPHu1+&#13;&#10;//vf12mLBUbTIi779NNPHXV2nXXWcQcddFCLyHNzzaQM+CYoOUYGUdj44Jll5PHjjz92b7zxhnvl&#13;&#10;lVfcmWee2eReQjomHAWM9uO13HnnnZuAVHk9EiZnnXWWHyXDIPz5z39eXglsxqnBeHnqqae88Y6D&#13;&#10;CwfOJpts4pjlgAHfpWuXgnOHofbb3/7WvfDCC94B9Otf/7rge5v6QpxYODJwdDHycOKJJzZ1klLx&#13;&#10;fOrEX//6V3f77bc7DK8jjjiirPKF0/fee+/1s5PoH6jz2267rXfuMtK74YYb+LZQVolWYmIJUNdw&#13;&#10;4jLy+tVXX6nvjKXU/A8yQnnppZc6nH7McEJeKzScAEuHmDmGM59ZUtttt12DIkW2YrQzu2nllVdu&#13;&#10;UFxpvxnn9p/+9Cc/++vII49Me3abff5kwJewCFHEo0YeyhnTUzDa8XQhVJ544gk/ao+XkI6f80OG&#13;&#10;DIk14hm5ZzoRnUW2KVtJZAmP8euvv+6+/PLLJKLzcZB2RiqYdkhASW1OAeOKJQAEyjEukEeWNpBH&#13;&#10;RvH4KOQmAMsxY8Y4pjYTmNWA46i+07cY/aJNEaIjmf5gGf/57LPPvCMP+cDUf4VkCCBTGSnDGUnI&#13;&#10;1n6TeVrxsbBkZOzYsT5dyAyWYm2wwQbFR6Q7Sk4Ao4I+GEOdPhiZHwaOv/jii34mWXg8+j+z76wv&#13;&#10;VFuP0in/3zjWnn32Wb/kL1dfZWVMnYlbtlP+OW3cFKIHMwMNHbRHjx4NfjhOtJdfftkvOy03ud/g&#13;&#10;zCUcAfotfRGySaH8CTQvC6r8eeZNIaOLCHHW4fDZcsst3cCBA73HkVE3On+maK+22mruqKOOqrO2&#13;&#10;jmlYZkTmfViZXcD0MkYl0hzw8DLKp1A4AWahsLzCjO2tt9663sZ74U/VlSJQPgQYdWJEj8CeGTLe&#13;&#10;y6dsoilh6Refhgac9HwU0k0AY1RBBERABJImUNt1nHTsiq8gAiuuuKIbOnSo22233fz1KHP333+/&#13;&#10;Y7McBRFIOwGcVnws5BrNsGv0LQJpIoDziiVVBBuxS1P+lBcREAEREAEREIHkCMiAT45lg2JietXg&#13;&#10;wYP9pjhENGXKFL/pho1KNihy3SwCzYhAdEpqM0q6kioCDSbAvg8KIiACIiACIiACIpCNgKbQZyPT&#13;&#10;BMfZGO2Xv/yl38SKx7Op1znnnFNrPQrrhNlIjTWybJxyzDHH+B1uo8llzSev4xoxYoT74IMPHLuj&#13;&#10;YxjhKOC1dUzd5xVJUWWR0X92nuR+XoVmgfX8rEsmnH322X6DJZwLbHTHun1eife73/3Or1/mN8sB&#13;&#10;2DGfNUy8jol8sW6fDTLefvttH88VV1yRd4d27nnppZf8RjGsDyZdLCNggzNeMxe+hs5H+tMf0sYm&#13;&#10;ZqSb0L9/f3fKKafUWa/40+V+Cvfdd99dszyB5Qu2fwH5YXd88mOBV+Ex/dHWLt5yyy1+B1rWW/FM&#13;&#10;Zk+wxv+MM85w22yzjd1W55v1RqzNZb8B/oc/+wRQFygjpmrmWjd3zz33+N3KGcFmZ21eRcRafcod&#13;&#10;bqSHkT3KIWTGUo6kAunmea+99ppfYxzNAzNL4vYCeOyxx9wdd9zh0xfWNeoUy0gIlO8ll1zi63q+&#13;&#10;9FJ+xMmUfAuU06mnnurrJ+tVL7zwQv/mBjtv30xfZp0cO0NTz5jST9myazDlxyaOVtZ2j33fdNNN&#13;&#10;vn7ym3yee+65jtdCxQXYsNM4m1USWFbCb+rLxRdf7F9NxVsYCOSD9s9zqROcp+2WKrC5G8tzaJ+s&#13;&#10;Fbd9NtZcc02ff+pPrrrIxkPUOdoncol2TzzIgrfeesvXS+od56nbe+yxZ2apRPeCsjNu3DgfD5yQ&#13;&#10;ZazR480dvFqNHb55BeVll13mZRZLk9i0iFd08jYI+LKuklezWWCTQ7git5B3yKdsgfoNF+o38pc8&#13;&#10;0J4233xzt/fee9d7uQevq0Nmsjkm6bMAf3YuJ/D6QzYTstlZdg3fbHzKK+fYWZ82TzunjvNmkp/9&#13;&#10;7Gcu187NPHN4ZqdhNuAi/OmGP7muVV19Pml7rO+lfyGeXXfZ1S2zbGGvEP3www/dDTfc4NtQ3759&#13;&#10;3eWXX+7rMXu9sF6YtkW9gh9thPIr9A0R5I9dpJE11AdjRjrZNwPZxzMLCcgF8slO8dQd+gte18fm&#13;&#10;mdQn2FF/4gIy4s9//rOvh8gn6h3Xsjs9bZS1u9aGuZ9+jrdB0HZ4y8whhxzio7311lt9H88P+jLa&#13;&#10;DIHdsm0Z1kYbbeSOPfbYvK/QJB/Uc/JCv4NcJT/RMHdO5u0czz7j2OEbmUufhmxh6deOO+zoWL7U&#13;&#10;uUvd+6LxFPobFvRvtB2eR72j3VH+vGWGfpnyL6Q/QiYjX+jXiYs6SvtARlNme+yxR87XhbJRKjoM&#13;&#10;8dC+fvOb3/hlK9RN3oxj6WMGGG+PoUyQt1GHMn0ue1Qgn23ZC3sFHXfccb6MyRt9Dq8GJthzmFnD&#13;&#10;5pnhqykZqKF/o59m00p0FPoQ9AHaJm2c53Avy2p4LW34al36ffZbYJo+eyqhH3EtPNBfkLX5Avcg&#13;&#10;J2lXPA/dEq7IUWQcfR//ZwukzzaKpQyo39Q9uFL2tDXKinKnL0Gn2XyzzV2r1rV1EPRV2grtGh4E&#13;&#10;6g/9ym233eZ/X3nllbFvD/EnI39uvPFG/2YP6jjPJ8CIV3ISSAv1nXpBP0WfcsEFF2R9SwDyi/pD&#13;&#10;mcMH/Y8+MS6QbzZNJS+0rT/+8Y91LkOe0QcQL/IMGU6g/lDWyPw+mbdcROtfnYh+OkDbogzRY5Cz&#13;&#10;5Jn+jRm+5BPulEE0UD7orLCh/AnoKdRz+hcCb8kwbv5A5g/tyNo2GwVSD+BC/aPuI0MLlccWp76L&#13;&#10;IyADvjheJb2aDh5jAeUAoUNnTMe344471jwXYUtjR6lEeTAlpuaCzD90CldddZVXUGiIbNxhm3fQ&#13;&#10;UdLo/vKXv3ghwfu1QyGEIoOSFA0IBD4EFGgCcSJouR4lgDRfc801DoOGeDjP83BEkAc6pkkZJdri&#13;&#10;N6HqI4v5Qx5ZWmBGWZgHlC8ENLMW6CDjAh2RPQulNldAmNKB2/UYMxYoh/fee88LNTuGsJw4caL9&#13;&#10;9EopP+CNIkc85NdY1Vz40z8IO3ZZJQ90HsaL0zDj849//MPvhYBBiKITF7iXtKEU0wFgKKFEotBF&#13;&#10;40QhoCOkk0IRaGjgmSibCH8UmOjzLA8oWBdddFEdgwKuxjtMC3XKOnDqN3W+kMA9bIZHGVignDAq&#13;&#10;CCjZ/I4GDCCUKDhaHsK6xnIW6g/GSJxhjjKIg4d2R/jDH/7gyy6u40X5RDmnvqFo84o7OlmUgigL&#13;&#10;0mJ1DMMsLu3RvNTnN3lF2WB/CtJhDIiLMkS5ZXfaAQMGeKUlm9MMBYA8oDBQ72m3GDe0w2icGPXI&#13;&#10;ufPPPz/n6ympY3C/7777fD0grVY2KPO0IYxvDCMclSggGAS2JIP80BZQBMNgXJFbYVsPryHN1O//&#13;&#10;+7//82UbzQNyDaMJp1AuB0AYZ/g/5UmdQ26GIawLKJW2uaNdM3PGTHfH8Du885T2EU0XShwGHHUV&#13;&#10;B0GcEsU9obwjDY88+ohXNGEHY8qeN6PQfjHkCwnIdNobiin9GW0ReQNHi5d4iBvFlXTi5KT8cjmH&#13;&#10;SOvVV1/tjRpkZ1gPiAvZhizFaBky5NyM8yHe4QBz6jlOwrh4SBvGGUo3b4NB6Y1utkrdpg+m3sDf&#13;&#10;6hpxsxEh9T0MtAsCyi2OKwshf4xZCxhyPJt4kSkYRSuttJKdrvONLKGOo2xTrt4IjzHeacfIYZwL&#13;&#10;XEewcoYhco50UJ95VznHGhJwdGDk0I+HdZQ4iZs6gWFD/43Bm+15pBE9COOOfBpvjltclBlxUd9D&#13;&#10;A9lf8NMf2hHlQ/nBCMMF/QJnRrRumo7EW0BwoITB+tywX6Ke25JH5B/GjQWeifzBmI7KIbsPA4h2&#13;&#10;RvthZ3s2YTVmVkYY6ci78847zxvVtFnqCe2dOhDyIP3//Oc/PY+wblma7Ju8oF8gSy2OMB7iYHCC&#13;&#10;5+CsjOvTSKf1XRhulLelK5oHnA0YhryWmDLHWLUAM1iF7CgX2PAh5NMZLS6+qeeWLjtOmw+P4UCk&#13;&#10;HXOM9kldoO5HA/lAt8DxDidkFXUy1J3tHuOBIc21cToD/Rp6GoND1AGYh9zRb9HVcPgcf/zxdWSQ&#13;&#10;Pcu+cZbQPugDQ+acp1099NBDXoehPUbbB3ILeW31l3uIg7rBh0CZhgFZQj1Fttnz7DzPM/18//33&#13;&#10;9+kvxJFk9+u7cAIy4Atn1ShX4r3qk/G6IcgICNbQgM+XCIwiFF6USxoSO6LzwZhEQCA46MAQhBgu&#13;&#10;dAZ06nhauR4BjdcZwYlgM4FJAyQeAkpvXAiNEzvPM9mUCYXIjDI7l+sbJRYFH2UQBYqRSpRZhAUC&#13;&#10;HsWJzpC0o+RgyHO+FIEyWS2zqSAdpjkxEOB0PhhfBPgWGuBPp4jySnkwCwLjEq78j2JA/vlgaDBa&#13;&#10;ePLJJ7sDDjggZx4R3ox+IXQpK7zgpMvKnPRTpszgIP10XvUNCH2eRRlRV7LlgbJCyNNZU0aMdhoz&#13;&#10;mw1CmZIu67gZAYE5AcU1OkskW5q5j3KiQ0Q5I5BP6g7fGMF00hboXPG+o8BQn6j71l6oc5wnTZQD&#13;&#10;9fDggw/2BinOj7C8aRvMSsEZxvUYPRjpzOIIFR440N6Il/gPPPBA35nS7qi7tDsUDFhQZtyLsUya&#13;&#10;qRth2i0PDf3G2MDZh4FMusgX7PHUW12EDflC4UaRwqDN5RAjHowBRpJpo8RH+sknZcMx8gkPlA7q&#13;&#10;A0YL58OAQwoDnzIiUIbUGRtFQDYRF69fIy7+jwa4MmJFGmgX1FsCSjbP5TxxRgNyCyfDgw8+6OOl&#13;&#10;7pAHys3akz0fhw3H99xzz1rlHY0z+pvy7JOR9aSJuEw+kiZzknCNyV3uJw84RUgbaaS8qPfcQ32B&#13;&#10;L/KFOBnFY1YO9XunnXbyaYymwX6PHjPaG8ChUUL8jG7369fPLivqG04o8vRF5IN2QjqJlzZFOskP&#13;&#10;Bj5lhzMLjtGAYslMFOsTrcysPZBX4iLvKMSfTf7Mt8W+6/WtVR7UYZyNzNThWuKhXlCvqHvknWuo&#13;&#10;78gPDFkCI2GFyCDSQ12jPoXyjNFL6iznKat8gWvo8zHYiIeRScrA8hu9nzRjsCFHqQP7/c9+tS6h&#13;&#10;reFgpJ3zP3khjfQP8Ka9Wn+D7GImACOdOG2ibbJWxFl+UL6U+emnn+77BvhaHeXZ9BdWZpQ7hjfG&#13;&#10;NfIzWv6kjbjQaagrpIe2aH0b5+nXKP9JmcEB+jYcQjhVs/Ei2XBltJs+k3ZNnLQl0mbyDiZw4Dh1&#13;&#10;01hQZ+hnYGnOEK5h9gbfpqtkwZP1MM9jtg1OPavjbdu2y5TPQt8+KGfyiNOQwGxGDE/SjoyALW0O&#13;&#10;uck39QanFvU46gCirmCAnnbaaX6giLxRR6kXlBfnkUmwQOehf0PPgkMurhh6lDtt1fLA9cRH/ihv&#13;&#10;yguZjfxFryH9BK7vk5GHPJMBAdojeUIGUd6EXM/2FwR/kDf0qdQ16g5pIG84Sggw4XmMxMOR58GM&#13;&#10;68J+m2vRqxmYob4RqCcY9HHXIseRWVxLPL/4ee3BEsoQRuZIgAPc+SaYDIcVA2LogBj7xslf9NMf&#13;&#10;yhknC85NnputfRAXdR0DnvaBDmMsYQIL4oI7vIiHem6zkPifQH5H/GeEu/SyauPdyoey43/Ocz/P&#13;&#10;o7xxlJIf+gGL66ek6ysBAnV7ywQiVRT1J4AQpQMwZcVGDwuNEc8YoxE0QKbhYHQwqo8wQ6DQ4eCp&#13;&#10;Z0SNxopwQDFfZ511vICgUaMwcw7Bj2JAwIi0aZ1xaUGgoSTQqSEU+ZAGhAqe22IDQp5RDjpFRiAY&#13;&#10;4VprrbW8cEDJQLHGw8/zMD5QnH71q195IVLss/Jdj6HFB3bmTEHoI1TjvKv54sMDbcY7HRNTjfBI&#13;&#10;b7rJpq5T507um6+/cS+9/JJXRpnahrKBNxaHQdyIkD2PThHmeFgZ0WIaHYoTZUmZcp4RSsoKRRYF&#13;&#10;zTpGi6OQb4Q06SdN1CmUB+KijDbbbDMfJx05zqdHH33UGxJ0yhj7CHGmJqLo4JDgg6BHeaMjImD4&#13;&#10;4nUuNuCt5kNHZKOOlBOdG3UnGkgfhgF1jc4TJZk8YEzSXjBuMUJJF+0KhQYluFtVN7fTzjt51sRJ&#13;&#10;x0X+Yc5IEM9nlA8WZvygVFFfUFTp1BkVYdqhdWpMN6eMzKlGZ0uaiCfXCEo0T8X8RiFk5J38WTli&#13;&#10;rFA+jKRQrig+5B3DCMUSpQOjmnTBKC5QX0dkRoXo1BkRhQtTgckPhjYKOfIHpRtDiXwjq1BiLFAm&#13;&#10;1BfaOIFzGMiUDyMkGAmkh3Rh6FCWcYE2wOgDSsXRRx9ds3SB9MeNnlgctBHaO+2DmQfkAycn6UCm&#13;&#10;kWaUE0ZRUe4YMaMMkd2FBmQusxQI8KLeE4iH9hUNKELUZXtFIvyZNk7aYEKbQtlGvtPuqEPwxtFG&#13;&#10;PaMuRhVTewbXoMBimPTJyG4CcgNZQjnWJ/B86gsyiDSiNDLVnXwwkoWThxEvZDj5Wm211TOsd671&#13;&#10;KOofTi/6Q2Qb6aN+Uk9tKvGEDye4fz39L1+Puf7Nt950199wvb/PpudTX5Cl1D2ej1Fw+OGHe34o&#13;&#10;9LRh2ijpQk7S7mmrwzPLDJAHYd2slcDgBzKGfon80F/SrxIYFSa9pL/QgBFOu6MeUjfof0zhjsaB&#13;&#10;rMUYI6CIb7X1VjWXUKbUF6brky6Udd6rTVlQz+BAOyTftCXigSFyEfnOVPJiA+2DWXiknbpDeaE7&#13;&#10;IJNpT8hVDBzKn7zR1pltxnW01zC88/Y7fjkMaSL/yFT6Sq6jP6TvQGZS35EDlCHppm30z8xao1zj&#13;&#10;Ag4w+jGT+fTB6BpTp36fmaI/0qeHOodcxAjG2Y3Tj0C94UOaSDPGCtyRpWYcxj0z3zEbsaVe0y8i&#13;&#10;d3r3XjmTx5lep6ONIlvRi+gv+R+ZhN6DjoeRhYOV+suH8iZOZi3gEAzbPnlj1hmyC0aUDXIaZuSB&#13;&#10;e7kGTsg6nkXfV9W1yv1q4K9qxRXmi/KEGbINWU18DN4gf3EooiMyWkzdoH2g21kfyTflSJrIE3lB&#13;&#10;bpFXOBcbMJL5UKeZRUFdQX7QHsK2SF0in9RDjGvkHuUZBo7Z9HKOU3dIH3XAnK12PY4ORrQJxBP2&#13;&#10;38TDyDXGP+UBa/Rj9Dp0FdLFc9Dh4YM8p3+mbHGi4GyygEwjb/RltDnkPzN84M43bYA+HllG20ae&#13;&#10;kF7aJnUduUYaeC7ygXDooYf6OkNfbTNj7Hl8UzbM1KJfod7QJyObqD84GGCMTcHzSD9M6ePIn+nO&#13;&#10;YXz6v2EEZMA3jF/id9PBhp42GlwxgWmJCFAaOt5chEPYiSFYGRGn42ZkhmvxOqKsxk0dKvTZKEV8&#13;&#10;UIrx6iK0EEY0ZoRFfQId9KCMxxdDxwxNFAKUIfKBV578YhwilOnE+vykfNbneY1xDw4ZFAyMPIQk&#13;&#10;wo9peii5FlZZdRXHBwWL0TYEL4YCnR8KTDYjAWWNDhOFN+SAEssaJuqWjXYQH+WO4VlsoPNB4FN3&#13;&#10;KA86fkb6wnVydNq8HhEHB4oCBhadFwouxhwdaVMGFBJGMOhgGPWBA6M3KOHWucMZxY30YsziKEJZ&#13;&#10;vufeexyje2HHTXsivyhXKJTES8fKCA7tGQUVJZlAvHSU666zblMi8EoEnSydPHlGXtBpm7edxFGO&#13;&#10;tL/1198gk5cr/OwCFDEMcJSjuEC9QJmAByMssLNARw9jFAf4oAhRD5FzoZFEHUMht9EAeGHghtfQ&#13;&#10;3jEIYc+oKvlIMpAH5CezR0IZRtsiLZynbqNIoXThjMjWNpNIF85UptASyDPOKriESh2ynQ/tDsUX&#13;&#10;+YsC//DDj3hFLSzbME3If2QL7dgcGyihoVwKry/kf/oDZA6sWBdr9QAnNYo7Mpz2Qb649uqrr8rI&#13;&#10;vM1r9X84cagfBEbTqHMYNsRrYdN+m7oNNtzAK5E4yTBIbV0wDmwMPwwGWFh/ipJLXsOAss2UT+Ql&#13;&#10;yjLKs/WNYb0L7ynV//Sf5Jf+AkcVCjNlHhdGZIwmm7aPwyUsY+7DgYW8IyDPGA2jXVtA0cfBgpzD&#13;&#10;kYLxACdG/5CR2RwHdn/0G2bISQLGKM8L+waex4dz9N046ZAZGCqhAU8fOez/hnnjBB2GtdiMHsLF&#13;&#10;An0oxgGGLHEil8gz7QQnZLb2SH0jv8z+wHloMn/55ZfzdQCZzT4atAtLI0ZlKQN1lDZC/82MGTO4&#13;&#10;O3bs4Ptv+mx0B+QN5UP7Qf6EzmmOMcqKcYkjj34IQxwHBawIGFkY+IwoE7gfpywM7ZmUOQYeOiFl&#13;&#10;x5JLONz259tcv836eRnjb478QQehfHBahctF0BOoe8h/ZnjQFqkjpI26HuqokShL/pM6h34JKxxA&#13;&#10;9OGhAQ9vdBfqAgGnAu2ND07KUA+gHsMeI57gy7Gitf+fc/S3DEARJ/WV+kz9tbLhQuojRjWz3Fj/&#13;&#10;z7O5j/JA97VAfWGmH3KK+ss55FbYtq19bLnlVpmZG9d4HRInBf0lDhNkcTGBekffTOA5yNtQNtJf&#13;&#10;UO7UG9oYhjxckVHUQatfxTxT12YnUF2zsp/XmUYmgDERdphU/mICowYWaJxxDYbGjtHFiBQNHgPS&#13;&#10;vMt2b32+STeeexoqHSCdEYpkKOAKjZd0I1hRqMx4D++l8z/l5OoNXxCGCFJT9MLryu1/BKcpWyjM&#13;&#10;GEfZlGQEOM4QU34YQbJpV3H5opPEaMLAiAYUXjoAKwuEv00zj16b7zdGuBlLdMgYfZbG6L0YE8zk&#13;&#10;MKcU3mA6bQy3pgws9zAvOR0pIyqh8R6mDWYYonRUpJsOjHxEA8YkBoONqrMfAR0YCipKNKMaGH2M&#13;&#10;fmGEVFTGjw5F4y3Fb+QKThWUDQLKGwZhqPzbc1GuNtpoQy8z7DwKBV7/bAGWGElmtIXXIeN4likt&#13;&#10;KAVWn7iOjp+6bmmjjuFcCBUFiw/WLMswo9OOJ/GNEsXGPXF1G/nEOdocgTYdyt4knh/GQb1DiUYJ&#13;&#10;5NnIWEbpQuM9vB4lCtkOa+59NrNxWa7yQnajWDM6S5nxQcGLkyXhc/L9z1rj0Hi36+mDiJs8WN+D&#13;&#10;QRHOpEAJpp4R6MswMvv371/LeLf4aFf0aTyLQFtj40GTtcg76pjJnbg+xeKivp1wwgneccNoWVz5&#13;&#10;27Wl+q7qVuWVf+LHiUVesgVGLQmUGU4tU8rJK30i8oo+Eoc4TspQwbc4KQ/6VPoPc1bhiHzrzbfs&#13;&#10;koK/MRDhTaCuWnqiEZAO+j/0j4uGXlRnkyxGapGhBNJGO6fOxAXkALO26DPJK/fSv/F/XKBdMJIf&#13;&#10;Gu92HfIO3cMcBXAMR1/tulJ84zAMjffwGcy2gacFZGJovNtx+nraiQXakZUHxzBQMSIxtgmMTjNY&#13;&#10;EMbtT2T+IO8po3XWXscbicgQ1jfnCjg60G3iAoYx+SNQNuG09LjrG+MY9d0Gr5AXphfYs5El6JfM&#13;&#10;wKOe2aAHMy+i13IN7QbnEzxDgxsHAPLN+jrkGU4N6wfteXxzjHPIeeojzhNkAGmxQNuwQQHaB3pY&#13;&#10;thkgVVVdM7rJId7hzf04OIud3ct91BmzSchfXP/OdfRLgzKDb9Qt9D90HmSMQrIElkqDZONVbAkR&#13;&#10;iBOquaK2BowgYeoXo2VxAYWNkSUUaToGU8zjri30GApvfabcxcWPwYegzGbccs96669XM4UdwfvR&#13;&#10;Rx9nlP/5cdGVxTGUb7ziBPij3GZTSCzBKCS26QiGjU0ptvPhN0ITBS5bwBA1gUvnaYI42/Vxx+l8&#13;&#10;UAq5nzxg+JmiE3c9x1AyrNO2Di7siLLdV8rjGOAomgTSj8KWq4NB8TC2jGaheJgCZOlEKUQBwzgn&#13;&#10;Lviyay2jjHjJCSgKGAfZDC+Lq9TfKB+UI3WSgJJmdSPu2SgRKHk4OwiMVKCoZAs2cpPtPMY4BgWB&#13;&#10;uhAqmMSN0WF8UdxzySdkHmkzYzrbM4s9jjzDAZWtXiCjzNghD6Ws05M+mVRjRKBEUhdzyUbyChNG&#13;&#10;GQnGNJtBQ5zImWx59ZHU4w9GRrZ6Rd9Gu0PGEaiLoXxjeiij6QSMfByQucqY+DAerK4wck09J2DU&#13;&#10;UN+sP6Vd4lSzOuYv+ukPbZMp3+wqzrfV0/CaUv9PPnHCWF6YYWbOh/DZtGFTxHEgUmctj8hqGJic&#13;&#10;r56SXb3+N4wj/B/Di/ZEPUBWv/Z69dT88Jp8/yMjbIbEpMxoHyP5OOmigWcwqo48pI1Hl6PZbELu&#13;&#10;w9DmY3mLxsVv2gMGDwGDBwMnjhnnkWdM6c1W3+FOfPY8M7q4t5QBQ8eeGX0OabL6zzftIVsInU6U&#13;&#10;Y9juKRPrj6jbTIPOxoH4uWbzLapH59FBqFM4leICbQfHH3zjAs8J9QW4hmmLu6fUx+BN2yAgw+nb&#13;&#10;Te5wjDTS15FO2pjpY3DFSRSy4FqcI4Q+GWdTmFe4h04l6ry1E39D5A9GfP+MIwa9AtnIvVZuXIoj&#13;&#10;BUcBweRornJkdonNiiDNzOwsNpAmk0nMdGHALlvbRgfAxmBQg7adK23FpkPXVxOQAV9mNYGGao2S&#13;&#10;pGVTfrIl29bKIWzo3FHMEU5MxWa9IR0bQpjn4BnHCMvWYWR7RrbjNFhGQpIIdASMhOQKpNsEEvn9&#13;&#10;9NNJGYVtWq5bmvQcAthGhBCCeE2zdXSWUMonVGxs+pKdD78xJrKNdnAdnT6dAQFeodHkDxbwJ+zc&#13;&#10;iI8OrZD6Y8Yvj8CbXUpjJ182MGaYjkgboFNhJIj00Pnm+lh9RCmkMw47eXsm5cXSFAwOGDP6wXRB&#13;&#10;7sHgYwOiuJFku7+xvslnOKpE282Vd85h5Fn9QkaFu9ZG003+88kuiws2sLIAV/haMOeP/Y5+U/8w&#13;&#10;XHKNqkbvyfebOFHgbeZItustj9QlPqUKY98fW9MvUA4ohvkUIuoi04gJ8M0lO7guKdltDFD2bLTK&#13;&#10;jkW/4YfBiFyiHiBfrC4wUmhMMQop43yB+GxUkjaNrCEgZ83A5TeGvc0WY6YC08aZQcE9PBPFmvTn&#13;&#10;k8/EVYpA2bLMyBwwjHwyaygaWJpDeqmvGE625p/rcFCGI4SFtHEcGhh/xEcbD++PPjvb79AxjZHD&#13;&#10;2nBGIhksYAYaU4IxIHgW5e77pTaVdeqzzXKiDFg+wLW5ZBRxYjRZYLYadSou8Ez632wB/rQfa2P1&#13;&#10;6SuzxZ3tOPnMVcdJi/XfyCbSly2EhmEoXymPSRnZav0vbYVyzsWVc/SRPJ+2yTpo+s+4gLGfSw4T&#13;&#10;h8lM7m8MrnHpjB5jtBu25A89zabLcx35ZxkSAV0MA96uDafLc55lAfT3BHTT0FHPOVtaAiPaWSHc&#13;&#10;aYsE5JPNSuM3+rwFBme4Lld85M1mYHKfORosjkK+kdU4jngWcoelKvTPGOns2wI76hhtm2toZ/Qr&#13;&#10;1o4KeYauKZyA1sAXzqpRrsS4tpFBHoigLibQ4TOVjPXSGCoIbwQ20y9pYKwJMyGE0kaDxphMooEh&#13;&#10;vE3YFJPmuGvpnEIvctw1HOsTdNhwC50f2e5pquMojaacYrygiOcLdBQY5nTuCExzAMTdl6vj5Pok&#13;&#10;yhgHkHW6KAk2AhmXnvBYuOadOLIpVuE9pfqfekInQ6A82FSQTzHBHGFx92Cgs1M7a3/tOZQfhn2o&#13;&#10;YMfd21jHaCehA4I1ycUE6qKNbsbd55XyTN3NFaw+Wpuwa1EurZ4jBwqpY8gKDK6kAuWVS0FO6jmF&#13;&#10;xgNrazPIDmRtvkAeULgsoADC2rjbcb6zrRUOryn2f5T+QvoD8oKSh1xhtJgPsoz6aenFkWIjP7nS&#13;&#10;YfLSrqEPtMBa20GDBvl1xIwewRNjhJF4PhgW9J84HZhZRPoxHOHYFGGlFVdy/Tbt56fJ0l5ZtxyO&#13;&#10;GtNGbEYX9Z+0h3WWe8I2yrpkPsUEDAKU8WKcO7RD1lQj73DIoNMQDw4IPqzbZmYLTl0+9OGwDjkv&#13;&#10;mL+gRj4ha9Bd4jZ2zJUXq+9x15jzMO6cHYtrJ3auFN+kKWSQ6xmUc33SR1mEdYJN7mgXxQTkc6ij&#13;&#10;hvci9wvNA/fRvqPyP4yvsf5Hz0YvZsYqo9w43m02KTNckCPoO7Qx5BXOMBxEdq3NIqI9Ul9pL1tu&#13;&#10;uVXGgK1eY46smf3DbN8WyBPtoVju1o6MSTjyzcCAvZ3Azuf7tn0x8l0Xnke3YZAQBw51B6cZ6cKZ&#13;&#10;wIc3stiMRpZjwQUbI8m+OUxPS/8/t4bV0uk0Qf5pEOal4/FsSlJMwOOHpxvvMpsDMUqGkKGRIShp&#13;&#10;9Kyl4YNizOg8DRKBVIzgjUsTSld9OpW4uFD8QmUk7hqOhR0xCiDCs1wDQts6KxTN0EueK82w4Hry&#13;&#10;Zp7zuOsLjS/u3kKP8XxjXGgZETcduwXiMGPEjjXmN20BpbQhgTzkigOHBQ4aM+Apv3DkoSHPTuJe&#13;&#10;+DfE2UU9trzFpYf8FmK8xd1L/TK2hRoO1P36Pi8uDRxLOr5szynkOKxD2VGIbEQWh4pTLtmRb6ZB&#13;&#10;IWmMXhPK5ui58DdlbP1Gdb2sbpv0heSZc4XWg2iewzpKnWTfAvo9pp+yFwcjWhgjPIdv1k6zThVF&#13;&#10;FQWU6zHoubexQ2VmVHrjTTb2CjAOB5YUoDibU4b+HUcieUbeRA2CfP1FIfmhHVIOhfK3OJnuzgZ4&#13;&#10;OB2YfsxsH4wga9uw58OmcxhK7JfBHgYmI2fPmd3gPgJHkLUZS5d9F5sfu6+U3w3VvwpJGzpSLjlQ&#13;&#10;SBzUiWxxkIdykpuF5MeuYSkBBjyOMUaS6R/pV1gvTmAZHY4y2huj8BjwNhuBek3eR2Q2ayPgkOrT&#13;&#10;hxmW1aPnnJ8zt3rQwF9Qjz9wR3exYEtj7Hex39mcMPniob2y0SL7k8ALJx0cyCP1C4cHH9o+s55Y&#13;&#10;689SpGIHI/OlQ+eda/xeSdRzEmDUIZy+E049znljcJJOkA4RxYOOEwOe6Yh8mN6DZxpFiWl5NDKE&#13;&#10;FTsW4xVvSEhScC9evKRGic+VplBBQ6mtr6JFR19qozL0mpsikytvdo50cT2hMYx0e27cN4qPlXO1&#13;&#10;sl3YngMogRaIg06wqUKoZJAO1h3aUoxC08SIZbZdoenE2M0ZL74FOl7WgtKhhbMR7Hxjf5NvOJBW&#13;&#10;5AWbJRZiFFo6uT/XFFS7rj7fpMsUbJSobEp4GDfKTanbb/i8xv6fdm9tplDZAbdQ0TamcWm3Nh13&#13;&#10;rr7HTGblu58ytrKj7Nu1a+tvMVlHPqinhQSuDZXcaJ2GAaPY7A9AXzgpMzsNBZQpsky3p80SB6OU&#13;&#10;rDvnOCPGTAtvisAsOUaxcDSgsLMufFBmFgH1ndE+uMCJ0cPoTBXKNOwPBw8eXLOHRaF5Qc5FGRZ6&#13;&#10;L7ONeGsAzgd0jE8+/sS9P66aM9wpJ+onG1ZizDNwwbvZSXPYR+CEYqChWF0IJ0yY/0LT3VTXWfsu&#13;&#10;5fOjdYK2wC7oxQT6i3Low4pJcyHXwoIBMNoZxjnOMUbbbaM4ljfYzCemjbPHFHUYY5V7MIhtyQ7L&#13;&#10;7cL2SNmG8pe+k01Diwm089BJR3zITtonRjIyoJgQDqoUcx/XUv68xQO5RNumPSMrGTDE5qBdkzY4&#13;&#10;8pvRfpYqlaKfKTbtabpeBnwZlSadMRXepjgxgpdtN89Cko2w4YOywugvzoEZ02c41lPybkamwPBM&#13;&#10;PPsoBnS44YhNIc8o1TULFy7wHGzTrGzPQXBYoMMO0x92iPmUSTiERqbFmeQ3HkhLE44HK+dczyDd&#13;&#10;zJogfQTrQHLdU8pzMLaOCCUSz2shASXOAvUaRb2pAp10WE+Y8sVeEUkFdulnZ2gMAab90vGinGIo&#13;&#10;8GoiXuUXPj+p5xYTD4otHFBAqFu8d7prVddioijZtfBCSaTTp45R/22n8mwPxSmJwpDWQJsx5QfZ&#13;&#10;wWimjcRmyzOyI3QiIUtN/mS7J8njhU7RJC8m35gJYIolsoY8cw7lmA/1Ilfg2nC3fUbM4gKzA5gO&#13;&#10;i4GMsoksRmHH2Y3hTn8IZ5RP3r/dVAY88gPnIkYE/ROjgey0b6NcOD5ggoEbLVvaeLisijXyzCpo&#13;&#10;zEAacEDwoX3CGD0Eech0el4dx5p4yoA3dpA+9BXKJ3QcMBMxSRndmAzK6VnI1rBOoE+Ia3UJwYKZ&#13;&#10;qIwq41CirmKYY6TSthjgMv0LA5ap4cyIwXDl2meeecbXcRgTj11L7LQD6jR6D3KZ+BrKHX2S9CED&#13;&#10;Ntl4E78RZFQGlLLuIZv7ZJa/8EHuevsi07aZwcBMJtozeh+2B0t6eeMIckAhOQLaxC45lg2OiU6M&#13;&#10;Dg3Fn9C/f/9am2AU8gCEA0YtHbyNRNCo6eRR+NbfYH3fkFgTz2tUCDQ+HAelNmALSb9dQ1pCo8+O&#13;&#10;R79tIw/yiAMiXCdZUbHUPwVb4xqNg988D0WylAHhZdNKURizbQQTpoEypDOxgLBsykDHheFHgBn1&#13;&#10;rJDAKIsF6iGdXFMFDBk6V+oMdYK6X0hA6cQgoo1lC3igeXc15UanzdpyPM/mjWeXbTZ1aupAPWRK&#13;&#10;IIFyfOPN6p1zc6ULRQHZQkddyoARxxREAuWDgzFfQFaEs3HyXd/czmPAUJ8IyI5CZCPOD5RLC42t&#13;&#10;POF4yWfEU2bIQfogFEI21TJHBf+bow/ZzEhPvoCRaJtIEU84Ukj9xbhnd3LYEJABOAxQxmGMIXz5&#13;&#10;5Zf7162ZjEKht+vzPT/p86SPt8TQf9MWKHdkDG0CeUSgXHFGRANyOtxzI24TvOg9/GYGYKGO2bj7&#13;&#10;OYazBc4Y5xbgidwlvThEeD88sxtMNlKvra8j3+FmhDYDweKK+4YPcSCjqU8KdQlQJ8L9Bkx/qntl&#13;&#10;7SMYZZRBmrniMLJNN2kD1N0RI0b4/h5nIqPmJhO41tocOhAG/JNPPumhMWsllF1Gkhl7pp/SjkNH&#13;&#10;o10T/UaPYCNJ9NdoYJkKAdk0YeIE3+ai14S/aR/Tvp+WV4cJ74n732YohDKCvon8MRjCoCOj89dd&#13;&#10;d13NrF6MeIx6hWQJyIBPlme9Y8MowHg3YwIvKe9AN2WmkIhRNHgfMkrI0KFD/WhC3H3EiSBCMbBA&#13;&#10;A0PBsUAHyqepAgIxn+KEIoOSQEB4oKyZkkvaO3XqWJMHlB0EWFzgOOfz7bjbUB6kjdd9EBDI5C9c&#13;&#10;LhGXNoSkbVREueV6dUzc/UkfowOic4IFeYgqaXHP+37q936XZ86hkFNHm3IEmnJgKrs5U+iAyUe2&#13;&#10;+kG66Uh5XzGvKaLj5tVwKKlhQHm87bbbaowrFFU2srP3V/Nc4rn//vt92cc9r6F1LExPrv9RSFjL&#13;&#10;Zs/DqUDacgXqK68FYyQPBZx8lCLQlkmbyb777rsv5+g6DoW333rbe/pzpcfymuuacj3H6I+NJmPM&#13;&#10;UhYoUrkCMz5MPmKkMsWyMRlQv++6665a/UqYXs6zE7IZ5rQPe0UT17GRnMkJ5CR5zmVAEB/rMpmN&#13;&#10;QWDKq627xPhgjTUjvLwvOTQs/cU//YEPrJBxNvuLvpm2XUxIkjP9mk2dJW+j/jvKv8qLPpvAcrm4&#13;&#10;5+EIox3BlcCsIGPjD8T8+fLLrzKvfhrs2zdyjk2pign022eccYZX4tlbh13ns8k50sVouxk1cA7r&#13;&#10;9PbbL32tIXoRry+Li8vShyOSpYAmo0l7rvpi9yXxnStdScSfVBzIVAx427SSdsVsk1zpx0C84oor&#13;&#10;vF5JfWKT5K+/qvtawKTSWF2XG1/3ZGYhxiftH10YZ7vpXvAKl4xZ3SWt9D8Yp+Z8YoAC/SIa4G6z&#13;&#10;puBN28hVP0kDm+uyxI+ZQuzHYW9mIG70fOsj2bcDp0CucqTfuOjii2rax0UXXRRNYs7f6Adszkv/&#13;&#10;z5p20p8toOfhFGUmgoV8sseu03fhBGTAF86qZFdiCDD9BqOABoggQdmIEwK5EtF33b410w8RJky7&#13;&#10;yzatFKGMQmQB4WLeRY4hGGz0g9/Z4uFcKQLCAu8nUwbjRj/wsrOmmE6ftNKxhGuAEKwoBhgqBNb/&#13;&#10;h8IvTDNGMsZIPo9oOKWP5/IpNgzKrF+kgyCwhAGF0xSxaFw4FVhnZSP1GITFrtWOxpnEbxxLxgLF&#13;&#10;ik4m26gsTC+59JKaXcUxREKlMon0xMVh0/zpIEPHlF3L+4fpYAiMFGLAoszEdYAohhiRVn8oP4yD&#13;&#10;cCoi9ZWy5N2q1Av4HH300d4jTbvC8MU7TcCYwLCJq2+0OeuUSUup2h1tg9EGM3BQACjHqFPCJzjz&#13;&#10;B0YPPPBAzZRs8mdGhV2T1DeOFRR7U3aQU48+8mjsKARlA3feVx1XdmGarE5wrFRcw+cl+T/1gqnT&#13;&#10;1A3qM4olIz7ZnC4Y75deeqmXnchCHH820plkuvLFxWvOmH0TlZWUFXKNaZZMWyfQ34XrnJF3rEsl&#13;&#10;ICN9OWdGnuOUXuLHGXDLLbf461GwWadqxiF1qk+fPr6OUGduv/32rHKX/mZSZqaJGe2MGrOEoZhg&#13;&#10;RjP3JFHXmH5KOdI+n3zqST+zAoa032xvkKC+4yyFI4HZECjgNnLvDwZ/ML7vuecfmaU+E/1R8rBp&#13;&#10;Zhf8YgIzBZCrln822sMxHtc2OYaewnMJyBSbFcRvHJ+2dIb6zJsCrC/kfBioE7wK8LnnnvOHeT7G&#13;&#10;WKjDhNcn9b/lk+fH5TGp5yQZDyO3OGesn2GJCIMhcf0kdRem6GGchyftqGevnkkmqVZc1NvWrasN&#13;&#10;eJjGtfdaN+T5QbuxehCnS4a3Y6jbxtEY5WzASKBOk28LlDvr3G024p133unbOWlHNzDdwq7ne401&#13;&#10;1vROSdOzqc84CeLkA6yZPUWfa2lGfodpYO8Cm2FE+0DW0k/HBeQjbZGPhdBZasesj4zjTp7Jm9Ub&#13;&#10;luGyxCgucD9yBjlKoAxCY94f1J8GE5AB32CExUdAY6IjZuQB7ydTTS688ELfkdE4+vXbzK9nMeWj&#13;&#10;0Cd07lI9ak9jQeFBSUGwIJzxbPNcjiMYOMc7HAkoJyjzNiLJMUY+bPSD3yhhKDQIG+JpjAAfdrJF&#13;&#10;yaPjRpBNnzbdC71hw4b5b9LBiB0ewbDz5ziKF8YiAUX34osv9rvvI1gYPeYbRfiqq67ysx+qO47s&#13;&#10;TQLlxDoCvJlM1UQZJK5CmeC9ZGSCeCgTljLQgTJShhFMHkkXzgu83lZGOCIOOuigWuuqfMaa4A+j&#13;&#10;rxjxVs8w/MgDhhbKGHnAKUIecErZ1DLygDfZDNlSJZ10mXFNOlAgqbfUASsnOiLWoNEpkV46NuoU&#13;&#10;ygqdIMdmzpjpZ8TQVm666SafXK7HyIABzyHQWeEgYkNIphoSGBUjrxZQohnBR0klDShErLWl/oSB&#13;&#10;NmgdPIoLRgnTjEl7nIIV3lvM/6QdBbd///7+ecTN2nzyyTNp61aOpBVnGU5GjlF3Bw4cWDM9rpjn&#13;&#10;FnotzjiMN3iRtmuvu9Y7WdgkyNocMyeQb7xeinLOFcgv7dcCyhntD8ZxCpRdV07f1ClTuhhBvvnm&#13;&#10;m33eqXvkhXzghMLQHZqZgWUOJ+QiozfmrGnMPDHqgiOB0d/PP//CpxE5h8OI1x5Rp2gP9EFnnXWW&#13;&#10;L+8wfSeccEKNvGAElntQfBltQu5SF5DDKK/sjIyRSlljpGDYWp9GX0pdN4cuijEyi7pOm120sPoN&#13;&#10;H8TLOdZswpS4kNe0+0ID94S7+uNIp7/nGfWtazhgmA5PW6ANmOJMHi1PcenDKcI1Jg8pB4x4HI20&#13;&#10;GdozbZ26Qn0i7+ZQpv0xml1MIO+MDJqziD6cPgA9hzrL82hzyFhkLs+0ttsnYyCFDuru3btlZgOc&#13;&#10;6tNOHaFe01cTFyPAyET6G5zIyGj2F+EY8gkHLc4L0lOqgK5mXKlDpMPkCd/lGigbZInN6EF+0EYx&#13;&#10;yKj/1FHq/sQJE71Tl3aCTkKgH0OWmBFXijzSZs2QpO9Df6Wcw/67mOcSlw2aUNeo61ZOpg9YfMy6&#13;&#10;YbSbwHNpt9xP3UTPDAO/TZdhQAk9AIMeHS+OT/v27bxOgIOAeglT2gayhjZt/TwOfuo652xWKLos&#13;&#10;OlfoSIQTM/xo/zwbucg96DAMDsALWTtmzBi/rI/+nXIlbRj/Nhs0zJP1kbRTZIy1WeoE7Qo2xoe6&#13;&#10;wmsp0e/od3geXNGN6V9ZSmizEhi4QWcKA2mh3ZIuPsgkheIIFN4rFRevrs4QwDh76qmn6rCgE6ay&#13;&#10;IxzoyPhQ8WlYTBs888wz/GhEfTqfX/3qV36qGQoSguD666/3hgLKG4KIhomSg8cO5QfBxlp4FAQa&#13;&#10;qAUEEcIMxYW04d1G4GBcoLz3zyhDpQwIJYwsDFuMd4QTShHcEBZ8yAt5OvbYY/1ygCgvOqrdd9/d&#13;&#10;OyzoYHFcsOYOryX5Jv/EQ/wouRj7GJ0ohnEBYwIlCqUEIYWAQljyXJRPhFQhgfTSIWHAEc/w4cP9&#13;&#10;hj50qPBFsJEm0kZdQahSroxIhE6VQp5Vimtgzo7GpJNlH9QnplNh6OF5Jg90RqTf1iPCm46fjynV&#13;&#10;pUgbcVIeTHejzFFO6RxIJ2lgJJzRB65BMcfAoBxJL69WfPfdd/0UQxQz6tp3337nPp38qc8rceNF&#13;&#10;ZmQ99LBTj2jrdPgEPPPwgVMYqIs4OWBF+dNx09nzscAIAMYG6aPdMVKP84x2yJpRWxdq1zfkm/qG&#13;&#10;AkC7psOFFTMRcGpxjvoOF8qQ+kh7Q0YcfPDB7tBDD23Io/PeS1s//PDDfVtjlAKFBOcCZYQyQ6Dt&#13;&#10;oGTAn/SSfsoMdlGDi3SbssW9GHwoF9QJZBnKUbkHmJxzzjk+jxiFkzKjG8zQMSbkEYUNxcqMIljx&#13;&#10;WlGmjkeZNEZ+kZfIXRRL5C55MEcD/RN1nPrOWxDC0XdLGzKV94mzLh25S1sg330yCnW3qm4u8xZp&#13;&#10;34Y5R94pe/oNDH+MV34TyDvGKIorhgoyHrmL0kjdQa4uXrTYzZg5o0a+cy/XF7vZFM/C0OF+FGsU&#13;&#10;XBRh6hpK7GGHHWbZK/ibe3FS48CAGQE5my9t9OP019QHZhGRb/KPHGKGC+c5xnnqDW2JgEOfqfAd&#13;&#10;Oy59/ac/UcAfFHyWKVBmlDX9As42nkf5E3AS0D/Ahfygn1AHbMTdHrP33nt7+YN8RV/CsEEnsLSb&#13;&#10;PkP5k3Z0KByTgzIz3aIGl8WZ1DfynZmL1EfkJE5O+hn6Dpgzi6hcA84ZyhynNWXBngrohPSbtEec&#13;&#10;TdOmT/N5o11Rj2kn6DlJ9kFxfOBK+WK8UjcZxMDJwHF2bi+WK3WcfpW6Rh264IILvB5Hfmg/4UxX&#13;&#10;dC1+U4bmyEJfoU83WWJpxpjmWhw3FqjfcYaxnUfHpJ5j+FL/aRfoJzjWqK/UX3gzK4nyQf9DNuH8&#13;&#10;j25AybU454iH1zGiU9C2kZHR9kHZ0jdyDzIIjsiUaLDZOjg20Akob1ggO+nzqe/UbfQB+mTsDPpg&#13;&#10;jpN34jedAflOPOjWpw0+rZYDnefClyWH5JNAf28zrvwB/clLQAZ8XkT1vwBjgE8hgcpPp8coK4KF&#13;&#10;hlCfgABmJIKOHuWERhIKmDBOnokCjxCLjs6gDO62225emaeBIvjoiAkoYgiBUhqTpOfkk0/2xhXK&#13;&#10;qjXyMP0IBoQxo1JxaUHBwdNM2m+99VYvGBE6fMIAM0bnEYT5NvrBiEKxQTFBaeBDYD+BQg14HAts&#13;&#10;bIaQRfBieOCB5RMNGIq8WmevvfaqIwCj1zbmbzqbIUOGuD4ZRZpRUAxhOlzzGIdpwYiAG+9ZNQ9v&#13;&#10;eD7p/6m7dAbwRKmj8+JDR8wIDwY8gY6d9XzUZxxdKLDUAT7RQOeNAU65YZSEnTnLLxhJpLPlGbw6&#13;&#10;yUagwnioj3TEKM903HRwjChhNJtxRZqosyip1Ftz8BEP/DBOwmeH8dfnf+osxhWGoCn4pI1PNNAm&#13;&#10;6fjpwJEdpQ7ULUbVWMuKIxQeUVmGk4HlRsgC2pIZ8LAOA3wZGcSYoi5g/OOooK5QZs3BgCc/lBey&#13;&#10;CsUHYwYnGiMscYGRHuorsjpOWYu7J+ljzKCiP6LcojKcekx9RqFlunu2Pg+lDqOCmWpsukXZ8YkL&#13;&#10;XIt8hlPUgYYSf/ppp3vHFHUd4y9bXacdUq+o76GzLu6Z0WPUKYwM5Az9P4p1OLpE+4nWz2gccb+Z&#13;&#10;Rk8/hoJMYAkLsitfQJ+gHnAt7RzHJrKHTzRQT2gLOEDiZFj0+rjfcEePQUbQdikrFH4+0UAdQCbT&#13;&#10;l9imXOE1pAenK2WAA480Z5PRcMfhgvMUQyRbfQrjb8j/9GU4pJlmjWwyfYB848Qo1tBsSFqKvRd9&#13;&#10;CQc2nHC04GSjfUbbKPFSRsgQ2nHoFCv2mcVcT7tjiSEGPA5mPoT6cMW4pF7Q1tEHTNeifjNwFRrw&#13;&#10;1BkcvdQ302UwYOOWiyGTuJe+xZxqOPhpb9kC8WMM45C67LLL/CxSDPZov2b3k5Zzh5zrfrbdz+rM&#13;&#10;TuIa6hoDQji+aB8427O1D2QOOj0bzJmD0Z5j38gm9BmcHcgtdG8C/SoGPHHgVCPPvCqdR2TLAABA&#13;&#10;AElEQVSXZ8Xp1NxDXikv2iMOwST1FuJXyDimBSE5AlRQBGM+ZYmOBgWBEW4UDQxQBEycERpNXfgM&#13;&#10;lFfiCgONBm8hihPKjm2MxygpCgudDoZj/8yoUziNKozD/mc2APHYtFo6KZRdnomxQlpoyJZf/s8V&#13;&#10;uB4BYNeT1jDwmzxxnufQ+Jm+RR4YgTfDCoMbgxlhk2v6IHEjfDHSML4YdWM0DxbkoU/GQMAwZnSb&#13;&#10;5zJVnzLA25wtL8SDEsXUHzoCOhiEKGwJ5NHyQBzR8rFr6Dww9BhVIX8YEwhCOhjSjGLLszhPfNkC&#13;&#10;yhJp5jmFKIWWNq7Nlsdsz4oep/7iXEDRJQ8jMrMXEPwYFeSBuk29PmD/A1ybtrVHo6NxkQ+rFw1N&#13;&#10;F2WAsdu5cxc3fPgdvuOmnGzkNnw29QzGKP4Y4U8//bT3KNOpkg46Y6ZzU0eoj9GAQokHHf6kn+ty&#13;&#10;KW4YEadljIhzzx3inUAo+MwAoI4SSDvtkuuoZ+aEoN1SN6ibXFNoMKaUe7S92fN41tChQ90xRx/j&#13;&#10;7r3vXt9p09YwFLif9oaMIl0YytlC2Lbj6n30PquLPCNb2lBM4IvTw/YhwAChzqMsYSggy1A6YEMg&#13;&#10;HZRrGGBG+WEEwtuWCSCH+VA/iNPyQH3kky9YHri3IfXW6g/PIw3ZAvlAqcOxwUwIRm5QdJFpOBUZ&#13;&#10;FWKUh+UbKGu5QtjmCslrrriynaMvwkHFKBoyYlJmtJI8oECiCDKrKJwWGhcPbJilgtOCER8cFxhN&#13;&#10;tFFGeGijjLrS9sw5FxcPz11+heW9AwRnOUtemE6LYUn5Uw+RESibpIv6xT3RQHoob66n/OOuQfYx&#13;&#10;usnyDtKMEcv19Ff0ozhAi+XPPcgp5CyBNOaqK/6in/7QR2EI4wRgmjyOahzzKOnEQX+EkYYsxPET&#13;&#10;1x7D+PL9Dx+MW9qm9Q08z+QqfQd8qafMvIBjtkBfgrFJn89sE+S0pZ10Uv5Ml6f84wwti9fKjXZC&#13;&#10;+vIFKx90nbj2QXzmWKeOI6uRmZQT5yxYXeE7PM556k54Pq4uWTzklWst/fmupb4RKN+4a2EOe+oD&#13;&#10;dYoZgYx044xHlpIPZCZyn7qRrYyI256VrT1YHviGgV2fLW2MYqPzIfvpI9EpkNNmKIfx5fsfZtR9&#13;&#10;6jg6II4W4sEAj6vnzDDgY/omfV7crAPuxZmPPo2jnYCTOI51mEbyj/yjf0eOoXcih3BSoEciI5Af&#13;&#10;6DDIcOp/tsCz0A0YhPv53j93jz72qF+aYu2DZ9G/0z5wzOXbyBRG1AOW2SC36Gup+2HZw5M6QV7p&#13;&#10;f9BdcYojS2ACV9KPfEJvoNziAmm3us/5uDYWd5+OLSXQKtNQ47fmXnqN/hMBERABERCBRiFAlzR3&#13;&#10;zly3cNFC38EXYqSwlpbRRRQ9phqiUCs0PgEUUkZTbfQKxU5BBERABERABEQgWQK5h0yTfZZiEwER&#13;&#10;EAEREIGcBBiFYMoxO8sv12s5t/kWm/u9QbLdxKgeBiOjqIRwSmS2e3RcBERABERABERABJorARnw&#13;&#10;zbXklG4REAERSCEBpv1N+XKK3+SPqY5Mi2YqMlPzooG1eexKzXIhplNz7y677Bq9TL9FQAREQARE&#13;&#10;QAREIDUEZMCnpiiVEREQARFo/gQwwllzyNpDNhZkt3h2X2evBdbw9ezR0y1YuMCvu+PtGKyxtY0p&#13;&#10;uSbXOtjmT0c5EAEREAEREAERaOkEZMC39Bqg/IuACIhAmRFg0yQ28Rk+fLifGs9GObzWho3ibJMg&#13;&#10;RtyZbm8bSLL2/aKLLsps2pR/87kyy66SIwIiIAIiIAIiIAIFE5ABXzAqXSgCIiACItAYBNi4jrc0&#13;&#10;sFs10+ftHe/swGz7rjJSz3XsHM5u0Lz6KtuOt42RZj1DBERABERABERABBqDgAz4xqCsZ4iACIiA&#13;&#10;CBRFgNH2QYMG+VdN8Zqj8ePH+/cUs+6d19Xw+jFet8i7fPmOeyVQUQ/UxQ0mwCuQeAUU715WEAER&#13;&#10;EAEREAERKA0BvUauNFwVqwiIgAiIgAiIgAiIgAiIgAiIgAgkSqB1orEpMhEQAREQAREQAREQAREQ&#13;&#10;AREQAREQgZIQkAFfEqyKVAREQAREQAREQAREQAREQAREQASSJSADPlmeik0EREAEREAEREAEREAE&#13;&#10;REAEREAESkJABnxJsCpSERABERABERABERABERABERABEUiWgAz4ZHkqNhEQAREQAREQAREQAREQ&#13;&#10;AREQAREoCQEZ8CXBqkhFQAREQAREQAREQAREQAREQAREIFkCMuCT5anYREAEREAEREAEREAEREAE&#13;&#10;REAERKAkBGTAlwSrIhUBERABERABERABERABERABERCBZAnIgE+Wp2ITAREQAREQAREQAREQAREQ&#13;&#10;AREQgZIQkAFfEqyKVAREQAREQAREQAREQAREQAREQASSJSADPlmeik0EREAEREAEREAEREAEREAE&#13;&#10;REAESkJABnxJsCpSERABERABERABERABERABERABEUiWgAz4ZHkqNhEQAREQAREQAREQAREQAREQ&#13;&#10;AREoCQEZ8CXBqkhFQAREQAREQAREQAREQAREQAREIFkCMuCT5anYREAEREAEREAEREAEREAEREAE&#13;&#10;RKAkBGTAlwSrIhUBERABERABERABERABERABERCBZAnIgE+Wp2ITAREQAREQAREQAREQAREQAREQ&#13;&#10;gZIQkAFfEqyKVAREQAREQAREQAREQAREQAREQASSJSADPlmeik0EREAEREAEREAEREAEREAEREAE&#13;&#10;SkJABnxJsCpSERABERABERABERABERABERABEUiWgAz4ZHkqNhEQAREQAREQAREQAREQAREQAREo&#13;&#10;CQEZ8CXBqkhFQAREQAREQAREQAREQAREQAREIFkCMuCT5anYREAEREAEREAEREAEREAEREAERKAk&#13;&#10;BGTAlwSrIhUBERABERABERABERABERABERCBZAlUJhtd84pt6tSpbtKkSW7BggXNK+FKrQiIgAiI&#13;&#10;QCoIrLjiim6VVVZJRV6UCREQAREQAREQgdITaLUkE0r/mPJ7wowZM9xZZ53lHnvsMdexY8fyS6BS&#13;&#10;JAIiIAIikGoC8+fPd+3atXMvvviiW2mllVKd18bK3MKFi2Mf1drPN2zlFi9Ov8rTqpVzrVu3cosW&#13;&#10;pT+vFHZlZWuXrdxjK0MzPki5ora3BM1d9bgZV9Q8Sa+oqJbFaazH5K0VlbfEocWOwM+bN89hxJ94&#13;&#10;4olu4MCBrqKiosSoFb0IiIAIiIAILCUwZswYd8IJJ7iZM2fKgF+Kpd7/LV682E2dOiv2/g4d2nqj&#13;&#10;dvbsebHn03QQ3bF7987u++9/SFO2sualR48umbzOahFGbZcu7d38+QvdvHkLs/JIy4k2bSoc7Xbm&#13;&#10;zLlpyVLOfPTq1TWr/Mp5YzM82a1bJzdr1tyMkzHe4doMs1ST5Kqqjq59+zY1v0v1T4s14A1oz549&#13;&#10;3Zprrpnx4LZ4FIZE3yIgAiIgAo1AYPr06Y3wlJbzCBvNyTaxkPPZzqWJUjj6k/b8Wl5bStlW57Nl&#13;&#10;1GNrk2mvw+TT6jH/t4T8kk9CS8prdY6T+6tN7JJjqZhEQAREQAREQAREQAREQAREQAREoGQEZMCX&#13;&#10;DK0iFgEREAEREAEREAEREAEREAEREIHkCMiAT46lYhIBERABERABERABERABERABERCBkhGQAV8y&#13;&#10;tIpYBERABERABERABERABERABERABJIjIAM+OZaKSQREQAREQAREQAREQAREQAREQARKRkAGfMnQ&#13;&#10;KmIREAEREAEREAEREAEREAEREAERSI6ADPjkWComERABERABERABERABERABERABESgZARnwJUOr&#13;&#10;iEVABERABERABERABERABERABEQgOQIy4JNjqZhEQAREQAREQAREQAREQAREQAREoGQEZMCXDK0i&#13;&#10;FgEREAEREAEREAEREAEREAEREIHkCMiAT46lYhIBERABERABERABERABERABERCBkhGQAV8ytIpY&#13;&#10;BERABERABERABERABERABERABJIjIAM+OZaKSQREQAREQAREQAREQAREQAREQARKRkAGfMnQKmIR&#13;&#10;EAEREAEREAEREAEREAEREAERSI6ADPjkWComERABERABERABERABERABERABESgZgcqSxayIRUAE&#13;&#10;yobAlClT3CuvvOK22WYbt8IKKzR6uubNm+datWrl2rZt6z7++GP35ptvuu23394tv/zyjZ4WPVAE&#13;&#10;RKDxCSxYsMCNGjXKrbnmmq5Hjx7+/++++64mIYsXL3ZrrLGG23LLLd3o0aPd+PHj3ZIlS/z5nj17&#13;&#10;etnVoUOHmuv1jwiIgAiIgAi0VAIagW+pJa98tygCEyZMcMOGDXMTJ05s9Hx/8MEH7oYbbnBfffWV&#13;&#10;f/bbb7/tLrvsMvfRRx81elr0QBEQgcYnMHPmTPfQQw+5iy++2I0bN65OApAFV1xxhcOgX7RokXvs&#13;&#10;scfcmDFjHEa9ggiIgAiIgAiIQG0CGoGvzUO/REAEEibwn//8xz366KNuzz33TDhmRScCIlDuBKZP&#13;&#10;n+7uvPNO98033zhG4Qnt27d3AwYM8P/Pnj3bnXnmme6II45wO++8s/v+++/d1KlT3cCBA93WW2/t&#13;&#10;r9EfERABERABERCBpQRkwC9lof9EQARKQOCHH37wo2oliFpRioAIlDmBjh07uoMOOsh16dLFMRsn&#13;&#10;Gh588EE3a9Ysd9JJJ7nKyko/SwgjnhlDGP2rrbaaO/30092mm24avbXO78wqncxSHQ77P1nOx5+r&#13;&#10;c3EzPlDNoDoDLF0q10DaWrduWPq4myy2qWztFlevuPDZZfnF4vBAuUIoMl3ktfrTMG5FPrbJLm8p&#13;&#10;eSWfhOrv9Jft0vymP6/VJZv8XxnwyTNVjCJQ9gQmT57sbrzxRvfaa6+5H3/80fXq1csNGjTI7b77&#13;&#10;7o51piNGjHBDhw51Z5xxhnvqqafc2LFj/XTW7bbbzp188smud+/efn3q119/7e6++273r3/9yzGS&#13;&#10;tvbaazuuueeee/x02eeee87dd999/hlHHnmkO/XUU127du08n/fff9/dcccdXqlHkdtjjz183F27&#13;&#10;di17fkqgCIhAYQTY9wL5QogakxjoI0eOdEcffbQ33rmG69dbbz23ww47eKP9gQce8Mb8pZde6lZf&#13;&#10;fXUuyRpat27tll22S+x5e3aHDm1jz6ftICx69IhnUT55beUy/l2X2SLFBbZ30cljK4UlrnPNfRWZ&#13;&#10;xaFVXVu5isr0LcHA4dG+fdua/SFqMp3CfzDyaLc9erQMU4W8ZpNfaSte6nH37p3Sli2fn4Y6JQuF&#13;&#10;0jJaRaE0dJ0ItAACGN2DBw92jIwdddRRrqqqyr3xxhvud7/7nV+DiqFt4ZprrvFT3/fZZx9vaN9/&#13;&#10;//2ZDmZZP+UVg/3222/3Cjjn2ZwKh8Btt93mOneuVqZ+/etf+ymxL774ojvttNO8Uv7yyy/76JlW&#13;&#10;e8ABB7j999/fvf766464l1tuOZ8me76+RUAE0kuA/TCQQ+uvv35NJtnY8rDDDnNsXNemTRvv2MPI&#13;&#10;nzRpUl4DnjXz3303qyau8B8MdxSr2bMz1mLKA4ZP9+6dM7I3Yx2XacBY6dq1g7v55kXuv6MWZQzS&#13;&#10;+ieUmRsLFy6siWDZZVu5i4a2z8z6mJ05ni4jvkuX9m7+/IUZp8fS/NZkPGX/tGlTkRlQaOtmzpyb&#13;&#10;spzFZ6dXr65Z5Vf8Hc33aLdunTIzr+ZmZmemq31SIlVVHTNOtjYlLxwZ8CVHrAeIQHkRYET8k08+&#13;&#10;yShON7uNNtrIJ45R888++8wx2rXXXnvVJHirrbZy55xzjv+97bbbOjbDwwBneiKb0j377LPuwAMP&#13;&#10;dBj9rGvdqf9OmRGVH/wu89yEUb/SSiv5UXeeteKKK9bEzZp4RuRR5DbbbDNvxGPo41RQEAERSDcB&#13;&#10;Nqtj8zpkBNPrLXDs8ccfd/vtt59bd9113XvvvecWLVzkVlg+/9szzAi03estTvvmfLZzdk0avpGp&#13;&#10;Fso1v5bEadPpS5Y00IBfkjHUl3oAMlUrs99CNYFyzb+VT7Hf1XW4ZdRjY5O2MrR8hd/Noc2G6U3q&#13;&#10;/5ZQtkmxisYjAz5KRL9FIOUEbNr8rbfe6ioqKmpyywjX3Llz/UiXHQzXnTK1nZF1ptwTmIaPEr7W&#13;&#10;Wmt5451jbdu1dTvuuGONAc+xbIHXRVmnxWulmFrPbtUKIiAC6ScwZ84c7wTEsce0eQsrr7yy69at&#13;&#10;m7vpppu8fELG/PwXP3drrLmGXaJvERABERABEWjRBGTAt+jiV+ZbIgFGyBnx2nXXXWtlnx2gGUXv&#13;&#10;06eP+/DDD/05flvA2OZjHlOMbaa4Rq9B+S4khO90Zr1mGHch9+saERCB5kXguuuu80t2SHWnTp38&#13;&#10;DBzkR+hIxJl3xBFHOHavZ1o0jj2W7YRGfvPKtVIrAiIgAiIgAskSkAGfLE/FJgJlT4Bp7EyXZ8O6&#13;&#10;ZZZZpia9b775ppsxY4br2qWwTeRWWWUVxyjatGnTauJgDeqnn35a81v/iIAIiIARWGGFpdPgqzdZ&#13;&#10;62Gnan0z08f20ah1Qj9EQAREQAREQARcZq9OBREQgZZEYN999/Wj6H/605/8NHg2tRs9erTfAZ5N&#13;&#10;6RbbQtI8UNiJntH6EZkd68eNG+df+cTO8qyxt6nxRMHIGSNp32W2CmaKvoIIiIAIiIAIiIAIiIAI&#13;&#10;iED9CGgEvn7cdJcINFsCAwYMcIcffrjfgI73MjPlnfXsvKLplFNOyewMvHRDqVyZZForr3+65ZZb&#13;&#10;/CvneFUURjrTYW26Pfdvsskm7t577/XXzcu8L8im4OeKW+dEQAREQAREQAREQAREQATqEpABX5eJ&#13;&#10;johA6giw0zPvdF9jjTUyr1Jq7Y4//njHJnJMpV+Q2a53t912cxtssEHNa5rYmI4d4jfccMNaLHhd&#13;&#10;HLvREweGOLvHX3DBBX7NPMY5Rjw73D/yyCM1a1a33nprd/755/up9rwmjlH73/72tzXPsgewkz1T&#13;&#10;8BVEQAREQAREQAREQAREQATiCciAj+eioyKQKgK8yo3XvVlgWjuGNZ+4wPW8xikaMN4tMPX+kksu&#13;&#10;cb/4xS/8u9wZdceIf+KJJxwbUTFCT+BZ4avpOIaDIBp4rZyCCIiACIiACIiACIiACIhAdgIy4LOz&#13;&#10;0RkREIEcBNiBnhHzYcOGOda+9+zZ073yyivu1VdfdSeeeKJjkzsFERABERABERABERABERCB5AjI&#13;&#10;gE+OpWISgRZFgBF2ps/fddddbuTIkY7X0zFyP3ToUMdoOtPsFURABERABERABERABERABJIjIAM+&#13;&#10;OZaKSQRaHAEM9iFDhrS4fCvDIiACIiACIiACIiACItAUBDRE1hTU9UwREAEREAEREAEREAEREAER&#13;&#10;EAERKJKADPgigelyERABERABERABERABERABERABEWgKAjLgm4K6nikCIiACIiACIiACIiACIiAC&#13;&#10;IiACRRKQAV8kMF0uAiIgAiIgAiIgAiIgAiIgAiIgAk1BQAZ8U1DXM0VABERABERABERABERABERA&#13;&#10;BESgSAIy4IsEpstFQAREQAREQAREQAREQAREQAREoCkIyIBvCup6pgiIgAiIgAiIgAiIgAiIgAiI&#13;&#10;gAgUSUAGfJHAdLkIiIAIiIAIiIAIiIAIiIAIiIAINAUBGfBNQV3PFAEREAEREAEREAEREAEREAER&#13;&#10;EIEiCciALxKYLhcBERABERABERABERABERABERCBpiAgA74pqOuZIiACIiACIiACIiACIiACIiAC&#13;&#10;IlAkARnwRQLT5SIgAiIgAiIgAiIgAiIgAiIgAiLQFARkwDcFdT1TBERABERABERABERABERABERA&#13;&#10;BIokIAO+SGC6XAREQAREQAREQAREQAREQAREQASagoAM+KagrmeKgAiIgAiIgAiIgAiIgAiIgAiI&#13;&#10;QJEEKou83i1evNh98MEHbsyYMW7+/PluyZIlrlWrVjXR2G/7thP5fhd6XTSeYu+z+2fOnOkmT57s&#13;&#10;nnjiCffVV1+51q2rfRl23r7rG3+53pcvXZZvvi3Ela+dC6/nuvreF40v/M3/lobo88Lr7BqOWTrs&#13;&#10;WL77wvPcb/fxP8HOV/9a+tuO802o733Rey1eH2nmj/0Ov+1c+Ew7b+fst31nO855gsVl1+c6zrW5&#13;&#10;zmeLrynvszQVmj+uJ4TX50u/MSz2Pq63e4t5XinvC+Pmf4VkCUyZMqWmzJONWbGJgAiIgAiIgAik&#13;&#10;lUDRBvysWbPcdddd51588UXXu3fvZqt8zJ4923388cfuhx9+cAsXLmy2+UhrxVS+REAERCDtBGbM&#13;&#10;mOGdx4sWLUp7VpU/ERABERABERCBhAgUbcAvWLDAYfweeOCBbtCgQa5t27YJJaVxo5k4caI777zz&#13;&#10;3N577+0OOeQQV1lZNIrGTbCeJgIiIAIikCoC77zzjjviiCNcRUVFqvKlzIiACIiACIiACJSOQL2t&#13;&#10;1q5du7oVV1yx2RrwzCRo166dq6qq8vmQAV+6SqaYRUAEREAE6hL44osv6h7UEREQAREQAREQARHI&#13;&#10;QUCb2OWAo1MiIAIiIAIiIAIiIAIiIAIiIAIiUC4EZMCXS0koHSIgAiIgAiIgAiIgAiIgAiIgAiKQ&#13;&#10;g4AM+BxwdEoEREAEREAEREAEREAEREAEREAEyoWADPhyKQmlQwREQAREQAREQAREQAREQAREQARy&#13;&#10;EJABnwOOTomACIiACIiACIiACIiACIiACIhAuRCQAV8uJaF0iIAIiIAIiIAIiIAIiIAIiIAIiEAO&#13;&#10;AjLgc8DRKREQAREQAREQAREQAREQAREQAREoFwIy4MulJJQOERABERABERABERABERABERABEchB&#13;&#10;QAZ8Djg6JQIiIAIiIAIiIAIiIAIiIAIiIALlQkAGfLmUhNIhAiIgAiIgAiIgAiIgAiIgAiIgAjkI&#13;&#10;yIDPAUenREAEREAEREAEREAEREAEREAERKBcCMiAL5eSUDpEQAREQAREQAREQAREQAREQAREIAcB&#13;&#10;GfA54OiUCIiACIiACIiACIiACIiACIiACJQLARnw5VISSocIiIAIiIAIiIAIiIAIiIAIiIAI5CAg&#13;&#10;Az4HHJ0SAREQAREQAREQAREQAREQAREQgXIhUFkuCSlVOubNm+cWLlzoOnXqVKpHKF4REAERSCWB&#13;&#10;JUuWuDfeeMO9//777pe//KXr1q2bz+eiRYvcmDFj3AsvvOCmT5/ulllmGbfbbru5tddeuxaHDz/8&#13;&#10;0D3zzDPu22+/dR06dHBbbLGF23bbbV379u1rrvv888/d888/7z7++GNXUVHh+vbt63beeWcfZ81F&#13;&#10;Mf9MmzbNPfHEE27SpEmuTZs2brPNNnMDBgxwrVq1irlah0RABERABERABEQgHQRSPQKPYnnJJZd4&#13;&#10;JTMdxaVciIAIiEDjEcA4Hjp0qBsxYoSbPXt2zYPfeustd95557lXX33VO0ife+45d+qpp3pj3y56&#13;&#10;77333DnnnOMefPBBt2DBAocxf9lll7lHHnnELnGTJ09211xzjRs+fLjD2Tpjxgx3ww03uFtuucVh&#13;&#10;oGcLP/74ozv33HPdnXfe6WbNmuUmTpzofv/737u777472y06LgIiIAIiIAIiIAKpIJDqEXgUzqee&#13;&#10;esqtv/76qSgsZUIEREAEGovAyJEj3dlnn+2+//5717Nnz1qPxVhm1P2qq65yyy67rJs5c6bbfffd&#13;&#10;3Y033uhuv/12PwqOMY1h/eijj7pVV13VOwBwBlx33XVu4MCBPr533nnH8RwcrYyeL1682D300EPe&#13;&#10;iN96663dTjvtVOu59uMf//iHe+mll9zVV1/tdtxxR8dMgQsvvND94Q9/cLvssotbfvnl7VJ9i4AI&#13;&#10;iIAIiIAIiECqCJTEgGe0BaWPERWmMzJ1snv37n56JFMvUfYwrvm/srLSde3a1XXp0sWD5diUKVP8&#13;&#10;PT169KiBzWgMozO9e/f2cRJ/69atfZw//PCDj6tdu3Z+iifTM+fOnes+++wzf3zq1Knuu+++8won&#13;&#10;9yiIgAiIgAhkJ8Co+L333uvWWWedOhfNnz/frbnmmm7zzTd3yy23nD+PfF933XXdN99842V7586d&#13;&#10;/bR5zq+++upeZldVVfn4GK1nSj0OAGZJMS0fud62bVsfF8/EIKefiAsY+f/85z/dyiuv7I11u+bQ&#13;&#10;Qw91Dz/8sD93zDHH2GF9i4AIiIAIiIAIiECqCCRuwGNMM0WSURcMeAKjNyhXjJS8/vrrjtGTjz76&#13;&#10;yJ9DGWNd5GGHHeaVQoztgw46yK+THDZsmL+GP3fccYe7+eab/VpJDHRGgHACYPwzDZNplKyD5F7W&#13;&#10;ak6YMMFddNFFbs6cOV4RJY4jjjhCa+EBoSACIiACOQhgeJ9xxhlun332ceeff75DLlvA0L7yyiv9&#13;&#10;TxyuyHzk+QcffOB+9rOfuY4dO/pzm266qWOEHZmPcY9BPn78eD86jsFfWVHp+qzaxztxmW6PQU5/&#13;&#10;8O677/o4GNmPCzhyv/zyS7fddtvVOo3hTx8wbty4Wsf1QwREQAREQAREQATSRCBxA56REaYx/uY3&#13;&#10;v/HKHKPxf//7393ll1/uR2JQ/BidOeGEE1yvXr38BkS33XabV+6GDBniR2oKBfzaa6/5qZj777+/&#13;&#10;X4f5wAMPuL/+9a9+MyNGiJj+efrpp7t9993X7bfffn5Uv9C4dZ0IiIAItFQCOEKZPYVBnSuMHj3a&#13;&#10;O2tfeeUVP4tq0KBBfmYU9yBzMeAvuOAC76Rl1B3D+8QTT/SGNtdssOEGfpr83/72N2+44xBgczwc&#13;&#10;B9mWPjH7iuvCGVrEhfFO38J5BREQAREQAREQARFIK4FEDXimrT/22GNutdVW80oayhSBkRQ2PXr2&#13;&#10;2Wf9FMvjjjvO71iMgsjoO0b+TTfd5FAGN95444JZr7TSSn7knm+mXKK4jRo1yo8Ises8OyKzq/GK&#13;&#10;K67oPwVHrAtFQAREoAUTKHSpEdPpWbrEFPixY8f69eyMtnPsxRdfdOwwz4g9S6WQxfQRNvsKmf3J&#13;&#10;J594wx3UGOAEjPMvvvjCz6pipD4a6C+4lzijgWdwv4IIiIAIiIAIiIAIpJVAXQ2oATllnTlTLTHK&#13;&#10;zXgnOkZSmN7IrsGsd0TBC1/1s9VWW/nNiL7++uuins5GRayvJxAfU+tRPPONGhX1EF0sAiIgAiIQ&#13;&#10;S6Bfv35ugw02cBjy7Bx///33+9+se7/vvvu8IX/rrbf6KfG8zpON7e666y7fR+CsZc06U+sZpd9w&#13;&#10;ww29Yc5r69jU7umnn/YzuXAGhIHfyHueGQ0csyn80XP6LQIiIAIiIAIiIAJpIJDojm4oaBjPNpJi&#13;&#10;gMxYZ2SE/xklCQNGN8dzjfoQdzQwAmNxR8/ptwiIgAiIQPIEkPG8xg2ZjKxnthMj5UcdeZTfaJSd&#13;&#10;59lAFGcuy5tYKoVDF+ftnnvs6Z2uGOfsT8JoPO9vx8nLNWxmyv8Y86yFZ2+TaMBxy6g+0/HDwJ4o&#13;&#10;XM/zFERABERABERABEQgrQQSNeBRnNhpmKmUtoEd4FDEWPPOKDyjLWwwxxRIC6yTZFSFXYlRzDDK&#13;&#10;2Z3YrmHK5FdffVXz2+7TtwiIgAiIQOMSmJR5NzyvjGNkPZyuPmHiBG/Qs7EoxjiynFlZJsdJ5fQZ&#13;&#10;073hj6GOA5ZvjO6wv+B/NsazGVXR3DHrar311vP9TLhTPa+V41nbbLNN9Bb9FgEREAEREAEREIHU&#13;&#10;EEh0Cj0jMXvssYd/zy9TJRlZsU3sGJE555xz/Ct+7rnnHj8Kz9p41jr++c9/dhtttJEfdUGhW2WV&#13;&#10;Vbxy9sILL/iNitjdmJ2FQ0WwkBKw0XnWYTJag4MhOvpfSDy6RgREQAREoJoA8pnPU0895TcmZfd4&#13;&#10;Nqj74x//6Pcd4f3tbDDHLvS8kYS9SPr06eONcqbVY7izSR2G/vbbb+/YwI7rMLxxCCD3cRLstdde&#13;&#10;Na8Xpf9ghha743P/wQcf7DcpxYmw6667+jeSDB8+3E/fJ04FERABERABERABEUgrgUQNeCAdcMAB&#13;&#10;fqMiFDIUPIxojPKzzjrLvyaOXeF5v/DVV1/tR92ZRsloCq+RYzM6ArsUX3vttX43e4x8pmdyjW1+&#13;&#10;5C8q4A9rIVEima6J4c67gUmLggiIgAiIQP0IYEDjjP3LX/7iNx9l9hRT6tnIjld1YqwTjj76aG9s&#13;&#10;s0Epzl3WpyN/Bw8e7OU51zCSz2yrf//7336TU1tmNXDgQNe/f/+a5Vg33nijj+PYY4/1jliMdPoJ&#13;&#10;3nrC20iYzo9xz5tHJOMhqyACyRFAj7MBkaRibd06+TiTSpviEQEREIFyJ5C4AY+xjaGMYoZxzqgJ&#13;&#10;xzDOMaJ32mkn17dvX79jPEoXyh+KV/hKIEZiuJ73/RK4n+sYdWEUnY7klFNO8aM1obK25ZZb+mmd&#13;&#10;a6yxhr+PEZ6hQ4f6aZxcZxve+ZP6IwIiIAIikJMA8vvkk0/2BnLPnj1rrmWdOpuSsvEos6xYC49s&#13;&#10;RpZb4FWeZ555ppsyZYqfIo/8Zx08bwWxwD2DMq+eo79g2jwBub3CCit4g92uw8HL/SzRIvA//QHv&#13;&#10;guc+ftOHhHHbvfouDwLoA9dff70bMGCA23zzzf0bCNj4kBly9OmUIQ6abbfd1o0fP96/fpa3FLAh&#13;&#10;4lFHHeVnfZRHTlpWKiibjh3bZZa0VL8lIqncZ6LNlDmrOBckFaXiEQEREIEWQyBxAx5yGMqsd48L&#13;&#10;jN4wUsMnW6Aj51V00cDmRRbizqMc8rFAPEzv5KMgAiIgAiJQHAGU9zhZi2GP8c0nV8D5yidXwLka&#13;&#10;OmLjrmUGVjTg1F1rrbWih/W7DAng6MF4Z2Yeby4gsK8NTnzeQIA+QF2jTLkWw563G5x66qnutttu&#13;&#10;8zPyrrjiipoZGWWYxdQmCUO7bdsKd/MtC92bbyb3isbllmvljhhUvedRauEpYyIgAiJQIgIlMeBL&#13;&#10;lFZFKwIiIAIiIAIi0IwI8DYCllvgyGFmBYE3GbDBIY4gnPpsZMgyC/5nzxvO77zzzn5WxZFHHumX&#13;&#10;bIwePdrvq5Mr6zgBqkd1615lU7YrK2u/Bafulc3/CEY3n2wsiskhTPl8+uli997YpZsPFxNH3LUz&#13;&#10;ZizJzJ6x+Ehw3FVFHCPDPwX7t7p+2dF0fFOPKdeWUI/JJ/ltCXm1OptEm20ONZ38VlTQZtMnj60s&#13;&#10;S10OMuBLTVjxi4AIiIAIiEALJcCyB0bS2ZPm1Vdf9RTYD4GlFZMnT/aj7bwCkKUTLNfAmGck3pa8&#13;&#10;YdRj3GPw5wsoTl26tI+9zBTjyspEX74T+6ymPmiOjGwsiktftQHVuvVi52e8F3dz1qtbo7xnCqxV&#13;&#10;q4yRVpEx5M2Wz3pHjhOZeCoyziAL1c4al6k37Yre/NjiKNdvjFk+7dqlX32nHHHCJFOPy7VEl6aL&#13;&#10;dttS8kod7tSpferaJ6XZpk3jOCXSLwGWtg39JwIiIAIiIAIi0IgEMMD5hIHlbbylhqURbDSLAc+e&#13;&#10;Cmxwy/I7FNkw8LuQt9BwzfTpc+pcy/0dOlRP154zZ16d8+Gz0vA/hk/37p1jWRSbPwyoqqoOmVkR&#13;&#10;i2q9NrLYeKLXL1pImVZmPovd4szbJ4I3C0cvzfu7MlO+4SstFy0ibpdxBs3N7NGR3LT/vAkp8QVm&#13;&#10;4M2fvzCzr8jCTB4b4vUocWITiL5t20rfbmfOnJv6vFK2vXp1TaTNJoC+pFGQ127dOvn2uXBheton&#13;&#10;0MhbVVXHzJ4hSx2KpYJZ+ieUKuWKVwREQAREQAREoNkRYIo8699Z+965c2e/+SGb2/K6V3tjwbx5&#13;&#10;83y+MMzYAC/c3yZbhrPZM6GhE/6fLR4dDwmk20gMc1ru/1N3qePVn5ZTLmqz5V4zi0tfmsuzMfMm&#13;&#10;A764eqerRUAEREAEREAEGkAAo3zUqFHurrvu8m+kGTdunH/tLG8VWH311f0rB1966SX/esKHHnoo&#13;&#10;s4laW9d33b4NeKJuFQEREAEREIH0EJABn56yVE5EQAREQAREoGwJ8LpBphiyHv7AAw/0r4rdY489&#13;&#10;3PHHH+8OP/xwt++++7pVV13VvzbuySef9K+Ue/nll93ZZ53tqrpVv0KwbDNXBgmr3rStIrM5VEWG&#13;&#10;c/UmdrZmuiHfTMlXEAEREAERKB8CtRemlU+6lBIREAEREAEREIEUEbj77rtrcrPKKqu4q666quZ3&#13;&#10;+A+vmmN0XqFwAjhGunTpkFlDW5FZcuAyzhHWgXcqPIIsV2Z8LhmHCwa83teeBZEOi4AIiECjE5AB&#13;&#10;3+jI9UAREAEREAEREAERSI4AI+6MlN98y3z3+uuLMqPwlX6fgYY+oXfvVm7wqe3qbCzY0Hh1vwiI&#13;&#10;gAiIQP0JyICvPzvdKQIiIAIiIAIiIAJlQ2D69CXum2+WuIrKJW7RwoZvdNahQ2bsfUHD4ykbQEqI&#13;&#10;CIiACKSAgNbAp6AQlQUREAEREAEREAEREAEREAEREIH0E5ABn/4yVg5FQAREQAREQAREQAREQARE&#13;&#10;QARSQEAGfAoKUVkQAREQAREQAREQAREQAREQARFIPwEZ8OkvY+VQBERABERABERABERABERABEQg&#13;&#10;BQRkwKegEJUFERABERABERABERABERABERCB9BOQAZ/+MlYORUAEREAEREAEREAEREAEREAEUkBA&#13;&#10;BnwKClFZEAEREAEREAEREAEREAEREAERSD8BGfDpL2PlUAREQAREQAREQAREQAREQAREIAUEKuub&#13;&#10;hzlz5ripU6e6tm3b1jeKJr1v2rRpbsGCBW727Nk+H5WV9UbRpPnQw0VABERABJongRkzZjTPhCvV&#13;&#10;IiACIiACIiACTUagaKt1yZIlPrGPP/64mzhxomvdunkO4qM4ffzxx+7hhx92Y8eObbb5aLKaoweL&#13;&#10;gAiIgAg0iMB3333n+x7rVxsUmW4WAREQAREQARFoEQSKNuCNSrt27Vznzp2breHL6HtFRYVr3759&#13;&#10;s86HlYe+RUAEREAEmhcBZoARZMA3r3JTakVABERABESgKQkUbcC3atXKp3f33Xd3xxxzTLOdQj9h&#13;&#10;wgQ3efJkt/fee7tBgwY5TaFvymqoZ4uACIhAyyPw1ltvuREjRjRbR3jLKzHlWAREQAREQASankDR&#13;&#10;BrwlmZHrqqqqZmvAd+nSxRvtHTp08PmQAW8lq28REAEREIHGIMAsNgUREAEREAEREAERKIZA81zA&#13;&#10;XkwOda0IiIAIiIAIiIAIiIAIiIAIiIAIpICADPgUFKKyIAIiIAIiIAIiIAIiIAIiIAIikH4CMuDT&#13;&#10;X8bKoQiIgAiIgAiIgAiIgAiIgAiIQAoIyIBPQSEqCyIgAiIgAiIgAiIgAiIgAiIgAuknIAM+/WWs&#13;&#10;HIqACIiACIiACIiACIiACIiACKSAgAz4FBSisiACIiACIiACIiACIiACIiACIpB+AjLg01/GyqEI&#13;&#10;iIAIiIAIiIAIiIAIiIAIiEAKCMiAT0EhKgsiIAIiIAIiIAIiIAIiIAIiIALpJyADPv1lrByKgAiI&#13;&#10;gAiIgAiIgAiIgAiIgAikgIAM+BQUorIgAiIgAiIgAiIgAiIgAiIgAiKQfgIy4NNfxsqhCIiACIiA&#13;&#10;CIiACIiACIiACIhACgjIgE9BISoLIiACIiACIiACIiACIiACIiAC6ScgAz79ZawcioAIiIAIiIAI&#13;&#10;iIAIiIAIiIAIpICADPgUFKKyIAIiIAIiIAIiIAIiIAIiIAIikH4CMuDTX8bKoQiIgAiIgAiIgAiI&#13;&#10;gAiIgAiIQAoIyIBPQSEqCyIgAiLQ1ATee+89d9JJJ7lPP/20VlJGjx7tzj77bHfIIYe4k08+2T3/&#13;&#10;/PO1zuf7MWvWLB/vCy+8EHvpu+++6+OfNGlS7HkdFAEREAEREAEREIE0EZABn6bSVF5EQAREoAkI&#13;&#10;TJ482R1zzDFu3Lhx7scff6xJwdixY91hhx3mPvzwQ7fFFlu42bNnu8GDB7uHH3645ppc/xAX8b76&#13;&#10;6qtu+vTpdS798ssv3c033+yee+65Ws+tc6EOiIAIiIAIiIAIiEBKCFSmJB/KhgiIgAiIQCMT+OGH&#13;&#10;Hxwj41dffbU3zjt06FCTgiVLlrirrrrKLbfccu722293PXr08Eb2scce6y677DK3zz77uIqKiprr&#13;&#10;w38w3DH+hw0b5j744IM6182fP9+9//777sorr3SMwLdr1y68Xf+LgAiIgAiIgAiIQGoJJGrAT5w4&#13;&#10;0X3xxRduww039MoVoy2dO3d26667rmvTpo1jiiXTITm29tpre4WuVatWXqkbP368+/bbb93ixYtd&#13;&#10;t27dXN++fV3Xrl1rwKMoMoozdepUt2jRIte2bVvXu3dvt/rqq7vKykofL4rc8ssv7+bMmeO++uor&#13;&#10;f+8KK6zg1lxzTRcqljWR6h8REAEREIF6E3j66ae9cd6vXz+3cOFC984779TEhSzfdtttXVVVlZf1&#13;&#10;nMDQxqB/5ZVXvJzu0qVLzfXhP2+//ba79tprfR9w1FFHueHDh4enfV9y2mmn+b5mzz33dKNGjap1&#13;&#10;Xj9EQAREQAREQAREIK0EEjXgUebuvfdet91223ljfO7cuf57hx128Eb3559/7hg5+eabb9yOO+7o&#13;&#10;GIlBgbvjjjvciBEjvHKHQY+RvuWWW7rjjjvOK3vTp013d955pxv5wkjXvXt3b+QTB/cOGTLEbbzx&#13;&#10;xm7KlCl+VAcDHiWR0R/iQak8/vjj3a677lpnFCethap8iYAIiEBjEMA5iiGNoX799dfXeiSj60cf&#13;&#10;fbQ/htN12rRpfrQcRyt9QqdOnWpdH/7o1auXGzRokMMxwAh8NODcPfXUU93222/vRo4c6V566aXo&#13;&#10;JfotAiIgAiIgAiIgAqkkkKgBD6GZM2f6kZX/Z+8+AKMo0z+OP9lNIwHpvas0QRDPhhU7dkXUUxQ8&#13;&#10;C55iPdHTU+8OTz31LKf+rSh2RDzsCAooKipiQUFApav03kvaf35vnLAJ6Zkku5vvaNjNlHfe+cxm&#13;&#10;Z55521/+8hcXMA8fPtxee+01d8OmGz0F16NHj7b33nvPzjjjDJs8ebKNGDHCLrroIhf4h0Ihd8N2&#13;&#10;6623uhu866+/3iZ/NtlGvTbKrrvuOuvZs6dpHVWvfOihh+zNN990Abz2rWqX2r8CdpXwq0RfVTC1&#13;&#10;r3322ceVzms9JgQQQACBigt0797dJaIHr8VN8+fPd9XpVdNKtaH0va7v8aIm1azSj9JVzauCk5bp&#13;&#10;4QETAggggAACCCBQ0wSKvoMqp4RKWtTpkKrAK4jWq0rD//jHc22vvfayPfbYw81T9XoF3C+++KIL&#13;&#10;1Pv06WMNGzZ0Jezq7Eg3hqoWqSBcpfXDhg1zbSZ149a2bVt386aq+CrV9yft55BDDnEPArRO165d&#13;&#10;XcC/fPlyF9j76/GKAAIIIFBxAQXYJQXv2ktaWpoddNBB1rt3b9cZ3dChQ03NooqaSkq3uOC/qDSZ&#13;&#10;jwACCCCAAAIIxINA4CXwQmnfvn2ejdqn62arXbu2efNUtVI3aAq458yZ427kjjnmmLzl/hsF66oG&#13;&#10;36FDB5eGOj5SdUq1s1ePxHoAoCqUkZM6SvLbu2sfeq+HCmqPyYQAAgggUPUCLVu2dFXitWc1eRoy&#13;&#10;ZIhrbqX27UwIIFCzBbxbQSYEEEAAgTIIlDuAL67URR3MFZyKWl/BvErmb7vttnwlOersTsG3OqrT&#13;&#10;EEF33XWXtWnTxvbbbz87++yzTZ3TqQp9wYmSmYIi/I4AAghUvYAesKrqvDqxUwDvT72P6O3eLliw&#13;&#10;wJ/FKwIIIIAAAggggEApBcodwJcy/RJXU4/1ixYtctXn/ZL7LVu2eh0iPWyNGze2bt26uQ7u9ADg&#13;&#10;4Ycfdj3Uq+T+22+/tfXr11tqamqJ+2AFBBBAAIGqFVB/JBrzXaOQ3Hfffa7/E+Vg+ozpLiN6OMuE&#13;&#10;AAIIIIAAAgggUDaBag/g1dO8OjTSDZ7awatn4i++mOJVrxxpgwcPdsPFaVi57du325gxY1z1fLVp&#13;&#10;HzdunP3666+udKdsh8zaCCCAAAKVLaDmTGrzrk5Ln3jiCVd1Xt/do0aNsk6dOtlJJ53ksqAHsb/8&#13;&#10;8ov7LlctKyYEEEAgCAHVyAyFgq2frwIk/TAhgAAC1SlQ7QG8Oqz717/+5TqzU5V4lbSrwyO1kTzt&#13;&#10;tNPc+PH9+vVzndlpuDkt1/BxGl6oV69eNmPGDBfcVyci+0YAAQQQyC+gm+crrrjCdUyqh69vvfWW&#13;&#10;+z5XG3h1dNq6dWu3wezZs11zKHVypxJ7JgQQQKAiAqqY6d0qeveKtQIPtrOzc7zan1voV6kiJ4ht&#13;&#10;EUCgwgIJ3pPEMj1KXLVqlRvOTQG0X0Lu5yIjI8P0owDcnzQOu8Z+V3t2vx28OpVTibqqv+smT1nQ&#13;&#10;OpqvSfOSkpLyxm3XcqWr5XqvdNQ5nt4rfe1PndQpTW2nZf7kb6d2+UrXn9QZnm4uzzzzTDcefeQ2&#13;&#10;/jq8IoAAAgiUTsD/DtdQoZHftfre1rLI7259T/uTv1z9oRTWf4qW67tdywr7ntY1QN/zBffrpx/N&#13;&#10;r1999ZWdfPLJrpmYRmxhqphAVla2rVq10X3WCqaUlpbi7h02b95WcFFc/B4KJXi1WNLtxr9meCP4&#13;&#10;ZFnYuw/K8v42Kjq1aZNgt92aYiNeybSPPqp4en5+WrVKsFtuSbHXX8+08eMrlq6+F/Q94E8dOybY&#13;&#10;v++qZc8/n2Hz5u+c7y8v72u9eiG77toU78HAFu87J7h0y5IfPZTYsSPT+07MKMtmMblucnKiFzsk&#13;&#10;uwcmMXkAZci04pomTXazFSs2FPr9VYakYmLV+vVr28aNW72/29y4LyYyXcpM1quX7sW3O+9xSrlZ&#13;&#10;mVfbGemWedNdN9BNWeSNmdbQF2vBmy7dqEUG+frg6uarqEnLC7ux0/r+fN0w+r3PR6ZTWJ4il/Me&#13;&#10;AQQQQKDiAv53ccGU9H1f2Hezv15plkdeL/zt/NfCrjH+Ml4RQKDmCsybn2UzZ5apjKpYrEaNsm3r&#13;&#10;1hwvgC92NRYigAAClS6ws0i60nfFDhBAAAEEEEAAAQQQQAABBBBAoLwCBPDllWM7BBBAAAEEEEAA&#13;&#10;AQQQQAABBKpQgAC+CrHZFQIIIIAAAggggAACCCCAAALlFSCAL68c2yGAAAIIIIAAAggggAACCCBQ&#13;&#10;hQIE8FWIza4QQAABBBBAAAEEEEAAAQQQKK8AAXx55dgOAQQQQAABBBBAAAEEEEAAgSoUIICvQmx2&#13;&#10;hQACCCCAAAIIIIAAAggggEB5BQjgyyvHdggggAACCCCAAAIIIIAAAghUoQABfBVisysEEEAAAQQQ&#13;&#10;QACBnQIJCTvf8w4BBBBAoGQBAviSjVgDAQQQQAABBCogsGnTJrvmmmts0qRJLpXly5fbnXfeaUcd&#13;&#10;dZQde+yx9uijj1pOTo5b9sQTT9hhhx1mvXr1cj9XXHGFrV69ugJ7Z1MEEEAAAQTiRyAxfg6FI0EA&#13;&#10;AQQQQACBaBLIzs62+fPn21NPPWUTJ060k08+2bZv325vv/22bdy40UaOHGlbt261iy++2OrXr299&#13;&#10;+/a1RYsW2c0332x9+vSxUIhyhmg4n78/W4mGrJAHBBBAoMYLEMDX+I8AAAgggAACCFSOwIYNG1yp&#13;&#10;+957723Tp0/P20n79u3tgAMOsCZNmpiC/I4dO9rixYtNJfPr1q2z9evX22effWZpaWm25557Wt26&#13;&#10;dfO2LepNza6KTT30oj4X8TI/wfuA6zNe0z7nOm6/dk68nMuafBw6n/E6VeWxEcDH66eI40IAAQQQ&#13;&#10;QKCaBerUqWP9+/e31NRUe+edd1xuUlJS7JhjjnHvMzIybPz48TZ37ly78MILXam8FsyZM8cF80uW&#13;&#10;LLG2bdvaBRdcYLvttpvbpqh/dPOUnp5S6OKkpLAX+CgASi10eazP1LElJoZcjYVQKMd0ixxE7YVQ&#13;&#10;KDdiVPpBpOc7h8I6F7//eLUsEnJbT/iLy/ZaIG+5aSvQlUfZkipubd+iVq1kS0mpnttnfY6Vj8TE&#13;&#10;cHFZjYtl4XDIdLxF/U3HxUFGHIT+HmrKseq7Ki0t2Xt4W5E//Ai8KHqrY6uKqXq+gariyNgHAggg&#13;&#10;gAACCFSrQDgctlq1ahWaB1Whf/311+2DDz6w6667zvbdd1/bvHmz/fnPf7ZmzZpZo0aNbMaMGfbQ&#13;&#10;Qw/Z/vvv70rsC03o95mq5p2VlV3oKgoGvPvjIpcXulEMzdTNvyul9BB0S+z/VPQQclPLTSXQW22d&#13;&#10;LD+Tv7+tSF7z5S3il4i3FUnebetbqMZIUZ+zCu+khAQU8OinuvZfQvYCX6y/25pyrMV9fwUOW80J&#13;&#10;6rtK5zUeA/iqqi1CAF/NH2J2jwACCCCAQE0TUKd0w4YNc+3jb7jhBlMVewX7K1ascCXvu+++u/u9&#13;&#10;ZcuW7lWBfUmTbpy2bcsotLqtX9q7deuOkpKJyeUqHU9JSbJszyDHCzBV9OxeK3g0OdneUw+l6adb&#13;&#10;wfT8zbO9dBUQu/9ysrWL8k8FjtWl7aWXo3RlEdDkW2zfnmkZGZkBpVq2ZFTyrn3rcx7vU3Jyove3&#13;&#10;H/KOdUfFPh8xAKXvp912K/r7KwYOodRZ1LGmpiZ7faFkWmZmVqm3i4UVdWz6Hk5KqvzcEsBXvjF7&#13;&#10;QAABBBBAAIHfBbZt2+Y6r1M1+VtvvdXatGnjlqhkU+3fn332We/GLtN69+7t1sv2Smp69OiBX7EC&#13;&#10;FYmAi02YhVEmUKGHHVF2LKXJTk073tKYxPI6VVVCXR1GVXlsBPDVcYbZJwIIIIAAAjVMQB3XqU28&#13;&#10;ep3/6aefbO3atXbjjTc6BZVcHHnkkXbZZZe5n9dee82GDx9uHTp0sFtuvcUaNGhQw7Q4XAQQQAAB&#13;&#10;BAoXKHcAv3LlStfJTFJV1BMoPO8Vmrtw4UJ3E6HqeioFUNU9JgQQQAABBKpK4JdffqmqXUXFfu65&#13;&#10;5568fDz88MN57wu+Ucm7fpgQQAABBBBAYFeBMgfwquKmSR3PTJ06NdBeSXfNXuXNUXs6Be6qrqeh&#13;&#10;avT0nwkBBBBAAIGqEtBQaXp47F9Xq2q/7AcBBBBAAAEEYlegzAG8H+h27drVDjvssJgtuVbJuzrR&#13;&#10;Ucc5Bx98cMw+iIjdjx45RwABBGq2gErgX3zxRR4g1+yPAUePAAIIIIBAmQTKHcAr6B00aJDX014V&#13;&#10;dLVXpkMq3co///yzK3nXQ4hLLrkkZh9ElO5oWQsBBBBAINoEvv76a3vhhRcI4KPtxJAfBBBAAAEE&#13;&#10;oligzAG8fywasiQxMTFmA3jlXbUJ/OPQ70wIIIAAAghUlQDXnaqSZj8IVFzAb2mZlBT27h8rnl5k&#13;&#10;CmqdqpEXmBBAAIHSCBC1lkaJdRBAAAEEEEAAAQRqrEB6unm1Nc1WrEixzZuDG7ZPFVnbtNF455vi&#13;&#10;blzsGvth4cARqGQBAvhKBiZ5BBBAAAEEEEAAgdgWUKCdmJhg//foDps5Myuwg9EIiX//e6o1bRJw&#13;&#10;sX5gOSQhBBCINgEC+Gg7I+QHAQQQQAABBBAoo0DQ1brLuPtyr54TXGF2ufNQlg3XrcvxOkEOMtMJ&#13;&#10;lplRlhywLgII1HSBUE0H4PgRQAABBBBAAAEEEEAAAQQQiAUBAvhYOEvkEQEEEEAAAQQQQAABBBBA&#13;&#10;oMYLEMDX+I8AAAgggAACCCCAAAIIIIAAArEgQAAfC2eJPCKAAAIIIIAAAggggAACCNR4AQL4Gv8R&#13;&#10;AAABBBBAAAEEEEAAAQQQQCAWBAjgY+EskUcEEEAAAQQQQAABBBBAAIEaL0AAX+M/AgAggAACCCCA&#13;&#10;AAIIIIAAAgjEggABfCycJfKIAAIIIIAAAggggAACCCBQ4wUI4Gv8RwAABBBAAAEEEEAAAQQQQACB&#13;&#10;WBAggI+Fs0QeEUAAAQQQQAABBBBAAAEEarwAAXyN/wgAgAACCCCAAAIIIIAAAgggEAsCBPCxcJbI&#13;&#10;IwIIIIAAAggggAACCCCAQI0XqNIAPjs721auXGnbt28vEn7WrFl2yCGH2EMPPVTkOixAAAEEEIgN&#13;&#10;gU2bNtmdd95phx56qB1wwAE2aNAgW7JkabGZX758ud19991um549e9qll15qP/zwQ75tVqxYYVdd&#13;&#10;dZXtv//+tt9++9nVV19ta9asybcOvyCAAAIIIIAAAvEmUKUB/OOPP25XXnmlbd68uUjHnJwcy8zM&#13;&#10;tKysrCLXYQECCCCAQPQL6Lv+sssus48++sjOOussjQmm1AAAQABJREFUF4gvXrzYzjyzrxfELyn0&#13;&#10;ADRfAf+HH35o5557rg0ZMsRWrVxlt912m82YMcNts379erds9uzZNmDAALvooovsxx9/tL59+9rq&#13;&#10;1asLTZeZCCCAAAIIIIBAPAgkVuVB6OZrx44dVblL9oUAAgggUE0CI0eONAXZ99xzjx177LEuF/vu&#13;&#10;u6/99a9/tS+++MIL5M/MlzM9uJ0yZYqpJpbWOeqooywcDrsS9n/84x82b94869atm02cONGWLVtm&#13;&#10;f//73+2cc85xabRt29auu+46e/fdd23gwIH50uUXBBBAAAEEEEAgXgQCDeB18/XVV1+5qo4qeUlP&#13;&#10;T3c3Wz169LDXX3/d5s6d60rfn3/+eTv11FNtjz32cDdhkyZNclXr69WrZw0bNjSVwjMhgAACCMSu&#13;&#10;QE52jr399tvWoUMH6927t6kJlX722WcfUzDepk2bXQ5Ozas+/fRT22uvvUxV50OhkGty1a5dO7vp&#13;&#10;ppusUaNGbhtda7SsQYMGeWk0a9bMEhISbOPGjXnzeIMAAggggAACCMSbQKAB/AcffGBPPvmktWjR&#13;&#10;wurXr2+qKvnmm2/a4MGD3U2Vbrp0A7d161ZXRV7Lb7nlFreeSlV046U2jNyAxdvHjONBAIGaJqDv&#13;&#10;clWHP+aYY2zcuHGu1Fzt4VVSrirvLVu23IVEzafmzJnjgvfJkyebHu6qunz79u2tX79+1qpVK7fN&#13;&#10;4Ycf7uaNHj3aFLgnJSXZSy+9ZGlpae5hwS4JMwMBBBBAAAEEEIgTgcAC+G3btrkbtLp169odd9xh&#13;&#10;ycnJrlT9iSeesO+++861g/zmm29MHQ+peqNuuu666y5XXfKFF16wzp07u+r1Dz74oKs+GSe+HAYC&#13;&#10;CCBQIwXWrF3j+jP5+uuvbfr06a46vB7gqlT+448/dgG3rgORk5Zv2LDBXUtU9V4dmiYmJpoCdbVx&#13;&#10;1wPfrl27WtOmTV1/Krfffrt7GKCSd22rzk9Ves+EAAIIIIAAAgjEq0BgAbxKQGrXru1uvNTu8cQT&#13;&#10;T7QmTZq4YF43YLrBUltGVXusVauWbdmyxVW3Vw/C6pnYn8444wxTST4TAggggEDsCqi/EzWHUqdy&#13;&#10;epDrf8+rN3p1PPfUU0+5NuyRR6j19TBYJel/+ctf7OCDD3aL1RZepfZq+96xY0fXfv6aa65x1fNV&#13;&#10;Mq/ryqhRo0zz1ESre/fukcnyHgEEEIh5Ae822k3+a8wfEAeAAALlFggsgFdwfv7555uqSKravErV&#13;&#10;VUqiG7CTTjrJunTpki+Tql6p9o5+lUh/YfPmzV11SP93XhFAAAEEYk9AD3QVWOs73g/edRS9evVy&#13;&#10;14aCw8JpmR70KnhXKfuee+6pWW7StUR9qSxYsMDWrVtnGtFEfaY88sgjrkq+VlIneaeffrrdd999&#13;&#10;9txzz7l9527NvwgggED0Cni3z953n1lKSqJX0FX84FCJiVqeWyhW2iPK9voj2b49o7Srsx4CCMSA&#13;&#10;QGABvNq3q0Ohm2/+m9fucbGrBq+2jGrDOG3aNHfDFemRmprqSuTVvjFyUud3qgrJhAACCCAQuwKq&#13;&#10;gaUg3q/ermBek0rZ/dpYBY9OtbX8tvEFOzPV9qGE3DTUFEtBvdrT+5N+V8eoanfvl+L7y3hFAAEE&#13;&#10;olXAq5TqNRUy7745yesHqvj7X32fet+g3hdp8YG+f6y1aiV4D1DDXnOmjV7fU8Wn7W/DKwIIRL9A&#13;&#10;YAG8AnGVuqsq/eWXX2577723K2FXdflXXnnFtW/XF48m3Zg1bNDQ2nk9Cyu4/+2331wpjeZ/+eWX&#13;&#10;rnp99NORQwQQQACBogT03a827BMmTDD1f6LmUprUJ4oC8D59+uyyqfpOUa0t1eLSqCV6CKDrxvLl&#13;&#10;y93vKmFXPysK1GfOnGkLFy501xElpDR//fVX14mq0mFCAAEEYkFAwbtK4Ue8kmHff59ZbJZDobC7&#13;&#10;h87JKV0w3rRpgnc/nua+R4tNuBwL9d3s39eXY/NiNyn4ALfYlVmIQA0UCCyAV0mLehB+9dVXXa/B&#13;&#10;6lV+5cqVrrMiDQekEndVeVS1ybFjx7qeidWmcdCgQXbjjTfaCSecYGvXrnXt31V6woQAAgggENsC&#13;&#10;GoFk6tSpduedd9opp5ziqrW/8cYbbji4Cy64wI1Ios7pVOtKVeT1AFi91qsH+vvvv9/1SK9rhzqx&#13;&#10;0/Wjd+/eroPUK64YbJdeeondeuut7kGASufVd8qqVavcEHUqyWdCAAEEYklg8+YcrxPP4nPsxe+m&#13;&#10;ITq98q5STd5ozuatHvikwH23OmmWlFy6mgBlzUBWZo5t2bq9rJuxPgI1RiCwuxyVeKjkvU6dOq4z&#13;&#10;IQXyGgdenQ8pSFepiW7YNE78f//7X1fdXkH7iJdH2B133mHqfV6lLX/84x/tscceqzEngANFAAEE&#13;&#10;4lVA7d9VM+s///mPG2JUgfqBBx5ozzzzjDVu3Ni1aVc79oyMDPe9r+uHOqlT7/Lq5E7XAj0Y1jZX&#13;&#10;X321G61EVj16dLeXX37Z7r33XnftUGmNep/XPD0IYEIAAQQQqDyBUCjBklPCdutt272hoEtXG6C0&#13;&#10;uWnWLGT33F3Ltm7bUdpNWA+BGicQWAAvOQXsl112mfspTFI3WKpOGTl17tLZDScUOe/CCy+M/JX3&#13;&#10;CCCAAAIxKqA27XpoW9ik8d2HDx+eb5FKdjp06OCC/nwLIn7ROgr0n3766Yi5vEUAAQQQqEqBuXOz&#13;&#10;vQexwRbxb9yY7VXNr8qjYF8IxJ5A5dR9iT0HcowAAggggAACCCCAAAIIIIBAVAsQwEf16SFzCCCA&#13;&#10;AAIIIIAAAggggAACCOQKEMDzSUAAAQQQQAABBBBAAAEEEEAgBgQI4GPgJJFFBBBAAAEEEEAAAQQQ&#13;&#10;QAABBAjg+QwggAACCCCAAAIIIIAAAgggEAMCBPAxcJLIIgIIIIAAAggggAACCCCAAAIE8HwGEEAA&#13;&#10;AQQQQAABBBBAAAEEEIgBAQL4GDhJZBEBBBBAAAEEEEAgPgWCHUk9Po04KgQQ2ClAAL/TgncIIIAA&#13;&#10;AggggAACCCCAAAIIRK0AAXzUnhoyhgACCCCAAAIIIIAAAggggMBOAQL4nRa8QwABBBBAAAEEEEAA&#13;&#10;AQQQQCBqBQjgo/bUkDEEEEAAAQQQQAABBBBAAAEEdgoQwO+04B0CCCCAAAIIIIAAAggggAACUStA&#13;&#10;AB+1p4aMIYAAAggggAACCCCAAAIIILBTgAB+pwXvEEAAAQQQQAABBBBAAAEEEIhaAQL4qD01ZAwB&#13;&#10;BBBAAAEEEEAAAQQQQACBnQIE8DsteIcAAggggAACCCCAAAIIIIBA1AoQwEftqSFjCCCAAAIIIIAA&#13;&#10;AggggAACCOwUSNz5tmzvFi1aZFOmTLGkpKSybRglayv/69evtwULFrjjCIfDUZIzsoEAAgggUBME&#13;&#10;Zs+eXRMOk2NEAAEEEEAAgQAFyhzAZ2dnu92PHDnSxo4dawkJCQFmp+qS2rFjh61atcoWL15s77zz&#13;&#10;TtXtmD0hgAACCCDgCWzbts0SExMtKysLDwQQQAABBBBAoFQCZQ7g/YD99NNPt5NPPtndfJRqT1G2&#13;&#10;0m+//WaPPvqoHXrooXbCCSdYKERrgig7RWQHAQQQiGuBn3/+2e68806jBlhcn2YODgEEEEAAgUAF&#13;&#10;yh3Ad+rUyY477jhLTk4ONENVldhPP/1kr7zyinXp0sUdh0pBmBBAAAEEEKgqgYYNG1bVrqp1P6ph&#13;&#10;sHz5crvppptswIABdswxx7jfhw8fbh9//LHLmwoFLrnkElerb/LkyfbMM8/Yr7/+aq1atbJrr73W&#13;&#10;9t1335it8Vet+OwcAQQQQCDuBCh2jrtTygEhgAACCCAQHQJqrvbVV1/Zww8/bNOnT7ecnBzLyMiw&#13;&#10;CRMm2Nq1a01B/EMPPWSjR4+2zz//3BYuXGivvfaanXXWWfb+++9bnz59bNiwYW7d6DgicoEAAggg&#13;&#10;gED1ChDAV68/e0cAAQQQQCBuBdTOf9myZXbUUUdZy5Yt3XFu2bLFZs2aZT179rQWLVqYavQdccQR&#13;&#10;LqhXAK+afT169HCvqumngP/HH38s0aioLnn8pn9KIPJ9iQnG1Aqx2R9RTBGT2SoV8D/R8fs3W6Wc&#13;&#10;UbOzeD6fVXls1BuPmo80GUEAAQQQQCC+BGrXrm0nnniiG7FGJemaMjMzbfPmzaZl/tS0aVObNm2a&#13;&#10;bd261a2bkpLiFql/mtTUVNuwYYO/apGvunmqWzet0OXhcMgL3s1LO35HnElMDFs4lOX1qZD7oCKI&#13;&#10;vhXC4QT30EPnIYj0/JPjp5uQ4KXr5dty/CXlePVObGTectOWgefh5T+oKeQszPWZFOTARS6/llC6&#13;&#10;dL1jTdDOvZospZlcnr0Va9dJLe0mpUnW/S2FQrnu4XDp8lKqhL2V/HOWlp7sTIr6my5terGyXnHf&#13;&#10;X7FyDKXNZ1JSyOoE/Jks7b4re72qusYQwFf2mSR9BBBAAAEEaqiAAr+CfeXoRlU/qk7vTwrqFYT5&#13;&#10;8yOX6X1pOppVcps3b/eTzPeampro0t66NSPf/Hj5xeP0/EKWnZNtGi0o5M3wRw2qyDFmZ+s8efGi&#13;&#10;l2YQ6fl5UboK2nVus7NyRzfyl5X1NVzgWF2evURyfrcoa3pFrZ9nURnpehilyW+COlz2zCL/PorK&#13;&#10;r+ZnZ+Wevy1bdnjnb+ffW3HblGaZgvekpET3mQgyXZdnfTa8afu2DEtKTizyb9qtFCf/6O83JSXR&#13;&#10;tmzZrtMb91M4nOo9rN3hjcASfwerBxP6Lq7siQC+soVJHwEEEEAAgWIEFLTWpCkpKcnq169vq1ev&#13;&#10;zjvsuXPnWps2bbwS9Lq2fft270Z2i1um6vMbN260xo0b561b1BsFNZmZWYUGNyoVEXNGRmZRm8f0&#13;&#10;fAVUOn7d/PvBnf9akQPLDSa8dL1EgkjPz4vLZ26qgaQbmTeXZxcXlD7Q9fNV7OvvsUakcbHrl3Kh&#13;&#10;0tM3QGnSzV2v7MeV5T0k0d9GUJMCFJn7P0Glq3TkoCnTC+7C3kOHeP2bzT3K3H/9a0BGRuHfX5Hr&#13;&#10;xsN7jUiemRnsZzJaXIJ+oFXUcRHAFyXDfAQQQAABBBAIXCA9Pd0OOeQQ13GdeplXgP7DDz/YpZde&#13;&#10;auqZf7fddrO3337bjjzySHvzzTetffv2bsSYwDNCgggggAACCMSgAAF8DJ40sowAAggggECsCaij&#13;&#10;uubNm7vq8L169XKd033xxReuavvQoUOtc+fO7pAuvvhie++992zUqFHWunVrO+P0M1w7+Fg7XvKL&#13;&#10;AAIIIIBAZQgQwFeGKmkigAACCCCAQD6BK6+8Mu/3tLQ0N0SchokrOLVr186uuOKKgrP5HQEEEEAA&#13;&#10;AQQ8gcpvZQ8zAggggAACCMSdgMZ4D7Jjs7gD4oAQQAABBBCoBAEC+EpAJUkEEEAAAQTiSeDWW2+1&#13;&#10;5cuX5zukhx56yH766ad88/gFAQQQQAABBCpXgCr0letL6ggggAACCMSkgHqAHzd2nI14ZYSpl/hZ&#13;&#10;s2blDQmnYd80Zvspp5wSk8dGphFAAAEEEIhVAQL4WD1z5BsBBBBAAIFKFNBwb/vtv583nFOmjR07&#13;&#10;1g488ECrXbu226PGZd99993dTyVmgaQRQAABBBBAoIAAAXwBEH5FAAEEEEAAgVwB9Rp/xhlnWPfu&#13;&#10;3V1P8BryLXLKygpubOnIdHmPAAIIIIAAAoULEMAX7sJcBBBAAAEEEPhdYNWqVfbiiy/apk2b3DBw&#13;&#10;PozaxqskngkBBBBAAAEEqkaAAL5qnNkLAggggAACMSvw7rvvWqdOnez4449347b7B9KiRQv/La8I&#13;&#10;IIAAAgggUAUC1d4L/f3332+HHXaYzZ49uwoOl10ggAACCESrwMQJE1117fnz55eYxWeffdZ69+5t&#13;&#10;++yzjw0YMIBrSIliFVth/fr11rdvX+vYsaN16NAh7yc1NbViCbM1AggggAACCJRJoNpL4E899VTb&#13;&#10;d999rVWrVmXKOCsjgAACCMSHwJYtW+zrr7+2ITcMsdatWxd7UGpzrQe/I0eOtNNOO83at29vEydO&#13;&#10;tMsvv9yef/55a9u2bbHbs7B8Ap07d3bmCuLD4XBeIs2aNcvrmT5vJm8QQAABBBBAoNIEqj2A95/k&#13;&#10;V9oRkjACCCCAQNQKLFy40N555x0bNWqU6yStpIz+/PPPNnr0aOvXr5/dfPPNrjr3oYcealdddZVp&#13;&#10;XPIHHnigpCRYXg6B5ORkGzdunH377beWnp6el4LOgR6iMCGAAAIIIIBA1QgEGsB/8cUXbpxYtZH7&#13;&#10;8MMPbc2aNdagQQM78sgj3RP6CRMm2MqVK9083XC1a9fOJk+ebDNnzrQzzzzT6tSp427kGjVq5G4Q&#13;&#10;pk2bZtu2bTO1sVNVySZNmlSNCntBAAEEEKgSAZWe6zpw4YUXumuBxhsvbtJ1ZvPmzXb22WfntcVW&#13;&#10;J2pdunRxJfHbt2+3lJSU4pJgWTkE1NStW7duu2zZuHHjXeYxAwEEokggwctLThTlh6wggECFBQIN&#13;&#10;4PVkfsSIES54b9iwocucOr758ssvXSBeq1Ytd2Olp/jTp0+3G2+80aZOnWpvvPGGC9D1hF8lMWpr&#13;&#10;l5iYaHvssYe7UdM8Bfnq7Vbj0jIhgAACCMSHgB7wHnzwwbbnnnvaHXfcUeJBLV682FXh1gPgyElV&#13;&#10;79VD+rJly6hGHwkT0Hv1S7Bo0aJdUtPDE39s+F0WMgMBBBBAAAEEAhcINIBX7jRGrNrKXX311S6z&#13;&#10;jz/+uBt6RiXs119/vRt+ZtSro+yZ4c/Y6tWrCz0glcDoQYAC+OzsbFctUkH+Nddc40rvC92ImQgg&#13;&#10;gAACMSdQ1iHIdI1Rx2l6yBs5+dW6161bRwAfCRPQ+19//dXVsFNymZmZ9ssvv1jdunXtxBNPDGgP&#13;&#10;JIMAAggggAACpRHIfwdUmi1KWCcnJ8f1CKwLu6aWLVu6UvMzz+znLvaa17RZU8vIyHA/+r3gpAcA&#13;&#10;6lnYnxTIJyQkuIBfVfKZEEAAAQQQiBTQNUJTOLSzg7XI5byvmMCgQYPyJbBkyRLTSAC6ljMhgAAC&#13;&#10;CCCAQNUJVMowcpFt1UOhkAu+GzdulHdU/jwF+4VN9erVyzdbPd7q5ky9DzMhgAACCNRcAZW0q517&#13;&#10;weuBqs9rqlc///Wj5kpV7pHrOq2+CLZu3Vq5OyJ1BBBAAAEEEMgnEHgJvFIvrJ26XzqSb+9F/KIA&#13;&#10;nwkBBBBAAIGCAmrrrircqtLdLqIdvH7fbbfdjE7VCooF87s6G/ztt99cYnr4vmLFClNzBb/pQjB7&#13;&#10;IRUEEECg8gQUi3j/Bz6pPLKoQsnAd0aCCHgClRLAI4sAAggggEBlCBxwwAGWlpZmr732mt1www1u&#13;&#10;FxqK7scff7SjjjqKHugrA91LU33WqANBf9I5+OMf/2jNmzf3Z/GKAAIIRK2Agvc6tWtZKBx8BJ+d&#13;&#10;lWMbN20liI/asx9/GSOAj79zyhEhgAACcSOgttY//fST66Vepe+dOnWyU045xV599VVXjV6l8OPH&#13;&#10;j7ctW7bY4MGD4+a4o+1AZK727rNnz3bBfIcOHUwdEKqJGxMCCCAQ7QKhUILVSku2Bx/cbqtWZweW&#13;&#10;3YYNQ3bN1SkW2rLNuyYV3jQ4sJ2REAK/CxDA81FAAAEEEIhagUmTJtn999/vRiEZMGCAa6L1t7/9&#13;&#10;zdQGW0G82mF3797djVbStm3bqD2OWM+Y+h249tpr7auvvjINCaumbvq9X79+piFgmRBAAIFoF1D1&#13;&#10;+cmfqQlWcIF2q1bZdvVVKd6hB1+yH+2e5K/6BAIN4FX6UbAEpH///qafyEnDzvhDz/To0cOGDBmS&#13;&#10;t/jFF1/Me++/UTU9/TAhgAACCMSvwNChQ3c5uPPOO8/0Ezmp1Peqq65yP5HzeV95As8//7y1aNHC&#13;&#10;BfApKSk2efJkGzlypB144IFuyNfK2zMpI4AAAsEJ5LZXDza94FIjJQRKJ0BvcaVzYi0EEEAAAQRq&#13;&#10;rMCiRYvsoosucv0P6AFKr169rFGjRvRCX2M/ERw4AggggEB1CRDAV5c8+0UAAQQQQCBGBOrXr2+f&#13;&#10;ffaZ7dixw7Kzs23+/Pmu3wGqz8fICSSbCCCAAAJxIxBoFfq4UeFAEEAAAQQQQCBP4NRTT7W7777b&#13;&#10;BfHqgV690mtEgGbNmuWtwxsEEEAAAQQQqHwBAvjKN2YPCCCAAAIIxLRA06ZN7d5777WpU6e6MeAb&#13;&#10;N25sfY7vY+m102P6uMg8AggggAACsSZAFfpYO2PkFwEEEEAAgSoSUJX5YcOG2c0332zp6enWt29f&#13;&#10;69y5sz3yyCM2fsJ4N5RfFWWF3SCAAAIIIICAJ0AAz8cAAQQQQAABBAoVmDVrlv04+0e7/PLL3dB9&#13;&#10;Cd44TIcddpjddNNN9vHHH9uSJUsK3Y6ZCCCAAAIIIFA5AgTwleNKqggggAACCMS8wMqVK6397u1t&#13;&#10;n332cWO/64ASExNdEK8S+Y0bN8b8MXIACCCAAAIIxJIAAXwsnS3yigACCCCAQBUK5HiDJmvYuFAo&#13;&#10;/+2CxoLXfPVIz4QAAggggAACVSeQ/4pcdftlTwgggAACCCAQ5QL16tVzndYtXbo0X07nzZvnhpGr&#13;&#10;VatWvvn8ggACCCCAAAKVK0AAX7m+pI4AAggggEDMCnTq1MmVsv/rX/+ySZMmufHf33vvPbvjjjvc&#13;&#10;EHIMIxezp5aMI4AAAgjEqADDyMXoiSPbCCCAAAIIVLZA3bp17bLLLrOnnnrKhg4dahkZGaZx4I8/&#13;&#10;/ngbMGCA1a5du7KzQPoIIIAAAgggECFAAB+BwVsEEEAAAQQQyC/QokUL++c//2mrVq2y9evWW8NG&#13;&#10;DV2P9PnX4jcEEEAAAQQQqAoBAviqUGYfCCCAAAIIxLhAo0aNTD9MCCCAAAIIIFB9ArSBrz579owA&#13;&#10;AggggAACCCCAAAIIIIBAqQUI4EtNxYoIIIAAAggggAACCCCAAAIIVJ8AAXz12bNnBBBAAAEEEEAA&#13;&#10;AQQQQAABBEotQABfaipWRAABBBBAAAEEEEAAAQQQQKD6BAjgq8+ePSOAAAIIIIAAAggggAACCCBQ&#13;&#10;agEC+FJTsSICCCCAAAIIIIAAAggggAAC1SdQ7mHkZs2aZWPGjLHExHInUX1H7e158eLFbkzbH374&#13;&#10;wR1HKMSzjGo9IewcAQQQqGECc+fOrWFHzOEigAACCCCAQEUFyhx9Z2VluX2++OKL9vLLL1tCQkJF&#13;&#10;81At22dnZ5t+fvrpJ3vuuedi9jiqBY+dIoAAAghUWEDXoIYNG1pGRkaF0yIBBBBAAAEEEKgZAmUO&#13;&#10;4MPhsJMZPHiwnX322ZaUlBSTUgsXLrS7777bjj76aOvbt6/5xxWTB0OmEUAAAQRiTmDmzJk2ZMiQ&#13;&#10;mL2Oxhw4GUYAAQQQQCAOBMocwPvH3KpVK+vZs6clJyf7s2LqNT093erUqWOtW7d2xxGrTQFiCp3M&#13;&#10;IoAAAgjkCfg12vJm8AYBBBBAAAEEEChBgIbfJQCxGAEEEEAAAQQQQAABBBBAAIFoECCAj4azQB4Q&#13;&#10;QAABBBBAAAEEEEAAAQQQKEGAAL4EIBYjgAACCCCAAAIIIIAAAgggEA0C5W4DHw2ZJw8IIIAAAggg&#13;&#10;gAACCCAQHwL+4FbhcIIbISoxMbfz7IoeXWIiZZYVNWT76BEggI+ec0FOEEAAAQQQQAABBBCosQL1&#13;&#10;6pllZZqtW59imd4ImzmWHohFrVQzpc2EQDwIEMDHw1nkGBBAAAEEEEAAAQQQiHGB1NQEM+//22/f&#13;&#10;YUuXmmVnZwVyRD16hOzfd9Vypfp6LMCEQCwLEMDH8tkj7wgggAACCCCAAAIIxJnAqtU5tmKlF8Bn&#13;&#10;BRNsr12bYznBJBVn0hxOLArQICQWzxp5RgABBBBAAAEEEEAAAQQQqHECBPA17pRzwAgggAACCCCA&#13;&#10;AAIIIIAAArEoQAAfi2eNPCOAAAIIIIAAAggggAACCNQ4AdrA17hTzgEjgAACCCBQvQLbtm2z+fPn&#13;&#10;25o1a/IykuM1UG3WrJnttttutmDBAsvM9Lqi9qa0tDTbc8893fy8lXmDAAIIIIBADRUggK+hJ57D&#13;&#10;RgABBBBAoLoEtm/fbj/99JML4pWHdevW24QJ4+3Pf/6zhUIh+/DDD22vvfZy7xs2bGhNmzYlgK+u&#13;&#10;k8V+EUAAAQSiSoAAPqpOB5lBAAEEEEAg/gXq1q1rZ5xxhjtQlbz/+9//tt69e9uJJ55oTz/9tB15&#13;&#10;5JHWv39/C4fDpcZI8Iae0pTgv8n9Ne9fzS5qWd5KMfvm94OP2fyT8coWiN/PfmXLlT79IIyDSKP0&#13;&#10;Oa7eNWvSsQYtTQAftCjpIYAAAggggECpBT755BN7//337aWXXnIB+7Jly2zu3Lk2btw4U6B/9tln&#13;&#10;u+C+pJs9ldw3bFi70P2GQgpwEyw1NanQ5fEwMxwOeX7ZFk5McA8qwokVv8XLTSvkakIEkZ7vnOjl&#13;&#10;MeQ9UQmFwpbonZIKDe/lpROZN6Wtz0oolOjNz/Z3WeHXXAtzn1G9D2ry86uHVSWlq+PK8X5KO4XD&#13;&#10;noW3ct166d6/QY6h5pl7n7dE7zMWTgwyXfnmHp/+nr3/A3voJmdN+syFE4PrAszPb/36FTPWuS3q&#13;&#10;+8tlPI7+0WenXuCfyegA0rFVxVTxb/eqyCX7QAABBBBAAIG4E1Dp+5NPPmkXXHCBtW7d2hYvXmz1&#13;&#10;69e3Xr162WmnnWaffvqpPfzww17gnermFQeQnZ3ttanfVGgwWKtWsnfjnmCbN28vLomYXaab/3r1&#13;&#10;0iwrK8uyMrO8ACXRe83tQ6AiB5WV6QWMOWGTbRDp+XnJ9NLNdulmWWZGxfKpIDIyb0o7JyfJy3Om&#13;&#10;Nz+4AD7XIinP2D+Wir7m5tc7ht/PXXHphbwgP8c7F/q7Kc2UleVZWLLXRGWzl35wFvpbatCgtuun&#13;&#10;IiuzdHkpTX61TlZWbgCkz5z3vzcOfFZpNy12vcxMP139jQRnIWOzFFu7drP7Oyk2E0Us1DOZxo13&#13;&#10;K/L7q4jNYna2HnZs2LA10M9ktGDUrZtWJQ+KAw3g1eHM559/7i7GugjrC6Z58+auGtxxxx1nKSkp&#13;&#10;9sMPP9jgwYNty5YtlpycnOfdo0cPu+WWW6xly5auTdzNN99segrfrl07GzRokB100EHuqaf+oCdM&#13;&#10;mGD/+9//7Prrr7dOnTrlpcEbBBBAAIHYEtBN67Rp0+yxxx5zpa4KRPS9/6c//ckOOeQQS0oqvMT0&#13;&#10;t99+s8cff9y+/PJLd+Pbtm1bu/rqq61nz56BldjElmRs5vbrr7/2bnzXuvsEHUHjxo3t2muvtdq1&#13;&#10;a7vSPV37P/74Y5szZ06JAbximtyfwgOK4pZVlV5uqWXY+4wGu0f93eTWMgg2XVKLH4HSBv2lO+KA&#13;&#10;P8Cl22nUr1V+41zPaPiOqgpkHaem8nvlbl+T/w00gNdN2NChQ61jx4527rnnuoB70qRJdt9997mL&#13;&#10;ce/evW39+vXeRSZkl19+ueugxsdXr7ONGjVyJ/OBBx4wdXBzww03uKfvL7/8su2+++7uYYAu9KpW&#13;&#10;d+CBB1r79rv7m/OKAAIIIBCDAvPmzbO77rrLXS+uu+46F7CPGTPG7r33XvfTrVu3XY5q69at7lqz&#13;&#10;YsUKu+iii1znZu+++65deeWV9uyzz/Jgdxex6J3x1Vdf2b777mu1atVymVy6dKmNHj3ajjjiCPcw&#13;&#10;RudY9w26P4j1SUF2Wq0UW7osySugUClqcEdUKy3BOnUMBf5gILgckhICCCCAQFACgQXwfsm4SuH/&#13;&#10;+c9/uh5jlcmuXbuabtBUYn744YfbwoULvTYeDV2JunqYLTjpxmzGjBl2zjnn2Mknn+xK7VXKogu4&#13;&#10;SvM/++wzryrQOjvqqKO8EvzCS2YKpsnvCCCAAALRKTB9+nT79ddfTQ9uDzvsMJdJtXvWdUQPhXUN&#13;&#10;UeATOX3xxRc2ZcoU+8c//mFnnnmmW7733ntb3759XTvqf/3rX5Gr8z6KBX755Rfr0KFDXg5VfV6l&#13;&#10;7yNHjrSJEye6671qV+y///5568TymwSv6vHYcRk2ZkymV/04uAi+deuQV+iREss05B0BBBBAoJQC&#13;&#10;gQXwusE65phjTFXhmzRpkrf7OnXquCB81apVrq2Mho3Rk3QF8SplV/VIlcj7k//e73lW6fo3bwru&#13;&#10;1cnNKaecYrqgMyGAAAIIxLaArgGu86aI3sZdx0je73owXNj00UcfuerVKqX1rw+6JnTp0sW+/fZb&#13;&#10;d21Rky2m6Be48MILXUd1fk5VG0+d1i1atMg2bdrk2r7r3MZDCbx/jFu35HgPJnK8eyJ/TsVf69bN&#13;&#10;8dr1VjwdUkAAAQQQiH6BQAP4P/zhD64KvH9DpcNX9Tg9YT/++ONdO0X1LLthwwa78cYbXXtH3bgp&#13;&#10;INfYr36w37lzZ1N1SLV9U5t6PZHXMlWNVHtJlbL4gX70E5NDBBBAAIGiBNTOfZ999nHDiN16662u&#13;&#10;KrVKX/Vdr47MIq8nfhq6pqiUtmBQ165dO1Pb+JUrV1qrVq381XmNYgFd7wtO9erV8zpkq1dwNr8j&#13;&#10;gAACCCCAgCews+g7AA4F1X7JuTomUGn7iy++6G7Ezj//fFeasnz5cteBnToaUkd1qgqvUvXbb7/d&#13;&#10;PW1XNjRfJS96Mq9qkuqdVukpgL/ssstc53d6CKCq9CqVZ0IAAQQQiE0BVZfXQ1kF3ZdcconpWjF1&#13;&#10;6lTXT4oC8sKmjRs3ukC/YHCflpbbCzfXhcLUmIcAAggggAAC8SAQWAl8QQy1Y9fQLyopuemmm1xp&#13;&#10;iIJw9S6roWJU1V43X2rnrrbtI0aMcMG6quHrpu2NN95ww8k0aNDA3aipkyNto3b0b731lvtRCY3S&#13;&#10;GjJkiOu5tmAe+B0BBBBAIHoFdE0YO3as/ec//zG1YVd7dlWf10gj6vskPT3dTjjhhF0OQA+KC6te&#13;&#10;r3m6rigNJgQQQAABBBBAIB4FAi2BF5BuoNTzvErU1YbtmmuucW3jdUOlto6qLq/qkpElJ0cffbQr&#13;&#10;fdewcf6kIebat2/v2sapI6Pvv//eDRG0ZvUae+WVV1wPtXowMHv2bHvuuef8zXhFAAEEEIgRAQ0n&#13;&#10;qmHgVHKua0afPn3c9eIvf/mLG3nkhRdecLWvCh6OmlVpW3WaGjlplBJdZ9SOmgkBBBBAAAEEEIhH&#13;&#10;gUAD+JzsHFcyrqHkdHN1000324knnuhuzoQ3f/58Vyr/3Xff5bNUdUdVv48cF95fQb3Pv/POO27Y&#13;&#10;OPVav2bNGpe2SuO7d+9uaj+ndvJMCCCAAAKxJbBjxw7XDKpZs2auTbufe40F3qhhI2+orZ0Pdf1l&#13;&#10;eu3UqZO7Dqj3+shJzba0Le2nI1V4jwACCCCAAALxJBBoAP/Jp5/YY4895oLx++6733r3PsL1IOuD&#13;&#10;qWRE7d3fe++9fG3XNc5706ZN3fjx/rr+q4J9VcM/6aSTXLXI1Fqprk39tm3b3CpqC++PH+tvwysC&#13;&#10;CCCAQPQLqHPSFi1auA5Nly7dGaxr6NEFCxfYnnvuWehBqFp9RkaG6+zUX0El+XpIrH5V/L5Y/GW8&#13;&#10;IoAAAggggAAC8SIQWENBdSo0evRoN867OpqbMWO6+/GhNGyc2q+rsyIF7EuWLLFu3brZJ598YjNn&#13;&#10;zrTBgwe7Nu7++npVafv7779v+++3f944serwSO3in376adNQQurkTj0XMyGAAAIIxJaAmladeuqp&#13;&#10;NnnyZK/zuv52zjnnuCrwagOvDk/VDl7NrWbNmuWC83333dcF/KqNddZZZ9nw4cPdtUS90b/++utu&#13;&#10;eFF1esqEAAIIIIAAAgjEq0BgAbzGeVepx+67727jx4/fxUslKeqgToG6hvcZN26cjRkzxpW833PP&#13;&#10;PW6Yuch28Upg5YqVbjzfIyJK8vUgQG3fhw0b5m7qrrrqKuvXr98u+2MGAggggED0C3Ts2NE1rXr+&#13;&#10;+eddIK9+VDRPbeLVTEqTeqWfOHGi6ftfJfaa/va3v7n3mv/zzz+79vO6HlAjy/HwDwIIIIAAAgjE&#13;&#10;qUBgAbw6nHvwwQdLZFKVSQ0TpJ+Spk6dO9n999+fbzW1lVcneI8++mi++fyCAAIIIBCbAm3atLHb&#13;&#10;brutyMxrSFH9RE7qM2XQoEHuJ3I+7xFAAAEEEKhqAS888TryTijXbv0CTP+1YCIasYUJgUiBwAL4&#13;&#10;yER5jwACCCCAAAIIIIAAAgjEs0BKinmjpZg37GmqF8CXP9BW8F67duouVFmZ2bZl6/ZCR2TZZWVm&#13;&#10;1BgBAvgac6o5UAQQQAABBBBAAAEEEAhKwKtY7PXVYl4n3Tm2ek12uZMNhzO9Trrzb9+oUcguHJBs&#13;&#10;W7ftIIAvt2x8bkgAH5/nlaNCAAEEEEAAAQQQQACBShQIhxNcAP/B+Exv1Kz8AXhZdpuYlGCZGZn5&#13;&#10;NmnfPsEuHJjo0s+3gF9qvAABfI3/CACAAAIIIIAAAggggAAC5RXI9GJv/ZR78krxC25f8Pdyp82G&#13;&#10;cScQ6DjwcafDASGAAAIIIIAAAggggAACCCAQJQIE8FFyIsgGAggggAACCCCAAAIIIIAAAsUJEMAX&#13;&#10;p8MyBBBAAAEEEEAAAQQQQAABBKJEgAA+Sk4E2UAAAQQQQAABBBBAAAEEEECgOAEC+OJ0WIYAAggg&#13;&#10;gAACCCCAAAIIIIBAlAgQwEfJiSAbCCCAAAIIIIAAAggggAACCBQnQABfnA7LEEAAAQQQQAABBBBA&#13;&#10;AAEEEIgSAQL4KDkRZAMBBBBAAAEEEEAAAQQQQACB4gQI4IvTYRkCCCCAAAIIIIAAAggggAACUSJA&#13;&#10;AB8lJ4JsIIAAAggggAACCCCAAAIIIFCcAAF8cTosQwABBBBAAAEEEEAAAQQQQCBKBAjgo+REkA0E&#13;&#10;EEAAAQQQQAABBBBAAAEEihMggC9Oh2UIIIAAAggggAACCCCAAAIIRIkAAXyUnAiygQACCCCAAAII&#13;&#10;IIAAAggggEBxAgTwxemwDAEEEEAAAQQQQAABBBBAAIEoEUgsbz6++uore/HFFy0cDpc3iWrdbtmy&#13;&#10;ZbZ06VKbMmWKpaamWijEs4xqPSHsHAEEEKhhAgsWLKhhR8zhIoAAAggggEBFBcocwGdnZ7t9jh07&#13;&#10;1iZNmmQJCQkVzUO1bJ+ZmWmbNm1yQfyECRNi9jiqBY+dIoAAAghUWGDHjh2WnJxsGRkZFU6LBBBA&#13;&#10;AAEEEECgZgiUOYD3S6r//Oc/W//+/S0pKSkmpebPn2+33367HXfccXb22WdbYmKZKWLyuMk0Aggg&#13;&#10;gEB0CMyYMcMGDx4cs9fR6FAkFwgggAACCNQsgXJHrU2aNLGOHTu60oNYJUtLS7OmTZtap06dCOBj&#13;&#10;9SSSbwQQQCBGBTZs2BCjOSfbCCCAAAIIIFBdAjT8ri559osAAggggAACCCCAAAIIIIBAGQQI4MuA&#13;&#10;xaoIIIAAAggggAACCCCAAAIIVJcAAXx1ybNfBBBAAAEEEEAAAQQQQAABBMogQABfBixWRQABBBBA&#13;&#10;AAEEEEAAAQQQQKC6BAjgq0ue/SKAAAIIIIAAAggggAACCCBQBgEC+DJgsSoCCCCAAAIIIIAAAggg&#13;&#10;gAAC1SVAAF9d8uwXAQQQQAABBBBAAAEEEEAAgTIIEMCXAYtVEUAAAQQQQAABBBBAAAEEEKguAQL4&#13;&#10;6pJnvwgggAACCCCAAAIIIIAAAgiUQYAAvgxYrIoAAggggAACCCCAAAIIIIBAdQkQwFeXPPtFAAEE&#13;&#10;EEAAAQQQQAABBBBAoAwCBPBlwGJVBBBAAAEEEEAAAQQQQAABBKpLgAC+uuTZLwIIIIAAAggggAAC&#13;&#10;CCCAAAJlECCALwMWqyKAAAIIIIAAAggggAACCCBQXQKJlbHjxYsX2/r163dJunnz5la/fn3Lzs62&#13;&#10;NWvW2Nq1ay0zM9PS0tKscePG7tXfKCMjw3777Tfbvn271alTx5o2bWqJiTuzq203btxoLVq0yDff&#13;&#10;355XBBBAAIHoEMjKyrIVK1ZYKBRy3/V61aTv/9WrV7vrhdZJSkqyhg0bWr169SwhIaHIzOfk5NjK&#13;&#10;lStt3bp17nqSnp7urhHJyclFbsMCBBBAAAEEEEAgHgR2RsQBHs0///lP++abb2z33XfPl+rgwYPt&#13;&#10;iCOOsJkzZ9pzzz1nCxcudDdpCuhPOeUUO+OMM9yNmzaaNGmS/d///Z9b3qBBAxs0aJAdeOCB7vct&#13;&#10;W7bY888/7x4AXH/99bbbbrvl2w+/IIAAAghEh4CC7Tk/z7G777nbunTpYldeeaUp4FbwPnXqVHvh&#13;&#10;hRds6dKlFg6HTQ9uu3fvbgMHDrSOHTsWeQDfffedPfXUU7ZkyRK3XWpqqp122ml21llnuYcERW7I&#13;&#10;AgQQQAABBBBAIMYFAg/gdbM2e/ZsO+CAA+y6667Lx6MS+FWrVrngXSXwl112mWneZ599Zq+88oor&#13;&#10;eTn55JNdkP7ggw9a165drV+/fm6Zlu+7776mEpaff/7ZZs2aZRdccIHVrl073z74BQEEEEAgegT0&#13;&#10;MPfJJ5+0L774wgXwfs5Ugv7444+7mlfXXHONK5mfN2+ePfPMM/bSSy+564dqbBWctN3dd9/tZv/l&#13;&#10;L39x27///vtuHwr6e/bsWXATfkcAAQQQQAABBOJGIPAAXtUkVSVy7733tk6dOu0CNW/uPFc6f9VV&#13;&#10;V9nRRx/tSk8UxH///ff26aef2sEHH+yqUS5atMguvfRSV+quBwKjR492VSU3b95s48ePtzZt2liP&#13;&#10;Hj0obdlFmBkIIIBAdAg89NBDNnbsWFfarmZQkZNqYOnnxhtvtN69e7vvcl0zfvnlF5s4caJrQlVY&#13;&#10;AP/JJ5+4h8SPPfaYHXrooS5JXQ+mTJlizz77LAF8JDLvEUAAAQQQQCDuBALvxE7Bttoy6kZMrzt2&#13;&#10;7DCVymvS73PmzjFVd9QNl6pMalIbdwXj8+fPd8F/rVq1XCm8qlNqUlVLv22j2td/9dVXdtRRR1F1&#13;&#10;3unwDwIIIBCdAh9++KEdf/zxds8997j+SiJzuddee9kjjzxihxxySL4HsWr7ru9+//s/chu9nz59&#13;&#10;uuv3pFevXnmL9HCgffv29vnnn+fN4w0CCCCAAAIIIBCPAoGXwKt6uwL2//3vfzZ06FDX0Vzr1q1t&#13;&#10;yJAhrjR9+fLlLmCPrPqujouaNGni2rSrhF3B+n777Wdvv/22C9JVMq92kbqxe/rpp61z584urXg8&#13;&#10;IRwTAgggEC8Cr732mvs+18PZgp3S1a1b1/bZZ598h6omVu+8847tscce1qxZs3zL/F9Uw0sd3fkP&#13;&#10;gP356ghVndpt2LDRu27U8WfzigACCCCAAAIIxJVA4CXwmzZtciUtqhZ/++232x133OHauV977bWu&#13;&#10;dEQd0Kk3+cge5XVjpyBeJe3q0E7Tbbfd5oJ3BewqXfnTn/7kqtmr8yJ1VKSbuG+//daVxqtUngkB&#13;&#10;BBBAILoE/JpTpcnVr7/+6q4Zeojbp08fd90obDuNTFJYurqGaNq2bVthmzEPAQQQQAABBBCIC4HA&#13;&#10;S+DVCZ1KVQ4//PC8IF2l5wMGDHAdFh100EEuSPcDdSmqxF7V6xXU+8MLqQTm/vvv90pTNrie6XXT&#13;&#10;dsMNN7jqmCppUWCvwF2lMNr2r3/9q6uWHxdnhYNAAAEEaoiAvv9VLV6jjuih7OWXX27HHnvsLiX2&#13;&#10;Pof/ne//7r/qOqApNTXFn8VrlAvoQfzkyZPdsLLKakpKiuvDoGXLlm6EAg0lq9p66hRXze6YEEAA&#13;&#10;AQQQQMAs8BJ49QKs9umRJey68Ko6pDosatSokW3dujVfKYluvDRuvIYW0gXcn9QWXqXvmjdmzBhX&#13;&#10;xf6C8y+wn376yfySePVCPGfOHFft0t+OVwQQQACB6BfQd786pbvrrrtsxowZ7kHsueee63qWLyr3&#13;&#10;GjZUD3YLTrqG6JoR2Tyr4Dr8Hl0Cuna/9957rgaemkWo00LdO6j5nDoy1LmcO3euDR8+3F3/oyv3&#13;&#10;5AYBBBBAAIHqEQg0gFfVR1Wb//vf/57vaHSTphsuBe8aG17vNYycP6nKo4YPatGiRd448P4yvaqk&#13;&#10;XW3qr7jiCmvYqKFpGCHdqLVr1879tGrVyg0tF7kN7xFAAAEEoldAtbA0tJw6uFPb9/vuu8/OOOMM&#13;&#10;9yC3uFyrs7qNGze6seP99dThnXqvV/8ofi0ufxmv0SuwZMkS11RCNfdOPfVUO+GEE1wwrxEFTjzx&#13;&#10;ROvbt6/179/f3S+odgYTAggggAACCARcAq8SdAXbr776qhun3Qd+88033fzTTjvNBel6yq4LtNrL&#13;&#10;a9LQcyqF0fi9hXVcpKfx6qleF3dVn9R7taVXSb4mdYynUhkmBBBAAIHYEFDw9p///MfUPEqv6o3e&#13;&#10;b8de3BFoyDnVytIY8v700UcfuQD+vPPO82fxGuUCajqxdOlS14+NgneNKvDAAw+YhpBVvziqfaeH&#13;&#10;MfXq1bMGDRqY+kgoafI287bVT8IuP9q2qGWFrV9Z80o6BpYjUFkCQX6mKyuPpFu0QJDnr/rTyj3O&#13;&#10;6s/HrteKiuap6DMY7JLA28CrszpdgAcPHuzGdFegreruGt/94osvdrlXFcknnnjCjfOrHuonTZrk&#13;&#10;Sk403FDBnoU1LN2XX35p559/fl7HRW3btnVD0WmMYQ1JpxJ9PcFnQgABBBCIDQFVkZ45c6YbUUTX&#13;&#10;AI024k96yHv00Ueb2kJ/9tlnbj0F7mqi1aVLF7vwwgvtpZdecrWxVLPr66+/dg+AFQgyxYaAak2o&#13;&#10;1p1K2VXzQg/0NXLNtGnTTCMU+DUpdDOl9+rktqRJ6zVoULvQ1UIhL7K3BO+eIbezw0JXqoKZymMo&#13;&#10;nOk1FfD6/wlwf4mJuTeioVDYwr+/D2snFZxy0/Ly7OU7iPT87Ci/IXduw5bonRLveU75Jy+dyLzt&#13;&#10;tEj05ud2jFz+xHdumWth7j5V74Oa/Pzq/rekdPX3kOP9lHYKh73Phbdy3Xrp3r8VQS64R888HHJN&#13;&#10;XsKJQaYr39zjc38rXj1hHXMQk5w15f6NBFcB2c9v7vmrWLqRn2PlVZ8HOdevr++1YJ2VfnVNuceU&#13;&#10;njfMeHXlozL2q2Oriqni3+4FcqmbqyeffNK1YVNpvErlL730UjvllFPySlf0XjdoGrN37dq1dvrp&#13;&#10;p7vSdQXm+Sbvs7p502b3ZF4d4/l/xB06dLCrr77axo8f70pvVG3/wAMPzLcpvyCAAAIIRIeA2jIf&#13;&#10;euihpu94v38U9STvB9zqrCxy0oNfvzd5NbdS6atfY0vrqaM7Pfz95ptvXGB39tlnu4e4BR8AR6bJ&#13;&#10;++gS0PV83333dSXsCthV0q7+c/RgRvcNfsCuphaqpaF5JU1ad/Xq3Jp9BdetVSvZu3FPsM2btxdc&#13;&#10;VGW/Kw6pXbuWZWdlu+PLKvmZRKnzlpnpBXY5iV4nwVmWlZnlAtqsUjz0KGkHWS7dsOt8OIj0/P0p&#13;&#10;v9k5SjfLMjMqBqHvlMi85VokeWlnevODC+BzLZJcx8kyDmryz52am5aUbsgL8nO8z7lqsJRmysry&#13;&#10;PheW7A2xudnLd3AW+lvSwzL9nWZlli4vpcmv1snKyg2A9Pfs/e/9vQRjnZnppyvn4Cz8/Oaev/Kn&#13;&#10;m+iNpBL5OXYW3t9JVlaSFytt8iyCdS7t+aiM9ep5D5Q2btwa6GeyMvJZnjTr1k2rkgfFgQfwOljd&#13;&#10;pF111VVFHrfar6uXYf0UO3kXu/3238/9RK6nm7T999/f/UTO5z0CCCCAQPQJNGnSxNXKisyZamLp&#13;&#10;p6RJD3z1EznpGqAmWfphik0BBeVjx451zSH0AEZN4n744Qd3XdcDHD2c2d3rM0cd3amZnB70lzT5&#13;&#10;MU1RwY2WF7WspLSDWR5MSWIweSGVmiYQ7Gefz3JVf36CPX9VnfvC9xePx1T4kQY/t1IC+OCzSYoI&#13;&#10;IIAAAgggEC8CepCvmnWvvfaa68xQpW0asWbgwIGuzxzN//jjj93haljabt26xcuhcxwIIIAAAghU&#13;&#10;SIAAvkJ8bIwAAggggAACZRXwa9Kp2Z1K4zWpmnxaWpppZJm99trLduzY4dobqwlG5BCzZd0X6yOA&#13;&#10;AAIIIBBPAgTw8XQ2ORYEEEAAAQRiREBBvNq/F5w0X23imRBAAAEEEEBgV4Gq6Spv1/0yBwEEEEAA&#13;&#10;AQQQQAABBBBAAAEEyiBAAF8GLFZFAAEEEEAAAQQQQAABBBBAoLoECOCrS579IoAAAggggAACCCCA&#13;&#10;AAIIIFAGAQL4MmCxKgIIIIAAAgggEG0CGmOeCQEEEECgZggQwNeM88xRIoAAAggggAACCCCAAAII&#13;&#10;xLgAvdDH+Akk+wgggAACCCCAAAIIFBQIqZguxyw5OdEbkjG4MrtQKMESqPZRkJvfEagyAQL4KqNm&#13;&#10;RwgggAACCCCAAAIIVI1AnTpmal2xYEGybdniRfIBTXXqJFinTgriA0qQZBBAoEwCBPBl4mJlBBBA&#13;&#10;AAEEEEAAAQSiXyApySzs3ek/8n87bNGirMAy3KVzyIYOreWlpwg+uAcDgWWQhBCIcwEC+Dg/wRwe&#13;&#10;AggggAACCCCAQM0VWL8+x9auDe74N2zMsezs4NIjJQQQKJtAcA1iyrZf1kYAAQQQQAABBBBAAAEE&#13;&#10;EEAAgTIIEMCXAYtVEUAAAQQQQAABBBBAAAEEEKguAQL46pJnvwgggAACCCCAAAIIIIAAAgiUQYAA&#13;&#10;vgxYrIoAAggggAACCCCAAAIIIIBAdQkQwFeXPPtFAAEEEEAAAQQQQAABBBBAoAwCBPBlwGJVBBBA&#13;&#10;AAEEEEAAAQQQQAABBKpLgAC+uuTZLwIIIIAAAggggAACCCCAAAJlECjzOPA5OTku+QkTJtjGjRst&#13;&#10;HA6XYXfRs+qqVats0aJF9v7779vq1astFOJZRvScHXKCAAIIxL/A4sWL3UH619X4P2KOEAEEEEAA&#13;&#10;AQQqKlDuAH7OnDm2adMmS0hIqGgeqmX7rVu32rp16+zHH390r7F6HNWCx04RQAABBCos4D8Ez8rK&#13;&#10;qnBaJIBApQlU4n3e72VClZL1yky7UjJMoggggEApBcocwPsl1eeee64NHDjQkpKSSrmr6Fpt3rx5&#13;&#10;dsstt9hJJ51k5513XszWJIguVXKDAAIIIFBagenTp9tFF11kiYllvhSXdheshwACCCCAAAJxJlDu&#13;&#10;u4Z69epZq1atLDk5OSZJtmzZYqmpqeYfBzdQMXkayTQCCCAQswLLli2L2byTcQQQQAABBBCoHgEa&#13;&#10;flePO3tFAAEEEEAAAQQQQAABBBBAoEwCBPBl4mJlBBBAAAEEEEAAAQQQQAABBKpHgAC+etzZKwII&#13;&#10;IIAAAggggAACCCCAAAJlEiCALxMXKyOAAAIIIIAAAggggAACCCBQPQIE8NXjzl4RQAABBBBAAAEE&#13;&#10;EEAAAQQQKJNAuXuhL9NeWBkBBBBAAAEEEIgRgQRv7PNQKCHQ3OamGWiSJIYAAgggUAMFCOBr4Enn&#13;&#10;kBFAAAEEEECgcAEF2ulpqZaWnmze20AnpW22LdA0SQwBBBBAoGYJEMDXrPPN0SKAAAIIIIBACQLh&#13;&#10;xAQb9vQOmzgx07KySli5lIsbNkiwiy5KtsCfCpRy/6yGAAIIIBAfAgTw8XEeOQoEEEAAAQQQCFBg&#13;&#10;9aocW7QoJ7AAfutWs82bcwLMIUkhgAACCNREATqxq4lnnWNGAAEEEEAAAQQQQAABBBCIOQEC+Jg7&#13;&#10;ZWQYAQQQQAABBBBAAAEEEECgJgoQwNfEs84xI4AAAggggAACCCCAAAIIxJwAAXzMnTIyjAACCCCA&#13;&#10;AAIIIIAAAgggUBMFCOBr4lnnmBFAAAEEEEAAAQQQQAABBGJOINBe6Ldt22affPKJrV+/vlCI3Xbb&#13;&#10;zY4//nj77bffbNq0aab1I6e2bdtajx49LCUlxbZ63bVOmTLFNmzYYM2bN7e9997batWqlbf6/Pnz&#13;&#10;benSpbbffvu59fMW8AYBBBBAIKoEduzYYT/88IMlJSVZly5dLDEx99Kja8DPP//s9fS9yOvpO8sa&#13;&#10;NWpk3bp1s3r16hWb/5ycHJs1a5YtWLDAbde4cWPr3r271a5du9jtWIgAAggggAACCMS6QKABfEZG&#13;&#10;hn3zzTcusI6EWbhwof344492zDHHuAB+6tSp9sADD1inTp0sPT09b9Xt27fbXnvt5QLy//3vfzZy&#13;&#10;5EjTjZnmDxgwwG0bCoXcA4JXXnnFrbfPPvsQwOcJ8gYBBBCILoHs7Gz77rvv7K677rKDDz7Ydt99&#13;&#10;dxfAK3gfN26cvakAv9AAACzFSURBVPjii96w2Anuu37lypW2//77u+97Pbgtanp/3Pv2zPBn3AMB&#13;&#10;Pdhdu3atHXrooXbttdearhFMCCCAAAIIIIBAvAoEGsArGB80aJBlZmbmea1Zs8buuecea926tV1/&#13;&#10;/fWmIH/FihWuVP2qq65yr/7KuhFLS0szla4MGzbM+vTpY+edd549++yzNnr0aDv66KPdDdvs2bNN&#13;&#10;JfCXX365W9/fnlcEEEAAgegSmDhxoj388MPuIW6vXr3yMrd48WJ79NFHrXPnznbxxRe70ve5c+fa&#13;&#10;v//9b6tfv7796U9/ct/3eRv8/kY1uB56+CFr06aNDRkyxD3Aff/9992DgJ49e9qRRx5ZcBN+RwAB&#13;&#10;BBBAAAEE4kYg0ABeJR8NGzbMw1Eg/sEHH7iqk/fee6/tsccetm7dOleFvlWrVqYfVZksOK1evdpW&#13;&#10;rVrlqkS2a9fOOnToYF9//bWpJGfTpk323nvvuZJ6VatXyQ0TAggggED0CeihrQL4Fi1amL7LI6dv&#13;&#10;v/3W1a465ZRTXNMpfZfretC7d2+bPHmyHXvssda+ffvITdx7pffrr7+6Wly6Nmjq37+/jRkzxj3s&#13;&#10;JYB3JPyDAAIIIBAHAro2hsOhwOOd7OwcF1fFAVGNPIRKrWuo0pSxY8faYYcd5qpFSnjjxo3u5qtJ&#13;&#10;kyaunbtK0pcvX26bN292Je9ap27dupacnGwqvVfbSbWpr1Onjvvwzpkzx3766SdXGq+28kwIIIAA&#13;&#10;AtEpoCrxKiX/73//u8vDWvVhorbuTZs2zbsxUdt4laxrmbYtbNL3f2pqqmtL7y9XzS09IPj+++/z&#13;&#10;riP+Ml4RQAABBBCIRYEGDcyysxIsFE73mofVDuwnKam21a+n9CgEjcXPhfIcaAl8JIKqyn/11Veu&#13;&#10;tP2KK67I61xIgbqqTqpzuhkzZrjgXB3WHXDAAa4a5Z577unaR6r6/Ntvv+2C/M8++8wOOeQQ11nR&#13;&#10;008/7dZV6TsTAggggED0CjzzTG47dT2oLTiptF3Xg8hOT9WRnarI65pQsJNTf3vV4mqgu5oCk+bl&#13;&#10;prfBezBQt8BSfkUAAQQQQCC2BNLSEmz9hhy78a/bvObH2YFlvnXrBPu/R2r9/vA8J7B0SajqBCot&#13;&#10;gNdNlqrPq0MidVbnV3X3S1jUkZHatKtnepWavPzyyzZ8+HDXTl43dldffbWpo7p58+a5EvwzzzzT&#13;&#10;PvroI1d6r2qZuiFUx0h6UKBgnoC+6j407AkBBBAojYB6nS9q0ogjui6MGzvOlcKrw1J9p+t7Xs2v&#13;&#10;9FPYpO/8wtL152Vk7ChsM+YhgAACCCAQcwLec20XvC9dWvg1sTwHRAXm8qhF1zaVFsCrlF1V6FWS&#13;&#10;HtkuvmXLlnbTTTeZqtD7QwWp1F0lJwrYf/nlF1fVUm0m1cmdSmJUPVKlNI888oj98Y9/9NqChO3x&#13;&#10;xx/P64H49ddft6FDh1rXrl2jS5fcIIAAAggUKqCHuAMHDrQRI0bYnFvnuKZT/gNZjWbiDzVXcGPN&#13;&#10;j+wo1V+ubTXpesGEAAIIIIAAAgjEq0ClBfDqhEiBu8b0jRzWRz3Nd+zYMZ+n2rJrDPgtW7a4gN1f&#13;&#10;qHbw+tH06quvuoD9rLPOsilfTHEl8X/961/dkEQaYu7dd98lgPfheEUAAQSiXEDXgn79+rlaWhoL&#13;&#10;Xg9mNUa8OizVsKNFjemuB7+q4VVw0lByGgmFAL6gDL8jgAACCCCAQDwJVFondl9++aUbOs7vJVho&#13;&#10;at/4xhtv2Lnnnuvax/uQmq8O69QxkX4KTqourwBdJfdavnrNaneTpgcEfidI6pWYCQEEEEAgNgQ0&#13;&#10;nKjGgVfQfeqpp9pJJ53khhVVNXoNO6rO7QqbdE1Rja1FixblLVZnpwsXLnQjl/jNtfIW8gYBBBBA&#13;&#10;AAEEEIgjgUoJ4NV2UUF38+bN3Ri9vpdKWNTDsKrJayggvWrION2wqYT9oIMOcsv99fWqGzMF/WpH&#13;&#10;r/b0SkNt5NUJnoL2ZcuW2YIFC9yQdJHb8R4BBBBAIHoFFIQ/9thjpiZQ+h5Xr/Mff/yJTZkyxfV7&#13;&#10;0qxZM5d5dWanJlR+FXkNE6cmWPfff78tWbLEbTdq1Cg39OiFF14YvQdMzhBAAAEEEEAAgQAEKqUK&#13;&#10;vdqta7i4+vXr75JFVZ/XTdZbb73lqkmqBF0BuNrGq2ReHRlFTj/88IPrrf7SSy7N67hIbSdVQjNs&#13;&#10;2DDXTlLDzqkEhwkBBBBAIDYEFISrTxPVrpo9e7ZrLqVrgUri1XeKP6lTO41octppp7nx4jU2vEY2&#13;&#10;UaenakaljlAVyJ9wwgluDHl/O14RQAABBBBAAIF4FKiUAF5Q6im+Z8+eu5hpPHcF6nvttZcrpVdn&#13;&#10;REcddZS7MVM7+IKT1tdN3t7d987ryV6l+IMHD7Zp06a5zozUzl7pMSGAAAIIRJ+Amjv179/flZz7&#13;&#10;/Zqo6rz6NFGVeL86fN++fe0Pf/iD6Xvfn7StHtpGtonXenqIq45S1QRLnZ5qKFLV0GJCAAEEEEAA&#13;&#10;AQTiWaBSAnh1IqTehYuadCOmcd31U9Kkm7vIdvRaX53iFTa/pLRYjgACCCBQ9QKqJXXyySfvsmOV&#13;&#10;nh9++OG7zI+cocBcP5GTrgEHHnig+4mcz3sEEEAAAQQQQCDeBSqlDXy8o3F8CCCAAAIIIIAAAggg&#13;&#10;gAACCFS1AAF8VYuzPwQQQAABBBBAAAEEEEAAAQTKIUAAXw40NkEAAQQQQAABBBBAAAEEEECgqgUI&#13;&#10;4KtanP0hgAACCCCAAAIIIIAAAgggUA6BSunErhz5YBMEEEAAAQQQqEECGzZssAkTJrihYnXYGoHg&#13;&#10;mGOOsZkzZ9p7771nGpJWk4YcPP30061du3bud/5BAAEEEECgJgsQwNfks8+xI4AAAgggUA0C2dnZ&#13;&#10;9u6779rUqVPt7LPPtpycHHv22Wdtx44dtmrVKsvIyHBDziYmJlpKSooL4qshm+wSAQQQQACBqBMg&#13;&#10;gI+6U0KGEEAAAQQQiG+BLVu22MaNG+2cs8+xg3odZArop0+fbt9//7078O7du1vXrl3dsLHxLcHR&#13;&#10;IYAAAgggUDYBAviyebE2AggggAACCFRQoHbt2nbZZZflpbJ8+XL7+uuvrVu3brZgwQIbM2aMjRo1&#13;&#10;ypKSkuy4446zfv36WXp6et76hb1JSEiwxMTCu/YJhxNMy5OSwoVtmm+e1tOP94971dtAJqXj0tSL&#13;&#10;0g4k1d8TyU0sL+9uVxXfgXNQWgGl93tmc48/wHT9fCp9994d+u/n0d9pBV/9fei8+e8rmKTbPDet&#13;&#10;3M9DadItzTp+vvx19eq/95dV7DX3sxV8ujtz5T5z3q9B5Tvy7y2oNHfmVvmseF53zVeus5eySz9y&#13;&#10;fxV57+8nMTHsPST191GRFMu2bcj7mtZ3deQ5KVsK0bu2b1vZOSSAr2xh0kcAAQQQQACBQgWysrJc&#13;&#10;yfuwYcOsXbt2duqpp9q0adOsZcuWrk38jBkz7JFHHrHmzZu7QL7QRH6fqZvB9PTUQlcJh3NvFkO6&#13;&#10;cyzFpEA/lJDjagB4tfsDmXSjrFvlhISQS7eUWSnVvkPeAwrdDeemneO9JgRSe8HlWUl7mQ2FAoLw&#13;&#10;jsgFDcqv0g176VYk6QLH6jvrXAdqrPPnmKsx3dwMWEIpP5TOOe8zV6qPUqlWcp+3SkhXO4/Ms3eg&#13;&#10;3u+l+5stKeN+urmfi4p84PLvKch0Cx6rftcpr4w86zsiLS3Za76U/3iq4jd9H9eqVT37ruzjK+oh&#13;&#10;ctD7JYAPWpT0EEAAAQQQQKBEAXVS98EHH9jbb79tBx10kCtl101lhw4dbI899rDk5GT3vkWLFqYS&#13;&#10;+pImtaNfv36La08fua7S1M2iXrds2b7L8sh19V435HXq1HLV+vWAwfs/kCk7K8HbdzjwdJU5pa07&#13;&#10;8exs5TfLwt6x6rWiU5bLc1Jeniuanr99brqJuelmViyfiQWONTdtz8RZZPu7rPDrznSzA7H1M5Sb&#13;&#10;rs5dyemGwmHL8dbTZ700k9LWFLSF+7xVQrq5ec0N2LNzdJz6bFfs86E0NWVl/Z6ucw7uc5GdnZtu&#13;&#10;VpbOX/nTTfSC9YJ/s9nZObkG7rNcunOee7TF/+t/5jZs2FqhPBe/l8KX6nu4Xr10rwnVNsus4N9+&#13;&#10;4Xuovrk6trp100wPKCp7qvw9VPYRkD4CCCCAAAIIxJRAZmamjRs3zgXv5513ng0cONDq16/vBeDr&#13;&#10;bcSIEfbRRx+5m1n1SL9kyRLbfffdSzy+omKayGAn8n1RCRaVTlHrMx8BBBBAoHQCpfkOLl1K0bdW&#13;&#10;VR4bJfDRd/7JEQIIIIAAAnEtsHjxYnvnnXdcu/d58+Z5JRa5bdP79Oljxx57rD3//PP23//+1wX1&#13;&#10;CvAPOOCAuPbg4BBAAAEEECitAAF8aaVYDwEEEEAAAQQCEWjbtq0NHz68yLQ0HjwTAggggAACCOwq&#13;&#10;QBX6XU2YgwACCCCAAAIIIIAAAggggEDUCRDAR90pIUMIIIAAAggggAACCCCAAAII7CpAAL+rCXMQ&#13;&#10;QAABBBBAAAEEEEAAAQQQiDoBAvioOyVkCAEEEEAAAQQQQAABBBBAAIFdBQjgdzVhDgIIIIAAAggg&#13;&#10;gAACCCCAAAJRJ1DmXuj9Me4mTJhgGzZsyBv6JeqOrIQMrVq1yhYtWuTGodX7UIhnGSWQsRgBBBBA&#13;&#10;IEABDaWWkJBg/nU1wKRJCgEEEEAAAQTiVKDcAfzcuXNty5YtMRv4Ku/r1q2zOXPm2KZNm9xNVJye&#13;&#10;Yw4LAQQQQCAKBfyH4FlZWVGYO7KEAAIIIIAAAtEoUOYA3i+pPvfcc23gwIGWlJQUjcdVYp7mzZtn&#13;&#10;f/vb3+ykk06y/v37x2xNghIPlBUQQAABBKJS4Pvvv7eLLrrIEhPLfCmOyuMhUwgggAACCCBQ+QLl&#13;&#10;vmuoW7eutWzZ0pKTkys/l5Wwh82bN1tqaqrVq1fPHQc3UJWATJIIIIAAAkUKLF26tMhlLEAAAQQQ&#13;&#10;QAABBAoToOF3YSrMQwABBBBAAAEEEEAAAQQQQCDKBAjgo+yEkB0EEEAAAQQQQAABBBBAAAEEChMg&#13;&#10;gC9MhXkIIIAAAggggAACCCCAAAIIRJkAAXyUnRCygwACCCCAAAIIIIAAAggggEBhAgTwhakwDwEE&#13;&#10;EEAAAQQQQAABBBBAAIEoEyCAj7ITQnYQQAABBBBAAAEEEEAAAQQQKEyAAL4wFeYhgAACCCCAAAII&#13;&#10;IIAAAgggEGUCBPBRdkLIDgIIIIAAAggggAACCCCAAAKFCRDAF6bCPAQQQAABBBBAAAEEEEAAAQSi&#13;&#10;TIAAPspOCNlBAAEEEEAAAQQQQAABBBBAoDABAvjCVJiHAAIIIIAAAggggAACCCCAQJQJEMBH2Qkh&#13;&#10;OwgggAACCCCAAAIIIIAAAggUJkAAX5gK8xBAAAEEEEAAAQQQQAABBBCIMgEC+Cg7IWQHAQQQQAAB&#13;&#10;BBBAAAEEEEAAgcIECOALU2EeAggggAACCCCAAAIIIIAAAlEmkBhl+SE7CCCAAAJxJLBkyRIbP368&#13;&#10;LVu2zGrVqmX777+/9erVK+8IN2zYYJ9++qnNnj3bMjMzrWPHjnb44Ydbo0aN8tYp7M2O7TtswsQJ&#13;&#10;NmvWLMvJybEOHTrYiSeeaMnJyYWtzjwEEEAAAQQQQCAuBAjg4+I0chAIIIBA9AmsWrXKhgwZYgrS&#13;&#10;9957b/vxxx9tzJgxNmjQIDvzzDNt48aN9uyzz9q7775r3bt3d8H3sGHDbPr06Xb55Zdb06ZNizyo&#13;&#10;Rx991MaOG+sC98TERHv//fft22+/taFDh1pCQkKR27EAAQQQQAABBBCIZQEC+Fg+e+QdAQQQiGKB&#13;&#10;Rx55xObMmWPDnhpmXfbqYhkZGXbNNdfYnXfeaX369LHvv//e3njjDbv00kvt9NNPt1AoZJMmTbLb&#13;&#10;b7/dDjroILdOYYc3c+ZMG/7scLvkkkvcwwAF7CNGjLB7773XjjzySPdT2HbMQwABBBBAAAEEYl0g&#13;&#10;0DbwmzZtspUrV9qOHTtMJS+qMqlX/a4bt8h527dvz7PT8jVr1rj1tc2KFSts8+bNbnl2dratW7fO&#13;&#10;LVP1Sk2qLql9LV++3KXtZvIPAggggEBUCajKvAL1fXruYykpKVa7dm1X0q4S+V9++cXC4bAdfPDB&#13;&#10;rkp9enq6q2LfunVr03tdB/zv/IIHNWrUKEtKSrJzzjnHbZOammrnn3++e//WW28VXJ3fEUAAAQQQ&#13;&#10;QACBuBEItAT++eeft9GjR9t5553nSlEUsOsGTTdZelUVx9WrV7tSFlWfPOuss9z7kSNH2oQJE1x1&#13;&#10;SgXz+jnkkENcSY1uAFWl8tVXX7V///vfduyxx7pg/8EHH7RvvvnG7rvvPuvatWvcnBAOBAEEEIgX&#13;&#10;gZtuuskdih66btu2zZYuXeqqubds2dL006VLl7z28HrIq4e106ZNc4F78+bN3XWjMAu1e2/YsKE1&#13;&#10;a9Ysb7Havu+xxx42b948y8rKKnLbvA14gwACCCCAAAIIxKBAoAG8jl83YB999JENHDjQtWdUtUa1&#13;&#10;VVQHQyohqVOnjqsyqfmHHnqo67joiSeesAEDBtgf/vAHU4n7559/bk//f3t3Ahtltfdx/D/ttLSs&#13;&#10;ZRcsFXBBEWQHMcpLAHehIgpGohBDFESMxp2ogAq5qH1xuxoRlyguGBcQoq/XLSxeQFwAFxARQfbL&#13;&#10;TmkplJb3+R3ycGuhtFOm0z7T7zFl7MwzZ875nJnp8z/bM22ae47uVweApkxOnjzZMjIy7LvvvrMl&#13;&#10;S5bYzTff7I4JoDtFRgABBKqNgEbT1bn7zTff2J9//mn333+/1a1b92/1f//99913u9axqwNXa+JL&#13;&#10;WsuuGVuNGzf+2/P1iza+05T9nJxcL/86xzzOHQgggAACCCCAQNAFoh7AaxRl5MiRdtFFF7mp7hoN&#13;&#10;WbhwoTcqP/ToesZt/9lmc+fOtf3791vLli3twQcfdCPrmjapkRqNrEydOtVWr17tfBW0j7l9jI26&#13;&#10;bZRbO6lRfAX/l1xyCTsOB/0dSPkRQCDuBTSrSiPw+m5fv369LViwwP2NaNCgwdG6KyjX34D69evb&#13;&#10;mjVrbO3atS5I17r44kl/Z7RxXfGkmV7enxCvI7ig+EP8jgACCCCAAAIIxIXAsWdAUahWhw4dXC4a&#13;&#10;PdHaRJ1otWv332nuSclJbmRFo+06VmsjNU1eJ2265JACdCU97qdOnTvZXXfdZePGjbOOHTu60Xyd&#13;&#10;6JEQQAABBKq2QPPmzd1mcwrkv/rqKxs7dqyb7q7OXj9p1pa+89Xpm5WVZe+884475niXk9PfDOVV&#13;&#10;PGlvlcTEBLcWvvhj/I4AAggggAACCMSDwLFDG1GoVc2aNY/JRRsO+anotEjtOKzdh2fPnu1OugYM&#13;&#10;GGCvvPKqf+jRWz1HUyN1gqe19doAiYQAAgggUHUFtBZd39kaGdcGdhpxv/baa12nrabK6zEdo5lX&#13;&#10;elzT6tu1a2c9uvdwl5zzNzMtXkNdXk4bphZP2gRVeSjAJyGAAAIIIIAAAvEoUCEBfCRQ48ePd+vY&#13;&#10;Z86c6da4a827ploq6aROSSd5//rsX6adhwcPHmza3Egb3xHEOx7+QQABBKqcgK7xrs7Z0aNH/220&#13;&#10;XFcP0Ui5Nih944033Kan2pTOT1patWPnDrdfyvGmyeu4Hj16uM1MdV15Pyl41/p67aVCQgABBBBA&#13;&#10;AAEE4lWgQqbQR4KlNY9az6gTsXr16rnR9ddff91NsfenSOqxf77wTzd1XpsfaRO7f/zjH6agX9cP&#13;&#10;1okgCQEEEECg6ghow9LOnTvbnDlz7MMPP3Sb0ik41xVFNEquK5EoaUaVrgWvS8ZpJ3l9vy9evNiu&#13;&#10;uuoqtx7eP0Ydu5pOr2VZ/fv3d3lqr5Qbb7zRjfArX/0NGThwoMuXfxBAAAEEEEAAgXgUqPQA/o47&#13;&#10;7nAb1k2cONGdfClo16Z1uhyQdi5et26dG6XJzc21SZMmuWO6devmNrBTAK9LyPXt2zce24Y6IYAA&#13;&#10;AoEWGDVqlOuMfeutt1yHqx+kaw28dprX9/qIESNcAL98+XIXiKtDt0+fPm703l+Ope96bWqqdfK6&#13;&#10;9Jw2P73nnnts+vTp7u+CpuhrmZU6ePU4CQEEEEAAAQQQiFeBqAbwmZmZ1rVrV3cS5oMpuNYl5Iru&#13;&#10;Nty9e3d3aTkF6Vrv2Lp1a9u1a5ebMq/RdF0fWMG7TuTS0tLchnVDhw61tm3bumw1eqMTud69e5s2&#13;&#10;RyIhgAACCFQ9AV2nXZuPqiNWwboCbe1ErwBcu8trlF7T7PV3Q7vQa9mU7ktPT3edtX6N9F2vqfFF&#13;&#10;v+8vu+wya9OmjXuegndtatqqVSv/KdwigAACCCCAAAJxKRDVAF4nXfopmnQCp5+iSdMgi+4srAC/&#13;&#10;eNJJnp80LbJ4atKkiemHhAACCCBQdQX0/a1rupeU1Gl7vL8BRY8/44wziv7q/l+dAce7/5gDuQMB&#13;&#10;BBBAAAEEEIgjgUrfxC6OLKkKAggggAACCCCAAAIIIIAAAhUmENUR+AorJRkjgAACCCCAAAIIIIAA&#13;&#10;AgiclIB/Ze/U1GTvSl9Hrvh1UhkWeXLBoUI7cDC/yD38b0UIEMBXhCp5IoAAAggggAACCCCAAAJV&#13;&#10;TMDbXswOHgh5V3wJe/vTRC+Ar10nZL0uTPAuBVvgLgFexaodV8UhgI+r5qQyCCCAAAIIIIAAAggg&#13;&#10;gMDxBZKTQ7Y/77BNe+WgbdlSePyDynFvRkaC/U+vVO+qMOV4Mk+JSIAAPiIuDkYAAQQQQAABBCIX&#13;&#10;8C6yQEIAAQSqhIC+j3JyDlt2dvSKs28fX3LR0zxxTmxid2IfHkUAAQQQQAABBBBAAAEEEECgSggQ&#13;&#10;wFeJZqAQCCCAAAIIIIBA+QQY3S+fG89CAAEEgihAAB/EVqPMCCCAAAIIIIAAAggggAAC1U6AAL7a&#13;&#10;NTkVRgABBBBAAAEEEEAAAQQQCKIAAXwQW40yI4AAAggggAACsRBgfn4slHkNBBBAoMwCBPBlpuJA&#13;&#10;BBBAAAEEoi9wmAAp+qjkiAACCCCAQJwKcBm5OG1YqoUAAggggAACCCCAAAIIxEIgwRsW1jXgk5IS&#13;&#10;LUG/lJD0UDic4B0b2QXjCwsLraAgetetL6F4gbibAD4QzUQhEUAAAQQQQAABBBBAAIGqKZCWZnYo&#13;&#10;P2T/2ZZqBw+WfE34LVsUuKdYyUccW7+aqSE79dRC27Mn16I9ay3a+R1b+ujfQwAffVNyRAABBBBA&#13;&#10;AAEEEChFIMIBuFJy42EEEKhMgZSUkB3wAvdJk/Jsy5aSw/OExEQrLCiIqKgdOiTYpIkpVrt2DS+A&#13;&#10;j+ippR6cn19geXn53nFRzrjUVy7/AQTw5bfjmQgggAACCCCAAAIIIIAAAp6Agutduw7b9u0lB8OJ&#13;&#10;XvTp4veIIvHDtnOn2af/F7KcnJLzjrQRGjdOsMz+YW/GwCErLIxevpGWI9LjCeAjFeN4BBBAAAEE&#13;&#10;EEAAAQQQQACBmAgkJYVcx8AHH+SfsHMg0sK0aZNgV2fWiPRplX48AXylNwEFQAABBBBAAIGiArt3&#13;&#10;77axY8faokWL7JRTTrE777zT+vXrd8KNkYo+n/9HAAEEEIgvAQ3YHzxoduBA9Op1orX60XuV6OdU&#13;&#10;7gA+Pz/f9u/f702BiGwNQ/SrUL4c8/LyXNn9eoTD5aYoXwF4FgIIIIBAtRY4EM2zkDiS1HnFpEmT&#13;&#10;LM3bEWn+/Pm2YMECmzVrlqWnp1vbtm1LrGlZ1lPrmNJmbfr5hJPMangDM9E6zVFeCYnafflIvt4y&#13;&#10;0Kil5GRv92dvZ2eNUul13BTVKOR/JN+Ql++RMkerwMr3yE7UJ59vYjhkRS2LW0SzzDJW/jKOVnLl&#13;&#10;9d6XZclXZocPh7yfsk31TU4+sst3WfKOpD56n1kZyxxJvjpW7zUlv8yFUQozlF/RfI/8dvL/Fi9v&#13;&#10;eXPU90Ki175Fk/LW95HasUaNsrV50eeX9P8Vle9/jU9cXn1eI/1elc8Ri2h//o58RkqyiuT+SHfV&#13;&#10;jyTv4sdGHLXqsgDJXgvNnTvXBfCJRb81i+dehX/fvn27bdiwwb788ktvR8M99OpX4baiaAgggEA8&#13;&#10;CmzcuNEL5sLub2o81q+8ddq0aZOtWrXKnn32OatVq5Z17tzZvv76a1u3bp2dc845J7j0UMhSU5OO&#13;&#10;CdB10qfLGunkKjU1+ZjHi5dTxyV6Z9LduydYnTohb11k8SPK93vtWmYZGQkWTlQ5LGr5qjT164es&#13;&#10;caOQ9e6daC1bhtw5TWHhyZ+YpqWFrGmTkPXqFfY6UE4+P18urV7ITmmaYBddGPZmWJxcvgler0jR&#13;&#10;NmrcOGR1vXa7/PKw994pFhH5BSjHbSPPV+W+5JKwtW8fvXwbNgx57ZfgzTAJe+/vE+cbUg+CF7zr&#13;&#10;v7KkZp6tOhuuuirJWz8cpTey98Jqs9SUI/nu2BG9fFWnFi1CLlAb4K1L3rvH+5wcPrFJWRxcvt77&#13;&#10;V98F/b18d+8um19Z8k4/VZ83M5V310nkm+i9j4tfIa1VqwSrWdO8Kd6eRXb0ytyyZYKleO2XqXz3&#13;&#10;Ri/f005TjBiyzAFh23OCfBVLRvr9pKnuDRqEbODApKiugW/ifb/pOz8lRX87Ts5C769E7/s9Fink&#13;&#10;FTai0h705i58+umn9sUXX5hGr0kIIIAAAgggUD6B0047zcaMGePtrFu7fBnE4bOWLl1qEyZMsDff&#13;&#10;fNO57Nu3z7Kysuyss86ywYMHeydIURhajkM3qoQAAgggUD0EIh6B1+j7FVdc4fXy9vZ6T6Lb6xZr&#13;&#10;cvVdxHK6Q6zrx+shgAACCFRtgRRvGCRVw7GkowLF/y7rb7XONzRqQ0IAAQQQQKC6C0QcwAssyVs8&#13;&#10;Ua9evepuR/0RQAABBBBAIMoCTZs2dVMZtdRNMxNycnIsNzfXmz7ZgNH3KFuTHQIIIIBA8ATozg5e&#13;&#10;m1FiBBBAAAEE4lZAu85r3bs2stNeNfPmzXNBvJYbkBBAAAEEEKjuAhGvga/uYNQfAQQQQAABBCpW&#13;&#10;IDs726ZNm2Y///yzG3kfMniIdenahWVvFctO7ggggAACARAggA9AI1FEBBBAAAEEEEAAAQQQQAAB&#13;&#10;BJhCz3sAAQQQQAABBBBAAAEEEEAAgQAIEMAHoJEoIgIIIIAAAggggAACCCCAAAIE8LwHEEAAAQQQ&#13;&#10;QAABBBBAAAEEEAiAQLkuIxeAelFEBBBAAAEEEKjmArqG/Ndff21Tp061vXv3WosWLWzs2LEWrzva&#13;&#10;z5492x555BFr1qyZa3nV84EHHoir+qodP/jgA1u3bp2NGTPG6tevb7NmzrLpb023vLw8a9u2rbs/&#13;&#10;IyMj8O/+AwcO2G+//Wbjx493V2U4++yz7YUXXrB3333XXWJRFWzXrp2NHj060G28bds2e/PNN23B&#13;&#10;ggV26NAh9zm9++67LZwYtldffdW++/47t4HlgAEDbPjw4e5y1kFtXH0nffTRR/bee+8dvTzmrbfe&#13;&#10;al26dLGRI0famjVrrGbNmq56N910k11//fVBraoVFhbal19+6dpQn1tdgvzaa6+1yy+/3P79zb/t&#13;&#10;pakv2b59+6xly5Z2yy232HnnnWcJCYwtl6XBCeDLosQxCCCAAAIIIBA4gX3Z++z55593J4c9e/a0&#13;&#10;F1980Z599lnLysoKXF3KUuBly5bZ1VdfbePGjSvL4YE7Zv369S54/+KLL+ycc85x5f/jjz8s63+z&#13;&#10;bMqUKdaqVSt75plnbM6cOaagKDExMXB19Au8Y8cO++yzz+zzzz+3nTt3ursV/Km+CtiHDBniHxro&#13;&#10;WwV5P/74o23evNm1YcOGDe2xxx6zJ5980jp06GChhJC9/vrrtn37drvvvvtcu1944YWBrfOuXbvs&#13;&#10;jTfecHXp1KmT64x56qmn3H25ubn23HPPWfv27QNbv6IFVwfUt99+6z6LF1xwgc2cOdO9nxs0aGBP&#13;&#10;PPmEPfjgg67jQp03+syq002PkUoXoJujdCOOQAABBBBAAIEACvz0009uFKh3795u9EcjPwsXLjSd&#13;&#10;WMZbUnD366+/2sGDB+3ll1+2t99+2wV7CpDiJW3cuNEaNWpkGon109y5c92Jf7du3dxjChS+//57&#13;&#10;N5LrHxPEWwV6BQUFLtDzy79nzx4X6CrYfemll2zGjBm2du1a/+HA3moEdtiwYa4da9eubU2bNnX1&#13;&#10;1Gh0586dXbtq9kHXrl3dKH1gK+oVXJ/TUaNGmToUU1NTXd00c0Tv7S1btrjvJ11CUyPXmo0Q5KT6&#13;&#10;3XvvvabvX30naTaUOtn+/PNPS0tLc/fXqVPHunfv7tpb73lS2QQI4MvmxFEIIIAAAgggEDCBDRs3&#13;&#10;uKnGKSkpruQa3VPwrkAo3pJG78LhsBvBSk9Pt02bNrmlAwoM4iVpxHLo0KGm+vlJQY8CPj/VrVvX&#13;&#10;LZdQoBTkpOUPN9xww9GZBqqLRuIV8NSqVctNO/7rr7/slVdeMc1MCGrSlOmzzjrLLQUIhUJu1sEn&#13;&#10;n3ximZmZ7rOquvpJo7NBD/L0HXTppZe6JQG//PKLG5UeOHCgqS2bN29uelxTzd955x37+OOP/aoH&#13;&#10;9jY5OdmVvXXr1l7w3tp9L/3+++9/G2nXkgF1POqHVDYBptCXzYmjEEAAAQQQQCBgAklJSW4U0y+2&#13;&#10;RrQU2NWoUcO/K25uNdqlpQG61Qnxueee69ZNa4RWAa+Co6Cn47WbOi2KjlRqxoGCwqDXV+/d4kl7&#13;&#10;OEycONG1r9pZo5laIrJ69Wq3brz48UH6XcGb1vZrbbj2qVDdtCSk6AwSzUgI8rIIvz1Upx9++MEt&#13;&#10;5zn//PPtuuuuc+v6O3bs6IJ3HZeTk+OC+GuuucZ/WqBv1WmhJRFPPPGEG20v+v6Whz6vrH8vexMz&#13;&#10;Al92K45EAAEEEEAAgQAJKIjdvXu3G7lU4K6pmxrF0whXvCWNwr722mumES+dCCuw1Umxfxtv9fXr&#13;&#10;o9FbrQv3O2c080Aj8kEP4P36Fb3VyKXWCiuQVf0UBMVD0JOdne06ImbNmmWTJ0+2Pn36mGZSaLaB&#13;&#10;9gLQZ1d1VmeUOjGCnFQXbdb38MMPu5H4ESNGuO8j7eug+9VBoc+sboP+HtYSCM0i0YwnvU9VJ92q&#13;&#10;DTds2HD0M6s2VoeUP1MqyO0bq7IzAh8raV4HAQQQQAABBGIqcMYZZ1ibNm1Ma0q1Rlq7l8fL5l/F&#13;&#10;IbWmdNWqVW6E6+KLL3abRykICnrAU7yexX/v16+fG6nUGlu19/z58031VxAUb0lBzqJFi9xUY60N&#13;&#10;V8CnNeN6jwc1qeNFU+a1Wd9wb4f5/Px8N/KujqgePXq4+3WlAW1ip6Dv9ttvD2pVXbnV2aQrQ2g/&#13;&#10;DnUwrlixwt2vdtR7WJ0yeu8qoJdHkJNm/rT09jd49NFHbfDgwbZ06VJXN30Hq6NNG0/6bSyLxo0b&#13;&#10;B7m6MS174ngvxfQVeTEEEEAAAQQQQCAGAhrB0omhLjmm4FZTOIcMHmLhpPgL7jR6pfopyPn555/d&#13;&#10;OmlNzdUJdNBH8oq/VbSPgYJZbWymUVpdgkuBkEZoNSW5b9++cbVMQmvf1QGlzhitJdZ7WRs0KrDV&#13;&#10;ZbmCfMk8TZ3XEgAFrhqJ1WXzVq5c6da69+/f380o0S71mlKuje50mcAgJ302NQqvz6RfV9VXl4xT&#13;&#10;h5uWDWiTQnVMadp5kGdYaMRd30l6/y5fvtx9Jw0aNMh1OGlDQnVmyECzaK688kq3sV2Q2zaWZQ95&#13;&#10;b6Jg7/IRSy1eCwEEEEAAAQQQQAABBBBAAIFKEmANfCXB87IIIIAAAggggAACCCCAAAIIRCJAAB+J&#13;&#10;FscigAACCCCAAAIIIIAAAgggUEkCBPCVBM/LIoAAAggggAACCCCAAAIIIBCJAAF8JFociwACCCCA&#13;&#10;AAIIIIAAAggggEAlCRDAVxI8L4sAAggggAACCCCAAAIIIIBAJAIE8JFocSwCCCCAAAIIIIAAAtVM&#13;&#10;oKCgwF3arZpVm+oiUCUFCOCrZLNQKAQQQAABBBBAAAEEIhNYsmSJPfTQQ5adnR3ZE0s5evr06TZj&#13;&#10;xgx3VFZWlr399tulPIOHEUCgogTCFZUx+SKAAAIIIIAAAggggEDsBHJzc23r1q1WWFhoGjXXrVJC&#13;&#10;QoIlJiba4cOH7dChQ+53PR4Khdz9elxJ9/n36zEl3f7xxx9Ws2ZN99j27dutRo0alp+f7/Lz8/aP&#13;&#10;d0/iHwQQqDABAvgKoyVjBBBAAAEEEEAAAQRiL/DXX3/Zxx9/bCtXrnRBdrt27Wz48OG2d+9ee+CB&#13;&#10;B6xLly62YsUKO3DggF122WV2/fXXu8B+ypQp7v7atWu7YL1FixbWs2dP+/zzz12gf+aZZ7rKLFu2&#13;&#10;zO68807XWaBjbrvtNvMfi31teUUEqpcAU+irV3tTWwQQQAABBBBAAIE4FtAI+uzZs93o+9NPP236&#13;&#10;ycnJsQ8//NAF5QrimzVrZtOmTbNhw4bZ4sWLbePGjfbuu++6gF9T5CdMmGAK4vPy8uziiy92Qf6A&#13;&#10;AQNs0KBBTk756RjlrU4ABfQkBBCIjQAj8LFx5lUQQAABBBBAAAEEEKhwgd27d9uaNWssHA7byy+/&#13;&#10;7F5v8+bNpun13bp1c79fc801lpKSYs2bN7fk5GQXhC9cuNB69+5t6enp7phOnTrZunXrjlte5dOo&#13;&#10;USPbs2ePNWnSxD3/uAdyJwIIRF2AAD7qpGSIAAIIIIAAAggggEDlCCQlJVlqaqq1b9feOnbq6ArR&#13;&#10;o0cPd5/uV9J6diWtW/fXrmtdu0bT/aS18v4aev8+/1ZBv5L/fK2tJyGAQGwEmEIfG2deBQEEEEAA&#13;&#10;AQQQQACBChfQ1PeMjAxbsXKFaX261qbPmjXLFi1a5Naxl1SA/v3720cffWSrVq2y3377zebNm2f7&#13;&#10;9+93h2sDPE2nJyGAQOULMAJf+W1ACRBAAAEEEEAAAQQQOGkBjaI3bNjQbrjhBrcOfuTIkW5UvVev&#13;&#10;XjZ06FB3eTlNffdH3TVan5aWZrrVZnZr1651m9M1aNDAHVOnTh1327dvX3v88cfdlHyN3quTQEn5&#13;&#10;1K1b9+iI/klXgAwQQKBUgZA35YU5L6UycQACCCCAAAIIIIAAAvEroM3sdu3aZQrWdYk4bWan9e0j&#13;&#10;Row44ch9/IpQMwSqpgAj8FWzXSgVAggggAACCCCAAAIxE9CmdzNmzHAb4GktvHarz8zMdNeMj1kh&#13;&#10;eCEEEChVgBH4Uok4AAEEEEAAAQQQQACB+BbQhnW6HNzWrVtd0K519KeffrqbXh/fNad2CARLgAA+&#13;&#10;WO1FaRFAAAEEEEAAAQQQQAABBKqpALvQV9OGp9oIIIAAAggggAACCCCAAALBEiCAD1Z7UVoEEEAA&#13;&#10;AQQQQAABBBBAAIFqKkAAX00bnmojgAACCCCAAAIIIIAAAggES4AAPljtRWkRQAABBBBAAAEEEEAA&#13;&#10;AQSqqQABfDVteKqNAAIIIIAAAggggAACCCAQLAEC+GC1F6VFAAEEEEAAAQQQQAABBBCopgIE8NW0&#13;&#10;4ak2AggggAACCCCAAAIIIIBAsAT+H97ecoLu9LN6AAAAAElFTkSuQmCCUEsBAi0AFAAGAAgAAAAh&#13;&#10;ALGCZ7YKAQAAEwIAABMAAAAAAAAAAAAAAAAAAAAAAFtDb250ZW50X1R5cGVzXS54bWxQSwECLQAU&#13;&#10;AAYACAAAACEAOP0h/9YAAACUAQAACwAAAAAAAAAAAAAAAAA7AQAAX3JlbHMvLnJlbHNQSwECLQAK&#13;&#10;AAAAAAAAACEAPLOLb+sIAQDrCAEAFAAAAAAAAAAAAAAAAAA6AgAAZHJzL21lZGlhL2ltYWdlMi5w&#13;&#10;bmdQSwECLQAUAAYACAAAACEASNPyR5UDAACFDgAADgAAAAAAAAAAAAAAAABXCwEAZHJzL2Uyb0Rv&#13;&#10;Yy54bWxQSwECLQAUAAYACAAAACEAVPxwJOQAAAANAQAADwAAAAAAAAAAAAAAAAAYDwEAZHJzL2Rv&#13;&#10;d25yZXYueG1sUEsBAi0ACgAAAAAAAAAhAD8CMHVpCgEAaQoBABQAAAAAAAAAAAAAAAAAKRABAGRy&#13;&#10;cy9tZWRpYS9pbWFnZTEucG5nUEsBAi0AFAAGAAgAAAAhADcnR2HMAAAAKQIAABkAAAAAAAAAAAAA&#13;&#10;AAAAxBoCAGRycy9fcmVscy9lMm9Eb2MueG1sLnJlbHNQSwECLQAKAAAAAAAAACEA1HpCx0XxAABF&#13;&#10;8QAAFAAAAAAAAAAAAAAAAADHGwIAZHJzL21lZGlhL2ltYWdlMy5wbmdQSwUGAAAAAAgACAAAAgAA&#13;&#10;Pg0DAAAA&#13;&#10;">
                <v:shape id="Picture 1045845473" o:spid="_x0000_s1069" type="#_x0000_t75" style="position:absolute;left:3177;width:36136;height:19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vylzgAAAOgAAAAPAAAAZHJzL2Rvd25yZXYueG1sRI/BSsNA&#13;&#10;EIbvQt9hGcGb3dikbUi7LUVRekgLVsHrkB2TYHY2ZMc2vr0rCL0MzPz83/Ctt6Pr1JmG0Ho28DBN&#13;&#10;QBFX3rZcG3h/e77PQQVBtth5JgM/FGC7mdyssbD+wq90PkmtIoRDgQYakb7QOlQNOQxT3xPH7NMP&#13;&#10;DiWuQ63tgJcId52eJclCO2w5fmiwp8eGqq/TtzPw8jE7SJqn4XAsl3osS9lnJMbc3Y5Pqzh2K1BC&#13;&#10;o1wb/4i9jQ5JNs+zebZM4U8sHkBvfgEAAP//AwBQSwECLQAUAAYACAAAACEA2+H2y+4AAACFAQAA&#13;&#10;EwAAAAAAAAAAAAAAAAAAAAAAW0NvbnRlbnRfVHlwZXNdLnhtbFBLAQItABQABgAIAAAAIQBa9Cxb&#13;&#10;vwAAABUBAAALAAAAAAAAAAAAAAAAAB8BAABfcmVscy8ucmVsc1BLAQItABQABgAIAAAAIQAlCvyl&#13;&#10;zgAAAOgAAAAPAAAAAAAAAAAAAAAAAAcCAABkcnMvZG93bnJldi54bWxQSwUGAAAAAAMAAwC3AAAA&#13;&#10;AgMAAAAA&#13;&#10;">
                  <v:imagedata r:id="rId74" o:title=""/>
                </v:shape>
                <v:shape id="Picture 340602796" o:spid="_x0000_s1070" type="#_x0000_t75" style="position:absolute;left:4148;top:21598;width:35636;height:19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6nyzAAAAOcAAAAPAAAAZHJzL2Rvd25yZXYueG1sRI9Ba8JA&#13;&#10;FITvQv/D8gq96W61xDa6SmmRirdGKT0+ss9sMPs2ZDcx/ffdgtDLwDDMN8x6O7pGDNSF2rOGx5kC&#13;&#10;QVx6U3Ol4XTcTZ9BhIhssPFMGn4owHZzN1ljbvyVP2koYiUShEOOGmyMbS5lKC05DDPfEqfs7DuH&#13;&#10;MdmukqbDa4K7Rs6VyqTDmtOCxZbeLJWXoncanOK+OHwNVPeL5bcNch92H17rh/vxfZXkdQUi0hj/&#13;&#10;GzfE3mhYPKlMzZcvGfz9Sp9Abn4BAAD//wMAUEsBAi0AFAAGAAgAAAAhANvh9svuAAAAhQEAABMA&#13;&#10;AAAAAAAAAAAAAAAAAAAAAFtDb250ZW50X1R5cGVzXS54bWxQSwECLQAUAAYACAAAACEAWvQsW78A&#13;&#10;AAAVAQAACwAAAAAAAAAAAAAAAAAfAQAAX3JlbHMvLnJlbHNQSwECLQAUAAYACAAAACEAzn+p8swA&#13;&#10;AADnAAAADwAAAAAAAAAAAAAAAAAHAgAAZHJzL2Rvd25yZXYueG1sUEsFBgAAAAADAAMAtwAAAAAD&#13;&#10;AAAAAA==&#13;&#10;">
                  <v:imagedata r:id="rId75" o:title=""/>
                </v:shape>
                <v:shape id="Picture 1602803821" o:spid="_x0000_s1071" type="#_x0000_t75" style="position:absolute;left:4148;top:43053;width:35993;height:20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JIPmzgAAAOgAAAAPAAAAZHJzL2Rvd25yZXYueG1sRI/LasMw&#13;&#10;EEX3hf6DmEA2pZHiguM4UUJpSeiqkAd0O1jjB7FGxlIS+++jQqGbgZnLPcNZbwfbihv1vnGsYT5T&#13;&#10;IIgLZxquNJxPu9cMhA/IBlvHpGEkD9vN89Mac+PufKDbMVQiQtjnqKEOocul9EVNFv3MdcQxK11v&#13;&#10;McS1r6Tp8R7htpWJUqm02HD8UGNHHzUVl+PVatinL4vlmIXxepA/38OpNOVZLrWeTobPVRzvKxCB&#13;&#10;hvDf+EN8meiQqiRTb1kyh1+xeAC5eQAAAP//AwBQSwECLQAUAAYACAAAACEA2+H2y+4AAACFAQAA&#13;&#10;EwAAAAAAAAAAAAAAAAAAAAAAW0NvbnRlbnRfVHlwZXNdLnhtbFBLAQItABQABgAIAAAAIQBa9Cxb&#13;&#10;vwAAABUBAAALAAAAAAAAAAAAAAAAAB8BAABfcmVscy8ucmVsc1BLAQItABQABgAIAAAAIQDBJIPm&#13;&#10;zgAAAOgAAAAPAAAAAAAAAAAAAAAAAAcCAABkcnMvZG93bnJldi54bWxQSwUGAAAAAAMAAwC3AAAA&#13;&#10;AgMAAAAA&#13;&#10;">
                  <v:imagedata r:id="rId76" o:title=""/>
                </v:shape>
                <v:shape id="TextBox 8" o:spid="_x0000_s1072"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H4RzgAAAOgAAAAPAAAAZHJzL2Rvd25yZXYueG1sRI/RSsNA&#13;&#10;EEXfhf7DMgXf7G6DjWnabSmtgm9q9QOG7JhNk50N2bWN/XpXEHwZmLncM5z1dnSdONMQGs8a5jMF&#13;&#10;grjypuFaw8f7010BIkRkg51n0vBNAbabyc0aS+Mv/EbnY6xFgnAoUYONsS+lDJUlh2Hme+KUffrB&#13;&#10;YUzrUEsz4CXBXSczpXLpsOH0wWJPe0tVe/xyGgrlXtp2mb0Gd3+dL+z+4B/7k9a30/GwSmO3AhFp&#13;&#10;jP+NP8SzSQ4qf1jmWVHk8CuWDiA3PwAAAP//AwBQSwECLQAUAAYACAAAACEA2+H2y+4AAACFAQAA&#13;&#10;EwAAAAAAAAAAAAAAAAAAAAAAW0NvbnRlbnRfVHlwZXNdLnhtbFBLAQItABQABgAIAAAAIQBa9Cxb&#13;&#10;vwAAABUBAAALAAAAAAAAAAAAAAAAAB8BAABfcmVscy8ucmVsc1BLAQItABQABgAIAAAAIQCvVH4R&#13;&#10;zgAAAOgAAAAPAAAAAAAAAAAAAAAAAAcCAABkcnMvZG93bnJldi54bWxQSwUGAAAAAAMAAwC3AAAA&#13;&#10;AgMAAAAA&#13;&#10;" filled="f" stroked="f">
                  <v:textbox style="mso-fit-shape-to-text:t">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9" o:spid="_x0000_s1073" type="#_x0000_t202" style="position:absolute;left:80;top:21598;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eSkDzgAAAOgAAAAPAAAAZHJzL2Rvd25yZXYueG1sRI/RTsMw&#13;&#10;DEXfkfYPkZF4Y0k7KFu3bJo2JvEGDD7AakxT2jhVE7bC1y9ISLxYsq/usc5qM7pOnGgIjWcN2VSB&#13;&#10;IK68abjW8P52uJ2DCBHZYOeZNHxTgM16crXC0vgzv9LpGGuRIBxK1GBj7EspQ2XJYZj6njhlH35w&#13;&#10;GNM61NIMeE5w18lcqUI6bDh9sNjTzlLVHr+chrlyz227yF+Cu/vJ7u1u7x/7T61vrsf9Mo3tEkSk&#13;&#10;Mf43/hBPJjmoWZ7NHhZFAb9i6QByfQEAAP//AwBQSwECLQAUAAYACAAAACEA2+H2y+4AAACFAQAA&#13;&#10;EwAAAAAAAAAAAAAAAAAAAAAAW0NvbnRlbnRfVHlwZXNdLnhtbFBLAQItABQABgAIAAAAIQBa9Cxb&#13;&#10;vwAAABUBAAALAAAAAAAAAAAAAAAAAB8BAABfcmVscy8ucmVsc1BLAQItABQABgAIAAAAIQA3eSkD&#13;&#10;zgAAAOgAAAAPAAAAAAAAAAAAAAAAAAcCAABkcnMvZG93bnJldi54bWxQSwUGAAAAAAMAAwC3AAAA&#13;&#10;AgMAAAAA&#13;&#10;" filled="f" stroked="f">
                  <v:textbox style="mso-fit-shape-to-text:t">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0" o:spid="_x0000_s1074" type="#_x0000_t202" style="position:absolute;top:41451;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u/GzgAAAOgAAAAPAAAAZHJzL2Rvd25yZXYueG1sRI/dasMw&#13;&#10;DEbvB30Ho8LuVjthP0lat5R2g92t6/YAItbiLLEcYrfN9vTzYLAbgfTxHXFWm8n14kxjaD1ryBYK&#13;&#10;BHHtTcuNhve3p5sCRIjIBnvPpOGLAmzWs6sVVsZf+JXOx9iIBOFQoQYb41BJGWpLDsPCD8Qp+/Cj&#13;&#10;w5jWsZFmxEuCu17mSt1Lhy2nDxYH2lmqu+PJaSiUe+m6Mj8Ed/ud3dnd3j8On1pfz6f9Mo3tEkSk&#13;&#10;Kf43/hDPJjmo8qFQRZ6V8CuWDiDXPwAAAP//AwBQSwECLQAUAAYACAAAACEA2+H2y+4AAACFAQAA&#13;&#10;EwAAAAAAAAAAAAAAAAAAAAAAW0NvbnRlbnRfVHlwZXNdLnhtbFBLAQItABQABgAIAAAAIQBa9Cxb&#13;&#10;vwAAABUBAAALAAAAAAAAAAAAAAAAAB8BAABfcmVscy8ucmVsc1BLAQItABQABgAIAAAAIQDSUu/G&#13;&#10;zgAAAOgAAAAPAAAAAAAAAAAAAAAAAAcCAABkcnMvZG93bnJldi54bWxQSwUGAAAAAAMAAwC3AAAA&#13;&#10;AgMAAAAA&#13;&#10;" filled="f" stroked="f">
                  <v:textbox style="mso-fit-shape-to-text:t">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440854C3" w14:textId="77777777" w:rsidR="00B212A5" w:rsidRDefault="00B212A5" w:rsidP="00F83CC9">
      <w:pPr>
        <w:spacing w:line="360" w:lineRule="auto"/>
        <w:rPr>
          <w:rFonts w:ascii="Times New Roman" w:hAnsi="Times New Roman" w:cs="Times New Roman"/>
          <w:b/>
          <w:bCs/>
          <w:sz w:val="28"/>
          <w:szCs w:val="28"/>
          <w:u w:val="single"/>
        </w:rPr>
      </w:pPr>
    </w:p>
    <w:p w14:paraId="76F0E8A0" w14:textId="77777777" w:rsidR="00B212A5" w:rsidRDefault="00B212A5" w:rsidP="00F83CC9">
      <w:pPr>
        <w:spacing w:line="360" w:lineRule="auto"/>
        <w:rPr>
          <w:rFonts w:ascii="Times New Roman" w:hAnsi="Times New Roman" w:cs="Times New Roman"/>
          <w:b/>
          <w:bCs/>
          <w:sz w:val="28"/>
          <w:szCs w:val="28"/>
          <w:u w:val="single"/>
        </w:rPr>
      </w:pPr>
    </w:p>
    <w:p w14:paraId="4C1DB629" w14:textId="77777777" w:rsidR="00B212A5" w:rsidRDefault="00B212A5" w:rsidP="00F83CC9">
      <w:pPr>
        <w:spacing w:line="360" w:lineRule="auto"/>
        <w:rPr>
          <w:rFonts w:ascii="Times New Roman" w:hAnsi="Times New Roman" w:cs="Times New Roman"/>
          <w:b/>
          <w:bCs/>
          <w:sz w:val="28"/>
          <w:szCs w:val="28"/>
          <w:u w:val="single"/>
        </w:rPr>
      </w:pPr>
    </w:p>
    <w:p w14:paraId="3F724A19" w14:textId="77777777" w:rsidR="00B212A5" w:rsidRDefault="00B212A5" w:rsidP="00F83CC9">
      <w:pPr>
        <w:spacing w:line="360" w:lineRule="auto"/>
        <w:rPr>
          <w:rFonts w:ascii="Times New Roman" w:hAnsi="Times New Roman" w:cs="Times New Roman"/>
          <w:b/>
          <w:bCs/>
          <w:sz w:val="28"/>
          <w:szCs w:val="28"/>
          <w:u w:val="single"/>
        </w:rPr>
      </w:pPr>
    </w:p>
    <w:p w14:paraId="4EB25B12" w14:textId="77777777" w:rsidR="00B212A5" w:rsidRDefault="00B212A5" w:rsidP="00F83CC9">
      <w:pPr>
        <w:spacing w:line="360" w:lineRule="auto"/>
        <w:rPr>
          <w:rFonts w:ascii="Times New Roman" w:hAnsi="Times New Roman" w:cs="Times New Roman"/>
          <w:b/>
          <w:bCs/>
          <w:sz w:val="28"/>
          <w:szCs w:val="28"/>
          <w:u w:val="single"/>
        </w:rPr>
      </w:pPr>
    </w:p>
    <w:p w14:paraId="192C5C26" w14:textId="77777777" w:rsidR="00B212A5" w:rsidRDefault="00B212A5" w:rsidP="00F83CC9">
      <w:pPr>
        <w:spacing w:line="360" w:lineRule="auto"/>
        <w:rPr>
          <w:rFonts w:ascii="Times New Roman" w:hAnsi="Times New Roman" w:cs="Times New Roman"/>
          <w:b/>
          <w:bCs/>
          <w:sz w:val="28"/>
          <w:szCs w:val="28"/>
          <w:u w:val="single"/>
        </w:rPr>
      </w:pPr>
    </w:p>
    <w:p w14:paraId="544ADFE7" w14:textId="77777777" w:rsidR="00B212A5" w:rsidRDefault="00B212A5" w:rsidP="00F83CC9">
      <w:pPr>
        <w:spacing w:line="360" w:lineRule="auto"/>
        <w:rPr>
          <w:rFonts w:ascii="Times New Roman" w:hAnsi="Times New Roman" w:cs="Times New Roman"/>
          <w:b/>
          <w:bCs/>
          <w:sz w:val="28"/>
          <w:szCs w:val="28"/>
          <w:u w:val="single"/>
        </w:rPr>
      </w:pPr>
    </w:p>
    <w:p w14:paraId="60CE2FFF" w14:textId="77777777" w:rsidR="00B212A5" w:rsidRDefault="00B212A5" w:rsidP="00F83CC9">
      <w:pPr>
        <w:spacing w:line="360" w:lineRule="auto"/>
        <w:rPr>
          <w:rFonts w:ascii="Times New Roman" w:hAnsi="Times New Roman" w:cs="Times New Roman"/>
          <w:b/>
          <w:bCs/>
          <w:sz w:val="28"/>
          <w:szCs w:val="28"/>
          <w:u w:val="single"/>
        </w:rPr>
      </w:pPr>
    </w:p>
    <w:p w14:paraId="5E599D34" w14:textId="77777777" w:rsidR="00B212A5" w:rsidRDefault="00B212A5" w:rsidP="00F83CC9">
      <w:pPr>
        <w:spacing w:line="360" w:lineRule="auto"/>
        <w:rPr>
          <w:rFonts w:ascii="Times New Roman" w:hAnsi="Times New Roman" w:cs="Times New Roman"/>
          <w:b/>
          <w:bCs/>
          <w:sz w:val="28"/>
          <w:szCs w:val="28"/>
          <w:u w:val="single"/>
        </w:rPr>
      </w:pPr>
    </w:p>
    <w:p w14:paraId="65732C01" w14:textId="77777777" w:rsidR="00B212A5" w:rsidRDefault="00B212A5" w:rsidP="00F83CC9">
      <w:pPr>
        <w:spacing w:line="360" w:lineRule="auto"/>
        <w:rPr>
          <w:rFonts w:ascii="Times New Roman" w:hAnsi="Times New Roman" w:cs="Times New Roman"/>
          <w:b/>
          <w:bCs/>
          <w:sz w:val="28"/>
          <w:szCs w:val="28"/>
          <w:u w:val="single"/>
        </w:rPr>
      </w:pPr>
    </w:p>
    <w:p w14:paraId="631861A2" w14:textId="77777777" w:rsidR="00B212A5" w:rsidRDefault="00B212A5" w:rsidP="00F83CC9">
      <w:pPr>
        <w:spacing w:line="360" w:lineRule="auto"/>
        <w:rPr>
          <w:rFonts w:ascii="Times New Roman" w:hAnsi="Times New Roman" w:cs="Times New Roman"/>
          <w:b/>
          <w:bCs/>
          <w:sz w:val="28"/>
          <w:szCs w:val="28"/>
          <w:u w:val="single"/>
        </w:rPr>
      </w:pPr>
    </w:p>
    <w:p w14:paraId="2AE815A6" w14:textId="77777777" w:rsidR="00B212A5" w:rsidRDefault="00B212A5" w:rsidP="00F83CC9">
      <w:pPr>
        <w:spacing w:line="360" w:lineRule="auto"/>
        <w:rPr>
          <w:rFonts w:ascii="Times New Roman" w:hAnsi="Times New Roman" w:cs="Times New Roman"/>
          <w:b/>
          <w:bCs/>
          <w:sz w:val="28"/>
          <w:szCs w:val="28"/>
          <w:u w:val="single"/>
        </w:rPr>
      </w:pPr>
    </w:p>
    <w:p w14:paraId="441F4BFC" w14:textId="77777777" w:rsidR="00B212A5" w:rsidRDefault="00B212A5" w:rsidP="00F83CC9">
      <w:pPr>
        <w:spacing w:line="360" w:lineRule="auto"/>
        <w:rPr>
          <w:rFonts w:ascii="Times New Roman" w:hAnsi="Times New Roman" w:cs="Times New Roman"/>
          <w:b/>
          <w:bCs/>
          <w:sz w:val="28"/>
          <w:szCs w:val="28"/>
          <w:u w:val="single"/>
        </w:rPr>
      </w:pPr>
    </w:p>
    <w:p w14:paraId="0B0E3B87" w14:textId="77777777" w:rsidR="00B212A5" w:rsidRDefault="00B212A5" w:rsidP="00F83CC9">
      <w:pPr>
        <w:spacing w:line="360" w:lineRule="auto"/>
        <w:rPr>
          <w:rFonts w:ascii="Times New Roman" w:hAnsi="Times New Roman" w:cs="Times New Roman"/>
          <w:b/>
          <w:bCs/>
          <w:sz w:val="28"/>
          <w:szCs w:val="28"/>
          <w:u w:val="single"/>
        </w:rPr>
      </w:pPr>
    </w:p>
    <w:p w14:paraId="1145A50A" w14:textId="77777777" w:rsidR="00B212A5" w:rsidRDefault="00B212A5" w:rsidP="00F83CC9">
      <w:pPr>
        <w:spacing w:line="360" w:lineRule="auto"/>
        <w:rPr>
          <w:rFonts w:ascii="Times New Roman" w:hAnsi="Times New Roman" w:cs="Times New Roman"/>
          <w:b/>
          <w:bCs/>
          <w:sz w:val="28"/>
          <w:szCs w:val="28"/>
          <w:u w:val="single"/>
        </w:rPr>
      </w:pPr>
    </w:p>
    <w:p w14:paraId="21030F92" w14:textId="77777777" w:rsidR="00B212A5" w:rsidRDefault="00B212A5" w:rsidP="00F83CC9">
      <w:pPr>
        <w:spacing w:line="360" w:lineRule="auto"/>
        <w:rPr>
          <w:rFonts w:ascii="Times New Roman" w:hAnsi="Times New Roman" w:cs="Times New Roman"/>
          <w:b/>
          <w:bCs/>
          <w:sz w:val="28"/>
          <w:szCs w:val="28"/>
          <w:u w:val="single"/>
        </w:rPr>
      </w:pPr>
    </w:p>
    <w:p w14:paraId="77C8DD1F" w14:textId="77777777" w:rsidR="00B212A5" w:rsidRDefault="00B212A5" w:rsidP="00F83CC9">
      <w:pPr>
        <w:spacing w:line="360" w:lineRule="auto"/>
        <w:rPr>
          <w:rFonts w:ascii="Times New Roman" w:hAnsi="Times New Roman" w:cs="Times New Roman"/>
          <w:b/>
          <w:bCs/>
          <w:sz w:val="28"/>
          <w:szCs w:val="28"/>
          <w:u w:val="single"/>
        </w:rPr>
      </w:pPr>
    </w:p>
    <w:p w14:paraId="487FAD03" w14:textId="77777777" w:rsidR="00B212A5" w:rsidRDefault="00B212A5" w:rsidP="00F83CC9">
      <w:pPr>
        <w:spacing w:line="360" w:lineRule="auto"/>
        <w:rPr>
          <w:rFonts w:ascii="Times New Roman" w:hAnsi="Times New Roman" w:cs="Times New Roman"/>
          <w:b/>
          <w:bCs/>
          <w:sz w:val="28"/>
          <w:szCs w:val="28"/>
          <w:u w:val="single"/>
        </w:rPr>
      </w:pPr>
    </w:p>
    <w:p w14:paraId="2D194C8B" w14:textId="77777777" w:rsidR="00B212A5" w:rsidRDefault="00B212A5" w:rsidP="00F83CC9">
      <w:pPr>
        <w:spacing w:line="360" w:lineRule="auto"/>
        <w:rPr>
          <w:rFonts w:ascii="Times New Roman" w:hAnsi="Times New Roman" w:cs="Times New Roman"/>
          <w:b/>
          <w:bCs/>
          <w:sz w:val="28"/>
          <w:szCs w:val="28"/>
          <w:u w:val="single"/>
        </w:rPr>
      </w:pPr>
    </w:p>
    <w:p w14:paraId="3FA9DC59" w14:textId="77777777" w:rsidR="00B212A5" w:rsidRDefault="00B212A5" w:rsidP="00F83CC9">
      <w:pPr>
        <w:spacing w:line="360" w:lineRule="auto"/>
        <w:rPr>
          <w:rFonts w:ascii="Times New Roman" w:hAnsi="Times New Roman" w:cs="Times New Roman"/>
          <w:b/>
          <w:bCs/>
          <w:sz w:val="28"/>
          <w:szCs w:val="28"/>
          <w:u w:val="single"/>
        </w:rPr>
      </w:pPr>
    </w:p>
    <w:p w14:paraId="49BD4DFB" w14:textId="46F5C8FE"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3: Distributions of positive, negative and neutral tweet word lengths and descriptive statistics for each sentiment using VADER sentiment.</w:t>
      </w:r>
    </w:p>
    <w:p w14:paraId="5BA0B6C3" w14:textId="77777777" w:rsidR="00B212A5" w:rsidRDefault="00B212A5" w:rsidP="00F83CC9">
      <w:pPr>
        <w:spacing w:line="360" w:lineRule="auto"/>
        <w:rPr>
          <w:rFonts w:ascii="Times New Roman" w:hAnsi="Times New Roman" w:cs="Times New Roman"/>
          <w:b/>
          <w:bCs/>
          <w:sz w:val="28"/>
          <w:szCs w:val="28"/>
          <w:u w:val="single"/>
        </w:rPr>
      </w:pPr>
    </w:p>
    <w:p w14:paraId="1C7CB44C" w14:textId="77777777" w:rsidR="00B212A5" w:rsidRDefault="00B212A5" w:rsidP="00F83CC9">
      <w:pPr>
        <w:spacing w:line="360" w:lineRule="auto"/>
        <w:rPr>
          <w:rFonts w:ascii="Times New Roman" w:hAnsi="Times New Roman" w:cs="Times New Roman"/>
          <w:b/>
          <w:bCs/>
          <w:sz w:val="28"/>
          <w:szCs w:val="28"/>
          <w:u w:val="single"/>
        </w:rPr>
      </w:pPr>
    </w:p>
    <w:p w14:paraId="408F1219" w14:textId="77777777" w:rsidR="00B212A5" w:rsidRDefault="00B212A5" w:rsidP="00F83CC9">
      <w:pPr>
        <w:spacing w:line="360" w:lineRule="auto"/>
        <w:rPr>
          <w:rFonts w:ascii="Times New Roman" w:hAnsi="Times New Roman" w:cs="Times New Roman"/>
          <w:b/>
          <w:bCs/>
          <w:sz w:val="28"/>
          <w:szCs w:val="28"/>
          <w:u w:val="single"/>
        </w:rPr>
      </w:pPr>
    </w:p>
    <w:p w14:paraId="2286AA84" w14:textId="77777777" w:rsidR="00B212A5" w:rsidRDefault="00B212A5" w:rsidP="00F83CC9">
      <w:pPr>
        <w:spacing w:line="360" w:lineRule="auto"/>
        <w:rPr>
          <w:rFonts w:ascii="Times New Roman" w:hAnsi="Times New Roman" w:cs="Times New Roman"/>
          <w:b/>
          <w:bCs/>
          <w:sz w:val="28"/>
          <w:szCs w:val="28"/>
          <w:u w:val="single"/>
        </w:rPr>
      </w:pPr>
    </w:p>
    <w:p w14:paraId="2838164E" w14:textId="77777777" w:rsidR="00B212A5" w:rsidRDefault="00B212A5" w:rsidP="00F83CC9">
      <w:pPr>
        <w:spacing w:line="360" w:lineRule="auto"/>
        <w:rPr>
          <w:rFonts w:ascii="Times New Roman" w:hAnsi="Times New Roman" w:cs="Times New Roman"/>
          <w:b/>
          <w:bCs/>
          <w:sz w:val="28"/>
          <w:szCs w:val="28"/>
          <w:u w:val="single"/>
        </w:rPr>
      </w:pPr>
    </w:p>
    <w:p w14:paraId="2746AF70" w14:textId="77777777" w:rsidR="00A7763A" w:rsidRDefault="00A7763A" w:rsidP="00F83CC9">
      <w:pPr>
        <w:spacing w:line="360" w:lineRule="auto"/>
        <w:rPr>
          <w:rFonts w:ascii="Times New Roman" w:hAnsi="Times New Roman" w:cs="Times New Roman"/>
          <w:b/>
          <w:bCs/>
          <w:sz w:val="28"/>
          <w:szCs w:val="28"/>
          <w:u w:val="single"/>
        </w:rPr>
      </w:pPr>
    </w:p>
    <w:p w14:paraId="6D817D4E" w14:textId="77777777" w:rsidR="00A7763A" w:rsidRDefault="00A7763A" w:rsidP="00F83CC9">
      <w:pPr>
        <w:spacing w:line="360" w:lineRule="auto"/>
        <w:rPr>
          <w:rFonts w:ascii="Times New Roman" w:hAnsi="Times New Roman" w:cs="Times New Roman"/>
          <w:b/>
          <w:bCs/>
          <w:sz w:val="28"/>
          <w:szCs w:val="28"/>
          <w:u w:val="single"/>
        </w:rPr>
      </w:pPr>
    </w:p>
    <w:p w14:paraId="78C4B170" w14:textId="5DC519F4" w:rsidR="00B212A5" w:rsidRDefault="00A7763A" w:rsidP="00F83CC9">
      <w:pPr>
        <w:spacing w:line="360" w:lineRule="auto"/>
        <w:rPr>
          <w:rFonts w:ascii="Times New Roman" w:hAnsi="Times New Roman" w:cs="Times New Roman"/>
          <w:b/>
          <w:bCs/>
          <w:sz w:val="28"/>
          <w:szCs w:val="28"/>
          <w:u w:val="single"/>
        </w:rPr>
      </w:pPr>
      <w:r w:rsidRPr="00A7763A">
        <w:rPr>
          <w:rFonts w:ascii="Times New Roman" w:hAnsi="Times New Roman" w:cs="Times New Roman"/>
          <w:b/>
          <w:bCs/>
          <w:noProof/>
          <w:sz w:val="28"/>
          <w:szCs w:val="28"/>
          <w:u w:val="single"/>
        </w:rPr>
        <mc:AlternateContent>
          <mc:Choice Requires="wpg">
            <w:drawing>
              <wp:anchor distT="0" distB="0" distL="114300" distR="114300" simplePos="0" relativeHeight="251696128" behindDoc="0" locked="0" layoutInCell="1" allowOverlap="1" wp14:anchorId="2B0F116D" wp14:editId="7C1C56BD">
                <wp:simplePos x="0" y="0"/>
                <wp:positionH relativeFrom="column">
                  <wp:posOffset>0</wp:posOffset>
                </wp:positionH>
                <wp:positionV relativeFrom="paragraph">
                  <wp:posOffset>0</wp:posOffset>
                </wp:positionV>
                <wp:extent cx="5791200" cy="5699671"/>
                <wp:effectExtent l="0" t="0" r="0" b="3175"/>
                <wp:wrapNone/>
                <wp:docPr id="19" name="Group 18">
                  <a:extLst xmlns:a="http://schemas.openxmlformats.org/drawingml/2006/main">
                    <a:ext uri="{FF2B5EF4-FFF2-40B4-BE49-F238E27FC236}">
                      <a16:creationId xmlns:a16="http://schemas.microsoft.com/office/drawing/2014/main" id="{3531B160-01A6-5AAA-79B4-29FE2CD59ABC}"/>
                    </a:ext>
                  </a:extLst>
                </wp:docPr>
                <wp:cNvGraphicFramePr/>
                <a:graphic xmlns:a="http://schemas.openxmlformats.org/drawingml/2006/main">
                  <a:graphicData uri="http://schemas.microsoft.com/office/word/2010/wordprocessingGroup">
                    <wpg:wgp>
                      <wpg:cNvGrpSpPr/>
                      <wpg:grpSpPr>
                        <a:xfrm>
                          <a:off x="0" y="0"/>
                          <a:ext cx="5791200" cy="5699671"/>
                          <a:chOff x="0" y="0"/>
                          <a:chExt cx="5791200" cy="5699671"/>
                        </a:xfrm>
                      </wpg:grpSpPr>
                      <wps:wsp>
                        <wps:cNvPr id="518387793" name="TextBox 6">
                          <a:extLst>
                            <a:ext uri="{FF2B5EF4-FFF2-40B4-BE49-F238E27FC236}">
                              <a16:creationId xmlns:a16="http://schemas.microsoft.com/office/drawing/2014/main" id="{18DEC431-596F-7A98-C1E1-288F1E84D430}"/>
                            </a:ext>
                          </a:extLst>
                        </wps:cNvPr>
                        <wps:cNvSpPr txBox="1"/>
                        <wps:spPr>
                          <a:xfrm>
                            <a:off x="942016" y="0"/>
                            <a:ext cx="317716" cy="369332"/>
                          </a:xfrm>
                          <a:prstGeom prst="rect">
                            <a:avLst/>
                          </a:prstGeom>
                          <a:noFill/>
                        </wps:spPr>
                        <wps:txbx>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86946850" name="TextBox 7">
                          <a:extLst>
                            <a:ext uri="{FF2B5EF4-FFF2-40B4-BE49-F238E27FC236}">
                              <a16:creationId xmlns:a16="http://schemas.microsoft.com/office/drawing/2014/main" id="{957AB54A-4982-AA2E-5EAD-43D9D595AFA4}"/>
                            </a:ext>
                          </a:extLst>
                        </wps:cNvPr>
                        <wps:cNvSpPr txBox="1"/>
                        <wps:spPr>
                          <a:xfrm>
                            <a:off x="0" y="2754151"/>
                            <a:ext cx="309700" cy="369332"/>
                          </a:xfrm>
                          <a:prstGeom prst="rect">
                            <a:avLst/>
                          </a:prstGeom>
                          <a:noFill/>
                        </wps:spPr>
                        <wps:txbx>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pic:pic xmlns:pic="http://schemas.openxmlformats.org/drawingml/2006/picture">
                        <pic:nvPicPr>
                          <pic:cNvPr id="1757040535" name="Picture 1757040535">
                            <a:extLst>
                              <a:ext uri="{FF2B5EF4-FFF2-40B4-BE49-F238E27FC236}">
                                <a16:creationId xmlns:a16="http://schemas.microsoft.com/office/drawing/2014/main" id="{E4543672-4AF4-83C8-445C-1D9675ACBB62}"/>
                              </a:ext>
                            </a:extLst>
                          </pic:cNvPr>
                          <pic:cNvPicPr>
                            <a:picLocks noChangeAspect="1"/>
                          </pic:cNvPicPr>
                        </pic:nvPicPr>
                        <pic:blipFill>
                          <a:blip r:embed="rId77"/>
                          <a:stretch>
                            <a:fillRect/>
                          </a:stretch>
                        </pic:blipFill>
                        <pic:spPr>
                          <a:xfrm>
                            <a:off x="1427674" y="265084"/>
                            <a:ext cx="2885272" cy="2493895"/>
                          </a:xfrm>
                          <a:prstGeom prst="rect">
                            <a:avLst/>
                          </a:prstGeom>
                        </pic:spPr>
                      </pic:pic>
                      <pic:pic xmlns:pic="http://schemas.openxmlformats.org/drawingml/2006/picture">
                        <pic:nvPicPr>
                          <pic:cNvPr id="1311044460" name="Picture 1311044460">
                            <a:extLst>
                              <a:ext uri="{FF2B5EF4-FFF2-40B4-BE49-F238E27FC236}">
                                <a16:creationId xmlns:a16="http://schemas.microsoft.com/office/drawing/2014/main" id="{187655A9-722A-ED8C-FAE0-99342674ACED}"/>
                              </a:ext>
                            </a:extLst>
                          </pic:cNvPr>
                          <pic:cNvPicPr>
                            <a:picLocks noChangeAspect="1"/>
                          </pic:cNvPicPr>
                        </pic:nvPicPr>
                        <pic:blipFill>
                          <a:blip r:embed="rId78"/>
                          <a:stretch>
                            <a:fillRect/>
                          </a:stretch>
                        </pic:blipFill>
                        <pic:spPr>
                          <a:xfrm>
                            <a:off x="0" y="3223171"/>
                            <a:ext cx="5791200" cy="2476500"/>
                          </a:xfrm>
                          <a:prstGeom prst="rect">
                            <a:avLst/>
                          </a:prstGeom>
                        </pic:spPr>
                      </pic:pic>
                    </wpg:wgp>
                  </a:graphicData>
                </a:graphic>
              </wp:anchor>
            </w:drawing>
          </mc:Choice>
          <mc:Fallback>
            <w:pict>
              <v:group w14:anchorId="2B0F116D" id="Group 18" o:spid="_x0000_s1075" style="position:absolute;margin-left:0;margin-top:0;width:456pt;height:448.8pt;z-index:251696128" coordsize="57912,56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CgRgtrMUAAKzFAAAUAAAAZHJzL21lZGlhL2ltYWdlMi5wbmeJUE5HDQoa&#13;&#10;CgAAAA1JSERSAAADkAAAAYYIBgAAAA1cbos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Q&#13;&#10;oAMABAAAAAEAAAGGAAAAAEFTQ0lJAAAAU2NyZWVuc2hvdFES79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TA8L2V4aWY6UGl4ZWxZRGltZW5z&#13;&#10;aW9uPgogICAgICAgICA8ZXhpZjpVc2VyQ29tbWVudD5TY3JlZW5zaG90PC9leGlmOlVzZXJDb21t&#13;&#10;ZW50PgogICAgICAgICA8ZXhpZjpQaXhlbFhEaW1lbnNpb24+OTEyPC9leGlmOlBpeGVsWERpbWVu&#13;&#10;c2lvbj4KICAgICAgICAgPHRpZmY6T3JpZW50YXRpb24+MTwvdGlmZjpPcmllbnRhdGlvbj4KICAg&#13;&#10;ICAgPC9yZGY6RGVzY3JpcHRpb24+CiAgIDwvcmRmOlJERj4KPC94OnhtcG1ldGE+CgEDl+IAAEAA&#13;&#10;SURBVHgB7J0HeFNH1oY/F0nuNtjYdIzpvQQIvUMIgRASQtqftmmbnk0vpO2mt01I72XTICEQSIFQ&#13;&#10;EnoPvWOD6e69Sbb1nzNCRrYlW5JlW+XM8wjdMjN35h3he787Z87xM1KCJCEgBISAEBACQkAICAEh&#13;&#10;IASEgBAQArUQ8K/lvJwWAkJACAgBISAEhIAQEAJCQAgIASGgCIiAlB+CEBACQkAICAEhIASEgBAQ&#13;&#10;AkJACNhFQASkXZgkkxAQAkJACAgBISAEhIAQEAJCQAiIgJTfgBAQAkJACAgBISAEhIAQEAJCQAjY&#13;&#10;RUAEpF2YJJMQEAJCQAgIASEgBISAEBACQkAIiICU34AQEAJCQAgIASEgBISAEBACQkAI2EVABKRd&#13;&#10;mCSTEBACQkAICAEhIASEgBAQAkJACIiAlN+AEBACQkAICAEhIASEgBAQAkJACNhFQASkXZgkkycT&#13;&#10;uOyyy9ChQwdcfPHFNrtx6623qjx33323zTz2nli1apWqi7/tTUePHlVlvv7661qLfPXVVyrvVVdd&#13;&#10;VWteySAEhIAQEALeScBb7m183x06dKh3DpL0Sgh4KQERkF46sNKtygT8/f2xd+9eHD9+vPIJ2iss&#13;&#10;LMTatWurHXfXA/PmzUP79u2xZcsWHDlyxF2bKe0SAkJACAiBeibgTfe2ekYl1QsBIeBCAiIgXQhT&#13;&#10;qnJfAh07doRWq8XPP/9crZG//fabOhcdHV3tnLsdOHjwIHbv3o2HHnoIoaGh+N///uduTZT2CAEh&#13;&#10;IASEQAMR8JZ7WwPhkssIASHgIgIiIF0EUqpxbwIhISEYMmQIFi9eXK2hv/zyC8aPH4/AwMBK54qL&#13;&#10;i/HKK69g1KhR6Nq1K0aMGIH//ve/KC8vr5Tvs88+w8iRI9GtWzdceumlVmc5jx07httuuw19+/ZF&#13;&#10;9+7dMWPGDGzfvr1SPfbsfPfdd0o4jh49GuPGjVOCuKSkpFrRv//+G2zi2qtXL/Tr1w9soms5+5qa&#13;&#10;mop7770X5513Hnr06IHp06dj3bp1FfWwye9LL71Usc8bvM/HzYnNjrgfDz74IHr37o0LLrgABoMB&#13;&#10;aWlpePjhhxXvLl26qD7fcMMNYDNdy/Tjjz9i0qRJisfgwYPxzDPPgPvCM8V8nc8//9wyO06ePIVO&#13;&#10;nTrhm2++qXRcdoSAEBACvkrAW+5t9ozf1q1bceWVV6p7Ss+ePXHttdeq+4Vl2Q8//LDinj1o0CD1&#13;&#10;sjU3N7ciy4oVKzB16lR13+vTpw+uv/56HDhwoOK8bAgBIWAfARGQ9nGSXF5AYMqUKdi3bx9YzJkT&#13;&#10;31g2bNiASy65xHxIfRuNRlx33XX48ssvlSh89913MXHiRLz//vtKMJkzf/TRR3j++ecxbNgwvP32&#13;&#10;20pI/fvf/zafVt8sqFho8bUff/xxvPzyy+D6r7nmGuzfv79S3pp2ykrL8Ouvv2LChAnQ6XSYOXMm&#13;&#10;srOzwQLYMu3cuRNXX301WABz21iY8XX4ZqvX65Gfnw9eO7Nx40bcd999mD17Nvgh5JZbbnGoPXxN&#13;&#10;vlZycrKq46677lIinMXi+vXrcf/99+Pjjz9W4nXz5s145JFHKprJopv3WZi/9dZb6to//PCDEp4s&#13;&#10;sFmMV50tnjt3jpopnjZtWkU9siEEhIAQ8HUCnn5vs2f8Vq5cqe5r/AL3P//5D5599lmkpKTgiiuu&#13;&#10;qLhv8UvJN954Q+Xje88///lPsIXRE088oS7BSz74PsX3mPfee0/VwS82b7rppmovhu1pk+QRAr5M&#13;&#10;oPKUiy+TkL57PQGe7Zo1a5YSJmZnOYsWLUJkZGS1Bfx//PEH+G3nCy+8oG5QDIdn/IKCgvDBBx8o&#13;&#10;wcPih9928mzgiy++qPjxTCYLtPnz51fw5Dx5eXlggdSuXTt1nMUo1/fqq6/i008/rchb08YfS/9A&#13;&#10;RkYGrrziSpXt/PPPV/V9++23ShCay7IgCw8PB89Wcns5tWrVCvfcc48yf+V+nT59Gj/99JMSvHye&#13;&#10;BTDz4VlI7pe9qaysDC+9SDOTHU0zkzxLyNdkocx1cuLZWZ795Otx4gcAvnnz8TfffFMd43949nHB&#13;&#10;ggXqmwXuc889p9Z48npPTgsXLlQzxWFhYWpf/hECQkAICAGov92efG+zZwzZGqhFixb47tvvEBAY&#13;&#10;oIrwPZTvv6+//rp6WckvLuPi4tT9mdeGstUQL/XIzMxU+fnex/eZe+65l+6JLdWx1q1bK8skvm9H&#13;&#10;RETY0xTJIwSEABHwFwpCwFcIBAcHqxuKpRkrz96x6aWfn18lDHwjCggIULOPlicuv/xytbtmzRpl&#13;&#10;9sIzgDwjaJnYPMYy8Qwnr1Np2bKlMvFkM0++ubHA4pk5e9PcuXNVHZ06d1Izj3xtbjubwlrOZO7Y&#13;&#10;sUMJYrN45PoHDBigxGH//v3VNZs3b14hHvk85/3rr7/wj3/8g3ftTjwTmtAhoSI/35TZyQ/3jWd6&#13;&#10;uU6epd22bRtKS0tVPl7HmZWVVY3bHXfcARbuXCcLSP7mPnNih0FcH8+6ShICQkAICIFzBDz93nau&#13;&#10;J9a3WNyxmSm/5DSLR84ZFRWl7uksDDmxJ9eTJ0+qfPxylu+NfM+4/fbb1Xm+D7IvhOnTL1Evk9mc&#13;&#10;lZd5sPgW8agQyT9CwG4CMgNpNyrJ6A0ELrroImW2yWYrPJPFNx52SFM15eTkqBuKRqOpdIqFFyc2&#13;&#10;fWURxKmq8x1+A2qZuK5Tp07ZnNljL7C1JTaD5dlBFmG8brFqYmc6bK7KidtWtU2W+Vl4NmnSxPKQ&#13;&#10;09t8A68qvufMmaPWinKbeSaUxbOlmDW/DW7WrJnN6/LNnN8us8BnU1ezeDbPatosKCeEgBAQAj5I&#13;&#10;wFPvbfYMVU5Orlr2Ye2eERMTg4KCAlUNv3hkCxdeJ88mrGwtxPdjXk7By0ji4+OV4zleksJWQmyl&#13;&#10;w88B/GKYrWb4xa4kISAE7CMgAtI+TpLLSwiw6SibtLA5JIsUFoQ8K1c1sVkrCzGeLbQUkWz6yalp&#13;&#10;06YVIo2FkmUyCyTzMb5BsfMcvkFZSzqtztrhSsdYlLF4ZCc+LNosE5us8tpIfovKb6ItTXYs8y1Z&#13;&#10;sgQ9e/ZSos7cD8vzPFPKTHh9CCc2T7VM9ghdDofC7eAbMs8osnkQp6effhq7du1S2+b2szmuZcrM&#13;&#10;yMS27dvAjg9YePLaFl6/wrOPy5cvV06BLPPLthAQAkJACJgIeOq9zZ7xi4yMUC8qq95ruSwfs5w9&#13;&#10;5HsPf/jFLd832AKG771DhgxVZqs8C8kO2tiUlS2NWGzyPq+7ZwEqSQgIAfsIyOsW+zhJLi8hwGaR&#13;&#10;vPZu6dKlSpxceOGFVnvGHltZQJnX7Zkz8TpGTuw1lD2C8hvR33//3XxafXPdlmngwIHK/JLz8+yh&#13;&#10;+cOmnrx+0dIkx7Kc5TavDWRhd/HFF6v2cx/MH3bGw2sszW1lscqzlXyDNCcWbyzo/v57K7g9LCDN&#13;&#10;go7zcF5eF/r111+rIuxU58yZM+bi6pvNUGtLbJLLb4B51tAsHtn5D9+oOfG5Lp27qBt+VU4//PiD&#13;&#10;MjVi5z+chg8frtZu8vpSFvMsKCUJASEgBIRAdQKeem+r3pPqR/glbOfOndVaRb6fmBOLRF5Owt5U&#13;&#10;ObEjuBtvvFFt80tg9op+5513qnv5mTOn1dp7NnPl+x3zGj16NF577TWVn01fJQkBIWA/AZmBtJ+V&#13;&#10;5PQSArxGkW8qbK5S1WOquYv8NpeFGJ9nIcXrJFgEsVfWyZMnq7eVnPeBBx7Ao48+in/9619gEyI2&#13;&#10;iWVPcJbpttv+qWYI2f04e3tj81KeAWUvo1y+tsQzcOw9zpqpLZfl63I7v//+e+XZlcNz8LVYWPKa&#13;&#10;Rr5Z8iwlC1juF+/zW1cOK8KOdbg9X331lTp+8803q+awqSgLvE8++USZoLJwPnHiRG1NrZjNfeyx&#13;&#10;x5TgY3NZrjspKUmVNTsqYDHLYUG4T7yuhc+/88476oZvaabE4UX4OL81btOmTa3XlwxCQAgIAV8l&#13;&#10;4Gn3NstxYgsXdq5WNbHjHL4PcGgoDkd11dVXqdAb7FGcHdSxlRCbqHLiF7+8lOOpp57C2LFjla8A&#13;&#10;vn+wEzm+h7M1Ed8LWWRy+A72c8D3Qj7O/gQkCQEh4AABCicgSQh4NQF6C2nkjzmRgDLSG0sjOb8x&#13;&#10;H1LfdPMxkovvimO0rsL45JNPGmnGzkhvP40042ckr6HGUkNpRR7eIMFopJuVkWIeGkkMGUlsGRMS&#13;&#10;EozkdrwiX2JiopHEo7oumcqoa5MYrThPAlGVobWMFcfMGyQyjST+jCRkzYeqfXMeviY5DVDnyBxV&#13;&#10;9ZmvRSa6RppdNJLL84pyJ06cNJKAVO2hOJBGMvmpKMuZ+FrcXpr1NFKMRyPX/8UXX6hrmCthVsys&#13;&#10;aiKTISMJUMWDZmoVUxLMqiw5MKrITrOdihuzpbfCRgpvYuSxsUy7d+9W5WgNpOVh2RYCQkAI+DwB&#13;&#10;T7+3mQeQ7yV8/7L2sbx38z2VQm4Z+b7G9yUKTWXcs2ePuRr1TesejWPGjFF5+D5PL0WN5POgIg+9&#13;&#10;GDWSJY+R4kiqPCROjatXr644LxtCQAjYR8CPszmgNyWrEBACQqDBCHCYDxKuKmYlmxxJEgJCQAgI&#13;&#10;ASEgBISAEGhcAmLC2rj85epCQAhYIcBmRey2nc2Bb7jhBrVexUo2OSQEhIAQEAJCQAgIASHQwARE&#13;&#10;QDYwcLmcEBACtRPYt2+fcgrEjoJ4TackISAEhIAQEAJCQAgIAfcgICas7jEO0gohIASEgBAQAkJA&#13;&#10;CAgBISAEhIDbE5AwHm4/RNJAISAEhIAQEAJCQAgIASEgBISAexAQAeke4yCtEAJCQAgIASEgBISA&#13;&#10;EBACQkAIuD0BEZBuP0TSQCEgBISAEBACQkAICAEhIASEgHsQEAHpHuMgrRACQkAICAEhIASEgBAQ&#13;&#10;AkJACLg9ARGQbj9E0kAhIASEgBAQAkJACAgBISAEhIB7EJAwHlXGITU1B0ZjlYN27Pr5AbGxkXC2&#13;&#10;vB2X8KkswtO1wy08hadrCbi2NvPv07W1ek9tzt5XzFydLe89BF3XE2HqOpZck/AUnq4l4NrazL9P&#13;&#10;19bqHbWJgKwyjiwejc4oSJCCpOR8+SoN8fld4enan4DwFJ6uJeDa2ky/T9fW6T21OX9fkf/3rv8V&#13;&#10;CFPXMhWewtO1BFxbm9ybbPEUE1ZbZOS4EBACQkAICAEhIASEgBAQAkJACFQiIAKyEg7ZEQJCQAgI&#13;&#10;ASEgBISAEBACQkAICAFbBERA2iIjx4WAEBACQkAICAEhIASEgBAQAkKgEgFZA1kJR807ZWXlKCsr&#13;&#10;tZqJF9oWFRVBry9xygmP1Up9+GBdePr7+yMgIIAW54vtug//hKTrQkAICAEhIAQahUBNz4v12aC6&#13;&#10;PDvVZ7vctW55XnR+ZERA2smuuLgQGRkplNu2i9b0dH+Ul5fbWaNkq41AXXhqtcGIioqBRqOp7TJy&#13;&#10;XggIASEgBISAEBACLiFgz/OiSy5ko5K6PDvZqNKrD8vzonPDKwLSDm78JonFI//IIiKiaGbLuuVv&#13;&#10;QIAfzVDaFph2XEqyWBBwhqfRaJolzs3NRFraSbRo0U5mIi2YyqYQEAJCQAgIASFQPwTsfV6sn6ub&#13;&#10;anXm2ak+2+OudcvzYt1GxiMEZFpaGi699FI8//zzGDlypNUeL1myBK+++ipOnTpF8Rhj8cgjj+DC&#13;&#10;Cy+0mtfRgyazVaMSjzpdkM3igYEBKC0ts3leTjhGoC482YQ1Pf00DAYDCX+tYxeW3EJACAgBISAE&#13;&#10;hIAQcJCAvc+LDlbrUPa6PDs5dCEvySzPi84NpPWpNOfqqpdS69atU+KRhaGtdOjQIdx333249957&#13;&#10;sWPHDtx999144IEHcPKk7TK26qrpuK2Zx5rKyLnGIeDnF9A4F5arCgEhIASEgBAQAj5NQJ4XPWf4&#13;&#10;5XnRubFyawH5zTffKCHI4rCmNGfOHPTu3RtTp05Va94uu+wy9OnTB1999WVNxeScEBACQkAICAEh&#13;&#10;IASEgBAQAkJACDhAwK1NWMeNG4eZM2cqUfjwww/b7Nbhw4fRuXPnSuc7duyI/fv3Vzpmz47JcWdl&#13;&#10;753izNMecu6Zh8dOvLEyA9P4WPt9u+fIuXerfI1nKTkHKzGUo0hfiuJS+jaUqY86VlpK54zo1SoC&#13;&#10;zSOCnRo4M0+nCkshmwRKaJzWHU5FQhg7E6t8X7NZSE4IASEgBISAEKiFgFsLyObNm9fSfNPpgoIC&#13;&#10;BAdXfnAJCgpCYWGhXeUtM8XGRlruqm0Oz8FerXhhMtuW15RqO19TWVefKy4uRlZWJjmSaenqqhus&#13;&#10;Pmd5lpX5gd0zx8SEV/ttNFjj3fBC1n7fbthMj2mSu/AsLzei0FCK/OJSFJaUIa/EgIKSUhSQ4Cvk&#13;&#10;b7VfdnabvmltcGExfdP5Ir2BPmUo5g+t4S7hbxIeeqqPjxlIMBrIkVhtqV1cOFbNmlxbNjnfgATe&#13;&#10;/usQ5m48iken9MT0Pq0a8MpyKSEgBDyJgDc8L3oSb29oq1sLSHsBs3jkH79l4v3Q0FDLQ3Ztp6bm&#13;&#10;VIvjyLEdOTwHe1ityUmOuy1c/sc//g/Tp19Onxl29d0y08yZl+Daa28gs+BLLA836HZdePJY8Zil&#13;&#10;p+eREx19g7bbHS/GMzwsdqz9vt2xve7aJgMJrNT8EvXR+wfgDP2+WGzxjFwxzdDxjI8SYSS6ikmA&#13;&#10;6ekYz9jpzfv0zbN2ep61o20WZ3VNZSQeuf6GSppAf+gC/KHV8CcQOtrX0mdCjxZISclxqhnm36dT&#13;&#10;haWQTQKhQaZb/Ir9KSIgbVKSE0JACNx66/Ue/bwoI9jwBLxCQLL56p49eyrRY7PWnj17Vjpmz46R&#13;&#10;onAY+R+LVGVXneE8RfQgaJkCWWDa8abesowj28H0wOaIOWZOjnMPc9ymuXMXONI0t81rbTzdtrH1&#13;&#10;2jCT+ZrwsA6Z/z9nFxmQkldCn2Kk5tJ3bjHSC0qQRt8ZJBozaTu3QF9DJFjrdTf0URZ0Om0Agkjc&#13;&#10;BWn42/QJVscCEKzl4/4IpuMhapuP0YfzkYUFn1PfnJ/q4uPqPJ1j0RhQg71p1b+d9vddzCvtZ2V/&#13;&#10;zuEdYvD5ysPYeTRTvWRgoS9JCAiBhiVg7XmxPlvAz6L0p1qeF+sTstQNrxCQM2bMADvcmTdvHi6+&#13;&#10;+GIsXLgQ27dvx7PPPlsvQ8x/DK7/YiMOnHJeoDnTsC4tI/HlDefb9UfhjjtuotiV6Xjrrdfw/fdf&#13;&#10;o6ioEN2798LWrZtwxRXXqM8bb7yMnTu3KzPXkJBQYjcdt956h2ratGmTcMMNN6vZy1tuuR49evTC&#13;&#10;7t07kZR0GNHRMbjxxlsxefIUZ7ohZYSASwjw/8OSUn6RQ6aW9DKnSM3usUkmz/qZZgJ5dtA8M1jE&#13;&#10;5pmUp5jNNil/JonC9PxiEoZ6tW3vbKC/vx+ahGoRExUCHYkpfijXsfDS8kycSYTpWISR8GIxF6yE&#13;&#10;HIsyPmYSb3wumPJqyCzej0yt65KoOQgjscdikK9bk8Cry3WkrOcR6NEiApH0W82h3/jW41kY0j7a&#13;&#10;8zohLRYCHkxAnhfledGDf741Nt1jBWSPHj3w1FNPkRC6Al27dsXs2bNVHEg+xmsn33zzzWqOdWok&#13;&#10;4WUn33vvU5hFIK+BfOCBuxEf3x7/+c/L0JcU479vvorTp0/hs8++pfiW4fjjj9/x738/iYkTJ1O+&#13;&#10;+Go0fv99Ed544x106tQVH3zwNv7735cxdux48FpTSUKgvggU0Hq+Q2l59MnH4dQ8HE0rwLGMPLXW&#13;&#10;jwVfZVuBurciTBeIpuFBiA7TIYa+m9F3bDh/ghAXEaS2o8O0CCTRFxcXqUw2+QFBkm8SaOwYxbVR&#13;&#10;9/fzx+AuzbHk72NYl5guArI2YHJeCPggAXle9MFBd0GXPUZAJiYmVupuVZPVCRMmgD8NkdiMlGcC&#13;&#10;q5mw0rogdzJhrcrikktmkEfbQPqE4fbb7yanQAEICwtTQlKnMwnB1NQUqwJy+PBRahaS65w6dTrm&#13;&#10;zPmGZjgz0KqVOGaoyln2HSfA6wIT0/NxkMRiYmo+kkgwJmcUIC2nyK7KeFaQ1+VpaAZOR79x06wg&#13;&#10;zwya9tX32W020eQZw6Y0M8PisDkLRRKH/M3nJAkBewhwjOJHHnkE9sQofuWVVzBp0iRlHcMxinv3&#13;&#10;7kN/OxvGudnobnFKQG4+kmFPtySPEBACLiRg63nRhZeoVlUg3wsdNGGtWok8L1YlIvtVCXiMgKza&#13;&#10;8Mbe5z8KIWQ2Zpnq4vTFsp762o6Li6uoms1b2YSVhTkf79SpizpXXl5Wkcdyo2nTc6ZPLEI5GY2V&#13;&#10;14Ba5pdtIWCNADt7OZZZeFYoFiCJnNAcJeF4JqsQ5AvGamITvHbRYWjfLAwdYsLQMTYczcK1Z9fr&#13;&#10;sSko3SzpI0kINBQBXjLxzjvv4MEHH0RNIaYsYxRz2zhG8Y8//qhiFD/22GMN0txx3U1C9QjN4KfS&#13;&#10;Gl9+aSJJCAiBhiNg7XmxPq/uimdReV6szxHyjrpFQHrHONrVC/4jZk5PPPEwhgwZhrff/ljNSnK4&#13;&#10;DzZjlSQEqhJgE818CueQXWhATrEB+RQSopD2OUxEPpmYVoSKoLWFBXS8iI5zeAhTiAgOFUHrEOkY&#13;&#10;eyU10OJ+WymUzEfbxoQivlk4OpBY7EifLrTdlExGJQkBdyLQ0DGKTX+6z/39tpcFl4ul2fV4euly&#13;&#10;lATkuiPp5I21tb3FJZ8VAubbqLNjYqVKnz7kbTzN/fH0QfXF50UeO8t+8xh6y3jWx+9RBGR9UHWT&#13;&#10;OrVaDfLy8igOZPUGcYxMNlvlN1Vsivrqqy+oTKUUXkCS9xIwUGgTdqiRRWKQvY5mKlGoJ3HIH5NA&#13;&#10;zKXtXBKKeXQ+jwUjfXOoCFclNidtQzOJ8c1CSSiGK6HYmR5w42hmpOofb1ddU+oRAq4k0NAxiusa&#13;&#10;b3R0z5b4YsUB/H0yF/+cWD3WsSvZ+EpddR0TX+Fkbz+9hacjccPtZeNMPn62cyRptVqKnZ6vljZx&#13;&#10;Ocvy7ISRw+UFBWmRmZlZ8bxoNJZV5ONlJFyG7+Hmba4ngMxpzd+WdaqDbvKPxA13biBEQDrHzSNK&#13;&#10;XXjhVHzxxccUDzOsWnsfffRJcjz0OnmunUvrIEMxevQ4tG+fgEOHDmL48JHV8ssBzyPA5qI7TmRj&#13;&#10;w5FMbD2WjuPpheR8xuB0R9hMlGcJg8jbJ5tv8yeYXlKobToeysfUN22f3WenNKGUJ1RH623PHosI&#13;&#10;1oinUKdHQQp6EgFXxSh2Nn4rvz3nB/PzWobjCwK3bu9pnD6TBXauI8k5Amamzo6Jc1f13lLextPe&#13;&#10;uOH1OaIs1GqKWW7t2hdeOAWffvpRxfOiZflHHjE9L/7ww5xKz4v79x8gS7YRqrpyesnMZdhiybzN&#13;&#10;J8rOhrbjb8s6rbWhsY7VFDfc/PtsrLa583X9aLBdN7Xgzj21s20cCLsqEr1ej7S0E2jWrDUFpbdt&#13;&#10;TufMf1o7m+WT2erC094x8yawZfRfee/pXBKMGdhKcd/2nshSYSus9ZFDPoSHaBAepAELugj+DtEi&#13;&#10;kr4j6XgUHWtC+1H0aULbTembYwFKMhHgt6zihdV1vwYzT9fV2HA1dejQAZ9//jlGjqz+4u25555T&#13;&#10;MYq/++67igZdddVVKkbxE088UXGstg1r96XayvB5M9fjJzMx/rUVKrzNJzcORi8KCSXJOQJmps6O&#13;&#10;iXNX9d5S3sbTHZ496vLs5L2/NNs9q2nMzL9P26V994zMQPru2EvPPZwAv+hITC/A+rOCcdexTFqT&#13;&#10;WNkEmQVi77ZNMYjiv43r2xr+xXoSjFoVf9DDuy/NFwJuT6ChYxTbAsLxSXu1a4rNiWlYQ+E8REDa&#13;&#10;IiXHhYAQEAJCwB4CIiDtoSR5hICbEDiVU0yCMR3skn8HCcbMfH2llgVTgPrubZpgQHxTFfOtc1y4&#13;&#10;Mhc1v0WTt+aVcMmOEHA5AXeNUTwkIUYJyE1J6bh9RAeX91sqFAJCQAgIAd8hIALSd8ZaeuqhBP4+&#13;&#10;lo2Fu05iW3KmCndh2Y3AAD90JXO0/vHRGBwfg94tIySkhSUg2RYC9Uwg0Y1iFNfU1WEdYzB7KbD/&#13;&#10;VA45ySols3W5/dfES84JASEgBISAbQJyB7HNRs4IgUYjwOapKw+n48t1SbSWMbuiHeToDAlxEehP&#13;&#10;5mhsljqAZhtlbWIFHtkQAkLABoH4piFoHhWMM9lFap30xG7n4gLbKCKHhYAQEAJCQAhYJSAC0ioW&#13;&#10;OSgEGocAx0lcTJ4S/7f+CJLT8lUjAkg1jureHGM6x+F8mmmMDJb/to0zOnJVIeDZBM5rH4Nftx3H&#13;&#10;OjJjFQHp2WMprRcCQkAINCYBeRJtTPpybSFwlkCxoRw/bT+B7zYeRWpOkTrK8RIvJMc31w9uj5aR&#13;&#10;QcJKCAgBIVAnAsNoHSQLyC20hpqtHHhttCQhIASEgBAQAo4SEAHpKDHJLwRcSIDXIn27ORnztiQj&#13;&#10;t9AUo5HjJU4f0A7XDGqrQmm48HJSlRAQAj5MYDCZvbNFQxq9pDqSWYSE6BAfpiFdFwJCQAgIAWcJ&#13;&#10;iIB0lpyUEwJ1IJCSV4KvNhxVswFFhjJVU3S4DlcMisfl/dsgRGIu1oGuFBUCQsAagVBdALq1isTu&#13;&#10;49lYcziVBGS8tWxyTAgIASEgBIRAjQREQNaIR066ksCRI0fQvn17V1bpcXUdzSzEF7S+cRl5VeX1&#13;&#10;jpxaRYfi2iHtMaVHC/Gg6nEjKg0WAp5FYFBCMyUgNyRl4Lrz4z2r8dJaISAEfIKAPC+6/zD7u38T&#13;&#10;pYUNSWD+/B8xbdokdcnNmzdh7NihNi//7rtv4ZZbrrd53vLE8uXL8K9/3Vlx6M47b8VHH71Xse/t&#13;&#10;G7tP5+LBH7fjqg9W43da68jisXOLCPzn0n744bZhmN6nlYhHb/8RSP+EgBsQGNEhRrViF8WRLaG1&#13;&#10;15KEgBAQAs4QkOdFZ6h5TxmZgfSesXR5TwYOHIQVK9a5pN7c3Gxy2nDuYeXddz9ySb3uXsleEo6z&#13;&#10;VxzEtqMZFU3tT+uQrh/aHudTKA5xYlGBRTaEgBBoAALdmocjMlSLnAI9thzPBDvWkSQEhIAQqAsB&#13;&#10;eV6sCz3PLCsC0tlxIw92MBRWLm0MoGOm9WyVT7hoT0MOD+z0mvfEEw+jrKwML730esXFH374X4iM&#13;&#10;jMTgwcPx9def4/TpUygpKUbHjp3x+OPPVDMv3bBhHR544G6sXbtV1fH331vw5puv4sSJ44iPJ8+g&#13;&#10;LVtX1M0e/T799EMsW7YEGRnpdNwPAwYMwtNP/wfbt2/DW2+9htLSUjWj+d138zFr1sPo27c/7rzz&#13;&#10;XmpnOT777CP89ttC5OXlUr2taGbzDowZM1bVzzOiU6ZMw19/LVdtbtGiJe6++37qh+3Z0YqGNdJG&#13;&#10;kb4M76w8jJ82H0U5/VQ4fuPwLnG4cWgCutPMoyQhIASEQGMQ4JdW59HLqxV7z2BdYroIyMYYBLmm&#13;&#10;bxGw9rxYnwT4WRQ6n3peHDFilCLqic+L9flTqM+6RUA6Q5f+GDT5bia0Z5KdKe10GX2LeGRdOceu&#13;&#10;PwqXXDIDDz98LwmyPISHhyMnJxebNm3AK6+8qY4/+eRzGDduPLKyMvHQQ/fhk0/ew/PPv2qzbZzv&#13;&#10;kUfuxxVXXI3rr78ZO3duo/1/kejsoMr8/vuvmD//B7zzzidKiCYmHsYdd9yEX375GTNmXIl7730Q&#13;&#10;X3zxCX7+eXG1a3zwwdtYsuRXvPDC6+jSpRuWLl2MJ598BDxL2aNHb5V/8eJf8frr7yAuLo7yPUvb&#13;&#10;L+KHHxZVq8sdDqw+nI5XFu+tCMcxpFMs7hvfBRzIW5IQEAJCoLEJDO7QTAnIzRTOQ5IQEAL1SECe&#13;&#10;FxvkeXH27A/Qu3dfNZCe9LxYj7+8eq9a1kA6i9jOmUBnq69rOTYniImJUcKM6+LZvVatWqlZvy+/&#13;&#10;nKPEY0F+Ps3onUZERCTS03nW0HZaufJPBAUF4aabboNGE4jzzhuIiRNNayW51KiRo0mE/k+Jx4yM&#13;&#10;DGRmZpFwjUBaWprtSs+eYfF45ZXXomfPXqruyZOnYODAwViwYF5F2UmTptCsZzyCg4MxadJk1e6K&#13;&#10;k26ykZFfgkfn78CDc7Yq8dg0TKvWOL45s5+IRzcZI2mGEBACZA2REE02IkByWj5ScosFiRAQAvVJ&#13;&#10;QJ4X6/158eeff6oYQU94XqxorAdvyAykM4NHfwzUTGAVE9ZATQBK3cSElbt14YUXk4D8Xc0A/v77&#13;&#10;L5g8+WIl0H7/fRF+/XWhsoZt2zYehYWFCAhgkwfbKTU1BdHRMZXW7LVq1QaHDh1ShcrITpOd6vAs&#13;&#10;Z2RkBBISOsJgMKC8/Ny6R1u15+TkoHXrNpVOt2jRAklJhyuOsRg2p4CAQBUE27zf2N9svjt/xym8&#13;&#10;u2w/8ktK1YPZFArFcc+YzogIkv9ijT0+cn0hIAQqE4gO06F9XDiSUvKwJikdl/U9txyhck7ZEwJC&#13;&#10;oE4EbDwv1qnOWgqrZ1EHTFi5Ok9/XmSrN3Ny5+dFcxu94Vuebp0dRX6jpA2tXDqQRJhfPa6BrHy1&#13;&#10;WvemTbsUX331Ka1hXI1jx5Jx0UUXg4Ukv6l5//3PEE8zepxefPFZEmtJatvWP3FxzWk2MVWtVwwI&#13;&#10;ME1cs6g0p9mzXwPvz5v3izKZ5eNXXjndfLrG72bNYnH8+LFKeU6dOqkEa6WDbrhzJKMQz/+2B+zR&#13;&#10;kFPbmDA8flEP9Gsd5YatlSYJASEgBEwEBpEzLxaQG2gdpAhI+VUIgXokYO15sR4vB34WLXXsWVSe&#13;&#10;F+tzQLyzbjFh9c5xVb2Kjo4mRzbn07rH5zF06HBERUWpNZH+/v7KHJVnzlat+gvLly9VDm5qQjF6&#13;&#10;9Hg16/f++7Oh1xuwa9dOsJ25OeWTOaxGo0VgYCCKi4vx+eefKFFYWlqqsmi1WnLYU0KzkqZ9czn+&#13;&#10;njx5KubM+Rq7d++idpSRyP1VzWRefLF9AtSyrobaNpSW44PVibj2k7VKPGoC/XHjyI749qYhIh4b&#13;&#10;ahDkOkJACDhNYDitg+T0N62DLD0bk9bpyqSgEBACHk3A058XeYJEUsMSkBnIhuXd4Fe75JLLlLMb&#13;&#10;sxhj5zo7d27HtddersxW2ZPq9OmXY+HCn5QwtNVANkt97bW36fM8rUEchebNW2LYsJEVM4e3334P&#13;&#10;nnvuKZrlHEfiNBjdu/fE6NHjYDYrGDBgsPIAe8EFI9Xsp+V1rrvuJjWz+fTTjymnPuxlddasZ3H+&#13;&#10;+UOUoLTM6w7b205k40WadeT1Q5x6tW2KJyb3QPtocZLjDuMjbRACQqB2An3JSiKYll2w2f3uM7no&#13;&#10;2yqy9kKSQwgIAa8l4OnPi147MG7aMT+ahaIgA5LMBFJScqqtr9Pr9WS+eQLNmrUGz6TZSoFkNsAz&#13;&#10;aJJcQ6AuPO0dM0damkcPWm9RTMdf/j4O/k8TpgvEneO7YnqflpXWhjpSZ0PlZdf9cXGRsPb7bqg2&#13;&#10;eNN1hKdrR9PM07W1ek9tzv6/NXO1Vf6eOX9j4+E0XDeiA+4kCwpJtROojWntNUgOSwLexrM+nj0s&#13;&#10;edmzXZdnJ3vq97Y8NY2Z+ffpbX12RX/EhNUVFKUOryfwx75UzPxgNRadFY9jujfH3H8Ox6V9W7m9&#13;&#10;ePT6wZEOCgEh4BSBIQkm52QbaR2kJCEgBISAEBAC9hIQE1Z7SUk+nyTALu5fXLwP6w+lqv7HRgbj&#13;&#10;4UndMaLjOa+wPglGOi0EhIDHExjesRne/GMfDp3OQW5xqXiN9vgRlQ4IASEgBBqGgAjIhuEsV/Ew&#13;&#10;AuxU4tstx/DZqkMo0pfBn5zuXjowHneN6ohgbc0hTzysq9JcISAEfJRAmybBaNEkBKezCrE2KQMX&#13;&#10;do/zURLSbSEgBISAEHCEgAhIR2hJXp8gsP1kDl7+fY9ycc8d7tA8ArPISU73FhE+0X/ppBAQAr5D&#13;&#10;YACF81hEAnJ9UpoISN8ZdumpEBACQqBOBERAOoDPaCx3ILdkbUwCzoxVdpEeb644hMXbTygnOTzT&#13;&#10;eNOoTrjqvLYUVommICUJASEgBDyJAN+z9IU1tngYhfPgtd1bktKVAzl2GiFJCAiBuhFw5hmkbleU&#13;&#10;0s4SkLFyjpwISDu4cdxETmVl1WMY2lFcsjQCAY45ySkgoPafODsinr/jFN5bfgB5xQZVbnS35nhg&#13;&#10;QlfEhuvUvvwjBISAEPA0AsFbP4Jx5afQXPoy9PFjrDb//Pim0NALsoy8EiSmFaBjbJjVfHJQCAiB&#13;&#10;2gnI82LtjNwthyPPi+7W9sZsT+1P143ZOje5dkBAADSaYOTmZqrYiX5+1tfAlZX5kciUqCiuGjZn&#13;&#10;ePKbJP5jkJeXgZCQcBqvmh0NH0jJIyc5e7GPYjtyatU0FA9N6oYhZNYlSQgIASHgyQT8i7JU84N3&#13;&#10;zrUpIEPI0qJbqybYeSwTq2kWUgSkJ4+4tL2xCdj7vFif7XTm2ak+2+OudTv6vOiu/WisdomAtIM8&#13;&#10;m/Q0aRJDsSBPIj39tM0S/OapvFzMXG0CcvBEXXiyeIyKsu0ptZAc47y78jB+2pJMY2aEJtAf1w7r&#13;&#10;gBsHx0NL25KEgBAQAp5OoKTDeIRu+gna5J1AKVllBFq3qBiUEK0E5CYSkPw3UJIQEALOEbD3edG5&#13;&#10;2u0rVZdnJ/uu4F25ante9K7euq43IiDtZKnRaNCiRTsYDCYTx6rFeNlITEw4Ccw8WkdS9azsO0qg&#13;&#10;LjzZbNXWzCObq3JMxzeX7UMmmWxxGkRrgB6hWcfWUcGONlPyCwEhIATclkBpi/5AaBj8C/KhObYa&#13;&#10;hoTxVts6gv4GfvLXIew6noViQzmCNPISzSooOSgE7CBQ2/OiHVU4naUuz05OX9SDC9b0vOjB3WqQ&#13;&#10;pouAdAAzv1nSarVWS/C54OBgOq9XjgisZpKDdhOoD55HMwvxypJ92Epv2Tk1i9DhvgndMb5rrN3t&#13;&#10;koxCQAgIAY8hwMstug0BtixFUOIymwKyS1wYmoRpkZWvx+bkTIlz6zEDLA11VwI1PS/WZ5vr49mp&#13;&#10;PtsrdXsuAXnN6LljJy23k0AJvVF/d9Vh/N/Ha5V4DKCgjleQmdYPt40Q8WgnQ8kmBISAZxLw6zlZ&#13;&#10;NVyXtAm2zGP4obN/vGnd99pE0ws2z+yttFoICAEhIAQagoDMQDYEZblGoxFYQw9Dr9Ks4xmKc8ap&#13;&#10;Z5soPDaphziKaLQRkQsLASHQoAQ6jUM5LcEIIDPWwDPboMxarTRgSEIMlu8+jc1HREBawSOHhIAQ&#13;&#10;EAJCwIKACEgLGLLpPQR4Hc9Ti3Zh5b4zqlMRIRrcNa4rLu7VAvy2XZIQEAJCwCcIaIKgb9uTTFi3&#13;&#10;QXf4D5sCcliHGPBfxhMZBTiVU4yWkUE+gUc6KQSEgBAQAo4TEBNWx5lJCQ8g8CLNOrJ4JGtVTO3f&#13;&#10;BvNuH4lpvVuKePSAsZMmCgEh4FoCJR3GqAp1SWtsVtw0RIuOLSLUeTFjtYlJTggBISAEhAAREAEp&#13;&#10;PwOvI7Bg50ks3nFCvU1/YUZ/zLqwOyKCZLLd6wZaOiQEhIBdBPQdJ8JIlheajFT4Zx+1WWZgvCn0&#13;&#10;0XpZB2mTkZwQAkJACAgBEZDyG/AyAgdT8/D673tVr64akoAxnZt5WQ+lO0JACAgBxwgYg6Ohb5mg&#13;&#10;CgUdXmyzMJuxctqenIHSMolHZROUnBACQkAI+DgBmYH08R+AN3W/UF+GR3/aAX1pOXq2bYo7R3X0&#13;&#10;pu5JX4SAEBACThPQdxilymoTV9qso0/rKARrA1BQUoqdJ3Ns5pMTQkAICAEh4NsERED69vh7Te+N&#13;&#10;RiP+/etunCQHEFGhWrx4SW8EBrBLCElCQAgIASFQ3HGSgqA9lQS/okyrQDT0N7OfhPOwykYOCgEh&#13;&#10;IASEwDkCIiDPsZAtDybww7YT+HOvyWnOsyQeY8N1HtwbaboQEAJCwLUEyqPiYYiOhR+9bNMm/mGz&#13;&#10;8sHtTWasm46k2cwjJ4SAEBACQsC3CYiA9O3x94re7z2di9lL96u+XD+iIwaffYPuFZ2TTggBISAE&#13;&#10;XESgJGG4qiko8U+bNQ7vaBKQh8/kIrtIbzOfnBACQkAICAHfJSAC0nfH3it6nltcisd+2g4DrXvs&#13;&#10;T2/Obxme4BX9kk4IASEgBFxNoIS8sXLSJe8CDMVWq28VFYxW0aEoJx86axMzrOaRg0JACAgBIeDb&#13;&#10;BERA+vb4e3Tved3jM4t24Ux2EaLJZPX5S3ohgFzVSxICQkAICIHqBEqb90NZaBj8SkuhTbbtTGdg&#13;&#10;+2hVeH2SCMjqFOWIEBACQkAIuLWATE1NxfXXX4/evXujb9++ePzxx2EwGKyO2tdff41Ro0ahR48e&#13;&#10;mDp1KtassR0w2WoFctDjCPxvUzLWHkxFgL8fnr+0LzgQtiQhIASEgBCwQYBesJUkDFIndYeX2cgE&#13;&#10;DD0bzmMrrYPkF3WShIAQEAJCQAhYEnBrAXn77bcjJCQEGzZswPz587Fx40a89957lu1X27/++iue&#13;&#10;e+45PProo9i5Yyduvvlm3HrrrThw4EC1vHLAOwhsP5GND1YcVJ25ZUxn9CP385KEgBAQAkKgZgLF&#13;&#10;HcarDLqjmwFjudXMgygMkibQH5n5ehxMzbeaRw4KASEgBISA7xJwWwGZeDgR27dvx6xZTyoR2b59&#13;&#10;e9xxxx34/vvvq43Wzz//jIkTJ+LCCy9EQGAApk2bhj59+uC7776rllcOeD6BrEI9npi/HWW0SGdw&#13;&#10;p1jccH47z++U9EAICAEh0AAEDG1HoFyjQUBhIQJPbbF6RY4F2aN1E3VuTWK61TxyUAgIASEgBHyX&#13;&#10;QKC7dn3vvr0IDw9Hq1YtK5rYuXNnsFlrdnY2oqLOzTiVlZUpkVmRkTb8/f2RlJRkeciubdMSOsfX&#13;&#10;0ZmX3jlb3q7G+VAmWzzL6Y35rJ93IT23BHHk7OG5ab3UWPsQGqe6aounU5VJIQhP1/4IzDxdW6vU&#13;&#10;ZpVAoA4l7Xoj+PBWBB1eivxWJpPWqnnPT4jG9qMZ2JiUjpuGtq96WvaFgBAQAkLAhwm4rYAsKChA&#13;&#10;UFBQpaEJDQ1V+/n5+ZUEJM88Pvvss7joooswePBgLF68GFu3blWzkJUqsGMnNjbSjly2s9S1vO2a&#13;&#10;ffNMVZ7/XbIXW+iBhs2rPrh5ODq1a+qbYJzsdVWeTlYjxc4SEJ7yU/BEAiUdxyoBqU1aB4yy3oPh&#13;&#10;tA7yQ1omsPdEFor0ZeBZSUlCQAgIASEgBJiA2wpIXvtYXFzZzTiLSk48M2mZZsyYgYyMDDzxxBPI&#13;&#10;y8vDsGHDlElrUVGRZTa7tlNTc8hpgF1ZK2XiN+j8MOls+UqVyY6a4anKc9PRTMz+ldzPU7prXFe0&#13;&#10;CgpASkqO0LKDgPw+7YDkQBbh6QAsO7KaedqRVbK4gIA+YQKM/q9Dk5UG/8zDKG/asVqtnZqFoWmY&#13;&#10;Vq2D3JicidGdmlXLIweEgBAQAkLANwm4rYDs1q2bEoMpKSmIi4tTo3Pw4EHExMQgMrLyLOGZM2cw&#13;&#10;duxY3HbbbRWjOGXKFEyYMKFi394NFo/OeZ0zmb06X97eFvpKvso80/NL8OSC7So22ahuzXHFea2d&#13;&#10;HCdf4Ve1n5V5Vj0r+44SEJ6OEqs5v4lnzXnkrKsIGIOioG/ZAboTh8iMdQkKB1UXkH6k6s9LaIal&#13;&#10;O09iHa2DFAHpKvpSjxAQAkLA8wm4rROdTp06oVevXnjqqaeQm5uLI0eOKA+s06dPr0Z97dq1uOaa&#13;&#10;a5CcnKxmLdlT6/Hjx3HVVVdVyysHPI9AaZkRj83fiSzyCNiqaSievqgnzVDKA6fnjaS0WAgIAXch&#13;&#10;UNzBZLuqTVxls0lDaR0kp81HxJGOTUhyQggIASHggwTcVkDyWHz44YcopYDHI0eOxGWXXaZMUx96&#13;&#10;8CE1TBzvcc6cOWqbz/GHTVkHDBiA5cuX48svvyST0lh1Xv7xbALvr07EzmOZ0NK6x5cu64NQnazF&#13;&#10;8ewRldYLAc8m4EiM4vfffx9Dhw5Fz549MX78eCxYsMAtOq/vMEm1Q3vmKPwKM6y2iQUkhdnFqcxC&#13;&#10;nMh2fEmI1UrloBAQAkJACHg8Abc1YWWybLr66aefWoW8Z8+eSscfeeQR8EeSdxFYnZiGb9Ymqk7d&#13;&#10;P6k7OsdWXv/qXb2V3ggBIeAJBDhGMb+g5BjFvMyCYw+z5cu9995bqflLlizBJ598gm+//RZdunRR&#13;&#10;4vGhhx5C3759ER8fXylvQ++UR7WFPqY5tOlnoCUz1pLeV1drQlSwFp1aROLAqRysOJCC685v3DZX&#13;&#10;a6AcEAJCQAgIgUYh4NYzkI1CRC7qNgROZRfiGTJdZZ9GE3q3wvQ+rdymbdIQISAEfJOAIzGKDx06&#13;&#10;pNZq87p6/gQEBCAwMFB93IGePmGYakZQ4gqbzRnVxeSDYMX+FJt55IQQEAJCQAj4FgG3noH0raGQ&#13;&#10;3loSMJSX4/ZP1yOv2IB25A3wiQu6WZ6WbSEgBIRAoxBwJEYxL61gk1UOMcXikdOLL76I1q1bO9R2&#13;&#10;05Jvx9d9m5eK2ypf0mkSwjbNg+74XviVkomqJqRauy7s0Rwf/XkQ+09kI5WcmcWFVw6vVa2Alx+o&#13;&#10;jamXd9/l3ROerkUqPOuHp2tr9Y7aREB6xzh6XS/eXH4QO4+mI1gTQOse+0kMMq8bYemQEPBMAo7E&#13;&#10;KNbr9ejcuTNeeukl5RRu7ty5yjEcH2MncfamusYbtVk+diSMv0TCLycHcdmbgJ7TqjUpLi4SXdo0&#13;&#10;wYHjWVh/PAe3jTHNSFbL6GMHbDL1MQ6u6q7wdBVJUz3C07U8pbbqBERAVmciRxqZwPdbjuOHjUdV&#13;&#10;Kx6+qAcSoqu/FW/kJsrlhYAQ8FECjsQonjVrFvr376+cuzGua6+9FosWLQILSUcEpLPxhXk2gh8k&#13;&#10;ayof1m4gQnYuQ+GWhchrNtrqqI7sGKME5MLNR3BJd98WkPYwtQpRDlolIDytYnH6oPB0Gp3Vgmae&#13;&#10;Vk/6+EERkD7+A3C37i/adQpvLtmrmnXD2C64qGdLiffoboMk7RECPkzA0RjFPAtpmXgNpEajsTxU&#13;&#10;67bz8YVNZq81lS/uMEEJSN2RLcglr+dka1utPRMp9u7Hfx7CXjJjTcsrRkyYrloe3zlQO1PfYeGK&#13;&#10;ngpPV1A8V4fwPMfCFVsmnq6oydvqECc63jaiHtyfFQdT8cIvu5XTnAv7tsYzl/Tx4N5I04WAEPBG&#13;&#10;Ao7EKB49ejS+//57bNu2DeW0rnv+/Plqe9q06qaijcXK0GY4yrVa+BcVIfD0ZqvNaNskBAlx4Sgn&#13;&#10;j2ZL94kzHauQ5KAQEAJCwIcIiID0ocF2566uP5KBp+bvoIcsI0Z2jcPTF3WHH9sOSBICQkAIuBkB&#13;&#10;e2MUP/zww7jiiitw5513ok+fPiq28ezZs9W223QpUIOSdqaXdUGH/7DZrNFdm6tzy8Ubq01GckII&#13;&#10;CAEh4CsExITVV0bajfu542QOHvthGwyl5RiQEIMXpvWm4NXybsONh0yaJgR8moC9MYrZVPXRRx9V&#13;&#10;H3cGVtJxHIIPbYY2aT0w2npLL+jeHJ+tPIQ9xzORQd5Yo33ajNU6IzkqBISAEPAVAvKU7isj7ab9&#13;&#10;PJiah/u/24IiQxl6tonC6zP6QRMoP0s3Ha46N8s/5zj8807VuR6pQAgIAdcR0CeMh9HfH5rsDARk&#13;&#10;HLRacXzTEMTHnjVj3Z9qNY8cFAJCQAgIAd8gIDOQvjHObtnLo5mFuPvbLcgvKUXH5hF484rzEKQR&#13;&#10;8eiWg+WCRgWk70f0tzcCZeUo7jQQBQNvQ1mc/aEMXNAEr6vCrzgH/oV1f5gvD2oKY0i01/GRDtlH&#13;&#10;wKiLgL5VJ4oHeQC6Q4tRGN3ZasHRtLzgC3rp9yeZsV45oI3VPHJQCAgBISAEvJ+ACEjvH2O37OGZ&#13;&#10;3GIlHrML9GgTE4p3rjoP4Tr5ObrlYLmiUeQGMnzZ0xSsvEzVFnxwE/hT3K47CgfdAkProaBFr664&#13;&#10;kn11GMtBC27ty2stF7/nKDf1xdpplx0rK6UZ25MIyD6KgJxkBGbTDG7OCQTknkFgTjr8S0pcd6nQ&#13;&#10;cBjiElAa2x365r1Q2ryfiEqX0XX/ioo7jDYJyKTVKBx8j9UGX9C9Bb5YdRg7j2Ugs1CPpiFaq/nk&#13;&#10;oBAQAkJACHg3AXli9+7xdcve8YPHnTTzmJpThLioYLx71QA0kQcRtxwrVzVKt+tb6E4dgZFCGGRP&#13;&#10;fgpBexciKHErgpL30udfJFja0YzkP6DveAEJyfqZhfYryYX20O8IOriEHpT3wa+sbgKQHFKimSaQ&#13;&#10;PFgGoTwoBOW6UBh14epTHsTfESgLjoIxKJK2IykPfQc1oe8mtB8FkPMSTtwu/ywWiEcQmHWMvlkg&#13;&#10;niKhmIrA/Bz41SJ0yzkkRB3Ftz+FmggoyENA0g6AP/hOta0sLIJEZQcYYrvRN4nKFiQqg5uqc/KP&#13;&#10;dxFQ//f++hCaM8nwK0iBMbR6vEeOyduuWRiS0/KxnMxYL+/f2rsgSG+EgBAQAkLALgIiIO3CJJlc&#13;&#10;RSC3uFSJxxMZBWgapsW7Vw9EXESQq6qXetyQgF9hOiJWf6Balj/4ahKJk9QnP/MwQjd/hOD9q6Gl&#13;&#10;h1btoqdhaPIOCgZci5Jul1UIrLp0ySQaF58VjXvrLBqrtsXPUIoAQz6Jr/yqp2rdZzFtpJh7tc0i&#13;&#10;8tq00ogmKIuIRXlUK5RFtkFpZFuURcWrD7ShtV6rtgzMKTBlB4mHnfS9lz6HocnNQkB+Ln22kdjf&#13;&#10;VlFFWVikmqlUorJ5H5qp7COisoKO526UR7SGvllLaNNOQUfeWIv7XGu1M6PIjPUrFpD7zoiAtEpI&#13;&#10;DgoBISAEvJ+ACEjvH2O36WGRvgz3ztmKpJQ8hJG56uyrBqJNk2C3aZ80pH4IhP/1nBJJhug4FPa/&#13;&#10;reIi5U07Iu+CV5A/9AxC//4EwbsWQ5OVhqilb6Bs3ccoPG8mCnv/HxwVSBWi8dAf0B3bU0k0GppE&#13;&#10;o6TjKBR3mYLy8FYVbXF0gyf8YqPDkHbyOPyKsuFXnA1/Wo+o1iTydglv08xiST5959EsYwECigvh&#13;&#10;py8Cz/Zx8qOg7fzhVB4cTCIxhkRicxKIrVEa1ZbEIonEyPYoj2hZb7Oy6uL0D8+WGtqOUB/zMe5L&#13;&#10;YKpZVO6zEJU5FqLyW5W9LDwShX0vReHA283F5dsDCegThpOAnAtd4p82BeQF3Zrjq9WJ2HEsE9lF&#13;&#10;ekQFixmrBw61NFkICAEhUCcCIiDrhE8K20uAQ3Q8MG879p7IRrAmAP+9egA6xYbZW1zyeSgBzdGV&#13;&#10;NMO4DmzumTt+ltVZRWN4c+SPmoWC8+9G8LbPEbp9gTKnDF/1KUI3fYPCPlNJeN5U4yyXX0ketIk0&#13;&#10;03iAzFOrisYoEo2dWDRORVmz7nU291RDwQqSRFN5Ey2MUdw7BxKZzvrpSWAWZZKALEE5zSiygHO3&#13;&#10;xKa3hrYj1cfcNhbKgWfOispUEpWpiaaZyrwcBO35RQSkGZSHfheTCXnYRhKQZOINfYHVlzcdyYSV&#13;&#10;160fTy/AMjJjndFPzFg9dLil2UJACAgBpwmIgHQanRS0l0BpmRGPLdiJrUnpKkTHKzP7o3fLSHuL&#13;&#10;Sz5PJUDiKHzFi6r1Rb3GorTV+TX2hAVL4ZD7UDjgnwja/T3CtnyLgLxseqD9AaFb56Ow5zialbyN&#13;&#10;BJfpgdUkGpeQaFxsRTQ2JdE4Ws00ljXr4RrRWGPrHThJZqu8jtAT1xIag6JgiB+lPuYeK1GZtlvN&#13;&#10;lpqPybdnEiiL7Qk2UQ6gtbfao39C33mK1Y6M6tIcX6cnYgV5YxUBaRWRHBQCQkAIeDUBEZBePbyN&#13;&#10;3zkjed/89+97sPpACvz9/fCfS/tiULw44bB7ZMhbaEDKbgSm74NRG0aiI4qctbBjFvomZyzQkAlw&#13;&#10;HR2o2N0WBzOGbniL4sploiwkBPkjHrW/tCYIxf1uQDGZr+oOLkTI5i+gTScz1+1LELJzKYUAGQQ/&#13;&#10;QxF0ybsrm6fSOsGSzmdFIz0IuysX+0F4Rk4lKtsM94zGSitrJkB/S4o7nI/QHX8g6PBymwLygu5x&#13;&#10;+HptIrYfzUBOUSkig+VRomawclYICAEh4F0E5K++d42nW/WGxeOrSw9gyY6TIO2IJ6b2wphOzdyq&#13;&#10;je7YGP+c4/T2/y9oj22A7sRu+BcV2WwmO1gx6oJdzkJHAABAAElEQVRQFhRM32EkLklk8ndQBH2T&#13;&#10;J1ASnGXkART0Df/zqJ7qnhVtVl6HEwGZhxC65SdVQ96oe5Tgdbi6gEBypnMpSrpOh+bIcnK48yl0&#13;&#10;JxMRfGBDRVUGJRrPmqeKaKzgIhtCwFkCJR0mKAGpO7qVYraSp2KaMa+aOseGo1V0KE6SM7QVB1Mw&#13;&#10;vY/z64mr1i37QkAICAEh4P4EREC6/xh5bAs/WJOEeZuTVfv/Nak7pvRs4bF9qc+Gswmg5tgamlFb&#13;&#10;C83xbWrWzvJ67K1TH9uG1ssZyCELOWMhRyx+FP/PjwQ6h3jwKyokkVlIRTIsi1Xb5pV6ugn3objX&#13;&#10;1dXOufQAtSt8KcV8pLaVtO2iBGCd6qdZEUPCeGTTJ/DkRnK286MSxkW8ppFCS8hMY53oSmEhUImA&#13;&#10;oc0wehGlI6dQxdCc2gDet5ZGdY7Dt+uTsGzvGRGQ1gDJMSEgBISAFxMQAenFg9uYXftqY7IKOM1t&#13;&#10;uHVMZ8zs36Yxm+Ne1y7VQ3N6E80yrqFZxs3QpJ5QYtDcSCMLprg20LcZAH08ecZsMZCcz1TxdMji&#13;&#10;Uc8ePskDaFEWPexlkajMUZ5Az3kAzaVz7Ak0D/6FWdBkpCJi2Vv0cBhOpmlTzZdz+bduzxyaKTys&#13;&#10;QlTkjvu3SwUer6PMq2Utpcs7JBUKAV8iwDP/7foi+OBGCuex1KaAvKBHcyUgtydngMMzRQTJ44Qv&#13;&#10;/Uykr0JACPg2AfmL79vjXy+9n08mq+8u26/qvnpIAm4a2r5eruMxlZLYC0jbS45eVkOTTGapJw9W&#13;&#10;hG8w98EQ1ZS8XfajGbthKpQCO5SpMZHINAetB3nxJEOzGhPlRuxfj8Lv7z8R9dvzyNKEwdB+TI1l&#13;&#10;nDnJnkUjVr2niuYPuoK8lPr42DsDUcoIgUYmUNxxnBKQ2sT1wGiyXaC/N1VTF/Ki3aJJCE5nFSoz&#13;&#10;1kt6ixlrVUayLwSEgBDwVgIiIL11ZBupXyeyi/D64r3q6lNp1vGeMR0bqSX1dFlyasPx8Xjmz59n&#13;&#10;/2jmr3L8P5r1U/H/OPYfzxDmI7CA8lZZx8hx/0pa94S+7RCaZRylQjnUU4tN1fr5w2/meyjKuVoF&#13;&#10;hW+y6AlkXvbfWj2jOtqmsJXPE49iGJo0o5AOdzhaXPILASHgBgQM7cfB6P+SKURLxn6UxXSr1io/&#13;&#10;EpWjusbh+/VHsGJfCkRAVkMkB4SAEBACXktABKTXDm3jdOy/yw6AYz72aBOFxyZ1oxfX1d9cN07L&#13;&#10;HL+qf1YSwle9DP/cFAoCX0Amo8WmtYeOV6XMOfUtO0Lf7nwyDxuFslgOLeHvRE11KOIfgNwps+H3&#13;&#10;080U5+0Amix4EJmXv09tIY+lLkia42sRsne1qil3/BPVzW5dcA2pQggIgfonwNYNJa27IOjYPugO&#13;&#10;LUGhFQHJrbigW3MlIP8+ko68klKE6+SRov5HR64gBISAEGh8AvLXvvHHwGtasPloJtZQuA6WjA9O&#13;&#10;6IYADxePTefeTAHt862ODzu2KSfvp+VBIfQdWmFOWh5Enk8pKHwZmaCyB1QjeUAtp5h/pc1IpFF4&#13;&#10;ikZPgUHInvYBmvx4A7RnktHkp7uQOfMTlDet40wxresMX/aC6l5h9xEobTO00bsqDRACQsB5AiUd&#13;&#10;xpgEZNJqFZ/VWk3dmoejOZmxniEz1r8OpmJqr5bWsskxISAEhIAQ8DICIiC9bEAbqztltM7vjbPr&#13;&#10;HifQWpjuLSIaqyl1vq5/1hE0nXuLEo+GJtEUw/BeEoFNzsZeZFFI8RerOrWp81UbsAJtKLKnf4Qm&#13;&#10;c68jxzopaPrj7ci88guURzi/hil007vQZKURp2Dkj6LZR0lCQAh4NAF9x4nAn+9Bm3Ic/nmnUR5e&#13;&#10;3Ys2W5iM7ByLuRuPYhmZsYqA9Oghl8YLASEgBOwm0MA2dHa3SzJ6GIEF5DgnKSUPwZoA3D26k4e1&#13;&#10;/lxzTeKRZx7zaB1fNLJmfA59x0lqrWBZdBcYQymOoieLx7NdNZIgzprxCTiOYkB+DqLm3UoeWzPP&#13;&#10;gXBgi019QzfPVSVyR9xBM69NHSgtWYWAEHBHAuXhLSl8UGvVNG3iEptNvKC7SVhuJTPWgpLa3HnZ&#13;&#10;rEZOCAEhIASEgAcREAHpQYPlrk3lh4aP/jqkmnfNsATEhuvctak1tss/+yjNPJ4Vj1HRyJ7xGYzh&#13;&#10;zWss48knWQxnz/gYZaFhavYwat5NtMYzz7Eu0cxzxDKK+UgBx0tad0JJj5mOlZfcQkAIuC0BfcII&#13;&#10;1TZd4l8229ijRThiI4PV2vc/D6XazCcnhIAQEAJCwHsIiID0nrFstJ58tOYwsgv06iHiukHxjdaO&#13;&#10;ulxYicc5N5lmHlk8Xv6ZVZOtulzDHcuWR7VF1mXv0VrOIGhTTyJywa2AodDupur2/6Qc8hgDApA3&#13;&#10;/hmr7v7trkwyCgEh4FYEitmMlZLuxAGAvEpbS8qMtQtZZlBase+MtSxyTAgIASEgBLyMgAhILxvQ&#13;&#10;hu4Oh+2YtzlZXfbOsV2g03jeT8o/O9li5rGpz4hH82+lLKYrsqa/hXKNhmJUJiJy0V1AqcF82uY3&#13;&#10;hzKJ+Ottdb5gwKUoa+q5pss2OyknhIAPEyhr1h1l4VHKwkCXZNuMdWJ3k6XG5qR0FOnFjNWHfzLS&#13;&#10;dSEgBHyEgOc97fvIwHhKN1XYjjIjelLYjgu6xXpKsyvaaRKPNPOYnwtDlO+JRzOI0hb9kH3Jyyrc&#13;&#10;SNDR3YhYfD9AMS9rSmErX6T4loXELRoF599TU1Y5JwSEgCcSICc5RV3HqpYH7/nZZg96t4xAswgd&#13;&#10;9BTC6S8xY7XJSU4IASEgBLyFgAhIbxnJRuiHZdiOByhsh6fFfPTPPmaaeWTxSM5kTGarvuuG3tBm&#13;&#10;OLIveoYCiPsj+OBGhC8nb6q0xtFaCjy5EcF7/lSn8sY/Ro6FPHPdq7W+yTEhIATOESjqMUPtaCl2&#13;&#10;rH/eqXMnLLb4b/+ILqZZSPbGKkkICAEhIAS8m4AISO8e33rrnaeH7TCJR555zDGJx5m85tF3xaP5&#13;&#10;h6LveAFyJj4Ilo0hO5cjdM3L5lPnvsm8NWLZf1S8z6Kuw2BoO/LcOdkSAkLAqwhwjFh9i3j40cuk&#13;&#10;oD0/2uzbBWYz1sQ0MWO1SUlOCAEhIAS8g4AISO8YxwbvhWXYjnvHeNbaN/+c42j6QxXxWIcYiA0O&#13;&#10;v54vWNJ9BnLH3K6uErb5J4Rsfq/SFUO2fEDxI1OV45280bMqnZMdISAEvI9AUfepqlNB+xbbtEro&#13;&#10;0yoS0eSBu4TMWFceTvc+CNIjISAEhIAQqCAgArIChWzYS6Bq2I6YMM8xX1Tice4/EJBnMfMo4rHa&#13;&#10;0Bf3uxF5Q65Wx8NXf4GgHf9T27xmNGzTt2o7d/g/YQyJrlZWDggBIeBdBEq6ToMxMIDC/aQj8PRW&#13;&#10;q50zmbGavLEu33faah45KASEgBAQAt5BQASkd4xjg/aiIcJ2BKTsAo6uB8pr9wZqb+f9c07Qmkea&#13;&#10;eSTxyJ4Fs2d+inIRjzbxFQ6+FwX9L1LnI1a8A+3+BbQu8hn4lVLMx5YJKOl1lc2yckIICAHvIWDU&#13;&#10;RaA44TzVoeCazFi7tVB5Niemo9hQsxMu76EjPRECQkAI+B6BQN/rsvS4LgQaImyH9uAviPr1P+S/&#13;&#10;xYgYrRb6Vl1R0m4wDO1GmkJFkMMGR5NJPPLMY7YSj5lX0JrHiNaOVuNb+Ylz/qin4Fech5C9qxD1&#13;&#10;+4tqHRQ72cmb8KzEfPStX4P01scJFPW4jJxrbULQwbXIG10MaIKqEenTJhJNw7TIzNdjFZmxTvRA&#13;&#10;z9zVOiUHhIAQEAJCoBoBmYGshkQO1ESgvsN2aI78hajfnlNCBWQy5a/XI+jITkT+9RFivvw/xHw0&#13;&#10;HuG/3Q/d3h/hV5BWU1Mrzvnn8syjhXhkhzkiHiv41LhBIjJvwsso6jjANCaUueC8S1AW3aXGYnJS&#13;&#10;CAgB7yLAzrLKQsPhX1ICbSKthbSSAujvhdkbq5ixWgEkh1xPQF+AiIW3I2jbZ66vW2oUAkLAJgER&#13;&#10;kDbRyImqBLYkZ2HNgRTlfbM+wnYEntyEJoseh195OZlL9YHfs9uRedUHai1eSauOKrxEQAHNhu1f&#13;&#10;g6jFryD2w4vQ9MupCPvzGWiSlgH6wqpNhhKPc6qIx0iZeawGqqYDAQHInfwmCnuNVUKyYPB9NeWW&#13;&#10;c0JACHgjAfo7UNRtvOpZ8J4FNns4sVtzdW7j4TSUiBmrTU5ywjUEdAcWIvjwVkSs+pisZXJcU6nU&#13;&#10;IgSEQK0ExIS1VkSSgQlw2I7Xl+5TMCb0boXuLSJcCiYgdQ+aLHiA1teVoqR1Z+ROfQfBGh1KW54H&#13;&#10;Q4v+KBxClyOBqDmxHrpja6A5thXa9DPkDTSFPr8hdNtvSmDqW7SHoc0glMSPRHlo7Nk1j2y2GolM&#13;&#10;XvMo4tG5cQvU0kzkS86VlVJCQAh4BYHinjMQtmU+/Q3eRzEhT1PoI9OaR8vO9WsbhSZkxppFZqxr&#13;&#10;aC3kuK6xlqdlWwi4lIAuaaWqz6+sDLp981Hc7waX1i+VCQEhYJ2ACEjrXORoFQL1GbbDP+sImvx0&#13;&#10;lzKN0se1Qfa0D+AXWH19DbQhMCSMUx9uHpuwao+tgjZ5LXTJO8Czk7qTieoTtuE7FcuQV0uaxCOZ&#13;&#10;rUa2qdIr2RUCQkAICAF7CZQ17QR983bQnklWMSELB99drSibsQ7vHIdFfx/HsgNnREBWIyQHXEaA&#13;&#10;YhLrju+uqC54z0IRkBU0ZEMI1C8BMWGtX75eUXt9hu3wzzuFpj/eioDCAhiaNkP2pR8DujC7uBlD&#13;&#10;m6Gk22XIm/QG0m9dhvQbvkHO6NtQ3L43ysn5jhKPYTTzeDnPPIp4tAuqZBICQkAI1ECgqPsUdbam&#13;&#10;mJBmM9YNB9Ogp7iQkoRAfRDQnFin/CSU63TKAkmbegIBqXvr41JSpxAQAlUIyAxkFSCyW52AOWxH&#13;&#10;XFQwrhsUXz2Dk0f8ijIRNe+Wc2E1LvsExuCmztVGb7357Th/ivvfRNOOpQhM24OyqHYwBkU5V6eU&#13;&#10;EgJCQAgIgUoESrpeAuPKDygmZBoCz2xDKS0xqJr6t2mCyFAtcgr0WHskA2M6NauaRfaFQJ0J6I78&#13;&#10;qeooie8PP3Kmww73gvfMRX7sM3WuWyoQAkKgZgIyA1kzH58/Wylsx5gu0Glc85PxK8kj8XgzNJlp&#13;&#10;5NkvlGYJP7K6nsbpAQgIRGnzPiIenQYoBYWAEBAC1QkYgyItYkL+UD0DHQkMMJmx8smle09bzSMH&#13;&#10;hUBdCWiPblRVlCSMRlHPy9R28H4SlWTaKkkICIH6JeAaNVC/bZTaG5GAZdgOl8X0MhQjcsFtYHMT&#13;&#10;Nj3Jmv4uyqPiG7GXcmkhIASEgBCwl0BRz0tV1qADa+hhvcRqsQnd4tTxDYfSYBAzVquM5KDzBPyz&#13;&#10;kmgWPMPkPK/9GOgTJqAsJAT+RUXQJi1xvmIpKQSEgF0EREDahck3M5nDdvjTYkKXhe0g09LIX+4i&#13;&#10;RzeHUa7RkHh8E2Wx3X0TsPRaCAgBIeCBBAxtR5HlSJgpJuTh3632YGDbpogI0aCgpBTrjmZYzSMH&#13;&#10;hYCzBIISl6qi7HldLVMhq6PirmPVseDdPzlbrZQTAkLATgIiIO0E5WvZ6iVsh7EcEYvvV+sUjBRT&#13;&#10;LHvqCypMh6+xlf4KASEgBDyaAP39Lu46TnUheM/PVrvCZqzDyBsrp6X7UqzmkYNCwFkC2iM0+01J&#13;&#10;335YRRVFva5Q27rkPfDLO1NxXDaEgBBwPQG3FpCpqam4/vrr0bt3b/Tt2xePP/44DAbrtu3vv/8+&#13;&#10;hg4dip49e2L8+PFYsMB2oGPXY/S+Gi3DdtwzulPdO0hxJMOWP4ngAxtgJIc32ZOfhCF+VN3rlRqE&#13;&#10;gBAQAkKgwQkU9bxcXVN3bK/Nh3WzGev6AylixtrgI+TFFyzJh/bkIdXBkoTxFR0ti+5CYWbawo+e&#13;&#10;N4L3WF+fW5FZNoSAEKgTAbcWkLfffjtCyKZ9w4YNmD9/PjZu3Ij33nuvWoeXLFmCTz75BJ9//jl2&#13;&#10;796Nu+66Cw899BCOHj1aLa8cqJ1AfYTtCF3zMkJ3mkxOcibcD32nybU3RHIIASEgBISAWxIoi+58&#13;&#10;7mF93zyrbRzULhrhQRrkkxnrhuRMq3nkoBBwlIA2eSX8ystVjGcWjZapqMfFajdo328ACUlJQkAI&#13;&#10;1A8BtxWQiYcTsX37dsya9aQSke3bt8cdd9yB77//vhqJQ4cO0d8JY8UngMxrAgMD1adaZjlQKwFX&#13;&#10;h+0I2fIBwjab1iTkjL4VJT1NZia1NkQyCAEhIASEgNsSqIgJudf6w7qGzFiHdolV7V+6T0wK3XYg&#13;&#10;PaxhuiRT+I7i9oMAsmiyTCrMDD3/sYOdwFObLE/JthAQAi4k4LZxIPfu24vw8HC0atWyorudO3cG&#13;&#10;m7VmZ2cjKupcbL/LLrtMmaxedNFFYPHI6cUXX0Tr1q0rytq7YfpbVPkPkj1lzX/DnC1vzzUaIs+J&#13;&#10;rELM25ysLnXX2C4I0pp4Ontt3Y6vEb7qM1U8f/AVKDnvFthD11t4OsvN1eWEp2uJCs/64enaWqW2&#13;&#10;+iZgign5oQrHFHhmO8WE7FftkhO6NseSHSex7kAqDBcawaJSkhBwmgBNFuiSt6riJQljqlVj1EWg&#13;&#10;uMNAWi6zHsG7fkBeq/Or5ZEDQkAI1J2A2wrIggIKChsUVKmHoRQvkFN+fn4lAanX68Hi8qWXXkKv&#13;&#10;Xr0wd+5cPPXUU+oY7zuSYmMjHcleLW9dy1ersIEPPPHrHhjKjOiX0AzXju5ML/fqcLPf/iOMy2eb&#13;&#10;ejBsGsIv/jfCHazP03k28PDVejnhWSsihzIIT4dwSWYvI8DeL4sT+iP40Ga15izPioAc3N5kxppX&#13;&#10;bMDve07j4t7nXgp7GQ7pTgMQCEzZiQB6PjTSLKOhzXCrVyzqNUMJyKBD65E3tgDQmp4drWaWg0JA&#13;&#10;CDhFwG0FJK99LC4urtQpFpWceGbSMs2aNQv9+/fHgAED1OFrr70WixYtUkLSUQGZmprjlNk86yJ+&#13;&#10;mHS2vGV/Gmv7TG4Rlm8/ri5/1+iO1Jdcp5uiObICUQtmqcXsRd2HI+/8xwEH6vMGnk7Dq4eCwtO1&#13;&#10;UIVn/fB0ba1SW0MQKOoxXQnIoAOrkTeaYkIG6ipdlmccpw9si69WJ+LLdUm4qFcLBPB/IElCwAkC&#13;&#10;uqRlqlRJ626ApvIkg7k6FpZl4VEIyMuG7sAilPS60nxKvoWAEHARAbcVkN26dUNeXh5SUlIQF2dy&#13;&#10;BX7w4EHExMQgMrLyLOGZM2fAs5CWiddAaijOoKOJ11zzekrHk+mG6Hx5x6/o6hI/bD0BnbEAFzc7&#13;&#10;jf6s1U1Ozhy+jF9xFiJXzFaL3Is79EPuhFepDuLjEFfP5+kwuHotIDxdi1d41gdP19YptTUEAUO7&#13;&#10;MRQTMlTNCmkTl0DfxeTExPLa1w6Kxw8bj+JERgH+2HsGF/ZoYXlatoWA3QS0R9apvCUJI2yXoRcU&#13;&#10;RT0mIWzD9zQzvqDBBKRfQRqMoc1st0vOCAEvIlBvAvLIkSNgxzfOpk6dOilzVDZFffXVV5GRkaE8&#13;&#10;sE6fPr1alaNHj1bOdSZOnIg+ffrg559/xrZt2/DII49UyysHrBNgs9Xd21fjD92naJNPYnyh9XyO&#13;&#10;HC1p0wU5F5EJ69l1qY6UlbxCQAgIASHgAQTOxoQM3bpQPaxbE5ARQYG45Ly2+G79EXy+NgmTujev&#13;&#10;2/IID8AiTXQ9Ab/CdGhSTFZS+oQJNV6gqMdMhJKA1J1Kgn9WEsqbJNSYv64nQza9g/A1X6HgvKnI&#13;&#10;H/VkXavz3fI80WAogl9JLvwNebRdDL9S2i+n59JSPW2TlUNZifr2K6Nj9PGnfXWOj5895ldGIf8M&#13;&#10;dJ5chRb2uxFlcY4tZ/PdAbC/5/UmICdNmqRiMl5++eWYNm0agoOD7W/V2Zwffvihiv04cuRI+Pv7&#13;&#10;Y8qUKXjowYfU2R49eqh1jldccQUefvhh5TznzjvvVLOWrVq1wuzZs5WYdPiiPlpg/9qf8EXph4j0&#13;&#10;J9fYZD5cFtakTiRKYxJo7cG/q5kz1alSKSwEhIAQcAMC7MyNQ0Xxi0q+N02ePBnPPvusVauX1atX&#13;&#10;q/X5HFYqLCwMfM+6//773aAXrmsCx4RkAakCuBek0CyMyWrI8grXD47H/M3HkJyWj+UH0jC+q8k7&#13;&#10;q2Ue2RYCNRHQJi5TTvj0Mc1RHtGqpqwoj2wNfdsu0B07gODdc1Ew4tEa89flpH/WEYSt/0ZVEbp1&#13;&#10;EQwkVkt6X1OXKj27LInAgIwD8M89AT99PvxL8uBP33707acvUMf89IV0jLdJHPJ2CQtFEohkTchx&#13;&#10;PF2aAoOQJwLSpUi5snoTkHzTnDNnDj799FO88MILGD9+PGbOnInBgwfb3Qk2XeXy1tKePXsqDrOp&#13;&#10;6qOPPqo+FQdlw24CQTv+h9Fb3kGgvxGHQloi8vrPYQyum4C0++KSUQgIASHgYQQ4RnFsbKyKUczL&#13;&#10;LG6++WZlIXPvvfdW6sn+/ftx22234YknnsDVV1+NXbt24brrrlPWOdasaSoV9qAdFcA9rg20NDsU&#13;&#10;vHceCgfeUa31TUK0mNK/DX7cdBSfrU3EuC7NZBayGiU5UBMB3ZGV6rQ+fkhN2SrOFfW4lATki/Sb&#13;&#10;/AMFQ2nyoT6soUjshC9/hma+ylBOjh/9yXdH5Iq3kdUknpz8DKtoi7dv+BVlQUPxOXVHV9GLpO1k&#13;&#10;0p5fpy6zhDRqtcpZEvwDUR5IS9ICAmEM0KgP+Fsdozz+tK3R0nnapuMI0J3Np0M5OVBib9GSXE+g&#13;&#10;3gQk31zvvvtu9eF4jgsWLFAzhfy2lm+cfDNt1kxsxV0/pA7USH/4Qle/hLAt81Whr0vj0fnSDxEh&#13;&#10;4tEBiJJVCAgBXyJgjlG8atXqSjGKX3vtNVQVkF988QXYguaaa0yzEb1791bO3SIiIhxCZvI5Y1p3&#13;&#10;60hBs68aZ8s7cq2SHlNIQL6PIIoJWTTwdsCPbMeqpH8MicfPfx9D4plcrE5Mx6hOnjcL2ZBMq+Dz&#13;&#10;yl27edLslO7YLsVA32GsXS8f9J0no3zFG0rMaJP/hKHDBJcz1B74GUHH9pGI8UfWlR/TM9UbCErc&#13;&#10;hqhFjyHzmq9QHuX8Ui5nGms3T2cqtyxTXorA01uhPfIXtEc3QpNKs40WM4dGEuulTWJIBIaoDws5&#13;&#10;o44+/K0NU59y/tbxdjh9n/1owlFOoViU51wrf0Msm+DItuN/PU21m3k6ci1fyVtvAtIM0GAw4Pjx&#13;&#10;4zh16pSK39iyZUvs2LFDzSzyGkXzjdWcX74biADZkUf8/gB5zzMF2n3R0A8bW92MD2Nl5rGBRkAu&#13;&#10;IwSEgAcScCRGMc84DhkyRM1Cbty4UYWfuv7663HjjTc61PO6houpa3m7GjvyOhhXfgRNRiriDIlA&#13;&#10;G5NXdMuycXGRmDG0A75bdQhfbkjG5cM62iUELOtwl+0GYeounW2AdtTK89CfMLKzxJBgRPcbT2vb&#13;&#10;7IlRHQlj33HAxt/Q5PBC+A2d4dqeFJPX/pXk54GS38iZiOl+PtDhMxjfmwr/0ycQs/Bu+N21CAg+&#13;&#10;F7fctQ2wXVutPG0XtX0mm9af7lsC46GVwOHtQHFJ5bzN6IVQx8Hw60oCv8NoaEk8SvJeAvUmIPlm&#13;&#10;OW/ePCxdulTdIHhN5Ndffw1+A8tp4cKFag2jCMiG/3GxqUHkz7erxeX81uzhson4oXQY/t2/bcM3&#13;&#10;Rq4oBISAEPAgAo7EKM7NzcV3332H119/He+88w74vvjPf/5TCUlHTFidDQ/Fb8/5QdLZ8o4NSyAi&#13;&#10;Evoh6NAWFKz6AvnjO1ktfnXflvhx7WHsTs7Agg1JGJoQYzWfux5sWKbuSsF17bKXZ+jWn8HRHIva&#13;&#10;9EEeraO1NwV0nI5oEpDGvZuQdjSJludE21u01nxhK55CSH6eChmS0Ztm3VNyVBn/KW+jyTf/h4C0&#13;&#10;FBR/diNyLv2EBG+9PW5Xaqe9PCsVsrVDzmw0x9fRDOMqaJM3Q5OZVilnuU4HfevuKIkfBkP7sbTu&#13;&#10;tM2581kG2jbxOHfQ87bMPD2v5fXf4nr7RXMsxoEDB+Lpp59WDga0ZMtsmVhIjhgxwvKQbDcAAf/s&#13;&#10;o4iafzs0WRlkG67Fb93/hR/Wh6FpmBZju3ieOVEDIJNLCAEhIAQqCDgSo5jve2zCyi9QOQ0fPlzd&#13;&#10;D3/99Ve1lKOi0lo22DLME8JLFXafrgRk0IFVyBtFsxOBle/73M3Y8CBM7N0av247jk9WH8aQ9q57&#13;&#10;oK8Fo4tOkyqn5PyYuKgZXlONfTy1R0zWUiUJox36v1Aa1wfsdEebfgbaPfNQfN4tLiEXkLILwdsX&#13;&#10;q7pyxz5I6/HIUeRZE86y8FbI/n/2zgO8qSNrw5+LZLkX3MCmGNN77y2kEUgjhCSkkQJZyKZuGslm&#13;&#10;s0k22dRNX1JIr4QU8qeSTYXQq+nGYBuDbbDBvarY/mdGWLGwXGRLtiR/8zwXXc2dOXPmvcLSuXPm&#13;&#10;nAufRcRnt4j9gHsR+Pu/UHrGww4Zt2khzePZoBzpKrzvM+hS/icWGVJEYJsqS1O5L9Eo9jobuo2G&#13;&#10;PmEaTJ2Fl4HYl2gpdVxYLXVuf2Lm6fbTcMIE6tx5x0pfvXq1irwqo6/KL9EDBw6gU6dOKo+jHKlH&#13;&#10;jx54+eWXHTsopTVKwDd7G8L/72/wrqgQebuCUDD7Jfz3hzLRpxAzh3SFTPjMQgIkQAIk0DABe3IU&#13;&#10;JyQk1MtRXCWCbbTMGGxYJ1e5Yuwx/c+ckGkiJ2SfC2yqduOEBKzamYk9RwuxNaMAo7pz64RNUKxU&#13;&#10;BOSDb03BSdSI5SCDWOmyt1TI/bmr3xRpZr51jAFZU42QXx5Re/5krmtD4jn1VDJ1GYmic+5G2A9P&#13;&#10;IXDH9zB26u3akVmN5dDt+lDExFhuFQBH5njVdxVzTJgEQw9hvPtH1JsrKzomgfq73B3EISUlBRMn&#13;&#10;ToQMoCPL559/riKxbt261UEjUIw9BLQp3yHi81uU8SifxuVf+SH21XTH/sxCeAu78dIR8faIY1sS&#13;&#10;IAES6JAE6uYoli6qMufx0qVLba4oXn311ZARyZcvX66MxrVr12LVqlW45JJLPJOdzAnZ9ww1N/89&#13;&#10;XzU4x7gwf5w5qIu6vmyt2C/JQgKNENCm/qSuGjr3QI3O/v2E+gGXqiA32pPH4HN8VyMjNe+SNLS0&#13;&#10;x4+gWmQAKDnjHw120vefg9LR5v/rMjKr5ui6Btu21wWZbzFg44uIevM8hAojW0ZPlUZjyfgrcfLq&#13;&#10;t3Hypl9RMvM56PtfQuOxvW6Si47rNAPyySefVFFXx44Vm4pFkWHM77rrLjz66KMuisJz1QrY+jrC&#13;&#10;vhVPy4QrQmW3/ii8/CNUB3fBim1iQ7QooxOj0DlU57kAODMSIAEScCABmaPYZDIp99Q5c+aoh6V1&#13;&#10;cxTLFFayTJs2TXnavPfeexg8eLBKNSW/B2fNmuVAbVxLlMwJKYvfkb3wKrPeM1VX0xsn9lQPL5MO&#13;&#10;5yFJPMhkIYGGCOjS/1CXDD0mNdSk0Xq5alaZMEy18d+7otG2TV30Ks9D8NplqlnZuKtFPsrGH76X&#13;&#10;TboXcpXSq7paRWaVq6muULwq8hG49ilEvjkLwes/MnumBYWi6IybcfLGVSgffweqogeJ6ED0THOF&#13;&#10;++WKOjjNhTUzMxMy2lzdIp/GPvPMM3WreO5MAsJVKmj1wwhM+lGNUj5wGkrO+rfyWS83VOGXPdmq&#13;&#10;fu5IBs9x5m2gbBIgAc8i0NwcxXLW5557rjo8i0DDs6mK7A9DdDy0Iqy//36RE3LUIpuNe0QEYNrA&#13;&#10;zvh1zzEs+yMV/5030mY7VnZwAiLZvDbroIKg73VWi2FUDJoD/9Tt8E9ejVK1P9evRbKCfn9cJL3X&#13;&#10;C5fUGJSPaMZ+SpGKoui85+H96ZXQnshG2Fd/RcG8T0TaCvtS+bRIWRudvMpyELjldfjv/hHeIkuC&#13;&#10;LMawTigbPV+sMs4R+5Y1NnqxigTqE3DaCmRYWBhOd1fdvn07wsO516H+bXBCjaEcod8sshiPJROu&#13;&#10;Rsk5T1k2PH+zKxsVxirECFeiCYnuFsTACbwokgRIgARIwCEE5J4zWXR7v2tU3oIJ5lXIrWknsedY&#13;&#10;caNtebFjEtCK5PRe4mF4lVgdq+rUr8UQzPtzg5Txpz30Q4vk+IqIpAHJa1Xf4rMetPyealKYSGdR&#13;&#10;dNErqAoIVJFMQ769HRBzasviXXQUwT8/IFxVL0bg9m+V8SiN4IKZDyB//rfQD76CxmNb3hAPGMtp&#13;&#10;BuSVV16JhQsX4rHHHsO7776Lxx9/HDfddBNkdFYW5xKQbkPhn10DXdpO5fdfeN4SlI+7zcoV4ask&#13;&#10;s/vqBcPi4UMXBefeEEonARIggQ5EQN9vtvru0eTlNLrnLDEqCJP6xigyb4pVSBYSOJ2AX+pvqkrf&#13;&#10;U0T8bM1vFbE/t6K/eQXTf8/K04dp+r3JKALnPK7alQ+YAlOceXtW0x3NLaSrq4zMWiP00InIrEFr&#13;&#10;/tXcrq1q551/CMGr7kLkO3MRsOtnZYwbRCTVggsfRf61X8PQ72JhCPu0agx27pgEnObCunjxYgQH&#13;&#10;B2PlypX4+eefIV1+lixZgrlzzfsjOiZu58/aJy8F4V/eAp+SQsgcPQUXPgVT1wlWAydlFSEtp0RF&#13;&#10;XZ0ztHH/fauOfEMCJEACJEACTRCo8Q9HpcgJ6X9om4h8uQKlseb8z7a6LZiUiDXJOdhwMBcHxPdS&#13;&#10;35hgW81Y1xEJiLQQfhnb1Mz1CebgTK3BUDHoMhFl9Cv4HU2Gd3Fmk/sX644VsPVVtXpYrdMJF9gH&#13;&#10;6l5q9nlbRmb1ObEXARuWQndoi4oWK5XUxyWibMxfYOwxtXXGeLNnzIaeTMBpBqSEJvc8yoOlbQj4&#13;&#10;HtshjMfblItGVXAYCub8F1URvesN/tm2DFU3sU+Myv9YrwErSIAESIAESKAVBCoHXGw2IEVOyNKp&#13;&#10;Bps5IaV4aTCO7x2tDMg3RUTWZ+aYg520Ymh29RACPrl7VFTQGl9fkXtwSqtnVR3RC/ouCSK/YTr8&#13;&#10;93yGsgl3Nkumd+ERBG1ertoWT1rUqmikKjLryYMI2vIlZGTWgvAeMHad2Cw9mmwk3GI1WWtR8/1y&#13;&#10;dNpvNrxln8ruA1A2dhFM8eOaFMEGJNBcAk4zIE+ePIlly5YhJycH1SL6lCxGsWH30KFD+Omnn5qr&#13;&#10;H9vZQSBondioLTZ3S/eEwtmvoyYgsl7vwgoDVu/PUfUMnlMPDytIgARIgAQcQMCQcKbY8/UEfMrL&#13;&#10;oU37SeSEbDjy7ILJicqAXHsgB6knSiFdW1lIQHcqfYc+Xux91OgcAqRi4MXCgHwefvtWoUxEGm2O&#13;&#10;W2zwb4+KKPYm6DsniL2C81qth4zM6pufDl3qDhWZNe/K91Ed1qNlcoVrreboH9Ad+AG69M0qmqoU&#13;&#10;VCMOvYj+WjZ2MUyxfCjTMrjs1RgBp+2BvPPOO1W+q8OHD2P//v0oKCjAr7/+itq0Ho0pxWstIFBl&#13;&#10;guaYeQ9J8VkP2zQepdSvdmbDaKpGt8ggjOwW1oKB2IUESIAEPIeAzOWoFw/eWBxMwMcXlf1O5YTc&#13;&#10;2/ies0GdQzCqZySqxa/eN9enOVgRinNXAtrD65Xq+oTWrz7WMtD3vVDlb9QUF0CTaZZfe83Wq/ag&#13;&#10;NMx2qT29JWf+s1kGpy05VnWnIrMaorrAu7JSRWaV+RibXUx6aA/9iODv/4ao16cjYuUSBOxbrYxH&#13;&#10;uXUJI6aLwDjvicA9It0QjcdmY2VD+wg4zYBMSkrCxx9/ggcffBDx8fH44IMP8MgjjyAtjV8O9t2i&#13;&#10;5rX2zd2tomrJPx5VkQNsdqoR+wm+3pGprl04PF48eGN+H5ugWEkCJOCxBJKTk3Hdddep+X399dcY&#13;&#10;PXq0erC5fn3TPyY9FoqTJlYx4FROyIw98Co/2egoC6f0Utd/33sMh/PLG23Li55PQOZb1Bw/oiZq&#13;&#10;6HmW4yasDURlb7Mrp//uzxuXK1KIhPz2H9WmfNhMkRfR9m+rxoU0cNXeyKxGsZKf8i1Cvr0FUa+d&#13;&#10;ifCv/6Eiwkqvs2p/f5QPmIr82U/i5KJf4XXFaw3+DmxAG1aTgN0EnGZA+oioTnFxXdCrVy/ltio1&#13;&#10;kwmXU1JS7FaSHZomoM3cqBoZOosvYcHeVtl4OB9Z+WXw8/XGRUPibDVhHQmQAAl4NIGHH34YISEh&#13;&#10;kA/UnnvuOSxatAh//etfVaRwj554O0xO/uA2RMepJOr++xr/sT4sLhTDenRSq5BvreOD5na4XS41&#13;&#10;pDZNRAwVGslUE9Whjg32VzHI/GBDd2gTvPQlDc47aMPz8CktRlVgMEon3NVgu5ZeMEdmfabhyKz6&#13;&#10;UmiTv0LI14sR/epZCP/2UfinCDdVg0GlBCkfchbyL30WJ276FSUznoExYXqDe41bqiP7kUBDBHwb&#13;&#10;utDa+tjYWMi8jyNGjEC52ANx4sQJaDQaugq1FmwD/TWZ5g3Txi4jGmgBfL7tqLomkzeH6Jx26xsc&#13;&#10;nxdIgARIoL0JpKam4v3330dGRgays7Nx4403qojhL774Ynur5pHjVww4H9rc11VOyPJhNzT6A3eh&#13;&#10;iMj618N5+GVPNhaJfZFxIk8xS8ck4Je+Rk1cnzDe4QBkCg5jWCdoCvPgJwy0yqH108v5nNyPgB3f&#13;&#10;qrGLz/gbIFYunVFMXUah6Jy7EfbDUwjc8T1MoV1RowuBLuV/IgKtWLmvky9SGrKVvSeiss9MkUZk&#13;&#10;jHCnddoakDOmSpkeRsBpnz6ZB1LmfDxy5AhmzJiBefPm4fLLL8ewYdzM6/DPkHiSrj1mXtk1dBV/&#13;&#10;VGyU3BK9ClIgL102opuNFqwiARIgAc8nYBLBMOTq42+//YY+ffqo1UgZ9E2r1Xr+5Nthhvr+f+aE&#13;&#10;jHzrPOi2vSGWlWy7qI7qHo5BXcNQJTZDvrU+vR205ZAuQUDEdPA7skupou853fEqie07lQNmKLn+&#13;&#10;+76pL1/8fQj++RG1cl7ZY1CjAaDqd7a/RkVmHX2J6hj6++sIW/WMyuMtjUcZUb9sxPnIu+JVnLzp&#13;&#10;Z5ROf9QcTZXGo/2g2cOhBJxmQF577bV47733VP7Hf/7zn5g1axYmT56Ml156yaEToDDhsZonchqJ&#13;&#10;jdgy1LUpZrhNJF8kZaov5d4iWMGgLiE227CSBEiABDydwJgxY9Sq42uvvYbzzz8f6enpWLBgASZN&#13;&#10;muTpU2+X+dX4R6Do3HuFy12ASMlQgtDVbyLqzfMQsPFF4T5YXE+nGyeJbRii/G9XJnKKK+tdZ4Xn&#13;&#10;E9Bkb1QR5WXORVPn0U6ZcOXAy1AjDEntscPiN5T11iq/PZ+KSK1p4jeVD0qmi8A5bVBkZNaK3ua5&#13;&#10;GsM7oVQYlCevfBMnF/yI0mkPQeaQbE7E2DZQlUOQgCLgND9Gueq4YsUK+MmIUKLIqKwsziGgOXpq&#13;&#10;/2Nsgk33IFNVDb5LMruvzh7R1TlKUCoJkAAJuAGBZ599Fv/9738xcuRItf9x165dGDBgAP7xj3+4&#13;&#10;gfbuqaK+/yXQ95oJ3Z6PRf67j9W+suD1HyFw2+coHzIL5aNusuTWG58Qgb5dQnEguwhvb0jH/ef2&#13;&#10;d89JU+sWE/BL/VX11Xcb0mBMhxYLP9WxOrgz9CI/ou7wXpET8lORq9T8/9+rIh8ha19VrUpHXy7S&#13;&#10;a3Rv7VDN6y9WFIvPfwUlpTmoCY5tXh+2IoF2JOC0Fci8vLx2nFbHGlqbuVVN2NhlqM2J/5F6EieK&#13;&#10;9Qj088XMAZ1ttmElCZAACXQEAsHBwViyZInloaZ0Xb3lllsRIFbIWJxIQOTxqxx+A07e8AMKz75T&#13;&#10;7UGTESRlQvWoZecj6LeH4V1yTEUHv1Hsf5TlO+E5c7KUKVaceFdcUrT28Call77nNKfqVzHI7Daq&#13;&#10;2y8MVuE2K0vQmidVOgxjeBTKR9/s1PHrCRcrojQe61FhhYsScJoBOXXqVFx22WUqyt1HH30kUnp8&#13;&#10;bDlclIV7qiX3P2bvV7ob4sfanMPn246o+rMHd4G/1naEVpsdWUkCJEACHkZgw4YNOOecc9Ss3n77&#13;&#10;beXGOn36GfjmGxt7oTxs7i4xHV8RTE8kY8+f/y0KZj6gomzKJO0ygEjk25cg+Kf7MS2yHImxISpn&#13;&#10;8TsbDruE2lSibQh4F2ZAk39CuZcaZFRRJxZDz3Mh3WR9ysugTf8Fvlmb4b/3dzViyZlLbHp0OVEd&#13;&#10;iiYBtyLgNBfW2pxan39uHbpb5h6UAXZYHEPAuyhD7CspVUlujV3q7xXIKqzA9vSTarC5dF91DHRK&#13;&#10;IQEScFsCTz/9NOQDThlIZ9myZXj00UcREREB6dp6wQUXuO283E5xkW7K0O9i5Pe9CNrU/yFw8zJo&#13;&#10;Rd6/gN2/iB/xv+H1zsNwndcYfLvdBzdOTEBEAIMcud09boHC2rSfVC9DbA+LW3MLxDSvi68WFf2m&#13;&#10;ITBpFfx3rYB36QmVOqSi73gYu01ungy2IoEOSsDpBmQH5dpm09Yc3aDGMkaLvY0iMe3pZcX2oyqv&#13;&#10;1qBuEegVFXT6Zb4nARIggQ5FQKbv+PLLL3HgwAEUFBSo/MRyr/5dd93VoTi4zGTFQ2VDr3NhSDwH&#13;&#10;mow1wpB8A36ZB9ErazvW6LbjC1NX/PhrJeaJgEcsnk/AL+0PNUlDwoQ2mWzFoMuVAak7vFuNVy3+&#13;&#10;FpRMe7BNxuYgJODOBJxmQK5du7ZBLox21yAauy9os7aqPsY4sdn8tGI0VeOHXVmq9pLhjk3Ee9pQ&#13;&#10;fEsCJEACbkHAR6x8lZSU4Oeff8bAgQNVoDdpVAYGOifPm1tAcQUlhSFp7DEVheKQroSBm14TAU72&#13;&#10;YK6vCACX8ijKPvsclZNuE1E5R7iCttTBGQQM5fDLMkdE1fc8yxkj1JNZFT0Qhug4kavU/FupZMKN&#13;&#10;qAmMqteOFSRAAtYEnGZAXnfdddYjiXfe3t6IiorCunXr6l1jRcsIaDL3qI4GmVT2tPLTgRwUlRkQ&#13;&#10;GqjFOf1iTrvKtyRAAiTQ8QhMmzYNl156KXJycnD//fdj//79+Mtf/qLyFXc8Gq45Y5kkveiSMSg5&#13;&#10;vhtblj+GGVXpCDy6DwHLF6NMpDcoGy9Wi32c9vPFNaF0AK20R9ZA5T4MCkFV1IA2m3HF4NnQ/vIK&#13;&#10;DDFdUTns2jYblwORgDsTcNpf4EOHDllxOXHiBP7zn/8gLi7Oqp5vWk5ARqzTFBegRogwxo+rJ+iL&#13;&#10;7Zmq7jwRPEfj67R4SfXGZQUJkAAJuCqBJ594Ep8s/wT+/v7KffXgwYMq4NviRYtdVeUOq1d17GBk&#13;&#10;TX8ek7/9EXf7fY/ZyEDQ5i+gPbIVRTOfbbsUCx32DrTtxC3pOxJEPAexIt1WpXLINagOjIYxTgQi&#13;&#10;FOk0WEiABJom0Gb/U+TK4z//+U98+OGHTWvFFs0ioMk05380RsaiRhdq1efQiVLsOZIPb/E3+LKR&#13;&#10;3ayu8Q0JkAAJdFQCPiI5uAzk1r17d3zxxRfIzc3FzTffLBa0GKHaFT8TMwd2RlVYL9xZuQBf9JyP&#13;&#10;apF2RXs8A50+vAp++79wRZWpU0sI1FTD77B5S44+YVpLJLS8j9qHO0ME7QlvuQz2JIEORqDNDEjJ&#13;&#10;NT+/AAaDoYMhdt50tVlblHBb+x8/E8FzZBmeEIm4MH91zn9IgARIoKMTOH78OGbNmqWMyCeeeALX&#13;&#10;X389zjzzTGRmmj02OjofV5u/r48Xrp2QoNR6OLU/js59F4bYbvAWvyXCfngKId/dDi99iaupTX3s&#13;&#10;JOCTu8ccUV48yDF0ZwRUO/GxOQm0OQGnubDedtttVpMxGo1ISkrCmDH19+pZNeSbZhPQZJmjhhni&#13;&#10;rdN3VBiq8NPubCVnLlcfm82TDUmABDyfwCOPPKJWH1esWIHg4GAUFRXhvvvuw8MPP4w333zT8wG4&#13;&#10;4QwvHByH99en43hBOV7dW407L1+OwPXPInDrSvgf2CByIc9B4ax/w9RllBvOjipLAn6pvygQ+rh+&#13;&#10;gKZ+RHlSIgEScC0CbbYCKcOkS7chmWuLpfUEvCry4ZuXowQZ463DXX+/7xjK9CZEhvhhcmJk6wej&#13;&#10;BBIgARLwEAJbt26FzAUpjUdZQkND8dRTT0HWs7gmAY1YhVw8rY9S7ostGThWakLZ5CXIv/R5VAUG&#13;&#10;w6ekEBErbkHAhheAqirXnAS1apSA9vB6dV3fc0qj7XiRBEjANQg4bQXypZdeQmFhIXQ6nTqSk5MR&#13;&#10;GRlp+dJ2jem7rxaazE0q4a0xrFO9kNNfnXJfPX9YV0j3HxYSIAESIAEzgerqahGfw/rvonzv6+u0&#13;&#10;r0OidwCBc/tH4+NNoTiQXYRXVqfg8QuHwNR1AvLmf4Hg/z0A/0NbEbzhY2gzNqL4PBFgJ5SpqxyA&#13;&#10;vW1ElJ6ERuxrlcXQRuk72mZiHIUEPJeA01YgV69ejYkTJ2Lnzp2KngxWcNZZZ/Epr4M+S1qRJ0sW&#13;&#10;Y5eBVhL3HCtGijh8RPScOcP4BWoFh29IgAQ6PIGRI0cql9XS0lLFQuaElC6sI0Ywv6ArfzikkX/H&#13;&#10;mcK9UZRfdh/D/uPF6rxGF4biC/6LwrPvRI14COCXnSYC7MyD9sDX6jr/cQMCyT/Aq6YGxk7RwvDv&#13;&#10;6gYKU0USIAGnGZBPPvkk7r33XowdK8Iii/L3v/8dd911Fx599FFSdwABTdYuJeX0/Y+fbTMHzxnf&#13;&#10;OxrRwX4OGIkiSIAESMBzCDz44IPYs2cPpCE5evRo9ZqamiqihD/sOZP00JmM6BaGiX1iVOqqF34x&#13;&#10;J5xXUxXGpX7wPORd/Z5KCu+t1yP8u8cQvOpusaRV5qE0WjEtYawFbHwRYZ9dA23yV+3u9luz37z/&#13;&#10;0dCjfjqyVsySXUmABJxIwGk+OzKi3fz5861Uv/rqq/HMM89Y1fFNCwiIL0TNiSzV0Rg/3iKguNKE&#13;&#10;3/aag+dcOpJP8SxgeEICJNDhCRw5csTC4N1338W6detw8uRJTJo4CZFRkWLrnMlynSeuS+C2M/tg&#13;&#10;46FcJB3Ow5pDJzClV5RF2aqI3ii44lMErXsaAdu+RsC+NdBkX4rimU/AFDvM0q5DnwjjMei3hxCY&#13;&#10;9KPC4Hf03zCGvIry0VehcuDlgG8bP3iuNgIHtyldKntO79C3hpMnAXci4DQDMiwsTLmrjhr1Z1S0&#13;&#10;7du3IzyceXZa+wHRiPQdXmIfjwweUB32Z47Hb3ZlQ2+qRpeIAIzrEdHaYdifBEiABDyGwPTp0+vt&#13;&#10;fawRP6aXLl0K+SpdJA8ePOgx8/XUifQQ328XjOiKr7YewSu/pmCCSFVltdffV4vSqQ9CL1JBhP74&#13;&#10;CDSFeYhYvgilE64RRtLijp0oXuRaDP7fEgTs/V19PCr6jIVfRhI0xQUI/eUVBG14B+Uj5qBi6HzU&#13;&#10;+JmDTDn7c+Qrt+NU6lEtAi2aujBKv7N5Uz4JOIqA0wxIGXF14cKFmDNnDuLj45GVlYUvv/wSixeL&#13;&#10;P+AsrSKgzdyo+hviBljJ+TX5mHp//tD4ej+UrBryDQmQAAl0MAK//GJ2k+tg0/bI6S6anIj/iQem&#13;&#10;GSdKsXJXFuYOr7/f39hjKvKu/RwhP94HXdpOBK99TwXYKR23GDUBnVAt9k7W+IkH2sLg7BBFrLCH&#13;&#10;rLpLpT2pEQ9Lis68HfohVwL6UgTs+gAB2z9TeRiD176PwC2fonzILJSPXCBYOTeSuyV9R/ehgI/T&#13;&#10;fpJ2iFvMSZJAWxJw2v9WaSjKMOkrV67Ezz//jJiYGCxZsgRz585ty/l55FiabHNgIkP8n6u7emM1&#13;&#10;DojgObLUdenxSACcFAmQAAnYSaB79+529mBzVyUQHqDFVRN7YtlvKXhrzUGcP7Az/LU+9dSt8Y9A&#13;&#10;0UVvQL/zPYSseR1+Rw+I4w6rdjLwTrWfThiUAeI1UK28VfuFoEYXLI4QVOlCxWuouCYMTnkeILx7&#13;&#10;okZYyXD5NyYjQr67Ff6p26GMxxn3Qt9/jlltvyC1Mls+/Ebo9q4Qrr8filXbfARt+RKBO/4P5QOm&#13;&#10;i+uLHB/cRqRb8clLhjbVnL7D2HOqy2OkgiRAAn8ScJoBKYeQ7qsXXnghQkJCsHHjRki3VpZWEjDp&#13;&#10;oT1+WAkxdv1zw/murEIYhftqSIAGvaICWzkIu5MACZAACZCA6xK4ZnR3fLUtAyeK9Xh7Yzr+OqWX&#13;&#10;bWXFalvlsOtg7Dpe7P37NzQF2fAyVMJLBNqRyVy8TCb4mErV6pttAfVra2K7QDPpThi6uYHRY6xE&#13;&#10;6Dc3Q3d4D2q8vVE480EY+pxff1JiJbZy6NWoHCQi2B76FoGb34H2RDYCd/2EgD2/oLL3WJSNXYSq&#13;&#10;yP71+zZVI1zEvYuz4Htsq/j9shO+x/dDm3tEsVddxT3SJ5zZlBReJwEScCECTjMgpbvqAw88gI8/&#13;&#10;/liFR5dJml977TX85z//wbnnnutCCNxLFd/jO+AlntxV+/ujKqKPRfnNR/LV+eD4cLqvWqjwhARI&#13;&#10;gARIwBMJ+Gm8cdPUPnj8m91YseGwcGPt2mjk8apOfVF06Xt/ohDfo16GInhVFsJbHObX2vdF8NbL&#13;&#10;82LxWqpevfRl8Kksh3dFGbyOZyP883tQmTBE7Le8T3wX9/5TriudGcoR9n9/USuvNT4+KDj/URgT&#13;&#10;z25cQ9HO0PciYWReCM3h34U765vwyzyoXF/9D2xQcy4bcxNMcQ3vV5QsfY9th/ZYkjAW90KTmwqf&#13;&#10;8vJ641ZrNDBGd4Nu3KXKrVhsRq7XhhUkQAKuScBpBuQrr7yCl19+2ZJb65ZbbkHfvn3x9NNP04Bs&#13;&#10;xWdBe/TU/scuIh+WeGpXW5IyCtTpsG4MnlPLhK8kQAIkQAKeS2DW4M5YviUDqSIn5NI1h/DwLOu8&#13;&#10;yI3OXBhK0sVVHtWNNrS+6F2Rh6jtL6Nm8w/Qpe8SQWhEcJ4hZ6NsvMhDKWS5SvHSlyB05QKRFzNd&#13;&#10;5ccsuPAJyH2hzS7i94Ux4QwUisM3e5tYkRQuwGlJas669Fugj0tE2egFYmV3InxP7BEG4w6xurgb&#13;&#10;vjkpygX29HGk66yxUyxMMX1hjB0CY+fhqOrUD17ChVgXEwrkFJ3ehe9JgARcmIDTDMjc3Fycfbb1&#13;&#10;k66zzjpL5YJ0YR4ur5oma4fS0Rg33KKrQbiuJmcXqvdjGH3VwoUnJEACJEACnkvARxglMq3H7R9t&#13;&#10;xY87M3G1cGvtFR3k1AnLoDJec15AXr8rEPj7U9Bl7FUpMfz3/y5cPK9G+bAbRGAejVN1aEq4XAEM&#13;&#10;++JGaHOOolqrRcHFz8IU/+eWl6b6n37d1GUkii5+Q+xZPICATa/DP2U9/LJSxXG/2lPpZWPlsCo4&#13;&#10;DIbY3iJ9yiAYhLFoih4CaANOF833JEACbkrAaQZkbGwsfvrpJysj8rffflPBdNyUVfurLVxutMdT&#13;&#10;lR6GOvkfd2UVQRqRwToNejv5y7P9IVADEiABEiABEjATGNejE8YkRmFz6gm8INJ6vHJF2wS4kXsB&#13;&#10;i+aItBfpvyJ4zXPQ5OWK17eg27USpZNvh6HXDCsvoba6X17leQj7/AZoTx5TqTEKLnkJJmHAOaJI&#13;&#10;N+CSmc+hbGKmCLbzutobKfeQVut0MEQnCGNxoFhZHCaOkWaXVEcMShkkQAIuScBpBuRNN92E2267&#13;&#10;DdOmTUNcXJxK47F69Wr8+9//dkkQ7qCUdBPxNhjUE0VT1CCLyltO7X8c2DUc8oksCwmQAAmQAAl0&#13;&#10;FAK3i1XIa9JOYIswIjek52F8Qqc2m7oxYTryRTAd3e4PECzyKMoIpuHf/FO4eH6AkqlLUCXcNduq&#13;&#10;eJccEyuPC6DJP6HiJORf8gqqYgY7fPjq0HiUTv+XMCTvgVdFoTlCK397OJwzBZKAKxPwdpZyl112&#13;&#10;Gd544w1oxCbpffv2ISAgAG+//TZmzZrlrCE9Xq42c4OaoyE2UeRL+jNkedIR8/7H4d3CPZ4BJ0gC&#13;&#10;JEACJEACdQn0igrCDJH/WJaXfjmAKhsulXXbO/xcfB/LSK8nb/gGZSMvggxY45d1CJ0+XoBgkXtR&#13;&#10;GnbOLt5FmQj79DplPFYFBiL/sjecYjzWnUeNSHdSHdatXVZa6+rBcxIggbYn4DQDMi0tDZ9++imO&#13;&#10;HTsGvQiXffjwYTzxxBMYM6bhyF1tP333GlGTuV0pXHf/o0zdsT/TbECO5f5H97qh1JYESIAESMAh&#13;&#10;BP46tRf8NT5IP7FQKQAAQABJREFUyynBt7udb7DZUloaVKVT/46T85ejovdolSYkYN8fiHxnDgLX&#13;&#10;PwcY60citSXH3jrvgnREfHo9NMUFqAoKFcbj2yJATV97xbA9CZAACTSbgNMMyHvuuQfZ2dkIDg5G&#13;&#10;dXU1+vTpg/T0dFxxxRXNVk4G4pk/fz6GDBmCYcOGqbQgRqOxXv958+Zh4MCBVkdiYqJnBewRT1S1&#13;&#10;xw6ouRvq5H/cI6LP6YURGeTniz4xwfXYsIIESIAESIAEPJ1AZJAfLhuXoKb5xuoUVBrtia3qWDrV&#13;&#10;Yd1RfMF/kXf5yzDEdFX5DoM2Lkfk2xfAb99nQI3jdPPJS0HEihvhU1oEY0g48i9/B9XhZg6OnRWl&#13;&#10;kQAJkMCfBJxmQCYnJ+Ott97C7bffjkDhTiFXH5999lls3GhOQ/GnCg2fLV68WLm+yj4rV67Epk2b&#13;&#10;sHTp0nodPvnkE+zdu9dy3HfffYiKisLdd99dr627Vvjkp4j8UxXKNcYU+2eQgC2H89WUBoj8j9z/&#13;&#10;6K53l3qTAAmQAAm0lsD143ogIkiLk8V6fLD5cGvFtbq/KW4sCq78HIUz7kVVYDB8ykoQtuoZhH8k&#13;&#10;ViT/eBK6pPegSftFRTeFyNlob/HJ3SOMx4VCbimM4VEovPxdsR/R7Mprryy2JwESIAF7CDgtiI5O&#13;&#10;ROUKDw+Hr8jxk5pqjhx6zjnnYMmSJc3SL/VQKpKSkrBmzR/KiExISMDNN9+sjFBplDZUDhw4gCef&#13;&#10;fBLLli1D586dG2rmdvWaoxuUzobYHiJEuNai/47a/Y/duf/RAoUnJEACJEACHY6Av9YHN07pjWe+&#13;&#10;34uP1qdhzvB4RAT8+X3ZLkBEcBn9gEuh7z0TAVvfQODWz6DNzRLHl/XUkdFMTcEiL2VwFKpCYsVr&#13;&#10;F5hCuqA6pKt431VENo207DeUeRfDv7wN3mKLkCEyFoWXvm2+Xk8qK0iABEjA8QScZkDKyKs//vgj&#13;&#10;zj33XOXCKt1XtVo/VIlUFM0p+/bvU+6vcXFdLM2lG6x0ay0sFDmOwsIs9XVP/v73v2PmzJmYOHFi&#13;&#10;3epmn5sDidkfybQ2AFlL+zeloDZrm2piihsGr1ODGYVrcO3+xzEilHltfVOy3OG6s3m6AwNH6kie&#13;&#10;jqRp+Q0n/s9Jufb/vXCsNu4vrfbz6f4z4Qzam8DFQ+KwYksGMk6U4rU1qXhgRv/2Vsk8viYA5ePv&#13;&#10;QMWgK+C//3P4iKA33sXH4VNyQhyF8Bbbc7wrK6GtzAZOiAM76+ktg/OYgkOVganJSVdR2Q3R8Sic&#13;&#10;8xZq/PkQuR4wVpAACTiNgNMMyEWLFuHOO+/Ed999h0svvRRz586Ft7c3pkyZ0qzJlJWVQa5i1i3S&#13;&#10;FVaW0tJSmwbkunXrVMTXV155pW43u86jo0Ptan9649b2P11e7fua48nqNGjwGQiKMeu49XAeKoxV&#13;&#10;CBD7H88Y2hU+3p73Q9ZZPGu5drRX8nTsHSdPx/KkNBJoLQFfHy/cOr0v7v50G77dcRRXjumOHhGu&#13;&#10;k8C+JjgW5WNusZ6miHHgpS+Cd9FR+BRLwzITviXZpwzMXGFg5sOnvAxe4gG8TBMCeYii75yAokuW&#13;&#10;QQbvYSEBEiCBtiTgNANSrgIOHToM0dFRkAF1evbsiZKSEsiAN80pMu1HpXgaV7dIo1IWGZjHVvno&#13;&#10;o49w1llnITY21tblZtXl5hahJRHA5RN0+WOypf0bU867MAORRUIvYYDnBgwEcopU8x+3H1GvA+LC&#13;&#10;cPJEcWMi3O6aM3m6HQwHKEyeDoBYRwR51oHhgNNang4QRREkgMm9IjFceOXsEA9ZZVqP5+YOd20q&#13;&#10;4j9AjS4MVfJoKG+jSS/SgWSJlcujwrDMEo4P3tD3vRDQuo5x7NqQqR0JkIAjCTjNgJRK1nU/nTNn&#13;&#10;jl169+/fXxmcOTk5iImJUX1TUlIQGRmJ0ND6q4QyOuuaNWvQmtVHOYg0HmtaYkGecmNref+G8fge&#13;&#10;Xa8uGqPiUKMRq7Cn9NuWYX4KObx7RAt1bnjM9r9iXk11Bs/2n1t7aECejqVOns7g6ViZlNaRCdxx&#13;&#10;Zl9c//Z6rEvJxbYjhRjZzfa2F7dh5Osnoqv2VIfb6ExFSYAEPJaA06KwtpZY7969MXjwYDz00EMo&#13;&#10;Li5WKUBkBNbZs2fbFL1nzx4YDAaMGzfO5nV3rtRmblXqG+OGWKZhqqrBvlP5H0cLA5KFBEiABEig&#13;&#10;bQg0N8VUXW1kpPABAwaoB51163nuHAL9YoMxfZA5kN6LvyR74ENW53CjVBIgARJoDgGXNSCl8q+/&#13;&#10;/jpMJpPaNylXMGVgnHvuvkfNS+Z9/PTTTy1zPHz4sHJtPX3fpKWBG59osvcq7Q3xYy2zSBbJkisM&#13;&#10;VSpx8oBY7n+wgOEJCZAACTiZQHNTTNWqUV5erlJa6UXETJa2I3DL1D7Q+nrjQHYRVu073nYDcyQS&#13;&#10;IAES8HACTnVhbS076boqc0naKvJpbt0iVyYbWp2s287dzr3KcsSm+TwIz1oYRU6p2rI5I0+d9hf5&#13;&#10;HzUiaAALCZAACZCA8wm0JMWUzE08ffr0Br/PnK91xxyhc6gOc0Z3xycb0vHa7wdxZt8YZVB2TBqc&#13;&#10;NQmQAAk4joBLG5COm6b7StJkblTKmzrFWIXp3pFRoOqHd2Pobve9u9ScBEjA3QjYm2Lq448/xpEj&#13;&#10;R/DC8y+02ICUQYZaki7G3K827UzHfNC4cFJPfL8zE8cLK/DJtiO4blxCqz5yZNoqfPU6k2c9JK2q&#13;&#10;IM9W4avXuZZnvQusAA1IF/8QaDO3KA2NcYMtmlaJyDJ7a/c/9uD+RwsYnpAACZCAkwnYk2IqOTkZ&#13;&#10;L774Ij777DP4+Pq0WLPWpotpbf8WK+4CHWUIvltnDsZjn2/HB+vTcNPZAxAeoG21Zh2Zaavh2RBA&#13;&#10;njagtKKKPFsBj12bRYAGZLMwtV8jTdYuNbghbrRFiQPHS1CmN0EnfpAM4v5HCxeekAAJkICzCTQ3&#13;&#10;xZRMQ3Xrrbfi/vvvR7du3VqlVkvTQ8mn5/KHZEv7t0ppF+p8Xp9IvBMRiKz8MvxLGJL3ndu/xdqR&#13;&#10;aYvR2exInjaxtLiSPFuMzmbHWp42L3bwShqQLvwB8KoshOakeeO/Mf7P6LKbT6Xv6BcfBo0IEMBC&#13;&#10;AiRAAiTQNgSam2Jq27ZtyMzMVJHEZTTx2iID8Mg8yc8880xtVZOvLU9nZHZbbXn/JlVziwa+4lfg&#13;&#10;LWf2wf2f7cAXWzIwsEsoZp2K0Gr/BMjUfmaN9SDPxujYf4087WfWWA8zz8ZadNRrNCBd+M5rMjep&#13;&#10;7JLGkHBUB5vDkUt1dxwx738cxv2PLnz3qBoJkIAnEqibYkoagXl5ebCVYkpGDd+/f78VgsTERLz6&#13;&#10;6qsqsrjVBb5xOoHpfaJxwYiu+Gb7UTzx7W7Ehvi7f25Ip1PjACRAAiRgmwCXr2xzcYlabdZmpYcx&#13;&#10;fpBFH7X/8ajZgBzTvZOlnickQAIkQAJtQ8CeFFNtoxFHaQ6BJef0x6iekTCKPMr3fbYdh/PLm9ON&#13;&#10;bUiABEiABE4jwBXI04C40ltN1k6ljiFulEWtg7mlKKk0qlDkQ7ow/6MFDE9IgARIoI0I2JNiqq5K&#13;&#10;qampdd/yvI0J+IqUV8/MGYYb39+ENJFL+fbl2/DOdWMR4YCgOm08FQ5HAiRAAu1KgCuQ7Yq/kcEN&#13;&#10;5dDkZqoGxq7jLQ03H85X5/26cP+jBQpPSIAESIAESKAZBAK0PnjhshHoFOyH4wXl+NuK7dAbq5vR&#13;&#10;k01IgARIgARqCdCArCXhYq+a7C3wqq5GVWAQqkO7W7RLOmI2IId1Z/5HCxSekAAJkAAJkEAzCcSE&#13;&#10;6PD85SPhr/HB/qwiPPj1LsjtISwkQAIkQALNI0ADsnmc2ryVVgTQkcXQRYQbl3GERakRX3C7T+V/&#13;&#10;HNON+R8VFP5DAiRAAiRAAnYS6BsTjMeEO6u3txfWJOfgpV9T7JTA5iRAAiTQcQnQgHTRe6/JSlKa&#13;&#10;GeL/3P946EQZisuNKnXHkLgwF9WcapEACZAACZCA6xOYlBiJv80YoBRdvvEwPttu3jbi+ppTQxIg&#13;&#10;ARJoXwI0INuXv+3RTQZoc9LVNWPXP/M/bjmV/7Fv5xD4aXjrbMNjLQmQAAmQAAk0j8Dc4fGYNz5B&#13;&#10;NX7ux33449DJ5nVkKxIgARLowARohbjgzffN2QEvUxWqdTpUdepn0XDbKQNyWDem77BA4QkJkAAJ&#13;&#10;kAAJtILA7Wf0xtT+saiursE/vkxC8vGSVkhjVxIgARLwfAI0IF3wHmuPntr/2LmPzf2PoxhAxwXv&#13;&#10;GlUiARIgARJwRwJeIs7Avy4YjP7xYagwVuHOFdtwvLjSHadCnUmABEigTQjQgGwTzPYNosneoToY&#13;&#10;40daOqadLENRmQEakcdqeDwjsFrA8IQESIAESIAEWklAbgt5fu5wdA4PQH6JHrd/uh1l+qpWSmV3&#13;&#10;EiABEvBMAjQgXe2+VlVBm31QaWWI/3P/4+aMAlXXu3ModNz/6Gp3jfqQAAmQAAm4OYHwAC1euGIk&#13;&#10;gnUaHM4twT3CndVYxfQebn5bqT4JkIATCNCAdALU1oj0ObkP3gYDqjUamKIHW0Rtz8hT58O6Mn2H&#13;&#10;BQpPSIAESIAESMCBBHpEBODpuSNUtPNtaSfx71X7VAotBw5BUSRAAiTg9gRoQLrYLdRkblAaGTv3&#13;&#10;BHx81bnM/7jnVP7HUT3ovupit4zqkAAJkAAJeBCBEd3C8PfzB0FmYP4+KRNvbzjsQbPjVEiABEig&#13;&#10;9QRoQLaeoUMlaDO3K3nGLiMscjMKKpBfaoCv2P84gvsfLVx4QgIkQAIkQALOIHDewM5YcIYIZCfK&#13;&#10;st9S8MO+HGcMQ5kkQAIk4JYEaEC60m0TK41+2clKI33XsRbNNh82u6/2ig2Bv9bHUs8TEiABEiAB&#13;&#10;EiAB5xC4cXwPzBwWD7kL8vFvdmFHZqFzBqJUEiABEnAzAjQgXeiG+RQcgndFOWp8fGDq/GcE1u21&#13;&#10;+R+70n3VhW4XVSEBEiABEvBgAjK9xwMzBmBEQiSMpmrcIyKzZuSXefCMOTUSIAESaB4BGpDN49Qm&#13;&#10;rTRHzfsfDTHdAF8/Nabc/7jrqDkC66jundpEDw5CAiRAAiRAAiQAlTrr2TnD0CM6GCWVRty2fJvY&#13;&#10;UqInGhIgARLo0ARoQLrQ7ddmblPaGOOGW7Q6WliBPJGTytvbCyO7cQXSAoYnJEACJEACJNAGBAL9&#13;&#10;fPDi5SMQEaTFsfxyLHx7PaprqttgZA5BAiRAAq5JgAakC90XbdY+pY0hbrRFq82H89V5r5gQBHD/&#13;&#10;o4ULT0iABEiABEigrQjEhujw3OUjVXqPrQdzsWxdelsNzXFIgARIwOUI0IB0kVviXZQJn9Ii1Ig9&#13;&#10;F6a4MRatth8xG5BDufpoYcITEiABEiABEmhrAv1FILtbz+6nhn1nzSEG1WnrG8DxSIAEXIYADUgX&#13;&#10;uRWarFP5H6O6oMYv2KLVrlMG5OgeEZY6npAACZAACZAACbQ9gctHxGP6kHhUV9fgHyuTUFxpansl&#13;&#10;OCIJkAAJtDMBGpDtfANqh/dL/V2dGuOG1lYhS+x/PFEs9j+KbMYjGIHVwoUnJEACJEACJNAeBLy8&#13;&#10;vPHcVaMRFeKnvp8f+XYPZLA7FhIgARLoSARoQLrC3daXQpe+Q2lS2fd8i0abT6Xv6Cn2Pwb7+Vrq&#13;&#10;eUICJEACJEACJNA+BMIDtPjX7GHq4e7aAzn4bEdm+yjCUUmABEignQjQgGwn8HWH9Tv4HbxMJhhD&#13;&#10;wq3yP27NyFPNhnH/Y11cPCcBEiABEiCBdiUgvYLmT+6ldHjpp2Sk5Ja0qz4cnARIgATakgANyLak&#13;&#10;3cBY/snfqSv6fmcCIohObdl9tFCdMv9jLRG+kgAJkAAJkIBrEFg4qSeGdIuA0VSNv6/chQpDlWso&#13;&#10;Ri1IgARIwMkEaEA6GXBT4r3KTkB79IBqVjHgEkvzY0WVyBF7IOX+R+Z/tGDhCQmQAAmQAAm4BAEf&#13;&#10;8cD3sYuHICRAgyMnS/G0WIlkIQESIIGOQIAGZDvfZb/klfASG/AN0SKqW4TZHUaqVLv/sUd0MEJ0&#13;&#10;3P/YzreJw5MACZAACZBAPQIxwX548ILBqv77pEys2pdTrw0rSIAESMDTCNCAbOc76r9/ldJA3+9c&#13;&#10;K022ngqgM7Qr03dYgeEbEiABEiABEnAhAlN7RWHO6O5Ko6e+26MiqLuQelSFBEiABBxOgAakw5E2&#13;&#10;X6BP/kFoczNRI9xgKvpfbNVx19EC9X5UdxqQVmD4hgRIgARIgARcjMAd0/sgMTYE5QYT7l+5E8Yq&#13;&#10;pvZwsVtEdUiABBxIgAakA2HaK0q3b6XqYujaBzWBMZbuOcWVOF5QDhlOZzQNSAsXnpAACZAACZCA&#13;&#10;KxLQ+nrj37OHwl/jgwPZRfjv6oOuqCZ1IgESIAGHEKAB6RCMLRAi9j36Jf+iOlb0m2UloHb/Y3ex&#13;&#10;/zHUn/sfreDwDQmQAAmQAAm4IIEeEQG467wBSrPlG9KxPs2cissFVaVKJEACJNAqAjQgW4Wv5Z19&#13;&#10;j22HprgANb4+MPS2NiC3HTG7rw4VeaZYSIAESIAESIAE3IPABYO74KzBnSEdWB/9ZhfySw3uoTi1&#13;&#10;JAESIAE7CNCAtAOWI5vq9pvdVysTRqDGL9hK9K5TBuRIkV+KhQRIgARIgARIwH0I/H3GQHQRq5EF&#13;&#10;wnh88JvdqBEeRywkQAIk4EkEaEC2x92sMsE/Za0aubL/BVYa5JbokZVfpvY/junBFUgrOHxDAiRA&#13;&#10;AiRAAi5OIEDrg8cvHgqNjxe2pZ3Eu5syXFxjqkcCJEAC9hGgAWkfL4e01mSshndFOap1Ohh6nGkl&#13;&#10;c8up9B3dooIQHqC1usY3JEACJEACJEACrk9gQOcQ3HRGX6Xost9SsFsE1mEhARIgAU8hQAOyHe6k&#13;&#10;//6v1aiVvScAvhorDWr3Pw7h/kcrLnxDAiRAAiRAAu5E4Jox3TBW5Iisqq7Bg1/tQone5E7qU1cS&#13;&#10;IAESaJAADcgG0TjpgqEcfmlblfCK/hfVG2TnkXxVN7J7p3rXWEECJEACJEACJOAeBLxEjudHLhiE&#13;&#10;iCCtSs317+/3uofi1JIESIAEmiBAA7IJQI6+7Je6Ct5GI6qCQmGKG2clXkZry8wrU3Vju3H/oxUc&#13;&#10;viEBEiABEiABNyMgt6I8ctFQeIvEzr/uO46VO7PcbAZUlwRIgATqE6ABWZ+JU2t0+79R8iv6TQfE&#13;&#10;08m6ZdOp6KvxnQLVE8u613hOAiRAAiRAAiTgfgTG9IjAlRMSleLPr9qHtLxy95sENSYBEiCBOgRo&#13;&#10;QNaB4exTr/I8+B3Zr4apHDC73nDbMsxJh4cyfUc9NqwgARIgARIgAXclsHhyIgbEh0FvqsYDXyZB&#13;&#10;b6x216lQbxIgARIADcg2/BD4Hfg/eFVXwxDZGVWR/eqNvOtogaobSffVemxYQQIkQAIkQALuSsBX&#13;&#10;pPSQqT2C/HyRnluCOz7bjoJyg7tOh3qTAAl0cAIubUDm5uZi/vz5GDJkCIYNG4YHHngARrF/0Fb5&#13;&#10;448/MGvWLAwcOBBjx47Fc889Z6tZu9b5J69S4+v7nVNPD/lFcuREqaof3T2i3nVWkAAJkAAJkAAJ&#13;&#10;uC+BLqE6/OOiIdD4emN7eh6ufms9dmYxvYf73lFqTgIdl4BLG5CLFy9GQEAANm7ciJUrV2LTpk1Y&#13;&#10;unRpvbuVnJyMv/zlL7jyyiuxZ88eLFu2DO+//77qU69xO1V4F2ZAe+wwasT4lf0urqfFlowCdS0u&#13;&#10;IhDRwX71rrOCBEiABEiABEjAvQlM6x2F164di+hQf5ws1uPmDzbhk61HUVMjfx2wkAAJkIB7EHBZ&#13;&#10;AzL1UCqSkpLw4IP/UEZkQkICbr75Zixfvrwe2XfffRdTpkzBVVddJeLSeKkVyxUrVmD8+PH12rZX&#13;&#10;hf++L9XQhrheqA6Jq6fG5sPm/Y9D6L5ajw0rSIAESIAESMBTCAzqHIIPb5yA0YlRMFXV4IUf9+GB&#13;&#10;r3ejwlDlKVPkPEiABDycgK+rzm/f/n0IDg5GXFwXi4p9+vSBdGstLCxEWFiYpX737t3KWJSrkHKV&#13;&#10;Ul6Trq/XX3+9pU1zT8yBUa2jozanb21AVZv9a6rhl/KzElPZf6Yyck+XuSXtpKqa0DPS5vXT23v6&#13;&#10;+0Z5evrknTA/8nQsVPJ0Dk/HSqU0EnBdAqH+vnjx8uF4c1063l1zEL/uOYbUnBI8OWc4enYKcF3F&#13;&#10;qRkJkAAJCAIua0CWlZVBp9NZ3aTAwED1vrS01MqALC4uxieffIL//Oc/eOWVV5QRuWjRItVm9uz6&#13;&#10;0U6thJ72Jjo69LQa+97a7H90G2ryTwA+PgibfBXgbz3GgeNFOF5YAbnJfvb4ngjWaewb1INb2+Tp&#13;&#10;wfN19tTI07GEydOxPCmNBDoSAR/xJOovk3piSFwoHvpqJzJEHIQbxL7IJecPxowBMR0JBedKAiTg&#13;&#10;ZgRc1oCUex8rKyutcEqjUha5Mlm3aLVa5cI6Y8YMVT1p0iTMnDkT3333Hew1IHNzi8RehLrSm3cu&#13;&#10;VyTkj0lb/QPXfQBp+lb2GILiYuE1XGy9af7LjWlqkAHx4SgvKhdH88b05FaN8fTkeTtrbuTpWLLk&#13;&#10;6RyejpVKaSTgHgTGJ3TCB8Kl9T6R3iNZBNX558ok7Mzsjr+d2Rca8WCZhQRIgARcjYDLGpD9+/dH&#13;&#10;SUkJcnJyEBNjfhKXkpKCyMhIhIZar+DJ/ZEGg3U47KqqqhZtSpfGY8s2s5v/yNfrL/TQHVij7ntF&#13;&#10;//Ntyt5wyOy+Oj4x0uZ1V/vQtI0+DfBsm8E9cBTydOxNJU9n8HSsTEojAfchEBuiw5tXj8F/fknB&#13;&#10;yq0Z+HJLBvYfK8JTs4ciRlxjIQESIAFXIuCyQXR69+6NwYMH46GHHhKrdsVIT09XEVhtrSheffXV&#13;&#10;kGk8ZIAdafytXbsWq1atwiWXXNLurDVH18KnrBTVfn4w9KyfvqNMX4W9meb8j1N6RbW7vlSABEiA&#13;&#10;BEigcQL2pJh66623lIeMTDElg73JKOEsJGCLgEzvseTcfnj44iHw1/hgf2ahSvWxQaT8YCEBEiAB&#13;&#10;VyLgsgakhPT666/DZDKpL905c+Zg4sSJuOfuexQ/+WX86aefqvNp06bh5ZdfxnvvvaeMziVLluCu&#13;&#10;u+5SeSFVg3b8R5f8f2r0ysQxYsdp/fQc69LyVBQ2GdI7MdK8x7Md1eXQJEACJEACTRBoboqpb775&#13;&#10;Bi+99BKeeeYZlWLq6aefVvv0v/rqqyZG4OWOTOC8gZ3x1vXj0FX8JiguN+Jvn2zFsnVp9FDqyB8K&#13;&#10;zp0EXIyAy7qwSk7SdVU+vbVV9u7da1V97rnnQh4uVYyV0B3arFSqHFA/96O8sC5VBNcRZQyjryoO&#13;&#10;/IcESIAEXJlAbYqpNWv+sEox9eyzz+L222+3Uv348eO47rrrMHbsWFU/btw4jBgxQgV6u/hi298J&#13;&#10;VgL4psMSSIwKwvvXj8ej3+3Bb/uO483fD2K3WJF87KIhCNG59E+3DnvPOHES6EgE+FfIiXdbm/Yj&#13;&#10;vMXezKrAYBi7Tqw3knS33ZxmNiAnieTCLCRAAiRAAq5NwJ4UUwsXLrSajHR93bFjB+69916r+qbe&#13;&#10;yKBNgHnfbVNt61439xM9W9i/riyemwm0JdNAP188OXsIPukajld+TsamQydwjYjS+uScYRjQ2ToW&#13;&#10;hLven7bk6a6M7NGbPO2h1XTbWp5Nt+x4LWhAOvGe++//Vkmv7DtVfIPX9xY+kFuK/BI95L6Hcd0j&#13;&#10;nKgJRZMACZAACTiCgD0ppuqOV7sa2a9fP8ydO7fupSbPW5suprX9m1SwAzZoS6Z3nh+OyYPisFgY&#13;&#10;j8cLy7HwvU34x6UjMH9ioseQb0ueHgOtkYmQZyNweMkhBGhAOgRjfSFeFQXwO7xbXajobzsX5ZqD&#13;&#10;5tXHwV0j4K/1qS+ENSRAAiRAAi5FwJ4UU7WKb9q0CbfddhuGDx+OF198ERqNfbl+baWHqpXd2Kt8&#13;&#10;ei5/SLa0f2OyO+q19mLa1d8X798wFg+s3IXtIqjOQ8u3YvXeLDx03kDx+8F9f8q1F09P/fySp2Pv&#13;&#10;bC1Px0r1DGnu+1fHxfn7pXwDr+pqGCOiUBUz2Ka260/tf5zQK9LmdVaSAAmQAAm4FgF7UkxJzd9/&#13;&#10;/308+eSTkIF3br311hZNpl56qGZLMbu9trx/swfqQA3bj2m4vxavzBuJV1en4sN1qfhl9zEkZxfj&#13;&#10;yUuGok+0dX5s97kh7cfTfRjZoyl52kOr6bZmnk2363gt6vtVdjwGTpmxLvkHJbey79k25RdVmHAg&#13;&#10;q1Bdm8r9jzYZsZIESIAEXI2APSmmZLTVxx9/XK06ttR4dLX5U5/2JeAjlkRumdYLz80bhdBALbLy&#13;&#10;ynDDOxvx2Y5MRmlt31vD0UmgQxGgAemE2+1dnAltVqqSXNnfdi7KtWL1sboGiIsIRLfwACdoQZEk&#13;&#10;QAIkQALOINDcFFOvvPIKqoUnyh133AGZeqr2kGmmWEigNQQm9OyEjxdMwFARP8Foqsaz3+/F/V/t&#13;&#10;gswtzUICJEACziZAF1YnENbtW6ni5ek7J6A6rJvNEeqm77DZgJUkQAIkQAIuSaC5KaZ+/vlnl9Sf&#13;&#10;SnkGgcggP7x61Si8sTYN7/9xSKX7OHC8GE/MHoZ+se7q0uoZ94azIAFPJ8AVSCfcYd2B/ymplf3O&#13;&#10;sym9SmxI2ZJ2Ul2b3Jv7H21CYiUJkAAJkAAJkECjBKRL6+LJiXjxytGICNIiO78cC97biOVbj9Kl&#13;&#10;tVFyvEgCJNAaAjQgW0PPRl+fE3ugyctBjbc39P0utNEC2HusGMXlRuh8fTC6G9N32ITEShIgARIg&#13;&#10;ARIggWYRGNMjAh/dOBEjEjopl9bnf9yHe7/ciRK9qVn92YgESIAE7CFAA9IeWs1oq9u7UrXSdxuI&#13;&#10;Gn/bxuGaFHP6jqHiD75W5IBkIQESIAESIAESIIHWEJArkDJK641Te8NbBI9ck5yDq99cjz0iUisL&#13;&#10;CZAACTiSAK0XR9IUwRJ0B35TEiv7n9+g5E1pZgNyYmJUg214gQRIgARIgARIgATsISBdWm+a1BMv&#13;&#10;XzUGEcF+OF5YgUXvb8RHm4/QpdUekGxLAiTQKAEakI3isfNi+h/wKS1BtUgSre91rs3O+aUGHBQu&#13;&#10;rLJMYfoOm4xYSQIkQAIkQAIk0HICo7qH4yMRpXVUz0gYq2rw0k/7cdfnSSiupEtry6myJwmQQC0B&#13;&#10;GpC1JBzwWrNthZKiTxwNaGyn5lgjVh9F9g50jwpC51CdA0alCBIgARIgARIgARKwJhARIFxarxiB&#13;&#10;v0zvA2/h07ouJRdXCZfWnVlF1g35jgRIgATsJEAD0k5gDTY36UV0nD/U5Yr+FzXYbN1Bs/vquERG&#13;&#10;X20QEi+QAAmQAAmQAAm0moCXcGm9YXwCll4zBpEhfsgtqsDi9zfh3Y2H6dLaaroUQAIdlwANSAfd&#13;&#10;e226yPdVUYmqgEAYu02xKdUk3Ei2peepa1N6Rdtsw0oSIAESIAESIAEScCSB4fFhyqV1bK8oVFXX&#13;&#10;4NVfDuD2FTuQVyoefrOQAAmQgJ0EaEDaCayh5rp936hL+j6TAR8fm82SMgtRJkJqB/r5Yqj4Y85C&#13;&#10;AiRAAiRAAiRAAm1BIMxfixcvG46bz+wLXx8vbDp0Ape/vg5f78rmamRb3ACOQQIeRIAGpANuppe+&#13;&#10;GH7pSUpSxYDZDUr841CuujaiRydoxB9vFhIgARIgARIgARJoKwLSpXX+uB547dqxKhZDSaURj3+z&#13;&#10;G7cs345jRZVtpQbHIQEScHMCNCAdcAM1mRvhVVUFdIpEVeywBiVuTDO7r05k9NUGGfECCZAACZAA&#13;&#10;CZCAcwkM7hKKD28Yj2smJsJHBNjZmnYS895Yi0+3HuVqpHPRUzoJeAQBGpAOuI3GziNR0Xc8vC5+&#13;&#10;GPCyjfR4cSUO55ZArjtOZgAdB1CnCBIgARIgARIggZYS0Pp645ZpvfC2MCR7xYagwlCF537ch4Uf&#13;&#10;bsWRgvKWimU/EiCBDkDAtrXTASbuyCnWBHRCyfkvAX3PaVDsH4dOqmuJ4o90ZJBfg+14gQRIgARI&#13;&#10;gARIgATaikC/mGC8d904LDyjDzTCqNx9JB9XvbEO74hIrTL4HwsJkAAJnE6ABuTpRJz0fp3YrC7L&#13;&#10;uJ5RThqBYkmABEiABEiABEjAfgIyqM6CCQn4YMFEDBBB/gymarwmIrXeIFJ+HMottV8ge5AACXg0&#13;&#10;ARqQbXB7jeIPcdJh8/7HyX1oQLYBcg5BAiRAAiRAAiRgJ4GETgF489oxuP2c/vDX+OBAdhGue3s9&#13;&#10;Xv0jFfK3DAsJkAAJSAI0INvgc7DlSAEqjFUICdBgcJeQNhiRQ5AACZAACZAACZCA/QR8RKTWK0d3&#13;&#10;w0c3TcSIhE4wCjfWd9ccwtXvbMSeY8X2C2QPEiABjyNAA7INbukfp9xXR/WMhPzDzEICJEACJEAC&#13;&#10;JEACrkwgLswfS+eNxJLzByFI5K+WgQAXvrsRzwvXVr2Rq5GufO+oGwk4mwANSGcTFvI3ifDYskxM&#13;&#10;pPuqAsF/SIAESIAESIAEXJ6AzBs5e2gcPvnLJEzoE43q6hosF8F15r25HtuPFLq8/lSQBEjAOQRo&#13;&#10;QDqHq0Xq0YIKZOWVQaRZwqTETpZ6npAACZAACZAACZCAOxCIDvbD83OH4+HZw9R2nKz8Mtz8wSY8&#13;&#10;+v0+ZBVWuMMUqCMJkIADCdCAdCBMW6LWHDRHX+0rkvaG+WttNWEdCZAACZAACZAACbg8gfMGxGCF&#13;&#10;WI2cPqgzZIKP73YcxaVL1+BvnyVxRdLl7x4VJAHHEfB1nChKskVgXeqp9B10X7WFh3UkQAIkQAIk&#13;&#10;QAJuRCA8QIsnLhqCtYO64J316dgj8kauS8lRR+/OIbh8dHfMGNAZGpEahIUESMAzCdCAdOJ9rRSb&#13;&#10;zHeJP6yyTO3N/Y9ORE3RJEACJEACJEACbUhgUmKk2JoTiX0iMuuHmw9j9f7jOCjOH/t6N5b+loJL&#13;&#10;RnbD3BHx9L5qw3vCoUigrQjQhdWJpDdl5Km8SRFBWvSLCXbiSBRNAiRAAiRAAiRAAm1PYIBYdfy3&#13;&#10;WJFc+depuGpCTwTrNMgv0ePN3w/iwpdWq32SaXnlba8YRyQBEnAaAa5AOg0t8Mep/Y+jekZBRjJj&#13;&#10;IQESIAESIAESIAFPJCAD7dx2Rm/cNCkR3+zJxorNGThyslTtk/xe7JUcIVKZXTW2OyaI3JL8TeSJ&#13;&#10;nwDOqSMRoAHpxLu95VT6jknc/+hEyhRNAiRAAiRAAiTgKgR0Gm/MHR6PS4fFYV1aHj4WhuQ28Xuo&#13;&#10;9ugeFYS5Yp/khWIPpU7r4ypqUw8SIAE7CNCAtAOWPU1TT5TiuAht7SPyd8g9AiwkQAIkQAIkQAIk&#13;&#10;0FEIyFXG2n2S8jfRh8KQ/FmsTGaI82e/34s3fk/BhcO74ZppvRFgqoLWl7uqOspng/N0fwI0IJ10&#13;&#10;D1cfMkdfHRgfjkA/PmFzEmaKJQESIAESIAEScHECiWLV8Z+zBioX18+2Z2Lltgzklxrw4bpUdUj1&#13;&#10;QwO1iAnRITrEH7GhOnH4Iz4sAF3EuXzlbykXv8lUr0MRoAHppNu9MfWkkjy+F1cfnYSYYkmABEiA&#13;&#10;BEiABNyIgEwBctOknrh+XA+sElFbP992BIdzS1FprEJRmUEdKSKSq60S5OeLKGFURgsjUxqX0siM&#13;&#10;Cw1AXJg/EjoF0sC0BY11JOAkAjQgnQC2TF+FvZkFSvKUXkzf4QTEFEkCJEACJEACJOCmBDTCXfWC&#13;&#10;wV1w4ZA4REeHIDn9BI6KbT9ZhZXILizHsaIK5BRVIqe4AifEa7nBhFK9OHJLkC4OWyVGGJI9IoOQ&#13;&#10;GBWM3jFB6BsdjO4RgfBlPkpbuFhHAq0iQAOyVfhsd5abxk1VNYgWT8gSIwNtN2ItCZAACZAACZAA&#13;&#10;CXRwAnKvZESgH+Tq5JAuoTZpFFeahGFZgUxxZBdJA7MSx6WRWVyJXFFXUmlEjniVx6ZTW4ikIGmo&#13;&#10;dhWrkwnChbaXMCj7iKO/SKvWKcjP5jisJAESaB4BGpDN42RXq3Wp5v2PY0TIaoaqtgsdG5MACZAA&#13;&#10;CZAACZCAFYEQnS9CYoPRTxy2Sl6pHsliZfJATglST5QgTbjFHs0rU7m400SdPH7BMUvXkACNMCqD&#13;&#10;lWHZRxiU0rCUK5YM5GNBxBMSaJQADchG8dh/saamGpvTzAbkpN50X7WfIHuQAAmQAAmQAAmQQPMJ&#13;&#10;yBXFifIQD+5ri/QEOyJWJA8cL8JBYVAeEgZmhshLKVcpi8uN2JmRr47a9tLVNUEYkf06h2JQXCiG&#13;&#10;xIUjIcKfCwG1gPhKAnUI0ICsA8MRpwdySpFfolduE+O6RzhCJGWQAAmQAAmQAAmQAAnYQUAahD07&#13;&#10;BajjvIF/diw3VCFFrlYeL8FBsVqZLg4ZyEfusTwoAvjI45vtR1WHQBG4p7cwKAeIY3B8KIYKF1u6&#13;&#10;v/7JkmcdlwANSAff+9r0HYO7RsCfCXIdTJfiSIAESIAESIAESKDlBALEb7Nh8WHqqJVSU1ODjIIK&#13;&#10;7MosxO7sIiSLIz23GGXCqEw6nKeO2rYyEmzf2BAMlKuUXcIwsHMIf+/VwuFrhyFAA9LBt3rDqc3b&#13;&#10;E5i+w8FkKY4ESIAESIAESIAEHE9AxqvoERGgjguHdFEDGEzVal/lTmFU7jtmNiqz88tFVFgZGbYC&#13;&#10;aw/kqHbeXkA3sZ9Sur4mRomAPTISrDg6h/jR/dXxt4oSXYQADUgH3oiCcgOSswqVxKnc/+hAshRF&#13;&#10;AiRAAiRAAiRAAm1HQAbUkVFh60aGldFgd4rfeXvECuXerCIcOFao9lMeFi6x8qhb/ET/OBEBtqtI&#13;&#10;JdJdROSXuSp7CsMyQbz303jXbcpzEnA7AjQgHXjLftl3HNU1QJz449AtPMCBkimKBEiABEiABEiA&#13;&#10;BEigPQnIaLCTEyPVIfWQrq/ZIqWINCr3ZhfjiIj8ejS/TATqKYderGDWRoCtq7NcsZRp3uRvxe4y&#13;&#10;xYgwLnt2CkJPsXoZIVKZsJCAOxCgAenAu/TL3mwlTabvYCEBEiABEiABEiABEvBcAtL1NS5MGIPi&#13;&#10;mDmws2Wi0v31iHB3TT1ZhvS8UmQIo1KmFckU7yuMVTguIsHKY1vaSUsfeRIkgvZEC1mxwsCUR2dx&#13;&#10;xIcL+fI1LACBfj5W7fmGBNqLAA1IB5GvFuk71icfV9Im96YB6SCsFEMCJEACJEACJEACbkVAur/2&#13;&#10;ig5SBxBj0V2uWOaWGpAm0omknTAbl0fzysWqZSnyRAR/GQm29FTeSkunOifBOg2iQnUNGphBYoWU&#13;&#10;hQTagoBLf9Jyc3Nxzz33YMeOHfD29sbMmTPxyCOPQKPR1GMzb9481c7H58+nM88//zzOOeecem2d&#13;&#10;UbFHuC4UikS2Ol8fjO7G9B3OYEyZJEACJEACJEACJOCuBOSKZUywnzrGJ3SymoZML3JYrlKKlcks&#13;&#10;EaTnmFylFK/yOCHcZMsNJpRUGtUhXWNtFWlgxorUJcFaX4QFapVLbESgn0g9okWnAD9EylfxXrrK&#13;&#10;yjQnLCTQUgIubUAuXrwY0dHR2LhxI3JycrBgwQIsXboUt99+e735JicnY9myZZg8eXK9a21RseZU&#13;&#10;9NVhCRGQT55YSIAESIAESIAESIAESKA5BGR6kQEiJYg8bJWiChOyxN7KJg1MEdynqSJNxyBhbIYJ&#13;&#10;gzJMGJbhARqES8NSGJ0yz2WouCbdZQP9xKtGvvoiUBilUkcNDc+m8HaI6y5rQKYeSkVSUhLWrPkD&#13;&#10;AQEBSEhIwM0334xnn322ngGZnp6O0tJSDB06tN1u2sZTBuTEXlHtpgMHJgESIAESIAESIAES8DwC&#13;&#10;of6+CPVv3MDMLipHuZc30rILcVJ4xeWXGVBYJl7Ljeq1SLwvFauYIt6jZTXzKMrsgqURiyTS204n&#13;&#10;jEppUOqEgemv8VW5MP2F0Rlw6ly2kaucGh9vZXRqhIegND5r3/t6i/e+4r2IKqSVbYRcjfA2VG1E&#13;&#10;X61o6y/qAoThqhNRa+XqLYvrEHBZA3Lf/n0IDg5GXJw5H49E1qdPH0i31sLCQoSFhVkobt++Hf7+&#13;&#10;/li0aBH279+PiIgIzJ8/H9dee62lTXNPzJ9P+z6k+eI/58FjxWoImb6DH/Lm0m64Xe3fiZbcj4al&#13;&#10;dtwr5OnYe0+ezuHpWKmURgIkQAIdh4A0MMMCQhETE4qc2GAVIdbW7I1VNcKgNAjjUi+MTANOSgNT&#13;&#10;GJbyvawvFOfSVbZCuNRWCLdZvXwVgX+qZJoBUYwiQJA8ZJu2KjJyrZ8yWn1EChRhrAqjVSeMV2m4&#13;&#10;SiPWXxiZ/uI1QBia8lzWScMzRKykyqi58hqLYwm4rAFZVlYGnU5nNdvAwED1Xq421jUg9Xo9Bg4c&#13;&#10;iHvvvRcDBgwQq5Zr1CplUFAQLrnkEisZTb2Jjg5tqkm969t2ZaqnOYkiiezQ3rH1rrOi5QRacj9a&#13;&#10;Pprn9yRPx95j8nQsT0ojARIgARJwLgG5wle7D9OekWRk2VJhUMq9mjLYT7m+CmXifZl4L/dnynN5&#13;&#10;TZ7LV9neWFUFkzBYTVXyXLwKI1SdV1ejylJnvlYl2koj1WiS7apVW2moyiJtV2nEygMwqLrm/nPh&#13;&#10;yG74+4z+zW3Ods0k4LIGpHRbraystJqGNCplkSuTdcuVV14JedSWs846C7NmzcJ3331ntwGZm1sk&#13;&#10;ntrUSmrea3fhOz61fwyumdZXrJDa3795o3SsVnKFR/44J0/H3HfydAzHWinkWUvCMa+1PB0jjVJI&#13;&#10;gARIgAQcTUDG94jwlYF5HC25YXnS+KwwCaNUGKxlxmr1qoxVYUjKuvI6r3K1VBquFUYTKvTVytis&#13;&#10;Fpbn9L7RDQ/AKy0m4LIGZP/+/VFSUqKC58TEmEMgp6SkIDIyEqGh1quE77//Pk5fbTQYDPDz87Mb&#13;&#10;jDQeZZhle4rccPzMnOFmt4EcaUDa19+esTpOW7MbcUvuR8dhZM9MydMeWk23Jc+mGdnTwszTnh5s&#13;&#10;SwIkQAIk4NkE5B7KYB9fBIv9liyuRcBlw4X27t0bgwcPxkMPPYTi4mLIQDkyAuvs2bPrEZQurY8/&#13;&#10;/rgKulMtlr1XrVqF//3vf7jqqqvqtWUFCZAACZAACbSGgNyLL/fZDxkyBMOGDcMDDzwAo9H2fqAf&#13;&#10;f/wR0itGbq+YNm0afvjhh9YMzb4kQAIkQAIk0O4EXNaAlGRef/11mEwmTJkyBXPmzMHEiRNxz933&#13;&#10;KGhyz+Onn36qzmW6jyuuuEJFaR00aBCeeeYZZVDK9iwkQAIkQAIk4EgC8jtHbrOQKaZWrlyJTZs2&#13;&#10;qQecp49x8OBB3HHHHWpP/s6dO3HrrbfirrvuQlZW9ulN+Z4ESIAESIAE3IaAl3C3pL9lnduV00IX&#13;&#10;VJUcVka+amH/OirwVBAgT8d+DMiTPB1LwLHSaj+fjpXqHGkyxdQ5556jUkzVRgn/4osvVIqpDRs2&#13;&#10;WA362GOPYffu3ZaHnfLivHnz1Mrl/fffb9W2sTct/V6p5drS/o3p1FGvkalj7zx5kqdjCThWWu3n&#13;&#10;07FSPUManYo94z5yFiRAAiRAAm1AwJ4UU4cOHVLpp+qq1atXLyQnJ9etavJcBhkSj9WabHd6A3M/&#13;&#10;+UCuZf1Pl8f3tSxrX+2/J2RoTYCfUWserX1Hnq0laN2/lqd1Ld9JAjQg+TkgARIgARIggWYSsCfF&#13;&#10;lGwrcxTXLTI9VXl5ed2qJs9bmy6mtf2bVLADNiBTx9508iRPxxKgNGcToAHpbMKUTwIkQAIk4DEE&#13;&#10;7EkxJY3H09NRyfe1OY2bC6Wl6Yzk03P5w7yl/ZurX0dqR6aOvdvkSZ6OJeBYabWfT8dK9QxpNCA9&#13;&#10;4z5yFiRAAiRAAm1AwJ4UU3369MHevXuttJJurTLYmz2l5emMzC6WLe9vj5YdpS2ZOvZOkyd5OpaA&#13;&#10;Y6WZP5+OlekZ0lw6CqtnIOYsSIAESIAEPIWAPSmmLr30UpVeSgbZkWk+5GtSUhLmzp3rKTg4DxIg&#13;&#10;ARIggQ5IgAZkB7zpnDIJkAAJkEDLCTQ3xVS/fv3w0ksvqZRUMl+kzGX8wgsv1Aus03JN2JMESIAE&#13;&#10;SIAE2p4AXVjbnjlHJAESIAEScGMCMTExeOutt2zO4HSX1bPPPhvyYCEBEiABEiABTyHAFUhPuZOc&#13;&#10;BwmQAAmQAAmQAAmQAAmQAAk4mQBXIE8DLCMuMd/WaVDa4a35PjDXlqPQk6ejSJrlkKdzeDpWqudI&#13;&#10;4/eS69xL/t937L0gT/J0LAHHSqv9fDpWqmdI86oRxTOmwlmQAAmQAAmQAAmQAAmQAAmQAAk4kwBd&#13;&#10;WJ1Jl7JJgARIgARIgARIgARIgARIwIMI0ID0oJvJqZAACZAACZAACZAACZAACZCAMwnQgHQmXcom&#13;&#10;ARIgARIgARIgARIgARIgAQ8iQAPSg24mp0ICJEACJEACJEACJEACJEACziRAA9KZdCmbBEiABEiA&#13;&#10;BEiABEiABEiABDyIAA1ID7qZnAoJkAAJkAAJkAAJkAAJkAAJOJMADUhn0qVsEiABEiABEiABEiAB&#13;&#10;EiABEvAgAjQgPehmciokQAIkQAIkQAIkQAIkQAIk4EwCNCCdSZeySYAESIAESIAESIAESIAESMCD&#13;&#10;CNCAbOXNzM3Nxfz58zFkyBAMGzYMDzzwAIxGYyulduzuX3zxBfr06YOBAwdajptvvrljQ2nB7E+c&#13;&#10;OIHJkydjzZo1lt5bNm/BrFmzFNcJEybgvffes1zjSeMEbPG8++670bdvX8vnVH5m33nnncYF8SoJ&#13;&#10;tAEBfjc5FjK/lxzH09bfUn43tZyvLZ78bmo5T/ZsHgHf5jVjq4YILF68GNHR0di4cSNycnKwYMEC&#13;&#10;LF26FLfffntDXVjfBIGdO3dixowZeOmll5poycsNEVi/fj3uu+8+ZGdnW5oUFBRg4U0L8de//hXX&#13;&#10;XXcd1q1bh1tuuUUZP6NGjbK040l9ArZ4ylZ79uzBQw89hKuuuqp+J9aQQDsS4HeTY+Hze8kxPG39&#13;&#10;LeV3U8vZ2uIppfG7qeVM2bN5BLgC2TxONlulHkpFUlISHnzwHwgICEBCQgLkStny5ctttmdl8wjI&#13;&#10;P3yDBw9uXmO2qkfgo48+wl133YU77rjD6trXX3+NkJAQLFy4EBqNBtOmTVOG+rvvvmvVjm+sCTTE&#13;&#10;U6/XIz09HcOHD7fuwHck0M4E+N3k+BvA76XWM23obym/m1rGtiGe/G5qGU/2so8ADUj7eFm13rd/&#13;&#10;H4KDgxEX18VSL10vpetQYWGhpY4nzSdQXV2NAwcO4LfffsP48eMxZswY/O1vf4N8QsnSPAJnnnmm&#13;&#10;cludM2eOVYeUlBT06tXLqq53796Q9SwNE2iI5+7du1FVVYVnn30WI0eOxJQpU/D8889DfoZZSKA9&#13;&#10;CfC7ybH0+b3kGJ4N/S3ld1PL+DbEk99NLePJXvYRoAFpHy+r1mVlZdDpdP/f3t2FRLVFARxfyk2z&#13;&#10;KEsqrcwCb1FRGH0XQQVBYRZIhD1o1GN4CyINeygLeihEQ4KyD32INBCjrwetCPJBreilIHroWml1&#13;&#10;oZt9aJJmkbe1Y+Y20zgex1F3nP9AzZyz9z6zz28PLtecfbY++0aOHGm229vbffaz4UxA5/JrEq5T&#13;&#10;WG/duiVVVVXS1NRkplo6OwK1EhISzBVGfwn9vMbExPjs1s9vR0eHzz42fAV68mxtbZWUlBTZvn27&#13;&#10;NDQ0SFFRkVy4cEGOHz/uewC2EBhkAWJTeMGJS+Hx7OlnKbEpNN+ePIlNoXnSqm8C3APZNy+f2jpt&#13;&#10;tbOz02ef/iDUh16Z5NF3gfj4eLl06ZK3YVJSkuzbt0+2bNkibW1tZgqmt5AXfRLQ5PHjx48+bfTz&#13;&#10;659U+lRgo0cB/fZX/3keeh+p3gtZXV3NPdAeFJ6HRIDYFF524lJ4Pf2PRmzyF+nfNrGpf360dibA&#13;&#10;FUhnTgFrzZo1y/xCrovneB46FWPcuHESGxvr2cVzHwQePnwohw4dku7ubm8rnc8fGRkp0dHR3n28&#13;&#10;6LuArhba2Njo0/DJkye/TGv1qcBGjwLXrl2TsrIyn/Kurq5fZiX4VGADgUEQIDaFF5m4FF5P/6MR&#13;&#10;m/xF+rdNbOqfH62dCZBAOnMKWEvvH9PFXnQVRr06pgtq6Aqs6enpAeuzs3eBuLg4qayslOLiYvPn&#13;&#10;UJqbm+XIkSOSmppKAtk7X9AaaWlp5l5S/YxqolNbWys1NTWSkZERtB2FgQX0Sw69//H27dvmCw9d&#13;&#10;ibmiosJcLQ/cgr0IDI4AsSm8zsSl8Hr6H43Y5C/Sv21iU//8aO1MgCmszpx6rHXq1Cnztx91AQ29&#13;&#10;SqY/CHNzcnusT0FwgcTERCkpKZGCggI5e/asREVFydq1ayU/Pz94Q0p7FdAr43rFTK/wahI5ZswY&#13;&#10;ycvLk5UrV/balgq/CmzcuFFaWlrMF0j6rL9k6irMOt2aBwJDLUBsCt8IEJfCZxnoSMSmQCqh7yM2&#13;&#10;hW5HS+cCEd+/qfh/rqDzdtREAAEEEEAAAQQQQAABBBBwmQBTWF024JwuAggggAACCCCAAAIIIBCq&#13;&#10;AAlkqHK0QwABBBBAAAEEEEAAAQRcJkAC6bIB53QRQAABBBBAAAEEEEAAgVAFSCBDlaMdAggggAAC&#13;&#10;CCCAAAIIIOAyARJIlw04p4sAAggggAACCCCAAAIIhCpAAhmqHO0QQAABBBBAAAEEEEAAAZcJkEC6&#13;&#10;bMA5XQQQQAABBBBAAAEEEEAgVAESyFDlaIcAAggggAACCCCAAAIIuEyABNJlA87pIvD8+XNJTk4W&#13;&#10;feaBAAIIIICADQLEJhtGgT4g4EyABNKZE7UQQAABBBBAAAEEEEAAAdcLkEC6/iMAwFALPH36VLKy&#13;&#10;smTevHmybNkyOXz4sHz+/FnOnz8vaWlpsmfPHpkzZ44sWrRICgoKpLu723S5o6ND8vPzZcmSJZKS&#13;&#10;kiKbNm2S+/fve0/n2bNn5rhz586V+fPnS25urjmup0JVVZWsWrVKZs+eLZs3b5ZXr/7xFPGMAAII&#13;&#10;IOByAWKTyz8AnD4CQQRIIIPgUITAQAu0t7dLZmamTJ8+Xe7cuSOVlZXS0NAgR48eNW/9+PFjiYmJ&#13;&#10;MYlhSUmJlJeXy7lz50zZ3r17pb6+XirKK+TevXuyZs0a2bZtmzQ3N8uXL19k69atMn78eFOnpqZG&#13;&#10;Hjx44D2uHuDRo0dy5coVqaurk7a2NikqKjTH5T8EEEAAAXcLEJvcPf6cPQK9CZBA9iZEOQIDKHD9&#13;&#10;+nWT7O3fv1+GDx8uU6ZMkd27d5tEUt921KhRcuDAAVO2YMECc5Xx6tWr0tnZKTdu3JCcnBxJ/jNZ&#13;&#10;oqOjZceOHZKUlCQXL140yejr16/N1Uw9xoQJE+T06dMmWfWczs6dOyU2NlbGjh0rK1asMImnp4xn&#13;&#10;BBBAAAH3ChCb3Dv2nDkCTgT+cFKJOgggMDACL168kNbWVjMF1fMOOkX169ev0tLSIgkJCRIVFeUp&#13;&#10;kkmTJsnNmzfl/fv3ps7UqVO9Zfpi8uTJ8vLlS5OIanI4YsQIb/m0adPMa8/iOXFxcd6yYcOGybdv&#13;&#10;37zbvEAAAQQQcK8Ascm9Y8+ZI+BEgATSiRJ1EBggAU0IJ06cKLW1td530Omkb/59I/UN9fL27Vtz&#13;&#10;z2NERIQp16CuSWV8fLxJLDUZnDlzpretlq9evdokmpqYfvr0yZtE6lRVncaamprqrc8LBBBAAAEE&#13;&#10;/AWITf4ibCOAwM8CTGH9WYPXCAyywLp160QXwykuLjYL3Hz48EF27dol2X9liyaN7969k2PHjklX&#13;&#10;V5e5D/Ly5cuSkZEhkZGRsmHDBiksLJTGvxtN25MnT0pTU5Okp6fLwoULJTEx0Syyo0mkZzqrJqQ8&#13;&#10;EEAAAQQQCCZAbAqmQxkCCJBA8hlAYAgFRo8ebRbFuXv3rixdutSsiqrJYWlpmemVTjPVKamLFy/+&#13;&#10;kVhmZ5v7ILXw4MGDsnz5csnMyjSrrFZXV8uZM2dkxowZ5upkaWmpSRy1zvr1601SmZeXN4Rny1sj&#13;&#10;gAACCPwOAsSm32GU6CMCQycQ8f1+qx9/E2Do+sA7I4BAAAH9Mx4nTpwwq6gGKGYXAggggAACgy5A&#13;&#10;bBp0ct4QAesEuAJp3ZDQIQQQQAABBBBAAAEEEEDATgESSDvHhV4hgAACCCCAANtei6QAAAEySURB&#13;&#10;VAIIIIAAAtYJMIXVuiGhQwgggAACCCCAAAIIIICAnQJcgbRzXOgVAggggAACCCCAAAIIIGCdAAmk&#13;&#10;dUNChxBAAAEEEEAAAQQQQAABOwVIIO0cF3qFAAIIIIAAAggggAACCFgnQAJp3ZDQIQQQQAABBBBA&#13;&#10;AAEEEEDATgESSDvHhV4hgAACCCCAAAIIIIAAAtYJkEBaNyR0CAEEEEAAAQQQQAABBBCwU4AE0s5x&#13;&#10;oVcIIIAAAggggAACCCCAgHUCJJDWDQkdQgABBBBAAAEEEEAAAQTsFCCBtHNc6BUCCCCAAAIIIIAA&#13;&#10;AgggYJ0ACaR1Q0KHEEAAAQQQQAABBBBAAAE7BUgg7RwXeoUAAggggAACCCCAAAIIWCdAAmndkNAh&#13;&#10;BBBAAAEEEEAAAQQQQMBOgf8A7OH7khW9SG4AAAAASUVORK5CYIJQSwMEFAAGAAgAAAAhAJb5Vvw5&#13;&#10;AwAAiwoAAA4AAABkcnMvZTJvRG9jLnhtbNRWW0/bMBR+n7T/YOUdcr+KFjEYaNK0VYP9ANdxGosk&#13;&#10;tmz3wr/fsZO0tGViAzaJh6a+nst3vnOOz843bYNWVCrGu4njn3oOoh3hJesWE+fn3fVJ5iClcVfi&#13;&#10;hnd04jxQ5ZxPP344W4uCBrzmTUklAiGdKtZi4tRai8J1Falpi9UpF7SDzYrLFmuYyoVbSrwG6W3j&#13;&#10;Bp6XuGsuSyE5oUrB6lW/6Uyt/KqiRH+vKkU1aiYO2KbtV9rv3Hzd6RkuFhKLmpHBDPwCK1rMOlC6&#13;&#10;FXWFNUZLyY5EtYxIrnilTwlvXV5VjFDrA3jjewfe3Ei+FNaXRbFeiC1MAO0BTi8WS76tbqS4FTMJ&#13;&#10;SKzFArCwM+PLppKt+Qcr0cZC9rCFjG40IrAYp7kPcXAQgb04yfMk9XtQSQ3IH90j9ednbrqjYnfP&#13;&#10;nLUAgqgdBup1GNzWWFALrSoAg5lErAQH/CzM0jQPHdThFuh6B35+4huUGJ+MCXDWgIX0BpaB8OO6&#13;&#10;gsUnMMsjCGvioGPgQj9NzY7BLUzyMAyMqK3zuBBS6RvKW2QGE0cClS3D8Oqr0v3R8YhR3PFr1jRm&#13;&#10;3ZjZm2NGejPfWN8Cq8AszXn5AC6sgfUTp4O0dJDUzSW3KWJkKXGx1CDPqtndGGRDFHos/nk4siSP&#13;&#10;kiwGdu1HIx1R/8togCBAO0jjyI8Hlo48Dr08HWn8f8IRjk68RTgEIwX8hgoBo6PseL6Swi29lECG&#13;&#10;vhq3fySjxfJ+KU6gmAms2Zw1TD/YwgxcNUZ1qxkjJjXMZJdofhqnXuTFYTzGFo4Z7ejRDpB5vNXL&#13;&#10;gKRg5Csn9wp1/LLG3YJeKAGJMSSiu3/cTvcMmDdMmDQxJDfjwVXoBwf19Am0+lp9xcmypZ3um4+k&#13;&#10;DXjNO1UzoSCLCtrOKdQR+aUc+KW0pJrURmEFin+AsX3ubjeslTvDjAu/KSZ+FKRJGvUkTmIviwyF&#13;&#10;cDFyOMiyOEiDvqYEUR5mefyaomIt622xQzCtjwgM3g/TQt/3oihKtlVkNjJtt/OumWbrOhTtN2Ra&#13;&#10;XyjDIIAudVAo9xp+EKXAQ/uKemnnepJktvXDi8c2xOF1Zp5Uj+e2G+3ekNNfAAAA//8DAFBLAwQK&#13;&#10;AAAAAAAAACEAz/V0kRJrAAASawAAFAAAAGRycy9tZWRpYS9pbWFnZTEucG5niVBORw0KGgoAAAAN&#13;&#10;SUhEUgAAAnoAAAIkCAYAAACJLoaLAAABWmlDQ1BJQ0MgUHJvZmlsZQAAKJF1kM1KQlEUhT/LMEwo&#13;&#10;MIpAwlEQWIg1qKEZaeFArLCaxPVqFvhzuFrRzCdoFBE0jx4gcBJR0AMEQUWjGtU8cFJy21crtejA&#13;&#10;Zn0s9j5nnQ0dLk2prB3I5UtGPDzjXVld8zpe6GYIJ9MManpRBWOxqLTwre2neofN0tsx667aTjli&#13;&#10;9F+n/e7joNtzVvjb33acqXRRF/2QCujKKIHNLxzbLSmLy8L9hoQSPrA40+BTi5MNPq/3LMVDwjfC&#13;&#10;ffqmlhJ+EvYlW/xMC+ey2/pXBiu9K51fXhQdkPIQJYyXCLPERRPM1Zl/ZibrMyEKKPYw2CLDJiWZ&#13;&#10;DIqjyJIWniePzjg+4QB+qQlr17932PSUZJk6kqeem976A1SGoXe/6Y28yncW4OpCaYb2s1lb1V7c&#13;&#10;mAg0uKcCXYem+ZYAxyjU7k3zvWKatRPofITL6ifOk2LkQPM0SAAAAGJlWElmTU0AKgAAAAgAAgES&#13;&#10;AAMAAAABAAEAAIdpAAQAAAABAAAAJgAAAAAAA5KGAAcAAAASAAAAUKACAAQAAAABAAACeqADAAQA&#13;&#10;AAABAAACJAAAAABBU0NJSQAAAFNjcmVlbnNob3SfvkDHAAACPWlUWHRYTUw6Y29tLmFkb2JlLnht&#13;&#10;cAAAAAAAPHg6eG1wbWV0YSB4bWxuczp4PSJhZG9iZTpuczptZXRhLyIgeDp4bXB0az0iWE1QIENv&#13;&#10;cmUgNi4wLjAiPgogICA8cmRmOlJERiB4bWxuczpyZGY9Imh0dHA6Ly93d3cudzMub3JnLzE5OTkv&#13;&#10;MDIvMjItcmRmLXN5bnRheC1ucyMiPgogICAgICA8cmRmOkRlc2NyaXB0aW9uIHJkZjphYm91dD0i&#13;&#10;IgogICAgICAgICAgICB4bWxuczpleGlmPSJodHRwOi8vbnMuYWRvYmUuY29tL2V4aWYvMS4wLyIK&#13;&#10;ICAgICAgICAgICAgeG1sbnM6dGlmZj0iaHR0cDovL25zLmFkb2JlLmNvbS90aWZmLzEuMC8iPgog&#13;&#10;ICAgICAgICA8ZXhpZjpQaXhlbFlEaW1lbnNpb24+NTQ4PC9leGlmOlBpeGVsWURpbWVuc2lvbj4K&#13;&#10;ICAgICAgICAgPGV4aWY6VXNlckNvbW1lbnQ+U2NyZWVuc2hvdDwvZXhpZjpVc2VyQ29tbWVudD4K&#13;&#10;ICAgICAgICAgPGV4aWY6UGl4ZWxYRGltZW5zaW9uPjYzNDwvZXhpZjpQaXhlbFhEaW1lbnNpb24+&#13;&#10;CiAgICAgICAgIDx0aWZmOk9yaWVudGF0aW9uPjE8L3RpZmY6T3JpZW50YXRpb24+CiAgICAgIDwv&#13;&#10;cmRmOkRlc2NyaXB0aW9uPgogICA8L3JkZjpSREY+CjwveDp4bXBtZXRhPgorCaKyAABAAElEQVR4&#13;&#10;AezdCaBM5d/A8d+9dtn30GJLUbImW8i+7xIJWcoaIUuIyJJKlixZoqxFKVkSFdkSkiJ7JelvCSH7&#13;&#10;8s7v6Z1p5t65113mzHa+533nPzNnec7zfM5p/O6znYhbjkVYEEAAAQQQQAABBMJOIDLsSkSBEEAA&#13;&#10;AQQQQAABBIwAgR43AgIIIIAAAgggEKYCBHphemEpFgIIIIAAAgggQKDHPYAAAggggAACCISpAIFe&#13;&#10;mF5YioUAAggggAACCBDocQ8ggAACCCCAAAJhKkCgF6YXlmIhgAACCCCAAAIEetwDCCCAAAIIIIBA&#13;&#10;mAoQ6IXphaVYCPhSYO7cuZIvXz5p0qRJnJPVudgXLVokTz31lJQqVUoKFiwoRYsWlTp16siYMWPk&#13;&#10;zJkzHmk5z6Hnietr/fr1Jo3u3bu7jmnXrp1Hut6+jBs3zrX/iBEjvO3COgQQQCAsBJKGRSkoBAII&#13;&#10;BJXAlStX5Omnn5Zt27ZJypQppVChQpIxY0b566+/5NChQ/LOO+/IggULZObMmVKiRAmT9zx58kj1&#13;&#10;6tU9ynHp0iX55ptvzLqo23RltmzZPPbXL1u2bJHz589L2rRpo21zrli5cqXzI+8IIIBAWAsQ6IX1&#13;&#10;5aVwCARGYOzYsSbIK1mypAnq0qdP78rIxYsXZfjw4fLBBx9I586dRWvlNBgsV66cebl2dHz49ddf&#13;&#10;pUqVKmbVlClT3Dd5/ZwmTRq5cOGCfP7559K0aVOv++zbt88Em0mTJpXr16973YeVCCCAQLgI0HQb&#13;&#10;LleSciAQRAIrVqwwuRk1apS4B3m6MnXq1PLqq6+aplOt4XPu64vsV6xY0SQTW5pLly41+5QuXdoX&#13;&#10;pyQNBBBAIKgFCPSC+vKQOQRCU+Ds2bMm45GR3n9idH3r1q1Nf71MmTL5rJDFixeXLFmymOZbrdnz&#13;&#10;tqxatUpy585tmpO9bWcdAgggEE4C3n+Fw6mElAUBBPwuoIMpdOnVq5f8/PPPXs+vgd6ECROkUqVK&#13;&#10;XrcnZGVERIRUrVpVtI+gNt9GXXbt2iVHjhyRWrVqRd3EdwQQQCAsBQj0wvKyUigEAivQu3dvSZIk&#13;&#10;iWhgVbduXdPPbsCAAaLNpidPnrQ0c/Xr1zfpe2u+/eSTT8y2hg0bWpoHEkcAAQSCRYBAL1iuBPlA&#13;&#10;IIwEtJZu1qxZcs8995hS6aAKHXyhAWCZMmVM8Dd//nzRKVh8vWjfu+zZs8vmzZvNwAz39FevXm36&#13;&#10;Bt5///3uq/mMAAIIhK0AgV7YXloKhkBgBcqXLy9ffvmlLFywUNq3by8PPfSQ6EhXDe60OXfw4MHS&#13;&#10;okULuXz5ss8z6q35Vqd6OXbsmNSuXdvn5yNBBBBAIFgFCPSC9cqQLwTCRKDUI6Vk4MCBptl2586d&#13;&#10;Mm3aNKlWrZpofzoNvkaPHu3zknprvtVmWz1no0aNfH4+EkQAAQSCVYBAL1ivDPlCIEQFjh8/Lps2&#13;&#10;bZJffvklWglSpUplBktMnTpV+vTpY7Z760sX7cB4rtD5+3LkyOFqvtVaxC+++MKMtHU2J8czSXZH&#13;&#10;AAEEQlKAQC8kLxuZRiB4BebNm2emTpk8eXKsmdRHo+ly7ty5WPdL6EatNXSOvtX+ejoIRB+/xoIA&#13;&#10;AgjYSYBAz05Xm7Ii4AcBfa6tLjrw4cSJEzGe8cCBA2bbvffeG+M+idnQoEEDc7g+7mzZsmWic/c5&#13;&#10;1yUmXY5FAAEEQkmAQC+UrhZ5RSAEBCpUqCDFihUzI15btmwp3239Llqud+/ebUbg6oaOHTtG2+6L&#13;&#10;FZqHnDlzmubbtWvXStGiRU1zri/SJg0EEEAgVAR41m2oXCnyiUAQCPz000+i/d9iWho3bmwGXkyf&#13;&#10;Pl3atGkjGtC1eLKF5MqVS7TmLlmyZPL777/L4cOHzcCITp06SZMmTWJKLtHrq1evLrNnzzYje7t2&#13;&#10;7Zro9EgAAQQQCDUBAr1Qu2LkF4EACly/fl3OnDkTYw6cjx3LmDGj6CjXxYsXiz5yTKdT2b59u9y8&#13;&#10;eVMyZ85s+srpkzFiCxpjPEk8NmhTrQZ6Oq2LcyRuPA5nVwQQQCDkBSIco9F8P2NpyLNQAAQQQAAB&#13;&#10;BBBAIPQF6KMX+teQEiCAAAIIIIAAAl4FCPS8srASAQQQQAABBBAIfQECvdC/hpQAAQQQQAABBBDw&#13;&#10;KkCg55WFlQgggAACCCCAQOgLEOiF/jWkBAgggAACCCCAgFcBAj2vLKxEAAEEEEAAAQRCX4BAL/Sv&#13;&#10;ISVAAAEEEEAAAQS8CoTshMlpC7fxWiBWIhAogaPbZwXq1JwXAa8CzJLqlYWVARbIkCpJwHJgZexw&#13;&#10;fvecgJUrthNToxebDtsQQAABBBBAAIEQFgjZGr0QNifrCCCAAAIIIBAIgQj71W/Zr8SBuLE4JwII&#13;&#10;IIAAAgggEAABavQCgM4pEUAAAQQQQCAAAhEBOGeAT0mNXoAvAKdHAAEEEEAAAQSsEqBGzypZ0kUA&#13;&#10;AQQQQACB4BKgj15wXQ9ygwACCCCAAAIIIJBwAWr0Em7HkQgggAACCCAQSgIR9uukR6AXSjcoeUUA&#13;&#10;AQQQQACBhAvQdJtwO45EAAEEEEAAAQQQCC4BavSC63qQGwQQQAABBBCwTMB+TbdMr2LZzUTCCCCA&#13;&#10;AAIIIIBAYAWo0QusP2dHAAEEEEAAAX8J0EfPX9KcBwEEEEAAAQQQQMBqAWr0rBYmfQQQQAABBBAI&#13;&#10;DgEbTq9CH73guPXIBQIIIIAAAggg4HMBavR8TkqCCCCAAAIIIBCUAjbso0egF5R3IplCAAEEEEAA&#13;&#10;AZ8L0HTrc1ISRAABBBBAAAEEEAiQADV6AYLntAgggAACCCDgZwEbNt0yGMPP9xinQwABBBBAAAEE&#13;&#10;/CVAjZ6/pDkPAggggAACCARWgD56gfXn7AgggAACCCCAAAK+E6BGz3eWpIQAAggggAACQS1gvx5r&#13;&#10;9itxUN+AZA4BBBBAAAEEEPCdADV6vrMkJQQQQAABBBAIZgEbjrol0AvmG5K8IYAAAggggIDvBCIj&#13;&#10;fJdWiKRE022IXCiyiQACCCCAAAIIxFeAGr34irE/AggggAACCISmgA2bbqnRC81blVwjgAACCCCA&#13;&#10;AAK3FaBG77ZE7IAAAggggAACYSHAhMlhcRkpBAIIIIAAAggggIBDgBo9bgMEEEAAAQQQsIcAffTs&#13;&#10;cZ0pJQIIIIAAAgggYAcBavTscJUpIwIIIIAAAgiI2LCPHoEeNz4CCCCAAAII2ETAfpON2K/ENrmV&#13;&#10;KSYCCCCAAAIIIECNHvcAAggggAACCNhDwIZNt9To2ePWppQIIIAAAgggYEMBavRseNEpMgIIIIAA&#13;&#10;AnYUiGB6FTtedsqMAAIIIIAAAgiEpwA1euF5XSkVAggggAACCEQVoI9eVBG+I4AAAggggAACCISq&#13;&#10;ADV6oXrlyDcCCCCAAAIIxE/Ahn30CPTid4uwNwIIIIAAAgiEqgBNt6F65cg3AggggAACCCCAQFQB&#13;&#10;avSiivAdAQQQQAABBMJTwIZNt0yYHJ63MqVCAAEEEEAAAQSEGj1uAgQQQAABBBCwhwA1eva4zpQS&#13;&#10;AQQQQAABBBCwgwA1ena4ypQRAQQQQAABBEQYdWv9XbBz50755JNP5MqVK3LixAnrT8gZEEAAAQQQ&#13;&#10;QAABmwr4rUZPg7oOHTrIvn37JGnSpFKwYEFp0qSJzJw5Ux599FGb8lNsBBBAAAEEEPCbAH30rKMe&#13;&#10;MmSIFChQQL7//nsT6N1///3Srl07GTVqlHUnJWUEEEAAAQQQQMAlEOH4ZNXLdZKg+uC3Gr1t27bJ&#13;&#10;+vXrJXXq1I4mckUW6dGjh7z//vtBBUJmEEAAAQQQQACBcBHwW6CnzbUXL140gd6tW7eM34XzFyRV&#13;&#10;qlThYkk5EEAAAQQQQCCYBWi6te7qVKxYUbp37y4HDhwwNXraZ6//gP5Svnx5605KyggggAACCCCA&#13;&#10;gI0F/PZkjEGDBpnavFq1asmFCxekXLlycunSJRk8eLCN+Sk6AggggAACCPhNQLuOWfXyWyHidyK/&#13;&#10;Nd2mTZvWjLA9efKk/Pbbb5IrVy65884745db9kYAAQQQQAABBBCIs4DfavSqVq0qU6ZMkSSRSaRk&#13;&#10;yZIEeXG+ROyIAAIIIIAAAr4Q0MGgVr18kT8r0vBboNeiRQtZvny5lCtfTjp27Chr1qyxojykiQAC&#13;&#10;CCCAAAIIIPD/An4L9HSy5M8++0w+/vhj02z70ksvSdmyZWXMmDFcDAQQQAABBBBAwHoBq/rnabpB&#13;&#10;uvgt0HOWXydKfvHFF6VXr15m1XvvvefcxDsCCCCAAAIIIGCdgFVzJQdvnCd+G4yhV+3rr7+WxYsX&#13;&#10;m/fcuXObJ2M0b97cugtKyggggAACCCCAgI0F/BbolS5d2kynUq1aNdFavOLFi9uYnaIjgAACCCCA&#13;&#10;gL8FnE/m8vd5A3k+vwV63bp1kyZNmpi59AJZYM6NAAIIIIAAAgjYRcDyQG/Tpk1m0EWePHlkx44d&#13;&#10;Xl15OoZXFlYigAACCCCAgA8FqNHzIaYzqU6dOslPP/0kbdu2da7yeFd0fSwaCwIIIIAAAggggIBv&#13;&#10;BSyv0dMgT5eDBw/6NuekhgACCCCAAAIIxEcgiKdBiU8x4rOv36ZXqV69utd86Vx6LAgggAACCCCA&#13;&#10;AAK+F7A00Dt8+LD06NHDvPT5ts7PzvdnnnlGrly54vtSkaLky5tTFr79ghzeMEl+/vIteXNoO0mX&#13;&#10;LrWHTKZMaWXfV29JvZqPutZrU3qvTg3kp9VvyJFNk2XFnIFStEh+13Y+IOBrgb9OnpLaVSvJpg3f&#13;&#10;REv6+P/+lMplH5EPF86Pto0VCFgpoPdlnWqVZLPbfbln90/S7qknpFzJIvJ4uUdk5LAhcu3adSuz&#13;&#10;Qdo+FtB/46x6+TirPkvO0kAvb968kjFjxhgzmylTJhk3blyM29mQMIHkyZPKsul9ZeOO/XJfpR7y&#13;&#10;SIOBkjlDWhk/tL0rQb3Rp43sJNkzpXet0w/NGpSXxjVKScUWw+Secl1l4fItstyRVrJkSTz24wsC&#13;&#10;vhDYumWLtH6yqfzvz2PRkrt586b0e+F5OX/+XLRtrEDASoHvvt0iT7f0vC9Pn/pLunRsK6VKl5Gv&#13;&#10;N22T2fM/lM0b18u7M6ZamRXSRiDRApb30Rs2bJjJ5NixY6Vv376JzjAJ3F4gW9aMsn33rzLp3eVy&#13;&#10;6+Ytxz+UF2XGB1/JvNc7uw7u2q6O/P6/0/LrsVOudfrhfkdNYKQjCIyMdEzz7fj/m47j/7lErasH&#13;&#10;El98IrB44QJ5Z+ok6daztwx9qX+0NCe8+bpkzZZdMmfJEm0bKxCwSmDxogUy3XFfdu3RW4YN/u++&#13;&#10;XPLhQsmV+y7p0r2nOfXd99wjU2bMcdQOWVpfYlUx7ZtuED/BwqqLYnmg58y4Bnm//PKLHDt2TG7d&#13;&#10;umVWX716Vfbu3StdunRx7sa7DwSO/nFSWvcY75FSo+ol5dtdh8y64g8XkFb1ykjlJ4fKlo9Heuw3&#13;&#10;Z/HX0qR6KTm8boJpkrh4+ZrU6TjW8fmGx358QSCxAhUqV5YGTZo5aouTRgv0Nn2zXtasXiWLPvpU&#13;&#10;GtermdhTcTwCcRaoUMlxXzb+9750D/R2/7RL8ubNJ0MG9JUNjvszZcqUUqdeA+nc7d/AL84nYMeA&#13;&#10;Cmhrlt0WvwV6b775pkyePNm0jSuyBnsKni9fPgI9i++6nh3rS6NqJeXxViMkffo7ZNboTtLcEQhe&#13;&#10;dgRxUZdkSZPIms27ZVz7z+TEyTPSvmV1+XDi81K60UA5c+ZC1N35jkCCBbJnz+H12FMnTsiwIQNl&#13;&#10;7LiJckeaNF73YSUCVgnEdF+eP/e36Ufap99AGTzsVdm/b5/06v6cJEueXDp17mZVdkgXgUQL+K3O&#13;&#10;edGiRfLGG2/IxIkTpX79+rL1261SpUoVKVOmTKILQQLeBVKlTiHvvNZZ2jauYIK8X379UyaP6CTj&#13;&#10;Zq+S/QeOej1o5pjnZPU3u0RrBa9evS5TZq+Qs+f/kVqPl/S6PysR8KWA/gHYr09PafpESylStJgv&#13;&#10;kyYtBBIlkCxZcrmv4P3SvOVTJrgr/NBD0rR5C1m7+vNEpcvBfhbQGj2rXn4uSlxP57dA78KFC9Kg&#13;&#10;QQN58MEHZffu3ZIpcyYZPny4fP45/5HE9WLFZ78778wsX81/WdLdkUoee+Jl0SAvW9YMUq1sIXnl&#13;&#10;+cby26a3zStP7izyzvBnZPa4Hib5PLmyOH7Eknmc6qqj2fYqI8s8TPhijcCxo0flp10/yJxZ06X8&#13;&#10;I8XM69TJk/LGa6Pk2WeetuakpIpAHATyOFqfrl276rHnjRs3Hd//7YrksYEvCASRgN+abjNnzizn&#13;&#10;zp2TXLlyyf/+9z/TdJs1a1bHQIHzQcQRHlm5446UsurdAbJ6w0/y4qtzXH0iT5w8K9lKdPQo5M6V&#13;&#10;Y2Xw+CWybNUWs37J6m0ypGsD2bZzv5w8dVaebFhRcmXPKF9t2OVxHF8QsEIg1113ybc7d3skXaNy&#13;&#10;eenwbBdp1qKlx3q+IOBPgSbNnpSPF38g096eIO2f7SoH9u91fF8oTz7V1p/Z4FyJFHBMrpLIFELv&#13;&#10;cL8FeiVKlJCOHTvKtGnTpECBAqY2L0WKFJKFEXU+v2ua1i0nee/KKq0alJGWjkEX7kuu0s+6f432&#13;&#10;ecDo96Vv50ay5r2XRAPG7/f8JrXajZa/TjPFRTQsViCAgG0E8t93n0yePlveen20zHtvtui/Xw0a&#13;&#10;N5W2HTrZxoCChqZAhKNPjF/qnbU2b8SIEWaKlROOztZdu3aVixcvysiRI6Vq1arx1ktbuE28j+EA&#13;&#10;BKwUOLp9lpXJkzYC8Rbwz697vLPFATYXyJAqcPOyZm3yjmX6J5cEZ9Dvtxq9dOnSyWuvvWaAtcn2&#13;&#10;66+/tgybhBFAAAEEEEAAAQRE/Bbo6WPPvC3JkiUTfUKG1uqVLl3a2y6sQwABBBBAAAEEEi9gvy56&#13;&#10;4rdRtxrQ6QjbS5cumX55Olny6tWr5fjx46LPxNXn3i5ZsiTxF5EUEEAAAQQQQAABLwJWPec2mCdi&#13;&#10;9luN3p9//imvv/661KtXz0Wvgd/cuXNl5syZsn79ennllVekSZMmru18QAABBBBAAAEEEEi4gN9q&#13;&#10;9Pbs2SN16tTxyGm1atXkhx9+MOsee+wxM+2Kxw58QQABBBBAAAEEfCVg1WTJmm6QLn4L9NKnTy9f&#13;&#10;fPGFB8NXX30lOkhDF30Obtq0aT228wUBBBBAAAEEEEAg4QJ+a7rt3r27PP/881KpUiXJnTu3/PHH&#13;&#10;H7Ju3ToZNGiQ7HM8M7B169bSokWLhJeEIxFAAAEEEEAAgVgEgrkvXSzZTtQmv9XoNW3aVGbPni2p&#13;&#10;U6c2j0DTd+2f17JlS4mMjJTBgwfLCy+8kKjCcDACCCCAAAIIIBDsArt27ZLmzZtL0aJFpWTJkmZu&#13;&#10;4ZOOxz3q8t3W70xXt8KFC0vZsmVlzpw5HsWZN2+eVKhQQQoVKiQ1a9aULVv+fbKVx05uX/w2YbLb&#13;&#10;OUULo3PpJWZhwuTE6HGsFQJMmGyFKmkmRoAJkxOjx7FWCQRywuTsLWZaVSw5vrB9nNLW2Ud0XELj&#13;&#10;xo1NBZc+ClZbPLXSa8KECVK5cmUT+LVt21Y2btwo3bp1MxVlGhDqwNUuXbrIO++8YwLEGTNmyPTp&#13;&#10;081+WoHmbfFbjZ5Op6JPxnjooYekYsWKpk9erVq1REfjsiCAAAIIIIAAAnYQOHLkiOTPn19e7Pui&#13;&#10;eZSePgpWWzd37twpn376qRm7oI+M1WnptLub1tppi6guCxYskOrVq5uavuTJk5ugT8dAxDY9nd8C&#13;&#10;PX0qxrfffivjxo0zmdcavezZs5smW5N7/gcBBBBAAAEEELBQIBjm0StYsKAJ2JIk/e9RcCtWrJD7&#13;&#10;HM9T3r9/vwkC3QkKFChg1uu6Q4cOiR7vvuTNm1d+/vln91Uen/02GEML8eGHiyVXrpyi0GnSpJG3&#13;&#10;3nrLRKseOeILAggggAACCCBggYCVgzGuXLki+nJfUqRIYWrt3Ne5f77l6F/x6quvyoYNG1zzCqdK&#13;&#10;lcp9F0mZMqV52ISu1GZfb9svXrzocYz7F7/V6GnmsmbNYs6tBdNFM6tt0iwIIIAAAggggEAoC2iL&#13;&#10;ZbFixTxeui6m5dy5c9K+fXvRijAdnKpd2zQuunz5ssch+t0Z3GnQ5237HXfc4XGM+xe/1eg9+OCD&#13;&#10;os23Op2KM6KeNm2aPPDAA+754TMCCCCAAAIIIGCNgIUTG/fq1cv0mXPPuNboeVv00a862CJHjhzy&#13;&#10;ySefuAaoarPs5s2bPQ45cOCAqzk3X758rmZc506alo59iGnxW3WaPt5Mo9ZHHnlEtIpRR5XoEOEh&#13;&#10;Q4bElDfWI4AAAggggAACISGgQZ0+BML95S3QO3PmjLRq1cpMrbJw4UJXkKeFrFu3ruj2yZMniw5i&#13;&#10;1fmGV61aJU888YQx0PmG9buu1+2639mzZ6Ve3f8eLxsVy281enny5JE1a9bIypUr5ejRo5IzZ06p&#13;&#10;UaOG68kYUTPGdwQQQAABBBBAwJcCzhZFX6YZ37S0kuvEiRMmJtLmWvdl9+7dMmvWLBk2bJgJ4jJk&#13;&#10;yCD9+/d31djpKFxtGdVKslOnTsm9994r09+ZLpkyZ3JPxuNzQObR88hBAr8wj14C4TjMMgHm0bOM&#13;&#10;loQTKMA8egmE4zBLBQI5j17OpzwnH/ZlQY/NbePL5HyWluU1ejqrc2wRtG7T0SYsCCCAAAIIIICA&#13;&#10;pQIRlqYelIlbHuh17drVa8G///57Wbp0qauDodedWIkAAggggAACCCCQYAHLAz3tcBh1mThxoixb&#13;&#10;tsw8/mP48OFRN/MdAQQQQAABBBDwuUBsLYw+P1mQJGh5oOdeTh0Z0qNHD/nhhx9k1KhRJtBz385n&#13;&#10;BBBAAAEEEEDAKgECPatkHenq48969uwp+kw2bbLVUbgsCCCAAAIIIIAAAtYJ+GUevfHjx0ubNm3M&#13;&#10;4850YkCCPOsuKCkjgAACCCCAQAwCOmGyVa8YThno1ZY33bZu3Vq2bNkizZo1k9q1a8t3330Xrczl&#13;&#10;y5ePto4VCCCAAAIIIIAAAokTsDzQcz7K44MPPhB9RV20vVwf78GCAAIIIIAAAghYKsD0Kr7nPXjw&#13;&#10;oO8TJUUEEEAAAQQQQACB2wpYXqN32xywAwIIIIAAAggg4AcBO4669ctgDD9cO06BAAIIIIAAAggg&#13;&#10;EEWAGr0oIHxFAAEEEEAAgfAUsGONHoFeeN7LlAoBBBBAAAEEogjYMdCj6TbKTcBXBBBAAAEEEEAg&#13;&#10;XASo0QuXK0k5EEAAAQQQQCB2AZ0s2WYLNXo2u+AUFwEEEEAAAQTsI0CNnn2uNSVFAAEEEEDA3gL2&#13;&#10;q9ATavTsfctTegQQQAABBBAIYwFq9ML44lI0BBBAAAEEEPhPgFG3/1nwCQEEEEAAAQQQQCDEBajR&#13;&#10;C/ELSPYRQAABBBBAIG4CERH267FGoBe3e4O9EEAAAQQQQCDEBWw4uwqDMUL8niX7CCCAAAIIIIBA&#13;&#10;jALU6MVIwwYEEEAAAQQQCCcBBmOE09WkLAgggAACCCCAgM0FqNGz+Q1A8RFAAAEEELCNABMm2+ZS&#13;&#10;U1AEEEAAAQQQQCDsBajRC/tLTAERQAABBBBAQAXoo8d9gAACCCCAAAIIIBA2AtTohc2lpCAIIIAA&#13;&#10;AgggEJuAHefRI9CL7Y5gGwIIIIAAAgiEjUBkpP1GY9jvWSBhc7tSEAQQQAABBBBAIHYBavRi92Er&#13;&#10;AggggAACCISLgP0q9HgEWrjcu5QDAQQQQAABBBCIKkCNXlQRviOAAAIIIIBAWAowvUpYXlYKhQAC&#13;&#10;CCCAAAII2FOAGj17XndKjQACCCCAgO0EbNhFjz56trvLKTACCCCAAAII2EaAGj3bXGoKigACCCCA&#13;&#10;gL0F7NhHj0DP3vc8pUcAAQQQQMA2AnYM9Jgw2Ta3NwVFAAEEEEAAAbsJUKNntytOeRFAAAEEELCp&#13;&#10;QIQNq7dsWGSb3t0UGwEEEEAAAQRsJ0CNnu0uOQVGAAEEEEDApgIR9ptghRo9m97rFBsBBBBAAAEE&#13;&#10;wl+AGr3wv8aUEAEEEEAAAQQcAjas0GPCZO58BBBAAAEEEEAgXAWo0QvXK0u5EEAAAQQQQMBDwI7z&#13;&#10;6BHoedwCfEEAAQQQQACBcBWg6TZcryzlQgABBBBAAAEEbChAjZ4NLzpFRgABBBBAwI4CETacMZnp&#13;&#10;Vex4p1NmBBBAAAEEELCFADV6trjMFBIBBBBAAAEE6KPHPYAAAggggAACCCAQNgLU6IXNpaQgCCCA&#13;&#10;AAIIIBCrgA2r9OijF+sdwUYEEEAAAQQQQCB0BUK2Ru/Ezjmhq07Ow1Jg0vp9YVkuChW6Aq1L5Q3d&#13;&#10;zJPz8BVIlSRgZbNhhR6PQAvY3caJEUAAAQQQQAABiwVCtkbPYheSRwABBBBAAIEwE+ARaGF2QSkO&#13;&#10;AggggAACCCDgFKDp1inBOwIIIIAAAggggEDIC9B0G/KXkAIggAACCCCAQFwE7Nh0y/Qqcbkz2AcB&#13;&#10;BBBAAAEEEAhBAWr0QvCikWUEEEAAAQQQiL8AffTib8YRCCCAAAIIIIAAAkEqQI1ekF4YsoUAAggg&#13;&#10;gAACvhWgj55vPUkNAQQQQAABBBBAIIAC1OgFEJ9TI4AAAggggID/BOxYo0eg57/7izMhgAACCCCA&#13;&#10;QCAFIgJ58sCcm+lVAuPOWRFAAAEEEEAAAcsFqNGznJgTIIAAAggggEAwCNix6ZYavWC488gDAggg&#13;&#10;gAACCCBggQA1ehagkiQCCCCAAAIIBJ8AEyYH3zUhRwgggAACCCCAAAIJFKBGL4FwHIYAAggggAAC&#13;&#10;oSVAH73Qul7kFgEEEEAAAQQQQCAWAWr0YsFhEwIIIIAAAgiEj4Ad++gR6IXP/UtJEEAAAQQQQCAW&#13;&#10;gcgI+002Yr8Sx3IDsAkBBBBAAAEEEAgnAWr0wulqUhYEEEAAAQQQiFHA1k238+fPjxHG24aWLVt6&#13;&#10;W806BBBAAAEEEEAAgSARcNXoDRkyJM5Z0uHJBHpx5mJHBBBAAAEEEAgGARtW6bkCvbVr1wbDJSAP&#13;&#10;CCCAAAIIIIAAAj4ScAV699xzT4xJXr58WVKkSCF2nGgwRhQ2IIAAAggggEBICURGhFR2fZLZGEfd&#13;&#10;7tu3Tzp27ChFixaVIkWKyM6dO6Vv374ybdo0n5yYRBBAAAEEEEAAAQSsFfAa6P3www/SpEkT2bt3&#13;&#10;r9SsWVNu3bplcpEsWTJ5/fXXZd68edbmitQRQAABBBBAAAEfC2jLpFUvH2fVZ8l5DfRGjBghBQsW&#13;&#10;lC+//FKGDx/uCvRGjhwp9erVk/fee89nGSAhBBBAAAEEEEDAHwI6FsOqV0Lyf/LkSalQoYKsX7/e&#13;&#10;dXifPn1MDFa4cGFxvt59913Xdq1s02MKFSpkKuO2bNni2ubtg9dAb/fu3dK+fXvRGryos0jXr19f&#13;&#10;jh496i0t1iGAAAIIIIAAAgjEQWDTpk3SuHFjOXbsmMfeP/30k+hMKBqLOV/t2rUz+2hAOGrUKBkz&#13;&#10;ZozpUqcxWefOneXixYseabh/8RroJU+eXC5duuS+n+vz6dOnTQDoWsEHBBBAAAEEEEAgBAQcDbeW&#13;&#10;/V98iq+1cr1795aePXt6HHblyhX55ZdfpFixYh7rnV8WLFgg1atXl7Jly4rGal26dJH06dPLkiVL&#13;&#10;nLtEe/ca6JUuXVomTJjgUXOnbdrnz5+XmTNnyiOPPBItIVYggAACCCCAAAII3F6gSpUqprlWx0O4&#13;&#10;Lz/++KPcuHHDjIcoUaKEPPbYYzJu3Di5efOm2e3QoUOmWdf9mLx588rPP//svsrjs2t6Ffe1gwYN&#13;&#10;MoMxNGrMnz+/6bioffV+//13019v0qRJ7rvzGQEEEEAAAQQQCHoBK6dX0do4fbkvOjWdvqIuOXLk&#13;&#10;iLrKfP/777/l4YcfFm2q1Uq3Xbt2mVq7yMhIef75501ra6pUqTyOTZkyZfybbu+66y5ZsWKFefqF&#13;&#10;jri98847TeI6AvfTTz+VPHnyeJyELwgggAACCCCAgJ0FtOZNm1zdX7ouPovW9GkzrA620KbZkiVL&#13;&#10;SqtWrWTlypUmGQ3qdG5j90W/33HHHe6rPD57rdHTPbJkySJas8eCAAIIIIAAAgiEg4CVD37o1auX&#13;&#10;qX1zd/JWm+e+PernZcuWiY7EfeaZZ1ybrl69Khrg6ZIvXz7Zv3+/a5t+OHz4sFSsWNFjnfuXGAO9&#13;&#10;03+dlslTJosO2z137pxkypTJVCPqJMoaBLIggAACCCCAAAII/CsQUzNtfHy0FVXnK9Z+dxq8ffvt&#13;&#10;tzJ//nzp16+fSaZFixbSrVs3M9VdmTJlZMaMGXL27FmpV7dejKfxGujphMlt2rQRjSJ1DpfcuXOb&#13;&#10;CHPOnDmydOlSWbhwIc23MZKyAQEEEEAAAQSCUUDn0AvmRadLOXXqlJleRd+1kk1H1mqAp0ulSpVM&#13;&#10;a6tOv6Lb7733Xpn+znTJlDlTjMWKcESP/z72wm2XZs2amVo8nRg5e/bsri06GEMDQO3Dp0FfIJdL&#13;&#10;1wJ5ds6NQHSBSev3RV/JGgQCKNC6VN4Anp1TI+BdIEe6ZN43+GFtrQnfWHaWlT0qWJZ2YhL2Or2K&#13;&#10;TtDXo0cPjyBPT6IBnq7ftm1bYs7JsQgggAACCCCAAAJ+EPDadKuT7124cMHr6ZMkSSKpU6f2uo2V&#13;&#10;CCCAAAIIIIBAsAoEe9OtFW5ea/SeffZZeeONN6LV3OlszePHj5cOHTpYkRfSRAABBBBAAAEEEPCh&#13;&#10;gKtGTx+n4T7sWEdxPPnkk5I1a1bJnDmz6bP3559/StKkSWX58uWiwSALAggggAACCCAQKgLucU6o&#13;&#10;5Dmx+XQFevqojdsB6GzNLAgggAACCCCAAAKhIeAK9CZOnBgaOSaXCCCAAAIIIIBAAgTs2EfPFeh5&#13;&#10;8zp+/LiZS885A4s+VPfixYuyefNmad++vbdDWIcAAggggAACCCAQJAJeAz19iK4+PPfo0aNes6lN&#13;&#10;vAR6XmlYiQACCCCAAAJBKhBpwyo9r4Heq6++aqZX0ee2ffnll+bBuo8//risW7fOPI7j3XffDdJL&#13;&#10;SLYQQAABBBBAAAHvAkH+YAzvmU7kWq/Tq+zZs8c8S00fu1G3bl25dOmSmVLl/ffflwoVKgiBXiLV&#13;&#10;ORwBBBBAAAEEEPCDgNdA79q1a5I/f35z+gIFCsihQ4dcWdHHo/3444+u73xAAAEEEEAAAQRCQSAi&#13;&#10;ItIxw4g1r2Atv9dAL1u2bPLrr7+aPOfLl88MwHB+T548uZw/fz5Yy0O+EEAAAQQQQAABBP5fwGug&#13;&#10;V7VqVRk3bpx8/PHHkiNHDvOM29GjR5uavOnTp0vOnDkBRAABBBBAAAEEQkog0hH1WPUKVgivgd6L&#13;&#10;L74oOjnyhx9+aPI9cOBAWb9+vTRu3Fh27Ngh3bt3D9bykC8EEEAAAQQQQACB/xfwOuo2ZcqUMnPm&#13;&#10;TDOHnu5XrVo1+eyzz2Tnzp1StGhRyZs3L4AIIIAAAggggEBICdzuCWAhVZg4ZtZroOc8VvvjORcN&#13;&#10;7gjwnBq8I4AAAggggAACwS/gCvTKli1722fdOoujEfGGDRucX3lHAAEEEEAAAQSCX8CGE+m5Ar0S&#13;&#10;JUrEOdAL/itJDhFAAAEEEEAAAU8BWzfdTpw40VPDR9/iUlO4ceNGH52NZBBAAAEEEEAAAQScAq4a&#13;&#10;PecKX7937drV10mSHgIIIIAAAgggEG+BSDs33cZbK44HtGrVKtY99SkcLAgggAACCCCAAAK+F7C8&#13;&#10;Rs+Z5cOHD8ubb74px48fl5s3b5rV169flyNHjsj333/v3I13BBBAAAEEEEDAEgE79tHzOmGyFbp9&#13;&#10;+/aVY8eOSdq0aeXGjRty3333yS+//CItWrSw4nSkiQACCCCAAAII2F7AbzV6e/fuNVOyaA3e2LFj&#13;&#10;ZdSoUVK5cmWZMmWK7S8CAAgggAACCCBgvYANu+iJK9CbP39+vIRbtmwZr/31aRsZM2aUpEmTyqFD&#13;&#10;h8yx1atXl/79+8crHXZGAAEEEEAAAQQQiJuAK9AbMmSIxxHOduxbt2651jvX6Yr4Bnq5cuWSzz//&#13;&#10;XGrUqGH66GmzbfLkKUwzrusEfEAAAQQQQAABBCwSiHQ88MFuiyvQW7t2ravsu3btkgEDBkiHDh2k&#13;&#10;YcOGcuedd8qpU3/JqlUrZfLkyTJy5EjXvnH98Nxzz0mvXr1k+fLl0rRpU2nWrJlERkbKY489Ftck&#13;&#10;2A8BBBBAAAEEEEiwgA3jPIlw1Nj9V2X3/3Q1a9YUffXs2TMa5tSpU+XDDz8U98Aw2k5eVly4cEH+&#13;&#10;/vucZMuWVZIlSyZLliyR8+fPy5NPPikpUqTwckTsqy4xK0vsQGz1u8Ck9fv8fk5OiEBsAq1L5Y1t&#13;&#10;M9sQCIhAjnTJAnJePWmr2d9Zdu55bUtZlnZiEnbV6LknogMmHnzwQfdVrs/58uWTP//80/U9rh+0&#13;&#10;P96qVatMkKfHNGnSJK6Hsh8CCCCAAAIIIJBoAfcuaIlOLEQS8Dq9Su7cueWjjz7yWgQdtJE3b8L+&#13;&#10;Srx48aLXNFmJAAIIIIAAAggg4HsBrzV6+tiyPn36SJ06deTxxx+XzJkzy8mTJ+WLL76Q3377TaZN&#13;&#10;mxbvnJQsWdL09ytXrpyj+Tabx/H9+vXz+M4XBBBAAAEEEEDA1wJ27KPnNdBr0KCBaWKdOHGiaJ88&#13;&#10;7canAycKFy4ss2bNEg3W4rv88ccfoiNvf/31V/OK7/Hs71uBH374XkaNeEV+OXzIjH5+vGpVGTho&#13;&#10;aIL6S/o2Z6RmB4F//j4jS0f3lMee6iF3FS5hivzngd2yccFkOXvimKS8I40UrdlcHqxcLxrHb7u+&#13;&#10;lVVvD5cWw9+R9NlyRtvOCgQSI/Dz7l0y4fXRcujgfjMdWLGSpaV3/8GSKXMWmTdnhny0aL6cOf2X&#13;&#10;ZMyUWRo3f1Jate2YmNNxLAKWC3gN9PSstWvXNq/Lly/LmTNnJFOmTIkKAt5++23JkSNHtALt2bMn&#13;&#10;2jpWWCtw4+YN6d65k7Ru116ead9Rjjv6XLZr00omTxovvXq/aO3JSd32An/s/UG+nvOmnP/rpMvi&#13;&#10;0oVzsmrSUClWp4UUqdJQjv78vayeNlIy35VX7sxf2LXfhbOnHMe+5fjj89/HKLo28AEBHwhcvnRJ&#13;&#10;+nR/TmrXayjjp70r/zgGEQ7p94IMHdhHGjR9QubMmCpvvD1dHipSTHbt3C49nm0n+QoUlEfLMXuE&#13;&#10;D/j9koQdp1fx2kfPqa1Ps5g9e7ZMnz7dTK+yceNGOXfunHNzvN6rOmqMoi43rt+Q5s2bR13Nd4sF&#13;&#10;zp49I6dPn5ZbjkfROQddR0ZESspUqSw+M8nbXWDP+hXy5ayxUrL+Ux4UB7/7WpKndtTiVW8ikUmS&#13;&#10;yN0PlpR8xcvJT2s/ce13y/GM7DXTRkvBMlVc6/iAgC8Fjv3xu+TJm0+e7fGCaenQWruGzZ6QPT/u&#13;&#10;kirVasnHK74yQd61a9cctXqnJcLxf2nTpfdlFkgLAZ8LeK3R0wCsT98+8tlnn5lAQEep1KtXT8aP&#13;&#10;H2+eV7tw4ULRARu3Ww4dPCRt2rYxaVy5ciVak6+u81bLd7t02Z44gcyZskizJ56USRPekrcnjjeT&#13;&#10;VpctV146PdclcQlzNAK3Ebi7yCNyf7kaJpj76t1xrr3P/PGbZMx5l+u7fsiY8x7Zt+kL17qtS+dI&#13;&#10;qjTp5IHHasvO1d4Hi7l25gMCCRDIm/8+mTTjfY8jv/zic0etXQGz7g7Hs9oPO5p027ZoZH43Gzpq&#13;&#10;+Qo/9LDH/nwJbgFG3f7/9Xn9jdfNUyz0aRmbNm1y1foMGjTIPNVi9OjRcbqS+fLnk5deekk6d+5s&#13;&#10;+jp06dJF3F86KfPcuXPjlBY7+U5Am271kXS9+/aTrTt+lA8/Xia/Op5U8sZrcbuuvssJKdlNIE2G&#13;&#10;LCbIi1rua5cvOfoFe86nmdTx5JzrVy+bXX/fs0MOfrdOKrZ7IeqhfEfAEgFt7ZjwxijZunmjvNDv&#13;&#10;vydH3XX3vbJ20/cydfZ8WfflFzJjygRLzk+iCPhKwGuN3tKlS0WfZNG6dWvR2j3nUqRIEenWrZuM&#13;&#10;G/ffX+LObTG916pVy2y65557pEKFCjHtxno/Cqz8bJl8ufYL+XzNOnPWBx4oJJ06dzGB3ov9X/Jj&#13;&#10;TjgVAv8KJE2RUv659I8Hx/WrVyRpilSiAze+nj1OqnbsLykdzbtXHP35WBCwUuC8o4vS0IG95eD+&#13;&#10;fTLpnTlSsNB//USTJU9uTv3Qw8WlUbMnZc3nK6RD5x5WZoe0fShgxxo9r4GeDr6IacLknDlzij7l&#13;&#10;Ir6L1gzqy9vC9CreVKxbpyOgtY+J+6JPK0maNHCzlbvnhc/2E8iU6x75Y+9Oj4KfOeZozs1xlxz5&#13;&#10;8Vu5/M95WTHh31qVW/Lvw3w+HN5NilZrHK2/n0cifEEgngK//XJYenfrKFmzZZd3F3xkRttqEnNm&#13;&#10;TJHdjr56r42f4krx2tWrktbRnMsSOgKxDkwInWLEK6dey6zToHz55ZdeE9JgTbfHd9m6dau4v3RO&#13;&#10;vpkzZ8rhw4fjmxT7J1KgYqXHTUfiCW+9IddvXDfNttOnTZEa/1/7msjkORyBeAvkK1VJLp8/J9+v&#13;&#10;XCTXr1+XIz9tk0M7Nsr95WvIA+VrSse3l0r7iUvMq9ngSSZ9fY86qCPeJ+YABNwEdKBa905tpNCD&#13;&#10;ReTtme+7gjzdpfgjj8q3m76RFZ9+7OjCdEO2b90sSxcvlIZNn3RLgY8IBJ+A1xq9p59+WkaMGGFq&#13;&#10;fXS0rFZ1akC2YcMG06eud+/e8S6JPts26qKDOjZv3hx1Nd8tFrj/gQfkrYmTZcJbb8q89+dI6tR3&#13;&#10;SM3adaTXC30tPjPJI+BdIHXa9FL7+eGyceEU2b5ikWMevbRSpml7M/rW+xGsRcD3Aks/XCB/nTop&#13;&#10;G9Z9KVXLFvc4wZdbfpAhI8fKjMkT5I3Rr0jWrNmla88XpXb9Rh778SW4BezYdBvh6HD6bztIlGvz&#13;&#10;5ptvmhq3q46qaecuSZMmFQ0CBw4cGGXvhH8tWrSo7Nzp2WQTl9QuebY8xuUQ9kHAUoFJ6/dZmj6J&#13;&#10;IxBfgdalEva4yvieh/0RiI9AjnSB6ybUYX784424lm1Gy6Jx3dWv+3mt0dMcvPDCC9KhQwf59ttv&#13;&#10;zYTJ6dOnl1IlSzmqsjP5LIPffPONpGLuNp95khACCCCAAAIIxCwQGRHztnDd4jXQ69Gjh/Tq1Uvy&#13;&#10;5Mkj1apV8yj7vn37TLPu++97zjXksZOXL2XLljVNwM5NOhjg7Nmz8swzzzhX8Y4AAggggAACCCDg&#13;&#10;QwFXoHfkyBFXsitXrpQaNWpIEscM9VGXtWvXyrZt26Kuvu33rl27euyjad93331SvLhnPwiPnfiC&#13;&#10;AAIIIIAAAgj4SMDWNXo6sfGWLVtclD179nR9dv+g/fVKlizpvipOn1u1auXa7+TJk46OrFld3/mA&#13;&#10;AAIIIIAAAggg4HsBV43e6NFj5OuvvzIDL4YOHWqaVHWSY/dFa+G0r15CJj7WptoxY8bIokWLzKNj&#13;&#10;li9fbp6SMWvWLLnzzjvdT8NnBBBAAAEEEEDA5wIRNqzScwV6uXLlFGetmw4/1qbbdOnSOR7s/O8s&#13;&#10;4BcvXpTLly4neDCGBnk6sEOfqqHTs2iNXvbs2WXw4MEyY8YMn19MEkQAAQQQQAABBNwFbBjnidcJ&#13;&#10;k5s2bSqvvvqq1KtXz+WjzbplypYxU6u4PxbNtcNtPqxYsUKmTp0mznn50qRJI2+99VaC+vvd5lRs&#13;&#10;RgABBBBAAAEEEHAIeA30Ro8eLfrkioYNG7qQihUrZqZc+eyzz+St8W+51sf1w6VLlxy1eFnM7s55&#13;&#10;+XRqlchIr1mIa7LshwACCCCAAAIIxEnA0WDpmAHEmlecMhCAnbxGWatWrTLNq507d3ZlKWPGjPLs&#13;&#10;s89K9+7dZenSpa71cf2gz8597bXXzO7OmamnTZsmDzie0sCCAAIIIIAAAggg4HsBVx8996T//vtv&#13;&#10;ufvuu91XuT7ny5dPTp065foe1w+vvPKK6QP46aefivb3q1y5snl/77334poE+yGAAAIIIIAAAgkW&#13;&#10;cFY0JTiBEDzQa6Cno221T12VKlWiFUlr+3LlyhVt/e1W6OTLa9asEZ2j7+jRo5IzZ07XgI/bHct2&#13;&#10;BBBAAAEEEEAAgfgLeA302rdvL/379zdPrqhevbpkyZJF/vrrL1m9erWsW7dOhg0bFv8zOY5InTq1&#13;&#10;NGnSJEHHchACCCCAAAIIIJAYAa/91RKTYAgc6zXQ01G3586dkylTppjAzlkOnW6lX79+0rJlS+eq&#13;&#10;275HffRZ1AO0GnXDhg1RV/MdAQQQQAABBBBAIJECXgM9TVOfQduuXTvZv3+/nD59WjJkyCAFCxaM&#13;&#10;9yjZqI8+c+b3+++/N4M68ufP71zFOwIIIIAAAgggYJmAjri12xJjoKcQWtumwV1iFuckzO5pTJw4&#13;&#10;UZYtWyaNGzeW4cOHu2/iMwIIIIAAAgggYIlApA0jPVegV6BAAVmwYIF5jq3WssU2MkW3aU1ffJez&#13;&#10;Z89Kjx495IcffpBRo0aZQC++abA/AggggAACCCCAQNwEXIFehw4dHM+czWmO0s+xBXpxS9pzL338&#13;&#10;Wc+ePc2zcnUePh2Fy4IAAggggAACCPhLwIYVeuIK9HSQhXPREbe+XMaPH28GdjRq1EiGDh0qKVKk&#13;&#10;8GXypIUAAggggAACCCDgRcAV6B05csTL5phXxTShctQjWrduLfqc3GbNmknt2rXlu+++i7qLlC9f&#13;&#10;Pto6ViCAAAIIIIAAAr4UiLTzYIzHH388Xs21Bw4ciJP95s2bzX4ffPCB6Cvqok3EcU0r6rF8RwAB&#13;&#10;BBBAAAEEEIhZwFWjp02qzn55+gg0bW4tUaKEqYXLnj27nDlzxjzZYuPGjdKnT5+YU4yy5eDBg1HW&#13;&#10;8BUBBBBAAAEEEPC/QGSE/aZMdgV6Tz31lEu8bdu2UqdOHXnzzTdd6/RD8+bNZeDAgebxaDrHHgsC&#13;&#10;CCCAAAIIIIBA8Ap4DW23bt1qAj1v2dbn3+7evdvbJtYhgAACCCCAAAJBK6Cjbq16BWuhvQZ66dOn&#13;&#10;l+3bt3vNszbdZs6c2es2ViKAAAIIIIAAAsEqoIMxrHoFa5ldTbfuGdQnVsyYMUMuXbok1atXlyxZ&#13;&#10;ssiJEyfks88+kyVLlkjfvn3dd+czAggggAACCCCAQBAKeA30dLDF+fPnZf78+TJ37lyT7Vu3bkny&#13;&#10;5Mmlc+fO0rFjxyAsCllCAAEEEEAAAQRiFogQ+82v4jXQ09G3r7zyivTu3Vu0v54+uixTpkxSunRp&#13;&#10;SZMmTcyCbEEAAQQQQAABBBAIGgGvgZ4zd2nTphWdWkVr80qVKiVXr1wVIc5z8vCOAAIIIIAAAiEk&#13;&#10;YOsJk6Nep4ULF5rpVXT+PK3hW7RokfmeLFky8zgzHmMWVYzvCCCAAAIIIIBAcAl4HXWrAy4GDRpk&#13;&#10;avHGjBkjN2/eNLmuUaOGeZzZ66+/HlylIDcIIIAAAggggMBtBCIdUY9Vr9ucOmCbvQZ6U6dOlUaN&#13;&#10;Gsnbb78tDeo3cGVOJ1Xu1KmTrFq1yrWODwgggAACCCCAAALBKeA10Pv999+lZs2aXnOsj0U7deqU&#13;&#10;122sRAABBBBAAAEEglVAu6JZ9QrWMnsN9DJkyCAHDhzwmuf9+/eLbmdBAAEEEEAAAQRCScCqyZKD&#13;&#10;eZCH10BP++JNnjxZPv74Y7ly9Yq5hhoB79ixQ6ZNmybVqlULpetKXhFAAAEEEEAAAVsKRDimTrkV&#13;&#10;teRXrlyRtm3bynfffefotBhpBmOkSpVKLl++LEWKFDGTKOv3QC6XrgXy7JwbgegCk9bvi76SNQgE&#13;&#10;UKB1qbwBPDunRsC7QI50ybxv8MPa4at/tuwsg6s/YFnaiUnY6zx6OnXKggULZO3ataLPttUJk3VO&#13;&#10;vTJlyojW9mntHgsCCCCAAAIIIIBAcAt4DfRat24t7dq1kypVqphXcBeB3CGAAAIIIIAAArcXiLRh&#13;&#10;RZXXPno7d+6UpEm9xoC3V2QPBBBAAAEEEEAAgaAQ8BroPfLII6bpVvvksSCAAAIIIIAAAuEgkMTR&#13;&#10;88yqV7D6eK220z562j+vePHikiNHDsmYMaNH/rWP3uLFiz3W8QUBBBBAAAEEEEAguAS8BnrHjx+X&#13;&#10;Bx98MMacehmoG+O+bEAAAQQQQAABBIJBwIZd9MRroKfPumVBAAEEEEAAAQTCSSBS7DdrSLRAb9u2&#13;&#10;bXLkyBHJmzevFC1aNJyuL2VBAAEEEEAAAQRsJeAK9HSuvDZt2siePXtEm2a1H16hQoVk0qRJctdd&#13;&#10;d9kKhcIigAACCCCAQPgJ2HEeYNeo21GjRpnn23bq1Mk8/qxXr16mZu/FF18MvytNiRBAAAEEEEAA&#13;&#10;ARsIuGr01q9fL927d5fOnTubYlevXt2MuO3fv79cuHBB0qRJYwMOiogAAggggAAC4SoQab8ueuKq&#13;&#10;0Tt9+rR5jq37xa1QoYJ5zu3Ro0fdV/MZAQQQQAABBBBAIJECJ0+eFI21tLLNuXy39TupU6eOFC5c&#13;&#10;WMqWLStz5sxxbjLv8+bNM8do97qaNWvKli1bPLZH/eIK9G7cuCE6f577kiljJvOViZPdVfiMAAII&#13;&#10;IIAAAqEooI9As+oVX49NmzZJ48aN5dixY65Dz5w5Ix07dZSGDRuKPqVs5MiRMnbsWNGBsrpoQKhd&#13;&#10;7caMGWO2169f37TEXrx40ZVG1A+uQC/qBvfvzJvnrsFnBBBAAAEEEEAg4QJaK9e7d2/p2bOnRyKf&#13;&#10;fvqppEuXTjp27CjJkiWTSpUqmVq72bNnm/0WLFgg2rVOa/qSJ08uXbp0kfTp00ts0+LFKdCz4ygV&#13;&#10;D3m+IIAAAggggEDIC+iEyVa9rly5IufOnfN46TpvS5UqVUztXJMmTTw279+/X/Lnz++xrkCBAqLr&#13;&#10;dTl06JAULFjQY7tOh/fzzz97rHP/4hqMoSsHDRokd9xxh/t283nAgAGSOnVq13oegeai4AMCCCCA&#13;&#10;AAIIhIhApIWjMcaNGyfTp0/3kNCaOR3UGnXRx8t6W/755x9JlSqVx6aUKVPKpUuXzDp997Y9tqZb&#13;&#10;V6D38MMPeyTs/OJtPU25Th3eEUAAAQQQQAABEZ2WTptS3ZeoYx/ct3n7rEHc+fPnPTbpOAlncKdB&#13;&#10;X9RxE/o9Y8aMHse4f3EFerG177ofwGcEEEAAAQQQQCAUBbTZ1qpFg7r4BnZR86LNsps3b/ZYfeDA&#13;&#10;AVdzbr58+VzNuM6dDh8+LBUrVnR+jfYepz560Y5iBQIIIIAAAggggIBPBerWrSs68nby5Mly9epV&#13;&#10;WbdunaxatUqeeOIJc54WLVqY77pet+t++mSzenXrxZgPV41ejHuwAQEEEEAAAQQQCAOBYK/dypIl&#13;&#10;i8yaNUuGDRtmgrgMGTKYPn7OGjsdhavjKYYMGSKnTp2Se++9V6a/M10yZf53OjxvlyjC0d/ulrcN&#13;&#10;wb7u0rVgzyH5s5vApPX77FZkyhvkAq1L5Q3yHJI9OwrkSJcsYMWevOGgZefuUj6/ZWknJmFq9BKj&#13;&#10;x7EIIIAAAgggEDICdpwuLthrMUPm5iGjCCCAAAIIIIBAsAlQoxdsV4T8IIAAAggggIAlAhYOurUk&#13;&#10;v75IlEDPF4qkgQACCCCAAAJBL6DPubXbQtOt3a445UUAAQQQQAAB2whQo2ebS01BEUAAAQQQsLeA&#13;&#10;/erzRKjRs/c9T+kRQAABBBBAIIwFqNEL44tL0RBAAAEEEEDgPwEbdtGjRu+/y88nBBBAAAEEEEAg&#13;&#10;vASo0Quv60lpEEAAAQQQQCAGASZMjgGG1QgggAACCCCAAAKhJ0CNXuhdM3KMAAIIIIAAAgkQSJKA&#13;&#10;Y0L9EEbdhvoVJP8IIIAAAggggEAMAtToxQDDagQQQAABBBAIMwEbDrsl0Auze5jiIIAAAggggIB3&#13;&#10;ATs2Y9qxzN6vPmsRQAABBBBAAIEwE6BGL8wuKMVBAAEEEEAAAe8CERH2q98K2UDv+s2b3q8iaxEI&#13;&#10;kECncvkDdGZOi4B3gTFr9nrfwFoEAigwsm7hAJ7dfqcO2UDPfpeKEiOAAAIIIIBAYgTsV58nPAIt&#13;&#10;MTcMxyKAAAIIIIAAAsEsQI1eMF8d8oYAAggggAACPhPgEWg+oyQhBBBAAAEEEEAAgUALUKMX6CvA&#13;&#10;+RFAAAEEEEDALwIRfjlLcJ2EQC+4rge56wvMyAAAJrBJREFUQQABBBBAAAGLBGw4uwqDMSy6l0gW&#13;&#10;AQQQQAABBBAIuAA1egG/BGQAAQQQQAABBPwhECn2a7y145Qy/riXOAcCCCCAAAIIIBBwAWr0An4J&#13;&#10;yAACCCCAAAII+EMgwn4VevTR88eNxTkQQAABBBBAAIFACFCjFwh1zokAAggggAACfheIoI+e3805&#13;&#10;IQIIIIAAAggggIBFAtToWQRLsggggAACCCAQXAJ27KNHoBdc9yC5QQABBBBAAAGLBJhexSJYkkUA&#13;&#10;AQQQQAABBBDwvwA1ev4354wIIIAAAgggEACBSKZXCYA6p0QAAQQQQAABBBCwRIAaPUtYSRQBBBBA&#13;&#10;AAEEgk3AjoMxeARasN2F5AcBBBBAAAEEEPCRADV6PoIkGQQQQAABBBAIbgEmTA7u60PuEEAAAQQQ&#13;&#10;QAABBOIhQI1ePLDYFQEEEEAAAQRCV8COo24J9EL3fiXnCCCAAAIIIBAPgQix39AE+5U4HjcEuyKA&#13;&#10;AAIIIIAAAqEsQI1eKF898o4AAggggAACcRZgepU4U7EjAggggAACCCCAQLALUKMX7FeI/CGAAAII&#13;&#10;IICATwSYXsUnjCSCAAIIIIAAAgggEAwC1OgFw1UgDwgggAACCCBguUCkDYeg2rDIlt9HnAABBBBA&#13;&#10;AAEEEAgKAWr0guIykAkEEEAAAQQQsFrAjn30CPSsvqtIHwEEEEAAAQSCQoDpVYLiMpAJBBBAAAEE&#13;&#10;EEAAAV8IUKPnC0XSQAABBBBAAIGgF7DjwAQ7ljnob0QyiAACCCCAAAII+EKAGj1fKJIGAggggAAC&#13;&#10;CAS9QKQNO+lRoxf0tyUZRAABBBBAAAEEEiZAjV7C3DgKAQQQQAABBEJMICLE8uuL7FKj5wtF0kAA&#13;&#10;AQQQQAABBIJQgBq9ILwoZAkBBBBAAAEELBCwYZUegZ4F9xFJIoAAAggggEDwCdjxyRg03QbffUiO&#13;&#10;EEAAAQQQQAABnwhQo+cTRhJBAAEEEEAAgWAXsOHsKkKNXrDfleQPAQQQQAABBBBIoAA1egmE4zAE&#13;&#10;EEAAAQQQCC0BG47FoEYvtG5RcosAAggggAACCMRdgBq9uFuxJwIIIIAAAgiEsoANq/TooxfKNyx5&#13;&#10;RwABBBBAAAEEYhGgRi8WHDYhgAACCCCAQPgI2HEePQK98Ll/KQkCCCCAAAIIxCIQYcP5VWi6jeWG&#13;&#10;YBMCCCCAAAIIIBDKAtTohfLVI+8IIIAAAgggEGcBG47FYHqVON8d7IgAAggggAACCISYADV6IXbB&#13;&#10;yC4CCCCAAAIIJFDAhlV6fu+jd+bMGdmxY4fcvHlTrly5ksArxWEIIIAAAggggAACtxPwW6B3/vx5&#13;&#10;ee6556RUqVLy1FNPyYEDB+Sxxx6Tffv23S6PbEcAAQQQQAABBBItoNOrWPV/ic6cRQn4LdAbNmyY&#13;&#10;XLx4UVasWCHJkiWTPHnymEDv5ZdftqhoJIsAAggggAACCNhbwG999NavXy+ff/65ZMyYUXQem+TJ&#13;&#10;k8srr7wiZcqUsfcVoPQIIIAAAggg4BeBSL9Vb/mlOHE6id8CvVu3bkmKFClMpvSzLjdu3DC1e+YL&#13;&#10;/4MAAggggAACCFgoYMOxGP6bXqVkyZLSv39/03zrnJl61KhRUrx4cQsvKUkjgAACCCCAAAL2FfBb&#13;&#10;jZ720XvmmWekWLFiZsRt4cKFJXfu3DJr1rv21afkCCCAAAIIIOA/ARtW6fkt0MuWLZssW7ZMtm/f&#13;&#10;LkeOHJGcOXNKqZKlJEnSJP67wJwJAQQQQAABBBCwkYDfAr3WrVtL8+bNpXat2qLNuCwIIIAAAggg&#13;&#10;gIA/BXRqFbstfht/ki9fPhk+fLg8WuZRGTp0qOzfv99u1pQXAQQQQAABBBDwq4DfAj0N7rZs2SIj&#13;&#10;RoyQY8eOScOGDaVRo0Yyf/58vxaYkyGAAAIIIICAPQUcs7s5pniz5hWson4L9BQg0jGBTY0aNeSd&#13;&#10;d96RcePGyfHjx4UJk4P11iBfCCCAAAIIIBDqAn7ro6dQhw8flkWLFsny5cvl8uXLUqdOHWnVqlWo&#13;&#10;G5J/BBBAAAEEEAgBAfv10BPxW6BXv3592bt3r5k3r0+fPibI00ehsSCAAAIIIIAAAn4RCJJIb8mS&#13;&#10;JTJgwACPh0ZUrFhRJk+eLN9t/U6GDhsqv/76q6RPn16effZZadOmTYJ5/Bbo6aPOJk2aJHfffXeC&#13;&#10;M8uBCCCAAAIIIIBAqAv88MMPUrNmTZkwYYJHUc6cOSMdO3WUrl27Stu2bWXjxo3SrVs30bmHEzpj&#13;&#10;ieV99I4ePWoK4Wyi1Tn0or48SskXSwX+OnlKalapKJs2rHedZ8WyT6RR3ZpSpkQRqVapnLz1xmtm&#13;&#10;UmvXDnxAwEIBvSdrV63kuCe/iXaW4//7UyqXfUQ+XMigrWg4rPCpwOVzZ+SzYe3lf3t3eKR78uCP&#13;&#10;8uELjT3W3bh2Rb5bMEGWvtRKFvdtJqtfe17+/Hm7xz58CU4BnV7Fqv+LT4l/+ukneeihh6Id8umn&#13;&#10;n0q6dOmkY8eOpravUqVKJiCcPXt2tH3jusLyGj2NWLVAjz/+uGOkS4Toc26dj0Bzfj5w4EBc88t+&#13;&#10;iRDY+u0WGTKwn/zvz2OuVH74focMG/KSjBg9VqpUqyEHHdei23PtJXXq1NKpczfXfnxAwAqBrY6R&#13;&#10;+EMH9fe4J53nuXnzpvR74Xk5f/6ccxXvCFgicOLALtk6f7z8c/qkK3399+nQxhWy85PZcvPGddd6&#13;&#10;/fDD0lly+shBqdF3vKRMl1H2r/tUNs4aLQ2Gz5FkKVN77MsX+whcuXJF9OW+pEiRQvTlvuhv2759&#13;&#10;+yRlypSOp4PNkhs3bkj58uVl8ODBZuq5/Pnzu+8uBQoUEG3qTehieaC3cuVKk7e1a9cmNI8c5wMB&#13;&#10;rRGZNuVt6d6rt7zsCPacyx9Hf5d6DRpJtRq1zKr7ChaUxypWlh3btjl34R0BSwQWL1wg70ydJN16&#13;&#10;9pahL/WPdo4Jb74uWbNll8xZskTbxgoEfCVweNNK+WnVQilS92n5dt54V7Jb5oyV8yePSeHqzWTX&#13;&#10;Z3Nd6/VD0SYd5eb1a5I0eSq5duWSXP3nvCRLkUoik1j+T6pHPvgSfwGdWsWqRWcTmT59ukfyWjPX&#13;&#10;v7/n79vJkyflvvvuMzV1TZs2lVOnTkmvXr1ME23WrFklVapUHmloQHjp0iWPdfH5Yvldedddd5n8&#13;&#10;aKT63nvvRctb48aN5aOPPoq2nhW+FahY+XFp1KS5JE2W1CPQq12vgejLuejNtGnjN1KjZh3nKt4R&#13;&#10;sESgQuXK0qBJM0fzRNJogd6mb9bLmtWrZNFHn0rjejUtOT+JIqACdxYqJfeWrmaCNPdAr0j9tnJH&#13;&#10;pmzRmnL1mMjIpBKZPKkcWP+p7Phoppk6rHTLHpIkWXLdzGJTAQ3WunTp4lH6qLV5ujF79uzy8ccf&#13;&#10;u/bTsQs6MKNFixZmoKrOSuK+6PeowZ/79tt9tjTQ0xEjOp2KLlu3bpUxY8Z45OfChQty6NAhj3V8&#13;&#10;sUYgW/Yct034wvnz0r1LJ0c1c0pp3+m52+7PDggkRiB7DPfkqRMnHN0JBsrYcRPljjRpEnMKjkXg&#13;&#10;tgKpMnivMdYg73ZL3jI1JF+5WnJk+zr5dv4ESZk+s2QrUOR2h7E9gAIWVuiZJlpvgV3U4u7atcsE&#13;&#10;ekOGDHF1ZdMmX51r+OGHH45WKabd26I250ZNM7bvlg7G0ChVM6hBnrZJ67v76+DBgzJo0KDY8sc2&#13;&#10;PwkcdDySrmXzxo6+KDfk3fcXSJq0af10Zk6DwH8C2i+qX5+e0vSJllKkaLH/NvAJgSAUSJIshaMm&#13;&#10;MJnc+0hVyZq3kCPg+2+QWxBmlywFiUCmTJnkgw8+kPHjx8u1a9fMANXRo0dL7dq1Raei05G3Os3K&#13;&#10;1atXZd26dbJq1Sp54oknEpx7S2v0NDqdMWOGyZxWaWr7NUvwCaxdvVoGD+wrdes3lBcHDDbNu8GX&#13;&#10;S3JkB4FjjlH6P+36Qfbt/VnmzPq3r8ulixfljddGmabcabOid/+wgwtlDC6BDdNHSOZ775MHqjV3&#13;&#10;ZeyGY8BG8jv4A9kFEqwfrKzSi2OZc+fOLVOnTpWxY8eaGCl58uTmqWH6pDDnAI1hw4aZYC9Dhgym&#13;&#10;j5/OsZfQxdJATzOl06tooTTQ02lVvC3MredNxT/rtn+31VGD8rz06f+StGj5lH9OylkQiEEgl6NP&#13;&#10;77c7d3tsrVG5vHR4tos0a9HSYz1fEAiUQJY898verz6WHPeXkPQ575HDm1bJ2T8OyyNPdg9Uljhv&#13;&#10;iAlUqFBB9OVtKVGihOg0K75aLA/0vE2v4p55nWqF6VXcRfz7+Z2pb5uh3ePGjhF9OZcHHyoiM9+b&#13;&#10;5/zKOwIIIIDA/wsUrNJErjvm0vtm+nC5fvmSpL/zbqn43DBJmy03RkEuEOmYRc9uS4SjT8wtKwv9&#13;&#10;+++/i468/e2332I8zT333BPjtpg2nL9yM6ZNrEcgIAI3rf1PKSBl4qShLTBmzd7QLgC5D0uBkXUL&#13;&#10;B6xcPx09b9m5H8wdnE33lg7GUE3n9CoazGnbs77nyJFDvvjiC9mxY4f5bpk6CSOAAAIIIIAAAjYW&#13;&#10;sLzp1mk7Z84cM73Knj17RDsZrnYMANBmWx1527dvX+duvCOAAAIIIIAAApYI2K/h1jHvoyWSXhKd&#13;&#10;N2+eTJw4UW5cvyHLli0zn3V4cWIe6+HlNKxCAAEEEEAAAQQQ+H8Bv9XonXBMglqlShXZvHmzJEmS&#13;&#10;RMqUKWOyoJMmsyCAAAIIIIAAApYL2LBKz281emkdE/AeOnhIli9fLsWLFzfXUicC1IkDWRBAAAEE&#13;&#10;EEAAAQR8L+C3Gr02bdpI3Xp1TQnem/OebNq0STp37iwDBw70falIEQEEEEAAAQQQiCIQ4b8ea1HO&#13;&#10;HLivfgv0OnToYJpukyZNakbinjx5UubOneuq3QscAWdGAAEEEEAAAQTCU8BvgZ7yJUuWTBYvXix/&#13;&#10;/PGHZM2aVZo0bhKeqpQKAQQQQAABBIJOIMJvHdaCp+h+K/L27dulVq1aZv68v//+W7766iupV7+e&#13;&#10;acINHg5yggACCCCAAALhKqBjMax6BauZ32r0Ro4cKV27dpXnnnvOZTFlyhQzt94nn3ziWscHBBBA&#13;&#10;AAEEEEAAAd8I+K1G79ChQ9K+fXuPXOv3w4cPe6zjCwIIIIAAAgggYImAVdV5QTxti98CPX382dGj&#13;&#10;Rz2um37XaVdYEEAAAQQQQAABBHwv4Lem2xo1asizzz5rHnemz7v95Zdf5I033hBdz4IAAggggAAC&#13;&#10;CFgtEGF66Fl9luBK32+B3oABA+TFF1+U7t27y/Xr1yV58uRSr1496devX3CJkBsEEEAAAQQQQCBM&#13;&#10;BPwS6I0ZM0Z2794tFSpUkNdee03Onj0r2bNnl4iIIG7UDpMLTDEQQAABBBBA4F8BO4YdlvfRe/nl&#13;&#10;l+WDDz4wc+i9/fbboiNtc+TIQZDHf3UIIIAAAggggIDFApYHeitXrpT3339fZs6cKRMmTDDPurW4&#13;&#10;TCSPAAIIIIAAAghEE9Cgx6pXtJMFyQrLm27/+ecfKVSokClumTJl5NSpU0FSdLKBAAIIIIAAArYS&#13;&#10;sGGPMctr9CIj/zuFPgKNBQEEEEAAAQQQQMA/ApbX6N26dcs/JeEsCCCAAAIIIIBALAJMrxILTkI3&#13;&#10;3bhxQ+bPn+86/Nq1ax7fdUPLli1d2/mAAAIIIIAAAggg4BuBCEeNm6VVbmXLlo01pzrFysaNG2Pd&#13;&#10;x9vG81duelvNOgQCJnDT2v+UAlYuThy6AmPW7A3dzJPzsBUYWbdwwMp2+OQly86dN2sqy9JOTMKW&#13;&#10;N91u2rQpMfnjWAQQQAABBBBAAIEEClge6CUwXxyGAAIIIIAAAgj4VMCGg27NdDI+RSQxBBBAAAEE&#13;&#10;EEAAgeAQoEYvOK4DuUAAAQQQQAABiwXs+Ag0Aj2LbyqSRwABBBBAAIFgEbBf4+1/sxkHyzUgHwgg&#13;&#10;gAACCCCAAAI+EaBGzyeMJIIAAggggAACwS5gx6ZbavSC/a4kfwgggAACCCCAQAIFqNFLIByHIYAA&#13;&#10;AggggEBoCdivh54wvUpo3aLkFgEEEEAAAQQQiLsANXpxt2JPBBBAAAEEEAhhgQgbdlizYZFD+A4l&#13;&#10;6wgggAACCCCAQDwEqNGLBxa7IoAAAggggEDoCkSI/XrpEeiF7v1KzhFAAAEEEEAgPgI2nF+Fptv4&#13;&#10;3CDsiwACCCCAAAIIhJAANXohdLHIKgIIIIAAAggkXMCOtVt2LHPC7xCORAABBBBAAAEEQkiAGr0Q&#13;&#10;ulhkFQEEEEAAAQQSLmDDLnpMmJzw24UjEUAAAQQQQACB4BagRi+4rw+5QwABBBBAAAEfCdhxehX6&#13;&#10;6Pno5iEZBBBAAAEEEEAg2ASo0Qu2K0J+EEAAAQQQQMAaAfvNlywEetbcSqSKAAIIIIAAAkEmYMM4&#13;&#10;j8EYQXYPkh0EEEAAAQQQQMBnAtTo+YyShBBAAAEEEEAgmAWYXiWYrw55QwABBBBAAAEEEIiXADV6&#13;&#10;8eJiZwQQQAABBBAIVQGmVwnVK0e+EUAAAQQQQAABBKIJUKMXjYQVCCCAAAIIIBCOAvTRC8erSpkQ&#13;&#10;QAABBBBAAAGbCvBkDJteeIqNAAIIIIAAAuEvQNNt+F9jSogAAggggAACDoFIG1Zv2bDI3OsIIIAA&#13;&#10;AggggIA9BKjRs8d1ppQIIIAAAgjYXoDpVWx/CwCAAAIIIIAAAgiEjwA1euFzLSkJAggggAACCMQi&#13;&#10;wPQqseCwCQEEEEAAAQQQQCC0BKjRC63rRW4RQAABBBBAIIECEQk8LpQPY9RtKF898o4AAggggAAC&#13;&#10;CMQiQI1eLDhsQgABBBBAAIEwErBhlR6BXhjdvxQFAQQQQAABBGIWYHqVmG3YggACCCCAAAIIIBBi&#13;&#10;AtTohdgFI7sIIIAAAgggkDABpldJmBtHIYAAAggggAACCAShADV6QXhRyBICCCCAAAII+F6APnq+&#13;&#10;NyVFBBBAAAEEEEAAgQAJUKMXIHhOiwACCCCAAAJ+FrDh9CpMmOzne4zTIYAAAggggAAC/hKgRs9f&#13;&#10;0pwHAQQQQAABBAIqECn2q9KjRi+gtxwnRwABBBBAAAEErBOgRs86W1JGAAEEEEAAgSASsOM8ehG3&#13;&#10;HEsQXQOyggACCCCAAAIIIOAjAZpufQRJMggggAACCCCAQLAJEOgF2xUhPwgggAACCCCAgI8ECPR8&#13;&#10;BEkyCCCAAAIIIIBAsAkQ6AXbFSE/CCCAAAIIIICAjwQI9HwESTIIIIAAAggggECwCRDoBdsVIT8I&#13;&#10;IIAAAggggICPBAj0fARJMggggAACCCCAQLAJEOgF2xUhPwgggAACCCCAgI8ECPR8BBmuyRw6eChc&#13;&#10;i0a5QkjgwIEDIZRbshruAjeu35Bffvkl3ItJ+cJEgEAvSC9kvnz5pFWrVhL1wSVz586VsmXL+iXX&#13;&#10;Q4YMkbfGv+U6V+HChWXjxo2u73xAwB/36YoVK6Rt27YJxvbnfzMJziQH+kRAfxvvv/9+0d8qfRUq&#13;&#10;VEhKlSol+lt28+bNBJ/jyJEjJj1916XTs51k0aJF5nPUbWYl/4NAEAkQ6AXRxYialS1btsj48eOj&#13;&#10;rvbb9zNnznica/fu3VKuXDmPdXxBwOr79PTp09H+4EEdgZgEBg0aJPpbpa89e/bIrFmz5LPPPpMx&#13;&#10;Y8bEdMht1999990mPX3X5ezZs65jom5zbeADAkEiQKAXJBfCWzaaN28uU6ZMkc2bN3vbbNYdPnxY&#13;&#10;WrduLUWLFpUyZcrIiBEj5MqVK679Fy9eLI899pgUKVJEWrRoIS+88IJ0797dbD937pz06tVLKlSo&#13;&#10;YP7yfeSRR+SNN94w21577TX5/PPPzatatWpmndberF+/Xt577z3Rfd3/Qp4xY4Y8/vjjrnT79esn&#13;&#10;pUuXluLFi0unTp3k+PHjZhv/E34Cib1PvdW4NWnSREaPHm3uN72nT5w4YWpU/vjjmOg2vYf1fn/0&#13;&#10;0UdF72Ot9atfv76537QWp3HjxkJzb/jdawkp0UMPPSTFihUzQd+lS5fk5ZdfNr9NDz/8sLmXtm3b&#13;&#10;5kpWf8fKly9vfi+rVq0qc+bMMdt+/fVX0d8/fe/Zs6fs2rVL3n33XfPb675t5MiR5j50Jej4MHTo&#13;&#10;UNM6o+v0d7Bz585SsmRJU9PYu3dvc/+6789nBHwtQKDna1EfplerVi1p1KiRCcZO/3U6WsoXLlyQ&#13;&#10;p556SgoUKCBaq/LBBx+YoND5l6uue+mll6R///6yfft2admypfnL1pnQ8OHD5ejRo7Js2TLz1+rA&#13;&#10;gQNl8uTJov3yXnzxRalRo4Z5ffHFF85DzLv+I3rx4kX56quvXOs//vhj84+rrtDg8bfffjPprlu3&#13;&#10;TtKkSSMdO3akVsalFV4fEnufxqahf6RoDU22bNnMPZorV06z+7fffiuLFy+RVatWmX8o9Q+Y5557&#13;&#10;Tnbs2GGCQ+3yMG7cuNiSZpsNBK5evWruB/390wBOf9c2bdok8+fNl61bt4oGc9otQJtftc/d66+/&#13;&#10;LjNnzjSBnP6xqn9s/Pnnnx5Sb731lgkE27VrJ++//77HNu1u8/PPP7v+yNC+fPpHiP4xpH8Yt2/f&#13;&#10;XiIjI+XLL7+UlStXmj9g+vbt65EGXxDwtQCBnq9FfZzesGHDJEOGDPJ8z+ejBUpa43bt2jUZPHiw&#13;&#10;pEyZUu666y4TZGnAp4v2IalUqZLUrl1bkiVLZv7S1H84nYv+wEybOk3SpUtnAj5NQ5c//+f5w+bc&#13;&#10;3/mugZsGgUuWLDGr9u7dKwcPHpQnnnjC/HB9/fXXovnWf5zTpk1rahl1n++//96ZBO9hJpCY+zQh&#13;&#10;FNqFQIM+/W8ja9as5h9Tvc+1du+PP/4w66lFTohs6B+jtWragqEvrTnTe1P/IH766adl9erV0qdP&#13;&#10;H8mXP5+kSJHC1K5p06v+liVJksT8xmqLhQaD+tupzb933nlnnFHuueceKVGihPmjWw9as3aN3Lhx&#13;&#10;Q/SPIf0jZP/+/SZ41N/cLFmymN/uNWvWyKlTp+J8DnZEIL4CSeN7APv7V0B/jLSWrUGDBjJx4kTJ&#13;&#10;lCmTKwO///67/P3336JNEM5FazKuX79uAi79S1SbsdwXDQadPyonT540zRjaxJUjRw7TNKb7ujfJ&#13;&#10;uh/r/llrB/WH8/z587Jw4ULz17L+g+tsBmnWrJn77uZHVGv5tCmXJfwEEnOfJkRD/4hwLsmTJzf/&#13;&#10;UH/44YcSERFhmtj++ecfSZqUnzenkZ3etWVCA7uoi/4e6m+jBmPuS65cucwfuhrwaVPt1KlTTQCo&#13;&#10;AVq9evXMb6T7/rf7rH/wjh07VjQf2nWmTp06oveo/v7pb2vUfs76R7g2/2rgx4KAFQL8Elqh6uM0&#13;&#10;8+bNa/p56A9H3bp1XannzJnT/LWpzaPORWs0Tp44aWo59Afs2LFjzk3mXb/rj44uXbt2NX+1Lliw&#13;&#10;wNT4aQD4ySefmG23+x/9q1XT12ZfbZrQflS63Hnnv01r+pezBo/ORZsz8uTJ4/zKexgKJPQ+1aYs&#13;&#10;rZl2X9w7u7uvd37WgM65fPTRR+aPjQ8WfWBqanS9dlegj55TiHcVyJ49u/nt06BKR+Y6F/2DuXLl&#13;&#10;yuaPYw3uZs+ebQIy7Rvdo0cP0fva2U/ZeUxs7xrYabcY/Q3csGGDaLcWXfT3Wn97v9/xvSRJmsSs&#13;&#10;0/7U2mSs/f9YELBKgKZbq2R9nK52QNe/LpcuXepKuWbNmqKdi3Vkrv5g6D+O+sPUtVtXU7OhtW4a&#13;&#10;BGofO+0rok29XzuaVZ2L1npoc63WfGjtnvaF0kX7teiiP0paYxfTorV2kyZNMn1OtK+LLtqcpp3k&#13;&#10;tTlZA0dNS/u9aP5v9493TOdhfegIJOQ+LViwoOgIb71XtUZaa4id01hoyfUevXz5crRg0Kmif9xo&#13;&#10;sJgyVSpzvP4Du3z58hj3dx7Hu70E9B7R31AdcKb9kPU3Uwe7aU2b9oXWgK9Dhw7mN1L31cBMF/dW&#13;&#10;FKeY1sLF9Nuov5v6B7k2Gd93332uoFKbkXPnzi2Dhww2x+pvt/7masuIBpgsCFglQKBnlawF6Wqt&#13;&#10;mftfftrPQ/uTaMd0HX1YydGnRH+gZs6cZc6utW76QzJ06FB5uOjDZl9dpz9SumhfFu3M/uCDD5of&#13;&#10;QP2LN3/+/KYzsW7XUYw6ukzT9rZooKfBmzYr63mdizYxa970L1s9n47UnT59ukcNn3Nf3sNPICH3&#13;&#10;6TPPPCPa+V1Hjzv7RzlltKkrY8aMZtuPP/7oXO161z9odBR4rVo1zejKt99+2ww80mDRfQS66wA+&#13;&#10;2FZAfwt1rr2nWj9lupHogAj9bdKATH+rBgwYYObc0zn4tAlWB1Ho4LOoi6779NNPpWHDhlE3me86&#13;&#10;KEP7iDZt2tS1XX93daoX/QNYaxB1VgK9R7W52Nk/2rUzHxDwoUCE4y/oWz5Mj6SCSEA7/mqfEPdm&#13;&#10;Cv0HVZsinLV3QZRdsoIAAggggAACPhb4rxrGxwmTXOAFdKSrzrGnc+3pojVrOuVKlSpVAp85coAA&#13;&#10;AggggAAClgtQo2c5cWBPoP3jdOSX9ifRwRHPPvusaY4IbK44OwIIIIAAAgj4Q4BAzx/KnAMBBBBA&#13;&#10;AAEEEAiAAE23AUDnlAgggAACCCCAgD8ECPT8ocw5EEAAAQQQQACBAAgQ6AUAnVMigAACCCCAAAL+&#13;&#10;ECDQ84cy50AAAQQQQAABBAIgQKAXAHROiUA4CTAVZzhdTcqCAALhJkCgF25XlPIgEA8Bfd6xPm1l&#13;&#10;3Lhx8Tjq312PHj1qHh6vj5Dy9aJzPmq+9D2mRZ9w0L1795g2e12fkGO8JTR37lyTP31uKgsCCCAQ&#13;&#10;zAIEesF8dcgbAhYK6DNiv/rqK8mTJ48sWbLEPCc2PqfT5ybrg99ZEEAAgf9r78xCqurCMPyZZpNF&#13;&#10;cxSWEeEE2uRQaEVQadRFGUhlQZhBSDRI5U3mhRIVGKmVYCmRpZA/pmUaKd00QFSURUYGdiH9KeJE&#13;&#10;YUpaf+/3c2Sf44HItrGEd8HhnL3O2mt/+1k3L9+wFgmYS4BCz9y1oWUkMKwEIO5wRN6JEyfk06dP&#13;&#10;UltbO6zP4+QkQAIkQAJ/nwCF3t9nzieSgBEEIPSWLFkiq1atEl9fX7l+/fogu3CqSmxsrAQHB8vy&#13;&#10;5csFh8L39vYKQpfp6ek6HkfqOUKo7kKj7sKct2/f1gPhcXh8QECArF69WvLz8wc9/3c6EEZFKDo8&#13;&#10;PFwPqV+6dKle4xB5a/v27ZseXr9o0SLBZ//+/dLa2modIo8ePdLD7PHeixcvdjvG6QZekAAJkICh&#13;&#10;BCj0DF0YmkUCw0kA5yC/fftWtm7dqo/ZvHmzPH78WD5+/HfgsYWFhZKamiqBgYGSnZ0te/fuldLS&#13;&#10;Ujl27JjExMRIYmKijkV+3+HDhwfu+9WPu3fvyqFDh1Q8XrhwQc6dOyezZ8+W06dPDzkU3N3dLTt2&#13;&#10;7NBzndPS0uTSpUuybds2qampkZMnTzqZdP/+fXnz5o32p6SkyMOHD2XPnj0DY3CNdxszZoxkZWXp&#13;&#10;+z5//lzn+/r168A4/iABEiCBkUDAayQYSRtJgATsJVBcXCw+Pj6yadMmnRiiKC8v76enrkjFHUK6&#13;&#10;Fy9eVG8fhJijwZtXXl4ukyZNEj8/P+0ODQ2V+fPnO4b88vvdu3eyYcMGJwEWGREp4RHhKvRWrFjx&#13;&#10;yzlcB7x//15mzpwpZ8+elQULFujf8BK+fv1anj175jR8woQJ6pHEO6BNnTpVhSdC12vXrpUzZ87I&#13;&#10;3Llz5VrRNfH08tQxYWFhygreSQheNhIgARIYKQTo0RspK0U7ScAmAghdVlVVabi0p6dHOjs7Zdy4&#13;&#10;cRqiLCsrk/6+fmloaJCOjg5Zt26d01OTk5Pl3r176u1y+uM3Lg4ePCjnz5+XL1++yKtXrwTPzM7J&#13;&#10;1hlg21AaQrAQoBCcHz58UE9ebm6uIJzb19fnNGVUVJQKVUfnxo0bxcvLSx48eCDwDMLTuXLlSvn+&#13;&#10;47vAHnxQsDJv3jz1/jnu4zcJkAAJjAQC9OiNhFWijSRgIwGETiHi7ty5ox/Xqauqq2TatGnaPWPG&#13;&#10;DNe///ga+XAICUNYeXh4yJw5czRXEBP/yZ58EI8FBQWCauIpU6Zo7h8ELASltU2fPt16KaNGjVLh&#13;&#10;h/s6Ojq1QOXq1auCj2vz9vZ27eI1CZAACRhNgELP6OWhcSRgP4EbN27IrFmz5NSpU4MmP3DggCCs&#13;&#10;izw3tLa2Nqcx7W3t8uLlC4mIiHDqt1709/dbL9VLZu1A8QM8bZcvX9YCD+TCwZN269Yt67Df+o13&#13;&#10;Qq4g5t65c6c4BGpSUpLU19c7zQVBZ23wYHZ1dam4nTjRR8Xn9u3btVjEOg6/x48f79rFaxIgARIw&#13;&#10;mgCFntHLQ+NIwF4CLS0t8uTJExVDqLZ1bevXr5ebN2/K2LFj1cuFYgbk7zla6T+lWqCAqlR4wlwb&#13;&#10;8t/wDGtDIYO1IW9uy5YtGjp29CMcjIbcwKG0p0+fCp5tLQr5/Pmz1NXViafn/3l2jnnx/gjHjh49&#13;&#10;WrvKK8oF4hQVw8jbW7hwoRZ1LFu2zHGLoAgDuXnI+wsKChro5w8SIAESMJ0AhZ7pK0T7SMBGAiUl&#13;&#10;JSpqUGXrrsXHx+vmySg6QD4evH5Hjx7VLVYaGxs1ty4uLk49ZpMnT9YpKisrtYgB1bkQQleuXFEx&#13;&#10;iAIGFDhAhFkbhFJ1dbWEhIRo2Bb/o8IXYdyhVrUiRw+5fvBEIq+wublZPYYIUaPoxNrQhyrb3bt3&#13;&#10;q6DLyckR2LpmzRodduTIEX33ffv2qSCFCIT3EZ5BxzYy1vn4mwRIgARMJkChZ/Lq0DYSsJlARUWF&#13;&#10;FiygUtZdg+BBxSnGYbsVhCohwhBWRW7brl27tEIV96JgAV4vFD3ghAzsw4dtU9rb26WoqEjvQ+FD&#13;&#10;Zmamk0BCZezx48cHqm6xhx82bUYxhav3z52N7voSEhKkqalJ58Def7A1Ojpat1zJyMjQAguHJw4i&#13;&#10;F0UoEG3w6mGfQDwfQhMNlbfY0w9bysBDiEINf39/zf+LjIx093j2kQAJkICxBDx+Jj//MNY6GkYC&#13;&#10;JEACJEACJEACJDBkAoOTbIY8FW8kARIgARIgARIgARIwiQCFnkmrQVtIgARIgARIgARIwEYCFHo2&#13;&#10;wuRUJEACJEACJEACJGASAQo9k1aDtpAACZAACZAACZCAjQQo9GyEyalIgARIgARIgARIwCQCFHom&#13;&#10;rQZtIQESIAESIAESIAEbCVDo2QiTU5EACZAACZAACZCASQQo9ExaDdpCAiRAAiRAAiRAAjYSoNCz&#13;&#10;ESanIgESIAESIAESIAGTCFDombQatIUESIAESIAESIAEbCRAoWcjTE5FAiRAAiRAAiRAAiYRoNAz&#13;&#10;aTVoCwmQAAmQAAmQAAnYSOA/ynxKoVaYQVI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ELMBUvgAAAACgEAAA8AAABkcnMvZG93bnJldi54bWxMj09Lw0AQ&#13;&#10;xe+C32EZwZvdpGJt02xKqX9ORbAVxNs0mSah2dmQ3Sbpt3f0opcHj8e8eb90NdpG9dT52rGBeBKB&#13;&#10;Is5dUXNp4GP/cjcH5QNygY1jMnAhD6vs+irFpHADv1O/C6WSEvYJGqhCaBOtfV6RRT9xLbFkR9dZ&#13;&#10;DGK7UhcdDlJuGz2Nopm2WLN8qLClTUX5aXe2Bl4HHNb38XO/PR03l6/9w9vnNiZjbm/Gp6XIegkq&#13;&#10;0Bj+LuCHQfZDJsMO7syFV40BoQm/Ktkinoo9GJgvHmegs1T/R8i+AQAA//8DAFBLAQItABQABgAI&#13;&#10;AAAAIQCxgme2CgEAABMCAAATAAAAAAAAAAAAAAAAAAAAAABbQ29udGVudF9UeXBlc10ueG1sUEsB&#13;&#10;Ai0AFAAGAAgAAAAhADj9If/WAAAAlAEAAAsAAAAAAAAAAAAAAAAAOwEAAF9yZWxzLy5yZWxzUEsB&#13;&#10;Ai0ACgAAAAAAAAAhAIKBGC2sxQAArMUAABQAAAAAAAAAAAAAAAAAOgIAAGRycy9tZWRpYS9pbWFn&#13;&#10;ZTIucG5nUEsBAi0AFAAGAAgAAAAhAJb5Vvw5AwAAiwoAAA4AAAAAAAAAAAAAAAAAGMgAAGRycy9l&#13;&#10;Mm9Eb2MueG1sUEsBAi0ACgAAAAAAAAAhAM/1dJESawAAEmsAABQAAAAAAAAAAAAAAAAAfcsAAGRy&#13;&#10;cy9tZWRpYS9pbWFnZTEucG5nUEsBAi0AFAAGAAgAAAAhAC5s8ADFAAAApQEAABkAAAAAAAAAAAAA&#13;&#10;AAAAwTYBAGRycy9fcmVscy9lMm9Eb2MueG1sLnJlbHNQSwECLQAUAAYACAAAACEAQswFS+AAAAAK&#13;&#10;AQAADwAAAAAAAAAAAAAAAAC9NwEAZHJzL2Rvd25yZXYueG1sUEsFBgAAAAAHAAcAvgEAAMo4AQAA&#13;&#10;AA==&#13;&#10;">
                <v:shape id="TextBox 6" o:spid="_x0000_s1076" type="#_x0000_t202" style="position:absolute;left:942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TJhozQAAAOcAAAAPAAAAZHJzL2Rvd25yZXYueG1sRI/RasJA&#13;&#10;FETfC/2H5RZ800201hhdpWiFvtlaP+CSvWbTZO+G7Kppv94tCH0ZGIY5wyzXvW3EhTpfOVaQjhIQ&#13;&#10;xIXTFZcKjl+7YQbCB2SNjWNS8EMe1qvHhyXm2l35ky6HUIoIYZ+jAhNCm0vpC0MW/ci1xDE7uc5i&#13;&#10;iLYrpe7wGuG2keMkeZEWK44LBlvaGCrqw9kqyBK7r+v5+MPb5990ajZb99Z+KzV46reLKK8LEIH6&#13;&#10;8N+4I961gmmaTbLZbD6Bv1/xE8jVDQAA//8DAFBLAQItABQABgAIAAAAIQDb4fbL7gAAAIUBAAAT&#13;&#10;AAAAAAAAAAAAAAAAAAAAAABbQ29udGVudF9UeXBlc10ueG1sUEsBAi0AFAAGAAgAAAAhAFr0LFu/&#13;&#10;AAAAFQEAAAsAAAAAAAAAAAAAAAAAHwEAAF9yZWxzLy5yZWxzUEsBAi0AFAAGAAgAAAAhABZMmGjN&#13;&#10;AAAA5wAAAA8AAAAAAAAAAAAAAAAABwIAAGRycy9kb3ducmV2LnhtbFBLBQYAAAAAAwADALcAAAAB&#13;&#10;AwAAAAA=&#13;&#10;" filled="f" stroked="f">
                  <v:textbox style="mso-fit-shape-to-text:t">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77" type="#_x0000_t202" style="position:absolute;top:27541;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DkFzAAAAOYAAAAPAAAAZHJzL2Rvd25yZXYueG1sRI/RasJA&#13;&#10;EEXfC/7DMgXf6kbREKOriFboW1vbDxiy02ya7GzIbjXt13ceCn0ZuAz3XM52P/pOXWmITWAD81kG&#13;&#10;irgKtuHawPvb+aEAFROyxS4wGfimCPvd5G6LpQ03fqXrJdVKIBxLNOBS6kutY+XIY5yFnlh+H2Hw&#13;&#10;mCQOtbYD3gTuO73Islx7bFgWHPZ0dFS1ly9voMj8c9uuFy/RL3/mK3c8hcf+05jp/XjayDlsQCUa&#13;&#10;03/jD/FkpZyvl3mxEhHREiXQu18AAAD//wMAUEsBAi0AFAAGAAgAAAAhANvh9svuAAAAhQEAABMA&#13;&#10;AAAAAAAAAAAAAAAAAAAAAFtDb250ZW50X1R5cGVzXS54bWxQSwECLQAUAAYACAAAACEAWvQsW78A&#13;&#10;AAAVAQAACwAAAAAAAAAAAAAAAAAfAQAAX3JlbHMvLnJlbHNQSwECLQAUAAYACAAAACEAsXA5BcwA&#13;&#10;AADmAAAADwAAAAAAAAAAAAAAAAAHAgAAZHJzL2Rvd25yZXYueG1sUEsFBgAAAAADAAMAtwAAAAAD&#13;&#10;AAAAAA==&#13;&#10;" filled="f" stroked="f">
                  <v:textbox style="mso-fit-shape-to-text:t">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Picture 1757040535" o:spid="_x0000_s1078" type="#_x0000_t75" style="position:absolute;left:14276;top:2650;width:28853;height:249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LLdfzQAAAOgAAAAPAAAAZHJzL2Rvd25yZXYueG1sRI9BSwMx&#13;&#10;EIXvQv9DGMGbTayuLdumZVGE0pNGRY/DZnazuEmWTWzXf98RBC8Dbx7ve7zNbvK9ONKYuhg03MwV&#13;&#10;CAp1tF1oNby9Pl2vQKSMwWIfA2n4oQS77exig6WNp/BCR5NbwZCQStTgch5KKVPtyGOax4ECe00c&#13;&#10;PWaWYyvtiCeG+14ulLqXHrvADQ4HenBUf5lvz71orGs+9odozGpopveq+HyutL66nB7XfKo1iExT&#13;&#10;/k/8IfaWNyyLpbpTxW0Bv8P4AXJ7BgAA//8DAFBLAQItABQABgAIAAAAIQDb4fbL7gAAAIUBAAAT&#13;&#10;AAAAAAAAAAAAAAAAAAAAAABbQ29udGVudF9UeXBlc10ueG1sUEsBAi0AFAAGAAgAAAAhAFr0LFu/&#13;&#10;AAAAFQEAAAsAAAAAAAAAAAAAAAAAHwEAAF9yZWxzLy5yZWxzUEsBAi0AFAAGAAgAAAAhADUst1/N&#13;&#10;AAAA6AAAAA8AAAAAAAAAAAAAAAAABwIAAGRycy9kb3ducmV2LnhtbFBLBQYAAAAAAwADALcAAAAB&#13;&#10;AwAAAAA=&#13;&#10;">
                  <v:imagedata r:id="rId79" o:title=""/>
                </v:shape>
                <v:shape id="Picture 1311044460" o:spid="_x0000_s1079" type="#_x0000_t75" style="position:absolute;top:32231;width:57912;height:247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XLzwAAAOgAAAAPAAAAZHJzL2Rvd25yZXYueG1sRI9NS8RA&#13;&#10;DIbvgv9hiOBF3Gm1FOnu7FIVwYOIrh48xk76YTuZMjPu1n9vDoKXwJuQ5+XZ7BY3qQOFOHg2kK8y&#13;&#10;UMSNtwN3Bt7fHi5vQMWEbHHyTAZ+KMJue3qywcr6I7/SYZ86JRCOFRroU5orrWPTk8O48jOx3Fof&#13;&#10;HCaJodM24FHgbtJXWVZqhwNLQ48z3fXUjPtvZ6C+qONQPo/tR5jq+XN8ebptvxpjzs+W+7WMeg0q&#13;&#10;0ZL+P/4Qj1YcrvM8K4qiFBURkwXo7S8AAAD//wMAUEsBAi0AFAAGAAgAAAAhANvh9svuAAAAhQEA&#13;&#10;ABMAAAAAAAAAAAAAAAAAAAAAAFtDb250ZW50X1R5cGVzXS54bWxQSwECLQAUAAYACAAAACEAWvQs&#13;&#10;W78AAAAVAQAACwAAAAAAAAAAAAAAAAAfAQAAX3JlbHMvLnJlbHNQSwECLQAUAAYACAAAACEAb5/1&#13;&#10;y88AAADoAAAADwAAAAAAAAAAAAAAAAAHAgAAZHJzL2Rvd25yZXYueG1sUEsFBgAAAAADAAMAtwAA&#13;&#10;AAMDAAAAAA==&#13;&#10;">
                  <v:imagedata r:id="rId80" o:title=""/>
                </v:shape>
              </v:group>
            </w:pict>
          </mc:Fallback>
        </mc:AlternateContent>
      </w:r>
    </w:p>
    <w:p w14:paraId="76FAF286" w14:textId="6B5CD5C5" w:rsidR="00B212A5" w:rsidRDefault="00B212A5" w:rsidP="00F83CC9">
      <w:pPr>
        <w:spacing w:line="360" w:lineRule="auto"/>
        <w:rPr>
          <w:rFonts w:ascii="Times New Roman" w:hAnsi="Times New Roman" w:cs="Times New Roman"/>
          <w:b/>
          <w:bCs/>
          <w:sz w:val="28"/>
          <w:szCs w:val="28"/>
          <w:u w:val="single"/>
        </w:rPr>
      </w:pPr>
    </w:p>
    <w:p w14:paraId="1A677219" w14:textId="77777777" w:rsidR="00B212A5" w:rsidRDefault="00B212A5" w:rsidP="00F83CC9">
      <w:pPr>
        <w:spacing w:line="360" w:lineRule="auto"/>
        <w:rPr>
          <w:rFonts w:ascii="Times New Roman" w:hAnsi="Times New Roman" w:cs="Times New Roman"/>
          <w:b/>
          <w:bCs/>
          <w:sz w:val="28"/>
          <w:szCs w:val="28"/>
          <w:u w:val="single"/>
        </w:rPr>
      </w:pPr>
    </w:p>
    <w:p w14:paraId="0C5E299D" w14:textId="77777777" w:rsidR="00B212A5" w:rsidRDefault="00B212A5" w:rsidP="00F83CC9">
      <w:pPr>
        <w:spacing w:line="360" w:lineRule="auto"/>
        <w:rPr>
          <w:rFonts w:ascii="Times New Roman" w:hAnsi="Times New Roman" w:cs="Times New Roman"/>
          <w:b/>
          <w:bCs/>
          <w:sz w:val="28"/>
          <w:szCs w:val="28"/>
          <w:u w:val="single"/>
        </w:rPr>
      </w:pPr>
    </w:p>
    <w:p w14:paraId="2794A7B9" w14:textId="77777777" w:rsidR="00B212A5" w:rsidRDefault="00B212A5" w:rsidP="00F83CC9">
      <w:pPr>
        <w:spacing w:line="360" w:lineRule="auto"/>
        <w:rPr>
          <w:rFonts w:ascii="Times New Roman" w:hAnsi="Times New Roman" w:cs="Times New Roman"/>
          <w:b/>
          <w:bCs/>
          <w:sz w:val="28"/>
          <w:szCs w:val="28"/>
          <w:u w:val="single"/>
        </w:rPr>
      </w:pPr>
    </w:p>
    <w:p w14:paraId="67B1E5C8" w14:textId="77777777" w:rsidR="00B212A5" w:rsidRDefault="00B212A5" w:rsidP="00F83CC9">
      <w:pPr>
        <w:spacing w:line="360" w:lineRule="auto"/>
        <w:rPr>
          <w:rFonts w:ascii="Times New Roman" w:hAnsi="Times New Roman" w:cs="Times New Roman"/>
          <w:b/>
          <w:bCs/>
          <w:sz w:val="28"/>
          <w:szCs w:val="28"/>
          <w:u w:val="single"/>
        </w:rPr>
      </w:pPr>
    </w:p>
    <w:p w14:paraId="767D0CE9" w14:textId="77777777" w:rsidR="00B212A5" w:rsidRDefault="00B212A5" w:rsidP="00F83CC9">
      <w:pPr>
        <w:spacing w:line="360" w:lineRule="auto"/>
        <w:rPr>
          <w:rFonts w:ascii="Times New Roman" w:hAnsi="Times New Roman" w:cs="Times New Roman"/>
          <w:b/>
          <w:bCs/>
          <w:sz w:val="28"/>
          <w:szCs w:val="28"/>
          <w:u w:val="single"/>
        </w:rPr>
      </w:pPr>
    </w:p>
    <w:p w14:paraId="6402FFAE" w14:textId="77777777" w:rsidR="00B212A5" w:rsidRDefault="00B212A5" w:rsidP="00F83CC9">
      <w:pPr>
        <w:spacing w:line="360" w:lineRule="auto"/>
        <w:rPr>
          <w:rFonts w:ascii="Times New Roman" w:hAnsi="Times New Roman" w:cs="Times New Roman"/>
          <w:b/>
          <w:bCs/>
          <w:sz w:val="28"/>
          <w:szCs w:val="28"/>
          <w:u w:val="single"/>
        </w:rPr>
      </w:pPr>
    </w:p>
    <w:p w14:paraId="419B7F3E" w14:textId="77777777" w:rsidR="00B212A5" w:rsidRDefault="00B212A5" w:rsidP="00F83CC9">
      <w:pPr>
        <w:spacing w:line="360" w:lineRule="auto"/>
        <w:rPr>
          <w:rFonts w:ascii="Times New Roman" w:hAnsi="Times New Roman" w:cs="Times New Roman"/>
          <w:b/>
          <w:bCs/>
          <w:sz w:val="28"/>
          <w:szCs w:val="28"/>
          <w:u w:val="single"/>
        </w:rPr>
      </w:pPr>
    </w:p>
    <w:p w14:paraId="4B68F731" w14:textId="77777777" w:rsidR="00B212A5" w:rsidRDefault="00B212A5" w:rsidP="00F83CC9">
      <w:pPr>
        <w:spacing w:line="360" w:lineRule="auto"/>
        <w:rPr>
          <w:rFonts w:ascii="Times New Roman" w:hAnsi="Times New Roman" w:cs="Times New Roman"/>
          <w:b/>
          <w:bCs/>
          <w:sz w:val="28"/>
          <w:szCs w:val="28"/>
          <w:u w:val="single"/>
        </w:rPr>
      </w:pPr>
    </w:p>
    <w:p w14:paraId="6CF94796" w14:textId="77777777" w:rsidR="00B212A5" w:rsidRDefault="00B212A5" w:rsidP="00F83CC9">
      <w:pPr>
        <w:spacing w:line="360" w:lineRule="auto"/>
        <w:rPr>
          <w:rFonts w:ascii="Times New Roman" w:hAnsi="Times New Roman" w:cs="Times New Roman"/>
          <w:b/>
          <w:bCs/>
          <w:sz w:val="28"/>
          <w:szCs w:val="28"/>
          <w:u w:val="single"/>
        </w:rPr>
      </w:pPr>
    </w:p>
    <w:p w14:paraId="48FDA0DE" w14:textId="77777777" w:rsidR="00B212A5" w:rsidRDefault="00B212A5" w:rsidP="00F83CC9">
      <w:pPr>
        <w:spacing w:line="360" w:lineRule="auto"/>
        <w:rPr>
          <w:rFonts w:ascii="Times New Roman" w:hAnsi="Times New Roman" w:cs="Times New Roman"/>
          <w:b/>
          <w:bCs/>
          <w:sz w:val="28"/>
          <w:szCs w:val="28"/>
          <w:u w:val="single"/>
        </w:rPr>
      </w:pPr>
    </w:p>
    <w:p w14:paraId="4257AA6B" w14:textId="77777777" w:rsidR="00B212A5" w:rsidRDefault="00B212A5" w:rsidP="00F83CC9">
      <w:pPr>
        <w:spacing w:line="360" w:lineRule="auto"/>
        <w:rPr>
          <w:rFonts w:ascii="Times New Roman" w:hAnsi="Times New Roman" w:cs="Times New Roman"/>
          <w:b/>
          <w:bCs/>
          <w:sz w:val="28"/>
          <w:szCs w:val="28"/>
          <w:u w:val="single"/>
        </w:rPr>
      </w:pPr>
    </w:p>
    <w:p w14:paraId="625519A0" w14:textId="77777777" w:rsidR="00B212A5" w:rsidRDefault="00B212A5" w:rsidP="00F83CC9">
      <w:pPr>
        <w:spacing w:line="360" w:lineRule="auto"/>
        <w:rPr>
          <w:rFonts w:ascii="Times New Roman" w:hAnsi="Times New Roman" w:cs="Times New Roman"/>
          <w:b/>
          <w:bCs/>
          <w:sz w:val="28"/>
          <w:szCs w:val="28"/>
          <w:u w:val="single"/>
        </w:rPr>
      </w:pPr>
    </w:p>
    <w:p w14:paraId="20F01D76" w14:textId="77777777" w:rsidR="00B212A5" w:rsidRDefault="00B212A5" w:rsidP="00F83CC9">
      <w:pPr>
        <w:spacing w:line="360" w:lineRule="auto"/>
        <w:rPr>
          <w:rFonts w:ascii="Times New Roman" w:hAnsi="Times New Roman" w:cs="Times New Roman"/>
          <w:b/>
          <w:bCs/>
          <w:sz w:val="28"/>
          <w:szCs w:val="28"/>
          <w:u w:val="single"/>
        </w:rPr>
      </w:pPr>
    </w:p>
    <w:p w14:paraId="3F400261" w14:textId="77777777" w:rsidR="00B212A5" w:rsidRDefault="00B212A5" w:rsidP="00F83CC9">
      <w:pPr>
        <w:spacing w:line="360" w:lineRule="auto"/>
        <w:rPr>
          <w:rFonts w:ascii="Times New Roman" w:hAnsi="Times New Roman" w:cs="Times New Roman"/>
          <w:b/>
          <w:bCs/>
          <w:sz w:val="28"/>
          <w:szCs w:val="28"/>
          <w:u w:val="single"/>
        </w:rPr>
      </w:pPr>
    </w:p>
    <w:p w14:paraId="6C95E3C4" w14:textId="77777777" w:rsidR="00B212A5" w:rsidRDefault="00B212A5" w:rsidP="00F83CC9">
      <w:pPr>
        <w:spacing w:line="360" w:lineRule="auto"/>
        <w:rPr>
          <w:rFonts w:ascii="Times New Roman" w:hAnsi="Times New Roman" w:cs="Times New Roman"/>
          <w:b/>
          <w:bCs/>
          <w:sz w:val="28"/>
          <w:szCs w:val="28"/>
          <w:u w:val="single"/>
        </w:rPr>
      </w:pPr>
    </w:p>
    <w:p w14:paraId="06019DA9" w14:textId="77777777" w:rsidR="00B212A5" w:rsidRDefault="00B212A5" w:rsidP="00F83CC9">
      <w:pPr>
        <w:spacing w:line="360" w:lineRule="auto"/>
        <w:rPr>
          <w:rFonts w:ascii="Times New Roman" w:hAnsi="Times New Roman" w:cs="Times New Roman"/>
          <w:b/>
          <w:bCs/>
          <w:sz w:val="28"/>
          <w:szCs w:val="28"/>
          <w:u w:val="single"/>
        </w:rPr>
      </w:pPr>
    </w:p>
    <w:p w14:paraId="26DC1D86" w14:textId="77777777" w:rsidR="00B212A5" w:rsidRDefault="00B212A5" w:rsidP="00F83CC9">
      <w:pPr>
        <w:spacing w:line="360" w:lineRule="auto"/>
        <w:rPr>
          <w:rFonts w:ascii="Times New Roman" w:hAnsi="Times New Roman" w:cs="Times New Roman"/>
          <w:b/>
          <w:bCs/>
          <w:sz w:val="28"/>
          <w:szCs w:val="28"/>
          <w:u w:val="single"/>
        </w:rPr>
      </w:pPr>
    </w:p>
    <w:p w14:paraId="7DAD3D42" w14:textId="77777777" w:rsidR="00B212A5" w:rsidRDefault="00B212A5" w:rsidP="00F83CC9">
      <w:pPr>
        <w:spacing w:line="360" w:lineRule="auto"/>
        <w:rPr>
          <w:rFonts w:ascii="Times New Roman" w:hAnsi="Times New Roman" w:cs="Times New Roman"/>
          <w:b/>
          <w:bCs/>
          <w:sz w:val="28"/>
          <w:szCs w:val="28"/>
          <w:u w:val="single"/>
        </w:rPr>
      </w:pPr>
    </w:p>
    <w:p w14:paraId="70F0AA0A" w14:textId="42BE8A5B" w:rsidR="00B11787" w:rsidRPr="005644D6" w:rsidRDefault="00B11787" w:rsidP="00B11787">
      <w:pPr>
        <w:spacing w:line="360" w:lineRule="auto"/>
        <w:rPr>
          <w:rFonts w:ascii="Times New Roman" w:hAnsi="Times New Roman" w:cs="Times New Roman"/>
        </w:rPr>
      </w:pPr>
      <w:r>
        <w:rPr>
          <w:rFonts w:ascii="Times New Roman" w:hAnsi="Times New Roman" w:cs="Times New Roman"/>
        </w:rPr>
        <w:t>Figure 4.14: Confusion Matrix for correctly predicted sentiment using LSTM and Model accuracy/loss curves for training and validation for VADER sentiment.</w:t>
      </w:r>
    </w:p>
    <w:p w14:paraId="6B287376" w14:textId="77777777" w:rsidR="00B212A5" w:rsidRDefault="00B212A5" w:rsidP="00F83CC9">
      <w:pPr>
        <w:spacing w:line="360" w:lineRule="auto"/>
        <w:rPr>
          <w:rFonts w:ascii="Times New Roman" w:hAnsi="Times New Roman" w:cs="Times New Roman"/>
          <w:b/>
          <w:bCs/>
          <w:sz w:val="28"/>
          <w:szCs w:val="28"/>
          <w:u w:val="single"/>
        </w:rPr>
      </w:pPr>
    </w:p>
    <w:p w14:paraId="4F9EE4DF" w14:textId="77777777" w:rsidR="00B212A5" w:rsidRDefault="00B212A5" w:rsidP="00F83CC9">
      <w:pPr>
        <w:spacing w:line="360" w:lineRule="auto"/>
        <w:rPr>
          <w:rFonts w:ascii="Times New Roman" w:hAnsi="Times New Roman" w:cs="Times New Roman"/>
          <w:b/>
          <w:bCs/>
          <w:sz w:val="28"/>
          <w:szCs w:val="28"/>
          <w:u w:val="single"/>
        </w:rPr>
      </w:pPr>
    </w:p>
    <w:p w14:paraId="48FDBFC9" w14:textId="77777777" w:rsidR="00B212A5" w:rsidRDefault="00B212A5" w:rsidP="00F83CC9">
      <w:pPr>
        <w:spacing w:line="360" w:lineRule="auto"/>
        <w:rPr>
          <w:rFonts w:ascii="Times New Roman" w:hAnsi="Times New Roman" w:cs="Times New Roman"/>
          <w:b/>
          <w:bCs/>
          <w:sz w:val="28"/>
          <w:szCs w:val="28"/>
          <w:u w:val="single"/>
        </w:rPr>
      </w:pPr>
    </w:p>
    <w:p w14:paraId="039818EA" w14:textId="77777777" w:rsidR="00B212A5" w:rsidRDefault="00B212A5" w:rsidP="00F83CC9">
      <w:pPr>
        <w:spacing w:line="360" w:lineRule="auto"/>
        <w:rPr>
          <w:rFonts w:ascii="Times New Roman" w:hAnsi="Times New Roman" w:cs="Times New Roman"/>
          <w:b/>
          <w:bCs/>
          <w:sz w:val="28"/>
          <w:szCs w:val="28"/>
          <w:u w:val="single"/>
        </w:rPr>
      </w:pPr>
    </w:p>
    <w:p w14:paraId="14CEA894" w14:textId="77777777" w:rsidR="00B212A5" w:rsidRDefault="00B212A5" w:rsidP="00F83CC9">
      <w:pPr>
        <w:spacing w:line="360" w:lineRule="auto"/>
        <w:rPr>
          <w:rFonts w:ascii="Times New Roman" w:hAnsi="Times New Roman" w:cs="Times New Roman"/>
          <w:b/>
          <w:bCs/>
          <w:sz w:val="28"/>
          <w:szCs w:val="28"/>
          <w:u w:val="single"/>
        </w:rPr>
      </w:pPr>
    </w:p>
    <w:p w14:paraId="654677A0" w14:textId="77777777" w:rsidR="00B212A5" w:rsidRDefault="00B212A5" w:rsidP="00F83CC9">
      <w:pPr>
        <w:spacing w:line="360" w:lineRule="auto"/>
        <w:rPr>
          <w:rFonts w:ascii="Times New Roman" w:hAnsi="Times New Roman" w:cs="Times New Roman"/>
          <w:b/>
          <w:bCs/>
          <w:sz w:val="28"/>
          <w:szCs w:val="28"/>
          <w:u w:val="single"/>
        </w:rPr>
      </w:pPr>
    </w:p>
    <w:p w14:paraId="424C68D1" w14:textId="77777777" w:rsidR="00B212A5" w:rsidRDefault="00B212A5" w:rsidP="00F83CC9">
      <w:pPr>
        <w:spacing w:line="360" w:lineRule="auto"/>
        <w:rPr>
          <w:rFonts w:ascii="Times New Roman" w:hAnsi="Times New Roman" w:cs="Times New Roman"/>
          <w:b/>
          <w:bCs/>
          <w:sz w:val="28"/>
          <w:szCs w:val="28"/>
          <w:u w:val="single"/>
        </w:rPr>
      </w:pPr>
    </w:p>
    <w:p w14:paraId="1671C27C" w14:textId="77777777" w:rsidR="00B212A5" w:rsidRDefault="00B212A5" w:rsidP="00F83CC9">
      <w:pPr>
        <w:spacing w:line="360" w:lineRule="auto"/>
        <w:rPr>
          <w:rFonts w:ascii="Times New Roman" w:hAnsi="Times New Roman" w:cs="Times New Roman"/>
          <w:b/>
          <w:bCs/>
          <w:sz w:val="28"/>
          <w:szCs w:val="28"/>
          <w:u w:val="single"/>
        </w:rPr>
      </w:pPr>
    </w:p>
    <w:p w14:paraId="340283B0" w14:textId="77777777" w:rsidR="00EF0BA8" w:rsidRDefault="00EF0BA8" w:rsidP="00F83CC9">
      <w:pPr>
        <w:spacing w:line="360" w:lineRule="auto"/>
        <w:rPr>
          <w:rFonts w:ascii="Times New Roman" w:hAnsi="Times New Roman" w:cs="Times New Roman"/>
          <w:b/>
          <w:bCs/>
          <w:sz w:val="28"/>
          <w:szCs w:val="28"/>
          <w:u w:val="single"/>
        </w:rPr>
      </w:pPr>
    </w:p>
    <w:p w14:paraId="36570D92" w14:textId="77777777" w:rsidR="00EF0BA8" w:rsidRDefault="00EF0BA8" w:rsidP="00F83CC9">
      <w:pPr>
        <w:spacing w:line="360" w:lineRule="auto"/>
        <w:rPr>
          <w:rFonts w:ascii="Times New Roman" w:hAnsi="Times New Roman" w:cs="Times New Roman"/>
          <w:b/>
          <w:bCs/>
          <w:sz w:val="28"/>
          <w:szCs w:val="28"/>
          <w:u w:val="single"/>
        </w:rPr>
      </w:pPr>
    </w:p>
    <w:p w14:paraId="728E6DCC" w14:textId="1691C351" w:rsidR="00B212A5" w:rsidRDefault="00F01BBD" w:rsidP="00F83CC9">
      <w:pPr>
        <w:spacing w:line="360" w:lineRule="auto"/>
        <w:rPr>
          <w:rFonts w:ascii="Times New Roman" w:hAnsi="Times New Roman" w:cs="Times New Roman"/>
          <w:b/>
          <w:bCs/>
          <w:sz w:val="28"/>
          <w:szCs w:val="28"/>
        </w:rPr>
      </w:pPr>
      <w:r w:rsidRPr="00F01BBD">
        <w:rPr>
          <w:rFonts w:ascii="Times New Roman" w:hAnsi="Times New Roman" w:cs="Times New Roman"/>
          <w:b/>
          <w:bCs/>
          <w:noProof/>
          <w:sz w:val="28"/>
          <w:szCs w:val="28"/>
        </w:rPr>
        <w:lastRenderedPageBreak/>
        <w:drawing>
          <wp:inline distT="0" distB="0" distL="0" distR="0" wp14:anchorId="70FEBEFC" wp14:editId="7467BD11">
            <wp:extent cx="5731510" cy="3282315"/>
            <wp:effectExtent l="0" t="0" r="0" b="0"/>
            <wp:docPr id="233356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356591" name=""/>
                    <pic:cNvPicPr/>
                  </pic:nvPicPr>
                  <pic:blipFill>
                    <a:blip r:embed="rId81"/>
                    <a:stretch>
                      <a:fillRect/>
                    </a:stretch>
                  </pic:blipFill>
                  <pic:spPr>
                    <a:xfrm>
                      <a:off x="0" y="0"/>
                      <a:ext cx="5731510" cy="3282315"/>
                    </a:xfrm>
                    <a:prstGeom prst="rect">
                      <a:avLst/>
                    </a:prstGeom>
                  </pic:spPr>
                </pic:pic>
              </a:graphicData>
            </a:graphic>
          </wp:inline>
        </w:drawing>
      </w:r>
    </w:p>
    <w:p w14:paraId="75542020" w14:textId="4EFBC836" w:rsidR="00874CB9" w:rsidRPr="00874CB9" w:rsidRDefault="006309E5" w:rsidP="00F83CC9">
      <w:pPr>
        <w:spacing w:line="360" w:lineRule="auto"/>
        <w:rPr>
          <w:rFonts w:ascii="Times New Roman" w:hAnsi="Times New Roman" w:cs="Times New Roman"/>
        </w:rPr>
      </w:pPr>
      <w:r>
        <w:rPr>
          <w:rFonts w:ascii="Times New Roman" w:hAnsi="Times New Roman" w:cs="Times New Roman"/>
        </w:rPr>
        <w:t>Table 4.1</w:t>
      </w:r>
      <w:r w:rsidR="00874CB9">
        <w:rPr>
          <w:rFonts w:ascii="Times New Roman" w:hAnsi="Times New Roman" w:cs="Times New Roman"/>
        </w:rPr>
        <w:t xml:space="preserve">: Summary table of accuracy, precision, recall and F1-score for tweet sentiment classification models using </w:t>
      </w:r>
      <w:proofErr w:type="spellStart"/>
      <w:r w:rsidR="00874CB9">
        <w:rPr>
          <w:rFonts w:ascii="Times New Roman" w:hAnsi="Times New Roman" w:cs="Times New Roman"/>
        </w:rPr>
        <w:t>TextBlob</w:t>
      </w:r>
      <w:proofErr w:type="spellEnd"/>
      <w:r w:rsidR="00874CB9">
        <w:rPr>
          <w:rFonts w:ascii="Times New Roman" w:hAnsi="Times New Roman" w:cs="Times New Roman"/>
        </w:rPr>
        <w:t xml:space="preserve"> and VADER.</w:t>
      </w:r>
    </w:p>
    <w:p w14:paraId="5DD12334" w14:textId="77777777" w:rsidR="00B212A5" w:rsidRDefault="00B212A5" w:rsidP="00F83CC9">
      <w:pPr>
        <w:spacing w:line="360" w:lineRule="auto"/>
        <w:rPr>
          <w:rFonts w:ascii="Times New Roman" w:hAnsi="Times New Roman" w:cs="Times New Roman"/>
          <w:b/>
          <w:bCs/>
          <w:sz w:val="28"/>
          <w:szCs w:val="28"/>
          <w:u w:val="single"/>
        </w:rPr>
      </w:pPr>
    </w:p>
    <w:p w14:paraId="311FAEAE" w14:textId="77777777" w:rsidR="00B212A5" w:rsidRDefault="00B212A5" w:rsidP="00F83CC9">
      <w:pPr>
        <w:spacing w:line="360" w:lineRule="auto"/>
        <w:rPr>
          <w:rFonts w:ascii="Times New Roman" w:hAnsi="Times New Roman" w:cs="Times New Roman"/>
          <w:b/>
          <w:bCs/>
          <w:sz w:val="28"/>
          <w:szCs w:val="28"/>
          <w:u w:val="single"/>
        </w:rPr>
      </w:pPr>
    </w:p>
    <w:p w14:paraId="076013C5" w14:textId="77777777" w:rsidR="00B212A5" w:rsidRDefault="00B212A5" w:rsidP="00F83CC9">
      <w:pPr>
        <w:spacing w:line="360" w:lineRule="auto"/>
        <w:rPr>
          <w:rFonts w:ascii="Times New Roman" w:hAnsi="Times New Roman" w:cs="Times New Roman"/>
          <w:b/>
          <w:bCs/>
          <w:sz w:val="28"/>
          <w:szCs w:val="28"/>
          <w:u w:val="single"/>
        </w:rPr>
      </w:pPr>
    </w:p>
    <w:p w14:paraId="214E8ED2" w14:textId="77777777" w:rsidR="00B212A5" w:rsidRDefault="00B212A5" w:rsidP="00F83CC9">
      <w:pPr>
        <w:spacing w:line="360" w:lineRule="auto"/>
        <w:rPr>
          <w:rFonts w:ascii="Times New Roman" w:hAnsi="Times New Roman" w:cs="Times New Roman"/>
          <w:b/>
          <w:bCs/>
          <w:sz w:val="28"/>
          <w:szCs w:val="28"/>
          <w:u w:val="single"/>
        </w:rPr>
      </w:pPr>
    </w:p>
    <w:p w14:paraId="215A5F86" w14:textId="77777777" w:rsidR="00B212A5" w:rsidRDefault="00B212A5" w:rsidP="00F83CC9">
      <w:pPr>
        <w:spacing w:line="360" w:lineRule="auto"/>
        <w:rPr>
          <w:rFonts w:ascii="Times New Roman" w:hAnsi="Times New Roman" w:cs="Times New Roman"/>
          <w:b/>
          <w:bCs/>
          <w:sz w:val="28"/>
          <w:szCs w:val="28"/>
          <w:u w:val="single"/>
        </w:rPr>
      </w:pPr>
    </w:p>
    <w:p w14:paraId="1D21EAF0" w14:textId="77777777" w:rsidR="00B212A5" w:rsidRDefault="00B212A5" w:rsidP="00F83CC9">
      <w:pPr>
        <w:spacing w:line="360" w:lineRule="auto"/>
        <w:rPr>
          <w:rFonts w:ascii="Times New Roman" w:hAnsi="Times New Roman" w:cs="Times New Roman"/>
          <w:b/>
          <w:bCs/>
          <w:sz w:val="28"/>
          <w:szCs w:val="28"/>
          <w:u w:val="single"/>
        </w:rPr>
      </w:pPr>
    </w:p>
    <w:p w14:paraId="36FF4A13" w14:textId="77777777" w:rsidR="00B212A5" w:rsidRDefault="00B212A5" w:rsidP="00F83CC9">
      <w:pPr>
        <w:spacing w:line="360" w:lineRule="auto"/>
        <w:rPr>
          <w:rFonts w:ascii="Times New Roman" w:hAnsi="Times New Roman" w:cs="Times New Roman"/>
          <w:b/>
          <w:bCs/>
          <w:sz w:val="28"/>
          <w:szCs w:val="28"/>
          <w:u w:val="single"/>
        </w:rPr>
      </w:pPr>
    </w:p>
    <w:p w14:paraId="201488F3" w14:textId="77777777" w:rsidR="00B212A5" w:rsidRDefault="00B212A5" w:rsidP="00F83CC9">
      <w:pPr>
        <w:spacing w:line="360" w:lineRule="auto"/>
        <w:rPr>
          <w:rFonts w:ascii="Times New Roman" w:hAnsi="Times New Roman" w:cs="Times New Roman"/>
          <w:b/>
          <w:bCs/>
          <w:sz w:val="28"/>
          <w:szCs w:val="28"/>
          <w:u w:val="single"/>
        </w:rPr>
      </w:pPr>
    </w:p>
    <w:p w14:paraId="1B6ADA06" w14:textId="77777777" w:rsidR="00B212A5" w:rsidRDefault="00B212A5" w:rsidP="00F83CC9">
      <w:pPr>
        <w:spacing w:line="360" w:lineRule="auto"/>
        <w:rPr>
          <w:rFonts w:ascii="Times New Roman" w:hAnsi="Times New Roman" w:cs="Times New Roman"/>
          <w:b/>
          <w:bCs/>
          <w:sz w:val="28"/>
          <w:szCs w:val="28"/>
          <w:u w:val="single"/>
        </w:rPr>
      </w:pPr>
    </w:p>
    <w:p w14:paraId="7F5D70CB" w14:textId="77777777" w:rsidR="00A7763A" w:rsidRDefault="00A7763A" w:rsidP="00F83CC9">
      <w:pPr>
        <w:spacing w:line="360" w:lineRule="auto"/>
        <w:rPr>
          <w:rFonts w:ascii="Times New Roman" w:hAnsi="Times New Roman" w:cs="Times New Roman"/>
          <w:b/>
          <w:bCs/>
          <w:sz w:val="28"/>
          <w:szCs w:val="28"/>
          <w:u w:val="single"/>
        </w:rPr>
      </w:pPr>
    </w:p>
    <w:p w14:paraId="228448A4" w14:textId="040643A3"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2 Comparative analysis of primary research with covid 19 tweet sentiment</w:t>
      </w:r>
    </w:p>
    <w:p w14:paraId="6AC7096F" w14:textId="77777777" w:rsidR="00510C19" w:rsidRDefault="00510C19" w:rsidP="00F83CC9">
      <w:pPr>
        <w:spacing w:line="360" w:lineRule="auto"/>
        <w:rPr>
          <w:rFonts w:ascii="Times New Roman" w:hAnsi="Times New Roman" w:cs="Times New Roman"/>
          <w:b/>
          <w:bCs/>
          <w:sz w:val="28"/>
          <w:szCs w:val="28"/>
          <w:u w:val="single"/>
        </w:rPr>
      </w:pPr>
    </w:p>
    <w:p w14:paraId="56D8A2BC" w14:textId="77777777" w:rsidR="008379B7" w:rsidRDefault="008379B7" w:rsidP="00F83CC9">
      <w:pPr>
        <w:spacing w:line="360" w:lineRule="auto"/>
        <w:rPr>
          <w:rFonts w:ascii="Times New Roman" w:hAnsi="Times New Roman" w:cs="Times New Roman"/>
          <w:b/>
          <w:bCs/>
          <w:sz w:val="28"/>
          <w:szCs w:val="28"/>
          <w:u w:val="single"/>
        </w:rPr>
      </w:pPr>
    </w:p>
    <w:p w14:paraId="114025D7" w14:textId="13C49EAF"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rPr>
        <w:lastRenderedPageBreak/>
        <w:drawing>
          <wp:inline distT="0" distB="0" distL="0" distR="0" wp14:anchorId="790855E5" wp14:editId="658A4F55">
            <wp:extent cx="5731510" cy="2914650"/>
            <wp:effectExtent l="0" t="0" r="0" b="6350"/>
            <wp:docPr id="19653265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2655" name="Picture 1" descr="A graph showing different colored squares&#10;&#10;Description automatically generated"/>
                    <pic:cNvPicPr/>
                  </pic:nvPicPr>
                  <pic:blipFill>
                    <a:blip r:embed="rId82"/>
                    <a:stretch>
                      <a:fillRect/>
                    </a:stretch>
                  </pic:blipFill>
                  <pic:spPr>
                    <a:xfrm>
                      <a:off x="0" y="0"/>
                      <a:ext cx="5731510" cy="2914650"/>
                    </a:xfrm>
                    <a:prstGeom prst="rect">
                      <a:avLst/>
                    </a:prstGeom>
                  </pic:spPr>
                </pic:pic>
              </a:graphicData>
            </a:graphic>
          </wp:inline>
        </w:drawing>
      </w:r>
    </w:p>
    <w:p w14:paraId="07F33A63" w14:textId="2C9E4641" w:rsidR="008379B7" w:rsidRP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5</w:t>
      </w:r>
      <w:r>
        <w:rPr>
          <w:rFonts w:ascii="Times New Roman" w:hAnsi="Times New Roman" w:cs="Times New Roman"/>
        </w:rPr>
        <w:t>: Distribution of Very positive, positive, neutral and negative tweets from Vaccine awareness survey.</w:t>
      </w:r>
    </w:p>
    <w:p w14:paraId="2ABC06FF" w14:textId="77777777" w:rsidR="008379B7" w:rsidRDefault="008379B7" w:rsidP="00F83CC9">
      <w:pPr>
        <w:spacing w:line="360" w:lineRule="auto"/>
        <w:rPr>
          <w:rFonts w:ascii="Times New Roman" w:hAnsi="Times New Roman" w:cs="Times New Roman"/>
          <w:b/>
          <w:bCs/>
          <w:sz w:val="28"/>
          <w:szCs w:val="28"/>
          <w:u w:val="single"/>
        </w:rPr>
      </w:pPr>
    </w:p>
    <w:p w14:paraId="3C1502F7" w14:textId="77777777" w:rsidR="008379B7" w:rsidRDefault="008379B7" w:rsidP="00F83CC9">
      <w:pPr>
        <w:spacing w:line="360" w:lineRule="auto"/>
        <w:rPr>
          <w:rFonts w:ascii="Times New Roman" w:hAnsi="Times New Roman" w:cs="Times New Roman"/>
          <w:b/>
          <w:bCs/>
          <w:sz w:val="28"/>
          <w:szCs w:val="28"/>
          <w:u w:val="single"/>
        </w:rPr>
      </w:pPr>
    </w:p>
    <w:p w14:paraId="0D93E9E8" w14:textId="77777777" w:rsidR="008379B7" w:rsidRDefault="008379B7" w:rsidP="00F83CC9">
      <w:pPr>
        <w:spacing w:line="360" w:lineRule="auto"/>
        <w:rPr>
          <w:rFonts w:ascii="Times New Roman" w:hAnsi="Times New Roman" w:cs="Times New Roman"/>
          <w:b/>
          <w:bCs/>
          <w:sz w:val="28"/>
          <w:szCs w:val="28"/>
          <w:u w:val="single"/>
        </w:rPr>
      </w:pPr>
    </w:p>
    <w:p w14:paraId="3C8EF540" w14:textId="77777777" w:rsidR="008379B7" w:rsidRDefault="008379B7" w:rsidP="00F83CC9">
      <w:pPr>
        <w:spacing w:line="360" w:lineRule="auto"/>
        <w:rPr>
          <w:rFonts w:ascii="Times New Roman" w:hAnsi="Times New Roman" w:cs="Times New Roman"/>
          <w:b/>
          <w:bCs/>
          <w:sz w:val="28"/>
          <w:szCs w:val="28"/>
          <w:u w:val="single"/>
        </w:rPr>
      </w:pPr>
    </w:p>
    <w:p w14:paraId="3490F69F" w14:textId="77777777" w:rsidR="008379B7" w:rsidRDefault="008379B7" w:rsidP="00F83CC9">
      <w:pPr>
        <w:spacing w:line="360" w:lineRule="auto"/>
        <w:rPr>
          <w:rFonts w:ascii="Times New Roman" w:hAnsi="Times New Roman" w:cs="Times New Roman"/>
          <w:b/>
          <w:bCs/>
          <w:sz w:val="28"/>
          <w:szCs w:val="28"/>
          <w:u w:val="single"/>
        </w:rPr>
      </w:pPr>
    </w:p>
    <w:p w14:paraId="1E35A168" w14:textId="77777777" w:rsidR="008379B7" w:rsidRDefault="008379B7" w:rsidP="00F83CC9">
      <w:pPr>
        <w:spacing w:line="360" w:lineRule="auto"/>
        <w:rPr>
          <w:rFonts w:ascii="Times New Roman" w:hAnsi="Times New Roman" w:cs="Times New Roman"/>
          <w:b/>
          <w:bCs/>
          <w:sz w:val="28"/>
          <w:szCs w:val="28"/>
          <w:u w:val="single"/>
        </w:rPr>
      </w:pPr>
    </w:p>
    <w:p w14:paraId="187EA8E1" w14:textId="77777777" w:rsidR="008379B7" w:rsidRDefault="008379B7" w:rsidP="00F83CC9">
      <w:pPr>
        <w:spacing w:line="360" w:lineRule="auto"/>
        <w:rPr>
          <w:rFonts w:ascii="Times New Roman" w:hAnsi="Times New Roman" w:cs="Times New Roman"/>
          <w:b/>
          <w:bCs/>
          <w:sz w:val="28"/>
          <w:szCs w:val="28"/>
          <w:u w:val="single"/>
        </w:rPr>
      </w:pPr>
    </w:p>
    <w:p w14:paraId="78A084DC" w14:textId="77777777" w:rsidR="008379B7" w:rsidRDefault="008379B7" w:rsidP="00F83CC9">
      <w:pPr>
        <w:spacing w:line="360" w:lineRule="auto"/>
        <w:rPr>
          <w:rFonts w:ascii="Times New Roman" w:hAnsi="Times New Roman" w:cs="Times New Roman"/>
          <w:b/>
          <w:bCs/>
          <w:sz w:val="28"/>
          <w:szCs w:val="28"/>
          <w:u w:val="single"/>
        </w:rPr>
      </w:pPr>
    </w:p>
    <w:p w14:paraId="7EF111E3" w14:textId="77777777" w:rsidR="008379B7" w:rsidRDefault="008379B7" w:rsidP="00F83CC9">
      <w:pPr>
        <w:spacing w:line="360" w:lineRule="auto"/>
        <w:rPr>
          <w:rFonts w:ascii="Times New Roman" w:hAnsi="Times New Roman" w:cs="Times New Roman"/>
          <w:b/>
          <w:bCs/>
          <w:sz w:val="28"/>
          <w:szCs w:val="28"/>
          <w:u w:val="single"/>
        </w:rPr>
      </w:pPr>
    </w:p>
    <w:p w14:paraId="47A975D5" w14:textId="77777777" w:rsidR="008379B7" w:rsidRDefault="008379B7" w:rsidP="00F83CC9">
      <w:pPr>
        <w:spacing w:line="360" w:lineRule="auto"/>
        <w:rPr>
          <w:rFonts w:ascii="Times New Roman" w:hAnsi="Times New Roman" w:cs="Times New Roman"/>
          <w:b/>
          <w:bCs/>
          <w:sz w:val="28"/>
          <w:szCs w:val="28"/>
          <w:u w:val="single"/>
        </w:rPr>
      </w:pPr>
    </w:p>
    <w:p w14:paraId="4C1E374C" w14:textId="77777777" w:rsidR="008379B7" w:rsidRDefault="008379B7" w:rsidP="00F83CC9">
      <w:pPr>
        <w:spacing w:line="360" w:lineRule="auto"/>
        <w:rPr>
          <w:rFonts w:ascii="Times New Roman" w:hAnsi="Times New Roman" w:cs="Times New Roman"/>
          <w:b/>
          <w:bCs/>
          <w:sz w:val="28"/>
          <w:szCs w:val="28"/>
          <w:u w:val="single"/>
        </w:rPr>
      </w:pPr>
    </w:p>
    <w:p w14:paraId="258839E2" w14:textId="77777777" w:rsidR="008379B7" w:rsidRDefault="008379B7" w:rsidP="00F83CC9">
      <w:pPr>
        <w:spacing w:line="360" w:lineRule="auto"/>
        <w:rPr>
          <w:rFonts w:ascii="Times New Roman" w:hAnsi="Times New Roman" w:cs="Times New Roman"/>
          <w:b/>
          <w:bCs/>
          <w:sz w:val="28"/>
          <w:szCs w:val="28"/>
          <w:u w:val="single"/>
        </w:rPr>
      </w:pPr>
    </w:p>
    <w:p w14:paraId="65D625A0" w14:textId="77777777" w:rsidR="008379B7" w:rsidRDefault="008379B7" w:rsidP="00F83CC9">
      <w:pPr>
        <w:spacing w:line="360" w:lineRule="auto"/>
        <w:rPr>
          <w:rFonts w:ascii="Times New Roman" w:hAnsi="Times New Roman" w:cs="Times New Roman"/>
          <w:b/>
          <w:bCs/>
          <w:sz w:val="28"/>
          <w:szCs w:val="28"/>
          <w:u w:val="single"/>
        </w:rPr>
      </w:pPr>
    </w:p>
    <w:p w14:paraId="0F0C560B" w14:textId="1AB8B6A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5888" behindDoc="0" locked="0" layoutInCell="1" allowOverlap="1" wp14:anchorId="3B43CDF4" wp14:editId="3340E6B4">
            <wp:simplePos x="0" y="0"/>
            <wp:positionH relativeFrom="column">
              <wp:posOffset>537210</wp:posOffset>
            </wp:positionH>
            <wp:positionV relativeFrom="paragraph">
              <wp:posOffset>3401695</wp:posOffset>
            </wp:positionV>
            <wp:extent cx="5067300" cy="2908300"/>
            <wp:effectExtent l="0" t="0" r="0" b="0"/>
            <wp:wrapNone/>
            <wp:docPr id="414067053" name="Picture 414067053" descr="A green circle with a red triangle and a blue triangle&#10;&#10;Description automatically generated">
              <a:extLst xmlns:a="http://schemas.openxmlformats.org/drawingml/2006/main">
                <a:ext uri="{FF2B5EF4-FFF2-40B4-BE49-F238E27FC236}">
                  <a16:creationId xmlns:a16="http://schemas.microsoft.com/office/drawing/2014/main" id="{68AFB402-1C9D-BFF0-A9F4-26ABAB89DE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67053" name="Picture 414067053" descr="A green circle with a red triangle and a blue triangle&#10;&#10;Description automatically generated">
                      <a:extLst>
                        <a:ext uri="{FF2B5EF4-FFF2-40B4-BE49-F238E27FC236}">
                          <a16:creationId xmlns:a16="http://schemas.microsoft.com/office/drawing/2014/main" id="{68AFB402-1C9D-BFF0-A9F4-26ABAB89DED1}"/>
                        </a:ext>
                      </a:extLst>
                    </pic:cNvPr>
                    <pic:cNvPicPr>
                      <a:picLocks noChangeAspect="1"/>
                    </pic:cNvPicPr>
                  </pic:nvPicPr>
                  <pic:blipFill>
                    <a:blip r:embed="rId83"/>
                    <a:stretch>
                      <a:fillRect/>
                    </a:stretch>
                  </pic:blipFill>
                  <pic:spPr>
                    <a:xfrm>
                      <a:off x="0" y="0"/>
                      <a:ext cx="5067300" cy="2908300"/>
                    </a:xfrm>
                    <a:prstGeom prst="rect">
                      <a:avLst/>
                    </a:prstGeom>
                  </pic:spPr>
                </pic:pic>
              </a:graphicData>
            </a:graphic>
          </wp:anchor>
        </w:drawing>
      </w:r>
      <w:r w:rsidRPr="008379B7">
        <w:rPr>
          <w:rFonts w:ascii="Times New Roman" w:hAnsi="Times New Roman" w:cs="Times New Roman"/>
          <w:b/>
          <w:bCs/>
          <w:noProof/>
          <w:sz w:val="28"/>
          <w:szCs w:val="28"/>
          <w:u w:val="single"/>
        </w:rPr>
        <w:drawing>
          <wp:anchor distT="0" distB="0" distL="114300" distR="114300" simplePos="0" relativeHeight="251686912" behindDoc="0" locked="0" layoutInCell="1" allowOverlap="1" wp14:anchorId="5BDF51CB" wp14:editId="2151C0C0">
            <wp:simplePos x="0" y="0"/>
            <wp:positionH relativeFrom="column">
              <wp:posOffset>0</wp:posOffset>
            </wp:positionH>
            <wp:positionV relativeFrom="paragraph">
              <wp:posOffset>-635</wp:posOffset>
            </wp:positionV>
            <wp:extent cx="5731510" cy="2872105"/>
            <wp:effectExtent l="0" t="0" r="0" b="0"/>
            <wp:wrapNone/>
            <wp:docPr id="1360500514" name="Picture 1360500514" descr="A graph of negative emotions&#10;&#10;Description automatically generated with medium confidence">
              <a:extLst xmlns:a="http://schemas.openxmlformats.org/drawingml/2006/main">
                <a:ext uri="{FF2B5EF4-FFF2-40B4-BE49-F238E27FC236}">
                  <a16:creationId xmlns:a16="http://schemas.microsoft.com/office/drawing/2014/main" id="{576F7E7B-11A6-0BEF-01CB-2C62F093A2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00514" name="Picture 1360500514" descr="A graph of negative emotions&#10;&#10;Description automatically generated with medium confidence">
                      <a:extLst>
                        <a:ext uri="{FF2B5EF4-FFF2-40B4-BE49-F238E27FC236}">
                          <a16:creationId xmlns:a16="http://schemas.microsoft.com/office/drawing/2014/main" id="{576F7E7B-11A6-0BEF-01CB-2C62F093A26B}"/>
                        </a:ext>
                      </a:extLst>
                    </pic:cNvPr>
                    <pic:cNvPicPr>
                      <a:picLocks noChangeAspect="1"/>
                    </pic:cNvPicPr>
                  </pic:nvPicPr>
                  <pic:blipFill>
                    <a:blip r:embed="rId84"/>
                    <a:stretch>
                      <a:fillRect/>
                    </a:stretch>
                  </pic:blipFill>
                  <pic:spPr>
                    <a:xfrm>
                      <a:off x="0" y="0"/>
                      <a:ext cx="5731510" cy="2872105"/>
                    </a:xfrm>
                    <a:prstGeom prst="rect">
                      <a:avLst/>
                    </a:prstGeom>
                  </pic:spPr>
                </pic:pic>
              </a:graphicData>
            </a:graphic>
          </wp:anchor>
        </w:drawing>
      </w:r>
    </w:p>
    <w:p w14:paraId="25573E8A" w14:textId="77777777" w:rsidR="008379B7" w:rsidRDefault="008379B7" w:rsidP="00F83CC9">
      <w:pPr>
        <w:spacing w:line="360" w:lineRule="auto"/>
        <w:rPr>
          <w:rFonts w:ascii="Times New Roman" w:hAnsi="Times New Roman" w:cs="Times New Roman"/>
          <w:b/>
          <w:bCs/>
          <w:sz w:val="28"/>
          <w:szCs w:val="28"/>
          <w:u w:val="single"/>
        </w:rPr>
      </w:pPr>
    </w:p>
    <w:p w14:paraId="68183005" w14:textId="77777777" w:rsidR="008379B7" w:rsidRDefault="008379B7" w:rsidP="00F83CC9">
      <w:pPr>
        <w:spacing w:line="360" w:lineRule="auto"/>
        <w:rPr>
          <w:rFonts w:ascii="Times New Roman" w:hAnsi="Times New Roman" w:cs="Times New Roman"/>
          <w:b/>
          <w:bCs/>
          <w:sz w:val="28"/>
          <w:szCs w:val="28"/>
          <w:u w:val="single"/>
        </w:rPr>
      </w:pPr>
    </w:p>
    <w:p w14:paraId="5F89E688" w14:textId="77777777" w:rsidR="008379B7" w:rsidRDefault="008379B7" w:rsidP="00F83CC9">
      <w:pPr>
        <w:spacing w:line="360" w:lineRule="auto"/>
        <w:rPr>
          <w:rFonts w:ascii="Times New Roman" w:hAnsi="Times New Roman" w:cs="Times New Roman"/>
          <w:b/>
          <w:bCs/>
          <w:sz w:val="28"/>
          <w:szCs w:val="28"/>
          <w:u w:val="single"/>
        </w:rPr>
      </w:pPr>
    </w:p>
    <w:p w14:paraId="5203F2CB" w14:textId="77777777" w:rsidR="008379B7" w:rsidRDefault="008379B7" w:rsidP="00F83CC9">
      <w:pPr>
        <w:spacing w:line="360" w:lineRule="auto"/>
        <w:rPr>
          <w:rFonts w:ascii="Times New Roman" w:hAnsi="Times New Roman" w:cs="Times New Roman"/>
          <w:b/>
          <w:bCs/>
          <w:sz w:val="28"/>
          <w:szCs w:val="28"/>
          <w:u w:val="single"/>
        </w:rPr>
      </w:pPr>
    </w:p>
    <w:p w14:paraId="42B9E0B7" w14:textId="77777777" w:rsidR="008379B7" w:rsidRDefault="008379B7" w:rsidP="00F83CC9">
      <w:pPr>
        <w:spacing w:line="360" w:lineRule="auto"/>
        <w:rPr>
          <w:rFonts w:ascii="Times New Roman" w:hAnsi="Times New Roman" w:cs="Times New Roman"/>
          <w:b/>
          <w:bCs/>
          <w:sz w:val="28"/>
          <w:szCs w:val="28"/>
          <w:u w:val="single"/>
        </w:rPr>
      </w:pPr>
    </w:p>
    <w:p w14:paraId="330D56D7" w14:textId="77777777" w:rsidR="008379B7" w:rsidRDefault="008379B7" w:rsidP="00F83CC9">
      <w:pPr>
        <w:spacing w:line="360" w:lineRule="auto"/>
        <w:rPr>
          <w:rFonts w:ascii="Times New Roman" w:hAnsi="Times New Roman" w:cs="Times New Roman"/>
          <w:b/>
          <w:bCs/>
          <w:sz w:val="28"/>
          <w:szCs w:val="28"/>
          <w:u w:val="single"/>
        </w:rPr>
      </w:pPr>
    </w:p>
    <w:p w14:paraId="404F6824" w14:textId="77777777" w:rsidR="008379B7" w:rsidRDefault="008379B7" w:rsidP="00F83CC9">
      <w:pPr>
        <w:spacing w:line="360" w:lineRule="auto"/>
        <w:rPr>
          <w:rFonts w:ascii="Times New Roman" w:hAnsi="Times New Roman" w:cs="Times New Roman"/>
          <w:b/>
          <w:bCs/>
          <w:sz w:val="28"/>
          <w:szCs w:val="28"/>
          <w:u w:val="single"/>
        </w:rPr>
      </w:pPr>
    </w:p>
    <w:p w14:paraId="5D4A69DA" w14:textId="77777777" w:rsidR="008379B7" w:rsidRDefault="008379B7" w:rsidP="00F83CC9">
      <w:pPr>
        <w:spacing w:line="360" w:lineRule="auto"/>
        <w:rPr>
          <w:rFonts w:ascii="Times New Roman" w:hAnsi="Times New Roman" w:cs="Times New Roman"/>
          <w:b/>
          <w:bCs/>
          <w:sz w:val="28"/>
          <w:szCs w:val="28"/>
          <w:u w:val="single"/>
        </w:rPr>
      </w:pPr>
    </w:p>
    <w:p w14:paraId="4274EADF" w14:textId="77777777" w:rsidR="008379B7" w:rsidRDefault="008379B7" w:rsidP="00F83CC9">
      <w:pPr>
        <w:spacing w:line="360" w:lineRule="auto"/>
        <w:rPr>
          <w:rFonts w:ascii="Times New Roman" w:hAnsi="Times New Roman" w:cs="Times New Roman"/>
          <w:b/>
          <w:bCs/>
          <w:sz w:val="28"/>
          <w:szCs w:val="28"/>
          <w:u w:val="single"/>
        </w:rPr>
      </w:pPr>
    </w:p>
    <w:p w14:paraId="6F2E9905" w14:textId="77777777" w:rsidR="008379B7" w:rsidRDefault="008379B7" w:rsidP="00F83CC9">
      <w:pPr>
        <w:spacing w:line="360" w:lineRule="auto"/>
        <w:rPr>
          <w:rFonts w:ascii="Times New Roman" w:hAnsi="Times New Roman" w:cs="Times New Roman"/>
          <w:b/>
          <w:bCs/>
          <w:sz w:val="28"/>
          <w:szCs w:val="28"/>
          <w:u w:val="single"/>
        </w:rPr>
      </w:pPr>
    </w:p>
    <w:p w14:paraId="4E4929EA" w14:textId="77777777" w:rsidR="008379B7" w:rsidRDefault="008379B7" w:rsidP="00F83CC9">
      <w:pPr>
        <w:spacing w:line="360" w:lineRule="auto"/>
        <w:rPr>
          <w:rFonts w:ascii="Times New Roman" w:hAnsi="Times New Roman" w:cs="Times New Roman"/>
          <w:b/>
          <w:bCs/>
          <w:sz w:val="28"/>
          <w:szCs w:val="28"/>
          <w:u w:val="single"/>
        </w:rPr>
      </w:pPr>
    </w:p>
    <w:p w14:paraId="2ADF1FCE" w14:textId="77777777" w:rsidR="008379B7" w:rsidRDefault="008379B7" w:rsidP="00F83CC9">
      <w:pPr>
        <w:spacing w:line="360" w:lineRule="auto"/>
        <w:rPr>
          <w:rFonts w:ascii="Times New Roman" w:hAnsi="Times New Roman" w:cs="Times New Roman"/>
          <w:b/>
          <w:bCs/>
          <w:sz w:val="28"/>
          <w:szCs w:val="28"/>
          <w:u w:val="single"/>
        </w:rPr>
      </w:pPr>
    </w:p>
    <w:p w14:paraId="7B06520B" w14:textId="77777777" w:rsidR="008379B7" w:rsidRDefault="008379B7" w:rsidP="00F83CC9">
      <w:pPr>
        <w:spacing w:line="360" w:lineRule="auto"/>
        <w:rPr>
          <w:rFonts w:ascii="Times New Roman" w:hAnsi="Times New Roman" w:cs="Times New Roman"/>
          <w:b/>
          <w:bCs/>
          <w:sz w:val="28"/>
          <w:szCs w:val="28"/>
          <w:u w:val="single"/>
        </w:rPr>
      </w:pPr>
    </w:p>
    <w:p w14:paraId="0B185709" w14:textId="77777777" w:rsidR="008379B7" w:rsidRDefault="008379B7" w:rsidP="00F83CC9">
      <w:pPr>
        <w:spacing w:line="360" w:lineRule="auto"/>
        <w:rPr>
          <w:rFonts w:ascii="Times New Roman" w:hAnsi="Times New Roman" w:cs="Times New Roman"/>
          <w:b/>
          <w:bCs/>
          <w:sz w:val="28"/>
          <w:szCs w:val="28"/>
          <w:u w:val="single"/>
        </w:rPr>
      </w:pPr>
    </w:p>
    <w:p w14:paraId="1D96AE39" w14:textId="77777777" w:rsidR="008379B7" w:rsidRDefault="008379B7" w:rsidP="00F83CC9">
      <w:pPr>
        <w:spacing w:line="360" w:lineRule="auto"/>
        <w:rPr>
          <w:rFonts w:ascii="Times New Roman" w:hAnsi="Times New Roman" w:cs="Times New Roman"/>
          <w:b/>
          <w:bCs/>
          <w:sz w:val="28"/>
          <w:szCs w:val="28"/>
          <w:u w:val="single"/>
        </w:rPr>
      </w:pPr>
    </w:p>
    <w:p w14:paraId="679B4006" w14:textId="77777777" w:rsidR="008379B7" w:rsidRDefault="008379B7" w:rsidP="00F83CC9">
      <w:pPr>
        <w:spacing w:line="360" w:lineRule="auto"/>
        <w:rPr>
          <w:rFonts w:ascii="Times New Roman" w:hAnsi="Times New Roman" w:cs="Times New Roman"/>
          <w:b/>
          <w:bCs/>
          <w:sz w:val="28"/>
          <w:szCs w:val="28"/>
          <w:u w:val="single"/>
        </w:rPr>
      </w:pPr>
    </w:p>
    <w:p w14:paraId="355A7BD2" w14:textId="77777777" w:rsidR="008379B7" w:rsidRDefault="008379B7" w:rsidP="00F83CC9">
      <w:pPr>
        <w:spacing w:line="360" w:lineRule="auto"/>
        <w:rPr>
          <w:rFonts w:ascii="Times New Roman" w:hAnsi="Times New Roman" w:cs="Times New Roman"/>
          <w:b/>
          <w:bCs/>
          <w:sz w:val="28"/>
          <w:szCs w:val="28"/>
          <w:u w:val="single"/>
        </w:rPr>
      </w:pPr>
    </w:p>
    <w:p w14:paraId="7B23ADCE" w14:textId="77777777" w:rsidR="008379B7" w:rsidRDefault="008379B7" w:rsidP="00F83CC9">
      <w:pPr>
        <w:spacing w:line="360" w:lineRule="auto"/>
        <w:rPr>
          <w:rFonts w:ascii="Times New Roman" w:hAnsi="Times New Roman" w:cs="Times New Roman"/>
          <w:b/>
          <w:bCs/>
          <w:sz w:val="28"/>
          <w:szCs w:val="28"/>
          <w:u w:val="single"/>
        </w:rPr>
      </w:pPr>
    </w:p>
    <w:p w14:paraId="16A32012" w14:textId="77777777" w:rsidR="008379B7" w:rsidRDefault="008379B7" w:rsidP="00F83CC9">
      <w:pPr>
        <w:spacing w:line="360" w:lineRule="auto"/>
        <w:rPr>
          <w:rFonts w:ascii="Times New Roman" w:hAnsi="Times New Roman" w:cs="Times New Roman"/>
          <w:b/>
          <w:bCs/>
          <w:sz w:val="28"/>
          <w:szCs w:val="28"/>
          <w:u w:val="single"/>
        </w:rPr>
      </w:pPr>
    </w:p>
    <w:p w14:paraId="4FFE9C49" w14:textId="77777777" w:rsidR="008379B7" w:rsidRDefault="008379B7" w:rsidP="00F83CC9">
      <w:pPr>
        <w:spacing w:line="360" w:lineRule="auto"/>
        <w:rPr>
          <w:rFonts w:ascii="Times New Roman" w:hAnsi="Times New Roman" w:cs="Times New Roman"/>
          <w:b/>
          <w:bCs/>
          <w:sz w:val="28"/>
          <w:szCs w:val="28"/>
          <w:u w:val="single"/>
        </w:rPr>
      </w:pPr>
    </w:p>
    <w:p w14:paraId="270056E6" w14:textId="77777777" w:rsidR="008379B7" w:rsidRDefault="008379B7" w:rsidP="00F83CC9">
      <w:pPr>
        <w:spacing w:line="360" w:lineRule="auto"/>
        <w:rPr>
          <w:rFonts w:ascii="Times New Roman" w:hAnsi="Times New Roman" w:cs="Times New Roman"/>
          <w:b/>
          <w:bCs/>
          <w:sz w:val="28"/>
          <w:szCs w:val="28"/>
          <w:u w:val="single"/>
        </w:rPr>
      </w:pPr>
    </w:p>
    <w:p w14:paraId="05459EB8" w14:textId="583DFADD" w:rsidR="008379B7" w:rsidRP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6</w:t>
      </w:r>
      <w:r>
        <w:rPr>
          <w:rFonts w:ascii="Times New Roman" w:hAnsi="Times New Roman" w:cs="Times New Roman"/>
        </w:rPr>
        <w:t xml:space="preserve">: Percentages of Vaccine survey sentiment with </w:t>
      </w:r>
      <w:r w:rsidRPr="008379B7">
        <w:rPr>
          <w:rFonts w:ascii="Times New Roman" w:hAnsi="Times New Roman" w:cs="Times New Roman"/>
          <w:u w:val="single"/>
        </w:rPr>
        <w:t>combined</w:t>
      </w:r>
      <w:r>
        <w:rPr>
          <w:rFonts w:ascii="Times New Roman" w:hAnsi="Times New Roman" w:cs="Times New Roman"/>
        </w:rPr>
        <w:t xml:space="preserve"> very positive and positive sentiments shown alongside neutral and negative sentiments.</w:t>
      </w:r>
    </w:p>
    <w:p w14:paraId="5E39D9CA" w14:textId="77777777" w:rsidR="008379B7" w:rsidRDefault="008379B7" w:rsidP="00F83CC9">
      <w:pPr>
        <w:spacing w:line="360" w:lineRule="auto"/>
        <w:rPr>
          <w:rFonts w:ascii="Times New Roman" w:hAnsi="Times New Roman" w:cs="Times New Roman"/>
          <w:b/>
          <w:bCs/>
          <w:sz w:val="28"/>
          <w:szCs w:val="28"/>
          <w:u w:val="single"/>
        </w:rPr>
      </w:pPr>
    </w:p>
    <w:p w14:paraId="193F1D58" w14:textId="77777777" w:rsidR="007A0BF9" w:rsidRDefault="007A0BF9" w:rsidP="00F83CC9">
      <w:pPr>
        <w:spacing w:line="360" w:lineRule="auto"/>
        <w:rPr>
          <w:rFonts w:ascii="Times New Roman" w:hAnsi="Times New Roman" w:cs="Times New Roman"/>
          <w:b/>
          <w:bCs/>
          <w:sz w:val="28"/>
          <w:szCs w:val="28"/>
          <w:u w:val="single"/>
        </w:rPr>
      </w:pPr>
    </w:p>
    <w:p w14:paraId="5A75D457" w14:textId="77777777" w:rsidR="007A0BF9" w:rsidRDefault="007A0BF9" w:rsidP="00F83CC9">
      <w:pPr>
        <w:spacing w:line="360" w:lineRule="auto"/>
        <w:rPr>
          <w:rFonts w:ascii="Times New Roman" w:hAnsi="Times New Roman" w:cs="Times New Roman"/>
          <w:b/>
          <w:bCs/>
          <w:sz w:val="28"/>
          <w:szCs w:val="28"/>
          <w:u w:val="single"/>
        </w:rPr>
      </w:pPr>
    </w:p>
    <w:p w14:paraId="7F8320F0" w14:textId="77777777" w:rsidR="007A0BF9" w:rsidRDefault="007A0BF9" w:rsidP="00F83CC9">
      <w:pPr>
        <w:spacing w:line="360" w:lineRule="auto"/>
        <w:rPr>
          <w:rFonts w:ascii="Times New Roman" w:hAnsi="Times New Roman" w:cs="Times New Roman"/>
          <w:b/>
          <w:bCs/>
          <w:sz w:val="28"/>
          <w:szCs w:val="28"/>
          <w:u w:val="single"/>
        </w:rPr>
      </w:pPr>
    </w:p>
    <w:p w14:paraId="0E209DB3" w14:textId="77777777" w:rsidR="007A0BF9" w:rsidRDefault="007A0BF9" w:rsidP="00F83CC9">
      <w:pPr>
        <w:spacing w:line="360" w:lineRule="auto"/>
        <w:rPr>
          <w:rFonts w:ascii="Times New Roman" w:hAnsi="Times New Roman" w:cs="Times New Roman"/>
          <w:b/>
          <w:bCs/>
          <w:sz w:val="28"/>
          <w:szCs w:val="28"/>
          <w:u w:val="single"/>
        </w:rPr>
      </w:pPr>
    </w:p>
    <w:p w14:paraId="23434C4A" w14:textId="77777777" w:rsidR="007A0BF9" w:rsidRDefault="007A0BF9" w:rsidP="00F83CC9">
      <w:pPr>
        <w:spacing w:line="360" w:lineRule="auto"/>
        <w:rPr>
          <w:rFonts w:ascii="Times New Roman" w:hAnsi="Times New Roman" w:cs="Times New Roman"/>
          <w:b/>
          <w:bCs/>
          <w:sz w:val="28"/>
          <w:szCs w:val="28"/>
          <w:u w:val="single"/>
        </w:rPr>
      </w:pPr>
    </w:p>
    <w:p w14:paraId="10EC63B9" w14:textId="77777777" w:rsidR="007A0BF9" w:rsidRDefault="007A0BF9" w:rsidP="00F83CC9">
      <w:pPr>
        <w:spacing w:line="360" w:lineRule="auto"/>
        <w:rPr>
          <w:rFonts w:ascii="Times New Roman" w:hAnsi="Times New Roman" w:cs="Times New Roman"/>
          <w:b/>
          <w:bCs/>
          <w:sz w:val="28"/>
          <w:szCs w:val="28"/>
          <w:u w:val="single"/>
        </w:rPr>
      </w:pPr>
    </w:p>
    <w:p w14:paraId="243BA600" w14:textId="77777777" w:rsidR="007A0BF9" w:rsidRDefault="007A0BF9" w:rsidP="00F83CC9">
      <w:pPr>
        <w:spacing w:line="360" w:lineRule="auto"/>
        <w:rPr>
          <w:rFonts w:ascii="Times New Roman" w:hAnsi="Times New Roman" w:cs="Times New Roman"/>
          <w:b/>
          <w:bCs/>
          <w:sz w:val="28"/>
          <w:szCs w:val="28"/>
          <w:u w:val="single"/>
        </w:rPr>
      </w:pPr>
    </w:p>
    <w:p w14:paraId="2849D024" w14:textId="77777777" w:rsidR="007A0BF9" w:rsidRDefault="007A0BF9" w:rsidP="00F83CC9">
      <w:pPr>
        <w:spacing w:line="360" w:lineRule="auto"/>
        <w:rPr>
          <w:rFonts w:ascii="Times New Roman" w:hAnsi="Times New Roman" w:cs="Times New Roman"/>
          <w:b/>
          <w:bCs/>
          <w:sz w:val="28"/>
          <w:szCs w:val="28"/>
          <w:u w:val="single"/>
        </w:rPr>
      </w:pPr>
    </w:p>
    <w:p w14:paraId="727B2DBA" w14:textId="77777777" w:rsidR="007A0BF9" w:rsidRDefault="007A0BF9" w:rsidP="00F83CC9">
      <w:pPr>
        <w:spacing w:line="360" w:lineRule="auto"/>
        <w:rPr>
          <w:rFonts w:ascii="Times New Roman" w:hAnsi="Times New Roman" w:cs="Times New Roman"/>
          <w:b/>
          <w:bCs/>
          <w:sz w:val="28"/>
          <w:szCs w:val="28"/>
          <w:u w:val="single"/>
        </w:rPr>
      </w:pPr>
    </w:p>
    <w:p w14:paraId="74B0156B" w14:textId="77777777" w:rsidR="007A0BF9" w:rsidRDefault="007A0BF9" w:rsidP="007A0BF9">
      <w:pPr>
        <w:spacing w:line="360" w:lineRule="auto"/>
        <w:jc w:val="center"/>
        <w:rPr>
          <w:rFonts w:ascii="Times New Roman" w:hAnsi="Times New Roman" w:cs="Times New Roman"/>
          <w:b/>
          <w:bCs/>
          <w:sz w:val="28"/>
          <w:szCs w:val="28"/>
          <w:u w:val="single"/>
        </w:rPr>
      </w:pPr>
      <w:r w:rsidRPr="007A0BF9">
        <w:rPr>
          <w:rFonts w:ascii="Times New Roman" w:hAnsi="Times New Roman" w:cs="Times New Roman"/>
          <w:b/>
          <w:bCs/>
          <w:noProof/>
          <w:sz w:val="28"/>
          <w:szCs w:val="28"/>
        </w:rPr>
        <w:drawing>
          <wp:inline distT="0" distB="0" distL="0" distR="0" wp14:anchorId="52C06C68" wp14:editId="3B0BB2AA">
            <wp:extent cx="4959202" cy="3456414"/>
            <wp:effectExtent l="0" t="0" r="0" b="0"/>
            <wp:docPr id="735943205" name="Picture 735943205" descr="A graph of a number of bars&#10;&#10;Description automatically generated">
              <a:extLst xmlns:a="http://schemas.openxmlformats.org/drawingml/2006/main">
                <a:ext uri="{FF2B5EF4-FFF2-40B4-BE49-F238E27FC236}">
                  <a16:creationId xmlns:a16="http://schemas.microsoft.com/office/drawing/2014/main" id="{896334A3-3F78-1616-0434-52750287DA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56684" name="Picture 439256684" descr="A graph of a number of bars&#10;&#10;Description automatically generated">
                      <a:extLst>
                        <a:ext uri="{FF2B5EF4-FFF2-40B4-BE49-F238E27FC236}">
                          <a16:creationId xmlns:a16="http://schemas.microsoft.com/office/drawing/2014/main" id="{896334A3-3F78-1616-0434-52750287DA18}"/>
                        </a:ext>
                      </a:extLst>
                    </pic:cNvPr>
                    <pic:cNvPicPr>
                      <a:picLocks noChangeAspect="1"/>
                    </pic:cNvPicPr>
                  </pic:nvPicPr>
                  <pic:blipFill>
                    <a:blip r:embed="rId85"/>
                    <a:stretch>
                      <a:fillRect/>
                    </a:stretch>
                  </pic:blipFill>
                  <pic:spPr>
                    <a:xfrm>
                      <a:off x="0" y="0"/>
                      <a:ext cx="4959202" cy="3456414"/>
                    </a:xfrm>
                    <a:prstGeom prst="rect">
                      <a:avLst/>
                    </a:prstGeom>
                  </pic:spPr>
                </pic:pic>
              </a:graphicData>
            </a:graphic>
          </wp:inline>
        </w:drawing>
      </w:r>
    </w:p>
    <w:p w14:paraId="22329F49" w14:textId="77777777" w:rsidR="007A0BF9" w:rsidRDefault="007A0BF9" w:rsidP="007A0BF9">
      <w:pPr>
        <w:spacing w:line="360" w:lineRule="auto"/>
        <w:rPr>
          <w:rFonts w:ascii="Times New Roman" w:hAnsi="Times New Roman" w:cs="Times New Roman"/>
          <w:b/>
          <w:bCs/>
          <w:sz w:val="28"/>
          <w:szCs w:val="28"/>
          <w:u w:val="single"/>
        </w:rPr>
      </w:pPr>
    </w:p>
    <w:p w14:paraId="0B157F47" w14:textId="29D7D79C" w:rsidR="007A0BF9" w:rsidRPr="008379B7" w:rsidRDefault="007A0BF9" w:rsidP="007A0BF9">
      <w:pPr>
        <w:spacing w:line="360" w:lineRule="auto"/>
        <w:rPr>
          <w:rFonts w:ascii="Times New Roman" w:hAnsi="Times New Roman" w:cs="Times New Roman"/>
          <w:sz w:val="28"/>
          <w:szCs w:val="28"/>
        </w:rPr>
      </w:pPr>
      <w:r>
        <w:rPr>
          <w:rFonts w:ascii="Times New Roman" w:hAnsi="Times New Roman" w:cs="Times New Roman"/>
          <w:sz w:val="28"/>
          <w:szCs w:val="28"/>
        </w:rPr>
        <w:t>Figure 4.1</w:t>
      </w:r>
      <w:r w:rsidR="006309E5">
        <w:rPr>
          <w:rFonts w:ascii="Times New Roman" w:hAnsi="Times New Roman" w:cs="Times New Roman"/>
          <w:sz w:val="28"/>
          <w:szCs w:val="28"/>
        </w:rPr>
        <w:t>7</w:t>
      </w:r>
      <w:r>
        <w:rPr>
          <w:rFonts w:ascii="Times New Roman" w:hAnsi="Times New Roman" w:cs="Times New Roman"/>
          <w:sz w:val="28"/>
          <w:szCs w:val="28"/>
        </w:rPr>
        <w:t>: Comparison of vaccine hesitancy for peoples working in Health/Science areas and non-health/science areas.</w:t>
      </w:r>
    </w:p>
    <w:p w14:paraId="6EB6C4FD" w14:textId="77777777" w:rsidR="007A0BF9" w:rsidRDefault="007A0BF9" w:rsidP="00F83CC9">
      <w:pPr>
        <w:spacing w:line="360" w:lineRule="auto"/>
        <w:rPr>
          <w:rFonts w:ascii="Times New Roman" w:hAnsi="Times New Roman" w:cs="Times New Roman"/>
          <w:b/>
          <w:bCs/>
          <w:sz w:val="28"/>
          <w:szCs w:val="28"/>
          <w:u w:val="single"/>
        </w:rPr>
      </w:pPr>
    </w:p>
    <w:p w14:paraId="742E916F" w14:textId="77777777" w:rsidR="007A0BF9" w:rsidRDefault="007A0BF9" w:rsidP="00F83CC9">
      <w:pPr>
        <w:spacing w:line="360" w:lineRule="auto"/>
        <w:rPr>
          <w:rFonts w:ascii="Times New Roman" w:hAnsi="Times New Roman" w:cs="Times New Roman"/>
          <w:b/>
          <w:bCs/>
          <w:sz w:val="28"/>
          <w:szCs w:val="28"/>
          <w:u w:val="single"/>
        </w:rPr>
      </w:pPr>
    </w:p>
    <w:p w14:paraId="21577958" w14:textId="77777777" w:rsidR="007A0BF9" w:rsidRDefault="007A0BF9" w:rsidP="00F83CC9">
      <w:pPr>
        <w:spacing w:line="360" w:lineRule="auto"/>
        <w:rPr>
          <w:rFonts w:ascii="Times New Roman" w:hAnsi="Times New Roman" w:cs="Times New Roman"/>
          <w:b/>
          <w:bCs/>
          <w:sz w:val="28"/>
          <w:szCs w:val="28"/>
          <w:u w:val="single"/>
        </w:rPr>
      </w:pPr>
    </w:p>
    <w:p w14:paraId="572E5D12" w14:textId="77777777" w:rsidR="007A0BF9" w:rsidRDefault="007A0BF9" w:rsidP="00F83CC9">
      <w:pPr>
        <w:spacing w:line="360" w:lineRule="auto"/>
        <w:rPr>
          <w:rFonts w:ascii="Times New Roman" w:hAnsi="Times New Roman" w:cs="Times New Roman"/>
          <w:b/>
          <w:bCs/>
          <w:sz w:val="28"/>
          <w:szCs w:val="28"/>
          <w:u w:val="single"/>
        </w:rPr>
      </w:pPr>
    </w:p>
    <w:p w14:paraId="7787058D" w14:textId="77777777" w:rsidR="008379B7" w:rsidRDefault="008379B7" w:rsidP="00F83CC9">
      <w:pPr>
        <w:spacing w:line="360" w:lineRule="auto"/>
        <w:rPr>
          <w:rFonts w:ascii="Times New Roman" w:hAnsi="Times New Roman" w:cs="Times New Roman"/>
          <w:b/>
          <w:bCs/>
          <w:sz w:val="28"/>
          <w:szCs w:val="28"/>
          <w:u w:val="single"/>
        </w:rPr>
      </w:pPr>
    </w:p>
    <w:p w14:paraId="4606C06B" w14:textId="77777777" w:rsidR="008379B7" w:rsidRDefault="008379B7" w:rsidP="00F83CC9">
      <w:pPr>
        <w:spacing w:line="360" w:lineRule="auto"/>
        <w:rPr>
          <w:rFonts w:ascii="Times New Roman" w:hAnsi="Times New Roman" w:cs="Times New Roman"/>
          <w:b/>
          <w:bCs/>
          <w:sz w:val="28"/>
          <w:szCs w:val="28"/>
          <w:u w:val="single"/>
        </w:rPr>
      </w:pPr>
    </w:p>
    <w:p w14:paraId="76CE7FCF" w14:textId="77777777" w:rsidR="008379B7" w:rsidRDefault="008379B7" w:rsidP="00F83CC9">
      <w:pPr>
        <w:spacing w:line="360" w:lineRule="auto"/>
        <w:rPr>
          <w:rFonts w:ascii="Times New Roman" w:hAnsi="Times New Roman" w:cs="Times New Roman"/>
          <w:b/>
          <w:bCs/>
          <w:sz w:val="28"/>
          <w:szCs w:val="28"/>
          <w:u w:val="single"/>
        </w:rPr>
      </w:pPr>
    </w:p>
    <w:p w14:paraId="00102558" w14:textId="77777777" w:rsidR="008379B7" w:rsidRDefault="008379B7" w:rsidP="00F83CC9">
      <w:pPr>
        <w:spacing w:line="360" w:lineRule="auto"/>
        <w:rPr>
          <w:rFonts w:ascii="Times New Roman" w:hAnsi="Times New Roman" w:cs="Times New Roman"/>
          <w:b/>
          <w:bCs/>
          <w:sz w:val="28"/>
          <w:szCs w:val="28"/>
          <w:u w:val="single"/>
        </w:rPr>
      </w:pPr>
    </w:p>
    <w:p w14:paraId="6CC325F5" w14:textId="77777777" w:rsidR="008379B7" w:rsidRDefault="008379B7" w:rsidP="00F83CC9">
      <w:pPr>
        <w:spacing w:line="360" w:lineRule="auto"/>
        <w:rPr>
          <w:rFonts w:ascii="Times New Roman" w:hAnsi="Times New Roman" w:cs="Times New Roman"/>
          <w:b/>
          <w:bCs/>
          <w:sz w:val="28"/>
          <w:szCs w:val="28"/>
          <w:u w:val="single"/>
        </w:rPr>
      </w:pPr>
    </w:p>
    <w:p w14:paraId="6E813A50" w14:textId="77777777" w:rsidR="008379B7" w:rsidRDefault="008379B7" w:rsidP="00F83CC9">
      <w:pPr>
        <w:spacing w:line="360" w:lineRule="auto"/>
        <w:rPr>
          <w:rFonts w:ascii="Times New Roman" w:hAnsi="Times New Roman" w:cs="Times New Roman"/>
          <w:b/>
          <w:bCs/>
          <w:sz w:val="28"/>
          <w:szCs w:val="28"/>
          <w:u w:val="single"/>
        </w:rPr>
      </w:pPr>
    </w:p>
    <w:p w14:paraId="53D4EB27" w14:textId="77777777" w:rsidR="007A0BF9" w:rsidRDefault="007A0BF9" w:rsidP="00F83CC9">
      <w:pPr>
        <w:spacing w:line="360" w:lineRule="auto"/>
        <w:rPr>
          <w:rFonts w:ascii="Times New Roman" w:hAnsi="Times New Roman" w:cs="Times New Roman"/>
          <w:b/>
          <w:bCs/>
          <w:sz w:val="28"/>
          <w:szCs w:val="28"/>
          <w:u w:val="single"/>
        </w:rPr>
      </w:pPr>
    </w:p>
    <w:p w14:paraId="12C0CAF1" w14:textId="77777777" w:rsidR="007A0BF9" w:rsidRDefault="007A0BF9" w:rsidP="00F83CC9">
      <w:pPr>
        <w:spacing w:line="360" w:lineRule="auto"/>
        <w:rPr>
          <w:rFonts w:ascii="Times New Roman" w:hAnsi="Times New Roman" w:cs="Times New Roman"/>
          <w:b/>
          <w:bCs/>
          <w:sz w:val="28"/>
          <w:szCs w:val="28"/>
          <w:u w:val="single"/>
        </w:rPr>
      </w:pPr>
    </w:p>
    <w:p w14:paraId="18B124A9" w14:textId="77777777" w:rsidR="008379B7" w:rsidRDefault="008379B7" w:rsidP="00F83CC9">
      <w:pPr>
        <w:spacing w:line="360" w:lineRule="auto"/>
        <w:rPr>
          <w:rFonts w:ascii="Times New Roman" w:hAnsi="Times New Roman" w:cs="Times New Roman"/>
          <w:b/>
          <w:bCs/>
          <w:sz w:val="28"/>
          <w:szCs w:val="28"/>
          <w:u w:val="single"/>
        </w:rPr>
      </w:pPr>
    </w:p>
    <w:p w14:paraId="2318B3DC" w14:textId="77777777" w:rsidR="008379B7" w:rsidRDefault="008379B7" w:rsidP="00F83CC9">
      <w:pPr>
        <w:spacing w:line="360" w:lineRule="auto"/>
        <w:rPr>
          <w:rFonts w:ascii="Times New Roman" w:hAnsi="Times New Roman" w:cs="Times New Roman"/>
          <w:b/>
          <w:bCs/>
          <w:sz w:val="28"/>
          <w:szCs w:val="28"/>
          <w:u w:val="single"/>
        </w:rPr>
      </w:pPr>
    </w:p>
    <w:p w14:paraId="0605DB58" w14:textId="0D213470"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8960" behindDoc="0" locked="0" layoutInCell="1" allowOverlap="1" wp14:anchorId="571F42D3" wp14:editId="4508CA44">
            <wp:simplePos x="0" y="0"/>
            <wp:positionH relativeFrom="column">
              <wp:posOffset>0</wp:posOffset>
            </wp:positionH>
            <wp:positionV relativeFrom="paragraph">
              <wp:posOffset>-754380</wp:posOffset>
            </wp:positionV>
            <wp:extent cx="5423452" cy="2706041"/>
            <wp:effectExtent l="0" t="0" r="0" b="0"/>
            <wp:wrapNone/>
            <wp:docPr id="1973065017" name="Picture 1973065017" descr="A pie chart with numbers and a red blue and green circle&#10;&#10;Description automatically generated">
              <a:extLst xmlns:a="http://schemas.openxmlformats.org/drawingml/2006/main">
                <a:ext uri="{FF2B5EF4-FFF2-40B4-BE49-F238E27FC236}">
                  <a16:creationId xmlns:a16="http://schemas.microsoft.com/office/drawing/2014/main" id="{242B2523-6FEF-1925-82AF-9BFCC7AA3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65017" name="Picture 1973065017" descr="A pie chart with numbers and a red blue and green circle&#10;&#10;Description automatically generated">
                      <a:extLst>
                        <a:ext uri="{FF2B5EF4-FFF2-40B4-BE49-F238E27FC236}">
                          <a16:creationId xmlns:a16="http://schemas.microsoft.com/office/drawing/2014/main" id="{242B2523-6FEF-1925-82AF-9BFCC7AA31E0}"/>
                        </a:ext>
                      </a:extLst>
                    </pic:cNvPr>
                    <pic:cNvPicPr>
                      <a:picLocks noChangeAspect="1"/>
                    </pic:cNvPicPr>
                  </pic:nvPicPr>
                  <pic:blipFill>
                    <a:blip r:embed="rId86"/>
                    <a:stretch>
                      <a:fillRect/>
                    </a:stretch>
                  </pic:blipFill>
                  <pic:spPr>
                    <a:xfrm>
                      <a:off x="0" y="0"/>
                      <a:ext cx="5423452" cy="2706041"/>
                    </a:xfrm>
                    <a:prstGeom prst="rect">
                      <a:avLst/>
                    </a:prstGeom>
                  </pic:spPr>
                </pic:pic>
              </a:graphicData>
            </a:graphic>
          </wp:anchor>
        </w:drawing>
      </w:r>
    </w:p>
    <w:p w14:paraId="3C0F61A4" w14:textId="11CCEE47" w:rsidR="008379B7" w:rsidRDefault="008379B7" w:rsidP="00F83CC9">
      <w:pPr>
        <w:spacing w:line="360" w:lineRule="auto"/>
        <w:rPr>
          <w:rFonts w:ascii="Times New Roman" w:hAnsi="Times New Roman" w:cs="Times New Roman"/>
          <w:b/>
          <w:bCs/>
          <w:sz w:val="28"/>
          <w:szCs w:val="28"/>
          <w:u w:val="single"/>
        </w:rPr>
      </w:pPr>
    </w:p>
    <w:p w14:paraId="6D382C84" w14:textId="1FBF1B95" w:rsidR="008379B7" w:rsidRDefault="008379B7" w:rsidP="00F83CC9">
      <w:pPr>
        <w:spacing w:line="360" w:lineRule="auto"/>
        <w:rPr>
          <w:rFonts w:ascii="Times New Roman" w:hAnsi="Times New Roman" w:cs="Times New Roman"/>
          <w:b/>
          <w:bCs/>
          <w:sz w:val="28"/>
          <w:szCs w:val="28"/>
          <w:u w:val="single"/>
        </w:rPr>
      </w:pPr>
    </w:p>
    <w:p w14:paraId="5EE87C75" w14:textId="6005F8B1" w:rsidR="008379B7" w:rsidRDefault="008379B7" w:rsidP="00F83CC9">
      <w:pPr>
        <w:spacing w:line="360" w:lineRule="auto"/>
        <w:rPr>
          <w:rFonts w:ascii="Times New Roman" w:hAnsi="Times New Roman" w:cs="Times New Roman"/>
          <w:b/>
          <w:bCs/>
          <w:sz w:val="28"/>
          <w:szCs w:val="28"/>
          <w:u w:val="single"/>
        </w:rPr>
      </w:pPr>
    </w:p>
    <w:p w14:paraId="2562E505" w14:textId="542B2036" w:rsidR="008379B7" w:rsidRDefault="008379B7" w:rsidP="00F83CC9">
      <w:pPr>
        <w:spacing w:line="360" w:lineRule="auto"/>
        <w:rPr>
          <w:rFonts w:ascii="Times New Roman" w:hAnsi="Times New Roman" w:cs="Times New Roman"/>
          <w:b/>
          <w:bCs/>
          <w:sz w:val="28"/>
          <w:szCs w:val="28"/>
          <w:u w:val="single"/>
        </w:rPr>
      </w:pPr>
    </w:p>
    <w:p w14:paraId="29C04085" w14:textId="78ACD326" w:rsidR="008379B7" w:rsidRDefault="008379B7" w:rsidP="00F83CC9">
      <w:pPr>
        <w:spacing w:line="360" w:lineRule="auto"/>
        <w:rPr>
          <w:rFonts w:ascii="Times New Roman" w:hAnsi="Times New Roman" w:cs="Times New Roman"/>
          <w:b/>
          <w:bCs/>
          <w:sz w:val="28"/>
          <w:szCs w:val="28"/>
          <w:u w:val="single"/>
        </w:rPr>
      </w:pPr>
    </w:p>
    <w:p w14:paraId="477F5F00" w14:textId="6022880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9984" behindDoc="0" locked="0" layoutInCell="1" allowOverlap="1" wp14:anchorId="4D22A008" wp14:editId="39DFD54B">
            <wp:simplePos x="0" y="0"/>
            <wp:positionH relativeFrom="column">
              <wp:posOffset>-190500</wp:posOffset>
            </wp:positionH>
            <wp:positionV relativeFrom="paragraph">
              <wp:posOffset>338455</wp:posOffset>
            </wp:positionV>
            <wp:extent cx="5731510" cy="2847975"/>
            <wp:effectExtent l="0" t="0" r="0" b="0"/>
            <wp:wrapNone/>
            <wp:docPr id="1329661421" name="Picture 1329661421" descr="A green circle with a percentage&#10;&#10;Description automatically generated">
              <a:extLst xmlns:a="http://schemas.openxmlformats.org/drawingml/2006/main">
                <a:ext uri="{FF2B5EF4-FFF2-40B4-BE49-F238E27FC236}">
                  <a16:creationId xmlns:a16="http://schemas.microsoft.com/office/drawing/2014/main" id="{0AD2BC94-E197-0886-3D80-AA2865C16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61421" name="Picture 1329661421" descr="A green circle with a percentage&#10;&#10;Description automatically generated">
                      <a:extLst>
                        <a:ext uri="{FF2B5EF4-FFF2-40B4-BE49-F238E27FC236}">
                          <a16:creationId xmlns:a16="http://schemas.microsoft.com/office/drawing/2014/main" id="{0AD2BC94-E197-0886-3D80-AA2865C16C76}"/>
                        </a:ext>
                      </a:extLst>
                    </pic:cNvPr>
                    <pic:cNvPicPr>
                      <a:picLocks noChangeAspect="1"/>
                    </pic:cNvPicPr>
                  </pic:nvPicPr>
                  <pic:blipFill>
                    <a:blip r:embed="rId87"/>
                    <a:stretch>
                      <a:fillRect/>
                    </a:stretch>
                  </pic:blipFill>
                  <pic:spPr>
                    <a:xfrm>
                      <a:off x="0" y="0"/>
                      <a:ext cx="5731510" cy="2847975"/>
                    </a:xfrm>
                    <a:prstGeom prst="rect">
                      <a:avLst/>
                    </a:prstGeom>
                  </pic:spPr>
                </pic:pic>
              </a:graphicData>
            </a:graphic>
          </wp:anchor>
        </w:drawing>
      </w:r>
    </w:p>
    <w:p w14:paraId="656EA78D" w14:textId="350CE53A" w:rsidR="008379B7" w:rsidRDefault="008379B7" w:rsidP="00F83CC9">
      <w:pPr>
        <w:spacing w:line="360" w:lineRule="auto"/>
        <w:rPr>
          <w:rFonts w:ascii="Times New Roman" w:hAnsi="Times New Roman" w:cs="Times New Roman"/>
          <w:b/>
          <w:bCs/>
          <w:sz w:val="28"/>
          <w:szCs w:val="28"/>
          <w:u w:val="single"/>
        </w:rPr>
      </w:pPr>
    </w:p>
    <w:p w14:paraId="70D27A1A" w14:textId="77777777" w:rsidR="008379B7" w:rsidRDefault="008379B7" w:rsidP="00F83CC9">
      <w:pPr>
        <w:spacing w:line="360" w:lineRule="auto"/>
        <w:rPr>
          <w:rFonts w:ascii="Times New Roman" w:hAnsi="Times New Roman" w:cs="Times New Roman"/>
          <w:b/>
          <w:bCs/>
          <w:sz w:val="28"/>
          <w:szCs w:val="28"/>
          <w:u w:val="single"/>
        </w:rPr>
      </w:pPr>
    </w:p>
    <w:p w14:paraId="6EEE8BD4" w14:textId="20027849" w:rsidR="008379B7" w:rsidRDefault="008379B7" w:rsidP="00F83CC9">
      <w:pPr>
        <w:spacing w:line="360" w:lineRule="auto"/>
        <w:rPr>
          <w:rFonts w:ascii="Times New Roman" w:hAnsi="Times New Roman" w:cs="Times New Roman"/>
          <w:b/>
          <w:bCs/>
          <w:sz w:val="28"/>
          <w:szCs w:val="28"/>
          <w:u w:val="single"/>
        </w:rPr>
      </w:pPr>
    </w:p>
    <w:p w14:paraId="08FCDB7A" w14:textId="77777777" w:rsidR="008379B7" w:rsidRDefault="008379B7" w:rsidP="00F83CC9">
      <w:pPr>
        <w:spacing w:line="360" w:lineRule="auto"/>
        <w:rPr>
          <w:rFonts w:ascii="Times New Roman" w:hAnsi="Times New Roman" w:cs="Times New Roman"/>
          <w:b/>
          <w:bCs/>
          <w:sz w:val="28"/>
          <w:szCs w:val="28"/>
          <w:u w:val="single"/>
        </w:rPr>
      </w:pPr>
    </w:p>
    <w:p w14:paraId="32B70552" w14:textId="77777777" w:rsidR="008379B7" w:rsidRDefault="008379B7" w:rsidP="00F83CC9">
      <w:pPr>
        <w:spacing w:line="360" w:lineRule="auto"/>
        <w:rPr>
          <w:rFonts w:ascii="Times New Roman" w:hAnsi="Times New Roman" w:cs="Times New Roman"/>
          <w:b/>
          <w:bCs/>
          <w:sz w:val="28"/>
          <w:szCs w:val="28"/>
          <w:u w:val="single"/>
        </w:rPr>
      </w:pPr>
    </w:p>
    <w:p w14:paraId="5A01F47A" w14:textId="77777777" w:rsidR="008379B7" w:rsidRDefault="008379B7" w:rsidP="00F83CC9">
      <w:pPr>
        <w:spacing w:line="360" w:lineRule="auto"/>
        <w:rPr>
          <w:rFonts w:ascii="Times New Roman" w:hAnsi="Times New Roman" w:cs="Times New Roman"/>
          <w:b/>
          <w:bCs/>
          <w:sz w:val="28"/>
          <w:szCs w:val="28"/>
          <w:u w:val="single"/>
        </w:rPr>
      </w:pPr>
    </w:p>
    <w:p w14:paraId="5D7D735D" w14:textId="4E8532B2" w:rsidR="008379B7" w:rsidRDefault="008379B7" w:rsidP="00F83CC9">
      <w:pPr>
        <w:spacing w:line="360" w:lineRule="auto"/>
        <w:rPr>
          <w:rFonts w:ascii="Times New Roman" w:hAnsi="Times New Roman" w:cs="Times New Roman"/>
          <w:b/>
          <w:bCs/>
          <w:sz w:val="28"/>
          <w:szCs w:val="28"/>
          <w:u w:val="single"/>
        </w:rPr>
      </w:pPr>
    </w:p>
    <w:p w14:paraId="415EC543" w14:textId="77777777" w:rsidR="008379B7" w:rsidRDefault="008379B7" w:rsidP="00F83CC9">
      <w:pPr>
        <w:spacing w:line="360" w:lineRule="auto"/>
        <w:rPr>
          <w:rFonts w:ascii="Times New Roman" w:hAnsi="Times New Roman" w:cs="Times New Roman"/>
          <w:b/>
          <w:bCs/>
          <w:sz w:val="28"/>
          <w:szCs w:val="28"/>
          <w:u w:val="single"/>
        </w:rPr>
      </w:pPr>
    </w:p>
    <w:p w14:paraId="36B4D5E8" w14:textId="77777777" w:rsidR="008379B7" w:rsidRDefault="008379B7" w:rsidP="00F83CC9">
      <w:pPr>
        <w:spacing w:line="360" w:lineRule="auto"/>
        <w:rPr>
          <w:rFonts w:ascii="Times New Roman" w:hAnsi="Times New Roman" w:cs="Times New Roman"/>
          <w:b/>
          <w:bCs/>
          <w:sz w:val="28"/>
          <w:szCs w:val="28"/>
          <w:u w:val="single"/>
        </w:rPr>
      </w:pPr>
    </w:p>
    <w:p w14:paraId="6CD9A2E5" w14:textId="77777777" w:rsidR="008379B7" w:rsidRDefault="008379B7" w:rsidP="00F83CC9">
      <w:pPr>
        <w:spacing w:line="360" w:lineRule="auto"/>
        <w:rPr>
          <w:rFonts w:ascii="Times New Roman" w:hAnsi="Times New Roman" w:cs="Times New Roman"/>
          <w:b/>
          <w:bCs/>
          <w:sz w:val="28"/>
          <w:szCs w:val="28"/>
          <w:u w:val="single"/>
        </w:rPr>
      </w:pPr>
    </w:p>
    <w:p w14:paraId="7ED5E129" w14:textId="731E6B05" w:rsidR="008379B7" w:rsidRPr="008379B7" w:rsidRDefault="008379B7" w:rsidP="00F83CC9">
      <w:pPr>
        <w:spacing w:line="360" w:lineRule="auto"/>
        <w:rPr>
          <w:rFonts w:ascii="Times New Roman" w:hAnsi="Times New Roman" w:cs="Times New Roman"/>
          <w:sz w:val="28"/>
          <w:szCs w:val="28"/>
        </w:rPr>
      </w:pPr>
      <w:r>
        <w:rPr>
          <w:rFonts w:ascii="Times New Roman" w:hAnsi="Times New Roman" w:cs="Times New Roman"/>
          <w:sz w:val="28"/>
          <w:szCs w:val="28"/>
        </w:rPr>
        <w:t>Figure 4.1</w:t>
      </w:r>
      <w:r w:rsidR="006309E5">
        <w:rPr>
          <w:rFonts w:ascii="Times New Roman" w:hAnsi="Times New Roman" w:cs="Times New Roman"/>
          <w:sz w:val="28"/>
          <w:szCs w:val="28"/>
        </w:rPr>
        <w:t>8</w:t>
      </w:r>
      <w:r>
        <w:rPr>
          <w:rFonts w:ascii="Times New Roman" w:hAnsi="Times New Roman" w:cs="Times New Roman"/>
          <w:sz w:val="28"/>
          <w:szCs w:val="28"/>
        </w:rPr>
        <w:t>: Comparison of vaccine sentiment for peoples working in Health/Science areas and non-health/science areas.</w:t>
      </w:r>
    </w:p>
    <w:p w14:paraId="262018BA" w14:textId="77777777" w:rsidR="008379B7" w:rsidRDefault="008379B7" w:rsidP="00F83CC9">
      <w:pPr>
        <w:spacing w:line="360" w:lineRule="auto"/>
        <w:rPr>
          <w:rFonts w:ascii="Times New Roman" w:hAnsi="Times New Roman" w:cs="Times New Roman"/>
          <w:b/>
          <w:bCs/>
          <w:sz w:val="28"/>
          <w:szCs w:val="28"/>
          <w:u w:val="single"/>
        </w:rPr>
      </w:pPr>
    </w:p>
    <w:p w14:paraId="084C543E" w14:textId="77777777" w:rsidR="008379B7" w:rsidRDefault="008379B7" w:rsidP="00F83CC9">
      <w:pPr>
        <w:spacing w:line="360" w:lineRule="auto"/>
        <w:rPr>
          <w:rFonts w:ascii="Times New Roman" w:hAnsi="Times New Roman" w:cs="Times New Roman"/>
          <w:b/>
          <w:bCs/>
          <w:sz w:val="28"/>
          <w:szCs w:val="28"/>
          <w:u w:val="single"/>
        </w:rPr>
      </w:pPr>
    </w:p>
    <w:p w14:paraId="3DDE60A0" w14:textId="77777777" w:rsidR="008379B7" w:rsidRDefault="008379B7" w:rsidP="00F83CC9">
      <w:pPr>
        <w:spacing w:line="360" w:lineRule="auto"/>
        <w:rPr>
          <w:rFonts w:ascii="Times New Roman" w:hAnsi="Times New Roman" w:cs="Times New Roman"/>
          <w:b/>
          <w:bCs/>
          <w:sz w:val="28"/>
          <w:szCs w:val="28"/>
          <w:u w:val="single"/>
        </w:rPr>
      </w:pPr>
    </w:p>
    <w:p w14:paraId="4BDD04C0" w14:textId="77777777" w:rsidR="008379B7" w:rsidRDefault="008379B7" w:rsidP="00F83CC9">
      <w:pPr>
        <w:spacing w:line="360" w:lineRule="auto"/>
        <w:rPr>
          <w:rFonts w:ascii="Times New Roman" w:hAnsi="Times New Roman" w:cs="Times New Roman"/>
          <w:b/>
          <w:bCs/>
          <w:sz w:val="28"/>
          <w:szCs w:val="28"/>
          <w:u w:val="single"/>
        </w:rPr>
      </w:pPr>
    </w:p>
    <w:p w14:paraId="623DF829" w14:textId="77777777" w:rsidR="008379B7" w:rsidRDefault="008379B7" w:rsidP="00F83CC9">
      <w:pPr>
        <w:spacing w:line="360" w:lineRule="auto"/>
        <w:rPr>
          <w:rFonts w:ascii="Times New Roman" w:hAnsi="Times New Roman" w:cs="Times New Roman"/>
          <w:b/>
          <w:bCs/>
          <w:sz w:val="28"/>
          <w:szCs w:val="28"/>
          <w:u w:val="single"/>
        </w:rPr>
      </w:pPr>
    </w:p>
    <w:p w14:paraId="2F1569DD" w14:textId="77777777" w:rsidR="008379B7" w:rsidRDefault="008379B7" w:rsidP="00F83CC9">
      <w:pPr>
        <w:spacing w:line="360" w:lineRule="auto"/>
        <w:rPr>
          <w:rFonts w:ascii="Times New Roman" w:hAnsi="Times New Roman" w:cs="Times New Roman"/>
          <w:b/>
          <w:bCs/>
          <w:sz w:val="28"/>
          <w:szCs w:val="28"/>
          <w:u w:val="single"/>
        </w:rPr>
      </w:pPr>
    </w:p>
    <w:p w14:paraId="6AA42966" w14:textId="7EF64EB2" w:rsidR="008379B7" w:rsidRDefault="00D75693" w:rsidP="00F83CC9">
      <w:pPr>
        <w:spacing w:line="360" w:lineRule="auto"/>
        <w:rPr>
          <w:rFonts w:ascii="Times New Roman" w:hAnsi="Times New Roman" w:cs="Times New Roman"/>
          <w:b/>
          <w:bCs/>
          <w:sz w:val="28"/>
          <w:szCs w:val="28"/>
          <w:u w:val="single"/>
        </w:rPr>
      </w:pPr>
      <w:r w:rsidRPr="00D75693">
        <w:rPr>
          <w:rFonts w:ascii="Times New Roman" w:hAnsi="Times New Roman" w:cs="Times New Roman"/>
          <w:b/>
          <w:bCs/>
          <w:noProof/>
          <w:sz w:val="28"/>
          <w:szCs w:val="28"/>
          <w:u w:val="single"/>
        </w:rPr>
        <mc:AlternateContent>
          <mc:Choice Requires="wpg">
            <w:drawing>
              <wp:anchor distT="0" distB="0" distL="114300" distR="114300" simplePos="0" relativeHeight="251692032" behindDoc="0" locked="0" layoutInCell="1" allowOverlap="1" wp14:anchorId="4A35F9F3" wp14:editId="13C2BFB7">
                <wp:simplePos x="0" y="0"/>
                <wp:positionH relativeFrom="column">
                  <wp:posOffset>0</wp:posOffset>
                </wp:positionH>
                <wp:positionV relativeFrom="paragraph">
                  <wp:posOffset>0</wp:posOffset>
                </wp:positionV>
                <wp:extent cx="6096000" cy="6298757"/>
                <wp:effectExtent l="0" t="0" r="0" b="635"/>
                <wp:wrapNone/>
                <wp:docPr id="1625005815" name="Group 5"/>
                <wp:cNvGraphicFramePr/>
                <a:graphic xmlns:a="http://schemas.openxmlformats.org/drawingml/2006/main">
                  <a:graphicData uri="http://schemas.microsoft.com/office/word/2010/wordprocessingGroup">
                    <wpg:wgp>
                      <wpg:cNvGrpSpPr/>
                      <wpg:grpSpPr>
                        <a:xfrm>
                          <a:off x="0" y="0"/>
                          <a:ext cx="6096000" cy="6298757"/>
                          <a:chOff x="0" y="0"/>
                          <a:chExt cx="6096000" cy="6298757"/>
                        </a:xfrm>
                      </wpg:grpSpPr>
                      <pic:pic xmlns:pic="http://schemas.openxmlformats.org/drawingml/2006/picture">
                        <pic:nvPicPr>
                          <pic:cNvPr id="1404050695" name="Picture 1404050695"/>
                          <pic:cNvPicPr>
                            <a:picLocks noChangeAspect="1"/>
                          </pic:cNvPicPr>
                        </pic:nvPicPr>
                        <pic:blipFill>
                          <a:blip r:embed="rId88"/>
                          <a:stretch>
                            <a:fillRect/>
                          </a:stretch>
                        </pic:blipFill>
                        <pic:spPr>
                          <a:xfrm>
                            <a:off x="25400" y="0"/>
                            <a:ext cx="6070600" cy="2806700"/>
                          </a:xfrm>
                          <a:prstGeom prst="rect">
                            <a:avLst/>
                          </a:prstGeom>
                        </pic:spPr>
                      </pic:pic>
                      <pic:pic xmlns:pic="http://schemas.openxmlformats.org/drawingml/2006/picture">
                        <pic:nvPicPr>
                          <pic:cNvPr id="749686489" name="Picture 749686489"/>
                          <pic:cNvPicPr>
                            <a:picLocks noChangeAspect="1"/>
                          </pic:cNvPicPr>
                        </pic:nvPicPr>
                        <pic:blipFill>
                          <a:blip r:embed="rId89"/>
                          <a:stretch>
                            <a:fillRect/>
                          </a:stretch>
                        </pic:blipFill>
                        <pic:spPr>
                          <a:xfrm>
                            <a:off x="0" y="3365057"/>
                            <a:ext cx="6045200" cy="2933700"/>
                          </a:xfrm>
                          <a:prstGeom prst="rect">
                            <a:avLst/>
                          </a:prstGeom>
                        </pic:spPr>
                      </pic:pic>
                    </wpg:wgp>
                  </a:graphicData>
                </a:graphic>
              </wp:anchor>
            </w:drawing>
          </mc:Choice>
          <mc:Fallback>
            <w:pict>
              <v:group w14:anchorId="430A791B" id="Group 5" o:spid="_x0000_s1026" style="position:absolute;margin-left:0;margin-top:0;width:480pt;height:495.95pt;z-index:251692032" coordsize="60960,629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rxxJ3v24AAL9uAAAUAAAAZHJzL21lZGlhL2ltYWdlMi5wbmeJUE5HDQoa&#13;&#10;CgAAAA1JSERSAAADuAAAAc4IBgAAALLdpa4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4&#13;&#10;oAMABAAAAAEAAAHOAAAAAEFTQ0lJAAAAU2NyZWVuc2hvdAHQnFo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0NjI8L2V4aWY6UGl4ZWxZRGltZW5z&#13;&#10;aW9uPgogICAgICAgICA8ZXhpZjpVc2VyQ29tbWVudD5TY3JlZW5zaG90PC9leGlmOlVzZXJDb21t&#13;&#10;ZW50PgogICAgICAgICA8ZXhpZjpQaXhlbFhEaW1lbnNpb24+OTUyPC9leGlmOlBpeGVsWERpbWVu&#13;&#10;c2lvbj4KICAgICAgICAgPHRpZmY6T3JpZW50YXRpb24+MTwvdGlmZjpPcmllbnRhdGlvbj4KICAg&#13;&#10;ICAgPC9yZGY6RGVzY3JpcHRpb24+CiAgIDwvcmRmOlJERj4KPC94OnhtcG1ldGE+CkaT8G8AAEAA&#13;&#10;SURBVHgB7N0FnBxF2sfxZ0KCRAjB/YAEdxIkBPcAh0twOTzoAQcvcLgezqFHDnd3tyMhhrsG1wRL&#13;&#10;CJYE+q1/z/ZmdnZ2d3y6un/1+SQ70t1V9a2enn66qmsygUtGQgABBBBAAAEEEEAAAQQQQMBzgU6e&#13;&#10;l5/iI4AAAggggAACCCCAAAIIIBAKEOCyIyCAAAIIIIAAAggggAACCCRCgAA3Ec1IJRBAAAEEEEAA&#13;&#10;AQQQQAABBAhw2QcQQAABBBBAAAEEEEAAAQQSIUCAm4hmpBIIIIAAAggggAACCCCAAAIEuOwDCCCA&#13;&#10;AAIIIIAAAggggAACiRAgwE1EM1IJBBBAAAEEEEAAAQQQQAABAlz2AQQQQAABBBBAAAEEEEAAgUQI&#13;&#10;EOAmohmpBAIIIIAAAggggAACCCCAAAEu+wACCCCAAAIIIIAAAggggEAiBAhwE9GMVAIBBBBAAAEE&#13;&#10;EEAAAQQQQCBVAe7En3+1sd9+b3/8+Sct74HAuG9/sAk//exBSf0tonzf//Az+2bc9xYEgb8VqWLJ&#13;&#10;x0+YaN9+/2MVtxj/TWk/0OeN1DiBUo53P47/yZt99M8/g/B7l2N54/YtckYAAQTSJpBxJ7VVO6t9&#13;&#10;672PbPioV+09d8L87Xc/2lxzzmqL9p7fBq67qs02a6+a2OqL/txLb7S555rN9t9963bzOOPCa+ya&#13;&#10;mx+wx+642P4y75ztLpv75udfjrXrbnvItt1sHVt4oflz32p+rLrf/cDTYd179exhfZdb3LbfYj2b&#13;&#10;tkuX5mV8e3DXg0/by6+9a7tst7Et4tqxnunnX361FdbZxTZat79deNrhdcv6lTfeszvvf8pWW2U5&#13;&#10;23DtVcJ8dWFEJ2ezu324c+dp6laWWmakIO6IEy60Z0e83JzNM/debnPNMWvz87Q+2GGf4+yl196x&#13;&#10;d0fekRqCvQ87LdwX3hp+m03Tqe3rno08JqgxapH/dz+Mt+tufdCWWGRB23Cd/q3a/L0xn9qDjw+z&#13;&#10;NVddwVZYZrFW71fjhV9/+92WW2snW3+tle3iM48MNzlp8mT3PTrees7Yzbp1naFFNtvsebR9+PEX&#13;&#10;9tJT17d4PY5Pvv9xgvXfaE/bcuO17MzjDyyqiPo+ffDx5+yjT76wSZMm2xyzz2Lzuu/4ASsvZ0st&#13;&#10;1ts6dcoUtZ1Szg+K2iALIYAAAgh4IdD2mUwJxdeXs4LHLXc90s6+5AZ74n+j7Z33P7Y77nvSTjv/&#13;&#10;altt073txjseKWGLxS+q4OO2e5+wJ599vviVSlhSgcAFV9xs197ygH3+5biCa95y12Nh3RUEf/HV&#13;&#10;WBv90pt26rn/DV/79dffC67jw4svvvpOaPv12O98KG5Vyvjp51+HdX7j7THN21Pbr73Ffva2O+lK&#13;&#10;SrroylvDgGatAX3tpH/sY4ftt2Ork+ik1JV6VE+g0ceEWuT/w48/2eXX3GXPPPdSQSgFknr/9bc+&#13;&#10;KPh+rV585fX3wuOOvt/SlC675s7wu3PI9feE3+svuYusOpe44IpbbFsX2F998/1Fc9T6/KDogrAg&#13;&#10;AggggEBdBTpXI7fzL88GgIv2+Yud8c/B4ZXwTCYT9no989yLduK/rrRaBUlzzTGLPXLrRTbddNXt&#13;&#10;KdXV87U22890db+99MFHn9sJ//qPzdKrp1181pG2/NKL2h9//BkG/Dfc/rBdfu2dYfDQ3jbi+t5h&#13;&#10;++5ge+20uc3pjNOS1ll9xXB/6tmze6Kr/L/h2ZN59RZ16VKVw0CivahcVqDRx4RG589+UFsBXUS4&#13;&#10;wJ1P9FlwXjvpqH1t6SX62HTTdjFdhNCoivMuu9H+LOEWo1qdH9RWga0jgAACCFQqUPGZrYYSqYdL&#13;&#10;Ad5NV5xq3btNHUo1Y49uttlGa5h6iT757KsWZR3mhjKPfOF11ys61nq7L7N1VutnSy62ULjMl19/&#13;&#10;63qBR9lCC8xrq628bIv1dP/szXc+6vLpaltsvGb43rDRr7rhS7Pb3HPO1ryslnvIDXF6/uW3wkB7&#13;&#10;sYUXsM+++Kb5/Y4eTDPNNHbgXtuF9yWOcOV8/JlRBVd5dkQ2UNh84JrNw9c0jPWIwTvbw08MD6/8&#13;&#10;H+oCRQX8hVIpdf3qG+fieqo///Ib++778dalc2frvcA8ttnANdzw2Zlbbf7dDz6xoW4I6keffmkz&#13;&#10;uWHTi7sheOu6AG6GGaZrXnboyJftlTfety+/GhcOKdcQvP4rLh0OU/zM5aMTjk03XN1mmD67joaN&#13;&#10;/TTxl9D+gUeH2stuSK9DcussY5tusFrzdqMHurChdVQWBVJLuTbeatN1wpOWaJmO/uq+6fsfHRb2&#13;&#10;oPacsXuYjy4k5CeVVYGbLjrMNstMttIKS4ZD/nKX02gD7RdvuxEGE109NIx+hWUWtf79lgmHH2so&#13;&#10;skz6Lb+EzTzTjPbCK2+beo2UHnDDFF9+/d3wsbatfUo9vc+5/e/rsd/b+Ak/hfvlsksubBuvP6DZ&#13;&#10;TCuU6qYh/o8+PdLdH/up23c6hSd866+1UvZz5kYMdHXtsfVf1wnLkvvfo0+NCO+n3Xaz9Vq0c7SM&#13;&#10;Phc3uc+PPgtzumF/N9/1aPiWTiQjU+X52NOjwntztcyKzmLdNVaMNhH+jeozaMv17dMvvjb1NmlY&#13;&#10;+aYbrG49undtsWz0RCeo8trE7ScvuM/l885W3iu4ttx283VNn7ncpLa63+1jb737oaknRseJrTdd&#13;&#10;u9W+rmGI9zz0v3DUyLTuZFjHkS3ccEidGEep1Lyj9XL/FrMvd7R/5W4veqx1bne9dBoeriGqUdJ+&#13;&#10;9+Y7Y2z7LTdorovulVYbL+P2seWWWiRa1No7nmqhKVP+sJvvfszmm3v28Hisz4o+A9NPN214jG7e&#13;&#10;UM4D3Tt5z8PPhJ+TVVdaNtwH848JudtdYtEFi/qcjnrxDXt62IvhfjP/PHNaP3c7x5dfjwuPIQsv&#13;&#10;NF9OCVo/rEb+rbda/isaraR2+vKbce62l7nC2xqi7zFtNdwf3PeAhtrqMz3ljz/C76mN11s1PH60&#13;&#10;lbM+nw+59ZRGv/hm87Dx+d2tNfo+jdJvv0+yYo7D0fK5fzXq6U332dK9v/rs6jt8gPu+XaP/Ci2G&#13;&#10;AEefdX3fFpPXJ24UjJZ7zx1HdLuOhhQXm+584Klw0YP3GRTuF9F6vWbqER6D1lqtrzvOToxeDv/q&#13;&#10;YvQjT45w3w8f24SJP4e3H2k4uS64KxU6P9DrHX1flLNvF/Od29E+o7KREEAAAQQqE6g4wNXJltLB&#13;&#10;e2/fIrjNLZYCXZ1AR+kUN3xXvZtKOoF++MnhdvGQ2+yEI/e2HbfeMDxB1tBmfeEOfeA/LU58dXKk&#13;&#10;9XcbtGkYZE2aPCUcDqwTw7Xdl5/S7+6encH/OMsFKq+Ez3X/kvIoJek+NJVFSbcptxXgakirkoLC&#13;&#10;3KSAUHVWD7aC0VldwFUoKRgotq4KtDX0WUl10kmJkoaF33/jeS3uk/3PdXeH9ybr/dxl1+i/vF15&#13;&#10;/rGh0eHHX9Bcr9xl/nHQrva3nTYL/S757+3NwZ62peFhOjEYcsM9LS4Y3OHuW1V5tt9ifS0WJgWK&#13;&#10;hxxzXvPJk3rDNdRMbX/HVWcVDMCidaO/z7/0lm203SHNddXrWv+Bm85rcT+0hhCef/lN4WrapxSM&#13;&#10;aMj4Ni4IPO3YA8LXFUxttfs/msut/Svqof/XCQeZLlJ8/NmXYXv88/C/hSMRdBKoAFZJ929H6fgj&#13;&#10;9gpPUFWWux96Jnw52t6t9zxuV910n9323zOah/2W4qZg5eD/Oyesc267nHzOkPC+UJ0g6eLQUov3&#13;&#10;bj6JUwFUl4OPOTd8bdftNwnLlP/fH+4EO9qHZKR9T2nw37YNA1wFlLo3VylyVNn/6i5y/OuEg5tP&#13;&#10;fKP66MKV6hqllfsu1WaAqyGgV1x7V3jRJ3LXevc+/D97cujz9p/zjmm+EKQT/L3cfaEfu4szSnJQ&#13;&#10;2a687h53Ie2U5uBAt0LsefApYd3lrxN++euWiKsu/Gfz566UvMMM8/4rZl8uZv/K22z4VEGmhl/q&#13;&#10;b26A+69/X+cuPr1nuUHNs+6CldrsojOOaN5UR8dTLfj7pElhuy+56EKhjbajJFddhMxPOuadfsHV&#13;&#10;dr37DGkOhR233ihcRMfU3GNCtN3IPjomaeFCn1MdqzT0VEl56/OlfUlJo386CnArzT/MqAr/6Tvm&#13;&#10;sOPOa741RvVXkKX9W/XYapO1w1zGuuDxmFMvCR+rvkoyyl8ufCPnP12kiy4+PTXsBdM/Jc0LEAW4&#13;&#10;2s6mOx7WfDzT+4WOw3q9UPrnGZc3H/+iY5eOmfn3ykaf9WKO+fq+2/fwMwplV9RrfRbMXuB4zX3H&#13;&#10;RHMg5K6o72VdeIySjhP7HXFGeFEzek1/NS+Hjr+aO0LHu9zzA71fzPdFqft2Md+5xewzKh8JAQQQ&#13;&#10;QKAygYrvwR3j7k9SWm7pRYoqiU6sdOIzwPUIPP/4tfa/+66wJ++61BaYf2476ewrTVd/FfTtsNUG&#13;&#10;4Zfvc6Nfa7Hdu9xETkqa8KmtpJMynQhpgqJRj14dTsQx8pGrw17ittYp9/V5554jXFU90flJw6OU&#13;&#10;vnQ9r22lUuqqk9Mrzv0/e/npG8I6vT38djv7xIPDTV9149QgQ72O+oLXFezHbv93uOwLT1xnCsqi&#13;&#10;3jUFJQraFbioHTRZidpiVzehVDETeCzo2uv2q860N4beYrcOOT0sw6NPjWyupk72Fdwqv+svPcmG&#13;&#10;PnilqQz77LpleDJyza1Tg8XmlQo8UCCk3j1NDKa8dL+oknqAoqReVQW3q7uJoR68+YKwHk/fc1n4&#13;&#10;XCd88lBS4BOeEO2+lb313K02/OH/hhdQDthjG9NFmELpiME72QF7bhO+pREKr/7vpvDfILd/Kqmn&#13;&#10;VvWPtqf3d952YFhH9cDmp47c1Duh4Fbpvy5Ae/HJ6+z1oTeH7a7PiNLO22SDjVvufjx8Hv1394PP&#13;&#10;hA/33HGz6KVWfzXp2WvP3hy+rt76qD6DXR3Vw6TgVoHtQ7dkHV95+sbwRFPB5QOPDW21PZkqONZ+&#13;&#10;edHph9usMxe+kJO7orZ/9b+Pt1eeudEev/Ni036t40J0QUrL6lig4Fb7t5Yb/dg14fZ1Un/GhdeG&#13;&#10;m1MP43FNJ+mX/uuosD3ldaQbPaGelPPdvfP5qZi889cpdl8uZ/9SXhrdsd6aK4XHOx3/lNRTq+BW&#13;&#10;Kfdz9UrTCAL1eioVczwNF2z6Tz12n7qg4JhDdw/3LwVjhdK//n19c3B77smHdDi5WjGf0+HPvxYG&#13;&#10;t2pvHfN1zNH+p4ujlaZi8u8oD43+OPDos1v9U+CSnzRqScH5Xjtvbs89NCTc9+665l/hRdlTz70q&#13;&#10;HJmgddSDqX34uQeHhPVVne++7uwwuD/n4hvyN9v8XD2QQy44Nnx++AE7NX9OzzvlsOZl9KCj40mL&#13;&#10;hfOe6EKmbu95Z8TtYfl1PNRFWV2wi/bD3FU6ykufk7//84JwFV1E1YRl+o7ScazYFAW1ugiy037/&#13;&#10;DI/Z+hxoBEd+0kUYff51MeD/Dtk9PAYrP/nqu6CtVOz3RbR+MftWMd+5xe4zUb78RQABBBAoX6Di&#13;&#10;AFc/MaKUOzy4veJoeLHSCUfu1RxUzOuGzf3jwF3C1+9pOknf5q/rhs9zJ9jQUESdaOvEvK3ZjLVS&#13;&#10;FOwdOXiXcGiuXtMQp/nnK37mZK1TTFrF9Vgp6YT8KdcLpS9iBQp6rOHRSh1NVF1sXRWw6uq9eoc1&#13;&#10;rOy9MZ+4obi9wjw002eUrnEnX0pnHDfY/jLfXOFjBZo7ucDo3JMPDcuj+5zUo3DK0fs1t4NO/o/9&#13;&#10;+562u+sdby9pPZ3ALONOhjTsWEMlNcRcPZ0avqz0wGPDwp6K/VwwqeG8uvKuMkTB18gX3mgvi+b3&#13;&#10;dJFCJy+a9Vp5KdhV0slllKL6Hun2Id27paT9UfVVigLcaGjbPG44ezQcVkO7D9l3kOv97xcum/+f&#13;&#10;luvcNHR2Wpe/etn0L5ppVj3i0VBRDbN837VDVIbo4k+0zWLctH8riDtkn+3D4fkKfhSUqt0fuTXb&#13;&#10;s6qyqsflpjsfafZWz6wu7CiPDdfJzv4c5Zv/Nxq6qwsZzfVxddRMsUoaHtjb3R6gpOHsujCiVGii&#13;&#10;uEduuzAMUFQ+zUDb1oWCcANN/2km1VXdkHbtxxqiqnZTemroC+HfcJhf0wUq9S5qOQ371/b1GVDv&#13;&#10;tYYPatIvjSZQz3s0hFpef3NBh5bTaIFffv0t3Gb0X0d5R8vl/i12Xy5n/4rykYfSq01B7dNNFiu7&#13;&#10;z44ulGgYptIoN4Gd6qb2Vyr2eBou7P7TsfPe688JR8Do9o8ooIje1+0GulikC2C6+KXgNvqsNC9T&#13;&#10;4EExn9Pb7nkiXHOvXTY3HfOVtP+pPpWmYvLvKA8FMsPdBdX8f7ookJ/UA6g20LEjuqijocnaF/X5&#13;&#10;jb4Xo9t0NIJHAaBe/9l9Ryzkbi1RfnqtUNJnc7pppw3f0nEv+pzmzuJezPGk0Laj1zTkeMG/zB2O&#13;&#10;5tFIDI1G0i0kShpSnZuKyUsXTFX3bTZb1w1zXj48RqoeGrpebNKvLWg0jfLTcfv4M6+w7fc6xvqu&#13;&#10;u4tppu/cttAQex0L9N2z+w6bhvtpmJ+7FWfIBceZbhUplIr9vojWLWbfirbZ1neutlXsPhPly18E&#13;&#10;EEAAgfIFOpe/anZNDRdST4tO7oo5uX3/o8/CL68o8IryV7Ck9OGn2S9WDb/UlX59aSpg1AmC7gVS&#13;&#10;igKX8EnefyqHThzU2xWdROUtUtWnKqd6FTXR1P5HnlVw21FPbsE33YvF1lUnuZdddWd4VVt1zE0a&#13;&#10;ThUlDdvUCULuvWDRewoA1DuktHr/5QoOE9YypaY5Zs/eAyx/BbIfNp0g/fvK2+yaWx5stblo6Gmr&#13;&#10;Nzp4QSfb880zR4tJy955/5NwLQ3PzU0/NZ08amZrJfWSXel6BjQ0TxdOBqy0jPVddnEXSC5XVK91&#13;&#10;7rajx7rQcJYbSqrAND9NdsPnO0r5buqNUFqlX8sh73otahed5O42aBM34cpNYa/qDlttGPbkacix&#13;&#10;eqMVEJaTPvr0q3C16LMYbUOfPX2eopP26HXtY4Xu/Y7eL/ZvdAIctdPHTffrDx3xim24XXaEQrSt&#13;&#10;aL/RfdmffJ4tr4K23CQn3TesQFk99u0FUPl5524nelzsvlzJ/rXSCkuE2emkXkH9w+7WD+0Du22/&#13;&#10;cXhc0QUhfZ7Dodu7bBEVzYo9nkYrzD5brzBYip7n/73kqjvCE3ENSz7LXYgoJrjN34aeF/qcKiBR&#13;&#10;0uidWqdC+XeUp4YVF+rR1tDjQ46demzR95ECOf37606Ht9isjgdKutjVd9nsfqkh+OoFjj7buStM&#13;&#10;ntLxMSJ3+Y4e5x9P2lv+1Tfft3PdkHFdNMlPlRy71min9zQ/n0LPdZFgoLtHebS7PUX337/17kfh&#13;&#10;LxNotIL+6WfjFHRGx4LVXTBdSir2+6KtbRbatzr6zi11n2krb15HAAEEEChOoOIAd9E+84ezG2oi&#13;&#10;IwUeHaXvf5jQPEw2d9kZZpg+fPrTT9keQD3RPbDHnn6Z3ffos2HPn4YA6qRaJ5JtpSjwW2zhynsF&#13;&#10;2soj/3UNV9XvpureyR9+1P22vayfC5wOPPpf4UnNrDNne1nz18t9XkxdDzr6nPCeXg0jU8/BAq53&#13;&#10;duZeM7or3NmhbNH2ZKykIZy6op2fJvw0Mf+lip/nnwjrC11pEzeEt1fOPVNRRrmTkUWvFftXeeWe&#13;&#10;gEUnlZsXuJdQ24z2BfW03nLlaXa+Cwx1UqfePyUFQJefc3TRoxDCldx/6q3efJcjwgsqqqd6MfUZ&#13;&#10;0OvqbSgm5btplIJSFMy2tY2t3URdCnB18WCQm4Qo6l3ddvP12lqlw9ejvLt1zX4Wc1fo5j6fH7sT&#13;&#10;ek1SFfVe575fyeOoVyoa6aAZU5XUe5l7735uHppkbkLTsaJQeaMgP78HN3cbepyfd/77el7svlzJ&#13;&#10;/qURB9p3NIxXvxuqnqmTj943nHhJZVAvbjR7rFyiVMrxNFqnvb+6v1bpe3cBTfMbzNA0eqG9ddp6&#13;&#10;L/9zGl1w6u4ugNUj5edfrTx/aPqMaqTGJuuvVnCz0b3Eun/1TDekXr29Gqmge0L1e9r6ma7cUSgF&#13;&#10;N1LGi/nHk7Y2oWG/6hlV0jBrTVo2j9sHh456JZzFuK31cl/Pz2vcd9ngPrqVInfZUh9r1IpGGEST&#13;&#10;TGrExrXut4p1X7omolKAO2FCtve71OuxxX5ftFfm/H2ro+/cUvaZ9vLlPQQQQACB4gQqDnAX67NA&#13;&#10;mJOGR2pYUltJJ686adfQLAUWClA09CpK34z7LnyY2+uqq7gKcDXr64rLZXtk9nK9Fxqu1VaKhotp&#13;&#10;cqJ6JpVbM8pGSb1HumKvwKdQkBktF/3tqK4ayqYJPBSM3e4mz8gNgPI9dHKlExhd/VbvcH6ad67s&#13;&#10;hQj1kOnEITrJz1+ukudqZyVN7qEhyrVMMtEsuXu6ibHyLfLz1UzB17l7gjUZkYa4amiZemh0b7dm&#13;&#10;zW4vKbjLTS+++nYY3Gp4nIZRR0mzCpebdJ+bkoZJ6mS4raReVfX03ffIs3aLmx03uud8bjcrdLnp&#13;&#10;L01D+NUTnHvLgT676lXVEPZqB7cqa3T/enRiPP+82f1T+250/3OhOkXHCvWW5SfVQWmO2WbJf6vF&#13;&#10;8/y8W7zZ9KSUfbmS/Uv3XWp+Al3IUwpnPHe98erR0ozsM7kZxJVye6xLOZ6GK3fwnyb608zNunf9&#13;&#10;78edb/92PyNVreODAnhdgPzw48/bvcWkgyI2/O1ov9PM9O3tnyro/Y9kR3bcd8O5zROe6fWePbJt&#13;&#10;qccdJf3sXLWTJqpTuuSsf7S4YFyol7nYvHV8UFJvZnujJtrbXnSekL+M9sFdthsYBrjRrPbzNl1Q&#13;&#10;f3b4y27Ojg3zV2nzeSnfF21uJO+NDr9zm4bkF7PP5G2apwgggAACZQhUfA/u5u4+Hp24aOiQ7ttS&#13;&#10;r2Fu0s8kXPifW8Ir1npdPZtK9+dNWBNNHpU7WZV6azV7p4blHXHiReF627ieq/aShknri1YnUrkT&#13;&#10;ZagcHzZNiNXe+tV479vvf7T/O+WScFP777F1UZvsqK7RsGIN/80NbnWCrmAtN0U/96KZaXOTgtkR&#13;&#10;z78eDkvWl7yG2I1+ueXwNPXivflO63vOcrdTzOPovlTNjq37Q3OT2mJ00/3Jua+X+ziacKfQZDAa&#13;&#10;yqqLDUrqHYvueVMgLCcN6VVqr876aSKlqA3CJ+4//TSQ0ozdu4V/o//ebRoyHT0v5e/SS2QvSGR7&#13;&#10;7Fp+ljSTb26KZvnW70wr7bzNwNy3S34c3bMW3SsZbUAzEGtf6V9g2HS0TLl/dUL736YJ0qILIdHJ&#13;&#10;sV5X++UmLa9jjdKiTRcAbnf32kb3qOp19dBoyLh6zaIhm3o9PxXKO38ZPS92Xy53/4ryjO7n1/3x&#13;&#10;6qXVRQylga63Sv5Dbrg3DG5zRz+UcjyN8mnv7/buIp16jnVPs2buPea0S1sd09tbv733ovuMFTzL&#13;&#10;Xkk/k3bXg0+3t1rs3tPoAI0s0HBytXl+0rEkGkkUDbefPue2AbVl9Hr+urnPo57u6GJN7nuVPo4u&#13;&#10;7Oj7JEr67lZwWm6Keq31HZOb3ms6/ua+1tbjw9xFFc0wre+I/BTNpRB9HqPPv/bT6LgeraOfOss/&#13;&#10;dkTvFft9ES1fzN8Ov3NL2GeKyY9lEEAAAQTaF5jahdr+cm2+qy/7093PsOxywAl21kXXhTN+qidX&#13;&#10;AZu+ZDRsV1/Qmj1XSROMaNiWAsCv3MmNJrPRcFFNmKMenM02XKNFXppUSO/pfhvdk6ZJMTpKyks/&#13;&#10;qbKrK9N2bsimhilqophSThTUW3eL+71RpZHup4mUnnh2dHhvlYJoTcASJfWs6j4hXZ3VRB26v1Mn&#13;&#10;MUcfsltJPRXt1VXDkXXCri95zXSr3xbU/XeaSCc/7bvbVmEZLnX302l4pe4z1fAxnVjqdzD1k0bH&#13;&#10;ucmk1GZ7HHSyHeR6LvVTJO+6CZI0ac0BLigvdP9ufj7tPdc+oJNkDcPbbOfDw3bQsFLdh6ffodWF&#13;&#10;jJXcfZLVSGrvO13dNLzybdcOa7qhwgqqNVLg7oeesWMP2yPsUZDVgUedHc7Qrd+w/fmX3+zuppPr&#13;&#10;ndzMx20l/X6w0unu51m+djNia+imXlu+aeZwBWIagqYLKy+69ol+0qOt7bX3uiaQUnCjz8Reh54a&#13;&#10;DsVTXR5xM1Rr2Oq7I+9oXl0nVQoGFcBruGR04ta8QIkPlLdOHmWmtMaqy9sX7veRz3H36Skd8Lfs&#13;&#10;xYDwSQX/HX3yxa5nfyXTSb9GEWhyMpV9/aZbD7Sfq830czj6iSj9ZJUmBvvI3Z+v5TXRjBw0IY0m&#13;&#10;MdPkLbsNPikcQaGRIZe7E2QlTZiW3+PcUd6FqlXsvlzu/hXl2c+NUonSxjlDX3Pvx46GbEbLlXo8&#13;&#10;jdZr76+GX2oyOu1/un9UxzXNulxp2sXdT6zeaf3clno2u7qh8Lp46WM60fV0b73HUeHxUxdhdWFK&#13;&#10;F1Zeeu3dcKTNXddmZ1TWPAcaIbLv4aeHE9npeKxRF1EA3F7dNbGekkZHaa6LHu57p/M0nUrqrWxr&#13;&#10;+yv3XTL86TyNkNIIAd3Ioknecidxamvdtl7XJHA6B9DxQ7/3qxEoGklUylBsBba69eJad+vFqm6O&#13;&#10;hMV0IdZ9f+sedI3SUTriwJ3Dv/r8awZuDffWz7/t4o7hMtLvBqsMmt1+0T4tLz5qxWK/L8JMivyv&#13;&#10;mO/cYveZIrNkMQQQQACBdgQqDnC1bfW8PHPv5eGXm35vVl9qUdLJ6t5uWHHU26QhxPoN08OPv7C5&#13;&#10;V1fL6iRSgXL+cLglXCChq+UKVqJtRNvW39zezOh1DRXWFWr1KOvLT0kzLWpbxQYf6u1UkJybomBS&#13;&#10;wURugKsgQL3UUVKQ8Pf9dzT9Jmgpqb26ajj3xWcdGQZo6p2KJjXSsNqrb7q/RTaaMfrOq89yAcJV&#13;&#10;YaAbzUStAGwjdxKipDbTzzfoNzT/7XpZoyTrFZomR4lsOxVxk1O0TO6i+kkLzWitnqfTL7gmyiK8&#13;&#10;kLHBWu3P9BvlnQlPvZpXLfhAvRD3XH+2C8RuDE/Ic9tYwaLuL1PSPbL6fUWVJ0q6EKOT9yhwiPKL&#13;&#10;8tdymixGP6mh36WM6nHSUfuG65z4j71NPag6CVXS/h6ddOVahG8W+C/fTfle7IYNan/ScNXoN3i1&#13;&#10;qn5+KD9pGKsCXM1OnVvm/OUKPc8P/rS+fov2+LOuCE8Qo0BXIzTUlprxuBpJE6Lpd1+jpMl9FIzm&#13;&#10;ln8X93NV6sHUCXP0Gdbyaq89dvhrtGporfv1tEx0Aqxlzjr+oPD2gOYFmx4Uk3f+OnpezL5czP5V&#13;&#10;aNvRa/rcamI9BRnrrN43ejmcNExBiILNqJc7erPY42lkG+3f0fpt/dWFy8vOPtp23v94F2w84GZr&#13;&#10;nyk8jkfbmbrfZu/xL2a7CtL0Ob3i2rtNExxpyLXaXoHKcS7QKmbYbiX5t1XX6HPa0a0kUd7ajobP&#13;&#10;Z4+xV4cXYO3OqVvXbSlzuNnZlXShRt8PujAZ9UDqu0P3bOqz3SmTHUSVu+1oS9qP9fNb8oq+XzT5&#13;&#10;V3vDcae2S7SVwn914fe1Nz8Ie881ykZJ31v6eb6b3YXdTm7W+45Sfl4aFaOf/9rn76c3fz+pDke4&#13;&#10;n+3SRbJCdczPQ+cK2k/Uq5/7PafldI5wmPte1fdklHSBSxdg9LN40bFZ7+nWGN2uUSjPYr8vonWL&#13;&#10;2beL+c4tdp+J6sZfBBBAAIHyBTJuqFjLcZDlbytcU5vTj9trqKsO+u3NsqqhvFp2Xtc7U8wMzKUW&#13;&#10;TZP9fPblNzXbflQeXXX+xN2j2LlzZ/e7hHOVPfNotL32/v4+abLrJf4qHDaoXtdoMp221tHwZfWU&#13;&#10;60t9lpl7FvzC1/Cu774fH75fi3bQPqGeix/dDMtzzDZzTdo6qr96OzXsURPyzOEC+kL35Kq+6s3X&#13;&#10;5ES6RzP/okq0rfy/qocunKgnWvt2lLQ97Wddp58+/Cmq/MAxWq7Uv6pLNOpAFyfyJ3XR++tseUA4&#13;&#10;qZV+i7OjfaGU/DUCQUP8Z3X7THuf4VK2qZ4ZDT+8/8bzXI/sbPat2+c0w7gC1PaSfHWPviYr0wWE&#13;&#10;6MQzdx313Kq8Xdy9ero3L78Nys07Nw89LmZfLnf/ys+r1Oe1Pp6WWp5il7/QXey49Oo7wp8v0sgK&#13;&#10;35KOsboPfPrppnPHk16tPqca+vuZuy9fPZGayCm65aGUemq4rb6p9bNwHQXipW533Lc/hpMVzjVH&#13;&#10;+ffv5+YZ1Vd/9dN8+Z/F3GXbeqzPmT5H49z3hi7uzu3KljtnR/56Wl6jlH79bVL4HVPouJ+/jp4X&#13;&#10;831RaL32XivmO7ejfaa97fMeAggggEDHAlUPcDvOkiUQQKAaAo+5n9A66OizwyF3hx+wUzU2WdNt&#13;&#10;5AaZ7U2gVYtCNDLvWtTH122qR14/iaSfiVPgo6H4+tkuDbW/2w3rzb+I42s9KTcCCCCAAAIINE6g&#13;&#10;KkOUG1d8ckYgvQL/bRpqnTt7d3o1qLkPArptRP9yk4bA6/dnCW5zVXiMAAIIIIAAAuUK0INbrhzr&#13;&#10;IdBAAQ3J1WQ1GlKu+818SLqP/j03kZnKW4uh8O0ZNDLv9sqVtvfecj/N9d4Hn7rf+h0fDqmfz93X&#13;&#10;rQnGih1SmjYv6osAAggggAACpQsQ4JZuxhoIIIAAAggggAACCCCAAAIxFOh4qsQYFpoiIYAAAggg&#13;&#10;gAACCCCAAAIIIJAvQICbL8JzBBBAAAEEEEAAAQQQQAABLwUIcL1sNgqNAAIIIIAAAggggAACCCCQ&#13;&#10;L0CAmy/CcwQQQAABBBBAAAEEEEAAAS8FCHC9bDYKjQACCCCAAAIIIIAAAgggkC9AgJsvwnMEEEAA&#13;&#10;AQQQQAABBBBAAAEvBQhwvWw2Co0AAggggAACCCCAAAIIIJAvQICbL8JzBBBAAAEEEEAAAQQQQAAB&#13;&#10;LwUIcL1sNgqNAAIIIIAAAggggAACCCCQL0CAmy/CcwQQQAABBBBAAAEEEEAAAS8FCHC9bDYKjQAC&#13;&#10;CCCAAAIIIIAAAgggkC9AgJsvwnMEEEAAAQQQQAABBBBAAAEvBQhwvWw2Co0AAggggAACCCCAAAII&#13;&#10;IJAvQICbL8JzBBBAAAEEEEAAAQQQQAABLwUIcL1sNgqNAAIIIIAAAggggAACCCCQL0CAmy/CcwQQ&#13;&#10;QAABBBBAAAEEEEAAAS8FCHC9bDYKjQACCCCAAAIIIIAAAgggkC9AgJsvwnMEEEAAAQQQQAABBBBA&#13;&#10;AAEvBQhwvWw2Co0AAggggAACCCCAAAIIIJAvQICbL8JzBBBAAAEEEEAAAQQQQAABLwUIcL1sNgqN&#13;&#10;AAIIIIAAAggggAACCCCQL0CAmy/CcwQQQAABBBBAAAEEEEAAAS8FCHC9bDYKjQACCCCAAAIIIIAA&#13;&#10;AgggkC9AgJsvwnMEEEAAAQQQQAABBBBAAAEvBQhwvWw2Co0AAggggAACCCCAAAIIIJAvQICbL8Jz&#13;&#10;BBBAAAEEEEAAAQQQQAABLwUIcL1sNgqNAAIIIIAAAggggAACCCCQL0CAmy/CcwQQQAABBBBAAAEE&#13;&#10;EEAAAS8FCHC9bDYKjQACCCCAAAIIIIAAAgggkC9AgJsvwnMEEEAAAQQQQAABBBBAAAEvBQhwvWw2&#13;&#10;Co0AAggggAACCCCAAAIIIJAvQICbL8JzBBBAAAEEEEAAAQQQQAABLwUIcL1sNgqNAAIIIIAAAggg&#13;&#10;gAACCCCQL0CAmy/CcwQQQAABBBBAAAEEEEAAAS8FCHC9bDYKjQACCCCAAAIIIIAAAgggkC9AgJsv&#13;&#10;wnMEEEAAAQQQQAABBBBAAAEvBQhwvWw2Co0AAggggAACCCCAAAIIIJAvQICbL8JzBBBAAAEEEEAA&#13;&#10;AQQQQAABLwUIcL1sNgqNAAIIIIAAAggggAACCCCQL0CAmy/CcwQQQAABBBBAAAEEEEAAAS8FCHC9&#13;&#10;bDYKjQACCCCAAAIIIIAAAgggkC9AgJsvwnMEEEAAAQQQQAABBBBAAAEvBQhwvWw2Co0AAggggAAC&#13;&#10;CCCAAAIIIJAvQICbL8JzBBBAAAEEEEAAAQQQQAABLwUIcL1sNgqNAAIIIIAAAggggAACCCCQL9A5&#13;&#10;/wWeI4AAAggg4J3A+PFmH4wx++FHs19+Mfv5Fwt++Tn8Gz23dp+7ZZvWsy5dzLp1Nevaremve5z7&#13;&#10;PHys19z7XaP3ulom9/l885ktuIB3jBQYAQQQQAAB3wUygUu+V4LyI4AAAgikQGDyFLMxLoh1gWwQ&#13;&#10;/v0wG9Tq8bhv4wcwzTRmfXqb9V4o+9c9zvR2z/u457PPHr/yUiIEEEAAAQQSIECAm4BGpAoIIIBA&#13;&#10;ogQ+/SwMZIMPXADbFNDaGPf440+SU80Ze7jAV8Fu9l8mCoL1WnfXM0xCAAEEEEAAgbIECHDLYmMl&#13;&#10;BBBAAIGqCHz1lQXPDjMb6v69/Go2oP19UlU27e1G5poz2+u75hqWWWsNs359va0KBUcAAQQQQKDe&#13;&#10;AgS49RYnPwQQQCDNAt9/b+YC2kAB7bDhZu+9n2aN4uquHl0X7OpfZtVVzJZcorj1WAoBBBBAAIEU&#13;&#10;ChDgprDRqTICCCBQN4Gf3eRNLpgNho0wGznK7MWX6pZ1YjOae24z9ey6YDez0opmC/dJbFWpGAII&#13;&#10;IIAAAqUKEOCWKsbyCCCAAAJtC0xxE0E9N8KCUS6YHTk6G9T++lvby/NO5QKLL2Y2oH822F3ZBbzz&#13;&#10;z1/5NtkCAggggAACngoQ4HracBQbAQQQiI3AZ59b8Mij2SHH6qUdOy42RUtlQfqtYOZ6djPrrWu2&#13;&#10;9pqpJKDSCCCAAALpFSDATW/bU3MEEECgfIGffjJ7+LFsYPuwC25/o5e2fMwarrn0kmYbbWiZgRua&#13;&#10;Lb9cDTNi0wgggAACsRTQBI6PPV6waG39Wmzm6CMLLu/LiwS4vrQU5UQAAQTiIPDYExYooFWP7dff&#13;&#10;xKFElKFYgdUGmA3cIBvsLrhgsWuxHAIIIICAzwIuwA3W2aD4Giy7jGWeKRwQF7+Rxi5JgNtYf3JH&#13;&#10;AAEE4i8w+vmmoPYxs3fejX95KWH7Ap2nmdqrq57dXr3aX553EUAAAQT8FahjgPvNuO9t18EnWrcZ&#13;&#10;prfrLzvJunWdIXT774332Y/jf7LDD9ipLo6d65ILmSCAAAII+CXgfr6nuadWk0WRkiMw5Q+zBx6y&#13;&#10;wP2zWWeZGuy6oczWKZOcelITBBBAAIG6CkyePMU+/vTLMLC97raHbP/dtw7z/+HHCfbd9+PrVhYC&#13;&#10;3LpRkxECCCAQc4GxY7NBrbu31h51/0jJF/j2O7MbbrLA/bPeC7khzE33667aP/l1p4YIIIAAAjUR&#13;&#10;OPLAne3Ef11pg7bYwHrN1KNVHm+8PcYuv/Yu+/Tzr23pxXvbwfsMsjlmm7nVcuW+0KncFVkPAQQQ&#13;&#10;QCAhAiNGWXDw3y1Y0d2jeegRBLcJadaSqzHmQ7OLL7Ngky0sWG+gBVdeZTZxYsmbYQUEEEAAgXQL&#13;&#10;DFx3VVu0z19syI33toL4/MuxtvUeR1mPbl1tv923ss+++MZ22u+fNmny5FbLlvsCPbjlyrEeAggg&#13;&#10;4LuAmywquPlWs/sf9L0mlL/aAi++ZOb+BZddYbbD9pZx/2zeeaqdC9tDAAEEEEigQKdOnewfB+1q&#13;&#10;fzvkFNt5m41a1PCeh56xWXr1tDP+OTh8vd9yi9vqm+5jw0e/ZmsN6Nti2XKf0INbrhzrIYAAAp4K&#13;&#10;BDffZsFmW1uw464Et562Yd2K/dHHZqefZcEa61pw7PFmb7xZt6zJCAEEEEDAX4HVVl7WVl5hSbvs&#13;&#10;6jtbVOJT12O72ipTf7Zu9llntjlnn8W++Gpci+UqeUKAW4ke6yKAAAK+CIwf73rj/hMGKnbAQWZD&#13;&#10;h/lScsoZB4EffjC79IpsoDv4ELNhw+NQKsqAAAIIIBBjgb+7WZNvvedxe/eDT5pLOfNMM9oHH37W&#13;&#10;/PzXX3+3r8d+ZzP1bH2vbvNCJT4gwC0RjMURQAABrwQ++cSCM8/OBrbH/NPs9Te8Kj6FjZlAEJjd&#13;&#10;dIsFf93Sgp12C2djjlkJKQ4CCCCAQEwElltqEVt3jRXt2REvN5dojVWXtzff/dAefWqETfz5V7vq&#13;&#10;pvvC91ZcfvHmZSp9wD24lQqyPgIIIBBHgVdfy95fq3tsJ/wUxxJSJt8FHnrEAvfPBrgZl6P7dN19&#13;&#10;VyQEEEAAAQQigcP228GefPb56KmtuuIydui+g+zgY84NX9Nv5V585pGmocrVSpnApWptjO0ggAAC&#13;&#10;CDRY4H/PusD2NrNbb29wQcg+dQJLuqvvUaA7c/VOVFLnSIURQACBagq8/KoF62xQ/BaXXcYyzzxe&#13;&#10;/PJlLvnb75Ps2+9+tLnmmMWmmWaaMrdSeDUC3MIuvIoAAgj4JTBqtAUXXmL2sOtRIyHQSIF55jbb&#13;&#10;+2+WOcjNkNkp08iSkDcCCCCAgALcvN+2z2Q6ODYf5X4y0ONEgOtx41F0BBBAwNzkP2Fge9HFZgzI&#13;&#10;YYeIk8BK/bJB7qYbx6lUlAUBBBBAIOECBLgJb2CqhwACyRUIbnL31yqwffe95FaSmvkvMGg7F+ge&#13;&#10;YLZE9SYQ8R+FGiCAAAII1EqAALdWsmwXAQQQqJXACy9ZoMD2/gdrlQPbRaC6Aj3czz+4IDcctjz9&#13;&#10;dNXdNltDAAEEEEAgR4AANweDhwgggECsBdxsyGFge6ELbqdMiXVRKRwCBQU0eYnuzd16i4Jv8yIC&#13;&#10;CCCAAAKVChDgVirI+ggggEAdBILb7jBTYPvW23XIjSwQqLHAVltkhy0vt2yNM2LzCCCAAAJpEyDA&#13;&#10;TVuLU18EEPBL4BU3+6EC23uyP4TuV+EpLQLtCEw3rRu2PDjbozujG8JMQgABBBBAoAoCBLhVQGQT&#13;&#10;CCCAQNUFfvklG9jqXtvffq/65tkgArERWHyxbJC7w3axKRIFQQABBBDwV4AA19+2o+QIIJBUgTvv&#13;&#10;zga3r7+R1BpSLwRaC2wy0DIHu/tzV1qx9Xu8ggACCCCAQJECBLhFQrEYAgggUHOBiRMtOOFks6uu&#13;&#10;rXlWZIBAbAVOPckyg/eLbfEoGAIIIIBAvAUIcOPdPpQOAQTSIjBylAXHu+D2+RfSUmPqiUDbAjsO&#13;&#10;ssypJ5r16tX2MryDAAIIIIBAAQEC3AIovIQAAgjUUyAYcpWZgttff61ntuSFQLwFll/WMqecZDag&#13;&#10;f7zLSekQQAABBGIlQIAbq+agMAggkCqB8eOzvbbX3ZCqalNZBIoWmG46s1NOtMzeexa9CgsigAAC&#13;&#10;CKRbgAA33e1P7RFAoFECzw3PBrcvvdyoEpAvAv4I7LGr68090axbN3/KTEkRQAABBBoiQIDbEHYy&#13;&#10;RQCBNAsEV1yZHZI8aVKaGag7AqUJrLxSNshdsW9p67E0AggggECqBAhwU9XcVBYBBBoq8P332V7b&#13;&#10;G29uaDHIHAFvBXr0MDvVDVnedWdvq0DBEUAAAQRqK0CAW1tfto4AAghkBZ4dmg1uX30NEQQQqFRg&#13;&#10;372yvbldulS6JdZHAAEEEEiYAAFuwhqU6iCAQPwEgksuN9Pv2/7xR/wKR4kQ8FVg9dWyPyW0zNK+&#13;&#10;1oByI4AAAgjUQIAAtwaobBIBBBAIBcaNy/ba3nIbIAggUAuBWWfJzrI8aLtabJ1tIoAAAgh4KECA&#13;&#10;62GjUWQEEPBAwA1FDg481OyNNz0oLEVEwHOBww+1zHH/53klKD4CCCCAQDUECHCrocg2EEAAgVyB&#13;&#10;Yc9ZsP9BZp9/kfsqjxFAoJYCu+1smQvOrWUObBsBBBBAwAMBAlwPGokiIoCARwIPPWLBrntyv61H&#13;&#10;TUZREySwyUDL3HBNgipEVRBAAAEEShXoVOoKLI8AAggg0IbArXdYsNNuBLdt8PAyAjUXePBhCzb6&#13;&#10;q9kPP9Q8KzJAAAEEEIinAAFuPNuFUiGAgGcCwZCrLdhvsGelprgIJFBg1GgL1t/Y7P0PElg5qoQA&#13;&#10;Aggg0JEAAW5HQryPAAIIdCAQnH+R2ZFHd7AUbyOAQN0ExnyYDXJHjKxblmSEAAIIIBAPAe7BjUc7&#13;&#10;UAoEEPBUIDjmn2aX/cfT0lNsBJIvkLnuKrO/bpL8ilJDBBBAAIFQgACXHQEBBBAoUyC839ZNKkVC&#13;&#10;AIGYC5x3tmX22DXmhaR4CCCAAALVECDArYYi20AAgXQJ/PmnBWuu637j9q101ZvaIuCzwDFHWebI&#13;&#10;v/tcA8qOAAIIIFCEAAFuEUgsggACCDQLjJ9gwdIrmP30U/NLPEAAAU8E9tnLMmed5klhKSYCCCCA&#13;&#10;QDkCBLjlqLEOAgikU+Cjjy1YYeV01p1aI5AUga23sMyQK5JSG+qBAAIIIJAnwCzKeSA8RQABBAoK&#13;&#10;DB9JcFsQhhcR8Ezgznss2GIbzwpNcRFAAAEEihUgwC1WiuUQQCC9Am++ZcEmm6e3/tQcgaQJ/G+o&#13;&#10;BX/bN2m1oj4IIIAAAk6AAJfdAAEEEGhP4PPPLVht7faW4D0EEPBR4C7Xk3vciT6WnDIjgAACCLQj&#13;&#10;QIDbDg5vIYBAygUm/MSw5JTvAlQ/4QKXXGbBpZcnvJJUDwEEEEiXAJNMpau9qS0CCJQgECyypNm4&#13;&#10;b0tYg0URQMBHgcxV/zHbktsQfGw7yowAAgjkC9CDmy/CcwQQQMAJBCsNILhlT0AgJQLBnvuYPfZ4&#13;&#10;SmpLNRFAAIFkCxDgJrt9qR0CCJQhEGy4qdn7H5SxJqsggICvAsH2O5sNfc7X4lNuBBBAAIEmAQJc&#13;&#10;dgUEEEAgRyA8yR39fM4rPEQAgbQIBJttZfbiS2mpLvVEAAEEEilAgJvIZqVSCCBQjkCw34EMUywH&#13;&#10;jnUQSJBAsMkWZm+/k6AaURUEEEAgXQIEuOlqb2qLAAJtCARHH2d26+1tvMvLCCCQGoHff7dgp93M&#13;&#10;Pv4kNVWmoggggECSBAhwk9Sa1AUBBMoSCM46x+yKK8tal5UQQCCBAh99bOGIjrHjElg5qoQAAggk&#13;&#10;W4AAN9ntS+0QQKADgeCKIWZnnt3BUryNAAKpExg12gW5g80mTkxd1akwAggg4LMAv4Prc+tRdgQQ&#13;&#10;qEgguO0Os33dCSwJAQQQaEtgk4GWue4qs070CbRFxOsIIIBAnAQ4WsepNSgLAgjUT+AFN1Pq4UfV&#13;&#10;Lz9yQgABPwUefNiCo471s+yUGgEEEEihAAFuChudKiOQeoEpUyw46RSGHqZ+RwAAgSIFhrge3Btv&#13;&#10;LnJhFkMAAQQQaKQAAW4j9ckbAQQaIhCcdKrZsOENyZtMEUDAT4HwuPHGm34WnlIjgAACKRIgwE1R&#13;&#10;Y1NVBBBwAnfcZXbxZVAggAACpQmM+9aN/DittHVYGgEEEECg7gIEuHUnJ0MEEGiYwAdj3Amq670l&#13;&#10;IYAAAuUIPPGkBaedWc6arIMAAgggUCcBZlGuEzTZIIBA4wWCXfYwe+ChxheEEiCAgNcCmeuvNtt0&#13;&#10;Y6/rQOERQACBpArQg5vUlqVeCCDQQiA453yC2xYiPEEAgXIFgpPdUOXPvyh3ddZDAAEEEKihAD24&#13;&#10;NcRl0wggEBOBJ56yYNsdYlIYioEAAokQ2GYry1zJ/fyJaEsqgQACiRKgBzdRzUllEECglcC3mhiG&#13;&#10;+25bufACAghUJuAmrAsuIcCtDJG1EUAAgeoL0INbfVO2iAACMRIIDjrU7AZ+vzJGTUJREEiOQJfO&#13;&#10;lrnrdrPVVk1OnagJAggg4LkAPbieNyDFRwCBtgWCIW4iGILbtoF4BwEEKhOYPCU7QmTixMq2w9oI&#13;&#10;IIAAAlUTIMCtGiUbQgCBWAm88KIZQ5Nj1SQUBoFECrhjDbdBJLJlqRQCCHgqQIDracNRbAQQaEeA&#13;&#10;XpV2cHgLAQSqLuBGiwQ3citE1V3ZIAIIIFCGAAFuGWisggAC8RYIe1OGDY93ISkdAggkS+BEN5nd&#13;&#10;G28mq07UBgEEEPBQgADXw0ajyAgg0I7A08+YMbNpO0C8hQACNRHQjO0X/Lsmm2ajCCCAAALFCxDg&#13;&#10;Fm/Fkggg4IFAcNElHpSSIiKAQCIF7rzbzP18EAkBBBBAoHECBLiNsydnBBCoskBwxRCzZ56t8lbZ&#13;&#10;HAIIIFC8QHDRxWY//1z8CiyJAAIIIFBVAQLcqnKyMQQQaJjAp5+a6cSShAACCDRS4PU3LbiQY1Ej&#13;&#10;m4C8EUAg3QIEuOluf2qPQGIEggvd0OQvv0pMfagIAgh4LKBbJV5+xeMKUHQEEEDAXwECXH/bjpIj&#13;&#10;gEAk8MRTZlddEz3jLwIIINBYgd9/t3CocmNLQe4IIIBAKgUIcFPZ7FQagWQJcCKZrPakNggkQuCe&#13;&#10;+81uvT0RVaESCCCAgE8CBLg+tRZlRQCBVgLBpVeYDX2u1eu8gAACCDRaILz4NmFCo4tB/ggggECq&#13;&#10;BAhwU9XcVBaBhAl89BETSyWsSakOAokSeOsdJpxKVINSGQQQ8EGAANeHVqKMCCBQUCCcWOqbsQXf&#13;&#10;40UEEEAgFgKacOqFF2NRFAqBAAIIpEGAADcNrUwdEUiiwKOPm117fRJrRp0QQCBJAlOm0IubpPak&#13;&#10;LgggEHsBAtzYNxEFRACBQgL8zmQhFV5DAIFYCjzwkAU33RLLolEoBBBAIGkCBLhJa1Hqg0AKBIJ/&#13;&#10;X2o2YmQKakoVEUAgMQIXXmz2ww+JqQ4VQQABBOIqQIAb15ahXAggUFjggzFmOlEkIYAAAj4JvPc+&#13;&#10;Q5V9ai/KigAC3goQ4HrbdBQcgXQKBJdebvbdd+msPLVGAAG/BXRx7rXX/a4DpUcAAQRiLkCAG/MG&#13;&#10;ongIIJAj8PY7ZjfcnPMCDxFAAAG/BIIbOYb51WKUFgEEfBMgwPWtxSgvAikWCBTcTp6cYgGqjgAC&#13;&#10;3gvoOKZbLUgIIIAAAjURIMCtCSsbRQCBqgt8/InZjTdVfbNsEAEEEKirwC+/WHADx7K6mpMZAgik&#13;&#10;SoAAN1XNTWUR8FcgHNY3foK/FaDkCCCAQCSgXtwvvoye8RcBBBBAoIoCBLhVxGRTCCBQI4GxY929&#13;&#10;t/R41EiXzSKAQL0F3ER5ASNS6q1OfgggkBIBAtyUNDTVRMBngfDe26+/8bkKlB0BBBBoKaBeXH4X&#13;&#10;t6UJzxBAAIEqCBDgVgGRTSCAQA0Ffpro7r11J4IkBBBAIEkCn33u7sXl2JakJqUuCCAQDwEC3Hi0&#13;&#10;A6VAAIE2BMJhfB9+1Ma7vIwAAgh4LKBbL377zeMKUHQEEEAgfgIEuPFrE0qEAAKRwB9/8Lu3kQV/&#13;&#10;EUAgeQLvve/uxaUXN3kNS40QQKCRAgS4jdQnbwQQaFcgHL735lvtLsObCCCAgNcCDFP2uvkoPAII&#13;&#10;xE+AADd+bUKJEEAgEmCW0UiCvwggkFSBV1614KZbklo76oUAAgjUXYAAt+7kZIgAAkUJ3H6n2fMv&#13;&#10;FrUoCyGAAAJeC9CL63XzUXgEEIiXAAFuvNqD0iCAQJNAwO/esi8ggEBaBEaMNLv73rTUlnoigAAC&#13;&#10;NRUgwK0pLxtHAIGyBB54yOzZYWWtykoIIICAjwJMNuVjq1FmBBCIowABbhxbhTIhkHIBTvRSvgNQ&#13;&#10;fQTSKPDk02aPP5nGmlNnBBBAoKoCBLhV5WRjCCBQscA775o98ljFm2EDCCCAgG8CwSOP+lZkyosA&#13;&#10;AgjEToAAN3ZNQoEQSLdA8DAneOneA6g9AikW0PFv4s8pBqDqCCCAQOUCBLiVG7IFBBCopgABbjU1&#13;&#10;2RYCCPgk8NXXbgQLF/l8ajLKigAC8RMgwI1fm1AiBNIrMHKU+2mgF9Jbf2qOAAKpF2AUS+p3AQAQ&#13;&#10;QKBCAQLcCgFZHQEEqifAiV31LNkSAgh4KqBRLF984WnhKTYCCCDQeAEC3Ma3ASVAAIFIgMmlIgn+&#13;&#10;IoBAWgV+/dW42JfWxqfeCCBQDQEC3Goosg0EEKhcQMHte+9Xvh22gAACCPgu8DAzyfvehJQfAQQa&#13;&#10;J0CA2zh7ckYAgRwBeixyMHiIAALpFnjK/Sbum2+l24DaI4AAAmUKEOCWCcdqCCBQRYHx45k5tIqc&#13;&#10;bAoBBPwX4KKf/21IDRBAoDECBLiNcSdXBBDIFdBwvLHjcl/hMQIIIJBuAX4uKN3tT+0RQKBsAQLc&#13;&#10;sulYEQEEqiUQcCJXLUq2gwACSRF48WWz50YkpTbUAwEEEKibAAFu3ajJCAEECgp88qmZfhaDhAAC&#13;&#10;CCDQQoCLfy04eIIAAggUJUCAWxQTCyGAQK0EwhPTvs6fAAAqXUlEQVS4SZNqtXm2iwACCPgroIt/&#13;&#10;f/7pb/kpOQIIINAAAQLcBqCTJQII5AjQe5uDwUMEEEAgR2DMh24CPn4yKEeEhwgggECHAgS4HRKx&#13;&#10;AAII1Ezg1dfN/je0ZptnwwgggIDvAsym7HsLUn4EEKi3AAFuvcXJDwEEmgW4v6yZggcIIIBAYQGN&#13;&#10;cpk4sfB7vIoAAggg0EqAALcVCS8ggEDdBF54sW5ZkRECCCDgpcB335k9/4KXRafQCCCAQCMECHAb&#13;&#10;oU6eCCBg9suv7qSNAJddAQEEEOhIIOBY2RER7yOAAALNAgS4zRQ8QACBugq86ILb8ePrmiWZIYAA&#13;&#10;Al4K0IPrZbNRaAQQaIwAAW5j3MkVgdQLBC+8lHoDABBAAIGiBEa7Icr8nFpRVCyEAAIIEOCyDyCA&#13;&#10;QGMEXiTAbQw8uSKAgHcCEyaYDR/hXbEpMAIIINAIAQLcRqiTJwJpF/jjD7Nhw9OuQP0RQACBogUC&#13;&#10;9eKSEEAAAQQ6FCDA7ZCIBRBAoOoCGp7M/bdVZ2WDCCCQYAHuw01w41I1BBCopgABbjU12RYCCBQl&#13;&#10;EGiCKRICCCCAQPEC9OAWb8WSCCCQagEC3FQ3P5VHoEECw0c2KGOyRQABBDwV0H24I0Z5WniKjQAC&#13;&#10;CNRPgAC3ftbkhAACkQD330YS/EUAAQSKFgiYaKpoKxZEAIH0ChDgprftqTkCjRF45VXuv22MPLki&#13;&#10;gIDvAiPpwfW9CSk/AgjUXoAAt/bG5IAAAjkCASdoORo8RAABBEoQ4D7cErBYFAEE0ipAgJvWlqfe&#13;&#10;CDRKgOHJjZInXwQQ8F1A9+G+9IrvtaD8CCCAQE0FCHBrysvGEUCglQABbisSXkAAAQSKFQhGjCh2&#13;&#10;UZZDAAEEUilAgJvKZqfSCDRI4PU3uP+2QfRkiwACCRFgFvqENCTVQACBWgkQ4NZKlu0igEArgeC5&#13;&#10;4a1e4wUEEEAAgRIEmEm5BCwWRQCBNAoQ4Kax1akzAo0SeOudRuVMvggggEAyBH4cb/blV8moC7VA&#13;&#10;AAEEaiBAgFsDVDaJAAJtCHwwpo03eBkBBBBAoGiBMRxLi7ZiQQQQSJ0AAW7qmpwKI9BAAU7KGohP&#13;&#10;1gggkBSBgIuFSWlK6oEAAjUQIMCtASqbRACBAgL6eYux4wq8wUsIIIAAAiUJEOCWxMXCCCCQLgEC&#13;&#10;3HS1N7VFoHECnJA1zp6cEUAgWQJjPkxWfagNAgggUEUBAtwqYrIpBBBoR4ATsnZweAsBBBAoQYAL&#13;&#10;hiVgsSgCCKRNgAA3bS1OfRFokAD3jDUInmwRQCB5ArpgGATJqxc1QgABBKogQIBbBUQ2gQACRQjQ&#13;&#10;41AEEosggAACRQpwTC0SisUQQCBtAgS4aWtx6otAowQYotwoefJFAIEkChDgJrFVqRMCCFRBgAC3&#13;&#10;CohsAgEEihDgZKwIJBZBAAEEihMIuGhYHBRLIYBA6gQIcFPX5FQYgQYIfPW12c8/NyBjskQAAQQS&#13;&#10;KsBFw4Q2LNVCAIFKBQhwKxVkfQQQ6FiAE7GOjVgCAQQQKEWA42opWiyLAAIpEiDATVFjU1UEGiUQ&#13;&#10;jBnTqKzJFwEEEEimAMfVZLYrtUIAgYoFCHArJmQDCCDQocAH7ictSAgggAAC1RP4+huziROrtz22&#13;&#10;hAACCCREgAA3IQ1JNRCItQA9DbFuHgqHAAKeCjBM2dOGo9gIIFBLAQLcWuqybQQQyApwEsaegAAC&#13;&#10;CFRfgGNr9U3ZIgIIeC9AgOt9E1IBBDwQ4CTMg0aiiAgg4JsAPxXkW4tRXgQQqIcAAW49lMkDgTQL&#13;&#10;/PxLmmtP3RFAAIHaCXB8rZ0tW0YAAW8FCHC9bToKjoAnAr/w+7eetBTFRAAB3wQ4vvrWYpQXAQTq&#13;&#10;IECAWwdkskAg1QL0MKS6+ak8AgjUUIDjaw1x2TQCCPgqQIDra8tRbgR8EfiFIcq+NBXlRAABzwQ4&#13;&#10;vnrWYBQXAQTqIUCAWw9l8kAgzQL0MKS59ak7AgjUUoDjay112TYCCHgqQIDracNRbAS8EeAeMW+a&#13;&#10;ioIigIBnAhxfPWswiosAAvUQIMCthzJ5IJBmAXoY0tz61B0BBGopwPG1lrpsGwEEPBUgwPW04Sg2&#13;&#10;At4IcI+YN01FQRFAwDMBjq+eNRjFRQCBeggQ4NZDmTwQSLFAQA9DilufqiOAQE0FCHBrysvGEUDA&#13;&#10;TwECXD/bjVIj4I8A94j501aUFAEE/BLgAqJf7UVpEUCgLgIEuHVhJhMEUizACViKG5+qI4BATQW4&#13;&#10;gFhTXjaOAAJ+ChDg+tlulBoBfwQYQudPW6WppF26tF3b9t7rxNdm23C8U3eByVPMJk2qe7ZkiAAC&#13;&#10;CMRZgG/qOLcOZUMgCQL04CahFf2qwzTTWObdNyxzwrGtyp0572zLjPvCMmM/t8xnY8xWHzB1mT69&#13;&#10;s+vpve++ssxdt019zz3K3Htndt2P3jXbcdDU99zjjF4j+J1qwqP6CXCMrZ81OSGAgBcCBLheNBOF&#13;&#10;RMBjAYbQedx4/hU9c9N1lvnyY7PZZzObsWfLCvx1E7M9djW7/iYLNt3S7PsfLHP7Lc3LZO6702yG&#13;&#10;6S3YZpAFp5xhtvaaljn+mOz7K68UBsPBiquajRg19XX3bua0k8weeMjszz+bt8UDBOomwDG2btRk&#13;&#10;hAACfggQ4PrRTpQSAX8F6F3wt+08LHnw32ssOPq4gsFm5oB9zSZOtODvR5o9N9yCvfYzm25as00G&#13;&#10;ms01V/gvOPNssyefNrvgIrP3PzAbtF2okNl2KzMNt//wIwsefsQF0LNndQ7c36xbNwuOONpDLYqc&#13;&#10;CAGOsYloRiqBAALVEyDArZ4lW0IAgUIC3INbSIXXaiXw5FNmV19r9scfrXOYe26zzz6f+vrzL2Qf&#13;&#10;L7mE2RKLZR8PGz71/XffM5tppvB54HptbYYZwseZhRYymzAhHJKc+b9/mF0xxOz3383mnWfqujxC&#13;&#10;oF4CHGPrJU0+CCDgiQABricNRTER8FaA3gVvmy5xBe/e3ezX31pWKwgsM4frjZ3b9eAqjR+f/av/&#13;&#10;f/7ZLJpw6r4Hwh7ccPjzwYPN7rzbwuC20zQWXHyZZd55zTKvvmCZrz4129oNfyYhUC8BjrH1kiYf&#13;&#10;BBDwRKCzJ+WkmAgg4KtAt66+lpxyJ03gVzfEWEOSc1MmE96La+O+zb7aNWd/nX56sylNPcGTJ1sw&#13;&#10;X2+z9dcze+NNs2+/dZNUfWjBOeeZ7TTI3e87owVzzm+Zu2+zzGEHW+ACYBICdRHgGFsXZjJBAAF/&#13;&#10;BOjB9aetKCkCfgrkBgx+1oBSJ0VAQeycc06tzaKLhI8D3Wv7jpsFWanvCtm/+r9301Dkqa+YPf6E&#13;&#10;2VduhmVNLDV5ktk551tmzTXMxo5zzydng98FF8hdg8cI1FaAY2xtfdk6Agh4J0CA612TUWAEPBOg&#13;&#10;d8GzBvO8uOqhdZM+hWla91u30WP3QnDdjWazzGy2+y7h/bSZiy90PbRTzO6+1+zjT8x++NEyRx9h&#13;&#10;NnMvs7Vc0Lqkuzf3kcdag2ibu+9qwcmnh+8FbsIqm23W7M8ELb54dlut1+IVBGojwDG2Nq5sFQEE&#13;&#10;vBXIBC55W3oKjgACsRcIjnK/RfofNwkPCYE6CGRef6nVZE/62Z9wZmT3O7WZB+8xW2XlbEnc119w&#13;&#10;+FHZSan0yjprWeaWG6bed6sZk9dYN3svbnaN8P/MJS4w3nADC/q4YFbJ/SRRZvizZj1ndJNb/WnB&#13;&#10;wYeZ3XZH9j3+R6DGApkP3eiDXtnJ0GqcFZtHAAEEvBAgwPWimSgkAv4KBCefZnb+Rf5WgJInT0Az&#13;&#10;Iy/cx+yllwvPtrzcsmbfjA2HIpdU+T7uHt0PxpS0CgsjUKlA5pvPzKZ1IxdICCCAAAKhAJNMsSMg&#13;&#10;gEBtBbg/rLa+bL10gR9/NIt+IqjQ2q+8WujVjl8juO3YiCWqK9DFncYR3FbXlK0hgID3AtyD630T&#13;&#10;UgEEYi7A/WExbyCKhwAC3gp0bbrf3NsKUHAEEECg+gIEuNU3ZYsIIJArwAlYrgaPEUAAgeoJcAGx&#13;&#10;epZsCQEEEiNAgJuYpqQiCMRTIMMJWDwbhlIhgID/AtwC4n8bUgMEEKi6AAFu1UnZIAIItBDgBKwF&#13;&#10;B08QQACBqglwfK0aJRtCAIHkCBDgJqctqQkC8RSgBzee7UKpEEDAfwGOr/63ITVAAIGqCxDgVp2U&#13;&#10;DSKAQAsB7sFtwcETBBBAoGoCHF+rRsmGEEAgOQIEuMlpS2qCQDwF6GGIZ7tQKgQQ8F+A46v/bUgN&#13;&#10;EECg6gIEuFUnZYMIINBCgHvEWnDwBAEEEKiaAMfXqlGyIQQQSI4AAW5y2pKaIBBPAXoY4tkulAoB&#13;&#10;BPwX4PjqfxtSAwQQqLoAAW7VSdkgAgi0EOAesRYcPEEAAQSqJsDxtWqUbAgBBJIjQICbnLakJgjE&#13;&#10;U4Aehni2C6VCAAH/BTi++t+G1AABBKouQIBbdVI2iAACrQT69G71Ei8ggAACCFQmkOm9UGUbYG0E&#13;&#10;EEAggQIEuAlsVKqEQOwECHBj1yQUCAEEEiDAsTUBjUgVEECg2gIEuNUWZXsIINBaoDc9uK1ReAUB&#13;&#10;BBCoUIAAt0JAVkcAgSQKEOAmsVWpEwJxE+jDMLq4NQnlQQABzwXmnMOse3fPK0HxEUAAgeoLEOBW&#13;&#10;35QtIoBAnkCGHtw8EZ4igAACFQpwXK0QkNURQCCpAgS4SW1Z6oVAnAQYRhen1qAsCCCQBAGOq0lo&#13;&#10;ReqAAAI1ECDArQEqm0QAgTyBueY069Yt70WeIoAAAgiULUCAWzYdKyKAQLIFCHCT3b7UDoH4CHAy&#13;&#10;Fp+2oCQIIOC9AD8R5H0TUgEEEKiRAAFujWDZLAII5Anwe415IDxFAAEEKhDgomEFeKyKAAJJFiDA&#13;&#10;TXLrUjcE4iTAyVicWoOyIICA7wIcU31vQcqPAAI1EiDArREsm0UAgZYCGU7GWoLwDAEEEChXQCNi&#13;&#10;Mply12Y9BBBAINECBLiJbl4qh0CMBBiiHKPGoCgIIOC1ABcMvW4+Co8AArUVIMCtrS9bRwCBSIAT&#13;&#10;skiCvwgggEBlAlwwrMyPtRFAINECBLiJbl4qh0CMBGac0Wz22WJUIIqCAAIIeCrABUNPG45iI4BA&#13;&#10;PQQIcOuhTB4IIJAV6N0bCQQQQACBCgWY06BCQFZHAIFECxDgJrp5qRwCMROg1yFmDUJxEEDASwEu&#13;&#10;FnrZbBQaAQTqI0CAWx9nckEAAQkssRgOCCCAAAKVCMzU02zuuSrZAusigAACiRYgwE1081I5BOIl&#13;&#10;kBmwarwKRGkQQAAB3wRW7e9biSkvAgggUFcBAty6cpMZAikXWHops56u94GEAAIIIFCewKqrlLce&#13;&#10;ayGAAAIpESDATUlDU00EYiOwGr24sWkLCoIAAt4JZPrTg+tdo1FgBBCoqwABbl25yQwBBIwAl50A&#13;&#10;AQQQKE9AP7e2wnLlrctaCCCAQEoECHBT0tBUE4G4CGRWWTkuRaEcCCCAgF8CK/Xzq7yUFgEEEGiA&#13;&#10;AAFuA9DJEoFUCyy3LPfhpnoHoPIIIFC2ABcIy6ZjRQQQSI8AAW562pqaIhAfAYYpx6ctKAkCCHgj&#13;&#10;kGEGZW/aioIigEDjBAhwG2dPzgikV4BZQNPb9tQcAQTKE9D9t/25xaM8PNZCAIE0CRDgpqm1qSsC&#13;&#10;MRHI9O0bk5JQDAQQQMATAe6/9aShKCYCCDRagAC30S1A/gikUaDfCtyHm8Z2p84IIFC+wIpMMFU+&#13;&#10;HmsigECaBAhw09Ta1BWBuAhMM43xc0FxaQzKgQACPghk6MH1oZkoIwIIxECAADcGjUAREEilQF/X&#13;&#10;i0tCAAEEEOhYQPffMsFUx04sgQACCDgBAlx2AwQQaIhARsOUSQgggAACHQuo93baaTtejiUQQAAB&#13;&#10;BAhw2QcQQKBBAppoqmfPBmVOtggggIBHAtx/61FjUVQEEGi0AD24jW4B8kcgrQJdZzBbkdmU09r8&#13;&#10;1BsBBIoXyHCsLB6LJRFAIPUCBLip3wUAQKCBAv0IcBuoT9YIIOCDwCyzuIuBzKDsQ1NRRgQQiIcA&#13;&#10;AW482oFSIJBKgcxGG6ay3lQaAQQQKFpgoDtOdu9e9OIsiAACCKRdgAA37XsA9UegkQLLLm225uqN&#13;&#10;LAF5I4AAArEWyCjAJSGAAAIIFC1AgFs0FQsigEBNBDh5qwkrG0UAgQQI9F7IbKMNElARqoAAAgjU&#13;&#10;T4AAt37W5IQAAgUEwmHK/PxFARleQgCB1AvoAmAnTtVSvx8AgAACJQlw1CyJi4URQKDqAn+Z34xe&#13;&#10;3KqzskEEEPBfgHkK/G9DaoAAAvUXIMCtvzk5IoBAngAncXkgPEUAAQT6Lm82oD8OCCCAAAIlChDg&#13;&#10;lgjG4gggUAOBge4es9lnq8GG2SQCCCDgqQCzzHvacBQbAQQaLUCA2+gWIH8EEDDr2dNNpMJMoewK&#13;&#10;CCCAQCTA7MmRBH8RQACB0gQIcEvzYmkEEKiRACdzNYJlswgg4J/AOmubLbmEf+WmxAgggEAMBAhw&#13;&#10;Y9AIFAEBBJyAfgpjkYWhQAABBBDQbRskBBBAAIGyBAhwy2JjJQQQqIkAv/dYE1Y2igACHgnMMIMx&#13;&#10;osWj9qKoCCAQOwEC3Ng1CQVCIL0CnNSlt+2pOQIINAnoZ9PmmQcOBBBAAIEyBQhwy4RjNQQQqIHA&#13;&#10;KiubrdivBhtmkwgggIAfAlzo86OdKCUCCMRXgAA3vm1DyRBIp4B6L0gIIIBAGgXmmpMZ5dPY7tQZ&#13;&#10;AQSqKkCAW1VONoYAApUK0HtRqSDrI4CAtwK6wNe9m7fFp+AIIIBAHAQIcOPQCpQBAQSmCiy2aHZG&#13;&#10;5amv8AgBBBBIhUCG3wNPRTtTSQQQqK0AAW5tfdk6AgiUIZDZaYcy1mIVBBBAwGOBdd1v366/rscV&#13;&#10;oOgIIIBAPAQIcOPRDpQCAQRyBTbd2GyN1XJf4TECCCCQaAEu7CW6eakcAgjUUYAAt47YZIUAAsUL&#13;&#10;ZHbesfiFWRIBBBDwWaD/KmZbbu5zDSg7AgggEBsBAtzYNAUFQQCBFgLbbu1+Mqhvi5d4ggACCCRS&#13;&#10;YGduy0hku1IpBBBoiAABbkPYyRQBBIoS2Ile3KKcWAgBBPwVWG5Zy+w4yN/yU3IEEEAgZgIEuDFr&#13;&#10;EIqDAAJTBTLq1Vhyiakv8AgBBBBImgC9t0lrUeqDAAINFiDAbXADkD0CCLQjMM00Zpz8tQPEWwgg&#13;&#10;4LXAIgsbk0t53YIUHgEEYihAgBvDRqFICCAwVSCjYcoLLTj1BR4hgAACSRHQZHrTT5+U2lAPBBBA&#13;&#10;IBYCBLixaAYKgQACbQr06G7G7+K2ycMbCCDgqcB881p4G4anxafYCCCAQFwFCHDj2jKUCwEEmgXC&#13;&#10;k8A552h+zgMEEEDAewHdftGrl/fVoAIIIIBA3AQIcOPWIpQHAQRaC8w+u7sXlxmVW8PwCgIIeCkw&#13;&#10;yyzu3luOaV62HYVGAIHYCxDgxr6JKCACCEggnIil54xgIIAAAv4LqPd2nrn9rwc1QAABBGIoQIAb&#13;&#10;w0ahSAggUEBggb+4e3Hp8Sggw0sIIOCTQNeu7t5bjmU+NRllRQABvwQIcP1qL0qLQKoFwntxu3RJ&#13;&#10;tQGVRwABzwXUe9unt+eVoPgIIIBAfAUIcOPbNpQMAQTyBRZfjN/FzTfhOQIIeCXA79561VwUFgEE&#13;&#10;PBQgwPWw0SgyAmkWyBywn5mboIWEAAIIeCdwyIFmyyztXbEpMAIIIOCTAAGuT61FWRFAIDu0TyeJ&#13;&#10;JAQQQMAngUUXsQzHLp9ajLIigICnAgS4njYcxUYgzQKZgw4w679KmgmoOwII+CZw8GB+99a3NqO8&#13;&#10;CCDgpQABrpfNRqERQICeEPYBBBDwRuCvm1hmx0HeFJeCIoAAAj4LEOD63HqUHYE0C2y4vtluu6RZ&#13;&#10;gLojgIAPAp07W+ZgbqvwoakoIwIIJEOAADcZ7UgtEEilQNiLO8fsqaw7lUYAAU8EdN9tvxU8KSzF&#13;&#10;RAABBPwXIMD1vw2pAQLpFVhwATN6RtLb/tQcgbgLLLE4vbdxbyPKhwACiRMgwE1ck1IhBNIlkDlg&#13;&#10;X7PVB6Sr0tQWAQS8EAhHmczYw4uyUkgEEEAgKQIEuElpSeqBQIoFuL8txY1P1RGIq8AWm5ltt01c&#13;&#10;S0e5EEAAgcQKEOAmtmmpGAIpElhvHbO/7Z6iClNVBBCItcB00/Gbt7FuIAqHAAJJFiDATXLrUjcE&#13;&#10;UiSQ0W9MzjVXimpMVRFAILYCmlhquWVjWzwKhgACCCRZgAA3ya1L3RBIk8D885sd4oJcEgIIINBI&#13;&#10;gaWXchNLcSxqZBOQNwIIpFuAADfd7U/tEUiUQGbfvc3WXCNRdaIyCCDgl0AY3Hbr5lehKS0CCCCQ&#13;&#10;IAEC3AQ1JlVBAAFz973Rc8J+gAACDRLYekuzbbZqUOZkiwACCCAgAQJc9gMEEEiWwNprmQ3eP1l1&#13;&#10;ojYIIBB/gVlntcyhB8W/nJQQAQQQSLhAJnAp4XWkegggkDaByVMs2Gpbs2HD01Zz6osAAo0SuPgC&#13;&#10;y+y0Q6NyJ18EEEAAgSYBenDZFRBAIHkCXTpb5oTjzLp3T17dqBECCMRPYK89CG7j1yqUCAEEUipA&#13;&#10;gJvShqfaCCReoF9fMwW5JAQQQKCWAu5YE15Qq2UebBsBBBBAoGgBAtyiqVgQAQR8E8i4XhXbmSGD&#13;&#10;vrUb5UXAGwFGi3jTVBQUAQTSI0CAm562pqYIpFIg7FlZaslU1p1KI4BAjQU0SmS1VWucCZtHAAEE&#13;&#10;EChFgAC3FC2WRQAB/wQ0sylDlf1rN0qMQNwF3M8BZZixPe6tRPkQQCCFAgS4KWx0qoxA6gTWW8fs&#13;&#10;2KNTV20qjAACNRJYuA8XzmpEy2YRQACBSgUIcCsVZH0EEPBCIHPEYWabbuxFWSkkAgjEWyBz/LFm&#13;&#10;884T70JSOgQQQCClAgS4KW14qo1AGgXCocqclKax6akzAtUT4GJZ9SzZEgIIIFADgUzgUg22yyYR&#13;&#10;QACBeArccZcFe+8fz7JRKgQQiLfAeuta5vab4l1GSocAAgikXIAe3JTvAFQfgdQJuIlh7EAC3NS1&#13;&#10;OxVGoFKB2TRhnRuaTEIAAQQQiLUAPbixbh4KhwACNRGYMsWCLbc1Gza8JptnowggkDyBzMUXmO3E&#13;&#10;72onr2WpEQIIJE2AHtyktSj1QQCBjgU6d3Y9Mf80696942VZAgEEENhrT4Jb9gIEEEDAEwECXE8a&#13;&#10;imIigECVBfqtYHbuWVXeKJtDAIHECWwy0DJnnZa4alEhBBBAIKkCBLhJbVnqhQACHQpkttvG7ExO&#13;&#10;XDuEYgEE0iqw9pqWufxis06cLqV1F6DeCCDgnwBHbP/ajBIjgEAVBTL77mV29JFV3CKbQgCBRAis&#13;&#10;vJILbi/hVoZENCaVQACBNAkwyVSaWpu6IoBAmwLB0ceZXXFlm+/zBgIIpEhgwQUsc9dtZgv8JUWV&#13;&#10;pqoIIIBAMgQIcJPRjtQCAQSqIBDsd6DZrbdXYUtsAgEEvBWYbjrLPP2Y2eKLeVsFCo4AAgikWYAA&#13;&#10;N82tT90RQKCVQLD9zmaPPd7qdV5AAIF0CGSeeNisr5uEjoQAAggg4KUAAa6XzUahEUCglgLBhpua&#13;&#10;jX6+llmwbQQQiKFA5r67zFYfEMOSUSQEEEAAgWIFCHCLlWI5BBBIlUCwkjvJff+DVNWZyiKQZoHM&#13;&#10;rTeYbbB+mgmoOwIIIJAIAQLcRDQjlUAAgVoIBIssaTbu21psmm0igECMBDJX/cdsy81jVCKKggAC&#13;&#10;CCBQrgA/E1SuHOshgEDiBTIvjDTr0jnx9aSCCKRa4LSTCG5TvQNQeQQQSJoAAW7SWpT6IIBA9QRm&#13;&#10;7GGZl0ZVb3tsCQEE4iUweH/LHLBfvMpEaRBAAAEEKhJgiHJFfKyMAAKpEHjzLQtWWzsVVaWSCKRG&#13;&#10;YKstLPPfK1JTXSqKAAIIpEWAADctLU09EUCgMoHhIy3YhHv0KkNkbQRiIrDm6pa5546YFIZiIIAA&#13;&#10;AghUU4AAt5qabAsBBJIt8NHHFqywcrLrSO0QSLrA1q7ndgg9t0lvZuqHAALpFeAe3PS2PTVHAIFS&#13;&#10;BRZcwDIfv2/Wo0epa7I8AgjEQWCfvQhu49AOlAEBBBCooQABbg1x2TQCCCRQoOeMLsh9z2ypJRJY&#13;&#10;OaqEQIIFjjnKMmedluAKUjUEEEAAAQkQ4LIfIIAAAqUKdOpkmaFPm228UalrsjwCCDRC4LyzLXPk&#13;&#10;3xuRM3kigAACCNRZgAC3zuBkhwACyRHI3Hit2f77JKdC1ASBBApkrrvKMnvsmsCaUSUEEEAAgUIC&#13;&#10;TDJVSIXXEEAAgRIEgvMvMjuZoY8lkLEoArUX6NnTMjdfZ9Z/ldrnRQ4IIIAAArERIMCNTVNQEAQQ&#13;&#10;8FkgGHK12ZFH+1wFyo5AcgR6L+SC2+vNFu6TnDpREwQQQACBogQIcItiYiEEEECgCIFb77Bgv8FF&#13;&#10;LMgiCCBQM4GVV8r23PbqVbMs2DACCCCAQHwFCHDj2zaUDAEEfBR46BELdt3T7I8/fCw9ZUbAb4FN&#13;&#10;Blrmhmv8rgOlRwABBBCoSIBJpiriY2UEEEAgT8DNrJy553azeefJe4OnCCBQU4Hddia4rSkwG0cA&#13;&#10;AQT8ECDA9aOdKCUCCPgksNqA7In2Ukv6VGrKioC/AocfapkLzvW3/JQcAQQQQKBqAgS4VaNkQwgg&#13;&#10;gECOwLLLWOauW80GbZfzIg8RQKCqArPOYnbZvy1z3P9VdbNsDAEEEEDAXwHuwfW37Sg5Agh4IhBc&#13;&#10;crnZCSdzX64n7UUxPRFYfTXLnHqi2TJLe1JgiokAAgggUA8BAtx6KJMHAggg8OxQC453Qe6rr2GB&#13;&#10;AAKVCuy7l2VOOdGsS5dKt8T6CCCAAAIJEyDATViDUh0EEIixwPffZ4PcG2+OcSEpGgIxFujRw+zU&#13;&#10;Ey2z684xLiRFQwABBBBopAABbiP1yRsBBFIpEFxxpZl6cydNSmX9qTQCZQno923Va7ti37JWZyUE&#13;&#10;EEAAgXQIEOCmo52pJQIIxE3gueHZ3tyXXo5bySgPAvET2GPXbHDbrVv8ykaJEEAAAQRiJUCAG6vm&#13;&#10;oDAIIJAqgfHjs0HudTekqtpUFoGiBaabzsz12mb23rPoVVgQAQQQQCDdAgS46W5/ao8AAjEQCIZc&#13;&#10;lR2y/OuvMSgNRUAgJgLLL+t6bU8yG9A/JgWiGAgggAACPggQ4PrQSpQRAQSSLzByVLY39/kXkl9X&#13;&#10;aohARwI7Dsr+BFCvXh0tyfsIIIAAAgi0ECDAbcHBEwQQQKCBAhMnWqDfy73q2gYWgqwRaLDAqSdZ&#13;&#10;ZvB+DS4E2SOAAAII+CpAgOtry1FuBBBIrsCdd1tw4cVmr7+R3DpSMwTyBTYZaJmDB5uttGL+OzxH&#13;&#10;AAEEEECgaAEC3KKpWBABBBCoo8Avv2SD3ItcoPvb73XMmKwQqLPA4otZ5iAX2O6wXZ0zJjsEEEAA&#13;&#10;gSQKEOAmsVWpEwIIJEfglVezge499yWnTtQEAQlMN62ZC2zD4HbGHpgggAACCCBQFQEC3KowshEE&#13;&#10;EECgtgLBbXeYadjyW2/XNiO2jkA9BLbawgW2B5gtt2w9ciMPBBBAAIEUCRDgpqixqSoCCHguMOEn&#13;&#10;CzRkWYHulCmeV4bip1Jg2WWyPbZbb5HK6lNpBBBAAIHaCxDg1t6YHBBAAIHqCrzwUjbQvf/B6m6X&#13;&#10;rSFQK4Eebgiy67ENhyNPP12tcmG7CCCAAAIIGAEuOwECCCDgqUBw061m6tF99z1Pa0CxUyEwaLvs&#13;&#10;cOQlFk9FdakkAggggEBjBQhwG+tP7ggggEBlAj/84CahuiQb6AZBZdtibQSqKbBSv2yP7aYbV3Or&#13;&#10;bAsBBBBAAIF2BQhw2+XhTQQQQMATgVGjs4Huw494UmCKmViBeeY22/tv2eC2Uyax1aRiCCCAAALx&#13;&#10;FCDAjWe7UCoEEECgPIH/PWvBzbeZ3Xp7eeuzFgLlCizphiDvsL1l3D+beeZyt8J6CCCAAAIIVCRA&#13;&#10;gFsRHysjgAACMRV49TUX6Lp7dPXPzb5MQqBmAgP6Tw1sO3WqWTZsGAEEEEAAgWIECHCLUWIZBBBA&#13;&#10;wFeBTz7J9ugq0P30M19rQbnjKLDxRtneWu6xjWPrUCYEEEAgtQIEuKlteiqOAAKpEhg/3sJZlxXo&#13;&#10;vv5GqqpOZasokHH31EbDkFdbtYobZlMIIIAAAghUR4AAtzqObAUBBBDwRiC8R1eB7tBh3pSZgjZY&#13;&#10;oFcvF9i6n/vR/bVLLdngwpA9AggggAACbQsQ4LZtwzsIIIBAsgUefjR7n+79Dya7ntSufIEFF5ja&#13;&#10;YzvvPOVvhzURQAABBBCokwABbp2gyQYBBBCIrcCIUdlA99773YRUE2JbTApWR4G+K5htv63rsd3O&#13;&#10;rHv3OmZMVggggAACCFQmQIBbmR9rI4AAAskRGDvWAteraw8/Zvao+0dKl0DvhcwGbmgZ989WdTMj&#13;&#10;kxBAAAEEEPBQgADXw0ajyAgggEDNBd57PxvsPuIC3pGja54dGTRIYJZZpga1G7nAtpObRIqEAAII&#13;&#10;IICAxwIEuB43HkVHAAEE6iIw+nkX7LoeXQW777xblyzJpIYCnTubbbRBtqdWvbWaQIqEAAIIIIBA&#13;&#10;QgQIcBPSkFQDAQQQqIvAY09YoEBXQ5m//qYuWZJJlQRWH+AC26YhyAsuUKWNshkEEEAAAQTiJUCA&#13;&#10;G6/2oDQIIICAHwI/TQx7dLP37Lpg97ff/Ch32kq59FJTe2uXXy5ttae+CCCAAAIpFCDATWGjU2UE&#13;&#10;EECgqgKff569X3fYcHe/7iizseOqunk2VqJAPzcD8korWma9dc3WXrPElVkcAQQQQAABvwUIcP1u&#13;&#10;P0qPAAIIxEtgyhSz50ZYMMoFupqcSgHvr/Tu1rSRFl/MbEB/y7ig1lZ2/+afv6bZsXEEEEAAAQTi&#13;&#10;LECAG+fWoWwIIICA7wI//2w2dJgFw0Zkg90XX/K9Ro0v/9xzm621hvspn1WyQe3CfRpfJkqAAAII&#13;&#10;IIBATAQIcGPSEBQDAQQQSIXA99+bPesCXhf0moY0u58jInUg0L2b2ZouoHX/Mi6otSWX6GAF3kYA&#13;&#10;AQQQQCC9AgS46W17ao4AAgg0XuCrryxwAa96ee3lV83GjDH7fVLjy9XIEsw1p1nvhbIBrXpq+/Vt&#13;&#10;ZGnIGwEEEEAAAa8ECHC9ai4KiwACCKRA4NPPwkA3+ODDbMD7gQt6x7jHH3+SnMrP2MMFsb3N+mT/&#13;&#10;ZRTQ6rFeU48tCQEEEEAAAQTKEiDALYuNlRBAAAEE6i4w2U1gpR5eF/AG4V8X9IbBr3tt3Ld1L06H&#13;&#10;GU4zTVPQ2hS8ugA2Ewa17vnss3e4OgsggAACCCCAQOkCBLilm7EGAggggEDcBMaPzwa7P/xo9ssv&#13;&#10;Zj//YsEvboIr9zd6bu0+d8s2rWdduph162rW1fWkhn/d49znza+597tG73W1TLec5/PNZ7bgAnFT&#13;&#10;ojwIIIAAAggkXoAAN/FNTAURQAABBBBAAAEEEEAAgXQIdEpHNaklAggggAACCCCAAAIIIIBA0gUI&#13;&#10;cJPewtQPAQQQQAABBBBAAAEEEEiJAAFuShqaaiKAAAIIIIAAAggggAACSRcgwE16C1M/BBBAAAEE&#13;&#10;EEAAAQQQQCAlAgS4KWloqokAAggggAACCCCAAAIIJF2AADfpLUz9EEAAAQQQQAABBBBAAIGUCBDg&#13;&#10;pqShqSYCCCCAAAIIIIAAAgggkHQBAtyktzD1QwABBBBAAAEEEEAAAQRSIkCAm5KGppoIIIAAAggg&#13;&#10;gAACCCCAQNIFCHCT3sLUDwEEEEAAAQQQQAABBBBIiQABbkoammoigAACCCCAAAIIIIAAAkkXIMBN&#13;&#10;egtTPwQQQAABBBBAAAEEEEAgJQIEuClpaKqJAAIIIIAAAggggAACCCRdgAA36S1M/RBAAAEEEEAA&#13;&#10;AQQQQACBlAgQ4KakoakmAggggAACCCCAAAIIIJB0AQLcpLcw9UMAAQQQQAABBBBAAAEEUiJAgJuS&#13;&#10;hqaaCCCAAAIIIIAAAggggEDSBQhwk97C1A8BBBBAAAEEEEAAAQQQSIkAAW5KGppqIoAAAggggAAC&#13;&#10;CCCAAAJJFyDATXoLUz8EEEAAAQQQQAABBBBAICUCBLgpaWiqiQACCCCAAAIIIIAAAggkXYAAN+kt&#13;&#10;TP0QQAABBBBAAAEEEEAAgZQIEOCmpKGpJgIIIIAAAggggAACCCCQdAEC3KS3MPVDAAEEEEAAAQQQ&#13;&#10;QAABBFIiQICbkoammv/ffh0TAAAAIAjr39oeuAjOCwIECBAgQIAAAQIECNQFBG79YfsIECBAgAAB&#13;&#10;AgQIECBwIiBwT442kwABAgQIECBAgAABAnUBgVt/2D4CBAgQIECAAAECBAicCAjck6PNJECAAAEC&#13;&#10;BAgQIECAQF1A4NYfto8AAQIECBAgQIAAAQInAgL35GgzCRAgQIAAAQIECBAgUBcQuPWH7SNAgAAB&#13;&#10;AgQIECBAgMCJgMA9OdpMAgQIECBAgAABAgQI1AUEbv1h+wgQIECAAAECBAgQIHAiIHBPjjaTAAEC&#13;&#10;BAgQIECAAAECdQGBW3/YPgIECBAgQIAAAQIECJwICNyTo80kQIAAAQIECBAgQIBAXUDg1h+2jwAB&#13;&#10;AgQIECBAgAABAicCAvfkaDMJECBAgAABAgQIECBQFxC49YftI0CAAAECBAgQIECAwInAAJHysZmG&#13;&#10;ydXOAAAAAElFTkSuQmCCUEsDBBQABgAIAAAAIQCILaTScAIAAGQHAAAOAAAAZHJzL2Uyb0RvYy54&#13;&#10;bWzUVduO2yAQfa/Uf0B+35hNbCexNllVTTeqtGqjXj6AYGyjNRcBuf19B+zcI221ah/2IWTGAzNn&#13;&#10;Dgd4eNyKBq2ZsVzJSXTfwxFikqqCy2oS/f71dDeKkHVEFqRRkk2iHbPR4/Tjh4eNzllf1aopmEGQ&#13;&#10;RNp8oydR7ZzO49jSmglie0ozCcFSGUEcuKaKC0M2kF00cR/jLN4oU2ijKLMWvs7aYDQN+cuSUfe9&#13;&#10;LC1zqJlEgM2F0YRx6cd4+kDyyhBdc9rBIG9AIQiXUPSQakYcQSvDr1IJTo2yqnQ9qkSsypJTFnqA&#13;&#10;bu7xRTdzo1Y69FLlm0ofaAJqL3h6c1r6bT03+qdeGGBioyvgIni+l21phP8HlGgbKNsdKGNbhyh8&#13;&#10;zPA4wxiYpRDL+uPRMB22pNIamL9aR+svr6yM94XjMzia0xx+HQdgXXHwulZglVsZFnVJxF/lEMS8&#13;&#10;rPQdbJcmji95w90uSA82xoOS6wWnC9M6QOfCIF7AUUhwglOcjdMISSJA+jDNV0cnEeDcp/Cr2hzE&#13;&#10;9/is6ItFUn2uiazYJ6tBxZDQ0xqfTw/uGYBlw/UTbxq/b97uWgXFXyjmBlutGmeKrgSTrj1ehjXQ&#13;&#10;tZK25tpGyORMLBm0Z74WARDJrTPM0doXLKHwDwDrgZ4EAsojMN+CBcHdkFg/TbyWbslsiEFnrcz6&#13;&#10;I5wNwWnL7FWqjXVzpgTyBgAEHLBDJCfrZ9sh2k/peGxBBHSAqd0KMN6NxIbJOBtlyWh8qbBj4F0L&#13;&#10;rN9eJP9SYK24BoMsxft76niTJSm8KJ3ExoPB/5BYuNPgKg8HpHt2/Ftx6oN9+jhO/wAAAP//AwBQ&#13;&#10;SwMECgAAAAAAAAAhAOuhFrKCewAAgnsAABQAAABkcnMvbWVkaWEvaW1hZ2UxLnBuZ4lQTkcNChoK&#13;&#10;AAAADUlIRFIAAAO8AAABuggGAAAAK4VKAwAAAVppQ0NQSUNDIFByb2ZpbGUAACiRdZDNSkJRFIU/&#13;&#10;yzBMKDCKQMJREFiINaihGWnhQKywmsT1ahb4c7ha0cwnaBQRNI8eIHASUdADBEFFoxrVPHBScttX&#13;&#10;K7XowGZ9LPY+Z50NHS5NqawdyOVLRjw8411ZXfM6XuhmCCfTDGp6UQVjsai08K3tp3qHzdLbMeuu&#13;&#10;2k45YvRfp/3u46Dbc1b42992nKl0URf9kAroyiiBzS8c2y0pi8vC/YaEEj6wONPgU4uTDT6v9yzF&#13;&#10;Q8I3wn36ppYSfhL2JVv8TAvnstv6VwYrvSudX14UHZDyECWMlwizxEUTzNWZf2Ym6zMhCij2MNgi&#13;&#10;wyYlmQyKo8iSFp4nj844PuEAfqkJa9e/d9j0lGSZOpKnnpve+gNUhqF3v+mNvMp3FuDqQmmG9rNZ&#13;&#10;W9Ve3JgINLinAl2HpvmWAMco1O5N871imrUT6HyEy+onzpNi5EDzNEgAAABiZVhJZk1NACoAAAAI&#13;&#10;AAIBEgADAAAAAQABAACHaQAEAAAAAQAAACYAAAAAAAOShgAHAAAAEgAAAFCgAgAEAAAAAQAAA7yg&#13;&#10;AwAEAAAAAQAAAboAAAAAQVNDSUkAAABTY3JlZW5zaG90j0v9jwAAAj1pVFh0WE1MOmNvbS5hZG9i&#13;&#10;ZS54bXAAAAAAADx4OnhtcG1ldGEgeG1sbnM6eD0iYWRvYmU6bnM6bWV0YS8iIHg6eG1wdGs9IlhN&#13;&#10;UCBDb3JlIDYuMC4wIj4KICAgPHJkZjpSREYgeG1sbnM6cmRmPSJodHRwOi8vd3d3LnczLm9yZy8x&#13;&#10;OTk5LzAyLzIyLXJkZi1zeW50YXgtbnMjIj4KICAgICAgPHJkZjpEZXNjcmlwdGlvbiByZGY6YWJv&#13;&#10;dXQ9IiIKICAgICAgICAgICAgeG1sbnM6ZXhpZj0iaHR0cDovL25zLmFkb2JlLmNvbS9leGlmLzEu&#13;&#10;MC8iCiAgICAgICAgICAgIHhtbG5zOnRpZmY9Imh0dHA6Ly9ucy5hZG9iZS5jb20vdGlmZi8xLjAv&#13;&#10;Ij4KICAgICAgICAgPGV4aWY6UGl4ZWxZRGltZW5zaW9uPjQ0MjwvZXhpZjpQaXhlbFlEaW1lbnNp&#13;&#10;b24+CiAgICAgICAgIDxleGlmOlVzZXJDb21tZW50PlNjcmVlbnNob3Q8L2V4aWY6VXNlckNvbW1l&#13;&#10;bnQ+CiAgICAgICAgIDxleGlmOlBpeGVsWERpbWVuc2lvbj45NTY8L2V4aWY6UGl4ZWxYRGltZW5z&#13;&#10;aW9uPgogICAgICAgICA8dGlmZjpPcmllbnRhdGlvbj4xPC90aWZmOk9yaWVudGF0aW9uPgogICAg&#13;&#10;ICA8L3JkZjpEZXNjcmlwdGlvbj4KICAgPC9yZGY6UkRGPgo8L3g6eG1wbWV0YT4K1ido8gAAQABJ&#13;&#10;REFUeAHs3Qd4FEUbwPH3qAJiBwRRxIYFQVQEhAgK2AULKnzYRcVesRfsgr03QBELqBQBERsWQJqC&#13;&#10;gAUsNBGkSkdIuW/ePTYcl0uyl2tb/vM8Se72tsz8ZrO3787sbChskpAQQAABBBBAAAEEEEAAAQQQ&#13;&#10;8JlAOZ+Vh+IggAACCCCAAAIIIIAAAgggYAkQ8LIjIIAAAggggAACCCCAAAII+FKAgNeX1UqhEEAA&#13;&#10;AQQQQAABBBBAAAEECHjZBxBAAAEEEEAAAQQQQAABBHwpQMDry2qlUAgggAACCCCAAAIIIIAAAgS8&#13;&#10;7AMIIIAAAggggAACCCCAAAK+FCDg9WW1UigEEEAAAQQQQAABBBBAAAECXvYBBBBAAAEEEEAAAQQQ&#13;&#10;QAABXwoQ8PqyWikUAggggAACCCCAAAIIIIAAAS/7AAIIIIAAAggggAACCCCAgC8FCHh9Wa0UCgEE&#13;&#10;EEAAAQQQQAABBBBAgICXfQABBBBAAAEEEEAAAQQQQMCXAgS8vqxWCoUAAggggAACCCCAAAIIIEDA&#13;&#10;yz6AAAIIIIAAAggggAACCCDgS4FABbzr1m+UpctXSn5BgS8r02+FWrb8X1mzdr3fiuWq8qjv73P+&#13;&#10;kiXLVko4HHZV3rKVmdVr1snylauytflAb3f5ilX8z2dxD8jNzbO+Izf+t8lRLrx0jN6cm2uV7b9N&#13;&#10;mx2VjZkQQAABBPwjUL6nSakqzi+/zZWPRn0jA4d9Lu8N+UwmT/tF/l60VOrsXkOqVa2Sqs1ss55V&#13;&#10;q9fKw0+/IbP/nC9NDzt4m89i3zz58jty/Z1PSseTWstOO2wf+3Gx7xeaMrzQ9wPZveYusuvOO8ad&#13;&#10;T8v+Wv+h0ved4fLN+KmyzJwwH3TA3lK+fPm483th4pCPv5J3B38qdevUlF13iV/udJVj/YaN0uyE&#13;&#10;i+WvRUvkpLZHp2szRdb740+/yYumrnPz8mS/+nWtz/VCyfKVq6XKdpWlXDl/XCPSoO7a2x+Xux95&#13;&#10;2arjN94bIZ06tJXq21ctYhK0CRdf+4A8/FQ/ubbbOZ4v+uIlyyUvL9/ad71QmCbHnSczf/1Tzji5&#13;&#10;TYnZfeLFt+WTL7+Tls0aS4UsHGPTsf3pP/9uvjc/lR2qV5Oau+1cpPxfjfteho36Wvbde4+0fZ9O&#13;&#10;mvqTdDz/Fqmx687S6JD9rTwUd/zL1jG6CIzDCV+N+0E6XXK71Ntzd/PdXL/UpQoKwvL1+B/k7Q8+&#13;&#10;sX5Gj5kg3/84y/pO2mnH6gmdQyRynlJqxpgBAQQQQCBhgZScvevV4EeffVPOuKCHPG5ORL74ZrLM&#13;&#10;+n2efDj8SysYbXXqZfLOh6MTzpyTBfTL+P2PvpAvv53iZPaE59HA4JlX35P+A0fKwkXL4i4/0AT3&#13;&#10;Wva33h8lfy9eKpOn/iwPPdnXmrZxo7Mr5XFXnOWJP0yfZdn+s3RFlnOSuc0vWPiPVeafzEm3nbTu&#13;&#10;jz29u/xqLmr4JT33+iD5dsI0adPyCLn/1svlxu7/S9tJtF/MvFYOba1r07G73P7gC17Leqn5HfHp&#13;&#10;WOv/VMuYjZSO7et35itvDpHf//wrbpG+nfCj9fmy5ZntfeDH419c4KiJ2gvs8pselu63PGYFu/pd&#13;&#10;qOcY7w4ebX23H9/pGtELFE5Tus9TnOaD+RBAAIGgClRIRcGffiUSEDbYr548es/VcrC5ehoKhayu&#13;&#10;aXqFtGfv1yVdQVPtWrvK6EHPSeXKFVNRlMJ1aPenNh26y4p/VxdOi/fij7kL5b7er1ktvy/06iFN&#13;&#10;Dm0g+fkF1gUAvTL8Sv/BVjARb1m3T7vxii7SrWtH2d0YByUdl9PU2p923NF5DwAv2nzz3VQr2y88&#13;&#10;1kMqVkzJYcCLDOTZowIDXr5f8vMKzEWa7bJSgmxvPyuFDtBG3zYXr8dO/NHqXXTlxWfJ/vvsZc5p&#13;&#10;xDqPGTP2e3nypXekIIFbo9J1nhKgKqGoCCCAQFICSZ/paldevQKsXX3fffUh2b7a1q7L2jWrw4nH&#13;&#10;WK1I8/9avE1Gx02aLhO/n2laTZfKvqbr6HGtjpRDDtzHmmfRP8tNK/Ek2WfvutLKdFmLTnrl9T3T&#13;&#10;zXb7alXl9JNbWx+Nmzxd6tauaXWdtufV+UZ9Pl6mmG7Vep/igfvvLX/9vcT+uNS/2hX5GtOlUe9r&#13;&#10;nGDy+fnXk+Iu8+2ESOCg3aQPb3SgNU+FCuXllqvPk0+++M66In+DCRz1AkC8lEhZtXviF+Yq80LT&#13;&#10;zXeF6WJbsUIFq3tbh5OOMV3gdimy+tl/zJexphVv7oJFol2wtBtXWxPQValSuXDesROnyY8//S6L&#13;&#10;Fi+T2rvvZpWhRdNDpbzpuqvdiWf+8oecekJOYZfIj43p2nUbLPuRppVlmukCbJCkRdNGcurxrQrX&#13;&#10;a7/QCx26jOZFA6uGpo7PPPU4qVzJ+QUKve96xKfjrBbWHU1XdN2OXliITZpXDeT0IkSNXXeSow4/&#13;&#10;RNq3abbNbNobQfeLX01ryjpTjkiZG0iLIxuJ1pvuK2pyZJODZZeddjBd2H4VvbqvaeTn42TazNnW&#13;&#10;a1237lPaEjze7H//LF0pq9estfbLxqYr4MntWxaa6QKJuum9jJ9+NdHcX7vA7DvlrO7V7dscFfk/&#13;&#10;Mz0Kqpru1WeddpyVl+hfn5pud3o/7tkd2m1Tz/Y8+n+h3dT1f2H3mrtaXSj1s0MP3q/QVLf52VeT&#13;&#10;rHt7dZ6mxqLtMU3tVVh/7fJ0PqO9LPj7H/lx5m+iXRxPPT6n2G7RU2fMsrxOMfX3vfm/nGJs1ftw&#13;&#10;U5dnd2xbpPu/1pW2pP0ye45oC4keJ8469dgi+7p2FxxmbqXQFrJKZr/S48jppkts9D6W6La3KeyW&#13;&#10;N0725dL2r3jr1WnaM0RbkJod0dAaY0B7yfw5b6Hstcfu0rXTiVZdRS+bn58vH43+1vx//mn+HyPH&#13;&#10;tw4n5hTa6AU7veCmaZ459r416GPrdaWKFaXzmcdbr2N/zTe9G74xFyj1f0v3BztpXevJ/WnmOGAn&#13;&#10;bd2abv73jz+2eWHeSsuTLhtdzr33qiPTzD7x57y/rf1byx4v6T6iZQ2bPJxxyrHW/vXLrLny7+o1&#13;&#10;Ur9eHWuR6PXqPl6qn5nn48/GWd8P2ovnoAb1pf6edax7PHXf0e+uklKy2y9p3WX5TMurx6lFS5ZJ&#13;&#10;vbq15QRTL/b3qa4v0e8OOw8lHf/23KOWPZvl5uQYXbjAlhfW/4v5npw7/2/RY16e2a/1FqiT2x1t&#13;&#10;HV/t+bVb/ntDP5M9ze01B5u6crItvaXqKxOc6r6heU3kdpQBW/537r7pEtnNfJfYqXat3az/Rz33&#13;&#10;KGeOy9GpuGO2/d0c7zxFly+t7hLdt3WdJX2v6+dOj606LwkBBBDwg0DSAa+eYGu67rJztwl2o3H0&#13;&#10;5CH6BOpB093XPhnTE2q9F+uFPu/LfT0uk/+ddYJ1QqP35WoQPXbka9ucCE/64SfR5S/sfKoVdG02&#13;&#10;Xdq0+7AGNse2OsLa7KbNuXL1rb2sK7Q6Qe8f1m0kkjTg07xo0qC3uIBXu8Bq0iAxOun9nlpmbeHW&#13;&#10;4DT6SzN6Pr1n0mlZNfDWsmrSMmmAoUm7kY945yk5YN+9rPf667W3hlpXofV19LzHtGgirz99l6jR&#13;&#10;zfc+U1iu6HluvfYCubRrB8tP72e1gz9dl97rqYFln7eHbXMB4cMRY6z8nHt6e53NSvqle/2dT1nT&#13;&#10;tS61tVy7uWvdf9ivV9yAzF7W/jtl6i9y4jnXF5ZVp+vyI999yrrqbs+nXQGffuVd663uUxqcaBfz&#13;&#10;TiYofPiuq6zpeuJ85kW3FubbzpN+2Pu+a617u+f9tciqj3tuvtTqqaBBiAa0mt58b6T1V3/de0s3&#13;&#10;64RM8zLU3FenyV7fIHMPe793h8v7fR+17PWzRNz0YtB1dzxhlTm6Xh54oo/MnvihdYKkF4saHrSv&#13;&#10;aK8KO6nvdeYedZ12wbmn2JO3+atBib0PqZHue5quvvRsK9DRAPOW+561ptmOmncNdnrfd505aYxc&#13;&#10;uLHLoxeytKx20qCluPuAvzb3tr/af4h1ESi658RHn3wjX46dIq89dWfhhSENyLvd+LDMMxdrNKmD&#13;&#10;5u31t4aZC2sPFp4Ma5B7yXUPWvuW+uuANOqvt1D0e/aewv+7RLZtlyX6r5N92cn+Fb3O6NdzzAm/&#13;&#10;1oWemMdemBts/reij4O6nStuflQ0iNek5Vabl/p9KH2eucu6aKW3UvR67i3rczW061kdiwt488x9&#13;&#10;6zqfXqR8vOd11rJ6ceume562XuuxQy84aRpg/rd0mye3a2m9d5InndEup96Xrxed7PrV/StewKsX&#13;&#10;Oi4z+4HeW3+3+Z+0963+JoDX8nc5M3KMttfrxE9P9rvd8JB1MUvzpCZ6cclOrU03/9IC3mS2b28n&#13;&#10;FX/1OH7j3U8V3tKj+8LoLydY/2fa2+pMc4FAUyLfHdH5Kun4Zwe8To/R0eu1Xy81AxPe+dCL1lut&#13;&#10;B036vabHiej8b9q82Tpu2f/j9nefzh/v++B5cz6h5xSadL3R81sTS/llXyD/adaf1gX72NntvNrT&#13;&#10;SztmF3ee4qTuEtm3nXyvOz222mXjLwIIIOAHgW0vUZahRHp1XtNhhx7gaOlvTYujfkG1PKqxTPm8&#13;&#10;v3wz/FX5cshLolf773/8ddFWBj2p6WJaIfSkePzkGdusd8jIr6z3Z3co2rplz6gnY9od6cS2LWTS&#13;&#10;p2/I1DEDZOLoN6xWZHueVP2tWydylVtbqmOTdmPStMi0zBaXEinrIQ32kVefvEOmffW2VaZfv/ug&#13;&#10;8MS0nxksy056VV67XGng89kHz1vzfv/FW1aQZp8wapCiQbyeaGo9qJHWxQXnnFwY1Njri/e3vqmv&#13;&#10;D/o9Jj+NHSiD+jxizfLpmK0njXoCrMGubm/AS/fL2I9fF83D5RecYbXAvjloa/AYb/32NN0HtPXv&#13;&#10;sw9fsLal95tq0gFI7KStrhrs5jQ/TD5+7xmrHF8Ne9l6r4G4emjSQEi/7LtfdKb8Mn6QfPdJXyuQ&#13;&#10;uOriTsWe4N5ydVe56pJO1vLag2H6N+9aP3bQoC25Wn57ffr5eWefZJUx+iTaWoH5VZqbtjZpsKup&#13;&#10;rwnYfvjyLZk59j2r3vV/RNN5psVP08Chn1t/7V9DP/7aennJ/zrYk4r81Ra+Gd++Z03XHgl2ea42&#13;&#10;ZdQWCg12NdAdNTDi+ONX71itRRrcjPxsbJH1qakGy7pfPvfIzbLbLltbQ4rMvGWCrv+N5++VH79+&#13;&#10;Rz4f/ILofq3HBf2ftZMeCzQY0sBL55v82ZvW+vXE9dFn+1uz6aAydz/6inWceKn3bVZ9qlcP07tC&#13;&#10;exQ8be69j01Oth27jNN9uSz7V+y2Vv67xrrwN35UH+v/XHuO6P/ADHORyU56MUuDPf1f+uW7961y&#13;&#10;93/hPuuk/o6HXrIGqdLAVP/fNGmgatfzxE/72asp8nefentYwfN4c8HFTtGvo//nvjPHZR3Uzb6Q&#13;&#10;5yRP9jr1r16A3MO05D1iLkbpfh59ocyeT4P2K25+xAp29QLU+eb/qrTk1E+PCTowlh739GfC6H4p&#13;&#10;+X5wsv3SyqDH5mvMgHKxP/bF5ejltXeVBqXdzusous/oMW3Im72tenzoyX5WDwqd3+l3R/S69XVp&#13;&#10;xz+dx8kxWueLl3Y2PY/0f3z8x30K62LoW49bQeoTL7xdZBEn29KLIxrs6vFSvw+0fnX/v+GKzkXW&#13;&#10;V9yEjuaijya9sHTr/c9bF3f0mBLvnnEnx+x423Fad/ayTvYtJ9/rTo6t9jb5iwACCPhFIOmAVx9p&#13;&#10;okm7ITlJ2h1Z0309uhUGGToK8K3XnG9NH7blpL3TaW2t9zoglZ2066KeeOuJut5TU1yyg78eV59v&#13;&#10;deXV+XbeqbrsZUZnTHVqvqUbnn6JjDGtVNoioYGDvtbu1JpKe9yL07JqAKuDDGnrsT4O4jczMrWO&#13;&#10;pqnptz8XWH/115vmJEjTo3dfbUakrG291sBTu0Y++cANVn6eMfdd61XqB2/vXlgPGgzcZbpwXWRa&#13;&#10;z0tKupy2EjcyLdjaTfmwhgdYJ4vaEqotQppGmu6CGpxocKndf7XFXPNgB2MTv/+ppE0UfqYXLe64&#13;&#10;/iLTTW93a1sa/GrSkzw72eXtYfYhe2Rl3R+1vJrsgFdPTDTtYbq/26Nna3ez682J0LGmS328pPPZ&#13;&#10;o8BWMmXdrnIl60fLo0mDCS2/pkX/LDMDziwozIN9Mcj60Pxy4qb7t7pdf/m5Vnd+7QqvQarW++hB&#13;&#10;kZZXzau2dOgAKra3ttzqhR7dxgnHNbc3Gfev3dVXW2sLy2PK+bHpsq3puss7m67yda3X2v1dW7M1&#13;&#10;xRt4bvT7z1q9OzR/JxzXonBfshYo5tdj914jR5su8Lofa5ddrTdNem+cJqsr/pYLVtraqPNpd3Nd&#13;&#10;v/4PaOu2dnHUQcS0t4EGhXaXa/W61Jz863zam2DDxv+sddq/Stu2PV/0X6f7cln2r+jt6Gu9FUJ7&#13;&#10;luiFg6pVtpMLt7TUf/vdNGtWDfJfHzDMuiihJ/D2ftj8yEPloi6nWhcJJppeMJq0bjVpV067nnVf&#13;&#10;Ki6pXeujD7cCGPsCno5Mq4GD7m92LxntMq+BR07zJtaqEsmTvW0N0Po9d4/VLV9vW9Fu89FJW2G7&#13;&#10;93jM+t/V/U8vIjlJpfnpOvoPjHTvvvHKrQO16e0Lqfh+cLL90sqh+79eUIj9UfPYpD1btG70GGZf&#13;&#10;bNKuzPo/occR+/vZ6XdH7PpLO/7p/E6O0bHrtd/btz3phRO9sKT5XW++Q/cxI1FreXVadHKyLb1l&#13;&#10;Q5NexLO/D3T/L+mcIXob+lqPsRd3Oc2arD1Q9EJgh/NuloY5nc2F+T5WF257GSfHbHve6L9O685e&#13;&#10;prR9S88zSvted3pstbfJXwQQQMAvAkl3adYTBW2J0ZO90rqBKdrvc/+yTsrtQMyG1OBJ05wFkRZj&#13;&#10;7a6pV6W1FVIDSP1C1HvJNNmBjPUm5pfmQ78o9SRNA+l0J82ntjrqwFVX9ugVd3N2S2/cD81Ep2XV&#13;&#10;+/Je7jfYaqmMPfnRLl920m6eGvhE38Nlf6YntXrCqimnxWFxuxXrPImmWuaRTZrUXwNb7Yal6fnX&#13;&#10;3zcBeOQE05qw5ZfdlTF6mpPXegKmXem0O66dZv0+33qp3Xmj09otJ0t6D5Smdq2PsoKFe0yroF5I&#13;&#10;aXlUIzmi8UEmsDzMUat29Lrt13rhodfzb1kXYuxp9t94rQH2Z/bfWDe9/1iTBjCxya4XDf4u7HyK&#13;&#10;PPXyu1arq3br1BZSNdHWag0Qy5LmLlhsLWb/L9rr0P89/X+yT57t6bqP2fen2dPK8lfvydNk15Pe&#13;&#10;c6pprBmV9oRzIl1rrQnml73f6H3d8xdG5rPvnbfnUScNoPTkTlv09WS/uBS77XjzOd2XU7F/xf7r&#13;&#10;7bLzDlaWlq741/q7bMtfvc/Wvmhj51nvhdZu99ZtFjFjH9jzlPb3aPM/oY8j01YyfRSZBrk3dO8i&#13;&#10;q1evs7rlawAyY8votM2PbFjmPJV0bP7PBLvay0EvbGiwW9LxPrY8pfnpd4kGgvrdUqtG5JgVu45k&#13;&#10;3pe2fSfr7nXvtYXjU0TPr4GWXuSyk10WLc9pXW+2J1t/9bikSS/CHdH4QHH63WEtlOSveMfoklap&#13;&#10;AaX2ELCPfdHz6uPhSkrxtqXff5rs/dN6k+AvPcbefv2FogNWTZgy03rsoY7XoMdZrQP9+WLwi9Z3&#13;&#10;kZ3vko7ZsZtPpO7sZUvbt7R7uKaSvtedHludNmDYeeMvAggg4HaBpAPeBvvtZXWv04GR7Ht6Siq0&#13;&#10;dsvRgCg2VTGtGZrWro20EOprbem4yzwndPin31otg9plUE+y9cSyuGQHggfuX/xJbnHLlnW6dm9t&#13;&#10;ZbrT6n08/67S+3V3liNNIHXN7b2tL/Hddom0wpa0fidlvfb2J6x7gvXeYL2iv7dpvdUT4nO73bXN&#13;&#10;qtVYk7a82PdcRs+wZm2kpTN6WrKvY0++9Qtd0ymmy+/O5qJIbIoe3Cz2s9Le67aig0n75M7uhha7&#13;&#10;vL0vaEvswNcflqdNoDjJPDpKWwc1aUD0yhO3O+6lYK9fW1f1mZW6z2k5tZVT/wd0ut536CTFumkv&#13;&#10;Bk12cFvcOs4yA39pwKsXEzqfcXxh6+vZHdsVt0ip0+1txxv5tpr5/5xnTqx1QCC7VbHUFTqcQU8u&#13;&#10;Ndk9If5dFTFoZnoGRN/7H706HbRuzZZjRbz82kF/bAtv9Dr0dey2Yz/X90735VTvX7ptu3eBvtZk&#13;&#10;t3jFO4ZW3tKiu2791mNoZCnnv+2WVh0AqeqWwe3at25mDYyl923rmAR2bxL7QkOq86TBtp10sKVk&#13;&#10;Uqyf3SMiUyPPx24/mbLELvvvlmOFtmKe0r5V7MfW+/332dP66/S7I+5KyjAx9hhd3Cp0n3rM3KKg&#13;&#10;rdTa00PHodBnEOtj06J78RS3vE6P3Zb2TkjVxTi9NUBblfVHk+7rPc3Fbb34/pm5GK9jXdjHzdKO&#13;&#10;2dYKtvxKpO6il4t+HbtvOfled3psjd4OrxFAAAE/CCQd8B64396Wg3an1O6dxSU9mdUvBO2qpIGG&#13;&#10;BizRj0NZsizSYhd95f8kM1KjBrzaRanpYZEWm27nn17YVS/etuxuXTqQRiaT5ltHrLWTti7plV8N&#13;&#10;hOIFnfZ89t/SyqpftHqyqcHZB2YwpOgvV7vror0uPcnRk0Yd3VZbj2NT3dqR+461BU27hton/bHz&#13;&#10;JfNe61mTDiamXZrTmdRE72m8xJx8xFrEbldbxt4y9xTr4EbaJVa7Q+sgL3pvuI7KXVLSYC86/TD9&#13;&#10;VyvY1a6k2u3aTjpqcVmT3uOrSbszRg9CFrs+bXXV7r7Dzei1A83opfY963XMSNtlTfW2dPnXluLo&#13;&#10;K/z6v6stA9rlPdXBrubV7j6rrcia9qob2T9137Xvn7Y+iPllHyu0FSs22T0AatXYNfajbd7Hbnub&#13;&#10;D7e8SWRfTmb/irft2Gl71I7cOvK3GVU9NtktPNF1p/Mk8vgUrWOth++mzJCNpju4vtaASi+eWd2a&#13;&#10;zYi6K1etsS5E2D16ypKn2LxHv9dg5ZmHb5InzGB82n17JxN06HE/FckOdPWWiuIuCKZiO5lYh73/&#13;&#10;6wj8Jf2fJPLdUVK+Y49/Jc3r9LMRo8dasw5/+8nC+8F1wo7Vt3e6iiLz6YXgn813n/bucHIRvsgK&#13;&#10;zAT7fCX2M93ntUeNBrwzfvnd+tjpMTt6XU7rLnqZ0l47+V53emwtbVt8jgACCHhNIOl7eDue3Nr6&#13;&#10;UtGuPjpggp5ERCe9F+vZ1wZaV2x1urZ8ahoRMwCOPRhV9OBXeuLzv7NOtL64bun5nLVcJ9OyVVLS&#13;&#10;LyQ9adNWNx0Ay06ajzlbBtiyp6Xr7/KVq+SOB1+0Vq9dopyk0spqd0PWlp3oYFdP2DV4i0560q1J&#13;&#10;R76NThrcavcsvS9Tg0TtCjd52s/Rs1hXq3+eNWebaWV5Y9/XqoOH6P2l0UnrQh8Zkap05GGRfUq7&#13;&#10;xcUm7fqqFx806Um83RqlgbE6aRdgTSWV2R6Z1q4DawHzSx9FpGmH7atZf+1fs7d0sbbfJ/L30IMj&#13;&#10;Fyh0wKvY/yUdKTg62aOI63OuNZ3Xydl9jtHriH6tj1PS9P6wL6InmwstU619pUWcbtbbzFiGN3pi&#13;&#10;2XfLgGv2hRHdNzXpdK2/6KTz67FGU4Mto5J/YO7V1S6bdtIWf72vTgM0u8u4/Vn033jbjv7cfu10&#13;&#10;Xy7r/mVvx8lfva9XffR++bnzFxUuov9j9ngH2l1Xk31BcYE58U8k6X282nV86Kiv5XTzyDNNetFO&#13;&#10;7wsdM+5762Ja9MXNRPLkJB/aqq/r7/vM3dZ3i45Cr/djpyJpy7/Wpx77dJwFO+kFQt3PvZS0LGql&#13;&#10;YxTovheb9Jim34P2ccvJd0fsOvR9cce/ePMmOs3uYrtd1G0YWjf29ETXp/MfdMDe1mJTftz6HaP/&#13;&#10;63ZXZ+vDUn6173SNdSE09hisi+mI15rs/7NEjtnWguaX07qz53fy18n3utNjq5PtMQ8CCCDgJYGk&#13;&#10;W3j1wK0jbZ5/1X3WYzB0pF49WdEATp/nqd18tbVFRxTV1O38jta9YBoQLjbP29XBcbR7qd4To60J&#13;&#10;HU6InGDZiDpIkX6mJ2B6j4z93EX783h/dVv6CJcLTJ7OMV08tVujDjxjt/rEWyZ2ml7NHmied6rJ&#13;&#10;HgTmi28nW/dEaVAd/UxKbXn9ZfZca4AsvX9OTzz1S1vvAUpkoIySyqpXrfUEXk9udACNhgfua90P&#13;&#10;He9E8IoLz7TyoI8p0e6Yep+q3vunIxbrcwz1EUr6fEGts4uvfUCuNS2be5lBoWabAZd0ULGrTJAe&#13;&#10;7/7fWKOS3us+oAMJabc0HexD60G7oeqjSPQ5uHph46iYgWpKWl9Jn2l966Nb9BFKv5p60MeKaACg&#13;&#10;PQn0pP2uGy+2ggS1uua2x60RwPWxE+s3/CdDzf2KmrqWMCiOPr9Y0yPmkS3/mC6W+ogJndZky8jk&#13;&#10;GphpFzW90PKDqR8NCsqadLAU7cqr/xP66BTtSqdlGW3+r/SeRn0skZ00YNcTGA3otRXODvztzxP9&#13;&#10;q9vWYEDNNB1zdBNzX+0yq6VN3191aeTigL5OJt3+wAum5f8o0ZNc7WWgwZvmvf2WWxV0P9c600fk&#13;&#10;6COptNugDjQ219zfr/Nr64061DBdH3VQNB385cKr77d6WGjPkVfMI0006QBssS3SpW07Xrmc7stl&#13;&#10;3b/ibbOkadZjw65/ULp2v8caMKyaefb50I+/tvZ3Hd0++hipx0zdb/S+db1feaGpTx3FuqTU/IhD&#13;&#10;rGer6zztTHdmOx1/bLPCR1DpPhqdEslT9HIlvdb61YGtOptbNrSnT3Vz3NXnyyabbr6qq3Xsu/q2&#13;&#10;3lZAvcEcB+xbYax1m+DIK6mneZTfWRffZh3H9eKwBl96wWfqjNlWj6Ah/XvLAWaAR6ffHfHKXdrx&#13;&#10;L94yTqfp/abaw0ZH49bjj35faa+VberD6cq2zKePZNPvOj3H+NP0stILMl+Z72j7FhYnq9PW4evv&#13;&#10;etI6J2lh7lXXEcz1wtEEc2FBe25py7HeSqIpkWN29Lad1J3WWyKptO917Snh5NiayDaZFwEEEPCC&#13;&#10;QNIBrxZSW2a+/ugVK+DVQU6i78HSA/Zl5iBrt0Zpl2N9hurN9z5b2Oqr69CTSg2cY7vXHmwCC72K&#13;&#10;rV9W9jp0fjtFt3ba07RrsbZ8aouz3guk6TjzZarrchqMaGuoBs3RyQ4uNbiIDng1KNBWbDtp0HCT&#13;&#10;GQE03nMl7Xni/S2prNpa80KvHlbApq1X+qNJu+G+8e6IbVanI1IPfqOXCRj6WYGv3fKjAdmJZqRb&#13;&#10;TVpn+jgQfaaxPrPQTmp9uBnkRJNtWy52tAx75qi/9jzRsz714I2iI2b3efsjeeSZNwvn1gsbx7cp&#13;&#10;+cTV3nZIQoXLFfdCWy6GDXjcBGbviA6AEl3HemLeaEvLpd5jq4930fzYSS/M3HnDRdaIyDrN3p69&#13;&#10;fZ2mg77oCf17Qz4tLMf9t11hLdPz1svMPV2vWyMk67y6v+szqXW/i7bQz+KlWDfd7gu9brX2J318&#13;&#10;l/0MYF023ki1bXOaWgGvjn4dned424qdFhsM6vL6LNx7e71qBb124Ksnd1qXOqJyKpIOsPbMq1v/&#13;&#10;X/RZoRqcRuf/fPN4LO22rc+Stf+HddtaX/boqfperXXkYZ3Hfi6tzqMD/+jtBLHJybZjl9H3TvZl&#13;&#10;J/tXvHXrtFAo0tnG3v/s+aJN7Gk6qvELj/WQ28yFAx0sz066D9x4ZRf7rfVXH+fzfJ9Bha2/alNa&#13;&#10;wHukuX1Ek/6f2veA6vvGhxxg7d8ajNj/Uzpdk9M8FVfOyFoiv6P3S93n9BFWXS6/2xrI6u2XHygy&#13;&#10;orMuVdx64/npsU8fJaajjuvFIr34dVzOkdZgXO+Zi5w7lKE7bSLbjy5r9Gs7r6UeN6IOidrtP3Ks&#13;&#10;f8O6MCyDt65R9/9aZhT6RL477P3Pzouurbjj3+GNIj2J7GW2btn5Kw2+9PtTL+Tao+nrd6uOQ6HH&#13;&#10;vnL2/8UWFCfb0ouA+v+qz4+2j/W6L19onj6gjwJykvRRSfodq71J7IHy7OX0OHzlRWcVDtKpVqUd&#13;&#10;s6M97fU4qTudN5F9y8n3utNjq51P/iKAAAJ+EAiZrj4pvZytq9N7yXQgBw28ShrFVbv+6rx1TeuN&#13;&#10;fT9YKlF1gJK/Fi1J2/rtvGoX3fnmHscKFSqY56zWLjJ6qj1fKv7qg+UXmNFptauVtspqC3tJSbs7&#13;&#10;a0u6BoU66mq8L17t5rti5Wrr83TUg+4TeuV+lRnBWUdGTcc2bANtDV1kyqv3LdYyAX68e3q1vNra&#13;&#10;r4Md6T2esRdZ7HXF/tVy6IUUbanWfdtOuj7dz6put531aJPoE3Z7nrL81bLYvRL0YkXsAFf6+XFn&#13;&#10;XGUNkqXP4CxtX0gkD9pDQW8J2M3sMyX9DyeyTh1k61XT+jrinadMi20NWW72OR3BvKRH5ej61Vfv&#13;&#10;8dfBz/SCQrx9WFt2Nb8VzQBYdU2AHlsHZd12bPmc7Mtl3b9it1Xaez0G6MjWevzRUe/tx03FW07z&#13;&#10;pD/6/2d3dY43X7LTEslTsttK9fLndrvTulgb3Ysi1dtI5/r0WK/3s29XubKp552LHC8S/e6IzWtx&#13;&#10;x7/Y+RJ9r/vMX2bcg/WmJ5Y+m9nuQp3oemLn12OCDqap3zd6/CxL0mOsHqf0Io8ee/QxgCWNyVHa&#13;&#10;Mbu4PJRWd8UtV9J0/X8v7Xtd5ynt2FrSNvgMAQQQ8IpAygNerxScfCLgdQEdJfTa2x+3bhfQbppu&#13;&#10;T9FBZ0kDcqWjHNncdjrKwzrLLqDdVYeZniB6S4UO8KW3vAwb9Y3VI0hbv7RbKAkBBBBAAAEE/COQ&#13;&#10;ki7N/uGgJAh4R6Dvlq7Z0aODeyf35BSB7Ajos8J1ML3YpPc7X3Pp2bGTeY8AAggggAACHheghdfj&#13;&#10;FUj2gymg3fV0cBftrqePfvJC0vvw9Rmumt90dmuPZ5HNbcfLD9OyJ6Ajes/4+Q+ZM/9vq5u3Pstc&#13;&#10;Hy2jYy/E6y6fvZyyZQQQQAABBBBIhQABbyoUWQcCCCCAAAIIIIAAAggggIDrBCJDg7ouW2QIAQQQ&#13;&#10;QAABBBBAAAEEEEAAgeQECHiT82NpBBBAAAEEEEAAAQQQQAABlwoQ8Lq0YsgWAggggAACCCCAAAII&#13;&#10;IIBAcgIEvMn5sTQCCCCAAAIIIIAAAggggIBLBQh4XVoxZAsBBBBAAAEEEEAAAQQQQCA5AQLe5PxY&#13;&#10;GgEEEEAAAQQQQAABBBBAwKUCBLwurRiyhQACCCCAAAIIIIAAAgggkJwAAW9yfiyNAAIIIIAAAggg&#13;&#10;gAACCCDgUgECXpdWDNlCAAEEEEAAAQQQQAABBBBIToCANzk/lkYAAQQQQAABBBBAAAEEEHCpAAGv&#13;&#10;SyuGbCGAAAIIIIAAAggggAACCCQnQMCbnB9LI4AAAggggAACCCCAAAIIuFSAgNelFUO2EEAAAQQQ&#13;&#10;QAABBBBAAAEEkhMg4E3Oj6URQAABBBBAAAEEEEAAAQRcKkDA69KKIVsIIIAAAggggAACCCCAAALJ&#13;&#10;CRDwJufH0ggggAACCCCAAAIIIIAAAi4VIOB1acWQLQQQQAABBBBAAAEEEEAAgeQECHiT82NpBBBA&#13;&#10;AAEEEEAAAQQQQAABlwoQ8Lq0YsgWAggggAACCCCAAAIIIIBAcgIEvMn5sTQCCCCAAAIIIIAAAggg&#13;&#10;gIBLBQh4XVoxZAsBBBBAAAEEEEAAAQQQQCA5AQLe5PxYGgEEEEAAAQQQQAABBBBAwKUCBLwurRiy&#13;&#10;hQACCCCAAAIIIIAAAgggkJwAAW9yfiyNAAIIIIAAAggggAACCCDgUgECXpdWDNlCAAEEEEAAAQQQ&#13;&#10;QAABBBBIToCANzk/lkYAAQQQQAABBBBAAAEEEHCpAAGvSyuGbCGAAAIIIIAAAggggAACCCQnQMCb&#13;&#10;nB9LI4AAAggggAACCCCAAAIIuFSAgNelFUO2EEAAAQQQQAABBBBAAAEEkhMg4E3Oj6URQAABBBBA&#13;&#10;AAEEEEAAAQRcKkDA69KKIVsIIIAAAggggAACCCCAAALJCRDwJufH0ggggAACCCCAAAIIIIAAAi4V&#13;&#10;IOB1acWQLQQQQAABBBBAAAEEEEAAgeQECHiT82NpBBBAAAEEEEAAAQQQQAABlwoQ8Lq0YsgWAggg&#13;&#10;gAACCCCAAAIIIIBAcgIEvMn5sTQCCCCAAAIIIIAAAggggIBLBQh4XVoxZAsBBBBAAAEEEEAAAQQQ&#13;&#10;QCA5AQLe5PxYGgEEEEAAAQQQQAABBBBAwKUCBLwurRiyhQACCCCAAAIIIIAAAgggkJwAAW9yfiyN&#13;&#10;AAIIIIAAAggggAACCCDgUgECXpdWDNlCAAEEEEAAAQQQQAABBBBIToCANzk/lkYAAQQQQAABBBBA&#13;&#10;AAEEEHCpAAGvSyuGbCGAAAIIIIAAAggggAACCCQnQMCbnB9LI4AAAggggAACCCCAAAIIuFSAgNel&#13;&#10;FUO2EEAAAQQQQAABBBBAAAEEkhOokNziLI0AAggggEB2BfLyRBYtDm/5ibxeuiwsGzaIbNgosnGD&#13;&#10;eW3+rl+vP2FZb6bbr9dted28wRoZ81sjkUqVtvxUjHodNa2ima4/NWuK1DI/NWtISF9bPzW2Tg+F&#13;&#10;sovC1hFAAAEEEEDAEiDgZUdAAAEEEHC1wKzZYfn9Tzug1b9bAtxFkWlLl6Uo+wUFIv/9F/lJYJXh&#13;&#10;ePPWMMFvLfNTp47IgQ2sn1AD/XuASNWq8ZZgGgIIIIAAAgikQSAUNikN62WVCCCAAAIIJCSwZo3I&#13;&#10;9JkF5icc+ZlRIDPM602bE1pNmWZu09i08M5qWKZlE15or70iga8JhEMaDBMIJ0zIAggggAACCDgV&#13;&#10;oIXXqRTzIYAAAgikTODPOVuC2i0B7owZYZk7PyDXXxcsENGfz76QbUrcwLT+HnG4+WkiIf3b2HSx&#13;&#10;JiGAAAIIIIBAUgK08CbFx8IIIIAAAk4EtKX223EFMubbAvnqmwJZtcrJUpmbJ6MtvE6LpfcKm+BX&#13;&#10;g2ArANYgeK89nS7NfAgggAACCCBgBGjhZTdAAAEEEEi5wA/TwjJxcoGMHR8JcFN2n23Kc+riFebm&#13;&#10;ikG0fgpbgs0gWdK8mciJx0uo7bGRQbJcXASyhgACCCCAQLYFaOHNdg2wfQQQQMAHAhrcTpqyNcj9&#13;&#10;e5G3CuXKFl4nhEc1jQS/OS1FjjzCyRLMgwACCCCAQKAEaOENVHVTWAQQQCB1Ap99WSCjRpufTwvk&#13;&#10;9z8K2yBTtwHWVLrA5Cki5sfS18GwTKtvqNXRIvqjj0oiIYAAAgggEHABWngDvgNQfAQQQCARAb3/&#13;&#10;VgNcDXR/meWfINezLbzFVZ4+T7h1jkj7dhI6vp1IPRMMkxBAAAEE/C/wxRgJ/zA1oXKGbrslofm9&#13;&#10;NjMBr9dqjPwigAACGRYY910kwP3YBLo6+JQfk+8C3uhKqmA6c2nQawe/dWpHf8prBBBAAAE/CWjA&#13;&#10;e3YX5yXSnkEfDnQ+vwfnpEuzByuNLCOAAALpFtB7cu2WXB2AiuRhgbw8MU3y1k+4SpWo4LetSA0z&#13;&#10;CBYJAQQQQACBMggsWbZSLri6p1Srsp0MePl+qVbVfMeY1Ped4bJq9Vq5+aquZVhr6hch4E29KWtE&#13;&#10;AAEEPCmweo3IoA/yZeCH+ebRQQS5nqzE0jK9caPIRyOsn/AOO1jBb6i9CXxP7yCi3aBJCCCAAAII&#13;&#10;OBTIzc2TeQsWWYHuW++PkisvOsta8t9Va2TFytUO15L+2Qh402/MFhBAAAFXC3w/tUAGfag/+fLX&#13;&#10;QldnlcylUmCNucLx4RAJmx954mmRs8+S0DnmZKVevVRuhXUhgAACCPhcoMc150nP3q9L59OPl513&#13;&#10;ql6ktD/9+qe80n+ILFj4jxx60L5y3eWdpVaNXYrMl64J5dK1YtaLAAIIIOBegbBpwB1oWnNPPydX&#13;&#10;mrbKlSeeIdh1b21lIGe//yHySC8JtzpOwjfdKjJhUgY2yiYQQAABBPwgcFLbo6XBfvWkzzsfFSnO&#13;&#10;wkVL5ayLb5Pq1apK94vOlL/+XiJdu98jm/VZ8xlKBLwZgmYzCCCAgBsEfvs9LA8+mieHHrlZulyY&#13;&#10;Jx+NLHBDtsiDWwTWrRN5o7+ET+4g4S7niwwZ5packQ8EEEAAAZcKlCtXTm699gLpM2CYLF6yfJtc&#13;&#10;Dhv1tey6847y6D1Xy8ntWsoTD1xvBb3fTZ6xzXzpfEOX5nTqsm4EEEDAJQIfm8cIaZdl7bq8ebNL&#13;&#10;MkU23C0w+jMJmx957sWt3Z0Z5MrddUbuEEAAgSwJtGrWWJodfoi8/MZg2aF6tcJcLDAtuq2aH1b4&#13;&#10;vuZuu8juNXeVvxcvK5yW7he08KZbmPUjgAACWRT44qsCOatLrpx6Zq4MeJdgN4tV4d1NTzdX4e++&#13;&#10;T8Kt20v4qWdFdHQzEgIIIIAAAjECN5lRmQcN+1xm/zG/8JNddtpB/pjzV+H7jRs3yT9LV8hOOxa9&#13;&#10;17dwphS/IOBNMSirQwABBNwgMH5igZx3Sa60PyVXhnxEt2U31Inn87B4sciDj0i47QkSfuU1kQze&#13;&#10;f+V5OwqAAAIIBEDgsIYHSNtjmsq3E6YVlvaYo5vIz7PnyKdjJsi69Rul37vDrc+aNjmocJ50v6BL&#13;&#10;c7qFWT8CCCCQQYFpP4blpdfypM+bBLkZZA/Wpv6cI3LHPRJ+d5BIt4sldMF5wSo/pUUAAQQQKFbg&#13;&#10;xu5d5MtvpxR+fnTTRnLDFZ3lujuftKbps3pfeKyHaNfmTKVQ2KRMbYztIIAAAgikR2DWbA10862f&#13;&#10;/Pz0bMPPa23TeI2MmdXQz0VMX9maHSUhE/hKpzPTtw3WjAACCCDgTOCLMRI+u4uzeXWutsdK6MOB&#13;&#10;zucv45z/bdosy1esktq1dpXy5cuXcS1lW4wW3rK5sRQCCCDgCoH5CyKB7ssm2F1rBtglIZBxgUmT&#13;&#10;JWx+5N2BJvC9ROTkEzOeBTaIAAIIIBAlcHuPqDfueLld5UpSt07NrGSGFt6ssLNRBBBAIDkBDW6f&#13;&#10;ejbPatFdmrmBDpPLtIuXpoU3hZXT4VQJdb9MpEXzFK6UVSGAAAIIIFA2AQatKpsbSyGAAAJZE+j/&#13;&#10;dr60PHaz9Hw4Xwh2s1YNbLg4geEjzXN8O0r45ltFfvu9uLmYjgACCCCAQEYECHgzwsxGEEAAgeQF&#13;&#10;vhlbIB065cpFl+fJzJ8ZfiF5UdaQVoF+/SXc/mQJP9JbZOXKtG6KlSOAAAIIIFCcAAFvcTJMRwAB&#13;&#10;BFwioPfpXndznrQ5IVdGjGL0ZZdUC9lwIrDGPLP38Scjge9rfZ0swTwIIIAAAgikVICAN6WcrAwB&#13;&#10;BBBIrcBTz5nuy8dtludfZujl1MqytowKzJkrctudEj7+FJEhwzK6aTaGAAIIIBBsAQLeYNc/pUcA&#13;&#10;AZcKDP2oQFq13Sw3354nfy9yaSbJFgKJCkz5XsKXXiHh881jjH6dlejSzI8AAggggEDCAjyWKGEy&#13;&#10;FkAAAQTSJzB9ZlgefzpP3hlI1+X0KbPmrAuMHCXhiZNE7rxNQhdfmPXskAEEEEDALwKffFYgk6ck&#13;&#10;dg5x313+Dgn9XTq/7LmUAwEEAiHwWt98uatnnnkweyCKSyGDLqA7+k23WoFvyAS+Uq9e0EUoPwII&#13;&#10;IJASAX2Kg9N0Qjv/d/j1fwmd1jbzIYAAAlkS+GdJWC7tnitXXEuwm6UqYLPZFHh/sIQ7nCUy6INs&#13;&#10;5oJtI4AAAggkILDi39VySpcb5POvTW+dqDRs1Ddybrc7ZeN/m6KmZvclAW92/dk6AggEXOCjkQXS&#13;&#10;7uRc6fdWYt2PAs5G8f0msOAvCXe/RsI33iKybJnfSkd5EEAAAd8J7LrzjnJyu5ZyX6/XZN36jVb5&#13;&#10;NAh+4Ik+0uXME6TKdpVdU2YCXtdUBRlBAIEgCYTNY3TvvDdPTj8nV37+1bwhIYCAyJsDIq29Iz5G&#13;&#10;AwEEEEDA5QKXntdRqlbdTl7sG+mh8/jzA6ThgftIx5OOkfyCAnlr0MdywVX3yVW39pIvvpkseXmR&#13;&#10;rtYrV62RR55502oJvvCa++XZVwdKbm5e2krLPbxpo2XFCCCAQHyBiZML5M778uSrbwh04wsxNdAC&#13;&#10;s2ZL+IJLRK67WkL33xtoCgqPAAIIuFlgu8qVpOetl8ul1z8oNXbbSYaO+lpGD3pOQqGQPP3SO/K5&#13;&#10;CXKvvqST9f7BJ/taAe+JbVvIvY+9KitWrpZrup0ta9ZukPc/+sLqAl2xYnpC0/Ss1c01Q94QQACB&#13;&#10;LAo8+2K+Fexu2JDFTLBpBLwg8NyLEjaPLgo9dL/IAft7IcfkEQEEEAicQKtmjeWktkdLr+fekusv&#13;&#10;7yz169WRzbm58vqAYfLQnVfKEY0PtEx0ntFjJogGvP8sXSH71NtDDm90oFSrWkVOad8yrW50aU4r&#13;&#10;LytHAAEEIgJz54Xlfxfmyg098oRgl70CAYcCn38p4bM6iwwf4XABZkMAAQQQyLRAN9O1WdPZHdpa&#13;&#10;fxf/s9z62+ftj+Tymx6xfsZOnCbrN0Tu9b3usnOtLs6HH3e+nHnhrfLx5+Ot+dP1ixbedMmyXgQQ&#13;&#10;QGCLwGdfFMg1N+XJ73/QhZmdAoGEBRYulPCF3URu7yGh28ygViQEEEAAAVcJ2F2Ry5WPtKXuvNMO&#13;&#10;Vv6efuhGOfiA+kXyekyLJjLx037y2x8LTLfnSXLTPU9Lw4P2lXp1dy8ybyom0MKbCkXWgQACCBQj&#13;&#10;8EqffDnljFyC3WJ8mIyAY4HHHpfwxSbwXfi340WYEQEEEEAg8wI7VK8mzY88VB4zA1MtXrLcunf3&#13;&#10;51lzpP/AkVZmnnjxbdFW4EPMAFfa1VnTunXpu9eLFl6LmF8IIIBA6gVuuztPej/l/OHvqc8Ba0TA&#13;&#10;ZwLDRpj7emeb+3p7irSLdJ3zWQkpDgIIIOA5AR2kKjb1vu9aa3CqNh27F37U/aIzrddz5v8tx599&#13;&#10;rfV695q7ys1XdbWC38IZU/wiFDYpxetkdQgggECgBZYsDcu1pgvzB0N4tq5XdoQ2jdfImFkNvZJd&#13;&#10;8qkCD9wnoWuvwgIBBBBAIErgk88K5OTTc6OmlPzyhHblZPTwiiXPlMSn/23aLKvXrJPddtlRypcv&#13;&#10;X7gmnb5m7TqpudsuhdPS9YIW3nTJsl4EEAikgD5y6Job8+SHaVxLDOQOQKEzJ3Dv/RKeO09CT/XO&#13;&#10;3DbZEgIIIOABgZ53bQ0ss51dfXTRdjWKBrXW9MpFp6cjv7TwpkOVdSKAQCAF3ns/3wp2V/4byOJ7&#13;&#10;utC08Hq4+o5rI6E3+4hUr+7hQpB1BBBAAIF0CTBoVbpkWS8CCARK4OHeefK/i/KEYDdQ1U5h3SAw&#13;&#10;5msJH3u8yE8/uyE35AEBBBBAwGUCBLwuqxCygwAC3hIoMLfpdrsyV+7uyeBU3qo5cusrgT/nSPg4&#13;&#10;E/R+/ImvikVhEEAAAQSSFyDgTd6QNSCAQEAFNprnp59+Tq707c/gVAHdBSi2mwRy8yR83kUSfulV&#13;&#10;N+WKvCCAAAIIZFmAgDfLFcDmEUDAmwKrVomc2HGzjBhFsOvNGiTXvhW4614J33aXb4tHwRBAAAEE&#13;&#10;EhMg4E3Mi7kRQAABWbIkLG1O3CzfjmMkZnYHBFwp8FofCXc535VZI1MIIIAAApkVIODNrDdbQwAB&#13;&#10;jwvM/yssLY7NlekzCHY9XpVk3+8Coz+T8Gln+r2UlA8BBBBAoBQBAt5SgPgYAQQQsAV++yMsh7fY&#13;&#10;LHPnEezaJvxFwNUC48YT9Lq6gsgcAgggkH4BAt70G7MFBBDwgcDMn8NyyOGbZeVKHxSGIiAQJAGC&#13;&#10;3iDVNmVFAAEEiggQ8BYhYQICCCCwrcD3UwukUdPNkpe37XTeIYCARwQ06O1A92aP1BbZRAABBFIq&#13;&#10;QMCbUk5WhgACfhMYP6FAmrbK9VuxKA8CwRMYS9AbvEqnxAgggIAIAS97AQIIIFCMwJQfCqRVW4Ld&#13;&#10;YniYjID3BAh6vVdn5BgBBBBIUoCAN0lAFkcAAX8K/LUwLEflEOz6s3YpVaAFCHoDXf0UHgEEgidA&#13;&#10;wBu8OqfECCBQisDyFWHZ64DNpczFxwgg4FkBDXrPPMez2SfjCCCAAALOBQh4nVsxJwIIBEBg/QaR&#13;&#10;gw4j2A1AVVPEoAt89Y2Eb+wRdAXKjwACCPhegIDX91VMARFAwKlA2DxeN6ftZlm+wukSzIcAAp4W&#13;&#10;ePMtCT/7gqeLQOYRQAABBEoWIOAt2YdPEUAgQAKnn5sr06abqJeEAALBEej5oMj7HwanvJQUAQQQ&#13;&#10;CJgAAW/AKpziIoBAfIFuV+XK8JEF8T9kKgII+FogfMXVIiNH+bqMFA4BBBAIqgABb1BrnnIjgECh&#13;&#10;wHU350nfNwl2C0F4gUAABcLnXywy5usAlpwiI4AAAv4WIOD1d/1SOgQQKEXgtrvz5PmX80uZi48R&#13;&#10;QCAIAuFOnUUmTg5CUSkjAgggEBgBAt7AVDUFRQCBWIH7H86T3k8R7Ma68B6BwAqYkevC3U335hkz&#13;&#10;A0tAwRFAAAG/CRDw+q1GKQ8CCDgSeHdQvvR8mGDXERYzIRAkgfkLJHzVdSKL/wlSqSkrAggg4FsB&#13;&#10;Al7fVi0FQwCB4gSm/FAg19+SV9zHTEcAgaAL/PyLhG+/K+gKlB8BBBDwhQABry+qkUIggIBTgdWr&#13;&#10;xQp2edauUzHmQyCgAsNHSvjBRwJaeIqNAAII+EeAgNc/dUlJEEDAgcD1t+TKhEk8a9cBFbMggMBT&#13;&#10;z4q8OxAHBBBAAAEPCxDwerjyyDoCCCQm8HDvPOn/Do8fSkyNuREItkD49rtFJjFyc7D3AkqPAAJe&#13;&#10;FiDg9XLtkXcEEHAs8MGQArm7J4NUOQZjRgQQiAisXSvhO0zQy30Q7BEIIICAJwUIeD1ZbWQaAQQS&#13;&#10;EfhxRtjct5ubyCLMiwACCGwVmDY9EvRuncIrBBBAAAGPCBDweqSiyCYCCJRNYP0GHaQqlyeMlI2P&#13;&#10;pRBAwBb4cIiEH3vcfsdfBBBAAAGPCBDweqSiyCYCCJRNQIPdb8cxSFXZ9FgKAQS2Eej1hMgHg7eZ&#13;&#10;xBsEEEAAAXcLEPC6u37IHQIIJCHwzAv50vdNBqlKgpBFEUAgRsB6VNG8eTFTeYsAAggg4FYBAl63&#13;&#10;1gz5QgCBpAS+n1og9z6Ql9Q6WBgBBBAoIvDXQgk/0rvIZCYggAACCLhTgIDXnfVCrhBAIEmBex/I&#13;&#10;l7XrklwJiyOAAALxBEy35nDfN+N9wjQEEEAAAZcJEPC6rELIDgIIJC/wyON58slndGVOXpI1IIBA&#13;&#10;sQKP9hL5+ZdiP+YDBBBAAAF3CBDwuqMeyAUCCKRIYOx47crM83ZTxMlqEECgOIEVK03XZhP0khBA&#13;&#10;AAEEXC1AwOvq6iFzCCCQiEDYDMas9+3mE+8mwsa8CCBQVoFRoyX8/EtlXZrlEEAAAQQyIEDAmwFk&#13;&#10;NoEAApkRuPfBPPl6LI8gyow2W0EAAUtAW3mnfA8GAggggIBLBQh4XVoxZAsBBBIT+PSLAnnoMZp2&#13;&#10;E1NjbgQQSFrgv//o2pw0IitAAAEE0idAwJs+W9aMAAIZEtiwQeQ+07pLQgABBLIi8PW3Eu71RFY2&#13;&#10;zUYRQAABBEoWIOAt2YdPEUDAAwLalXnSFLoye6CqyCIC/hV47kWRmT/5t3yUDAEEEPCoAAGvRyuO&#13;&#10;bCOAQERg+McF8uSzdGVmf0AAgSwLmK4mDGCV5Tpg8wgggEAcAQLeOChMQgAB7wg8+Sxdmb1TW+QU&#13;&#10;AZ8LfDBY5KMRPi8kxUMAAQS8JUDA6636IrcIIBAl8NxL+fLtOLoyR5HwEgEEsiwQ1q7NublZzgWb&#13;&#10;RwABBBCwBQh4bQn+IoCApwQW/h02XZlp3fVUpZFZBIIgMHUaXZuDUM+UEQEEPCNAwOuZqiKjCCAQ&#13;&#10;LfDUc/my4K/oKbxGAAEEXCLwvGnlnf2bSzJDNhBAAIFgCxDwBrv+KT0CnhQY912BPP08A1V5svLI&#13;&#10;NAJBEFi1WqyuzUEoK2VEAAEEXC5AwOvyCiJ7CCBQVOBJ07pLQgABBFwt8O5AkVGjXZ1FMocAAggE&#13;&#10;QYCANwi1TBkR8JHA2+/ly7DhBT4qEUVBAAG/CoS1azMJAQQQQCCrAgS8WeVn4wggkIjAxo0itO4m&#13;&#10;Isa8CCCQVYGJkyXc982sZoGNI4AAAkEXIOAN+mWu2bYAADcgSURBVB5A+RHwkICOyvzjdB5D5KEq&#13;&#10;I6sIIND3DRG9WkdCAAEEEMiKAAFvVtjZKAIIJCrw6yzzGCLu3U2UjfkRQCDbAr/OknAfE/SSEEAA&#13;&#10;AQSyIkDAmxV2NooAAokKPPNCvqxalehSzI8AAgi4QEBbeVescEFGyAICCCAQPAEC3uDVOSVGwHMC&#13;&#10;P0wLy2v9GJnZcxVHhhFAICIwfwGtvOwLCCCAQJYECHizBM9mEUDAucBrfQl2nWsxJwIIuFJAW3kX&#13;&#10;/OXKrJEpBBBAwM8CBLx+rl3KhoAPBGjd9UElUgQEEBBZttyM2My9vOwKCCCAQKYFCHgzLc72EEAg&#13;&#10;IQFadxPiYmYEEHCzgAa8s2a7OYfkDQEEEPCdAAGv76qUAiHgHwFad/1Tl5QEAQSMwPoNtPKyIyCA&#13;&#10;AAIZFiDgzTA4m0MAAecCtO46t2JOBBDwiIA+omjmTx7JLNlEAAEEvC9AwOv9OqQECPhSgNZdX1Yr&#13;&#10;hUIAASMQfm8QDggggAACGRIg4M0QNJtBAIHEBGjdTcyLuRFAwEMCGvAyYrOHKoysIoCAlwUIeL1c&#13;&#10;e+QdAZ8K0Lrr04qlWAggEBFYtZpWXvYFBBBAIEMCBLwZgmYzCCDgXIDWXedWzIkAAh4V0Fbe1Ws8&#13;&#10;mnmyjQACCHhHgIDXO3VFThEIhMAvs8LyWr/8QJSVQiKAQIAF5i+glTfA1U/REUAgcwIEvJmzZksI&#13;&#10;IOBAYPBQgl0HTMyCAAJ+EGDwKj/UImVAAAGXCxDwuryCyB4CQRP4cGhB0IpMeRFAIKgCM2bSyhvU&#13;&#10;uqfcCCCQMQEC3oxRsyEEEChN4KORBTLjp3Bps/E5Aggg4B8BWnn9U5eUBAEEXClAwOvKaiFTCART&#13;&#10;gO7Mwax3So1AoAXGjhcZNTrQBBQeAQQQSKcAAW86dVk3Agg4Fpg3Pyx0Z3bMxYwIIOAjgfCQYT4q&#13;&#10;DUVBAAEE3CVAwOuu+iA3CARWQIPdjf8FtvgUHAEEgiwwcpSIGbWZhAACCCCQegEC3tSbskYEECiD&#13;&#10;wOBhjM5cBjYWQQABPwhs2iThj03QS0IAAQQQSLkAAW/KSVkhAggkKvDZlwUycTKDVSXqxvwIIOAj&#13;&#10;gZGf+KgwFAUBBBBwjwABr3vqgpwgEFiBwTyKKLB1T8ERQGCLwISJIhMnwYEAAgggkGIBAt4Ug7I6&#13;&#10;BBBITGDJ0rDQnTkxM+ZGAAF/CoQ/ppXXnzVLqRBAIJsCBLzZ1GfbCCBgjcy8YiUQCGRbIJTtDLB9&#13;&#10;BER08KrNm5FAAAEEEEihAAFvCjFZFQIIJC4w+rOCxBdiCQRSLsA95CknZYWJC8ybL0Irb+JuLIEA&#13;&#10;AgiUIEDAWwIOHyGAQHoFFv4dls/HEPCmV5m1I4CAlwTC2spLQgABBBBImQABb8ooWRECCCQq8IUJ&#13;&#10;ds3TOEgIIIAAAraAtvDONy29JAQQQACBlAgQ8KaEkZUggEBZBD43jyMiIYAAAghECegzeb/8OmoC&#13;&#10;LxFAAAEEkhEg4E1Gj2URQKDMAmvWCt2Zy6zHgggg4GuBseN8XTwKhwACCGRSgIA3k9psCwEECgW0&#13;&#10;dXfZ8sK3vEAAAQQQsAXGjRdZv95+x18EEEAAgSQECHiTwGNRBBAouwCDVZXdjiXTIcBjidKhyjrL&#13;&#10;KLB8hchYE/SSEEAAAQSSFiDgTZqQFSCAQFkEuH+3LGosgwACQREI0605KFVNORFAIM0CBLxpBmb1&#13;&#10;CCBQVECD3Tlzee5pURmmIIAAAlsEaOFlV0AAAQRSIkDAmxJGVoIAAokI0J05ES3mRQCBQArM/Elk&#13;&#10;+oxAFp1CI4AAAqkUIOBNpSbrQgABRwIEvI6YmAkBBAIuEKaVN+B7AMVHAIFUCBDwpkKRdSCAgGOB&#13;&#10;SVMK5MfpdGd2DMaMCCAQXAHu4w1u3VNyBBBImQABb8ooWRECCDgRGD+BYNeJE/MggAAC1kjNS5cB&#13;&#10;gQACCCCQhAABbxJ4LIoAAokLfDexIPGFWAIBBBAIosDGjSITJgax5JQZAQQQSJkAAW/KKFkRAgg4&#13;&#10;ESDgdaLEPAgggEBEIPz9D1AggAACCCQhQMCbBB6LIoBAYgLjTevu4n8SW4a5EUAAgUALfD810MWn&#13;&#10;8AgggECyAgS8yQqyPAIIOBYYN577d6OxKlYUqVw5ekr81zpfsqkcR/tkCVkegewIaAvv6tXZ2TZb&#13;&#10;RQABBHwgwCmQDyqRIiDgFQG6M0dq6vFHKsh//1aWzasrW3//XVxZclpuezg++8xy8s+8SlKwPjLf&#13;&#10;aSdv+7ld5y1blJNNqyoX+Vm/PBJJ1987JLOnV5K8tZVlzi+VpFHDkL2oDBpQUcZ9mYJounCNvEAA&#13;&#10;gZQL5OWJTJyc8tWyQgQQQCAoAhWCUlDKiQAC2ReYMIkBq7QW9ts3JMNGFMg7A/OlUiWR/q9XlA/f&#13;&#10;rSC16m22KunyS8rLqy9UkL8XheXO+/JkwV9hmT4zfuv47N/Ccvf95oQ4Kl18fnlpcEAksO1xY3nZ&#13;&#10;bbeQte7pkyvK3bdXkHPOy5W99gyJBtUndcyNWpKXCCDgRoHwpMkSOqG9G7NGnhBAAAHXC4TCJrk+&#13;&#10;l2QQAQQ8LzDlhwI5KofgKl5F/jqtkglKRWrsGQl4V/9TWTZsDEvt+pH38ZYpbtqOO4gsX1hZhg4v&#13;&#10;sALbWT9WkmXLw5LTLldGDa0oDQ8JyV4HbJavP60ou9cKyYGHJb6N4rbt5eltGq+VMbMO8XIRyLuf&#13;&#10;BXJaSWj4YD+XkLIhgAACaROI30cubZtjxQggEFSBb8ZybS227u+6rbxMm1hJDtg/JD0fyrc+1i7I&#13;&#10;O5igVZ9GosHq3F8ryYC+FWS77WKXjv/+jdciXZS7XRW5uPDLrLDUqR1p7a1TJyS//xGWgw8KyTGt&#13;&#10;ysmFl0VahrW1l4QAAi4WYKRmF1cOWUMAAbcLEPC6vYbIHwI+Efh2HN2ZY6uyc6fycvCBIdlsGlnX&#13;&#10;rI182qRxJPjUwax+mBYW7bLctXN5GT/G9H0uJe1dLySnn1ZOXn8jX9asicz8wiv5smfdkGir8SEm&#13;&#10;0H3+5XwTQFeUH2eEpWYNkXXLKltB9ZL5lUSXJyGAgAsF9ArY5CkuzBhZQgABBNwvQMDr/joihwj4&#13;&#10;QmDseALe2Io8tOlmqbzTJvl+aoH0eyUypII9InPbk3Ol68W5cqK5x1bv9dVAuLSRlt/rX8EKnq+/&#13;&#10;Zes9vWO+LpBqu22Sy6/Jleo1N1mPhdJ1nXdJrtzRo7zMMgF1pR03yXaVQ3LV5eVjs8h7BBBwiUCY&#13;&#10;gatcUhNkAwEEvCZAwOu1GiO/CHhQQFsTV/FUjWJrbtx3Yalg4l3ttjz5+0jX76ZHbD086yCtIdP4&#13;&#10;Wr6EeLRZ03LS/Khy8tgT+ZIbc6u0vh/0YYH895/Im69VkHHfFcgvv4bloAPLyfQZBZJvelPrAFk5&#13;&#10;LWnhLbaS+ACBbAuYgatICCCAAAKJC2w9o0p8WZZAAAEEHAloUEXaKvDlqIpyyYXlZeedRFo0KydX&#13;&#10;X1He6oKsAenceWFZsTIsT/UqL7VqhqTV0eWk0xnl5Z8lYSuQrbtHyOqG/MSj2w6y/3a/CrLWdIvu&#13;&#10;+fDW1t2tW4y8Or5dOWv05gu6ReaZ/VuBHHJwpOW4trnPVwNvEgIIuFTgx+kuzRjZQgABBNwtQMDr&#13;&#10;7vohdwj4QkAHTiJtFdBBovq+XEFWLqos330VGWTq1LO2Nsuefk6eVK0Ssp7DO/aLipJnWmBPOC3y&#13;&#10;uT7GqFo1EQ187aT37eqjjm67u/hgV+d99fkKMurTApk3P1Ifjz+dL40PjTzHt8Bck3jx1cjAWfZ6&#13;&#10;+YsAAi4SWLTYDMG+wkUZIisIIICANwR4LJE36olcIuBpgQ6dcmXEKFp5oytRR2Ju1LCc1XL7x5/x&#13;&#10;Lwgc1igk/20yozXPjv959PqSeX1gg1Dat5FM/jKxLI8lyoQy20hWIDRkkMixbZJdDcsjgAACgRLY&#13;&#10;tk9coIpOYRFAIFMCer8oaVsBHUVZ76UtKem9z5lI6Q6oM1EGtoFAEATCM36SEAFvEKqaMiKAQAoF&#13;&#10;6NKcQkxWhQACRQU2mRbKP+dmJnArunWmIIAAAj4SmPmTjwpDURBAAIHMCBDwZsaZrSAQWAHu3w1s&#13;&#10;1VNwBBBItQABb6pFWR8CCARAgIA3AJVMERHIpsCvs0rutpvNvLFtBBBAwFMCv/0ustEM505CAAEE&#13;&#10;EHAsQMDrmIoZEUCgLAK08JZFjWUQQACBYgRmzizmAyYjgAACCMQTIOCNp8I0BBBImcCvPJIoZZas&#13;&#10;CAEEEAjTrZmdAAEEEEhIgIA3IS5mRgCBRAVo4U1UjPkRQACBEgTMSM0kBBBAAAHnAgS8zq2YEwEE&#13;&#10;EhQIm8GZeeRNgmjMjgACCJQkMHt2SZ/yGQIIIIBAjAABbwwIbxFAIHUCtO6mzpI1IYAAApbAkqVA&#13;&#10;IIAAAggkIEDAmwAWsyKAQGICc3j+bmJgzI0AAgiUJrB0WWlz8DkCCCCAQJQAAW8UBi8RQCC1AosW&#13;&#10;mz7NJAQQQACB1Als2CCybl3q1seaEEAAAZ8LEPD6vIIpHgLZFCDgzaY+20YAAd8K0K3Zt1VLwRBA&#13;&#10;IPUCBLypN2WNCCCwRWDRYigQ8IoAvRG8UlPk0wjQrZndAAEEEHAsQMDrmIoZEUAgUQFaeBMVY34E&#13;&#10;EEDAgcBSBq5yoMQsCCCAgCVAwMuOgAACaRNYtIhWs7ThsmIEEAisQJiAN7B1T8ERQCBxAQLexM1Y&#13;&#10;AgEEHArQwusQitkQQACBRATo0pyIFvMigEDABQh4A74DUHwE0iWQl8dtZumyZb0IIBBwAQatCvgO&#13;&#10;QPERQCARAQLeRLSYFwEEHAvQuuuYihkRQACBxATo0pyYF3MjgECgBQh4A139FB6B9AkQ8KbPljWn&#13;&#10;QyCUjpWyTgTSI7BqVXrWy1oRQAABHwoQ8PqwUikSAm4Q4JFEbqgF8uBcgAHWnFsxZ9YF1q/PehbI&#13;&#10;AAIIIOAVAQJer9QU+UTAYwK08HqswsguAgh4R2D9Bu/klZwigAACWRYg4M1yBbB5BPwqsGw5LWZ+&#13;&#10;rVvKhQACWRaghTfLFcDmEUDASwIEvF6qLfKKgIcEcnM9lFmyigACCHhJgIDXS7VFXhFAIMsCBLxZ&#13;&#10;rgA2j4BfBQh4/VqzlAsBBLIuoF2aw/SiyXo9kAEEEPCEAAGvJ6qJTCLgPQECXu/VGTlGAAEPCdDK&#13;&#10;66HKIqsIIJBNAQLebOqzbQR8LEDA6+PKpWgIIJB9AQauyn4dkAMEEPCEAAGvJ6qJTCLgPYHcXLrb&#13;&#10;ea/WyDECCHhGgBZez1QVGUUAgewKEPBm15+tI+BbAVp4fVu1FAwBBNwgQMDrhlogDwgg4AEBAl4P&#13;&#10;VBJZRMCLAgS8Xqw18owAAp4RIOD1TFWRUQQQyK4AAW92/dk6Ar4VIOD1bdVSMAQQcINAfoEbckEe&#13;&#10;EEAAAdcLEPC6vorIIALeFNic5818k2sEEEAAAQQQQAAB/wgQ8PqnLikJAq4SoIXXVdVBZkoRqFVl&#13;&#10;fSlz8DECCCCAAAIIeFGAgNeLtUaeEfCAAAGvByqJLFoCV+b8Lu9Na4YGAggggAACCPhQgIDXh5VK&#13;&#10;kRBwgwABrxtqgTyUJnBX6x/kxcltS5uNzxFAAAEEEEDAowIEvB6tOLKNgNsFKlVyew7JX9AFnmz9&#13;&#10;hTw48YygM1B+BBBAAAEEfC1AwOvr6qVwCGRPoFrV7G2bLSNQmsAbOe/LjRMvKW02PkcAAQQQQAAB&#13;&#10;jwtU8Hj+yT4CCLhUoCoBr0trJtjZ2qF6WAYc8qKcNrl3sCEoPQIIIIAAAgERIOANSEVTTAQyLVC1&#13;&#10;SijTm2R7CJQosPce+TKgRk9pOa1/ifPxIQIIIIAAAgj4R4CA1z91SUkQcJUALbyuqo7AZ+bwBv/J&#13;&#10;ALlKDvr1i8BbAIAAAggggECQBAh4g1TblBWBDApwD28GsdlUiQLtmqyWAUvOllorZpU4Hx8igAAC&#13;&#10;CCCAgP8ECHj9V6eUCAFXCNDC64pqCHwmzm2+WPr/dKxUyt0QeAsAfCZQq6bPCkRxEEAAgfQIMEpz&#13;&#10;elxZKwKBF6halXt4A78TZBmge84f8t60ZgS7Wa4HNp8mAQLeNMGyWgQQ8JsAAa/fapTyIOASAVp4&#13;&#10;XVIRAc3Gna1/kJcmHxfQ0lNs3wtUrSJSvbrvi0kBEUAAgVQIEPCmQpF1IIBAEQE9HyMhkA2BJ9p8&#13;&#10;KQ9NPCMbm2abCGRGoCbdmTMDzVYQQMAPAgS8fqhFyoCACwXo0uzCSglAlvrlvC83Tbg4ACWliIEW&#13;&#10;oDtzoKufwiOAQGICDFqVmBdzI4CAQwFGaXYIxWwpEdiheljeOuQl6TC5V0rWx0oQcLVArVquzh6Z&#13;&#10;QwABBNwkQMDrptogLwj4SGDHHX1UGIriaoG998iXATV7Sstp/V2dTzKHQMoE6NKcMkpWhAAC/hcg&#13;&#10;4PV/HVNCBLIiUG8vRmnOCnzANnp4g/9kgFwtB/3yecBKTnEDLUCX5kBXP4VHAIHEBAh4E/NibgQQ&#13;&#10;cChQe/eQVK4ksmmzwwWYDYEEBdo1WS1vLT1Hdl/+a4JLMjsCHhcg4PV4BZJ9BBDIpACDVmVSm20h&#13;&#10;EDABWnkDVuEZLO45zf+REX+0INjNoDmbco9AiIDXPZVBThBAwPUCBLyuryIyiIB3BerVo1uzd2vP&#13;&#10;vTnvnvOHDJx2lFTevM69mSRnCKRToG7ddK6ddSOAAAK+EiDg9VV1UhgE3CVAC6+76sMPubmz9VR5&#13;&#10;afJxfigKZUCg7AL19y77siyJAAIIBEyAgDdgFU5xEcikQL29Mrk1tuV3gSdaj5GHJp7u92JSPgRK&#13;&#10;FtjdPJKoSpWS5+FTBBBAAIFCAQLeQgpeIIBAqgX2ZqTmVJMGdn39cj6QmyZeFNjyU3AECgX2qV/4&#13;&#10;khcIIIAAAqULMEpz6UbMgQACZRSgS3MZ4VisUKD69mEZ0PAl6TC5V+E0XiAQaIH6BLyBrn8KjwAC&#13;&#10;CQsQ8CZMxgIIIOBUgIDXqRTzxROot0e+DKh5v7Sa9ma8j5mGQDAF6u8dzHJTagQQQKCMAgS8ZYRj&#13;&#10;MQQQKF1grz1DEjIDNYfDpc/LHAhECxze4D/pH7pWDvnl0+jJvEYg8AIhujQHfh8AAAEEEhPgHt7E&#13;&#10;vJgbAQQSFOA+3gTBmF3aNVktw9efKYfMJdhld0CgiED9vYtMYgICCCCAQPECBLzF2/AJAgikQIBn&#13;&#10;8aYAMUCrOKf5P/LRHy2lzrKfAlRqiopAAgL1905gZmZFAAEEECDgZR9AAIG0Chx5uOnTTELAgUD3&#13;&#10;nD9k4LSjpMrmNQ7mZhYEAiiw6y4iO+4YwIJTZAQQQKDsAgS8ZbdjSQQQcCBAwOsAiVnkzjbT5KXJ&#13;&#10;xyGBAAIlCdTfu6RP+QwBBBBAII4AAW8cFCYhgEDqBI48nMNM6jT9uaYn2oyRhyZ09GfhvFKqihXj&#13;&#10;51SnV64U/7N4U0uavxzHgnhkCU07+OCEZmdmBBBAAAERvn3YCxBAIK0C++4Tkp13SusmWLmHBfrl&#13;&#10;fCA3TbjIwyXwcNYrV5bQR4MltHiBhJYulNCMHwoLE3rgPgn981dkuv6d95tIi+aFn8e+KG1+azvL&#13;&#10;/pbQ3Nki/+u8dXHz2ppGMLzVpKRXjRqW9CmfIYAAAgjEESDgjYPCJAQQSK3AkUdwqEmtqPfXVn37&#13;&#10;sAxr8ZJcNPlm7xfGoyWwAtyjTRA7bryEu5wv4Z4PbC2JPvrm41GR6RdeKmJabkP9+279PPZVSfM3&#13;&#10;O0okp6WEmx4tMmGShO69s3Dp0MP3i4wcJVJQUDiNF8ULhA4l4C1eh08QQACB+AI8hze+C1MRQCCF&#13;&#10;Anof7+dfpnCFrMrTAvX2yJe3aj4oOVP7ebocns78lZeL1Kwh4UvN3yEfFSlK+LyLtp121+0iu+66&#13;&#10;7bSodyXNHzr7TJENG0TmzJXwJ6MldOLxkSWvuVKkWjUJ32LWTXImcOihzuZjLgQQQACBQgGaXQop&#13;&#10;eIEAAukS4D7edMl6b71NGmySEdWvlJxfCHazWXuhTmeJhMMSuuQiCf00VULjvhJp365olm6+QULf&#13;&#10;mqtV++0r4cceL/p57JQ484dNq65UqWLNGdpnH5E1ZhRu04U5dMetIq/2Edm0SaTuHrFr4n2swP77&#13;&#10;GcftYqfyHgEEEECgFAEC3lKA+BgBBJIXYKTm5A39sIa2TdbIR+vPkoZzR/uhON4uQ+1aVsBrdSX+&#13;&#10;Zqxp7a0poUFvizRvtk25QmedIdLgAJHNuSJr127zWbw3cecfPtJq4Q0tmidy3dUig4dGgt1y5SX8&#13;&#10;wssSmjVDQtO/t+4lFt0eKb5AI1p348MwFQEEEChZIBQ2qeRZ+BQBBBBIXqBWvU2ydFny62EN3hQ4&#13;&#10;u/k/0u/n46Xa5lXeLIDPch2aNVNkyRIJt97SqmtaYEML54gMG266OV9RpLShT4aLHHmEhGs4a4mN&#13;&#10;O7+2IP/0s8jy5RL6a46En3jKunc3dMuNEq63v4SGvi+y004SbnVske0zwQj0vEdC118DBQIIIIBA&#13;&#10;ggK08CYIxuwIIFA2AQauKpubH5a6IudPGTTtKIJdN1Xm34tEatfemqPNmyOvt6+2dVr0q4mmW3KF&#13;&#10;CuYRRZWjpxb/Ot78n38hsnixWANV5ZrtPfG0hFofI9aVsFzTgqzBcP29i19nwD8JMUJzwPcAio8A&#13;&#10;AmUVIOAtqxzLIYBAQgJ0a06Iyzcz39F6mrw8mRY7t1Vo+K0BIjV2E7nhOuv+2tCzT1r31YY/GGJl&#13;&#10;VR8jJOf9z2pxlaZHinS7JNKlWe+3Ncnqgvz5J9Zr630p8xfOaAapkosukPADj1iTwuO/i+RDH0t0&#13;&#10;0EEi8+YXzsqLGAEGrIoB4S0CCCDgTIAuzc6cmAsBBJIUGDGqQDp0Mq04pMAIPN7mK7l5woWBKa/X&#13;&#10;ChoaaILeE47fmu133pPwNTdY70M/TBTRRw3Zad06CZ/T1TxWyEw3SZ/dK6v+lfBBjSPvS5nfmkmX&#13;&#10;e/FZa5vh/Uxwq8mMFB367luRHXcQyS+Q8HU3irz/YeQzfm8VqFNbQj//uPU9rxBAAAEEHAsQ8Dqm&#13;&#10;YkYEEEhGYP16ke1rRFqHklkPy3pDoO8xH8rFk27yRmaDnEtzz6wcdKDIj9NFNm7cVqJ6dZFDDjZd&#13;&#10;jpdajxTa9sM47xKdP3oVZhRo+ePP6Cm8jhY49RQJDWBk82gSXiOAAAJOBQh4nUoxHwIIJC2Q026z&#13;&#10;jPuOcfKShnTxCrbfXmTAoS9Lx6mPujiXZA0Bjwk81VtCF9NbwmO1RnYRQMAlAuamGRICCCCQGYHj&#13;&#10;23HIyYx0drZSr06BjDjgfoLd7PCzVR8LWIN7+bh8FA0BBBBIpwBnn+nUZd0IILCNQLtjOeRsA+Kj&#13;&#10;N00abJKPdrhKWv/c10eloigIuEBg3322vZ/aBVkiCwgggICXBDj79FJtkVcEPC7Qolk5fcwmyWcC&#13;&#10;bZuskWHrO0mjuaN8VjKKg4ALBI5t44JMkAUEEEDAuwIEvN6tO3KOgCcFTqBbsyfrrbhMn918iQz9&#13;&#10;s7XsucwMekRCAIGUC4RaHZ3ydbJCBBBAIEgCBLxBqm3KioALBI49hsOOC6ohJVm4IudPGTStqWy/&#13;&#10;aUVK1sdKEEAgjkCzo+JMZBICCCCAgFMBzjydSjEfAgikRKDl0Rx2UgKZ5ZXc0WaavDz52Czngs0j&#13;&#10;4HOBli1Edq/l80JSPAQQQCC9Apx5pteXtSOAQIxAw4ND5tGeoZipvPWSwONtvpKHJ3T0UpbJKwLe&#13;&#10;FGjezJv5JtcIIICAiwQIeF1UGWQFgaAItG7Focerdd0nZ7DcPIHngXq1/si3twRCdGf2VoWRWwQQ&#13;&#10;cKUAZ52urBYyhYC/BVoeTQuv12p4+2oig5u/IpdMvtFrWSe/CHhTYJedRQh4vVl35BoBBFwlUMFV&#13;&#10;uSEzCCAQCIFWLbjW5qWK3qtOgbxZ6yFpM62Pl7JNXhHwtsDx7UR2qO7tMpB7BBBAwAUCnHW6oBLI&#13;&#10;AgJBE9hrz5CcehKHHy/U+2ENNsmwHa+RNr8Q7HqhvsijfwRC7U3AS0IAAQQQSFqAM86kCVkBAgiU&#13;&#10;ReAUAt6ysGV0meOarJWhG86Rw+aMzOh22RgCgReoVVNEW3hJCCCAAAJJCxDwJk3IChBAoCwC2sJb&#13;&#10;pUpZlmSZTAic3XyJDJnTWuotnZaJzbENBBCIFtBgd/vto6fwGgEEEECgjAIEvGWEYzEEEEhOoO4e&#13;&#10;dGtOTjB9S19+zBwZNK2p7PDf8vRthDUjgECxAnRnLpaGDxBAAIGEBQh4EyZjAQQQSJUA9/GmSjJ1&#13;&#10;67m9zY/yyqQ2qVsha0IAgcQE6u5Bd+bExJgbAQQQKFGAgLdEHj5EAIF0Cuh9vLvuks4tsO5EBHq3&#13;&#10;+VoemdAhkUWYFwEEUi2g3ZkrV071WlkfAgggEFgBAt7AVj0FRyD7ArvuQrfm7NdCJAev5QyRWyZc&#13;&#10;4JbskA8EAitAd+bAVj0FRwCBNAkQ8KYJltUigIAzgVNOKu9sRuZKi8D21UQ+aPGadJt8Q1rWz0oR&#13;&#10;QCABgfr16c6cABezIoAAAk4ECHidKDEPAgikTUDv49Vb1kiZF9irToEMa/CQnDX1ocxvnC0igEBR&#13;&#10;gePbipTj1KwoDFMQQACBsgtwVC27HUsigEAKBPTRRKfSypsCycRWcViDzTJ0h+vkuJ9fS2xB5kYA&#13;&#10;gbQJhE47JW3rZsUIIIBAUAUIeINa85QbARcJ6OBVpMwJHNdkrQzZ0FmazB2euY2yJQQQKFkgp6VI&#13;&#10;y6NLnodPEUAAAQQSFuAsM2EyFkAAgVQLaLfmRg1DqV4t64sj0Kn5UvlwzrGy99Lv43zKJAQQyJpA&#13;&#10;x9Oytmk2jAACCPhZgIDXz7VL2RDwkEDXzgxele7quvyYOfL+tCNlp/+WpntTrB8BBBIRqLGbhDry&#13;&#10;SLBEyJgXAQQQcCpAwOtUivkQQCCtAl07l5NdeCZv2oxvazNdXpnUJm3rZ8UIIJCEgAa7u+2axApY&#13;&#10;FAEEEECgOAEC3uJkmI4AAhkV2KNOSLqeSytvOtAfa/ONPDqB7pLpsGWdCKRCIHQ6/5+pcGQdCCCA&#13;&#10;QDwBAt54KkxDAIGsCGgrLym1Aq/mDJVbJ5yf2pWyNgQQSJ0Ag1WlzpI1IYAAAnEEOLuMg8IkBBDI&#13;&#10;jkCzpuXkzI4cllKhX62ayPst+shlk69PxepYBwIIpEuAe3fTJct6EUAAAUuAM0t2BAQQcJUAg1cl&#13;&#10;Xx171imQoQ0elk5TH0h+ZawBAQTSJ6CDVdGdOX2+rBkBBBAwAgS87AYIIOAqAW3hbdaURxSVtVIO&#13;&#10;a7BZhux4g7T7+dWyroLlEEAgUwKnm8GqdmWwqkxxsx0EEAimAAFvMOudUiPgagFaectWPcc1WScf&#13;&#10;bugiR8wZVrYVsBQCCGROIBSSUNcumdseW0IAAQQCKkDAG9CKp9gIuFmg67nlZI86bs6h+/LWqcUy&#13;&#10;+WBuW9ln6RT3ZY4cIYBAUYGLzGByjRsVnc4UBBBAAIGUChDwppSTlSGAQCoEdtnFPKKoM48ocmp5&#13;&#10;2THzZNDUI2XnjYudLsJ8CCCQTQFt3b2Q0dOzWQVsGwEEgiNAwBucuqakCHhKgIDXWXXd2maGvDrp&#13;&#10;GAlJ2NkCzIUAAtkX0GCX1t3s1wM5QACBQAgQ8AaimikkAt4TaNQwJFddTitvSTX3SOux8tiEU0ua&#13;&#10;hc8QQMBtAtq6q92ZSQgggAACGREg4M0IMxtBAIGyCFxpAt4qVcqypP+XeTnnI7l9Ylf/F5QSIuA3&#13;&#10;AVp3/VajlAcBBFwuQMDr8goiewgEWaDhwbTyxtZ/taoiA5v3lSsmXxv7Ee8RQMDtArTuur2GyB8C&#13;&#10;CPhQgIDXh5VKkRDwk4B2a95lFz+VqOxl2bNOgQxp8KicM+3+sq+EJRFAIHsCtO5mz54tI4BAYAUI&#13;&#10;eANb9RQcAW8I7FOfVl6tqcYNNsuHO94o7X952RsVRy4RQGBbgZAwMvO2IrxDAAEEMiJAwJsRZjaC&#13;&#10;AALJCGgrb909klmDt5c9tsk6+WBjV2k6Z6i3C0LuEQiywCUXiRzGc3eDvAtQdgQQyI4AAW923Nkq&#13;&#10;AggkIFB795DoAFZBTGc1Xybvz2sn+y2ZFMTiU2YE/CGw444SuuIyf5SFUiCAAAIeEyDg9ViFkV0E&#13;&#10;gipw1WUVZP/9TJ/AAKVLc+bJoGlNZdcNiwJUaoqKgA8Fuptgd//9fFgwioQAAgi4X4CA1/11RA4R&#13;&#10;QMAI7LSTyJWXBaeV95bWM+X1ycdIOSmg/hFAwMsC++5jWne7ebkE5B0BBBDwtAABr6erj8wjECwB&#13;&#10;vZe3UUP/t/I+3Gac9J54SrAql9Ii4FcB7cq8885+LR3lQgABBFwvQMDr+ioigwggYAtUriyiQa+f&#13;&#10;00s5I+SOCf/zcxEpGwLBEWjWVEKXXRKc8lJSBBBAwIUCBLwurBSyhAACxQtc0a28nNjef4euqlVF&#13;&#10;3m3xhnSffHXxhecTBBDwlAADVXmqusgsAgj4VMB/Z40+rSiKhQACWwVu7+GvVt49axfI4AN7Seep&#13;&#10;920tJK8QQMDbAiefKHJGR2+XgdwjgAACPhAg4PVBJVIEBIIm0LpVObn1Jn8EvY0b5MoHO90sJ/z8&#13;&#10;YtCqkfIi4GuBkI7MTEIAAQQQyLoAAW/Wq4AMIIBAWQTuuKWCNDzY2wNYtWmyXt7f2FWOmjO4LAQs&#13;&#10;gwACbhW44DyRnFZuzR35QgABBAIlQMAbqOqmsAj4R0AfU3SHh7s2n9F8uQya1172XzLRP5VCSRBA&#13;&#10;QKRObQndcC0SCCCAAAIuESDgdUlFkA0EEEhc4H/nlpeu53rvMHZJznwZNK2p1NiwMPFCswQCCLhb&#13;&#10;4OYbRerv7e48kjsEEEAgQALeO1MMUOVQVAQQKF3g9h4VRFt7vZJuav2z9JmcIxUk3ytZJp8IIOBU&#13;&#10;4NSTJXTJhU7nZj4EEEAAgQwIEPBmAJlNIIBA+gT0Pl69n9cL6cHW4+WJiSd5IavkEQEEEhWoVlVC&#13;&#10;t5jWXRICCCCAgKsECHhdVR1kBgEEyiKgIza3buXuAaxeOGak3DWxS1mKxzIIIOAFAe3K3LiRF3JK&#13;&#10;HhFAAIFACYTCJgWqxBQWAQR8KTD68wI5qWOu68pWtarI6437S5ep97gub2QIAQRSJGBGZA4NZ7T1&#13;&#10;FGmyGgQQQCClArTwppSTlSGAQLYETmxfTm66zl3P5q1bOywfHPQ4wW62dgq2i0CGBEK33JChLbEZ&#13;&#10;BBBAAIFEBQh4ExVjfgQQcK3Awz0rSMsW7uja3OiAXHl/p1vkpJ+ed60XGUMAgRQI6COIjslJwYpY&#13;&#10;BQIIIIBAOgT+3979R19d13cAf30URclESecCzTon88eWpSTIDwVXHfuhSLWcjkRNCWp5hofmNHFh&#13;&#10;YXZam2XlQJlMbSjUPFubsjqZkaiQp5NTcy4LS/AHlcCm0A/Au8+HCyL4Bb73y7338+txz7nn3u/n&#13;&#10;fu77/Xo93t9/nud97+f6SHMnVI1JgEBuAovueTHe/p71sTHHiyCPeevamLXqgjhy5X25OZiYAIEu&#13;&#10;CBz75kju+NeI/fbrwmSmIECAAIG+CNjh7Yua9xAgUFiBMSftEZ+9Mr+rNo8f/lzM/8W7hN3C/oco&#13;&#10;jECbBPrtGcmnPyXstonTMAQIEOiUgB3eTskalwCBXAU+cPb6uP3fXuxqDeeNXh6zHhgbe0fxLp7V&#13;&#10;VQiTEaiDwOdmRjJ5Uh061SMBAgRKLWCHt9TLp3gCBHYkkH2fd8jgHb3a/uMXj3k0bnxglLDbfloj&#13;&#10;EiiewLnnCLvFWxUVESBAoEcBgbdHFgcJECi7wFFHJjEzDb3duF059v74uyXv6sZU5iBAIG+BYSdE&#13;&#10;MnNG3lWYnwABAgR6KSDw9hLKaQQIlE/gvA/tGVMmdfaniq49+c644v4/Kx+OigkQaF1g/1c3w66L&#13;&#10;VLVu5x0ECBDIScB3eHOCNy0BAt0RWLW6Ee947/r40YONtk44YN+I2cfdHBN+OL2t4xqMAIECC1z7&#13;&#10;95GcM6HABSqNAAECBLYXsMO7vYi/CRColMCgA5PIvs/bztuQ1zZiwTFfEHbbiWosAkUX+OhHhN2i&#13;&#10;r5H6CBAg0IOAHd4eUBwiQKB6AjOu2hBXXrX7P877x0esj9l7fzJG/HR+9ZB0RIBAzwJjx0TyL7dF&#13;&#10;7GGfoGcgRwkQIFBcAYG3uGujMgIE2izw4SnrY+7Nff+popPesi5mrbkwjn52cZsrMxwBAoUVGPza&#13;&#10;SBbMi/ijYwpbosIIECBAYMcCAu+ObbxCgEDFBDamG7ynjlsfd93deugdN3xVzHp8fPzh2p9XTEU7&#13;&#10;BAjsTCD5pzkRZ5y+s1O8RoAAAQIFFvDZnAIvjtIIEGivwJ7pBZtv+Gq/OOKNSUsDnzt6Rcx/cJiw&#13;&#10;25KakwlUQGD6ZcJuBZZRCwQI1FtA4K33+uueQO0E3vD6ZFPo3ad/71r/yzH/HXMfGBn94/e9e4Oz&#13;&#10;CBCohsBZH4xk2tRq9KILAgQI1FhA4K3x4mudQF0Fxpy0R1yf7vTu6jZjzJK4ZsmpuzrN6wQIVE1g&#13;&#10;6PGR/MNXqtaVfggQIFBLAd/hreWya5oAgUzgqs9viOkzer5y85dOXhgXLZ0MigCBugkMHBjJssdc&#13;&#10;kblu665fAgQqK2CHt7JLqzECBHYlcPkl/eIjF6Rf7H3Zbd99Im4a+TVh92UmnhKok0Cy8JvCbp0W&#13;&#10;XK8ECFRewA5v5ZdYgwQI7Erg3ePXx39++8UYfEgjZh36xTjtkWt29RavEyBQQYFk7g0R48dVsDMt&#13;&#10;ESBAoL4CAm99117nBAhsFnj+hYgRI9fGrP6Xx6if3sqFAIE6Clz6V5H89Sfq2LmeCRAgUGkBH2mu&#13;&#10;9PJqjgCB3gi8er+IBZ95KkY1lvbmdOcQIFA1gakXCbtVW1P9ECBAYLOAHV7/CgQIENgisOQH0Th/&#13;&#10;UsSzz2454pEAgaoLTJkUydUzq96l/ggQIFBbAYG3tkuvcQIEehRYfF80JkyM+L/ne3zZQQIEKiRw&#13;&#10;3sRIrvnbCjWkFQIECBDYXkDg3V7E3wQIEMhC7/g/jdjY808WASJAoAICZ52Z/tbulyvQiBYIECBA&#13;&#10;YGcCAu/OdLxGgEB9BbLQe/r76tu/zglUWeB9Z0Ry4/VV7lBvBAgQILBZQOD1r0CAAIEdCSy+Nw29&#13;&#10;79/Rq44TIFBGgXefGsm8m8tYuZoJECBAoA8CAm8f0LyFAIEaCQi9NVpsrVZe4JQxkdy+oPJtapAA&#13;&#10;AQIEtgr4WaKtFp4RIEDglQKjR0Xy77e/8rgjBAiUS+Cd7xB2y7ViqiVAgEBbBATetjAahACBSgtk&#13;&#10;off7d1W6Rc0RqLTAxAmRLPjnSreoOQIECBDoWcBHmnt2cZQAAQKvFPj5L6Jx3LBXHneEAIHiClwy&#13;&#10;LZLLLilufSojQIAAgY4KCLwd5TU4AQKVE3j66WiMPiVi9ZrKtaYhApUT+PzVkUz6cOXa0hABAgQI&#13;&#10;9F7AR5p7b+VMAgQIRAweHMnSxRFHH0WDAIEiC1zzBWG3yOujNgIECHRJQODtErRpCBCokMDBB0dy&#13;&#10;5zcj0iu+uhEgUECBr3wpkvPOKWBhSiJAgACBbgv4SHO3xc1HgEB1BNaui8akKRELv1WdnnRCoOQC&#13;&#10;yfXXRXzwAyXvQvkECBAg0C4BO7ztkjQOAQL1E3jVgEhu+seIcafVr3cdEyiawKBBkcy9Qdgt2rqo&#13;&#10;hwABAjkLCLw5L4DpCRAoucBeezVD7+RJJW9E+QRKLHDC2yL5+ryI8eNK3ITSCRAgQKATAj7S3AlV&#13;&#10;YxIgUEuBxpwbIy6dHrFxYy371zSBXATOOjOSz82MGDgwl+lNSoAAAQLFFhB4i70+qiNAoGwCd38v&#13;&#10;Glno/cnjZatcvQTKJzD9skimTS1f3SomQIAAga4JCLxdozYRAQK1EXhyeRp6L3cxq9osuEa7LnDI&#13;&#10;Ic1dXR9h7jq9CQkQIFA2Ad/hLduKqZcAgeILvO6wSObdHPHxjxW/VhUSKJvAqBG+r1u2NVMvAQIE&#13;&#10;chSww5sjvqkJEKi+QOOmW5rf6/3tb6vfrA4JdFpg4oRIrk6/rztgQKdnMj4BAgQIVERA4K3IQmqD&#13;&#10;AIECCyy+NxqXXRHxyI8LXKTSCBRYoH//iL/5ZCQfS3/32o0AAQIECLQgIPC2gOVUAgQI9FngV7+O&#13;&#10;xozPRMy7rc9DeCOBWgqMODGSNOzGicNr2b6mCRAgQGD3BATe3fPzbgIECLQk0Jg9JyILvj7i3JKb&#13;&#10;k2sq8BdT0rCbXgBu771rCqBtAgQIENhdAYF3dwW9nwABAq0K3L+0udv7gwdafafzCdRD4PWHR3JF&#13;&#10;uqv7/vH16FeXBAgQINAxAYG3Y7QGJkCAwE4E1q2LxqfSnd45N+7kJC8RqKFAGnI3fYT58MNr2LyW&#13;&#10;CRAgQKDdAgJvu0WNR4AAgVYEbpmX7vZ+OmLV6lbe5VwC1RPILkyV7uom6ceY3QgQIECAQLsEBN52&#13;&#10;SRqHAAECfRV46OHmbu/3FvV1BO8jUG6Bk0dHcuklESNcmKrcC6l6AgQIFE9A4C3emqiIAIGaCjSu&#13;&#10;/WrEl9P7r5+rqYC2ayew36sipl0cydSLate6hgkQIECgOwICb3eczUKAAIHeCfxsWTSy0HvT13p3&#13;&#10;vrMIlFXg9PdG8omLI459c1k7UDcBAgQIlEBA4C3BIimRAIEaCnz7O83gu/i+Gjav5UoLDBnc3NU9&#13;&#10;f2Kl29QcAQIECBRDQOAtxjqoggABAj0KNGZdH3HtdRHPPNPj6w4SKJXAh/483dWdGuEKzKVaNsUS&#13;&#10;IECgzAICb5lXT+0ECNRD4Mnlzd3eOXPr0a8uqydwzNGRTEuDrt/Vrd7a6ogAAQIFFxB4C75AyiNA&#13;&#10;gMBLAncvisZ1syK+892XDnlCoNAC2UWpJk+K5OMfjTjggEKXqjgCBAgQqKaAwFvNddUVAQIVFmjM&#13;&#10;/3rErBsiHvyvCneptdILnHtOJJMvjDj6qNK3ogECBAgQKK+AwFvetVM5AQJ1FtiwIRqz50TMToPv&#13;&#10;8hV1ltB70QROe08z6I4eVbTK1EOAAAECNRQQeGu46FomQKBCAitXRiPb7c3C729+U6HGtFI6gROH&#13;&#10;N4Pu+HGlK13BBAgQIFBdAYG3umurMwIE6iTw40fTHd80+N4yr05d67UIAke8Mf2e7oWRXHB+EapR&#13;&#10;AwECBAgQ2EZA4N2Gwx8ECBAoucCie5rBd+G3St6I8gsvcNihERPObu7quiBV4ZdLgQQIEKirgMBb&#13;&#10;15XXNwEC1RZY9P1ozJsfseAb1e5Td90XOPJNzaCbht0YdGD35zcjAQIECBBoQUDgbQHLqQQIECid&#13;&#10;QHol503B99bbIl5YW7ryFVwggePeujXo7tO/QIUphQABAgQI7FhA4N2xjVcIECBQHYFlT0Tj1nTH&#13;&#10;N7s/9XR1+tJJ5wVGjYwk2809+8zOz2UGAgQIECDQZgGBt82ghiNAgEChBZ5btTn4pju+jz5W6FIV&#13;&#10;l7PAO9/eDLpnnJ5zIaYnQIAAAQJ9FxB4+27nnQQIECivQPY7vt+4PeKOhRH/cWd5+1B5ewUOPigi&#13;&#10;DbjJGelPC40e2d6xjUaAAAECBHIQEHhzQDclAQIECiXwk8ejkQXfO9Lg+8MfFao0xXRJYPSoiPGb&#13;&#10;g+5Br+nSpKYhQIAAAQKdFxB4O29sBgIECJRHIPtZoyz4ZgH46WfKU7dKWxc4KN3N3RJy7ea27ucd&#13;&#10;BAgQIFAKAYG3FMukSAIECHRZ4PkXtgZfH3nuMn6Hp7Ob22FgwxMgQIBAkQQE3iKthloIECBQRIEn&#13;&#10;0is833V3RHb/bnr//foiVqmmnQlkO7injI3klDER2c8LuREgQIAAgZoICLw1WWhtEiBAoC0CK1Zs&#13;&#10;G37XrmvLsAZps0C/fhF/MnZryD3yTW2ewHAECBAgQKAcAgJvOdZJlQQIECiewMqVzfCb7fpmu79r&#13;&#10;/rd4Ndapov333xxyx6Q7uWMjDju0Tt3rlQABAgQI9Cgg8PbI4iABAgQItCSwalVEdsGrJUsj7k/v&#13;&#10;Dz/S0tud3AeBbBf3bUPT+/GRZI/Zd3NfM6gPA3kLAQIECBCoroDAW9211RkBAgTyE/jZsmjcc28a&#13;&#10;fpdEZCH4yeX51VKVmQfs2wy4Q4dGMvyEiBOHRQwcWJXu9EGAAAECBDoiIPB2hNWgBAgQILCNwGP/&#13;&#10;kwbgxRFZCM4effx5G54e//iDg5sBNw22yfA03A5LQ64bAQIECBAg0JKAwNsSl5MJECBAoC0Cy56I&#13;&#10;eOjhaGQffc7u6fNY+cu2DF3KQfbaK2Lo8en9uEg2PabPX3dYKVtRNAECBAgQKJKAwFuk1VALAQIE&#13;&#10;6iyQBd6H0xD80JYQnD4uW1ZNkeyqyZuDbZKG3HjLsdXsU1cECBAgQCBnAYE35wUwPQECBAjsROB3&#13;&#10;v4tY8dSme+Op5uOmv1/+fF3BfhppwICIQ4c070M2P6Z/J9mxLX/377+Tpr1EgAABAgQItEtA4G2X&#13;&#10;pHEIECBAIB+B7ArRWSj+5a8iVq+JxprVmx5jzZrm4+r075eep8ey19dv6H2tgw6MODC7H7DdY/NY&#13;&#10;sum19Hn2ndss1A5ypeTe4zqTAAECBAh0VkDg7ayv0QkQIECAAAECBAgQIEAgJ4E9cprXtAQIECBA&#13;&#10;gAABAgQIECBAoKMCAm9HeQ1OgAABAgQIECBAgAABAnkJCLx5yZuXAAECBAgQIECAAAECBDoqIPB2&#13;&#10;lNfgBAgQIECAAAECBAgQIJCXgMCbl7x5CRAgQIAAAQIECBAgQKCjAgJvR3kNToAAAQIECBAgQIAA&#13;&#10;AQJ5CQi8ecmblwABAgQIECBAgAABAgQ6KiDwdpTX4AQIECBAgAABAgQIECCQl4DAm5e8eQkQIECA&#13;&#10;AAECBAgQIECgowICb0d5DU6AAAECBAgQIECAAAECeQkIvHnJm5cAAQIECBAgQIAAAQIEOiog8HaU&#13;&#10;1+AECBAgQIAAAQIECBAgkJeAwJuXvHkJECBAgAABAgQIECBAoKMCAm9HeQ1OgAABAgQIECBAgAAB&#13;&#10;AnkJCLx5yZuXAAECBAgQIECAAAECBDoqIPB2lNfgBAgQIECAAAECBAgQIJCXgMCbl7x5CRAgQIAA&#13;&#10;AQIECBAgQKCjAv8PrboDpVzlt6gAAAAASUVORK5CYIJQSwMEFAAGAAgAAAAhAC5s8ADFAAAApQEA&#13;&#10;ABkAAABkcnMvX3JlbHMvZTJvRG9jLnhtbC5yZWxzvJDBisIwEIbvC/sOYe7btD0sspj2IoJXcR9g&#13;&#10;SKZpsJmEJIq+vYFlQUHw5nFm+L//Y9bjxS/iTCm7wAq6pgVBrINxbBX8HrZfKxC5IBtcApOCK2UY&#13;&#10;h8+P9Z4WLDWUZxezqBTOCuZS4o+UWc/kMTchEtfLFJLHUsdkZUR9REuyb9tvme4ZMDwwxc4oSDvT&#13;&#10;gzhcY21+zQ7T5DRtgj554vKkQjpfuysQk6WiwJNx+Lfsm8gW5HOH7j0O3b+DfHjucAMAAP//AwBQ&#13;&#10;SwMEFAAGAAgAAAAhAOm4vOjeAAAACgEAAA8AAABkcnMvZG93bnJldi54bWxMT11Lw0AQfBf8D8cK&#13;&#10;vtlLFItJcymlfjwVoa0gvm2TbRKa2wu5a5L+e1df9GXYYZjZmWw52VYN1PvGsYF4FoEiLlzZcGXg&#13;&#10;Y/969wTKB+QSW8dk4EIelvn1VYZp6Ube0rALlZIQ9ikaqEPoUq19UZNFP3MdsWhH11sMQvtKlz2O&#13;&#10;Em5bfR9Fc22xYflQY0frmorT7mwNvI04rh7il2FzOq4vX/vH989NTMbc3kzPC4HVAlSgKfw54GeD&#13;&#10;9Idcih3cmUuvWgOyJvyiaMk8EnqQI4kT0Hmm/0/IvwEAAP//AwBQSwECLQAUAAYACAAAACEAsYJn&#13;&#10;tgoBAAATAgAAEwAAAAAAAAAAAAAAAAAAAAAAW0NvbnRlbnRfVHlwZXNdLnhtbFBLAQItABQABgAI&#13;&#10;AAAAIQA4/SH/1gAAAJQBAAALAAAAAAAAAAAAAAAAADsBAABfcmVscy8ucmVsc1BLAQItAAoAAAAA&#13;&#10;AAAAIQBrxxJ3v24AAL9uAAAUAAAAAAAAAAAAAAAAADoCAABkcnMvbWVkaWEvaW1hZ2UyLnBuZ1BL&#13;&#10;AQItABQABgAIAAAAIQCILaTScAIAAGQHAAAOAAAAAAAAAAAAAAAAACtxAABkcnMvZTJvRG9jLnht&#13;&#10;bFBLAQItAAoAAAAAAAAAIQDroRaygnsAAIJ7AAAUAAAAAAAAAAAAAAAAAMdzAABkcnMvbWVkaWEv&#13;&#10;aW1hZ2UxLnBuZ1BLAQItABQABgAIAAAAIQAubPAAxQAAAKUBAAAZAAAAAAAAAAAAAAAAAHvvAABk&#13;&#10;cnMvX3JlbHMvZTJvRG9jLnhtbC5yZWxzUEsBAi0AFAAGAAgAAAAhAOm4vOjeAAAACgEAAA8AAAAA&#13;&#10;AAAAAAAAAAAAd/AAAGRycy9kb3ducmV2LnhtbFBLBQYAAAAABwAHAL4BAACC8QAAAAA=&#13;&#10;">
                <v:shape id="Picture 1404050695" o:spid="_x0000_s1027" type="#_x0000_t75" style="position:absolute;left:254;width:60706;height:280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MW/zzgAAAOgAAAAPAAAAZHJzL2Rvd25yZXYueG1sRI/BSgMx&#13;&#10;EIbvQt8hjNCbTZRt0W3TUhSl9CB0tYK3YTPdLG4mYZN217c3guBlYObn/4ZvtRldJy7Ux9azhtuZ&#13;&#10;AkFce9Nyo+H97fnmHkRMyAY7z6ThmyJs1pOrFZbGD3ygS5UakSEcS9RgUwqllLG25DDOfCDO2cn3&#13;&#10;DlNe+0aaHocMd528U2ohHbacP1gM9Gip/qrOTsNLNRxfUzgc7WexP+0/yIcu7rSeXo9Pyzy2SxCJ&#13;&#10;xvTf+EPsTHYoVKHmavEwh1+xfAC5/gEAAP//AwBQSwECLQAUAAYACAAAACEA2+H2y+4AAACFAQAA&#13;&#10;EwAAAAAAAAAAAAAAAAAAAAAAW0NvbnRlbnRfVHlwZXNdLnhtbFBLAQItABQABgAIAAAAIQBa9Cxb&#13;&#10;vwAAABUBAAALAAAAAAAAAAAAAAAAAB8BAABfcmVscy8ucmVsc1BLAQItABQABgAIAAAAIQCCMW/z&#13;&#10;zgAAAOgAAAAPAAAAAAAAAAAAAAAAAAcCAABkcnMvZG93bnJldi54bWxQSwUGAAAAAAMAAwC3AAAA&#13;&#10;AgMAAAAA&#13;&#10;">
                  <v:imagedata r:id="rId90" o:title=""/>
                </v:shape>
                <v:shape id="Picture 749686489" o:spid="_x0000_s1028" type="#_x0000_t75" style="position:absolute;top:33650;width:60452;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lQUozgAAAOcAAAAPAAAAZHJzL2Rvd25yZXYueG1sRI9BS8NA&#13;&#10;FITvgv9heYI3u1spMUm7LaVS8KBg0woeH9lnEszuJtnXNP57VxB6GRiG+YZZbSbbipGG0HinYT5T&#13;&#10;IMiV3jSu0nA67h9SEIHRGWy9Iw0/FGCzvr1ZYW78xR1oLLgSEeJCjhpq5i6XMpQ1WQwz35GL2Zcf&#13;&#10;LHK0QyXNgJcIt618VCqRFhsXF2rsaFdT+V2crQbevxUf7+NcvarqnPXHtv8suNf6/m56XkbZLkEw&#13;&#10;TXxt/CNejIanRZakySLN4O9X/ARy/QsAAP//AwBQSwECLQAUAAYACAAAACEA2+H2y+4AAACFAQAA&#13;&#10;EwAAAAAAAAAAAAAAAAAAAAAAW0NvbnRlbnRfVHlwZXNdLnhtbFBLAQItABQABgAIAAAAIQBa9Cxb&#13;&#10;vwAAABUBAAALAAAAAAAAAAAAAAAAAB8BAABfcmVscy8ucmVsc1BLAQItABQABgAIAAAAIQBJlQUo&#13;&#10;zgAAAOcAAAAPAAAAAAAAAAAAAAAAAAcCAABkcnMvZG93bnJldi54bWxQSwUGAAAAAAMAAwC3AAAA&#13;&#10;AgMAAAAA&#13;&#10;">
                  <v:imagedata r:id="rId91" o:title=""/>
                </v:shape>
              </v:group>
            </w:pict>
          </mc:Fallback>
        </mc:AlternateContent>
      </w:r>
    </w:p>
    <w:p w14:paraId="1248C123" w14:textId="77777777" w:rsidR="00D75693" w:rsidRDefault="00D75693" w:rsidP="00F83CC9">
      <w:pPr>
        <w:spacing w:line="360" w:lineRule="auto"/>
        <w:rPr>
          <w:rFonts w:ascii="Times New Roman" w:hAnsi="Times New Roman" w:cs="Times New Roman"/>
          <w:b/>
          <w:bCs/>
          <w:sz w:val="28"/>
          <w:szCs w:val="28"/>
          <w:u w:val="single"/>
        </w:rPr>
      </w:pPr>
    </w:p>
    <w:p w14:paraId="2A21C7FC" w14:textId="77777777" w:rsidR="00D75693" w:rsidRDefault="00D75693" w:rsidP="00F83CC9">
      <w:pPr>
        <w:spacing w:line="360" w:lineRule="auto"/>
        <w:rPr>
          <w:rFonts w:ascii="Times New Roman" w:hAnsi="Times New Roman" w:cs="Times New Roman"/>
          <w:b/>
          <w:bCs/>
          <w:sz w:val="28"/>
          <w:szCs w:val="28"/>
          <w:u w:val="single"/>
        </w:rPr>
      </w:pPr>
    </w:p>
    <w:p w14:paraId="7AA4ED82" w14:textId="77777777" w:rsidR="00D75693" w:rsidRDefault="00D75693" w:rsidP="00F83CC9">
      <w:pPr>
        <w:spacing w:line="360" w:lineRule="auto"/>
        <w:rPr>
          <w:rFonts w:ascii="Times New Roman" w:hAnsi="Times New Roman" w:cs="Times New Roman"/>
          <w:b/>
          <w:bCs/>
          <w:sz w:val="28"/>
          <w:szCs w:val="28"/>
          <w:u w:val="single"/>
        </w:rPr>
      </w:pPr>
    </w:p>
    <w:p w14:paraId="28839EA4" w14:textId="77777777" w:rsidR="00D75693" w:rsidRDefault="00D75693" w:rsidP="00F83CC9">
      <w:pPr>
        <w:spacing w:line="360" w:lineRule="auto"/>
        <w:rPr>
          <w:rFonts w:ascii="Times New Roman" w:hAnsi="Times New Roman" w:cs="Times New Roman"/>
          <w:b/>
          <w:bCs/>
          <w:sz w:val="28"/>
          <w:szCs w:val="28"/>
          <w:u w:val="single"/>
        </w:rPr>
      </w:pPr>
    </w:p>
    <w:p w14:paraId="625F275C" w14:textId="77777777" w:rsidR="00D75693" w:rsidRDefault="00D75693" w:rsidP="00F83CC9">
      <w:pPr>
        <w:spacing w:line="360" w:lineRule="auto"/>
        <w:rPr>
          <w:rFonts w:ascii="Times New Roman" w:hAnsi="Times New Roman" w:cs="Times New Roman"/>
          <w:b/>
          <w:bCs/>
          <w:sz w:val="28"/>
          <w:szCs w:val="28"/>
          <w:u w:val="single"/>
        </w:rPr>
      </w:pPr>
    </w:p>
    <w:p w14:paraId="0230DB92" w14:textId="77777777" w:rsidR="00D75693" w:rsidRDefault="00D75693" w:rsidP="00F83CC9">
      <w:pPr>
        <w:spacing w:line="360" w:lineRule="auto"/>
        <w:rPr>
          <w:rFonts w:ascii="Times New Roman" w:hAnsi="Times New Roman" w:cs="Times New Roman"/>
          <w:b/>
          <w:bCs/>
          <w:sz w:val="28"/>
          <w:szCs w:val="28"/>
          <w:u w:val="single"/>
        </w:rPr>
      </w:pPr>
    </w:p>
    <w:p w14:paraId="465A6025" w14:textId="77777777" w:rsidR="00D75693" w:rsidRDefault="00D75693" w:rsidP="00F83CC9">
      <w:pPr>
        <w:spacing w:line="360" w:lineRule="auto"/>
        <w:rPr>
          <w:rFonts w:ascii="Times New Roman" w:hAnsi="Times New Roman" w:cs="Times New Roman"/>
          <w:b/>
          <w:bCs/>
          <w:sz w:val="28"/>
          <w:szCs w:val="28"/>
          <w:u w:val="single"/>
        </w:rPr>
      </w:pPr>
    </w:p>
    <w:p w14:paraId="4459ED25" w14:textId="77777777" w:rsidR="00D75693" w:rsidRDefault="00D75693" w:rsidP="00F83CC9">
      <w:pPr>
        <w:spacing w:line="360" w:lineRule="auto"/>
        <w:rPr>
          <w:rFonts w:ascii="Times New Roman" w:hAnsi="Times New Roman" w:cs="Times New Roman"/>
          <w:b/>
          <w:bCs/>
          <w:sz w:val="28"/>
          <w:szCs w:val="28"/>
          <w:u w:val="single"/>
        </w:rPr>
      </w:pPr>
    </w:p>
    <w:p w14:paraId="0B7297B0" w14:textId="77777777" w:rsidR="00D75693" w:rsidRDefault="00D75693" w:rsidP="00F83CC9">
      <w:pPr>
        <w:spacing w:line="360" w:lineRule="auto"/>
        <w:rPr>
          <w:rFonts w:ascii="Times New Roman" w:hAnsi="Times New Roman" w:cs="Times New Roman"/>
          <w:b/>
          <w:bCs/>
          <w:sz w:val="28"/>
          <w:szCs w:val="28"/>
          <w:u w:val="single"/>
        </w:rPr>
      </w:pPr>
    </w:p>
    <w:p w14:paraId="056600BE" w14:textId="77777777" w:rsidR="00D75693" w:rsidRDefault="00D75693" w:rsidP="00F83CC9">
      <w:pPr>
        <w:spacing w:line="360" w:lineRule="auto"/>
        <w:rPr>
          <w:rFonts w:ascii="Times New Roman" w:hAnsi="Times New Roman" w:cs="Times New Roman"/>
          <w:b/>
          <w:bCs/>
          <w:sz w:val="28"/>
          <w:szCs w:val="28"/>
          <w:u w:val="single"/>
        </w:rPr>
      </w:pPr>
    </w:p>
    <w:p w14:paraId="218A9279" w14:textId="77777777" w:rsidR="00D75693" w:rsidRDefault="00D75693" w:rsidP="00F83CC9">
      <w:pPr>
        <w:spacing w:line="360" w:lineRule="auto"/>
        <w:rPr>
          <w:rFonts w:ascii="Times New Roman" w:hAnsi="Times New Roman" w:cs="Times New Roman"/>
          <w:b/>
          <w:bCs/>
          <w:sz w:val="28"/>
          <w:szCs w:val="28"/>
          <w:u w:val="single"/>
        </w:rPr>
      </w:pPr>
    </w:p>
    <w:p w14:paraId="1FE0994F" w14:textId="77777777" w:rsidR="00D75693" w:rsidRDefault="00D75693" w:rsidP="00F83CC9">
      <w:pPr>
        <w:spacing w:line="360" w:lineRule="auto"/>
        <w:rPr>
          <w:rFonts w:ascii="Times New Roman" w:hAnsi="Times New Roman" w:cs="Times New Roman"/>
          <w:b/>
          <w:bCs/>
          <w:sz w:val="28"/>
          <w:szCs w:val="28"/>
          <w:u w:val="single"/>
        </w:rPr>
      </w:pPr>
    </w:p>
    <w:p w14:paraId="1B13C17E" w14:textId="77777777" w:rsidR="00D75693" w:rsidRDefault="00D75693" w:rsidP="00F83CC9">
      <w:pPr>
        <w:spacing w:line="360" w:lineRule="auto"/>
        <w:rPr>
          <w:rFonts w:ascii="Times New Roman" w:hAnsi="Times New Roman" w:cs="Times New Roman"/>
          <w:b/>
          <w:bCs/>
          <w:sz w:val="28"/>
          <w:szCs w:val="28"/>
          <w:u w:val="single"/>
        </w:rPr>
      </w:pPr>
    </w:p>
    <w:p w14:paraId="7BC9FD23" w14:textId="77777777" w:rsidR="00D75693" w:rsidRDefault="00D75693" w:rsidP="00F83CC9">
      <w:pPr>
        <w:spacing w:line="360" w:lineRule="auto"/>
        <w:rPr>
          <w:rFonts w:ascii="Times New Roman" w:hAnsi="Times New Roman" w:cs="Times New Roman"/>
          <w:b/>
          <w:bCs/>
          <w:sz w:val="28"/>
          <w:szCs w:val="28"/>
          <w:u w:val="single"/>
        </w:rPr>
      </w:pPr>
    </w:p>
    <w:p w14:paraId="375FF6FB" w14:textId="77777777" w:rsidR="00D75693" w:rsidRDefault="00D75693" w:rsidP="00F83CC9">
      <w:pPr>
        <w:spacing w:line="360" w:lineRule="auto"/>
        <w:rPr>
          <w:rFonts w:ascii="Times New Roman" w:hAnsi="Times New Roman" w:cs="Times New Roman"/>
          <w:b/>
          <w:bCs/>
          <w:sz w:val="28"/>
          <w:szCs w:val="28"/>
          <w:u w:val="single"/>
        </w:rPr>
      </w:pPr>
    </w:p>
    <w:p w14:paraId="5870286D" w14:textId="77777777" w:rsidR="00D75693" w:rsidRDefault="00D75693" w:rsidP="00F83CC9">
      <w:pPr>
        <w:spacing w:line="360" w:lineRule="auto"/>
        <w:rPr>
          <w:rFonts w:ascii="Times New Roman" w:hAnsi="Times New Roman" w:cs="Times New Roman"/>
          <w:b/>
          <w:bCs/>
          <w:sz w:val="28"/>
          <w:szCs w:val="28"/>
          <w:u w:val="single"/>
        </w:rPr>
      </w:pPr>
    </w:p>
    <w:p w14:paraId="6148BE56" w14:textId="77777777" w:rsidR="00D75693" w:rsidRDefault="00D75693" w:rsidP="00F83CC9">
      <w:pPr>
        <w:spacing w:line="360" w:lineRule="auto"/>
        <w:rPr>
          <w:rFonts w:ascii="Times New Roman" w:hAnsi="Times New Roman" w:cs="Times New Roman"/>
          <w:b/>
          <w:bCs/>
          <w:sz w:val="28"/>
          <w:szCs w:val="28"/>
          <w:u w:val="single"/>
        </w:rPr>
      </w:pPr>
    </w:p>
    <w:p w14:paraId="22D714E2" w14:textId="77777777" w:rsidR="00D75693" w:rsidRDefault="00D75693" w:rsidP="00F83CC9">
      <w:pPr>
        <w:spacing w:line="360" w:lineRule="auto"/>
        <w:rPr>
          <w:rFonts w:ascii="Times New Roman" w:hAnsi="Times New Roman" w:cs="Times New Roman"/>
          <w:b/>
          <w:bCs/>
          <w:sz w:val="28"/>
          <w:szCs w:val="28"/>
          <w:u w:val="single"/>
        </w:rPr>
      </w:pPr>
    </w:p>
    <w:p w14:paraId="76E58D09" w14:textId="77777777" w:rsidR="00D75693" w:rsidRDefault="00D75693" w:rsidP="00F83CC9">
      <w:pPr>
        <w:spacing w:line="360" w:lineRule="auto"/>
        <w:rPr>
          <w:rFonts w:ascii="Times New Roman" w:hAnsi="Times New Roman" w:cs="Times New Roman"/>
          <w:b/>
          <w:bCs/>
          <w:sz w:val="28"/>
          <w:szCs w:val="28"/>
          <w:u w:val="single"/>
        </w:rPr>
      </w:pPr>
    </w:p>
    <w:p w14:paraId="162805FC" w14:textId="77777777" w:rsidR="00D75693" w:rsidRDefault="00D75693" w:rsidP="00F83CC9">
      <w:pPr>
        <w:spacing w:line="360" w:lineRule="auto"/>
        <w:rPr>
          <w:rFonts w:ascii="Times New Roman" w:hAnsi="Times New Roman" w:cs="Times New Roman"/>
          <w:b/>
          <w:bCs/>
          <w:sz w:val="28"/>
          <w:szCs w:val="28"/>
          <w:u w:val="single"/>
        </w:rPr>
      </w:pPr>
    </w:p>
    <w:p w14:paraId="266BFCE1" w14:textId="77777777" w:rsidR="00D75693" w:rsidRDefault="00D75693" w:rsidP="00F83CC9">
      <w:pPr>
        <w:spacing w:line="360" w:lineRule="auto"/>
        <w:rPr>
          <w:rFonts w:ascii="Times New Roman" w:hAnsi="Times New Roman" w:cs="Times New Roman"/>
          <w:b/>
          <w:bCs/>
          <w:sz w:val="28"/>
          <w:szCs w:val="28"/>
          <w:u w:val="single"/>
        </w:rPr>
      </w:pPr>
    </w:p>
    <w:p w14:paraId="41746B7C" w14:textId="70A79D82" w:rsidR="00D75693" w:rsidRPr="008379B7" w:rsidRDefault="00D75693" w:rsidP="00D75693">
      <w:pPr>
        <w:spacing w:line="360" w:lineRule="auto"/>
        <w:rPr>
          <w:rFonts w:ascii="Times New Roman" w:hAnsi="Times New Roman" w:cs="Times New Roman"/>
          <w:sz w:val="28"/>
          <w:szCs w:val="28"/>
        </w:rPr>
      </w:pPr>
      <w:r>
        <w:rPr>
          <w:rFonts w:ascii="Times New Roman" w:hAnsi="Times New Roman" w:cs="Times New Roman"/>
          <w:sz w:val="28"/>
          <w:szCs w:val="28"/>
        </w:rPr>
        <w:t>Figure 4.</w:t>
      </w:r>
      <w:r w:rsidR="006309E5">
        <w:rPr>
          <w:rFonts w:ascii="Times New Roman" w:hAnsi="Times New Roman" w:cs="Times New Roman"/>
          <w:sz w:val="28"/>
          <w:szCs w:val="28"/>
        </w:rPr>
        <w:t>19</w:t>
      </w:r>
      <w:r>
        <w:rPr>
          <w:rFonts w:ascii="Times New Roman" w:hAnsi="Times New Roman" w:cs="Times New Roman"/>
          <w:sz w:val="28"/>
          <w:szCs w:val="28"/>
        </w:rPr>
        <w:t>: Comparison of vaccine hesitancy for peoples working in Health/Science areas and non-health/science areas.</w:t>
      </w:r>
    </w:p>
    <w:p w14:paraId="49A28861" w14:textId="77777777" w:rsidR="00D75693" w:rsidRDefault="00D75693" w:rsidP="00F83CC9">
      <w:pPr>
        <w:spacing w:line="360" w:lineRule="auto"/>
        <w:rPr>
          <w:rFonts w:ascii="Times New Roman" w:hAnsi="Times New Roman" w:cs="Times New Roman"/>
          <w:b/>
          <w:bCs/>
          <w:sz w:val="28"/>
          <w:szCs w:val="28"/>
          <w:u w:val="single"/>
        </w:rPr>
      </w:pPr>
    </w:p>
    <w:p w14:paraId="4EB90D68" w14:textId="77777777" w:rsidR="00D75693" w:rsidRDefault="00D75693" w:rsidP="00F83CC9">
      <w:pPr>
        <w:spacing w:line="360" w:lineRule="auto"/>
        <w:rPr>
          <w:rFonts w:ascii="Times New Roman" w:hAnsi="Times New Roman" w:cs="Times New Roman"/>
          <w:b/>
          <w:bCs/>
          <w:sz w:val="28"/>
          <w:szCs w:val="28"/>
          <w:u w:val="single"/>
        </w:rPr>
      </w:pPr>
    </w:p>
    <w:p w14:paraId="4F9D5900" w14:textId="77777777" w:rsidR="00D75693" w:rsidRDefault="00D75693" w:rsidP="00F83CC9">
      <w:pPr>
        <w:spacing w:line="360" w:lineRule="auto"/>
        <w:rPr>
          <w:rFonts w:ascii="Times New Roman" w:hAnsi="Times New Roman" w:cs="Times New Roman"/>
          <w:b/>
          <w:bCs/>
          <w:sz w:val="28"/>
          <w:szCs w:val="28"/>
          <w:u w:val="single"/>
        </w:rPr>
      </w:pPr>
    </w:p>
    <w:p w14:paraId="6B64BEBE" w14:textId="77777777" w:rsidR="00D75693" w:rsidRDefault="00D75693" w:rsidP="00F83CC9">
      <w:pPr>
        <w:spacing w:line="360" w:lineRule="auto"/>
        <w:rPr>
          <w:rFonts w:ascii="Times New Roman" w:hAnsi="Times New Roman" w:cs="Times New Roman"/>
          <w:b/>
          <w:bCs/>
          <w:sz w:val="28"/>
          <w:szCs w:val="28"/>
          <w:u w:val="single"/>
        </w:rPr>
      </w:pPr>
    </w:p>
    <w:p w14:paraId="10799F80" w14:textId="77777777" w:rsidR="00D75693" w:rsidRDefault="00D75693" w:rsidP="00F83CC9">
      <w:pPr>
        <w:spacing w:line="360" w:lineRule="auto"/>
        <w:rPr>
          <w:rFonts w:ascii="Times New Roman" w:hAnsi="Times New Roman" w:cs="Times New Roman"/>
          <w:b/>
          <w:bCs/>
          <w:sz w:val="28"/>
          <w:szCs w:val="28"/>
          <w:u w:val="single"/>
        </w:rPr>
      </w:pPr>
    </w:p>
    <w:p w14:paraId="59C3A334" w14:textId="77777777" w:rsidR="007A0BF9" w:rsidRDefault="007A0BF9" w:rsidP="00F83CC9">
      <w:pPr>
        <w:spacing w:line="360" w:lineRule="auto"/>
        <w:rPr>
          <w:rFonts w:ascii="Times New Roman" w:hAnsi="Times New Roman" w:cs="Times New Roman"/>
          <w:b/>
          <w:bCs/>
          <w:sz w:val="28"/>
          <w:szCs w:val="28"/>
          <w:u w:val="single"/>
        </w:rPr>
      </w:pPr>
    </w:p>
    <w:p w14:paraId="1707FB74" w14:textId="77777777" w:rsidR="007A0BF9" w:rsidRDefault="007A0BF9" w:rsidP="00F83CC9">
      <w:pPr>
        <w:spacing w:line="360" w:lineRule="auto"/>
        <w:rPr>
          <w:rFonts w:ascii="Times New Roman" w:hAnsi="Times New Roman" w:cs="Times New Roman"/>
          <w:b/>
          <w:bCs/>
          <w:sz w:val="28"/>
          <w:szCs w:val="28"/>
          <w:u w:val="single"/>
        </w:rPr>
      </w:pPr>
    </w:p>
    <w:p w14:paraId="2E07C471" w14:textId="77777777" w:rsidR="007A0BF9" w:rsidRDefault="007A0BF9" w:rsidP="00F83CC9">
      <w:pPr>
        <w:spacing w:line="360" w:lineRule="auto"/>
        <w:rPr>
          <w:rFonts w:ascii="Times New Roman" w:hAnsi="Times New Roman" w:cs="Times New Roman"/>
          <w:b/>
          <w:bCs/>
          <w:sz w:val="28"/>
          <w:szCs w:val="28"/>
          <w:u w:val="single"/>
        </w:rPr>
      </w:pPr>
    </w:p>
    <w:p w14:paraId="7837B387" w14:textId="77777777" w:rsidR="007A0BF9" w:rsidRDefault="007A0BF9" w:rsidP="00F83CC9">
      <w:pPr>
        <w:spacing w:line="360" w:lineRule="auto"/>
        <w:rPr>
          <w:rFonts w:ascii="Times New Roman" w:hAnsi="Times New Roman" w:cs="Times New Roman"/>
          <w:b/>
          <w:bCs/>
          <w:sz w:val="28"/>
          <w:szCs w:val="28"/>
          <w:u w:val="single"/>
        </w:rPr>
      </w:pPr>
    </w:p>
    <w:p w14:paraId="136F222F" w14:textId="77777777" w:rsidR="00D75693" w:rsidRDefault="00D75693" w:rsidP="00F83CC9">
      <w:pPr>
        <w:spacing w:line="360" w:lineRule="auto"/>
        <w:rPr>
          <w:rFonts w:ascii="Times New Roman" w:hAnsi="Times New Roman" w:cs="Times New Roman"/>
          <w:b/>
          <w:bCs/>
          <w:sz w:val="28"/>
          <w:szCs w:val="28"/>
          <w:u w:val="single"/>
        </w:rPr>
      </w:pPr>
    </w:p>
    <w:p w14:paraId="0F58C2CF" w14:textId="77777777" w:rsidR="00D75693" w:rsidRDefault="00D75693" w:rsidP="00F83CC9">
      <w:pPr>
        <w:spacing w:line="360" w:lineRule="auto"/>
        <w:rPr>
          <w:rFonts w:ascii="Times New Roman" w:hAnsi="Times New Roman" w:cs="Times New Roman"/>
          <w:b/>
          <w:bCs/>
          <w:sz w:val="28"/>
          <w:szCs w:val="28"/>
          <w:u w:val="single"/>
        </w:rPr>
      </w:pPr>
    </w:p>
    <w:p w14:paraId="4776FD36" w14:textId="77777777" w:rsidR="00D75693" w:rsidRDefault="00D75693" w:rsidP="00F83CC9">
      <w:pPr>
        <w:spacing w:line="360" w:lineRule="auto"/>
        <w:rPr>
          <w:rFonts w:ascii="Times New Roman" w:hAnsi="Times New Roman" w:cs="Times New Roman"/>
          <w:b/>
          <w:bCs/>
          <w:sz w:val="28"/>
          <w:szCs w:val="28"/>
          <w:u w:val="single"/>
        </w:rPr>
      </w:pPr>
    </w:p>
    <w:p w14:paraId="46B84089" w14:textId="77777777" w:rsidR="00D75693" w:rsidRDefault="00D75693" w:rsidP="00F83CC9">
      <w:pPr>
        <w:spacing w:line="360" w:lineRule="auto"/>
        <w:rPr>
          <w:rFonts w:ascii="Times New Roman" w:hAnsi="Times New Roman" w:cs="Times New Roman"/>
          <w:b/>
          <w:bCs/>
          <w:sz w:val="28"/>
          <w:szCs w:val="28"/>
          <w:u w:val="single"/>
        </w:rPr>
      </w:pPr>
    </w:p>
    <w:p w14:paraId="3A6C1A23" w14:textId="77777777" w:rsidR="00D75693" w:rsidRDefault="00D75693" w:rsidP="00F83CC9">
      <w:pPr>
        <w:spacing w:line="360" w:lineRule="auto"/>
        <w:rPr>
          <w:rFonts w:ascii="Times New Roman" w:hAnsi="Times New Roman" w:cs="Times New Roman"/>
          <w:b/>
          <w:bCs/>
          <w:sz w:val="28"/>
          <w:szCs w:val="28"/>
          <w:u w:val="single"/>
        </w:rPr>
      </w:pPr>
    </w:p>
    <w:p w14:paraId="30B9A4E7" w14:textId="77777777" w:rsidR="00D75693" w:rsidRDefault="00D75693" w:rsidP="00F83CC9">
      <w:pPr>
        <w:spacing w:line="360" w:lineRule="auto"/>
        <w:rPr>
          <w:rFonts w:ascii="Times New Roman" w:hAnsi="Times New Roman" w:cs="Times New Roman"/>
          <w:b/>
          <w:bCs/>
          <w:sz w:val="28"/>
          <w:szCs w:val="28"/>
          <w:u w:val="single"/>
        </w:rPr>
      </w:pPr>
    </w:p>
    <w:p w14:paraId="307AFF16" w14:textId="77777777" w:rsidR="00D75693" w:rsidRDefault="00D75693" w:rsidP="00F83CC9">
      <w:pPr>
        <w:spacing w:line="360" w:lineRule="auto"/>
        <w:rPr>
          <w:rFonts w:ascii="Times New Roman" w:hAnsi="Times New Roman" w:cs="Times New Roman"/>
          <w:b/>
          <w:bCs/>
          <w:sz w:val="28"/>
          <w:szCs w:val="28"/>
          <w:u w:val="single"/>
        </w:rPr>
      </w:pPr>
    </w:p>
    <w:p w14:paraId="70B75A97" w14:textId="77777777" w:rsidR="00D75693" w:rsidRDefault="00D75693" w:rsidP="00F83CC9">
      <w:pPr>
        <w:spacing w:line="360" w:lineRule="auto"/>
        <w:rPr>
          <w:rFonts w:ascii="Times New Roman" w:hAnsi="Times New Roman" w:cs="Times New Roman"/>
          <w:b/>
          <w:bCs/>
          <w:sz w:val="28"/>
          <w:szCs w:val="28"/>
          <w:u w:val="single"/>
        </w:rPr>
      </w:pPr>
    </w:p>
    <w:p w14:paraId="4134DBE4" w14:textId="77777777" w:rsidR="00D75693" w:rsidRDefault="00D75693" w:rsidP="00F83CC9">
      <w:pPr>
        <w:spacing w:line="360" w:lineRule="auto"/>
        <w:rPr>
          <w:rFonts w:ascii="Times New Roman" w:hAnsi="Times New Roman" w:cs="Times New Roman"/>
          <w:b/>
          <w:bCs/>
          <w:sz w:val="28"/>
          <w:szCs w:val="28"/>
          <w:u w:val="single"/>
        </w:rPr>
      </w:pPr>
    </w:p>
    <w:p w14:paraId="11F684D3" w14:textId="77777777" w:rsidR="00D75693" w:rsidRDefault="00D75693" w:rsidP="00F83CC9">
      <w:pPr>
        <w:spacing w:line="360" w:lineRule="auto"/>
        <w:rPr>
          <w:rFonts w:ascii="Times New Roman" w:hAnsi="Times New Roman" w:cs="Times New Roman"/>
          <w:b/>
          <w:bCs/>
          <w:sz w:val="28"/>
          <w:szCs w:val="28"/>
          <w:u w:val="single"/>
        </w:rPr>
      </w:pPr>
    </w:p>
    <w:p w14:paraId="24399316" w14:textId="77777777" w:rsidR="00D75693" w:rsidRDefault="00D75693" w:rsidP="00F83CC9">
      <w:pPr>
        <w:spacing w:line="360" w:lineRule="auto"/>
        <w:rPr>
          <w:rFonts w:ascii="Times New Roman" w:hAnsi="Times New Roman" w:cs="Times New Roman"/>
          <w:b/>
          <w:bCs/>
          <w:sz w:val="28"/>
          <w:szCs w:val="28"/>
          <w:u w:val="single"/>
        </w:rPr>
      </w:pPr>
    </w:p>
    <w:p w14:paraId="707DF003" w14:textId="77777777" w:rsidR="00D75693" w:rsidRDefault="00D75693" w:rsidP="00F83CC9">
      <w:pPr>
        <w:spacing w:line="360" w:lineRule="auto"/>
        <w:rPr>
          <w:rFonts w:ascii="Times New Roman" w:hAnsi="Times New Roman" w:cs="Times New Roman"/>
          <w:b/>
          <w:bCs/>
          <w:sz w:val="28"/>
          <w:szCs w:val="28"/>
          <w:u w:val="single"/>
        </w:rPr>
      </w:pPr>
    </w:p>
    <w:p w14:paraId="49103D96" w14:textId="77777777" w:rsidR="00D75693" w:rsidRDefault="00D75693" w:rsidP="00F83CC9">
      <w:pPr>
        <w:spacing w:line="360" w:lineRule="auto"/>
        <w:rPr>
          <w:rFonts w:ascii="Times New Roman" w:hAnsi="Times New Roman" w:cs="Times New Roman"/>
          <w:b/>
          <w:bCs/>
          <w:sz w:val="28"/>
          <w:szCs w:val="28"/>
          <w:u w:val="single"/>
        </w:rPr>
      </w:pPr>
    </w:p>
    <w:p w14:paraId="1127AEF6" w14:textId="77777777" w:rsidR="00D75693" w:rsidRDefault="00D75693" w:rsidP="00F83CC9">
      <w:pPr>
        <w:spacing w:line="360" w:lineRule="auto"/>
        <w:rPr>
          <w:rFonts w:ascii="Times New Roman" w:hAnsi="Times New Roman" w:cs="Times New Roman"/>
          <w:b/>
          <w:bCs/>
          <w:sz w:val="28"/>
          <w:szCs w:val="28"/>
          <w:u w:val="single"/>
        </w:rPr>
      </w:pPr>
    </w:p>
    <w:p w14:paraId="6FA7618F" w14:textId="77777777" w:rsidR="00D75693" w:rsidRDefault="00D75693" w:rsidP="00F83CC9">
      <w:pPr>
        <w:spacing w:line="360" w:lineRule="auto"/>
        <w:rPr>
          <w:rFonts w:ascii="Times New Roman" w:hAnsi="Times New Roman" w:cs="Times New Roman"/>
          <w:b/>
          <w:bCs/>
          <w:sz w:val="28"/>
          <w:szCs w:val="28"/>
          <w:u w:val="single"/>
        </w:rPr>
      </w:pPr>
    </w:p>
    <w:p w14:paraId="2A9E1AC8" w14:textId="77777777" w:rsidR="00D75693" w:rsidRDefault="00D75693" w:rsidP="00F83CC9">
      <w:pPr>
        <w:spacing w:line="360" w:lineRule="auto"/>
        <w:rPr>
          <w:rFonts w:ascii="Times New Roman" w:hAnsi="Times New Roman" w:cs="Times New Roman"/>
          <w:b/>
          <w:bCs/>
          <w:sz w:val="28"/>
          <w:szCs w:val="28"/>
          <w:u w:val="single"/>
        </w:rPr>
      </w:pPr>
    </w:p>
    <w:p w14:paraId="68824113" w14:textId="77777777" w:rsidR="00D75693" w:rsidRDefault="00D75693" w:rsidP="00F83CC9">
      <w:pPr>
        <w:spacing w:line="360" w:lineRule="auto"/>
        <w:rPr>
          <w:rFonts w:ascii="Times New Roman" w:hAnsi="Times New Roman" w:cs="Times New Roman"/>
          <w:b/>
          <w:bCs/>
          <w:sz w:val="28"/>
          <w:szCs w:val="28"/>
          <w:u w:val="single"/>
        </w:rPr>
      </w:pPr>
    </w:p>
    <w:p w14:paraId="01421BDF" w14:textId="77777777" w:rsidR="00D75693" w:rsidRDefault="00D75693" w:rsidP="00F83CC9">
      <w:pPr>
        <w:spacing w:line="360" w:lineRule="auto"/>
        <w:rPr>
          <w:rFonts w:ascii="Times New Roman" w:hAnsi="Times New Roman" w:cs="Times New Roman"/>
          <w:b/>
          <w:bCs/>
          <w:sz w:val="28"/>
          <w:szCs w:val="28"/>
          <w:u w:val="single"/>
        </w:rPr>
      </w:pPr>
    </w:p>
    <w:p w14:paraId="44F3B185" w14:textId="77777777" w:rsidR="00D75693" w:rsidRDefault="00D75693" w:rsidP="00F83CC9">
      <w:pPr>
        <w:spacing w:line="360" w:lineRule="auto"/>
        <w:rPr>
          <w:rFonts w:ascii="Times New Roman" w:hAnsi="Times New Roman" w:cs="Times New Roman"/>
          <w:b/>
          <w:bCs/>
          <w:sz w:val="28"/>
          <w:szCs w:val="28"/>
          <w:u w:val="single"/>
        </w:rPr>
      </w:pPr>
    </w:p>
    <w:p w14:paraId="70DF237E" w14:textId="77777777" w:rsidR="00D75693" w:rsidRDefault="00D75693" w:rsidP="00F83CC9">
      <w:pPr>
        <w:spacing w:line="360" w:lineRule="auto"/>
        <w:rPr>
          <w:rFonts w:ascii="Times New Roman" w:hAnsi="Times New Roman" w:cs="Times New Roman"/>
          <w:b/>
          <w:bCs/>
          <w:sz w:val="28"/>
          <w:szCs w:val="28"/>
          <w:u w:val="single"/>
        </w:rPr>
      </w:pPr>
    </w:p>
    <w:p w14:paraId="27EC1AF4" w14:textId="77777777" w:rsidR="00D75693" w:rsidRDefault="00D75693" w:rsidP="00F83CC9">
      <w:pPr>
        <w:spacing w:line="360" w:lineRule="auto"/>
        <w:rPr>
          <w:rFonts w:ascii="Times New Roman" w:hAnsi="Times New Roman" w:cs="Times New Roman"/>
          <w:b/>
          <w:bCs/>
          <w:sz w:val="28"/>
          <w:szCs w:val="28"/>
          <w:u w:val="single"/>
        </w:rPr>
      </w:pPr>
    </w:p>
    <w:p w14:paraId="5A1D0902" w14:textId="77777777" w:rsidR="00D75693" w:rsidRDefault="00D75693" w:rsidP="00F83CC9">
      <w:pPr>
        <w:spacing w:line="360" w:lineRule="auto"/>
        <w:rPr>
          <w:rFonts w:ascii="Times New Roman" w:hAnsi="Times New Roman" w:cs="Times New Roman"/>
          <w:b/>
          <w:bCs/>
          <w:sz w:val="28"/>
          <w:szCs w:val="28"/>
          <w:u w:val="single"/>
        </w:rPr>
      </w:pPr>
    </w:p>
    <w:p w14:paraId="4C1DB2E8" w14:textId="77777777" w:rsidR="00D75693" w:rsidRDefault="00D75693" w:rsidP="00F83CC9">
      <w:pPr>
        <w:spacing w:line="360" w:lineRule="auto"/>
        <w:rPr>
          <w:rFonts w:ascii="Times New Roman" w:hAnsi="Times New Roman" w:cs="Times New Roman"/>
          <w:b/>
          <w:bCs/>
          <w:sz w:val="28"/>
          <w:szCs w:val="28"/>
          <w:u w:val="single"/>
        </w:rPr>
      </w:pPr>
    </w:p>
    <w:p w14:paraId="08BDD3C2" w14:textId="77777777" w:rsidR="00D75693" w:rsidRDefault="00D75693" w:rsidP="00F83CC9">
      <w:pPr>
        <w:spacing w:line="360" w:lineRule="auto"/>
        <w:rPr>
          <w:rFonts w:ascii="Times New Roman" w:hAnsi="Times New Roman" w:cs="Times New Roman"/>
          <w:b/>
          <w:bCs/>
          <w:sz w:val="28"/>
          <w:szCs w:val="28"/>
          <w:u w:val="single"/>
        </w:rPr>
      </w:pPr>
    </w:p>
    <w:p w14:paraId="1D0E6B90" w14:textId="77777777" w:rsidR="00D75693" w:rsidRDefault="00D75693" w:rsidP="00F83CC9">
      <w:pPr>
        <w:spacing w:line="360" w:lineRule="auto"/>
        <w:rPr>
          <w:rFonts w:ascii="Times New Roman" w:hAnsi="Times New Roman" w:cs="Times New Roman"/>
          <w:b/>
          <w:bCs/>
          <w:sz w:val="28"/>
          <w:szCs w:val="28"/>
          <w:u w:val="single"/>
        </w:rPr>
      </w:pPr>
    </w:p>
    <w:p w14:paraId="59DB49A3" w14:textId="77777777" w:rsidR="00D75693" w:rsidRDefault="00D75693" w:rsidP="00F83CC9">
      <w:pPr>
        <w:spacing w:line="360" w:lineRule="auto"/>
        <w:rPr>
          <w:rFonts w:ascii="Times New Roman" w:hAnsi="Times New Roman" w:cs="Times New Roman"/>
          <w:b/>
          <w:bCs/>
          <w:sz w:val="28"/>
          <w:szCs w:val="28"/>
          <w:u w:val="single"/>
        </w:rPr>
      </w:pPr>
    </w:p>
    <w:p w14:paraId="6A713888" w14:textId="77777777" w:rsidR="00D75693" w:rsidRDefault="00D75693" w:rsidP="00F83CC9">
      <w:pPr>
        <w:spacing w:line="360" w:lineRule="auto"/>
        <w:rPr>
          <w:rFonts w:ascii="Times New Roman" w:hAnsi="Times New Roman" w:cs="Times New Roman"/>
          <w:b/>
          <w:bCs/>
          <w:sz w:val="28"/>
          <w:szCs w:val="28"/>
          <w:u w:val="single"/>
        </w:rPr>
      </w:pPr>
    </w:p>
    <w:p w14:paraId="57249E2D" w14:textId="77777777" w:rsidR="00D75693" w:rsidRDefault="00D75693" w:rsidP="00F83CC9">
      <w:pPr>
        <w:spacing w:line="360" w:lineRule="auto"/>
        <w:rPr>
          <w:rFonts w:ascii="Times New Roman" w:hAnsi="Times New Roman" w:cs="Times New Roman"/>
          <w:b/>
          <w:bCs/>
          <w:sz w:val="28"/>
          <w:szCs w:val="28"/>
          <w:u w:val="single"/>
        </w:rPr>
      </w:pPr>
    </w:p>
    <w:p w14:paraId="333BE5AD" w14:textId="77777777" w:rsidR="00D75693" w:rsidRDefault="00D75693" w:rsidP="00F83CC9">
      <w:pPr>
        <w:spacing w:line="360" w:lineRule="auto"/>
        <w:rPr>
          <w:rFonts w:ascii="Times New Roman" w:hAnsi="Times New Roman" w:cs="Times New Roman"/>
          <w:b/>
          <w:bCs/>
          <w:sz w:val="28"/>
          <w:szCs w:val="28"/>
          <w:u w:val="single"/>
        </w:rPr>
      </w:pPr>
    </w:p>
    <w:p w14:paraId="04298A1A" w14:textId="77777777" w:rsidR="00D75693" w:rsidRDefault="00D75693" w:rsidP="00F83CC9">
      <w:pPr>
        <w:spacing w:line="360" w:lineRule="auto"/>
        <w:rPr>
          <w:rFonts w:ascii="Times New Roman" w:hAnsi="Times New Roman" w:cs="Times New Roman"/>
          <w:b/>
          <w:bCs/>
          <w:sz w:val="28"/>
          <w:szCs w:val="28"/>
          <w:u w:val="single"/>
        </w:rPr>
      </w:pPr>
    </w:p>
    <w:p w14:paraId="494A23CF" w14:textId="77777777" w:rsidR="00D75693" w:rsidRDefault="00D75693" w:rsidP="00F83CC9">
      <w:pPr>
        <w:spacing w:line="360" w:lineRule="auto"/>
        <w:rPr>
          <w:rFonts w:ascii="Times New Roman" w:hAnsi="Times New Roman" w:cs="Times New Roman"/>
          <w:b/>
          <w:bCs/>
          <w:sz w:val="28"/>
          <w:szCs w:val="28"/>
          <w:u w:val="single"/>
        </w:rPr>
      </w:pPr>
    </w:p>
    <w:p w14:paraId="5EA0EC46" w14:textId="77777777" w:rsidR="00D75693" w:rsidRDefault="00D75693" w:rsidP="00F83CC9">
      <w:pPr>
        <w:spacing w:line="360" w:lineRule="auto"/>
        <w:rPr>
          <w:rFonts w:ascii="Times New Roman" w:hAnsi="Times New Roman" w:cs="Times New Roman"/>
          <w:b/>
          <w:bCs/>
          <w:sz w:val="28"/>
          <w:szCs w:val="28"/>
          <w:u w:val="single"/>
        </w:rPr>
      </w:pPr>
    </w:p>
    <w:p w14:paraId="185BCC61" w14:textId="77777777" w:rsidR="00D75693" w:rsidRDefault="00D75693" w:rsidP="00F83CC9">
      <w:pPr>
        <w:spacing w:line="360" w:lineRule="auto"/>
        <w:rPr>
          <w:rFonts w:ascii="Times New Roman" w:hAnsi="Times New Roman" w:cs="Times New Roman"/>
          <w:b/>
          <w:bCs/>
          <w:sz w:val="28"/>
          <w:szCs w:val="28"/>
          <w:u w:val="single"/>
        </w:rPr>
      </w:pPr>
    </w:p>
    <w:p w14:paraId="19C3A939" w14:textId="77777777" w:rsidR="00D75693" w:rsidRDefault="00D75693" w:rsidP="00F83CC9">
      <w:pPr>
        <w:spacing w:line="360" w:lineRule="auto"/>
        <w:rPr>
          <w:rFonts w:ascii="Times New Roman" w:hAnsi="Times New Roman" w:cs="Times New Roman"/>
          <w:b/>
          <w:bCs/>
          <w:sz w:val="28"/>
          <w:szCs w:val="28"/>
          <w:u w:val="single"/>
        </w:rPr>
      </w:pPr>
    </w:p>
    <w:p w14:paraId="5FCE4373" w14:textId="77777777" w:rsidR="00D75693" w:rsidRDefault="00D75693" w:rsidP="00F83CC9">
      <w:pPr>
        <w:spacing w:line="360" w:lineRule="auto"/>
        <w:rPr>
          <w:rFonts w:ascii="Times New Roman" w:hAnsi="Times New Roman" w:cs="Times New Roman"/>
          <w:b/>
          <w:bCs/>
          <w:sz w:val="28"/>
          <w:szCs w:val="28"/>
          <w:u w:val="single"/>
        </w:rPr>
      </w:pPr>
    </w:p>
    <w:p w14:paraId="6C34B411" w14:textId="77777777" w:rsidR="00D75693" w:rsidRDefault="00D75693" w:rsidP="00F83CC9">
      <w:pPr>
        <w:spacing w:line="360" w:lineRule="auto"/>
        <w:rPr>
          <w:rFonts w:ascii="Times New Roman" w:hAnsi="Times New Roman" w:cs="Times New Roman"/>
          <w:b/>
          <w:bCs/>
          <w:sz w:val="28"/>
          <w:szCs w:val="28"/>
          <w:u w:val="single"/>
        </w:rPr>
      </w:pPr>
    </w:p>
    <w:p w14:paraId="67D47629" w14:textId="77777777" w:rsidR="00D75693" w:rsidRDefault="00D75693" w:rsidP="00F83CC9">
      <w:pPr>
        <w:spacing w:line="360" w:lineRule="auto"/>
        <w:rPr>
          <w:rFonts w:ascii="Times New Roman" w:hAnsi="Times New Roman" w:cs="Times New Roman"/>
          <w:b/>
          <w:bCs/>
          <w:sz w:val="28"/>
          <w:szCs w:val="28"/>
          <w:u w:val="single"/>
        </w:rPr>
      </w:pPr>
    </w:p>
    <w:p w14:paraId="2F9D73DB" w14:textId="77777777" w:rsidR="00D75693" w:rsidRDefault="00D75693" w:rsidP="00F83CC9">
      <w:pPr>
        <w:spacing w:line="360" w:lineRule="auto"/>
        <w:rPr>
          <w:rFonts w:ascii="Times New Roman" w:hAnsi="Times New Roman" w:cs="Times New Roman"/>
          <w:b/>
          <w:bCs/>
          <w:sz w:val="28"/>
          <w:szCs w:val="28"/>
          <w:u w:val="single"/>
        </w:rPr>
      </w:pPr>
    </w:p>
    <w:p w14:paraId="2D6AFDF2" w14:textId="77777777" w:rsidR="00D75693" w:rsidRDefault="00D75693" w:rsidP="00F83CC9">
      <w:pPr>
        <w:spacing w:line="360" w:lineRule="auto"/>
        <w:rPr>
          <w:rFonts w:ascii="Times New Roman" w:hAnsi="Times New Roman" w:cs="Times New Roman"/>
          <w:b/>
          <w:bCs/>
          <w:sz w:val="28"/>
          <w:szCs w:val="28"/>
          <w:u w:val="single"/>
        </w:rPr>
      </w:pPr>
    </w:p>
    <w:p w14:paraId="2EBA100E" w14:textId="77777777" w:rsidR="00D75693" w:rsidRDefault="00D75693" w:rsidP="00F83CC9">
      <w:pPr>
        <w:spacing w:line="360" w:lineRule="auto"/>
        <w:rPr>
          <w:rFonts w:ascii="Times New Roman" w:hAnsi="Times New Roman" w:cs="Times New Roman"/>
          <w:b/>
          <w:bCs/>
          <w:sz w:val="28"/>
          <w:szCs w:val="28"/>
          <w:u w:val="single"/>
        </w:rPr>
      </w:pPr>
    </w:p>
    <w:p w14:paraId="22C4AE8D" w14:textId="77777777" w:rsidR="00D75693" w:rsidRDefault="00D75693" w:rsidP="00F83CC9">
      <w:pPr>
        <w:spacing w:line="360" w:lineRule="auto"/>
        <w:rPr>
          <w:rFonts w:ascii="Times New Roman" w:hAnsi="Times New Roman" w:cs="Times New Roman"/>
          <w:b/>
          <w:bCs/>
          <w:sz w:val="28"/>
          <w:szCs w:val="28"/>
          <w:u w:val="single"/>
        </w:rPr>
      </w:pPr>
    </w:p>
    <w:p w14:paraId="51FCA1F8" w14:textId="77777777" w:rsidR="00D75693" w:rsidRDefault="00D75693" w:rsidP="00F83CC9">
      <w:pPr>
        <w:spacing w:line="360" w:lineRule="auto"/>
        <w:rPr>
          <w:rFonts w:ascii="Times New Roman" w:hAnsi="Times New Roman" w:cs="Times New Roman"/>
          <w:b/>
          <w:bCs/>
          <w:sz w:val="28"/>
          <w:szCs w:val="28"/>
          <w:u w:val="single"/>
        </w:rPr>
      </w:pPr>
    </w:p>
    <w:p w14:paraId="6CCE026C" w14:textId="77777777" w:rsidR="00D75693" w:rsidRDefault="00D75693" w:rsidP="00F83CC9">
      <w:pPr>
        <w:spacing w:line="360" w:lineRule="auto"/>
        <w:rPr>
          <w:rFonts w:ascii="Times New Roman" w:hAnsi="Times New Roman" w:cs="Times New Roman"/>
          <w:b/>
          <w:bCs/>
          <w:sz w:val="28"/>
          <w:szCs w:val="28"/>
          <w:u w:val="single"/>
        </w:rPr>
      </w:pPr>
    </w:p>
    <w:p w14:paraId="492B2AA1" w14:textId="77777777" w:rsidR="00D75693" w:rsidRDefault="00D75693" w:rsidP="00F83CC9">
      <w:pPr>
        <w:spacing w:line="360" w:lineRule="auto"/>
        <w:rPr>
          <w:rFonts w:ascii="Times New Roman" w:hAnsi="Times New Roman" w:cs="Times New Roman"/>
          <w:b/>
          <w:bCs/>
          <w:sz w:val="28"/>
          <w:szCs w:val="28"/>
          <w:u w:val="single"/>
        </w:rPr>
      </w:pPr>
    </w:p>
    <w:p w14:paraId="1BD210F5" w14:textId="77777777" w:rsidR="00D75693" w:rsidRDefault="00D75693" w:rsidP="00F83CC9">
      <w:pPr>
        <w:spacing w:line="360" w:lineRule="auto"/>
        <w:rPr>
          <w:rFonts w:ascii="Times New Roman" w:hAnsi="Times New Roman" w:cs="Times New Roman"/>
          <w:b/>
          <w:bCs/>
          <w:sz w:val="28"/>
          <w:szCs w:val="28"/>
          <w:u w:val="single"/>
        </w:rPr>
      </w:pPr>
    </w:p>
    <w:p w14:paraId="314ADE50" w14:textId="77777777" w:rsidR="00D75693" w:rsidRDefault="00D75693" w:rsidP="00F83CC9">
      <w:pPr>
        <w:spacing w:line="360" w:lineRule="auto"/>
        <w:rPr>
          <w:rFonts w:ascii="Times New Roman" w:hAnsi="Times New Roman" w:cs="Times New Roman"/>
          <w:b/>
          <w:bCs/>
          <w:sz w:val="28"/>
          <w:szCs w:val="28"/>
          <w:u w:val="single"/>
        </w:rPr>
      </w:pPr>
    </w:p>
    <w:p w14:paraId="3AD9076F" w14:textId="77777777" w:rsidR="00D75693" w:rsidRDefault="00D75693" w:rsidP="00F83CC9">
      <w:pPr>
        <w:spacing w:line="360" w:lineRule="auto"/>
        <w:rPr>
          <w:rFonts w:ascii="Times New Roman" w:hAnsi="Times New Roman" w:cs="Times New Roman"/>
          <w:b/>
          <w:bCs/>
          <w:sz w:val="28"/>
          <w:szCs w:val="28"/>
          <w:u w:val="single"/>
        </w:rPr>
      </w:pPr>
    </w:p>
    <w:p w14:paraId="7955EF5F" w14:textId="77777777" w:rsidR="00D75693" w:rsidRDefault="00D75693" w:rsidP="00F83CC9">
      <w:pPr>
        <w:spacing w:line="360" w:lineRule="auto"/>
        <w:rPr>
          <w:rFonts w:ascii="Times New Roman" w:hAnsi="Times New Roman" w:cs="Times New Roman"/>
          <w:b/>
          <w:bCs/>
          <w:sz w:val="28"/>
          <w:szCs w:val="28"/>
          <w:u w:val="single"/>
        </w:rPr>
      </w:pPr>
    </w:p>
    <w:p w14:paraId="0473A195" w14:textId="77777777" w:rsidR="00D75693" w:rsidRDefault="00D75693" w:rsidP="00F83CC9">
      <w:pPr>
        <w:spacing w:line="360" w:lineRule="auto"/>
        <w:rPr>
          <w:rFonts w:ascii="Times New Roman" w:hAnsi="Times New Roman" w:cs="Times New Roman"/>
          <w:b/>
          <w:bCs/>
          <w:sz w:val="28"/>
          <w:szCs w:val="28"/>
          <w:u w:val="single"/>
        </w:rPr>
      </w:pPr>
    </w:p>
    <w:p w14:paraId="2371984C" w14:textId="77777777" w:rsidR="00D75693" w:rsidRDefault="00D75693" w:rsidP="00F83CC9">
      <w:pPr>
        <w:spacing w:line="360" w:lineRule="auto"/>
        <w:rPr>
          <w:rFonts w:ascii="Times New Roman" w:hAnsi="Times New Roman" w:cs="Times New Roman"/>
          <w:b/>
          <w:bCs/>
          <w:sz w:val="28"/>
          <w:szCs w:val="28"/>
          <w:u w:val="single"/>
        </w:rPr>
      </w:pPr>
    </w:p>
    <w:p w14:paraId="20B10482" w14:textId="77777777" w:rsidR="00D75693" w:rsidRDefault="00D75693" w:rsidP="00F83CC9">
      <w:pPr>
        <w:spacing w:line="360" w:lineRule="auto"/>
        <w:rPr>
          <w:rFonts w:ascii="Times New Roman" w:hAnsi="Times New Roman" w:cs="Times New Roman"/>
          <w:b/>
          <w:bCs/>
          <w:sz w:val="28"/>
          <w:szCs w:val="28"/>
          <w:u w:val="single"/>
        </w:rPr>
      </w:pPr>
    </w:p>
    <w:p w14:paraId="18BB6A18" w14:textId="77777777" w:rsidR="00D75693" w:rsidRDefault="00D75693" w:rsidP="00F83CC9">
      <w:pPr>
        <w:spacing w:line="360" w:lineRule="auto"/>
        <w:rPr>
          <w:rFonts w:ascii="Times New Roman" w:hAnsi="Times New Roman" w:cs="Times New Roman"/>
          <w:b/>
          <w:bCs/>
          <w:sz w:val="28"/>
          <w:szCs w:val="28"/>
          <w:u w:val="single"/>
        </w:rPr>
      </w:pPr>
    </w:p>
    <w:p w14:paraId="39B5E594" w14:textId="77777777" w:rsidR="00D75693" w:rsidRDefault="00D75693" w:rsidP="00F83CC9">
      <w:pPr>
        <w:spacing w:line="360" w:lineRule="auto"/>
        <w:rPr>
          <w:rFonts w:ascii="Times New Roman" w:hAnsi="Times New Roman" w:cs="Times New Roman"/>
          <w:b/>
          <w:bCs/>
          <w:sz w:val="28"/>
          <w:szCs w:val="28"/>
          <w:u w:val="single"/>
        </w:rPr>
      </w:pPr>
    </w:p>
    <w:p w14:paraId="1D7BF2FC" w14:textId="77777777" w:rsidR="00D75693" w:rsidRDefault="00D75693" w:rsidP="00F83CC9">
      <w:pPr>
        <w:spacing w:line="360" w:lineRule="auto"/>
        <w:rPr>
          <w:rFonts w:ascii="Times New Roman" w:hAnsi="Times New Roman" w:cs="Times New Roman"/>
          <w:b/>
          <w:bCs/>
          <w:sz w:val="28"/>
          <w:szCs w:val="28"/>
          <w:u w:val="single"/>
        </w:rPr>
      </w:pPr>
    </w:p>
    <w:p w14:paraId="329D171C" w14:textId="77777777" w:rsidR="00D75693" w:rsidRDefault="00D75693" w:rsidP="00F83CC9">
      <w:pPr>
        <w:spacing w:line="360" w:lineRule="auto"/>
        <w:rPr>
          <w:rFonts w:ascii="Times New Roman" w:hAnsi="Times New Roman" w:cs="Times New Roman"/>
          <w:b/>
          <w:bCs/>
          <w:sz w:val="28"/>
          <w:szCs w:val="28"/>
          <w:u w:val="single"/>
        </w:rPr>
      </w:pPr>
    </w:p>
    <w:p w14:paraId="28DE485C" w14:textId="77777777" w:rsidR="008379B7" w:rsidRDefault="008379B7" w:rsidP="00F83CC9">
      <w:pPr>
        <w:spacing w:line="360" w:lineRule="auto"/>
        <w:rPr>
          <w:rFonts w:ascii="Times New Roman" w:hAnsi="Times New Roman" w:cs="Times New Roman"/>
          <w:b/>
          <w:bCs/>
          <w:sz w:val="28"/>
          <w:szCs w:val="28"/>
          <w:u w:val="single"/>
        </w:rPr>
      </w:pPr>
    </w:p>
    <w:p w14:paraId="50B325E0" w14:textId="77777777" w:rsidR="008379B7" w:rsidRDefault="008379B7" w:rsidP="00F83CC9">
      <w:pPr>
        <w:spacing w:line="360" w:lineRule="auto"/>
        <w:rPr>
          <w:rFonts w:ascii="Times New Roman" w:hAnsi="Times New Roman" w:cs="Times New Roman"/>
          <w:b/>
          <w:bCs/>
          <w:sz w:val="28"/>
          <w:szCs w:val="28"/>
          <w:u w:val="single"/>
        </w:rPr>
      </w:pPr>
    </w:p>
    <w:p w14:paraId="18E3FA9F" w14:textId="77777777" w:rsidR="008379B7" w:rsidRDefault="008379B7" w:rsidP="00F83CC9">
      <w:pPr>
        <w:spacing w:line="360" w:lineRule="auto"/>
        <w:rPr>
          <w:rFonts w:ascii="Times New Roman" w:hAnsi="Times New Roman" w:cs="Times New Roman"/>
          <w:b/>
          <w:bCs/>
          <w:sz w:val="28"/>
          <w:szCs w:val="28"/>
          <w:u w:val="single"/>
        </w:rPr>
      </w:pPr>
    </w:p>
    <w:p w14:paraId="44B4024C" w14:textId="77777777" w:rsidR="008379B7" w:rsidRDefault="008379B7" w:rsidP="00F83CC9">
      <w:pPr>
        <w:spacing w:line="360" w:lineRule="auto"/>
        <w:rPr>
          <w:rFonts w:ascii="Times New Roman" w:hAnsi="Times New Roman" w:cs="Times New Roman"/>
          <w:b/>
          <w:bCs/>
          <w:sz w:val="28"/>
          <w:szCs w:val="28"/>
          <w:u w:val="single"/>
        </w:rPr>
      </w:pPr>
    </w:p>
    <w:p w14:paraId="60344F2C" w14:textId="77777777" w:rsidR="008379B7" w:rsidRDefault="008379B7" w:rsidP="00F83CC9">
      <w:pPr>
        <w:spacing w:line="360" w:lineRule="auto"/>
        <w:rPr>
          <w:rFonts w:ascii="Times New Roman" w:hAnsi="Times New Roman" w:cs="Times New Roman"/>
          <w:b/>
          <w:bCs/>
          <w:sz w:val="28"/>
          <w:szCs w:val="28"/>
          <w:u w:val="single"/>
        </w:rPr>
      </w:pPr>
    </w:p>
    <w:p w14:paraId="5763943E" w14:textId="37FBC61D"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3 Application of forecasting approaches to covid 19 vaccination levels in Ireland</w:t>
      </w:r>
    </w:p>
    <w:p w14:paraId="48AA515C" w14:textId="4D502DF1" w:rsidR="00510C19" w:rsidRDefault="00510C19" w:rsidP="00F83CC9">
      <w:pPr>
        <w:spacing w:line="360" w:lineRule="auto"/>
        <w:rPr>
          <w:rFonts w:ascii="Times New Roman" w:hAnsi="Times New Roman" w:cs="Times New Roman"/>
          <w:b/>
          <w:bCs/>
          <w:sz w:val="28"/>
          <w:szCs w:val="28"/>
          <w:u w:val="single"/>
        </w:rPr>
      </w:pPr>
    </w:p>
    <w:p w14:paraId="683939DB" w14:textId="372D0090" w:rsidR="00F83CC9" w:rsidRDefault="00F83CC9" w:rsidP="00F83CC9">
      <w:pPr>
        <w:spacing w:line="360" w:lineRule="auto"/>
        <w:rPr>
          <w:rFonts w:ascii="Times New Roman" w:hAnsi="Times New Roman" w:cs="Times New Roman"/>
          <w:b/>
          <w:bCs/>
          <w:sz w:val="28"/>
          <w:szCs w:val="28"/>
          <w:u w:val="single"/>
        </w:rPr>
      </w:pPr>
    </w:p>
    <w:p w14:paraId="624DBEB8" w14:textId="74CB5DFE" w:rsid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5. Discussion</w:t>
      </w:r>
      <w:r w:rsidR="006C61AD">
        <w:rPr>
          <w:rFonts w:ascii="Times New Roman" w:hAnsi="Times New Roman" w:cs="Times New Roman"/>
          <w:b/>
          <w:bCs/>
          <w:sz w:val="28"/>
          <w:szCs w:val="28"/>
          <w:u w:val="single"/>
        </w:rPr>
        <w:t xml:space="preserve"> (3000 words)</w:t>
      </w:r>
    </w:p>
    <w:p w14:paraId="00B43558" w14:textId="1662CCF2" w:rsidR="00F83CC9" w:rsidRDefault="00F83CC9" w:rsidP="00F83CC9">
      <w:pPr>
        <w:spacing w:line="360" w:lineRule="auto"/>
        <w:rPr>
          <w:rFonts w:ascii="Times New Roman" w:hAnsi="Times New Roman" w:cs="Times New Roman"/>
          <w:b/>
          <w:bCs/>
          <w:sz w:val="28"/>
          <w:szCs w:val="28"/>
          <w:u w:val="single"/>
        </w:rPr>
      </w:pPr>
    </w:p>
    <w:p w14:paraId="6DC7C73E" w14:textId="2A23F833"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1000 words)</w:t>
      </w:r>
    </w:p>
    <w:p w14:paraId="5CBF6474" w14:textId="569E69AF"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4CAA66F1" w14:textId="77777777" w:rsidR="004928A7" w:rsidRDefault="004928A7" w:rsidP="00166D1A">
      <w:pPr>
        <w:spacing w:line="360" w:lineRule="auto"/>
        <w:rPr>
          <w:rFonts w:ascii="Times New Roman" w:hAnsi="Times New Roman" w:cs="Times New Roman"/>
          <w:b/>
          <w:bCs/>
          <w:u w:val="single"/>
        </w:rPr>
      </w:pPr>
    </w:p>
    <w:p w14:paraId="5A28F92E" w14:textId="77777777" w:rsidR="004928A7" w:rsidRDefault="004928A7" w:rsidP="00166D1A">
      <w:pPr>
        <w:spacing w:line="360" w:lineRule="auto"/>
        <w:rPr>
          <w:rFonts w:ascii="Times New Roman" w:hAnsi="Times New Roman" w:cs="Times New Roman"/>
          <w:b/>
          <w:bCs/>
          <w:u w:val="single"/>
        </w:rPr>
      </w:pPr>
    </w:p>
    <w:p w14:paraId="31658FAE" w14:textId="77777777" w:rsidR="004928A7" w:rsidRDefault="004928A7" w:rsidP="00166D1A">
      <w:pPr>
        <w:spacing w:line="360" w:lineRule="auto"/>
        <w:rPr>
          <w:rFonts w:ascii="Times New Roman" w:hAnsi="Times New Roman" w:cs="Times New Roman"/>
          <w:b/>
          <w:bCs/>
          <w:u w:val="single"/>
        </w:rPr>
      </w:pPr>
    </w:p>
    <w:p w14:paraId="30D7053F" w14:textId="77777777" w:rsidR="004928A7" w:rsidRDefault="004928A7" w:rsidP="00166D1A">
      <w:pPr>
        <w:spacing w:line="360" w:lineRule="auto"/>
        <w:rPr>
          <w:rFonts w:ascii="Times New Roman" w:hAnsi="Times New Roman" w:cs="Times New Roman"/>
          <w:b/>
          <w:bCs/>
          <w:u w:val="single"/>
        </w:rPr>
      </w:pPr>
    </w:p>
    <w:p w14:paraId="0F94305B" w14:textId="77777777" w:rsidR="004928A7" w:rsidRDefault="004928A7" w:rsidP="00166D1A">
      <w:pPr>
        <w:spacing w:line="360" w:lineRule="auto"/>
        <w:rPr>
          <w:rFonts w:ascii="Times New Roman" w:hAnsi="Times New Roman" w:cs="Times New Roman"/>
          <w:b/>
          <w:bCs/>
          <w:u w:val="single"/>
        </w:rPr>
      </w:pPr>
    </w:p>
    <w:p w14:paraId="4EF58ACE" w14:textId="77777777" w:rsidR="004928A7" w:rsidRDefault="004928A7" w:rsidP="00166D1A">
      <w:pPr>
        <w:spacing w:line="360" w:lineRule="auto"/>
        <w:rPr>
          <w:rFonts w:ascii="Times New Roman" w:hAnsi="Times New Roman" w:cs="Times New Roman"/>
          <w:b/>
          <w:bCs/>
          <w:u w:val="single"/>
        </w:rPr>
      </w:pPr>
    </w:p>
    <w:p w14:paraId="31C1FF01" w14:textId="77777777" w:rsidR="004928A7" w:rsidRDefault="004928A7" w:rsidP="00166D1A">
      <w:pPr>
        <w:spacing w:line="360" w:lineRule="auto"/>
        <w:rPr>
          <w:rFonts w:ascii="Times New Roman" w:hAnsi="Times New Roman" w:cs="Times New Roman"/>
          <w:b/>
          <w:bCs/>
          <w:u w:val="single"/>
        </w:rPr>
      </w:pPr>
    </w:p>
    <w:p w14:paraId="687E9244" w14:textId="77777777" w:rsidR="004928A7" w:rsidRDefault="004928A7" w:rsidP="00166D1A">
      <w:pPr>
        <w:spacing w:line="360" w:lineRule="auto"/>
        <w:rPr>
          <w:rFonts w:ascii="Times New Roman" w:hAnsi="Times New Roman" w:cs="Times New Roman"/>
          <w:b/>
          <w:bCs/>
          <w:u w:val="single"/>
        </w:rPr>
      </w:pPr>
    </w:p>
    <w:p w14:paraId="4E682DA5" w14:textId="77777777" w:rsidR="004928A7" w:rsidRDefault="004928A7" w:rsidP="00166D1A">
      <w:pPr>
        <w:spacing w:line="360" w:lineRule="auto"/>
        <w:rPr>
          <w:rFonts w:ascii="Times New Roman" w:hAnsi="Times New Roman" w:cs="Times New Roman"/>
          <w:b/>
          <w:bCs/>
          <w:u w:val="single"/>
        </w:rPr>
      </w:pPr>
    </w:p>
    <w:p w14:paraId="1603D936" w14:textId="77777777" w:rsidR="004928A7" w:rsidRDefault="004928A7" w:rsidP="00166D1A">
      <w:pPr>
        <w:spacing w:line="360" w:lineRule="auto"/>
        <w:rPr>
          <w:rFonts w:ascii="Times New Roman" w:hAnsi="Times New Roman" w:cs="Times New Roman"/>
          <w:b/>
          <w:bCs/>
          <w:u w:val="single"/>
        </w:rPr>
      </w:pPr>
    </w:p>
    <w:p w14:paraId="12D75DE8" w14:textId="77777777" w:rsidR="004928A7" w:rsidRDefault="004928A7" w:rsidP="00166D1A">
      <w:pPr>
        <w:spacing w:line="360" w:lineRule="auto"/>
        <w:rPr>
          <w:rFonts w:ascii="Times New Roman" w:hAnsi="Times New Roman" w:cs="Times New Roman"/>
          <w:b/>
          <w:bCs/>
          <w:u w:val="single"/>
        </w:rPr>
      </w:pPr>
    </w:p>
    <w:p w14:paraId="3506E1D2" w14:textId="77777777" w:rsidR="004928A7" w:rsidRDefault="004928A7"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t>Bibliography</w:t>
      </w:r>
    </w:p>
    <w:p w14:paraId="01A80A7B" w14:textId="77777777" w:rsidR="00767EA6" w:rsidRDefault="00767EA6" w:rsidP="00166D1A">
      <w:pPr>
        <w:spacing w:line="360" w:lineRule="auto"/>
        <w:rPr>
          <w:rFonts w:ascii="Times New Roman" w:hAnsi="Times New Roman" w:cs="Times New Roman"/>
          <w:b/>
          <w:bCs/>
          <w:u w:val="single"/>
        </w:rPr>
      </w:pPr>
    </w:p>
    <w:p w14:paraId="1784E11B" w14:textId="4CED583E" w:rsidR="00AC4C08" w:rsidRPr="00AC4C08" w:rsidRDefault="0099489D" w:rsidP="00AC4C08">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AC4C08" w:rsidRPr="00AC4C08">
        <w:rPr>
          <w:rFonts w:ascii="Times New Roman" w:hAnsi="Times New Roman" w:cs="Times New Roman"/>
          <w:i/>
          <w:iCs/>
          <w:noProof/>
          <w:lang w:val="en-GB"/>
        </w:rPr>
        <w:t>A Comprehensive Overview of Sentiment Analysis</w:t>
      </w:r>
      <w:r w:rsidR="00AC4C08" w:rsidRPr="00AC4C08">
        <w:rPr>
          <w:rFonts w:ascii="Times New Roman" w:hAnsi="Times New Roman" w:cs="Times New Roman"/>
          <w:noProof/>
          <w:lang w:val="en-GB"/>
        </w:rPr>
        <w:t xml:space="preserve"> (no date). Available at: https://www.analyticsvidhya.com/blog/2022/04/a-comprehensive-overview-of-sentiment-analysis/ (Accessed: 17 May 2023).</w:t>
      </w:r>
    </w:p>
    <w:p w14:paraId="5FBC83B3"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lastRenderedPageBreak/>
        <w:t>A Sentiment Analysis Approach to Predicting Stock Returns | by Tom Yuz | Medium</w:t>
      </w:r>
      <w:r w:rsidRPr="00AC4C08">
        <w:rPr>
          <w:rFonts w:ascii="Times New Roman" w:hAnsi="Times New Roman" w:cs="Times New Roman"/>
          <w:noProof/>
          <w:lang w:val="en-GB"/>
        </w:rPr>
        <w:t xml:space="preserve"> (no date). Available at: https://medium.com/@tomyuz/a-sentiment-analysis-approach-to-predicting-stock-returns-d5ca8b75a42 (Accessed: 12 August 2023).</w:t>
      </w:r>
    </w:p>
    <w:p w14:paraId="5E156163"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Abonazel, M. R. and Darwish, N. M. (2022) ‘Forecasting confirmed and recovered COVID-19 cases and deaths in Egypt after the genetic mutation of the virus: ARIMA Box-Jenkins approach’, </w:t>
      </w:r>
      <w:r w:rsidRPr="00AC4C08">
        <w:rPr>
          <w:rFonts w:ascii="Times New Roman" w:hAnsi="Times New Roman" w:cs="Times New Roman"/>
          <w:i/>
          <w:iCs/>
          <w:noProof/>
          <w:lang w:val="en-GB"/>
        </w:rPr>
        <w:t>Commun. Math. Biol. Neurosci.</w:t>
      </w:r>
      <w:r w:rsidRPr="00AC4C08">
        <w:rPr>
          <w:rFonts w:ascii="Times New Roman" w:hAnsi="Times New Roman" w:cs="Times New Roman"/>
          <w:noProof/>
          <w:lang w:val="en-GB"/>
        </w:rPr>
        <w:t>, 2022(0), p. Article ID 17. doi: 10.28919/CMBN/6888.</w:t>
      </w:r>
    </w:p>
    <w:p w14:paraId="7545FA5D"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Ahmad, W.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2) ‘Enhanced sentiment analysis regarding COVID-19 news from global channels’, </w:t>
      </w:r>
      <w:r w:rsidRPr="00AC4C08">
        <w:rPr>
          <w:rFonts w:ascii="Times New Roman" w:hAnsi="Times New Roman" w:cs="Times New Roman"/>
          <w:i/>
          <w:iCs/>
          <w:noProof/>
          <w:lang w:val="en-GB"/>
        </w:rPr>
        <w:t>Journal of Computational Social Science</w:t>
      </w:r>
      <w:r w:rsidRPr="00AC4C08">
        <w:rPr>
          <w:rFonts w:ascii="Times New Roman" w:hAnsi="Times New Roman" w:cs="Times New Roman"/>
          <w:noProof/>
          <w:lang w:val="en-GB"/>
        </w:rPr>
        <w:t>, p. 1. doi: 10.1007/S42001-022-00189-1.</w:t>
      </w:r>
    </w:p>
    <w:p w14:paraId="18A2B51A"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AC4C08">
        <w:rPr>
          <w:rFonts w:ascii="Times New Roman" w:hAnsi="Times New Roman" w:cs="Times New Roman"/>
          <w:i/>
          <w:iCs/>
          <w:noProof/>
          <w:lang w:val="en-GB"/>
        </w:rPr>
        <w:t>Healthcare 2022, Vol. 10, Page 2270</w:t>
      </w:r>
      <w:r w:rsidRPr="00AC4C08">
        <w:rPr>
          <w:rFonts w:ascii="Times New Roman" w:hAnsi="Times New Roman" w:cs="Times New Roman"/>
          <w:noProof/>
          <w:lang w:val="en-GB"/>
        </w:rPr>
        <w:t>, 10(11), p. 2270. doi: 10.3390/HEALTHCARE10112270.</w:t>
      </w:r>
    </w:p>
    <w:p w14:paraId="350A6EE7"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Applications of Natural Language Processing  | Data Science Dojo</w:t>
      </w:r>
      <w:r w:rsidRPr="00AC4C08">
        <w:rPr>
          <w:rFonts w:ascii="Times New Roman" w:hAnsi="Times New Roman" w:cs="Times New Roman"/>
          <w:noProof/>
          <w:lang w:val="en-GB"/>
        </w:rPr>
        <w:t xml:space="preserve"> (no date). Available at: https://datasciencedojo.com/blog/natural-language-processing-applications/ (Accessed: 28 August 2023).</w:t>
      </w:r>
    </w:p>
    <w:p w14:paraId="6C4D6031"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Beginner’s Guide to XGBoost for Classification Problems | Towards Data Science</w:t>
      </w:r>
      <w:r w:rsidRPr="00AC4C08">
        <w:rPr>
          <w:rFonts w:ascii="Times New Roman" w:hAnsi="Times New Roman" w:cs="Times New Roman"/>
          <w:noProof/>
          <w:lang w:val="en-GB"/>
        </w:rPr>
        <w:t xml:space="preserve"> (no date). Available at: https://towardsdatascience.com/beginners-guide-to-xgboost-for-classification-problems-50f75aac5390 (Accessed: 27 August 2023).</w:t>
      </w:r>
    </w:p>
    <w:p w14:paraId="6F70348E"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Binti, A. A., Nasir, M. and Palanichamy, N. (2022) ‘Sentiment Analysis of Covid-19 Tweets by Supervised Machine Learning Models’, </w:t>
      </w:r>
      <w:r w:rsidRPr="00AC4C08">
        <w:rPr>
          <w:rFonts w:ascii="Times New Roman" w:hAnsi="Times New Roman" w:cs="Times New Roman"/>
          <w:i/>
          <w:iCs/>
          <w:noProof/>
          <w:lang w:val="en-GB"/>
        </w:rPr>
        <w:t>Online) Journal of System and Management Sciences</w:t>
      </w:r>
      <w:r w:rsidRPr="00AC4C08">
        <w:rPr>
          <w:rFonts w:ascii="Times New Roman" w:hAnsi="Times New Roman" w:cs="Times New Roman"/>
          <w:noProof/>
          <w:lang w:val="en-GB"/>
        </w:rPr>
        <w:t>, 12(6), pp. 50–69. doi: 10.33168/JSMS.2022.0604.</w:t>
      </w:r>
    </w:p>
    <w:p w14:paraId="3E9D160F"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Cascini, F.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1) ‘Developing a Data-Driven Approach in Order to Improve the Safety and Quality of Patient Care’, </w:t>
      </w:r>
      <w:r w:rsidRPr="00AC4C08">
        <w:rPr>
          <w:rFonts w:ascii="Times New Roman" w:hAnsi="Times New Roman" w:cs="Times New Roman"/>
          <w:i/>
          <w:iCs/>
          <w:noProof/>
          <w:lang w:val="en-GB"/>
        </w:rPr>
        <w:t>Frontiers in Public Health</w:t>
      </w:r>
      <w:r w:rsidRPr="00AC4C08">
        <w:rPr>
          <w:rFonts w:ascii="Times New Roman" w:hAnsi="Times New Roman" w:cs="Times New Roman"/>
          <w:noProof/>
          <w:lang w:val="en-GB"/>
        </w:rPr>
        <w:t>, 9, p. 667819. doi: 10.3389/FPUBH.2021.667819.</w:t>
      </w:r>
    </w:p>
    <w:p w14:paraId="2B641BA3"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Cepeda, K. and Jaiswal, R. (2022) ‘Sentiment Analysis on Covid-19 Vaccinations in Ireland using Support Vector Machine’, </w:t>
      </w:r>
      <w:r w:rsidRPr="00AC4C08">
        <w:rPr>
          <w:rFonts w:ascii="Times New Roman" w:hAnsi="Times New Roman" w:cs="Times New Roman"/>
          <w:i/>
          <w:iCs/>
          <w:noProof/>
          <w:lang w:val="en-GB"/>
        </w:rPr>
        <w:t>2022 33rd Irish Signals and Systems Conference, ISSC 2022</w:t>
      </w:r>
      <w:r w:rsidRPr="00AC4C08">
        <w:rPr>
          <w:rFonts w:ascii="Times New Roman" w:hAnsi="Times New Roman" w:cs="Times New Roman"/>
          <w:noProof/>
          <w:lang w:val="en-GB"/>
        </w:rPr>
        <w:t>. doi: 10.1109/ISSC55427.2022.9826215.</w:t>
      </w:r>
    </w:p>
    <w:p w14:paraId="3A84FC0E"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Chandra, R., Jain, A. and Chauhan, D. S. (2022) ‘Deep learning via LSTM models for COVID-19 infection forecasting in India’, </w:t>
      </w:r>
      <w:r w:rsidRPr="00AC4C08">
        <w:rPr>
          <w:rFonts w:ascii="Times New Roman" w:hAnsi="Times New Roman" w:cs="Times New Roman"/>
          <w:i/>
          <w:iCs/>
          <w:noProof/>
          <w:lang w:val="en-GB"/>
        </w:rPr>
        <w:t>PLOS ONE</w:t>
      </w:r>
      <w:r w:rsidRPr="00AC4C08">
        <w:rPr>
          <w:rFonts w:ascii="Times New Roman" w:hAnsi="Times New Roman" w:cs="Times New Roman"/>
          <w:noProof/>
          <w:lang w:val="en-GB"/>
        </w:rPr>
        <w:t>, 17(1), p. e0262708. doi: 10.1371/JOURNAL.PONE.0262708.</w:t>
      </w:r>
    </w:p>
    <w:p w14:paraId="1AC675A3"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Chauhan, S.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AC4C08">
        <w:rPr>
          <w:rFonts w:ascii="Times New Roman" w:hAnsi="Times New Roman" w:cs="Times New Roman"/>
          <w:i/>
          <w:iCs/>
          <w:noProof/>
          <w:lang w:val="en-GB"/>
        </w:rPr>
        <w:lastRenderedPageBreak/>
        <w:t>Nutrients</w:t>
      </w:r>
      <w:r w:rsidRPr="00AC4C08">
        <w:rPr>
          <w:rFonts w:ascii="Times New Roman" w:hAnsi="Times New Roman" w:cs="Times New Roman"/>
          <w:noProof/>
          <w:lang w:val="en-GB"/>
        </w:rPr>
        <w:t>, 13(5). doi: 10.3390/NU13051635.</w:t>
      </w:r>
    </w:p>
    <w:p w14:paraId="4A9BABCE"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Chinnasamy, P.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2) ‘COVID-19 vaccine sentiment analysis using public opinions on Twitter’, </w:t>
      </w:r>
      <w:r w:rsidRPr="00AC4C08">
        <w:rPr>
          <w:rFonts w:ascii="Times New Roman" w:hAnsi="Times New Roman" w:cs="Times New Roman"/>
          <w:i/>
          <w:iCs/>
          <w:noProof/>
          <w:lang w:val="en-GB"/>
        </w:rPr>
        <w:t>Materials Today. Proceedings</w:t>
      </w:r>
      <w:r w:rsidRPr="00AC4C08">
        <w:rPr>
          <w:rFonts w:ascii="Times New Roman" w:hAnsi="Times New Roman" w:cs="Times New Roman"/>
          <w:noProof/>
          <w:lang w:val="en-GB"/>
        </w:rPr>
        <w:t>, 64, p. 448. doi: 10.1016/J.MATPR.2022.04.809.</w:t>
      </w:r>
    </w:p>
    <w:p w14:paraId="511AE383"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COVID-19 Forecasting and Mathematical Modeling | CDC</w:t>
      </w:r>
      <w:r w:rsidRPr="00AC4C08">
        <w:rPr>
          <w:rFonts w:ascii="Times New Roman" w:hAnsi="Times New Roman" w:cs="Times New Roman"/>
          <w:noProof/>
          <w:lang w:val="en-GB"/>
        </w:rPr>
        <w:t xml:space="preserve"> (no date). Available at: https://www.cdc.gov/coronavirus/2019-ncov/science/forecasting/forecasting-math-modeling.html (Accessed: 9 August 2023).</w:t>
      </w:r>
    </w:p>
    <w:p w14:paraId="0F970517"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Crawshaw, A. F.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AC4C08">
        <w:rPr>
          <w:rFonts w:ascii="Times New Roman" w:hAnsi="Times New Roman" w:cs="Times New Roman"/>
          <w:i/>
          <w:iCs/>
          <w:noProof/>
          <w:lang w:val="en-GB"/>
        </w:rPr>
        <w:t>The Lancet Infectious Diseases</w:t>
      </w:r>
      <w:r w:rsidRPr="00AC4C08">
        <w:rPr>
          <w:rFonts w:ascii="Times New Roman" w:hAnsi="Times New Roman" w:cs="Times New Roman"/>
          <w:noProof/>
          <w:lang w:val="en-GB"/>
        </w:rPr>
        <w:t>, 22(9), pp. e254–e266. doi: 10.1016/S1473-3099(22)00066-4/ATTACHMENT/6EF3885D-1921-4ED3-B114-7351A20CCC97/MMC1.PDF.</w:t>
      </w:r>
    </w:p>
    <w:p w14:paraId="2FAAF76F"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Devlin, J.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18) ‘BERT: Pre-training of Deep Bidirectional Transformers for Language Understanding’, </w:t>
      </w:r>
      <w:r w:rsidRPr="00AC4C08">
        <w:rPr>
          <w:rFonts w:ascii="Times New Roman" w:hAnsi="Times New Roman" w:cs="Times New Roman"/>
          <w:i/>
          <w:iCs/>
          <w:noProof/>
          <w:lang w:val="en-GB"/>
        </w:rPr>
        <w:t>NAACL HLT 2019 - 2019 Conference of the North American Chapter of the Association for Computational Linguistics: Human Language Technologies - Proceedings of the Conference</w:t>
      </w:r>
      <w:r w:rsidRPr="00AC4C08">
        <w:rPr>
          <w:rFonts w:ascii="Times New Roman" w:hAnsi="Times New Roman" w:cs="Times New Roman"/>
          <w:noProof/>
          <w:lang w:val="en-GB"/>
        </w:rPr>
        <w:t>, 1, pp. 4171–4186. Available at: https://arxiv.org/abs/1810.04805v2 (Accessed: 28 August 2023).</w:t>
      </w:r>
    </w:p>
    <w:p w14:paraId="4CE31A04"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Fang, X. and Zhan, J. (2015) ‘Sentiment analysis using product review data’, </w:t>
      </w:r>
      <w:r w:rsidRPr="00AC4C08">
        <w:rPr>
          <w:rFonts w:ascii="Times New Roman" w:hAnsi="Times New Roman" w:cs="Times New Roman"/>
          <w:i/>
          <w:iCs/>
          <w:noProof/>
          <w:lang w:val="en-GB"/>
        </w:rPr>
        <w:t>Journal of Big Data</w:t>
      </w:r>
      <w:r w:rsidRPr="00AC4C08">
        <w:rPr>
          <w:rFonts w:ascii="Times New Roman" w:hAnsi="Times New Roman" w:cs="Times New Roman"/>
          <w:noProof/>
          <w:lang w:val="en-GB"/>
        </w:rPr>
        <w:t>, 2(1), pp. 1–14. doi: 10.1186/S40537-015-0015-2/FIGURES/9.</w:t>
      </w:r>
    </w:p>
    <w:p w14:paraId="3F69EA3D"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for the USA and Italy’, </w:t>
      </w:r>
      <w:r w:rsidRPr="00AC4C08">
        <w:rPr>
          <w:rFonts w:ascii="Times New Roman" w:hAnsi="Times New Roman" w:cs="Times New Roman"/>
          <w:i/>
          <w:iCs/>
          <w:noProof/>
          <w:lang w:val="en-GB"/>
        </w:rPr>
        <w:t>PloS one</w:t>
      </w:r>
      <w:r w:rsidRPr="00AC4C08">
        <w:rPr>
          <w:rFonts w:ascii="Times New Roman" w:hAnsi="Times New Roman" w:cs="Times New Roman"/>
          <w:noProof/>
          <w:lang w:val="en-GB"/>
        </w:rPr>
        <w:t>, 16(1). doi: 10.1371/JOURNAL.PONE.0244173.</w:t>
      </w:r>
    </w:p>
    <w:p w14:paraId="5D4BF762"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Geurts, P., Ernst, D. and Wehenkel, L. (2006) ‘Extremely randomized trees’, </w:t>
      </w:r>
      <w:r w:rsidRPr="00AC4C08">
        <w:rPr>
          <w:rFonts w:ascii="Times New Roman" w:hAnsi="Times New Roman" w:cs="Times New Roman"/>
          <w:i/>
          <w:iCs/>
          <w:noProof/>
          <w:lang w:val="en-GB"/>
        </w:rPr>
        <w:t>Mach Learn (</w:t>
      </w:r>
      <w:r w:rsidRPr="00AC4C08">
        <w:rPr>
          <w:rFonts w:ascii="Times New Roman" w:hAnsi="Times New Roman" w:cs="Times New Roman"/>
          <w:noProof/>
          <w:lang w:val="en-GB"/>
        </w:rPr>
        <w:t>. doi: 10.1007/s10994-006-6226-1.</w:t>
      </w:r>
    </w:p>
    <w:p w14:paraId="465E408B"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Gonçalves, P.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13) ‘Comparing and combining sentiment analysis methods’, </w:t>
      </w:r>
      <w:r w:rsidRPr="00AC4C08">
        <w:rPr>
          <w:rFonts w:ascii="Times New Roman" w:hAnsi="Times New Roman" w:cs="Times New Roman"/>
          <w:i/>
          <w:iCs/>
          <w:noProof/>
          <w:lang w:val="en-GB"/>
        </w:rPr>
        <w:t>COSN 2013 - Proceedings of the 2013 Conference on Online Social Networks</w:t>
      </w:r>
      <w:r w:rsidRPr="00AC4C08">
        <w:rPr>
          <w:rFonts w:ascii="Times New Roman" w:hAnsi="Times New Roman" w:cs="Times New Roman"/>
          <w:noProof/>
          <w:lang w:val="en-GB"/>
        </w:rPr>
        <w:t>, pp. 27–37. doi: 10.1145/2512938.2512951.</w:t>
      </w:r>
    </w:p>
    <w:p w14:paraId="28DEFB73"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Hewage, P.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19) ‘Long-Short Term Memory for an Effective Short-Term Weather Forecasting Model Using Surface Weather Data’, in </w:t>
      </w:r>
      <w:r w:rsidRPr="00AC4C08">
        <w:rPr>
          <w:rFonts w:ascii="Times New Roman" w:hAnsi="Times New Roman" w:cs="Times New Roman"/>
          <w:i/>
          <w:iCs/>
          <w:noProof/>
          <w:lang w:val="en-GB"/>
        </w:rPr>
        <w:t>IFIP Advances in Information and Communication Technology</w:t>
      </w:r>
      <w:r w:rsidRPr="00AC4C08">
        <w:rPr>
          <w:rFonts w:ascii="Times New Roman" w:hAnsi="Times New Roman" w:cs="Times New Roman"/>
          <w:noProof/>
          <w:lang w:val="en-GB"/>
        </w:rPr>
        <w:t>, pp. 382–390. doi: 10.1007/978-3-030-19823-7_32.</w:t>
      </w:r>
    </w:p>
    <w:p w14:paraId="0D613449"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How to Choose a Forecasting Model | by Gosia Komor | Towards Data Science</w:t>
      </w:r>
      <w:r w:rsidRPr="00AC4C08">
        <w:rPr>
          <w:rFonts w:ascii="Times New Roman" w:hAnsi="Times New Roman" w:cs="Times New Roman"/>
          <w:noProof/>
          <w:lang w:val="en-GB"/>
        </w:rPr>
        <w:t xml:space="preserve"> (no date). Available at: https://towardsdatascience.com/how-to-choose-a-forecasting-model-fa9c4a2e75b8 (Accessed: 28 August 2023).</w:t>
      </w:r>
    </w:p>
    <w:p w14:paraId="651F8F43"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AC4C08">
        <w:rPr>
          <w:rFonts w:ascii="Times New Roman" w:hAnsi="Times New Roman" w:cs="Times New Roman"/>
          <w:i/>
          <w:iCs/>
          <w:noProof/>
          <w:lang w:val="en-GB"/>
        </w:rPr>
        <w:t xml:space="preserve">Frontiers in </w:t>
      </w:r>
      <w:r w:rsidRPr="00AC4C08">
        <w:rPr>
          <w:rFonts w:ascii="Times New Roman" w:hAnsi="Times New Roman" w:cs="Times New Roman"/>
          <w:i/>
          <w:iCs/>
          <w:noProof/>
          <w:lang w:val="en-GB"/>
        </w:rPr>
        <w:lastRenderedPageBreak/>
        <w:t>Public Health</w:t>
      </w:r>
      <w:r w:rsidRPr="00AC4C08">
        <w:rPr>
          <w:rFonts w:ascii="Times New Roman" w:hAnsi="Times New Roman" w:cs="Times New Roman"/>
          <w:noProof/>
          <w:lang w:val="en-GB"/>
        </w:rPr>
        <w:t>, 11, p. 1170838. doi: 10.3389/FPUBH.2023.1170838/BIBTEX.</w:t>
      </w:r>
    </w:p>
    <w:p w14:paraId="06C7E6C5"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Iksan, N.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1) ‘Sentiment Analysis of Public Reaction to COVID19 in Twitter Media using Naïve Bayes Classifier’, </w:t>
      </w:r>
      <w:r w:rsidRPr="00AC4C08">
        <w:rPr>
          <w:rFonts w:ascii="Times New Roman" w:hAnsi="Times New Roman" w:cs="Times New Roman"/>
          <w:i/>
          <w:iCs/>
          <w:noProof/>
          <w:lang w:val="en-GB"/>
        </w:rPr>
        <w:t>InHeNce 2021 - 2021 IEEE International Conference on Health, Instrumentation and Measurement, and Natural Sciences</w:t>
      </w:r>
      <w:r w:rsidRPr="00AC4C08">
        <w:rPr>
          <w:rFonts w:ascii="Times New Roman" w:hAnsi="Times New Roman" w:cs="Times New Roman"/>
          <w:noProof/>
          <w:lang w:val="en-GB"/>
        </w:rPr>
        <w:t>. doi: 10.1109/INHENCE52833.2021.9537243.</w:t>
      </w:r>
    </w:p>
    <w:p w14:paraId="3DECB67C"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Ingram, C.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AC4C08">
        <w:rPr>
          <w:rFonts w:ascii="Times New Roman" w:hAnsi="Times New Roman" w:cs="Times New Roman"/>
          <w:i/>
          <w:iCs/>
          <w:noProof/>
          <w:lang w:val="en-GB"/>
        </w:rPr>
        <w:t>Vaccine</w:t>
      </w:r>
      <w:r w:rsidRPr="00AC4C08">
        <w:rPr>
          <w:rFonts w:ascii="Times New Roman" w:hAnsi="Times New Roman" w:cs="Times New Roman"/>
          <w:noProof/>
          <w:lang w:val="en-GB"/>
        </w:rPr>
        <w:t>, 41(2), p. 519. doi: 10.1016/J.VACCINE.2022.11.072.</w:t>
      </w:r>
    </w:p>
    <w:p w14:paraId="3D217F40"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Iwendi, C.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0) ‘COVID-19 patient health prediction using boosted random forest algorithm’, </w:t>
      </w:r>
      <w:r w:rsidRPr="00AC4C08">
        <w:rPr>
          <w:rFonts w:ascii="Times New Roman" w:hAnsi="Times New Roman" w:cs="Times New Roman"/>
          <w:i/>
          <w:iCs/>
          <w:noProof/>
          <w:lang w:val="en-GB"/>
        </w:rPr>
        <w:t>Frontiers in Public Health</w:t>
      </w:r>
      <w:r w:rsidRPr="00AC4C08">
        <w:rPr>
          <w:rFonts w:ascii="Times New Roman" w:hAnsi="Times New Roman" w:cs="Times New Roman"/>
          <w:noProof/>
          <w:lang w:val="en-GB"/>
        </w:rPr>
        <w:t>, 8, p. 562169. doi: 10.3389/FPUBH.2020.00357/BIBTEX.</w:t>
      </w:r>
    </w:p>
    <w:p w14:paraId="491B89AC"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Khurana, D.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3) ‘Natural language processing: state of the art, current trends and challenges’, </w:t>
      </w:r>
      <w:r w:rsidRPr="00AC4C08">
        <w:rPr>
          <w:rFonts w:ascii="Times New Roman" w:hAnsi="Times New Roman" w:cs="Times New Roman"/>
          <w:i/>
          <w:iCs/>
          <w:noProof/>
          <w:lang w:val="en-GB"/>
        </w:rPr>
        <w:t>Multimedia Tools and Applications</w:t>
      </w:r>
      <w:r w:rsidRPr="00AC4C08">
        <w:rPr>
          <w:rFonts w:ascii="Times New Roman" w:hAnsi="Times New Roman" w:cs="Times New Roman"/>
          <w:noProof/>
          <w:lang w:val="en-GB"/>
        </w:rPr>
        <w:t>, 82(3), pp. 3713–3744. doi: 10.1007/S11042-022-13428-4/FIGURES/3.</w:t>
      </w:r>
    </w:p>
    <w:p w14:paraId="407D7A01"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Kolchyna, O.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28BE4F22"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27EE8BDE"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Lee, Y. C. and Wu, W. L. (2023) ‘Key Drivers of COVID-19 Vaccine Hesitancy: A Perspective of Collectivism’, </w:t>
      </w:r>
      <w:r w:rsidRPr="00AC4C08">
        <w:rPr>
          <w:rFonts w:ascii="Times New Roman" w:hAnsi="Times New Roman" w:cs="Times New Roman"/>
          <w:i/>
          <w:iCs/>
          <w:noProof/>
          <w:lang w:val="en-GB"/>
        </w:rPr>
        <w:t>Healthcare</w:t>
      </w:r>
      <w:r w:rsidRPr="00AC4C08">
        <w:rPr>
          <w:rFonts w:ascii="Times New Roman" w:hAnsi="Times New Roman" w:cs="Times New Roman"/>
          <w:noProof/>
          <w:lang w:val="en-GB"/>
        </w:rPr>
        <w:t>, 11(2). doi: 10.3390/HEALTHCARE11020176.</w:t>
      </w:r>
    </w:p>
    <w:p w14:paraId="05788630"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Machine Learning Basics with the K-Nearest Neighbors Algorithm | by Onel Harrison | Towards Data Science</w:t>
      </w:r>
      <w:r w:rsidRPr="00AC4C08">
        <w:rPr>
          <w:rFonts w:ascii="Times New Roman" w:hAnsi="Times New Roman" w:cs="Times New Roman"/>
          <w:noProof/>
          <w:lang w:val="en-GB"/>
        </w:rPr>
        <w:t xml:space="preserve"> (no date). Available at: https://towardsdatascience.com/machine-learning-basics-with-the-k-nearest-neighbors-algorithm-6a6e71d01761 (Accessed: 27 August 2023).</w:t>
      </w:r>
    </w:p>
    <w:p w14:paraId="7BC09E4D"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Mansoor, M.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0) ‘Global Sentiment Analysis Of COVID-19 Tweets Over Time’. Available at: https://arxiv.org/abs/2010.14234v2 (Accessed: 21 August 2023).</w:t>
      </w:r>
    </w:p>
    <w:p w14:paraId="2785D906"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Melton, C. A.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2) ‘Fine-tuned Sentiment Analysis of COVID-19 Vaccine–Related Social Media Data: Comparative Study’, </w:t>
      </w:r>
      <w:r w:rsidRPr="00AC4C08">
        <w:rPr>
          <w:rFonts w:ascii="Times New Roman" w:hAnsi="Times New Roman" w:cs="Times New Roman"/>
          <w:i/>
          <w:iCs/>
          <w:noProof/>
          <w:lang w:val="en-GB"/>
        </w:rPr>
        <w:t>Journal of Medical Internet Research</w:t>
      </w:r>
      <w:r w:rsidRPr="00AC4C08">
        <w:rPr>
          <w:rFonts w:ascii="Times New Roman" w:hAnsi="Times New Roman" w:cs="Times New Roman"/>
          <w:noProof/>
          <w:lang w:val="en-GB"/>
        </w:rPr>
        <w:t>, 24(10). doi: 10.2196/40408.</w:t>
      </w:r>
    </w:p>
    <w:p w14:paraId="54E38821"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Most Popular Distance Metrics Used in KNN and When to Use Them - KDnuggets</w:t>
      </w:r>
      <w:r w:rsidRPr="00AC4C08">
        <w:rPr>
          <w:rFonts w:ascii="Times New Roman" w:hAnsi="Times New Roman" w:cs="Times New Roman"/>
          <w:noProof/>
          <w:lang w:val="en-GB"/>
        </w:rPr>
        <w:t xml:space="preserve"> (no date). Available at: https://www.kdnuggets.com/2020/11/most-popular-distance-metrics-knn.html (Accessed: 27 August 2023).</w:t>
      </w:r>
    </w:p>
    <w:p w14:paraId="37EA48BC"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lastRenderedPageBreak/>
        <w:t xml:space="preserve">Müller, A. C. and Guido, S. (2016) </w:t>
      </w:r>
      <w:r w:rsidRPr="00AC4C08">
        <w:rPr>
          <w:rFonts w:ascii="Times New Roman" w:hAnsi="Times New Roman" w:cs="Times New Roman"/>
          <w:i/>
          <w:iCs/>
          <w:noProof/>
          <w:lang w:val="en-GB"/>
        </w:rPr>
        <w:t>Introduction to Machine Learning with Python: A Guide for Data Scientists</w:t>
      </w:r>
      <w:r w:rsidRPr="00AC4C08">
        <w:rPr>
          <w:rFonts w:ascii="Times New Roman" w:hAnsi="Times New Roman" w:cs="Times New Roman"/>
          <w:noProof/>
          <w:lang w:val="en-GB"/>
        </w:rPr>
        <w:t>. O’Reilly Media, Incorporated. Available at: https://books.google.ie/books?id=qjUVogEACAAJ.</w:t>
      </w:r>
    </w:p>
    <w:p w14:paraId="31F5199B"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Müller, M., Salathé, M. and Kummervold, P. E. (2023) ‘COVID-Twitter-BERT: A natural language processing model to analyse COVID-19 content on Twitter’, </w:t>
      </w:r>
      <w:r w:rsidRPr="00AC4C08">
        <w:rPr>
          <w:rFonts w:ascii="Times New Roman" w:hAnsi="Times New Roman" w:cs="Times New Roman"/>
          <w:i/>
          <w:iCs/>
          <w:noProof/>
          <w:lang w:val="en-GB"/>
        </w:rPr>
        <w:t>Frontiers in Artificial Intelligence</w:t>
      </w:r>
      <w:r w:rsidRPr="00AC4C08">
        <w:rPr>
          <w:rFonts w:ascii="Times New Roman" w:hAnsi="Times New Roman" w:cs="Times New Roman"/>
          <w:noProof/>
          <w:lang w:val="en-GB"/>
        </w:rPr>
        <w:t>, 6, p. 1023281. doi: 10.3389/FRAI.2023.1023281/BIBTEX.</w:t>
      </w:r>
    </w:p>
    <w:p w14:paraId="22E429D3"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Naives Bayes Classifiers for Machine Learning | by Madison Schott | Capital One Tech | Medium</w:t>
      </w:r>
      <w:r w:rsidRPr="00AC4C08">
        <w:rPr>
          <w:rFonts w:ascii="Times New Roman" w:hAnsi="Times New Roman" w:cs="Times New Roman"/>
          <w:noProof/>
          <w:lang w:val="en-GB"/>
        </w:rPr>
        <w:t xml:space="preserve"> (no date). Available at: https://medium.com/capital-one-tech/naives-bayes-classifiers-for-machine-learning-2e548bfbd4a1 (Accessed: 26 August 2023).</w:t>
      </w:r>
    </w:p>
    <w:p w14:paraId="26254751"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Qorib, M.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3) ‘Covid-19 vaccine hesitancy: Text mining, sentiment analysis and machine learning on COVID-19 vaccination Twitter dataset’, </w:t>
      </w:r>
      <w:r w:rsidRPr="00AC4C08">
        <w:rPr>
          <w:rFonts w:ascii="Times New Roman" w:hAnsi="Times New Roman" w:cs="Times New Roman"/>
          <w:i/>
          <w:iCs/>
          <w:noProof/>
          <w:lang w:val="en-GB"/>
        </w:rPr>
        <w:t>Expert Systems with Applications</w:t>
      </w:r>
      <w:r w:rsidRPr="00AC4C08">
        <w:rPr>
          <w:rFonts w:ascii="Times New Roman" w:hAnsi="Times New Roman" w:cs="Times New Roman"/>
          <w:noProof/>
          <w:lang w:val="en-GB"/>
        </w:rPr>
        <w:t>, 212, p. 118715. doi: 10.1016/J.ESWA.2022.118715.</w:t>
      </w:r>
    </w:p>
    <w:p w14:paraId="7F2DA2B9"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Random Forest Algorithm for Absolute Beginners in Data Science</w:t>
      </w:r>
      <w:r w:rsidRPr="00AC4C08">
        <w:rPr>
          <w:rFonts w:ascii="Times New Roman" w:hAnsi="Times New Roman" w:cs="Times New Roman"/>
          <w:noProof/>
          <w:lang w:val="en-GB"/>
        </w:rPr>
        <w:t xml:space="preserve"> (no date). Available at: https://www.analyticsvidhya.com/blog/2021/10/an-introduction-to-random-forest-algorithm-for-beginners/ (Accessed: 26 August 2023).</w:t>
      </w:r>
    </w:p>
    <w:p w14:paraId="14C88B2C"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Random Forest Algorithm for Machine Learning | by Madison Schott | Capital One Tech | Medium</w:t>
      </w:r>
      <w:r w:rsidRPr="00AC4C08">
        <w:rPr>
          <w:rFonts w:ascii="Times New Roman" w:hAnsi="Times New Roman" w:cs="Times New Roman"/>
          <w:noProof/>
          <w:lang w:val="en-GB"/>
        </w:rPr>
        <w:t xml:space="preserve"> (no date). Available at: https://medium.com/capital-one-tech/random-forest-algorithm-for-machine-learning-c4b2c8cc9feb (Accessed: 26 August 2023).</w:t>
      </w:r>
    </w:p>
    <w:p w14:paraId="6C8FC31D"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Regular Expressions — An excellent tool for text analysis or NLP | by Niwratti Kasture | Analytics Vidhya | Medium</w:t>
      </w:r>
      <w:r w:rsidRPr="00AC4C08">
        <w:rPr>
          <w:rFonts w:ascii="Times New Roman" w:hAnsi="Times New Roman" w:cs="Times New Roman"/>
          <w:noProof/>
          <w:lang w:val="en-GB"/>
        </w:rPr>
        <w:t xml:space="preserve"> (no date). Available at: https://medium.com/analytics-vidhya/regular-expressions-an-excellent-tool-for-text-analysis-or-nlp-d1fa7d666cb9 (Accessed: 17 May 2023).</w:t>
      </w:r>
    </w:p>
    <w:p w14:paraId="623D2F36"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Ressan, M. B. and Hassan, R. F. (2022) ‘Naïve-Bayes family for sentiment analysis during COVID-19  pandemic and classification tweets’, </w:t>
      </w:r>
      <w:r w:rsidRPr="00AC4C08">
        <w:rPr>
          <w:rFonts w:ascii="Times New Roman" w:hAnsi="Times New Roman" w:cs="Times New Roman"/>
          <w:i/>
          <w:iCs/>
          <w:noProof/>
          <w:lang w:val="en-GB"/>
        </w:rPr>
        <w:t>Indonesian Journal of Electrical Engineering and Computer Science</w:t>
      </w:r>
      <w:r w:rsidRPr="00AC4C08">
        <w:rPr>
          <w:rFonts w:ascii="Times New Roman" w:hAnsi="Times New Roman" w:cs="Times New Roman"/>
          <w:noProof/>
          <w:lang w:val="en-GB"/>
        </w:rPr>
        <w:t>, 28(1), pp. 375–383. doi: 10.11591/IJEECS.V28.I1.PP375-383.</w:t>
      </w:r>
    </w:p>
    <w:p w14:paraId="6049183C"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Rodríguez-Ibánez, M.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3) ‘A review on sentiment analysis from social media platforms’, </w:t>
      </w:r>
      <w:r w:rsidRPr="00AC4C08">
        <w:rPr>
          <w:rFonts w:ascii="Times New Roman" w:hAnsi="Times New Roman" w:cs="Times New Roman"/>
          <w:i/>
          <w:iCs/>
          <w:noProof/>
          <w:lang w:val="en-GB"/>
        </w:rPr>
        <w:t>Expert Systems with Applications</w:t>
      </w:r>
      <w:r w:rsidRPr="00AC4C08">
        <w:rPr>
          <w:rFonts w:ascii="Times New Roman" w:hAnsi="Times New Roman" w:cs="Times New Roman"/>
          <w:noProof/>
          <w:lang w:val="en-GB"/>
        </w:rPr>
        <w:t>, 223, p. 119862. doi: 10.1016/J.ESWA.2023.119862.</w:t>
      </w:r>
    </w:p>
    <w:p w14:paraId="6F33AC08"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Rustam, F.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1) ‘A performance comparison of supervised machine learning models for Covid-19 tweets sentiment analysis’, </w:t>
      </w:r>
      <w:r w:rsidRPr="00AC4C08">
        <w:rPr>
          <w:rFonts w:ascii="Times New Roman" w:hAnsi="Times New Roman" w:cs="Times New Roman"/>
          <w:i/>
          <w:iCs/>
          <w:noProof/>
          <w:lang w:val="en-GB"/>
        </w:rPr>
        <w:t>PLoS ONE</w:t>
      </w:r>
      <w:r w:rsidRPr="00AC4C08">
        <w:rPr>
          <w:rFonts w:ascii="Times New Roman" w:hAnsi="Times New Roman" w:cs="Times New Roman"/>
          <w:noProof/>
          <w:lang w:val="en-GB"/>
        </w:rPr>
        <w:t>, 16(2). doi: 10.1371/JOURNAL.PONE.0245909.</w:t>
      </w:r>
    </w:p>
    <w:p w14:paraId="2C5BA0E0"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Sarkar, D. (2016) ‘Text Analytics with Python’, </w:t>
      </w:r>
      <w:r w:rsidRPr="00AC4C08">
        <w:rPr>
          <w:rFonts w:ascii="Times New Roman" w:hAnsi="Times New Roman" w:cs="Times New Roman"/>
          <w:i/>
          <w:iCs/>
          <w:noProof/>
          <w:lang w:val="en-GB"/>
        </w:rPr>
        <w:t>Text Analytics with Python</w:t>
      </w:r>
      <w:r w:rsidRPr="00AC4C08">
        <w:rPr>
          <w:rFonts w:ascii="Times New Roman" w:hAnsi="Times New Roman" w:cs="Times New Roman"/>
          <w:noProof/>
          <w:lang w:val="en-GB"/>
        </w:rPr>
        <w:t>. doi: 10.1007/978-1-4842-2388-8.</w:t>
      </w:r>
    </w:p>
    <w:p w14:paraId="52376F7D"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lastRenderedPageBreak/>
        <w:t xml:space="preserve">Savage, N. (2021) ‘Tapping into the drug discovery potential of AI’, </w:t>
      </w:r>
      <w:r w:rsidRPr="00AC4C08">
        <w:rPr>
          <w:rFonts w:ascii="Times New Roman" w:hAnsi="Times New Roman" w:cs="Times New Roman"/>
          <w:i/>
          <w:iCs/>
          <w:noProof/>
          <w:lang w:val="en-GB"/>
        </w:rPr>
        <w:t>Biopharma Dealmakers</w:t>
      </w:r>
      <w:r w:rsidRPr="00AC4C08">
        <w:rPr>
          <w:rFonts w:ascii="Times New Roman" w:hAnsi="Times New Roman" w:cs="Times New Roman"/>
          <w:noProof/>
          <w:lang w:val="en-GB"/>
        </w:rPr>
        <w:t>. doi: 10.1038/D43747-021-00045-7.</w:t>
      </w:r>
    </w:p>
    <w:p w14:paraId="33BCFE81"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Schröer, C., Kruse, F. and Gómez, J. M. (2021) ‘A systematic literature review on applying CRISP-DM process model’, </w:t>
      </w:r>
      <w:r w:rsidRPr="00AC4C08">
        <w:rPr>
          <w:rFonts w:ascii="Times New Roman" w:hAnsi="Times New Roman" w:cs="Times New Roman"/>
          <w:i/>
          <w:iCs/>
          <w:noProof/>
          <w:lang w:val="en-GB"/>
        </w:rPr>
        <w:t>Procedia Computer Science</w:t>
      </w:r>
      <w:r w:rsidRPr="00AC4C08">
        <w:rPr>
          <w:rFonts w:ascii="Times New Roman" w:hAnsi="Times New Roman" w:cs="Times New Roman"/>
          <w:noProof/>
          <w:lang w:val="en-GB"/>
        </w:rPr>
        <w:t>, 181, pp. 526–534. doi: 10.1016/J.PROCS.2021.01.199.</w:t>
      </w:r>
    </w:p>
    <w:p w14:paraId="747C6A82"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Shahid, F., Zameer, A. and Muneeb, M. (2020) ‘Predictions for COVID-19 with deep learning models of LSTM, GRU and Bi-LSTM’, </w:t>
      </w:r>
      <w:r w:rsidRPr="00AC4C08">
        <w:rPr>
          <w:rFonts w:ascii="Times New Roman" w:hAnsi="Times New Roman" w:cs="Times New Roman"/>
          <w:i/>
          <w:iCs/>
          <w:noProof/>
          <w:lang w:val="en-GB"/>
        </w:rPr>
        <w:t>Chaos, Solitons, and Fractals</w:t>
      </w:r>
      <w:r w:rsidRPr="00AC4C08">
        <w:rPr>
          <w:rFonts w:ascii="Times New Roman" w:hAnsi="Times New Roman" w:cs="Times New Roman"/>
          <w:noProof/>
          <w:lang w:val="en-GB"/>
        </w:rPr>
        <w:t>, 140, p. 110212. doi: 10.1016/J.CHAOS.2020.110212.</w:t>
      </w:r>
    </w:p>
    <w:p w14:paraId="640F00A6"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Shinde, G. R.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0) ‘Forecasting Models for Coronavirus Disease (COVID-19): A Survey of the State-of-the-Art’, </w:t>
      </w:r>
      <w:r w:rsidRPr="00AC4C08">
        <w:rPr>
          <w:rFonts w:ascii="Times New Roman" w:hAnsi="Times New Roman" w:cs="Times New Roman"/>
          <w:i/>
          <w:iCs/>
          <w:noProof/>
          <w:lang w:val="en-GB"/>
        </w:rPr>
        <w:t>SN computer science</w:t>
      </w:r>
      <w:r w:rsidRPr="00AC4C08">
        <w:rPr>
          <w:rFonts w:ascii="Times New Roman" w:hAnsi="Times New Roman" w:cs="Times New Roman"/>
          <w:noProof/>
          <w:lang w:val="en-GB"/>
        </w:rPr>
        <w:t>, 1(4). doi: 10.1007/S42979-020-00209-9.</w:t>
      </w:r>
    </w:p>
    <w:p w14:paraId="2E98D139"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Somyanonthanakul, R.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2) ‘Forecasting COVID-19 cases using time series modeling and association rule mining’, </w:t>
      </w:r>
      <w:r w:rsidRPr="00AC4C08">
        <w:rPr>
          <w:rFonts w:ascii="Times New Roman" w:hAnsi="Times New Roman" w:cs="Times New Roman"/>
          <w:i/>
          <w:iCs/>
          <w:noProof/>
          <w:lang w:val="en-GB"/>
        </w:rPr>
        <w:t>BMC Medical Research Methodology</w:t>
      </w:r>
      <w:r w:rsidRPr="00AC4C08">
        <w:rPr>
          <w:rFonts w:ascii="Times New Roman" w:hAnsi="Times New Roman" w:cs="Times New Roman"/>
          <w:noProof/>
          <w:lang w:val="en-GB"/>
        </w:rPr>
        <w:t>, 22(1), pp. 1–18. doi: 10.1186/S12874-022-01755-X/TABLES/8.</w:t>
      </w:r>
    </w:p>
    <w:p w14:paraId="379F4748"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Stemming and lemmatization</w:t>
      </w:r>
      <w:r w:rsidRPr="00AC4C08">
        <w:rPr>
          <w:rFonts w:ascii="Times New Roman" w:hAnsi="Times New Roman" w:cs="Times New Roman"/>
          <w:noProof/>
          <w:lang w:val="en-GB"/>
        </w:rPr>
        <w:t xml:space="preserve"> (no date). Available at: https://nlp.stanford.edu/IR-book/html/htmledition/stemming-and-lemmatization-1.html (Accessed: 28 August 2023).</w:t>
      </w:r>
    </w:p>
    <w:p w14:paraId="747E6B3F"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Support Vector Machine — Introduction to Machine Learning Algorithms | by Rohith Gandhi | Towards Data Science</w:t>
      </w:r>
      <w:r w:rsidRPr="00AC4C08">
        <w:rPr>
          <w:rFonts w:ascii="Times New Roman" w:hAnsi="Times New Roman" w:cs="Times New Roman"/>
          <w:noProof/>
          <w:lang w:val="en-GB"/>
        </w:rPr>
        <w:t xml:space="preserve"> (no date). Available at: https://towardsdatascience.com/support-vector-machine-introduction-to-machine-learning-algorithms-934a444fca47 (Accessed: 27 August 2023).</w:t>
      </w:r>
    </w:p>
    <w:p w14:paraId="30E544C7"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Syeda, H. B.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1) ‘Role of Machine Learning Techniques to Tackle the COVID-19 Crisis: Systematic Review’, </w:t>
      </w:r>
      <w:r w:rsidRPr="00AC4C08">
        <w:rPr>
          <w:rFonts w:ascii="Times New Roman" w:hAnsi="Times New Roman" w:cs="Times New Roman"/>
          <w:i/>
          <w:iCs/>
          <w:noProof/>
          <w:lang w:val="en-GB"/>
        </w:rPr>
        <w:t>JMIR Medical Informatics</w:t>
      </w:r>
      <w:r w:rsidRPr="00AC4C08">
        <w:rPr>
          <w:rFonts w:ascii="Times New Roman" w:hAnsi="Times New Roman" w:cs="Times New Roman"/>
          <w:noProof/>
          <w:lang w:val="en-GB"/>
        </w:rPr>
        <w:t>, 9(1). doi: 10.2196/23811.</w:t>
      </w:r>
    </w:p>
    <w:p w14:paraId="668C478E"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Text Classification with BERT. In this tutorial, we will use BERT to… | by Khang Pham | Medium</w:t>
      </w:r>
      <w:r w:rsidRPr="00AC4C08">
        <w:rPr>
          <w:rFonts w:ascii="Times New Roman" w:hAnsi="Times New Roman" w:cs="Times New Roman"/>
          <w:noProof/>
          <w:lang w:val="en-GB"/>
        </w:rPr>
        <w:t xml:space="preserve"> (no date). Available at: https://medium.com/@khang.pham.exxact/text-classification-with-bert-7afaacc5e49b (Accessed: 12 August 2023).</w:t>
      </w:r>
    </w:p>
    <w:p w14:paraId="2EA1F472"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TextBlob | Making Natural Language Processing easy with TextBlob</w:t>
      </w:r>
      <w:r w:rsidRPr="00AC4C08">
        <w:rPr>
          <w:rFonts w:ascii="Times New Roman" w:hAnsi="Times New Roman" w:cs="Times New Roman"/>
          <w:noProof/>
          <w:lang w:val="en-GB"/>
        </w:rPr>
        <w:t xml:space="preserve"> (no date). Available at: https://www.analyticsvidhya.com/blog/2021/10/making-natural-language-processing-easy-with-textblob/ (Accessed: 17 May 2023).</w:t>
      </w:r>
    </w:p>
    <w:p w14:paraId="162B756F"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TextBlob vs. VADER for Sentiment Analysis Using Python | by Amy @GrabNGoInfo | Towards AI</w:t>
      </w:r>
      <w:r w:rsidRPr="00AC4C08">
        <w:rPr>
          <w:rFonts w:ascii="Times New Roman" w:hAnsi="Times New Roman" w:cs="Times New Roman"/>
          <w:noProof/>
          <w:lang w:val="en-GB"/>
        </w:rPr>
        <w:t xml:space="preserve"> (no date). Available at: https://pub.towardsai.net/textblob-vs-vader-for-sentiment-analysis-using-python-76883d40f9ae (Accessed: 15 August 2023).</w:t>
      </w:r>
    </w:p>
    <w:p w14:paraId="1C44E9C2"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Tokenization in NLP: Types, Challenges, Examples, Tools</w:t>
      </w:r>
      <w:r w:rsidRPr="00AC4C08">
        <w:rPr>
          <w:rFonts w:ascii="Times New Roman" w:hAnsi="Times New Roman" w:cs="Times New Roman"/>
          <w:noProof/>
          <w:lang w:val="en-GB"/>
        </w:rPr>
        <w:t xml:space="preserve"> (no date). Available at: https://neptune.ai/blog/tokenization-in-nlp (Accessed: 28 August 2023).</w:t>
      </w:r>
    </w:p>
    <w:p w14:paraId="1AC8876D"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Vaithilingam, S. </w:t>
      </w:r>
      <w:r w:rsidRPr="00AC4C08">
        <w:rPr>
          <w:rFonts w:ascii="Times New Roman" w:hAnsi="Times New Roman" w:cs="Times New Roman"/>
          <w:i/>
          <w:iCs/>
          <w:noProof/>
          <w:lang w:val="en-GB"/>
        </w:rPr>
        <w:t>et al.</w:t>
      </w:r>
      <w:r w:rsidRPr="00AC4C08">
        <w:rPr>
          <w:rFonts w:ascii="Times New Roman" w:hAnsi="Times New Roman" w:cs="Times New Roman"/>
          <w:noProof/>
          <w:lang w:val="en-GB"/>
        </w:rPr>
        <w:t xml:space="preserve"> (2023) ‘COVID-19 vaccine hesitancy and its drivers: An empirical </w:t>
      </w:r>
      <w:r w:rsidRPr="00AC4C08">
        <w:rPr>
          <w:rFonts w:ascii="Times New Roman" w:hAnsi="Times New Roman" w:cs="Times New Roman"/>
          <w:noProof/>
          <w:lang w:val="en-GB"/>
        </w:rPr>
        <w:lastRenderedPageBreak/>
        <w:t xml:space="preserve">study of the vaccine hesitant group in Malaysia’, </w:t>
      </w:r>
      <w:r w:rsidRPr="00AC4C08">
        <w:rPr>
          <w:rFonts w:ascii="Times New Roman" w:hAnsi="Times New Roman" w:cs="Times New Roman"/>
          <w:i/>
          <w:iCs/>
          <w:noProof/>
          <w:lang w:val="en-GB"/>
        </w:rPr>
        <w:t>PLOS ONE</w:t>
      </w:r>
      <w:r w:rsidRPr="00AC4C08">
        <w:rPr>
          <w:rFonts w:ascii="Times New Roman" w:hAnsi="Times New Roman" w:cs="Times New Roman"/>
          <w:noProof/>
          <w:lang w:val="en-GB"/>
        </w:rPr>
        <w:t>, 18(3), p. e0282520. doi: 10.1371/JOURNAL.PONE.0282520.</w:t>
      </w:r>
    </w:p>
    <w:p w14:paraId="1A00332C"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noProof/>
          <w:lang w:val="en-GB"/>
        </w:rPr>
        <w:t xml:space="preserve">Wang, M. and Hu, F. (2021) ‘The Application of NLTK Library for Python Natural Language Processing in Corpus Research’, </w:t>
      </w:r>
      <w:r w:rsidRPr="00AC4C08">
        <w:rPr>
          <w:rFonts w:ascii="Times New Roman" w:hAnsi="Times New Roman" w:cs="Times New Roman"/>
          <w:i/>
          <w:iCs/>
          <w:noProof/>
          <w:lang w:val="en-GB"/>
        </w:rPr>
        <w:t>Theory and Practice in Language Studies</w:t>
      </w:r>
      <w:r w:rsidRPr="00AC4C08">
        <w:rPr>
          <w:rFonts w:ascii="Times New Roman" w:hAnsi="Times New Roman" w:cs="Times New Roman"/>
          <w:noProof/>
          <w:lang w:val="en-GB"/>
        </w:rPr>
        <w:t>, 11(9), pp. 1041–1049. doi: 10.17507/TPLS.1109.09.</w:t>
      </w:r>
    </w:p>
    <w:p w14:paraId="14B7D8E8"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What? When? How?: ExtraTrees Classifier | by Karun Thankachan | Towards Data Science</w:t>
      </w:r>
      <w:r w:rsidRPr="00AC4C08">
        <w:rPr>
          <w:rFonts w:ascii="Times New Roman" w:hAnsi="Times New Roman" w:cs="Times New Roman"/>
          <w:noProof/>
          <w:lang w:val="en-GB"/>
        </w:rPr>
        <w:t xml:space="preserve"> (no date). Available at: https://towardsdatascience.com/what-when-how-extratrees-classifier-c939f905851c (Accessed: 27 August 2023).</w:t>
      </w:r>
    </w:p>
    <w:p w14:paraId="6C08FF6A"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lang w:val="en-GB"/>
        </w:rPr>
      </w:pPr>
      <w:r w:rsidRPr="00AC4C08">
        <w:rPr>
          <w:rFonts w:ascii="Times New Roman" w:hAnsi="Times New Roman" w:cs="Times New Roman"/>
          <w:i/>
          <w:iCs/>
          <w:noProof/>
          <w:lang w:val="en-GB"/>
        </w:rPr>
        <w:t>XGBoost: Everything You Need to Know</w:t>
      </w:r>
      <w:r w:rsidRPr="00AC4C08">
        <w:rPr>
          <w:rFonts w:ascii="Times New Roman" w:hAnsi="Times New Roman" w:cs="Times New Roman"/>
          <w:noProof/>
          <w:lang w:val="en-GB"/>
        </w:rPr>
        <w:t xml:space="preserve"> (no date). Available at: https://neptune.ai/blog/xgboost-everything-you-need-to-know (Accessed: 27 August 2023).</w:t>
      </w:r>
    </w:p>
    <w:p w14:paraId="303B7C1F" w14:textId="77777777" w:rsidR="00AC4C08" w:rsidRPr="00AC4C08" w:rsidRDefault="00AC4C08" w:rsidP="00AC4C08">
      <w:pPr>
        <w:widowControl w:val="0"/>
        <w:autoSpaceDE w:val="0"/>
        <w:autoSpaceDN w:val="0"/>
        <w:adjustRightInd w:val="0"/>
        <w:spacing w:line="360" w:lineRule="auto"/>
        <w:rPr>
          <w:rFonts w:ascii="Times New Roman" w:hAnsi="Times New Roman" w:cs="Times New Roman"/>
          <w:noProof/>
        </w:rPr>
      </w:pPr>
      <w:r w:rsidRPr="00AC4C08">
        <w:rPr>
          <w:rFonts w:ascii="Times New Roman" w:hAnsi="Times New Roman" w:cs="Times New Roman"/>
          <w:noProof/>
          <w:lang w:val="en-GB"/>
        </w:rPr>
        <w:t xml:space="preserve">Yamak, P. T., Yujian, L. and Gadosey, P. K. (2019) ‘A comparison between ARIMA, LSTM, and GRU for time series forecasting’, </w:t>
      </w:r>
      <w:r w:rsidRPr="00AC4C08">
        <w:rPr>
          <w:rFonts w:ascii="Times New Roman" w:hAnsi="Times New Roman" w:cs="Times New Roman"/>
          <w:i/>
          <w:iCs/>
          <w:noProof/>
          <w:lang w:val="en-GB"/>
        </w:rPr>
        <w:t>ACM International Conference Proceeding Series</w:t>
      </w:r>
      <w:r w:rsidRPr="00AC4C08">
        <w:rPr>
          <w:rFonts w:ascii="Times New Roman" w:hAnsi="Times New Roman" w:cs="Times New Roman"/>
          <w:noProof/>
          <w:lang w:val="en-GB"/>
        </w:rPr>
        <w:t>, pp. 49–55. doi: 10.1145/3377713.3377722.</w:t>
      </w:r>
    </w:p>
    <w:p w14:paraId="66B78AF4" w14:textId="7515796A" w:rsidR="00767EA6" w:rsidRPr="00846F59" w:rsidRDefault="0099489D" w:rsidP="00AC4C08">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13087"/>
    <w:rsid w:val="000324CA"/>
    <w:rsid w:val="00066BCE"/>
    <w:rsid w:val="00086271"/>
    <w:rsid w:val="000A28F2"/>
    <w:rsid w:val="000A3072"/>
    <w:rsid w:val="000B2C68"/>
    <w:rsid w:val="000B4373"/>
    <w:rsid w:val="000C3B6E"/>
    <w:rsid w:val="000D037E"/>
    <w:rsid w:val="000D5446"/>
    <w:rsid w:val="000F1E2A"/>
    <w:rsid w:val="000F6703"/>
    <w:rsid w:val="00101E82"/>
    <w:rsid w:val="001114D2"/>
    <w:rsid w:val="00122079"/>
    <w:rsid w:val="0013358C"/>
    <w:rsid w:val="001416C6"/>
    <w:rsid w:val="0014241F"/>
    <w:rsid w:val="001462B7"/>
    <w:rsid w:val="00166D1A"/>
    <w:rsid w:val="0018049C"/>
    <w:rsid w:val="00183B77"/>
    <w:rsid w:val="00190C19"/>
    <w:rsid w:val="00192FC2"/>
    <w:rsid w:val="001A1C5C"/>
    <w:rsid w:val="001B764A"/>
    <w:rsid w:val="001C2A26"/>
    <w:rsid w:val="001C66E5"/>
    <w:rsid w:val="001D34B7"/>
    <w:rsid w:val="001D6425"/>
    <w:rsid w:val="001F756E"/>
    <w:rsid w:val="00224E75"/>
    <w:rsid w:val="002353C7"/>
    <w:rsid w:val="0023670D"/>
    <w:rsid w:val="00237EA7"/>
    <w:rsid w:val="00242F8A"/>
    <w:rsid w:val="002572BB"/>
    <w:rsid w:val="00264E9D"/>
    <w:rsid w:val="002A03BE"/>
    <w:rsid w:val="002A5BEA"/>
    <w:rsid w:val="002A6D5E"/>
    <w:rsid w:val="002B1789"/>
    <w:rsid w:val="002C6220"/>
    <w:rsid w:val="002D0B66"/>
    <w:rsid w:val="002E396A"/>
    <w:rsid w:val="002E5063"/>
    <w:rsid w:val="00302967"/>
    <w:rsid w:val="00307F98"/>
    <w:rsid w:val="0032721A"/>
    <w:rsid w:val="0033070B"/>
    <w:rsid w:val="003313ED"/>
    <w:rsid w:val="0033281E"/>
    <w:rsid w:val="00337537"/>
    <w:rsid w:val="003645C3"/>
    <w:rsid w:val="00376E72"/>
    <w:rsid w:val="00386497"/>
    <w:rsid w:val="0039056A"/>
    <w:rsid w:val="003A411C"/>
    <w:rsid w:val="003A5191"/>
    <w:rsid w:val="003B067F"/>
    <w:rsid w:val="003C4A6A"/>
    <w:rsid w:val="003C6DD1"/>
    <w:rsid w:val="003C71B7"/>
    <w:rsid w:val="003E314B"/>
    <w:rsid w:val="00405F5D"/>
    <w:rsid w:val="00435CB1"/>
    <w:rsid w:val="00445BE8"/>
    <w:rsid w:val="00446814"/>
    <w:rsid w:val="00447EEC"/>
    <w:rsid w:val="004876FD"/>
    <w:rsid w:val="004928A7"/>
    <w:rsid w:val="004B30B7"/>
    <w:rsid w:val="004C287A"/>
    <w:rsid w:val="004C2D9C"/>
    <w:rsid w:val="004C38A8"/>
    <w:rsid w:val="004D4019"/>
    <w:rsid w:val="004E746E"/>
    <w:rsid w:val="004E7F87"/>
    <w:rsid w:val="00510C19"/>
    <w:rsid w:val="00512BAF"/>
    <w:rsid w:val="005248F7"/>
    <w:rsid w:val="0055209B"/>
    <w:rsid w:val="0055596D"/>
    <w:rsid w:val="005644D6"/>
    <w:rsid w:val="006021E5"/>
    <w:rsid w:val="00610123"/>
    <w:rsid w:val="006309E5"/>
    <w:rsid w:val="00653A7F"/>
    <w:rsid w:val="006633F9"/>
    <w:rsid w:val="00682B0E"/>
    <w:rsid w:val="006855B6"/>
    <w:rsid w:val="006A7A2A"/>
    <w:rsid w:val="006C61AD"/>
    <w:rsid w:val="006D62A1"/>
    <w:rsid w:val="006D70E6"/>
    <w:rsid w:val="006D72F2"/>
    <w:rsid w:val="006E70AF"/>
    <w:rsid w:val="006F7AB1"/>
    <w:rsid w:val="0070060B"/>
    <w:rsid w:val="00704860"/>
    <w:rsid w:val="00716681"/>
    <w:rsid w:val="00734BC2"/>
    <w:rsid w:val="007473D8"/>
    <w:rsid w:val="00766116"/>
    <w:rsid w:val="00767EA6"/>
    <w:rsid w:val="00774AE7"/>
    <w:rsid w:val="0078404F"/>
    <w:rsid w:val="00785ABD"/>
    <w:rsid w:val="0078684E"/>
    <w:rsid w:val="00792C8C"/>
    <w:rsid w:val="007968BA"/>
    <w:rsid w:val="007A0BF9"/>
    <w:rsid w:val="007A4CF6"/>
    <w:rsid w:val="007A5817"/>
    <w:rsid w:val="007B26BC"/>
    <w:rsid w:val="007D5A09"/>
    <w:rsid w:val="007E5DA4"/>
    <w:rsid w:val="007F72E7"/>
    <w:rsid w:val="00817C9C"/>
    <w:rsid w:val="00820FF1"/>
    <w:rsid w:val="008302A7"/>
    <w:rsid w:val="00832935"/>
    <w:rsid w:val="008379B7"/>
    <w:rsid w:val="00845173"/>
    <w:rsid w:val="00846F59"/>
    <w:rsid w:val="00851FB7"/>
    <w:rsid w:val="0085232B"/>
    <w:rsid w:val="00863AD4"/>
    <w:rsid w:val="00871EDE"/>
    <w:rsid w:val="00872262"/>
    <w:rsid w:val="00872518"/>
    <w:rsid w:val="00874CB9"/>
    <w:rsid w:val="00893567"/>
    <w:rsid w:val="008A24DF"/>
    <w:rsid w:val="008A4A1A"/>
    <w:rsid w:val="008B00B0"/>
    <w:rsid w:val="008B6288"/>
    <w:rsid w:val="008C4C13"/>
    <w:rsid w:val="008D4AD9"/>
    <w:rsid w:val="008E52FB"/>
    <w:rsid w:val="008F190C"/>
    <w:rsid w:val="008F3390"/>
    <w:rsid w:val="00900B85"/>
    <w:rsid w:val="009205BB"/>
    <w:rsid w:val="00933746"/>
    <w:rsid w:val="00944DC0"/>
    <w:rsid w:val="00946F4C"/>
    <w:rsid w:val="00947478"/>
    <w:rsid w:val="0094792F"/>
    <w:rsid w:val="009512A0"/>
    <w:rsid w:val="0096591E"/>
    <w:rsid w:val="009849F9"/>
    <w:rsid w:val="0099489D"/>
    <w:rsid w:val="009A6E18"/>
    <w:rsid w:val="009B354C"/>
    <w:rsid w:val="009F1C1F"/>
    <w:rsid w:val="00A0143E"/>
    <w:rsid w:val="00A11B27"/>
    <w:rsid w:val="00A22B2B"/>
    <w:rsid w:val="00A36B36"/>
    <w:rsid w:val="00A560D2"/>
    <w:rsid w:val="00A6511E"/>
    <w:rsid w:val="00A7763A"/>
    <w:rsid w:val="00A96B65"/>
    <w:rsid w:val="00AB54EF"/>
    <w:rsid w:val="00AB6D72"/>
    <w:rsid w:val="00AC11E2"/>
    <w:rsid w:val="00AC4C08"/>
    <w:rsid w:val="00AE05DC"/>
    <w:rsid w:val="00AE7F8F"/>
    <w:rsid w:val="00B07984"/>
    <w:rsid w:val="00B11787"/>
    <w:rsid w:val="00B212A5"/>
    <w:rsid w:val="00B52881"/>
    <w:rsid w:val="00B5293F"/>
    <w:rsid w:val="00B56A40"/>
    <w:rsid w:val="00B70346"/>
    <w:rsid w:val="00B7052B"/>
    <w:rsid w:val="00B72943"/>
    <w:rsid w:val="00B72BFA"/>
    <w:rsid w:val="00B86515"/>
    <w:rsid w:val="00B93B9B"/>
    <w:rsid w:val="00B958D6"/>
    <w:rsid w:val="00BA50D2"/>
    <w:rsid w:val="00BB0F7F"/>
    <w:rsid w:val="00BB2286"/>
    <w:rsid w:val="00BC656A"/>
    <w:rsid w:val="00BD6C21"/>
    <w:rsid w:val="00BF1656"/>
    <w:rsid w:val="00BF2E57"/>
    <w:rsid w:val="00BF6158"/>
    <w:rsid w:val="00C02172"/>
    <w:rsid w:val="00C07946"/>
    <w:rsid w:val="00C23E63"/>
    <w:rsid w:val="00C27CFE"/>
    <w:rsid w:val="00C439C0"/>
    <w:rsid w:val="00C4775E"/>
    <w:rsid w:val="00C5053A"/>
    <w:rsid w:val="00C542F5"/>
    <w:rsid w:val="00C634BC"/>
    <w:rsid w:val="00C82C43"/>
    <w:rsid w:val="00C96C72"/>
    <w:rsid w:val="00CA47FF"/>
    <w:rsid w:val="00CA587C"/>
    <w:rsid w:val="00CB52BC"/>
    <w:rsid w:val="00CB77EF"/>
    <w:rsid w:val="00CD0CFB"/>
    <w:rsid w:val="00CD62FC"/>
    <w:rsid w:val="00D401D2"/>
    <w:rsid w:val="00D63376"/>
    <w:rsid w:val="00D71143"/>
    <w:rsid w:val="00D75693"/>
    <w:rsid w:val="00D91010"/>
    <w:rsid w:val="00D941EE"/>
    <w:rsid w:val="00DA06B5"/>
    <w:rsid w:val="00DA2882"/>
    <w:rsid w:val="00DA4526"/>
    <w:rsid w:val="00DB198D"/>
    <w:rsid w:val="00DB5431"/>
    <w:rsid w:val="00DC58A7"/>
    <w:rsid w:val="00DD4F1A"/>
    <w:rsid w:val="00DE0FE7"/>
    <w:rsid w:val="00DF55CB"/>
    <w:rsid w:val="00DF7AFC"/>
    <w:rsid w:val="00E01328"/>
    <w:rsid w:val="00E017ED"/>
    <w:rsid w:val="00E123E0"/>
    <w:rsid w:val="00E124C1"/>
    <w:rsid w:val="00E12FF7"/>
    <w:rsid w:val="00E33D97"/>
    <w:rsid w:val="00E409E8"/>
    <w:rsid w:val="00E466AB"/>
    <w:rsid w:val="00E52DA7"/>
    <w:rsid w:val="00E7374B"/>
    <w:rsid w:val="00E75DFB"/>
    <w:rsid w:val="00E803CC"/>
    <w:rsid w:val="00E85578"/>
    <w:rsid w:val="00EA58FB"/>
    <w:rsid w:val="00ED0A45"/>
    <w:rsid w:val="00ED14E2"/>
    <w:rsid w:val="00ED2ADA"/>
    <w:rsid w:val="00EF0BA8"/>
    <w:rsid w:val="00EF633E"/>
    <w:rsid w:val="00EF7C8D"/>
    <w:rsid w:val="00F01BBD"/>
    <w:rsid w:val="00F02654"/>
    <w:rsid w:val="00F170FB"/>
    <w:rsid w:val="00F44790"/>
    <w:rsid w:val="00F61CEE"/>
    <w:rsid w:val="00F71EB3"/>
    <w:rsid w:val="00F72B8A"/>
    <w:rsid w:val="00F72EAC"/>
    <w:rsid w:val="00F83CC9"/>
    <w:rsid w:val="00F90035"/>
    <w:rsid w:val="00F90188"/>
    <w:rsid w:val="00F92396"/>
    <w:rsid w:val="00F97D43"/>
    <w:rsid w:val="00FA2851"/>
    <w:rsid w:val="00FB2144"/>
    <w:rsid w:val="00FE1478"/>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docId w15:val="{5E930E2A-F68F-FD44-B637-65FAB7FC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9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1858230037">
      <w:bodyDiv w:val="1"/>
      <w:marLeft w:val="0"/>
      <w:marRight w:val="0"/>
      <w:marTop w:val="0"/>
      <w:marBottom w:val="0"/>
      <w:divBdr>
        <w:top w:val="none" w:sz="0" w:space="0" w:color="auto"/>
        <w:left w:val="none" w:sz="0" w:space="0" w:color="auto"/>
        <w:bottom w:val="none" w:sz="0" w:space="0" w:color="auto"/>
        <w:right w:val="none" w:sz="0" w:space="0" w:color="auto"/>
      </w:divBdr>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10.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pn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20.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3.emf"/><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3.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270.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5.png"/><Relationship Id="rId41" Type="http://schemas.openxmlformats.org/officeDocument/2006/relationships/image" Target="media/image30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68.emf"/><Relationship Id="rId86"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280.png"/><Relationship Id="rId34" Type="http://schemas.openxmlformats.org/officeDocument/2006/relationships/image" Target="media/image29.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image" Target="media/image2.png"/><Relationship Id="rId71" Type="http://schemas.openxmlformats.org/officeDocument/2006/relationships/image" Target="media/image60.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290.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5.png"/><Relationship Id="rId61" Type="http://schemas.openxmlformats.org/officeDocument/2006/relationships/image" Target="media/image50.png"/><Relationship Id="rId82" Type="http://schemas.openxmlformats.org/officeDocument/2006/relationships/image" Target="media/image70.pn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45.png"/><Relationship Id="rId77" Type="http://schemas.openxmlformats.org/officeDocument/2006/relationships/image" Target="media/image6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0</TotalTime>
  <Pages>65</Pages>
  <Words>44893</Words>
  <Characters>255892</Characters>
  <Application>Microsoft Office Word</Application>
  <DocSecurity>0</DocSecurity>
  <Lines>2132</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208</cp:revision>
  <dcterms:created xsi:type="dcterms:W3CDTF">2023-08-07T15:05:00Z</dcterms:created>
  <dcterms:modified xsi:type="dcterms:W3CDTF">2023-08-28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